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F8268" w14:textId="790595BB" w:rsidR="00B70782" w:rsidRPr="00E770E1" w:rsidRDefault="00B70782" w:rsidP="00B70782">
      <w:pPr>
        <w:rPr>
          <w:rFonts w:cs="Times New Roman"/>
        </w:rPr>
      </w:pPr>
      <w:r w:rsidRPr="00E770E1">
        <w:rPr>
          <w:rFonts w:cs="Times New Roman"/>
          <w:noProof/>
          <w:sz w:val="32"/>
          <w:szCs w:val="32"/>
          <w:lang w:val="es-ES"/>
        </w:rPr>
        <mc:AlternateContent>
          <mc:Choice Requires="wps">
            <w:drawing>
              <wp:anchor distT="0" distB="0" distL="114300" distR="114300" simplePos="0" relativeHeight="251658247" behindDoc="0" locked="0" layoutInCell="1" allowOverlap="1" wp14:anchorId="7615AE7C" wp14:editId="2816E130">
                <wp:simplePos x="0" y="0"/>
                <wp:positionH relativeFrom="column">
                  <wp:posOffset>124622</wp:posOffset>
                </wp:positionH>
                <wp:positionV relativeFrom="paragraph">
                  <wp:posOffset>-50165</wp:posOffset>
                </wp:positionV>
                <wp:extent cx="5401339" cy="454985"/>
                <wp:effectExtent l="0" t="0" r="0" b="2540"/>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1339" cy="454985"/>
                        </a:xfrm>
                        <a:prstGeom prst="rect">
                          <a:avLst/>
                        </a:prstGeom>
                        <a:noFill/>
                        <a:ln>
                          <a:noFill/>
                        </a:ln>
                      </wps:spPr>
                      <wps:txbx>
                        <w:txbxContent>
                          <w:p w14:paraId="01BD07C3" w14:textId="77777777" w:rsidR="00B70782" w:rsidRPr="008A44CC" w:rsidRDefault="00B70782" w:rsidP="00B70782">
                            <w:pPr>
                              <w:spacing w:after="0"/>
                              <w:ind w:right="-702"/>
                              <w:jc w:val="center"/>
                              <w:rPr>
                                <w:rFonts w:cs="Times New Roman"/>
                                <w:b/>
                                <w:sz w:val="40"/>
                                <w:szCs w:val="40"/>
                                <w:lang w:val="es-ES"/>
                              </w:rPr>
                            </w:pPr>
                            <w:r w:rsidRPr="008A44CC">
                              <w:rPr>
                                <w:rFonts w:cs="Times New Roman"/>
                                <w:b/>
                                <w:sz w:val="40"/>
                                <w:szCs w:val="40"/>
                                <w:lang w:val="es-ES"/>
                              </w:rPr>
                              <w:t>INSTITUTO POLITÉCTICO NACION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615AE7C" id="_x0000_t202" coordsize="21600,21600" o:spt="202" path="m,l,21600r21600,l21600,xe">
                <v:stroke joinstyle="miter"/>
                <v:path gradientshapeok="t" o:connecttype="rect"/>
              </v:shapetype>
              <v:shape id="Cuadro de texto 17" o:spid="_x0000_s1026" type="#_x0000_t202" style="position:absolute;left:0;text-align:left;margin-left:9.8pt;margin-top:-3.95pt;width:425.3pt;height:35.8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" filled="f" stroked="f">
                <v:textbox>
                  <w:txbxContent>
                    <w:p w14:paraId="01BD07C3" w14:textId="77777777" w:rsidR="00B70782" w:rsidRPr="008A44CC" w:rsidRDefault="00B70782" w:rsidP="00B70782">
                      <w:pPr>
                        <w:spacing w:after="0"/>
                        <w:ind w:right="-702"/>
                        <w:jc w:val="center"/>
                        <w:rPr>
                          <w:rFonts w:cs="Times New Roman"/>
                          <w:b/>
                          <w:sz w:val="40"/>
                          <w:szCs w:val="40"/>
                          <w:lang w:val="es-ES"/>
                        </w:rPr>
                      </w:pPr>
                      <w:r w:rsidRPr="008A44CC">
                        <w:rPr>
                          <w:rFonts w:cs="Times New Roman"/>
                          <w:b/>
                          <w:sz w:val="40"/>
                          <w:szCs w:val="40"/>
                          <w:lang w:val="es-ES"/>
                        </w:rPr>
                        <w:t>INSTITUTO POLITÉCTICO NACIONAL</w:t>
                      </w:r>
                    </w:p>
                  </w:txbxContent>
                </v:textbox>
              </v:shape>
            </w:pict>
          </mc:Fallback>
        </mc:AlternateContent>
      </w:r>
      <w:r w:rsidRPr="00E770E1">
        <w:rPr>
          <w:rFonts w:cs="Times New Roman"/>
          <w:noProof/>
        </w:rPr>
        <mc:AlternateContent>
          <mc:Choice Requires="wps">
            <w:drawing>
              <wp:anchor distT="0" distB="0" distL="114300" distR="114300" simplePos="0" relativeHeight="251658245" behindDoc="0" locked="0" layoutInCell="1" allowOverlap="1" wp14:anchorId="308DC38C" wp14:editId="03D6790C">
                <wp:simplePos x="0" y="0"/>
                <wp:positionH relativeFrom="column">
                  <wp:posOffset>722630</wp:posOffset>
                </wp:positionH>
                <wp:positionV relativeFrom="paragraph">
                  <wp:posOffset>614045</wp:posOffset>
                </wp:positionV>
                <wp:extent cx="4694555" cy="0"/>
                <wp:effectExtent l="0" t="19050" r="29845" b="19050"/>
                <wp:wrapNone/>
                <wp:docPr id="9" name="Conector recto 9"/>
                <wp:cNvGraphicFramePr/>
                <a:graphic xmlns:a="http://schemas.openxmlformats.org/drawingml/2006/main">
                  <a:graphicData uri="http://schemas.microsoft.com/office/word/2010/wordprocessingShape">
                    <wps:wsp>
                      <wps:cNvCnPr/>
                      <wps:spPr>
                        <a:xfrm>
                          <a:off x="0" y="0"/>
                          <a:ext cx="4694555" cy="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D2BC3" id="Conector recto 9" o:spid="_x0000_s1026" style="position:absolute;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9pt,48.35pt" to="426.55pt,4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6" behindDoc="0" locked="0" layoutInCell="1" allowOverlap="1" wp14:anchorId="3ED5FEBB" wp14:editId="55EE7582">
                <wp:simplePos x="0" y="0"/>
                <wp:positionH relativeFrom="column">
                  <wp:posOffset>718185</wp:posOffset>
                </wp:positionH>
                <wp:positionV relativeFrom="paragraph">
                  <wp:posOffset>401955</wp:posOffset>
                </wp:positionV>
                <wp:extent cx="4699000" cy="0"/>
                <wp:effectExtent l="0" t="19050" r="25400" b="19050"/>
                <wp:wrapNone/>
                <wp:docPr id="10" name="Conector recto 10"/>
                <wp:cNvGraphicFramePr/>
                <a:graphic xmlns:a="http://schemas.openxmlformats.org/drawingml/2006/main">
                  <a:graphicData uri="http://schemas.microsoft.com/office/word/2010/wordprocessingShape">
                    <wps:wsp>
                      <wps:cNvCnPr/>
                      <wps:spPr>
                        <a:xfrm>
                          <a:off x="0" y="0"/>
                          <a:ext cx="4699000" cy="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C60CB9" id="Conector recto 10" o:spid="_x0000_s1026" style="position:absolute;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55pt,31.65pt" to="426.5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2" behindDoc="0" locked="0" layoutInCell="1" allowOverlap="1" wp14:anchorId="5B6EF3B7" wp14:editId="381EE640">
                <wp:simplePos x="0" y="0"/>
                <wp:positionH relativeFrom="column">
                  <wp:posOffset>-84783</wp:posOffset>
                </wp:positionH>
                <wp:positionV relativeFrom="paragraph">
                  <wp:posOffset>1410970</wp:posOffset>
                </wp:positionV>
                <wp:extent cx="0" cy="5800090"/>
                <wp:effectExtent l="19050" t="0" r="19050" b="29210"/>
                <wp:wrapNone/>
                <wp:docPr id="6" name="Conector recto 6"/>
                <wp:cNvGraphicFramePr/>
                <a:graphic xmlns:a="http://schemas.openxmlformats.org/drawingml/2006/main">
                  <a:graphicData uri="http://schemas.microsoft.com/office/word/2010/wordprocessingShape">
                    <wps:wsp>
                      <wps:cNvCnPr/>
                      <wps:spPr>
                        <a:xfrm>
                          <a:off x="0" y="0"/>
                          <a:ext cx="0" cy="580009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A1F409" id="Conector recto 6" o:spid="_x0000_s1026" style="position:absolute;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7pt,111.1pt" to="-6.7pt,5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" strokecolor="#0070c0" strokeweight="2.25pt">
                <v:stroke joinstyle="miter"/>
              </v:line>
            </w:pict>
          </mc:Fallback>
        </mc:AlternateContent>
      </w:r>
      <w:r w:rsidRPr="00E770E1">
        <w:rPr>
          <w:rFonts w:cs="Times New Roman"/>
          <w:noProof/>
        </w:rPr>
        <mc:AlternateContent>
          <mc:Choice Requires="wps">
            <w:drawing>
              <wp:anchor distT="0" distB="0" distL="114300" distR="114300" simplePos="0" relativeHeight="251658243" behindDoc="0" locked="0" layoutInCell="1" allowOverlap="1" wp14:anchorId="7856BE45" wp14:editId="1473FFEB">
                <wp:simplePos x="0" y="0"/>
                <wp:positionH relativeFrom="column">
                  <wp:posOffset>-298122</wp:posOffset>
                </wp:positionH>
                <wp:positionV relativeFrom="paragraph">
                  <wp:posOffset>1410970</wp:posOffset>
                </wp:positionV>
                <wp:extent cx="0" cy="5800090"/>
                <wp:effectExtent l="19050" t="0" r="19050" b="29210"/>
                <wp:wrapNone/>
                <wp:docPr id="7" name="Conector recto 7"/>
                <wp:cNvGraphicFramePr/>
                <a:graphic xmlns:a="http://schemas.openxmlformats.org/drawingml/2006/main">
                  <a:graphicData uri="http://schemas.microsoft.com/office/word/2010/wordprocessingShape">
                    <wps:wsp>
                      <wps:cNvCnPr/>
                      <wps:spPr>
                        <a:xfrm>
                          <a:off x="0" y="0"/>
                          <a:ext cx="0" cy="5800090"/>
                        </a:xfrm>
                        <a:prstGeom prst="line">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DE0D83" id="Conector recto 7" o:spid="_x0000_s1026" style="position:absolute;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45pt,111.1pt" to="-23.45pt,56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" strokecolor="#0070c0" strokeweight="2.25pt">
                <v:stroke joinstyle="miter"/>
              </v:line>
            </w:pict>
          </mc:Fallback>
        </mc:AlternateContent>
      </w:r>
      <w:r w:rsidRPr="00E770E1">
        <w:rPr>
          <w:rFonts w:cs="Times New Roman"/>
          <w:noProof/>
        </w:rPr>
        <w:drawing>
          <wp:anchor distT="0" distB="0" distL="114300" distR="114300" simplePos="0" relativeHeight="251658241" behindDoc="0" locked="0" layoutInCell="1" allowOverlap="1" wp14:anchorId="406819EA" wp14:editId="412D859B">
            <wp:simplePos x="0" y="0"/>
            <wp:positionH relativeFrom="column">
              <wp:posOffset>-793750</wp:posOffset>
            </wp:positionH>
            <wp:positionV relativeFrom="paragraph">
              <wp:posOffset>-298866</wp:posOffset>
            </wp:positionV>
            <wp:extent cx="1377950" cy="1377950"/>
            <wp:effectExtent l="0" t="0" r="0" b="0"/>
            <wp:wrapNone/>
            <wp:docPr id="2" name="Imagen 2" descr="Imagen que contiene señal, firmar, parada, t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n que contiene señal, firmar, parada, tráfic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1377950" cy="1377950"/>
                    </a:xfrm>
                    <a:prstGeom prst="rect">
                      <a:avLst/>
                    </a:prstGeom>
                  </pic:spPr>
                </pic:pic>
              </a:graphicData>
            </a:graphic>
            <wp14:sizeRelH relativeFrom="margin">
              <wp14:pctWidth>0</wp14:pctWidth>
            </wp14:sizeRelH>
            <wp14:sizeRelV relativeFrom="margin">
              <wp14:pctHeight>0</wp14:pctHeight>
            </wp14:sizeRelV>
          </wp:anchor>
        </w:drawing>
      </w:r>
      <w:r w:rsidRPr="00E770E1">
        <w:rPr>
          <w:rFonts w:cs="Times New Roman"/>
          <w:noProof/>
        </w:rPr>
        <mc:AlternateContent>
          <mc:Choice Requires="wps">
            <w:drawing>
              <wp:anchor distT="0" distB="0" distL="114300" distR="114300" simplePos="0" relativeHeight="251658244" behindDoc="0" locked="0" layoutInCell="1" allowOverlap="1" wp14:anchorId="2979B0EA" wp14:editId="0A6B5DBC">
                <wp:simplePos x="0" y="0"/>
                <wp:positionH relativeFrom="column">
                  <wp:posOffset>721369</wp:posOffset>
                </wp:positionH>
                <wp:positionV relativeFrom="paragraph">
                  <wp:posOffset>505924</wp:posOffset>
                </wp:positionV>
                <wp:extent cx="4694830" cy="0"/>
                <wp:effectExtent l="0" t="19050" r="48895" b="38100"/>
                <wp:wrapNone/>
                <wp:docPr id="8" name="Conector recto 8"/>
                <wp:cNvGraphicFramePr/>
                <a:graphic xmlns:a="http://schemas.openxmlformats.org/drawingml/2006/main">
                  <a:graphicData uri="http://schemas.microsoft.com/office/word/2010/wordprocessingShape">
                    <wps:wsp>
                      <wps:cNvCnPr/>
                      <wps:spPr>
                        <a:xfrm>
                          <a:off x="0" y="0"/>
                          <a:ext cx="4694830" cy="0"/>
                        </a:xfrm>
                        <a:prstGeom prst="line">
                          <a:avLst/>
                        </a:prstGeom>
                        <a:ln w="571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EF7FD6" id="Conector recto 8" o:spid="_x0000_s1026" style="position:absolute;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8pt,39.85pt" to="426.45pt,3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" strokecolor="#0070c0" strokeweight="4.5pt">
                <v:stroke joinstyle="miter"/>
              </v:line>
            </w:pict>
          </mc:Fallback>
        </mc:AlternateContent>
      </w:r>
    </w:p>
    <w:p w14:paraId="2C078E63" w14:textId="707962E0" w:rsidR="00E40524" w:rsidRPr="00E770E1" w:rsidRDefault="00E40524">
      <w:pPr>
        <w:rPr>
          <w:rFonts w:cs="Times New Roman"/>
        </w:rPr>
      </w:pPr>
    </w:p>
    <w:p w14:paraId="15ABCC18" w14:textId="61C46247" w:rsidR="001135AF" w:rsidRPr="00E770E1" w:rsidRDefault="003317EF" w:rsidP="001135AF">
      <w:pPr>
        <w:rPr>
          <w:rFonts w:cs="Times New Roman"/>
        </w:rPr>
      </w:pPr>
      <w:r w:rsidRPr="00E770E1">
        <w:rPr>
          <w:rFonts w:cs="Times New Roman"/>
          <w:noProof/>
          <w:sz w:val="32"/>
          <w:szCs w:val="32"/>
          <w:lang w:val="es-ES"/>
          <w14:ligatures w14:val="standardContextual"/>
        </w:rPr>
        <mc:AlternateContent>
          <mc:Choice Requires="wps">
            <w:drawing>
              <wp:anchor distT="0" distB="0" distL="114300" distR="114300" simplePos="0" relativeHeight="251658248" behindDoc="0" locked="0" layoutInCell="1" allowOverlap="1" wp14:anchorId="589A9CF5" wp14:editId="581B52EA">
                <wp:simplePos x="0" y="0"/>
                <wp:positionH relativeFrom="column">
                  <wp:posOffset>115461</wp:posOffset>
                </wp:positionH>
                <wp:positionV relativeFrom="paragraph">
                  <wp:posOffset>180340</wp:posOffset>
                </wp:positionV>
                <wp:extent cx="5849007" cy="7164705"/>
                <wp:effectExtent l="0" t="0" r="0" b="0"/>
                <wp:wrapNone/>
                <wp:docPr id="11" name="Cuadro de texto 11"/>
                <wp:cNvGraphicFramePr/>
                <a:graphic xmlns:a="http://schemas.openxmlformats.org/drawingml/2006/main">
                  <a:graphicData uri="http://schemas.microsoft.com/office/word/2010/wordprocessingShape">
                    <wps:wsp>
                      <wps:cNvSpPr txBox="1"/>
                      <wps:spPr>
                        <a:xfrm>
                          <a:off x="0" y="0"/>
                          <a:ext cx="5849007" cy="7164705"/>
                        </a:xfrm>
                        <a:prstGeom prst="rect">
                          <a:avLst/>
                        </a:prstGeom>
                        <a:noFill/>
                        <a:ln w="6350">
                          <a:noFill/>
                        </a:ln>
                      </wps:spPr>
                      <wps:txbx>
                        <w:txbxContent>
                          <w:p w14:paraId="5EDD65E1" w14:textId="5C612854" w:rsidR="00B70782" w:rsidRPr="008A44CC" w:rsidRDefault="001C5973" w:rsidP="00B70782">
                            <w:pPr>
                              <w:jc w:val="center"/>
                              <w:rPr>
                                <w:rFonts w:cs="Times New Roman"/>
                                <w:b/>
                                <w:sz w:val="32"/>
                                <w:szCs w:val="32"/>
                              </w:rPr>
                            </w:pPr>
                            <w:bookmarkStart w:id="0" w:name="_Hlk131043010"/>
                            <w:bookmarkStart w:id="1" w:name="_Hlk131043011"/>
                            <w:bookmarkStart w:id="2" w:name="_Hlk131043012"/>
                            <w:bookmarkStart w:id="3" w:name="_Hlk131043013"/>
                            <w:bookmarkStart w:id="4" w:name="_Hlk131043014"/>
                            <w:bookmarkStart w:id="5" w:name="_Hlk131043015"/>
                            <w:bookmarkStart w:id="6" w:name="_Hlk131043033"/>
                            <w:bookmarkStart w:id="7" w:name="_Hlk131043034"/>
                            <w:bookmarkStart w:id="8" w:name="_Hlk131043035"/>
                            <w:bookmarkStart w:id="9" w:name="_Hlk131043036"/>
                            <w:bookmarkStart w:id="10" w:name="_Hlk131043037"/>
                            <w:bookmarkStart w:id="11" w:name="_Hlk131043038"/>
                            <w:bookmarkStart w:id="12" w:name="_Hlk131043039"/>
                            <w:bookmarkStart w:id="13" w:name="_Hlk131043040"/>
                            <w:bookmarkStart w:id="14" w:name="_Hlk131043041"/>
                            <w:bookmarkStart w:id="15" w:name="_Hlk131043042"/>
                            <w:r w:rsidRPr="008A44CC">
                              <w:rPr>
                                <w:rFonts w:cs="Times New Roman"/>
                                <w:b/>
                                <w:sz w:val="32"/>
                                <w:szCs w:val="32"/>
                              </w:rPr>
                              <w:t>ESCUELA SUPERIOR DE CÓMPUTO</w:t>
                            </w:r>
                          </w:p>
                          <w:p w14:paraId="6E9A51B6" w14:textId="77777777" w:rsidR="00B70782" w:rsidRPr="008A44CC" w:rsidRDefault="00B70782" w:rsidP="00B70782">
                            <w:pPr>
                              <w:spacing w:after="0"/>
                              <w:jc w:val="center"/>
                              <w:rPr>
                                <w:rFonts w:cs="Times New Roman"/>
                                <w:sz w:val="28"/>
                                <w:szCs w:val="28"/>
                              </w:rPr>
                            </w:pPr>
                          </w:p>
                          <w:p w14:paraId="313D9F51" w14:textId="6EE66AA8" w:rsidR="00B70782" w:rsidRPr="008A44CC" w:rsidRDefault="000F7DF0" w:rsidP="00B70782">
                            <w:pPr>
                              <w:jc w:val="center"/>
                              <w:rPr>
                                <w:rFonts w:cs="Times New Roman"/>
                                <w:b/>
                                <w:sz w:val="32"/>
                                <w:szCs w:val="32"/>
                              </w:rPr>
                            </w:pPr>
                            <w:r w:rsidRPr="008A44CC">
                              <w:rPr>
                                <w:rFonts w:cs="Times New Roman"/>
                                <w:b/>
                                <w:sz w:val="32"/>
                                <w:szCs w:val="32"/>
                              </w:rPr>
                              <w:t>ESCOM</w:t>
                            </w:r>
                          </w:p>
                          <w:p w14:paraId="63D99011" w14:textId="77777777" w:rsidR="000F7DF0" w:rsidRPr="008A44CC" w:rsidRDefault="000F7DF0" w:rsidP="00B70782">
                            <w:pPr>
                              <w:jc w:val="center"/>
                              <w:rPr>
                                <w:rFonts w:cs="Times New Roman"/>
                                <w:b/>
                                <w:sz w:val="32"/>
                                <w:szCs w:val="32"/>
                              </w:rPr>
                            </w:pPr>
                          </w:p>
                          <w:p w14:paraId="2415A4FE" w14:textId="285CEFDB" w:rsidR="00B70782" w:rsidRPr="00C261C5" w:rsidRDefault="00B70782" w:rsidP="00B70782">
                            <w:pPr>
                              <w:jc w:val="center"/>
                              <w:rPr>
                                <w:rFonts w:cs="Times New Roman"/>
                                <w:sz w:val="28"/>
                                <w:szCs w:val="28"/>
                              </w:rPr>
                            </w:pPr>
                            <w:r w:rsidRPr="00C261C5">
                              <w:rPr>
                                <w:rFonts w:cs="Times New Roman"/>
                                <w:sz w:val="28"/>
                                <w:szCs w:val="28"/>
                              </w:rPr>
                              <w:t>T</w:t>
                            </w:r>
                            <w:r w:rsidR="000F7DF0" w:rsidRPr="00C261C5">
                              <w:rPr>
                                <w:rFonts w:cs="Times New Roman"/>
                                <w:sz w:val="28"/>
                                <w:szCs w:val="28"/>
                              </w:rPr>
                              <w:t>RABAJO TERMINAL</w:t>
                            </w:r>
                          </w:p>
                          <w:p w14:paraId="04472E4F" w14:textId="77777777" w:rsidR="009C5ACB" w:rsidRPr="008A44CC" w:rsidRDefault="009C5ACB" w:rsidP="00B70782">
                            <w:pPr>
                              <w:jc w:val="center"/>
                              <w:rPr>
                                <w:rFonts w:cs="Times New Roman"/>
                                <w:b/>
                                <w:sz w:val="32"/>
                                <w:szCs w:val="32"/>
                              </w:rPr>
                            </w:pPr>
                          </w:p>
                          <w:p w14:paraId="6D677172" w14:textId="1CAAE0DA" w:rsidR="00B70782" w:rsidRPr="00C261C5" w:rsidRDefault="000F7DF0" w:rsidP="009C5ACB">
                            <w:pPr>
                              <w:pStyle w:val="Default"/>
                              <w:jc w:val="center"/>
                              <w:rPr>
                                <w:b/>
                                <w:bCs/>
                                <w:sz w:val="28"/>
                                <w:szCs w:val="28"/>
                              </w:rPr>
                            </w:pPr>
                            <w:r w:rsidRPr="00C261C5">
                              <w:rPr>
                                <w:b/>
                                <w:bCs/>
                                <w:sz w:val="32"/>
                                <w:szCs w:val="32"/>
                              </w:rPr>
                              <w:t>“</w:t>
                            </w:r>
                            <w:r w:rsidR="009C5ACB" w:rsidRPr="00C261C5">
                              <w:rPr>
                                <w:b/>
                                <w:bCs/>
                                <w:sz w:val="32"/>
                                <w:szCs w:val="32"/>
                              </w:rPr>
                              <w:t>Aplicación Web para la gestión de almacén e inventario con análisis y visualización de datos para tiendas de conveniencia.</w:t>
                            </w:r>
                            <w:r w:rsidRPr="00C261C5">
                              <w:rPr>
                                <w:b/>
                                <w:bCs/>
                                <w:sz w:val="32"/>
                                <w:szCs w:val="32"/>
                              </w:rPr>
                              <w:t>”</w:t>
                            </w:r>
                          </w:p>
                          <w:p w14:paraId="34782610" w14:textId="77777777" w:rsidR="00B70782" w:rsidRPr="008A44CC" w:rsidRDefault="00B70782" w:rsidP="00B70782">
                            <w:pPr>
                              <w:jc w:val="center"/>
                              <w:rPr>
                                <w:rFonts w:cs="Times New Roman"/>
                                <w:sz w:val="28"/>
                                <w:szCs w:val="28"/>
                              </w:rPr>
                            </w:pPr>
                          </w:p>
                          <w:p w14:paraId="744247C4" w14:textId="38339BD7" w:rsidR="00B70782" w:rsidRPr="008A44CC" w:rsidRDefault="00920F6D" w:rsidP="00B70782">
                            <w:pPr>
                              <w:jc w:val="center"/>
                              <w:rPr>
                                <w:rFonts w:cs="Times New Roman"/>
                                <w:b/>
                                <w:sz w:val="32"/>
                                <w:szCs w:val="32"/>
                              </w:rPr>
                            </w:pPr>
                            <w:r w:rsidRPr="008A44CC">
                              <w:rPr>
                                <w:rFonts w:cs="Times New Roman"/>
                                <w:b/>
                                <w:sz w:val="28"/>
                                <w:szCs w:val="28"/>
                              </w:rPr>
                              <w:t>2024 – A133</w:t>
                            </w:r>
                          </w:p>
                          <w:p w14:paraId="2DC82BE8" w14:textId="77777777" w:rsidR="00B70782" w:rsidRPr="008A44CC" w:rsidRDefault="00B70782" w:rsidP="00B70782">
                            <w:pPr>
                              <w:jc w:val="center"/>
                              <w:rPr>
                                <w:rFonts w:cs="Times New Roman"/>
                                <w:sz w:val="28"/>
                                <w:szCs w:val="28"/>
                              </w:rPr>
                            </w:pPr>
                          </w:p>
                          <w:p w14:paraId="73493553" w14:textId="2F2BC0EC" w:rsidR="00B70782" w:rsidRPr="008A44CC" w:rsidRDefault="00F30DB5" w:rsidP="00B70782">
                            <w:pPr>
                              <w:jc w:val="center"/>
                              <w:rPr>
                                <w:rFonts w:cs="Times New Roman"/>
                                <w:sz w:val="28"/>
                                <w:szCs w:val="28"/>
                              </w:rPr>
                            </w:pPr>
                            <w:r w:rsidRPr="008A44CC">
                              <w:rPr>
                                <w:rFonts w:cs="Times New Roman"/>
                                <w:sz w:val="28"/>
                                <w:szCs w:val="28"/>
                              </w:rPr>
                              <w:t>P</w:t>
                            </w:r>
                            <w:r w:rsidR="00B70782" w:rsidRPr="008A44CC">
                              <w:rPr>
                                <w:rFonts w:cs="Times New Roman"/>
                                <w:sz w:val="28"/>
                                <w:szCs w:val="28"/>
                              </w:rPr>
                              <w:t>resenta</w:t>
                            </w:r>
                            <w:r w:rsidRPr="008A44CC">
                              <w:rPr>
                                <w:rFonts w:cs="Times New Roman"/>
                                <w:sz w:val="28"/>
                                <w:szCs w:val="28"/>
                              </w:rPr>
                              <w:t>n</w:t>
                            </w:r>
                            <w:r w:rsidR="00B70782" w:rsidRPr="008A44CC">
                              <w:rPr>
                                <w:rFonts w:cs="Times New Roman"/>
                                <w:sz w:val="28"/>
                                <w:szCs w:val="28"/>
                              </w:rPr>
                              <w:t>:</w:t>
                            </w:r>
                          </w:p>
                          <w:p w14:paraId="5A8FAD62" w14:textId="41FB874A" w:rsidR="00B70782" w:rsidRPr="008A44CC" w:rsidRDefault="00F30DB5" w:rsidP="00B70782">
                            <w:pPr>
                              <w:jc w:val="center"/>
                              <w:rPr>
                                <w:rFonts w:cs="Times New Roman"/>
                                <w:b/>
                                <w:sz w:val="28"/>
                                <w:szCs w:val="28"/>
                              </w:rPr>
                            </w:pPr>
                            <w:r w:rsidRPr="008A44CC">
                              <w:rPr>
                                <w:rFonts w:cs="Times New Roman"/>
                                <w:b/>
                                <w:sz w:val="28"/>
                                <w:szCs w:val="28"/>
                              </w:rPr>
                              <w:t>Garzón Domínguez Gerardo Ismael</w:t>
                            </w:r>
                          </w:p>
                          <w:p w14:paraId="3B4C5240" w14:textId="5EACA3EC" w:rsidR="00F30DB5" w:rsidRPr="008A44CC" w:rsidRDefault="00F30DB5" w:rsidP="00B70782">
                            <w:pPr>
                              <w:jc w:val="center"/>
                              <w:rPr>
                                <w:rFonts w:cs="Times New Roman"/>
                                <w:b/>
                                <w:sz w:val="28"/>
                                <w:szCs w:val="28"/>
                              </w:rPr>
                            </w:pPr>
                            <w:r w:rsidRPr="008A44CC">
                              <w:rPr>
                                <w:rFonts w:cs="Times New Roman"/>
                                <w:b/>
                                <w:sz w:val="28"/>
                                <w:szCs w:val="28"/>
                              </w:rPr>
                              <w:t>Muñoz Ramírez Gabriel de Jesús</w:t>
                            </w:r>
                          </w:p>
                          <w:p w14:paraId="0E686466" w14:textId="3026A099" w:rsidR="00F30DB5" w:rsidRPr="008A44CC" w:rsidRDefault="00F30DB5" w:rsidP="00B70782">
                            <w:pPr>
                              <w:jc w:val="center"/>
                              <w:rPr>
                                <w:rFonts w:cs="Times New Roman"/>
                                <w:b/>
                                <w:sz w:val="28"/>
                                <w:szCs w:val="28"/>
                              </w:rPr>
                            </w:pPr>
                            <w:r w:rsidRPr="008A44CC">
                              <w:rPr>
                                <w:rFonts w:cs="Times New Roman"/>
                                <w:b/>
                                <w:sz w:val="28"/>
                                <w:szCs w:val="28"/>
                              </w:rPr>
                              <w:t>Sánchez Becerra Ernesto Daniel</w:t>
                            </w:r>
                          </w:p>
                          <w:p w14:paraId="54FB68BC" w14:textId="77777777" w:rsidR="00B70782" w:rsidRPr="008A44CC" w:rsidRDefault="00B70782" w:rsidP="00B70782">
                            <w:pPr>
                              <w:jc w:val="center"/>
                              <w:rPr>
                                <w:rFonts w:cs="Times New Roman"/>
                                <w:sz w:val="28"/>
                                <w:szCs w:val="28"/>
                              </w:rPr>
                            </w:pPr>
                          </w:p>
                          <w:p w14:paraId="4BEDCFDC" w14:textId="7B0DB891" w:rsidR="00B70782" w:rsidRPr="008A44CC" w:rsidRDefault="00B70782" w:rsidP="00B70782">
                            <w:pPr>
                              <w:jc w:val="center"/>
                              <w:rPr>
                                <w:rFonts w:cs="Times New Roman"/>
                                <w:sz w:val="28"/>
                                <w:szCs w:val="28"/>
                              </w:rPr>
                            </w:pPr>
                            <w:r w:rsidRPr="008A44CC">
                              <w:rPr>
                                <w:rFonts w:cs="Times New Roman"/>
                                <w:sz w:val="28"/>
                                <w:szCs w:val="28"/>
                              </w:rPr>
                              <w:t>Director</w:t>
                            </w:r>
                            <w:r w:rsidR="00644136">
                              <w:rPr>
                                <w:rFonts w:cs="Times New Roman"/>
                                <w:sz w:val="28"/>
                                <w:szCs w:val="28"/>
                              </w:rPr>
                              <w:t>es:</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14:paraId="668C3531" w14:textId="38B9DE22" w:rsidR="00644136" w:rsidRPr="008A44CC" w:rsidRDefault="00E914C0" w:rsidP="003317EF">
                            <w:pPr>
                              <w:rPr>
                                <w:rFonts w:cs="Times New Roman"/>
                                <w:b/>
                                <w:sz w:val="28"/>
                                <w:szCs w:val="28"/>
                              </w:rPr>
                            </w:pPr>
                            <w:r w:rsidRPr="008A44CC">
                              <w:rPr>
                                <w:rFonts w:cs="Times New Roman"/>
                                <w:b/>
                                <w:sz w:val="28"/>
                                <w:szCs w:val="28"/>
                              </w:rPr>
                              <w:t xml:space="preserve">M. en C. </w:t>
                            </w:r>
                            <w:r w:rsidR="00AE4C61" w:rsidRPr="008A44CC">
                              <w:rPr>
                                <w:rFonts w:cs="Times New Roman"/>
                                <w:b/>
                                <w:sz w:val="28"/>
                                <w:szCs w:val="28"/>
                              </w:rPr>
                              <w:t>Alejandro</w:t>
                            </w:r>
                            <w:r w:rsidR="00644136">
                              <w:rPr>
                                <w:rFonts w:cs="Times New Roman"/>
                                <w:b/>
                                <w:sz w:val="28"/>
                                <w:szCs w:val="28"/>
                              </w:rPr>
                              <w:t xml:space="preserve"> </w:t>
                            </w:r>
                            <w:r w:rsidR="00644136" w:rsidRPr="008A44CC">
                              <w:rPr>
                                <w:rFonts w:cs="Times New Roman"/>
                                <w:b/>
                                <w:sz w:val="28"/>
                                <w:szCs w:val="28"/>
                              </w:rPr>
                              <w:t>Botello Castillo</w:t>
                            </w:r>
                            <w:r w:rsidR="003317EF">
                              <w:rPr>
                                <w:rFonts w:cs="Times New Roman"/>
                                <w:b/>
                                <w:sz w:val="28"/>
                                <w:szCs w:val="28"/>
                              </w:rPr>
                              <w:t xml:space="preserve">     </w:t>
                            </w:r>
                            <w:r w:rsidR="00F009A4">
                              <w:rPr>
                                <w:rFonts w:cs="Times New Roman"/>
                                <w:b/>
                                <w:sz w:val="28"/>
                                <w:szCs w:val="28"/>
                              </w:rPr>
                              <w:t xml:space="preserve">        </w:t>
                            </w:r>
                            <w:r w:rsidR="00644136" w:rsidRPr="008A44CC">
                              <w:rPr>
                                <w:rFonts w:cs="Times New Roman"/>
                                <w:b/>
                                <w:sz w:val="28"/>
                                <w:szCs w:val="28"/>
                              </w:rPr>
                              <w:t>M. en C. Nancy</w:t>
                            </w:r>
                            <w:r w:rsidR="00644136">
                              <w:rPr>
                                <w:rFonts w:cs="Times New Roman"/>
                                <w:b/>
                                <w:sz w:val="28"/>
                                <w:szCs w:val="28"/>
                              </w:rPr>
                              <w:t xml:space="preserve"> </w:t>
                            </w:r>
                            <w:r w:rsidR="00644136" w:rsidRPr="008A44CC">
                              <w:rPr>
                                <w:rFonts w:cs="Times New Roman"/>
                                <w:b/>
                                <w:sz w:val="28"/>
                                <w:szCs w:val="28"/>
                              </w:rPr>
                              <w:t>Ocotitla Rojas</w:t>
                            </w:r>
                          </w:p>
                          <w:p w14:paraId="777DAA92" w14:textId="77777777" w:rsidR="00AE4C61" w:rsidRPr="008A44CC" w:rsidRDefault="00AE4C61" w:rsidP="00B70782">
                            <w:pPr>
                              <w:jc w:val="center"/>
                              <w:rPr>
                                <w:rFonts w:cs="Times New Roman"/>
                                <w:sz w:val="28"/>
                                <w:szCs w:val="28"/>
                              </w:rPr>
                            </w:pPr>
                          </w:p>
                          <w:p w14:paraId="682BC0D6" w14:textId="77777777" w:rsidR="00B70782" w:rsidRPr="008A44CC" w:rsidRDefault="00B70782" w:rsidP="00B70782">
                            <w:pPr>
                              <w:jc w:val="center"/>
                              <w:rPr>
                                <w:rFonts w:cs="Times New Roman"/>
                                <w:sz w:val="28"/>
                                <w:szCs w:val="28"/>
                              </w:rPr>
                            </w:pPr>
                          </w:p>
                          <w:p w14:paraId="6D363BBD" w14:textId="3244CB8D" w:rsidR="005D4B22" w:rsidRPr="008A44CC" w:rsidRDefault="005D4B22" w:rsidP="00920F6D">
                            <w:pPr>
                              <w:jc w:val="center"/>
                              <w:rPr>
                                <w:rFonts w:cs="Times New Roman"/>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9A9CF5" id="Cuadro de texto 11" o:spid="_x0000_s1027" type="#_x0000_t202" style="position:absolute;left:0;text-align:left;margin-left:9.1pt;margin-top:14.2pt;width:460.55pt;height:564.1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" filled="f" stroked="f" strokeweight=".5pt">
                <v:textbox>
                  <w:txbxContent>
                    <w:p w14:paraId="5EDD65E1" w14:textId="5C612854" w:rsidR="00B70782" w:rsidRPr="008A44CC" w:rsidRDefault="001C5973" w:rsidP="00B70782">
                      <w:pPr>
                        <w:jc w:val="center"/>
                        <w:rPr>
                          <w:rFonts w:cs="Times New Roman"/>
                          <w:b/>
                          <w:sz w:val="32"/>
                          <w:szCs w:val="32"/>
                        </w:rPr>
                      </w:pPr>
                      <w:bookmarkStart w:id="16" w:name="_Hlk131043010"/>
                      <w:bookmarkStart w:id="17" w:name="_Hlk131043011"/>
                      <w:bookmarkStart w:id="18" w:name="_Hlk131043012"/>
                      <w:bookmarkStart w:id="19" w:name="_Hlk131043013"/>
                      <w:bookmarkStart w:id="20" w:name="_Hlk131043014"/>
                      <w:bookmarkStart w:id="21" w:name="_Hlk131043015"/>
                      <w:bookmarkStart w:id="22" w:name="_Hlk131043033"/>
                      <w:bookmarkStart w:id="23" w:name="_Hlk131043034"/>
                      <w:bookmarkStart w:id="24" w:name="_Hlk131043035"/>
                      <w:bookmarkStart w:id="25" w:name="_Hlk131043036"/>
                      <w:bookmarkStart w:id="26" w:name="_Hlk131043037"/>
                      <w:bookmarkStart w:id="27" w:name="_Hlk131043038"/>
                      <w:bookmarkStart w:id="28" w:name="_Hlk131043039"/>
                      <w:bookmarkStart w:id="29" w:name="_Hlk131043040"/>
                      <w:bookmarkStart w:id="30" w:name="_Hlk131043041"/>
                      <w:bookmarkStart w:id="31" w:name="_Hlk131043042"/>
                      <w:r w:rsidRPr="008A44CC">
                        <w:rPr>
                          <w:rFonts w:cs="Times New Roman"/>
                          <w:b/>
                          <w:sz w:val="32"/>
                          <w:szCs w:val="32"/>
                        </w:rPr>
                        <w:t>ESCUELA SUPERIOR DE CÓMPUTO</w:t>
                      </w:r>
                    </w:p>
                    <w:p w14:paraId="6E9A51B6" w14:textId="77777777" w:rsidR="00B70782" w:rsidRPr="008A44CC" w:rsidRDefault="00B70782" w:rsidP="00B70782">
                      <w:pPr>
                        <w:spacing w:after="0"/>
                        <w:jc w:val="center"/>
                        <w:rPr>
                          <w:rFonts w:cs="Times New Roman"/>
                          <w:sz w:val="28"/>
                          <w:szCs w:val="28"/>
                        </w:rPr>
                      </w:pPr>
                    </w:p>
                    <w:p w14:paraId="313D9F51" w14:textId="6EE66AA8" w:rsidR="00B70782" w:rsidRPr="008A44CC" w:rsidRDefault="000F7DF0" w:rsidP="00B70782">
                      <w:pPr>
                        <w:jc w:val="center"/>
                        <w:rPr>
                          <w:rFonts w:cs="Times New Roman"/>
                          <w:b/>
                          <w:sz w:val="32"/>
                          <w:szCs w:val="32"/>
                        </w:rPr>
                      </w:pPr>
                      <w:r w:rsidRPr="008A44CC">
                        <w:rPr>
                          <w:rFonts w:cs="Times New Roman"/>
                          <w:b/>
                          <w:sz w:val="32"/>
                          <w:szCs w:val="32"/>
                        </w:rPr>
                        <w:t>ESCOM</w:t>
                      </w:r>
                    </w:p>
                    <w:p w14:paraId="63D99011" w14:textId="77777777" w:rsidR="000F7DF0" w:rsidRPr="008A44CC" w:rsidRDefault="000F7DF0" w:rsidP="00B70782">
                      <w:pPr>
                        <w:jc w:val="center"/>
                        <w:rPr>
                          <w:rFonts w:cs="Times New Roman"/>
                          <w:b/>
                          <w:sz w:val="32"/>
                          <w:szCs w:val="32"/>
                        </w:rPr>
                      </w:pPr>
                    </w:p>
                    <w:p w14:paraId="2415A4FE" w14:textId="285CEFDB" w:rsidR="00B70782" w:rsidRPr="00C261C5" w:rsidRDefault="00B70782" w:rsidP="00B70782">
                      <w:pPr>
                        <w:jc w:val="center"/>
                        <w:rPr>
                          <w:rFonts w:cs="Times New Roman"/>
                          <w:sz w:val="28"/>
                          <w:szCs w:val="28"/>
                        </w:rPr>
                      </w:pPr>
                      <w:r w:rsidRPr="00C261C5">
                        <w:rPr>
                          <w:rFonts w:cs="Times New Roman"/>
                          <w:sz w:val="28"/>
                          <w:szCs w:val="28"/>
                        </w:rPr>
                        <w:t>T</w:t>
                      </w:r>
                      <w:r w:rsidR="000F7DF0" w:rsidRPr="00C261C5">
                        <w:rPr>
                          <w:rFonts w:cs="Times New Roman"/>
                          <w:sz w:val="28"/>
                          <w:szCs w:val="28"/>
                        </w:rPr>
                        <w:t>RABAJO TERMINAL</w:t>
                      </w:r>
                    </w:p>
                    <w:p w14:paraId="04472E4F" w14:textId="77777777" w:rsidR="009C5ACB" w:rsidRPr="008A44CC" w:rsidRDefault="009C5ACB" w:rsidP="00B70782">
                      <w:pPr>
                        <w:jc w:val="center"/>
                        <w:rPr>
                          <w:rFonts w:cs="Times New Roman"/>
                          <w:b/>
                          <w:sz w:val="32"/>
                          <w:szCs w:val="32"/>
                        </w:rPr>
                      </w:pPr>
                    </w:p>
                    <w:p w14:paraId="6D677172" w14:textId="1CAAE0DA" w:rsidR="00B70782" w:rsidRPr="00C261C5" w:rsidRDefault="000F7DF0" w:rsidP="009C5ACB">
                      <w:pPr>
                        <w:pStyle w:val="Default"/>
                        <w:jc w:val="center"/>
                        <w:rPr>
                          <w:b/>
                          <w:bCs/>
                          <w:sz w:val="28"/>
                          <w:szCs w:val="28"/>
                        </w:rPr>
                      </w:pPr>
                      <w:r w:rsidRPr="00C261C5">
                        <w:rPr>
                          <w:b/>
                          <w:bCs/>
                          <w:sz w:val="32"/>
                          <w:szCs w:val="32"/>
                        </w:rPr>
                        <w:t>“</w:t>
                      </w:r>
                      <w:r w:rsidR="009C5ACB" w:rsidRPr="00C261C5">
                        <w:rPr>
                          <w:b/>
                          <w:bCs/>
                          <w:sz w:val="32"/>
                          <w:szCs w:val="32"/>
                        </w:rPr>
                        <w:t>Aplicación Web para la gestión de almacén e inventario con análisis y visualización de datos para tiendas de conveniencia.</w:t>
                      </w:r>
                      <w:r w:rsidRPr="00C261C5">
                        <w:rPr>
                          <w:b/>
                          <w:bCs/>
                          <w:sz w:val="32"/>
                          <w:szCs w:val="32"/>
                        </w:rPr>
                        <w:t>”</w:t>
                      </w:r>
                    </w:p>
                    <w:p w14:paraId="34782610" w14:textId="77777777" w:rsidR="00B70782" w:rsidRPr="008A44CC" w:rsidRDefault="00B70782" w:rsidP="00B70782">
                      <w:pPr>
                        <w:jc w:val="center"/>
                        <w:rPr>
                          <w:rFonts w:cs="Times New Roman"/>
                          <w:sz w:val="28"/>
                          <w:szCs w:val="28"/>
                        </w:rPr>
                      </w:pPr>
                    </w:p>
                    <w:p w14:paraId="744247C4" w14:textId="38339BD7" w:rsidR="00B70782" w:rsidRPr="008A44CC" w:rsidRDefault="00920F6D" w:rsidP="00B70782">
                      <w:pPr>
                        <w:jc w:val="center"/>
                        <w:rPr>
                          <w:rFonts w:cs="Times New Roman"/>
                          <w:b/>
                          <w:sz w:val="32"/>
                          <w:szCs w:val="32"/>
                        </w:rPr>
                      </w:pPr>
                      <w:r w:rsidRPr="008A44CC">
                        <w:rPr>
                          <w:rFonts w:cs="Times New Roman"/>
                          <w:b/>
                          <w:sz w:val="28"/>
                          <w:szCs w:val="28"/>
                        </w:rPr>
                        <w:t>2024 – A133</w:t>
                      </w:r>
                    </w:p>
                    <w:p w14:paraId="2DC82BE8" w14:textId="77777777" w:rsidR="00B70782" w:rsidRPr="008A44CC" w:rsidRDefault="00B70782" w:rsidP="00B70782">
                      <w:pPr>
                        <w:jc w:val="center"/>
                        <w:rPr>
                          <w:rFonts w:cs="Times New Roman"/>
                          <w:sz w:val="28"/>
                          <w:szCs w:val="28"/>
                        </w:rPr>
                      </w:pPr>
                    </w:p>
                    <w:p w14:paraId="73493553" w14:textId="2F2BC0EC" w:rsidR="00B70782" w:rsidRPr="008A44CC" w:rsidRDefault="00F30DB5" w:rsidP="00B70782">
                      <w:pPr>
                        <w:jc w:val="center"/>
                        <w:rPr>
                          <w:rFonts w:cs="Times New Roman"/>
                          <w:sz w:val="28"/>
                          <w:szCs w:val="28"/>
                        </w:rPr>
                      </w:pPr>
                      <w:r w:rsidRPr="008A44CC">
                        <w:rPr>
                          <w:rFonts w:cs="Times New Roman"/>
                          <w:sz w:val="28"/>
                          <w:szCs w:val="28"/>
                        </w:rPr>
                        <w:t>P</w:t>
                      </w:r>
                      <w:r w:rsidR="00B70782" w:rsidRPr="008A44CC">
                        <w:rPr>
                          <w:rFonts w:cs="Times New Roman"/>
                          <w:sz w:val="28"/>
                          <w:szCs w:val="28"/>
                        </w:rPr>
                        <w:t>resenta</w:t>
                      </w:r>
                      <w:r w:rsidRPr="008A44CC">
                        <w:rPr>
                          <w:rFonts w:cs="Times New Roman"/>
                          <w:sz w:val="28"/>
                          <w:szCs w:val="28"/>
                        </w:rPr>
                        <w:t>n</w:t>
                      </w:r>
                      <w:r w:rsidR="00B70782" w:rsidRPr="008A44CC">
                        <w:rPr>
                          <w:rFonts w:cs="Times New Roman"/>
                          <w:sz w:val="28"/>
                          <w:szCs w:val="28"/>
                        </w:rPr>
                        <w:t>:</w:t>
                      </w:r>
                    </w:p>
                    <w:p w14:paraId="5A8FAD62" w14:textId="41FB874A" w:rsidR="00B70782" w:rsidRPr="008A44CC" w:rsidRDefault="00F30DB5" w:rsidP="00B70782">
                      <w:pPr>
                        <w:jc w:val="center"/>
                        <w:rPr>
                          <w:rFonts w:cs="Times New Roman"/>
                          <w:b/>
                          <w:sz w:val="28"/>
                          <w:szCs w:val="28"/>
                        </w:rPr>
                      </w:pPr>
                      <w:r w:rsidRPr="008A44CC">
                        <w:rPr>
                          <w:rFonts w:cs="Times New Roman"/>
                          <w:b/>
                          <w:sz w:val="28"/>
                          <w:szCs w:val="28"/>
                        </w:rPr>
                        <w:t>Garzón Domínguez Gerardo Ismael</w:t>
                      </w:r>
                    </w:p>
                    <w:p w14:paraId="3B4C5240" w14:textId="5EACA3EC" w:rsidR="00F30DB5" w:rsidRPr="008A44CC" w:rsidRDefault="00F30DB5" w:rsidP="00B70782">
                      <w:pPr>
                        <w:jc w:val="center"/>
                        <w:rPr>
                          <w:rFonts w:cs="Times New Roman"/>
                          <w:b/>
                          <w:sz w:val="28"/>
                          <w:szCs w:val="28"/>
                        </w:rPr>
                      </w:pPr>
                      <w:r w:rsidRPr="008A44CC">
                        <w:rPr>
                          <w:rFonts w:cs="Times New Roman"/>
                          <w:b/>
                          <w:sz w:val="28"/>
                          <w:szCs w:val="28"/>
                        </w:rPr>
                        <w:t>Muñoz Ramírez Gabriel de Jesús</w:t>
                      </w:r>
                    </w:p>
                    <w:p w14:paraId="0E686466" w14:textId="3026A099" w:rsidR="00F30DB5" w:rsidRPr="008A44CC" w:rsidRDefault="00F30DB5" w:rsidP="00B70782">
                      <w:pPr>
                        <w:jc w:val="center"/>
                        <w:rPr>
                          <w:rFonts w:cs="Times New Roman"/>
                          <w:b/>
                          <w:sz w:val="28"/>
                          <w:szCs w:val="28"/>
                        </w:rPr>
                      </w:pPr>
                      <w:r w:rsidRPr="008A44CC">
                        <w:rPr>
                          <w:rFonts w:cs="Times New Roman"/>
                          <w:b/>
                          <w:sz w:val="28"/>
                          <w:szCs w:val="28"/>
                        </w:rPr>
                        <w:t>Sánchez Becerra Ernesto Daniel</w:t>
                      </w:r>
                    </w:p>
                    <w:p w14:paraId="54FB68BC" w14:textId="77777777" w:rsidR="00B70782" w:rsidRPr="008A44CC" w:rsidRDefault="00B70782" w:rsidP="00B70782">
                      <w:pPr>
                        <w:jc w:val="center"/>
                        <w:rPr>
                          <w:rFonts w:cs="Times New Roman"/>
                          <w:sz w:val="28"/>
                          <w:szCs w:val="28"/>
                        </w:rPr>
                      </w:pPr>
                    </w:p>
                    <w:p w14:paraId="4BEDCFDC" w14:textId="7B0DB891" w:rsidR="00B70782" w:rsidRPr="008A44CC" w:rsidRDefault="00B70782" w:rsidP="00B70782">
                      <w:pPr>
                        <w:jc w:val="center"/>
                        <w:rPr>
                          <w:rFonts w:cs="Times New Roman"/>
                          <w:sz w:val="28"/>
                          <w:szCs w:val="28"/>
                        </w:rPr>
                      </w:pPr>
                      <w:r w:rsidRPr="008A44CC">
                        <w:rPr>
                          <w:rFonts w:cs="Times New Roman"/>
                          <w:sz w:val="28"/>
                          <w:szCs w:val="28"/>
                        </w:rPr>
                        <w:t>Director</w:t>
                      </w:r>
                      <w:r w:rsidR="00644136">
                        <w:rPr>
                          <w:rFonts w:cs="Times New Roman"/>
                          <w:sz w:val="28"/>
                          <w:szCs w:val="28"/>
                        </w:rPr>
                        <w:t>es:</w:t>
                      </w:r>
                    </w:p>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14:paraId="668C3531" w14:textId="38B9DE22" w:rsidR="00644136" w:rsidRPr="008A44CC" w:rsidRDefault="00E914C0" w:rsidP="003317EF">
                      <w:pPr>
                        <w:rPr>
                          <w:rFonts w:cs="Times New Roman"/>
                          <w:b/>
                          <w:sz w:val="28"/>
                          <w:szCs w:val="28"/>
                        </w:rPr>
                      </w:pPr>
                      <w:r w:rsidRPr="008A44CC">
                        <w:rPr>
                          <w:rFonts w:cs="Times New Roman"/>
                          <w:b/>
                          <w:sz w:val="28"/>
                          <w:szCs w:val="28"/>
                        </w:rPr>
                        <w:t xml:space="preserve">M. en C. </w:t>
                      </w:r>
                      <w:r w:rsidR="00AE4C61" w:rsidRPr="008A44CC">
                        <w:rPr>
                          <w:rFonts w:cs="Times New Roman"/>
                          <w:b/>
                          <w:sz w:val="28"/>
                          <w:szCs w:val="28"/>
                        </w:rPr>
                        <w:t>Alejandro</w:t>
                      </w:r>
                      <w:r w:rsidR="00644136">
                        <w:rPr>
                          <w:rFonts w:cs="Times New Roman"/>
                          <w:b/>
                          <w:sz w:val="28"/>
                          <w:szCs w:val="28"/>
                        </w:rPr>
                        <w:t xml:space="preserve"> </w:t>
                      </w:r>
                      <w:r w:rsidR="00644136" w:rsidRPr="008A44CC">
                        <w:rPr>
                          <w:rFonts w:cs="Times New Roman"/>
                          <w:b/>
                          <w:sz w:val="28"/>
                          <w:szCs w:val="28"/>
                        </w:rPr>
                        <w:t>Botello Castillo</w:t>
                      </w:r>
                      <w:r w:rsidR="003317EF">
                        <w:rPr>
                          <w:rFonts w:cs="Times New Roman"/>
                          <w:b/>
                          <w:sz w:val="28"/>
                          <w:szCs w:val="28"/>
                        </w:rPr>
                        <w:t xml:space="preserve">     </w:t>
                      </w:r>
                      <w:r w:rsidR="00F009A4">
                        <w:rPr>
                          <w:rFonts w:cs="Times New Roman"/>
                          <w:b/>
                          <w:sz w:val="28"/>
                          <w:szCs w:val="28"/>
                        </w:rPr>
                        <w:t xml:space="preserve">        </w:t>
                      </w:r>
                      <w:r w:rsidR="00644136" w:rsidRPr="008A44CC">
                        <w:rPr>
                          <w:rFonts w:cs="Times New Roman"/>
                          <w:b/>
                          <w:sz w:val="28"/>
                          <w:szCs w:val="28"/>
                        </w:rPr>
                        <w:t>M. en C. Nancy</w:t>
                      </w:r>
                      <w:r w:rsidR="00644136">
                        <w:rPr>
                          <w:rFonts w:cs="Times New Roman"/>
                          <w:b/>
                          <w:sz w:val="28"/>
                          <w:szCs w:val="28"/>
                        </w:rPr>
                        <w:t xml:space="preserve"> </w:t>
                      </w:r>
                      <w:r w:rsidR="00644136" w:rsidRPr="008A44CC">
                        <w:rPr>
                          <w:rFonts w:cs="Times New Roman"/>
                          <w:b/>
                          <w:sz w:val="28"/>
                          <w:szCs w:val="28"/>
                        </w:rPr>
                        <w:t>Ocotitla Rojas</w:t>
                      </w:r>
                    </w:p>
                    <w:p w14:paraId="777DAA92" w14:textId="77777777" w:rsidR="00AE4C61" w:rsidRPr="008A44CC" w:rsidRDefault="00AE4C61" w:rsidP="00B70782">
                      <w:pPr>
                        <w:jc w:val="center"/>
                        <w:rPr>
                          <w:rFonts w:cs="Times New Roman"/>
                          <w:sz w:val="28"/>
                          <w:szCs w:val="28"/>
                        </w:rPr>
                      </w:pPr>
                    </w:p>
                    <w:p w14:paraId="682BC0D6" w14:textId="77777777" w:rsidR="00B70782" w:rsidRPr="008A44CC" w:rsidRDefault="00B70782" w:rsidP="00B70782">
                      <w:pPr>
                        <w:jc w:val="center"/>
                        <w:rPr>
                          <w:rFonts w:cs="Times New Roman"/>
                          <w:sz w:val="28"/>
                          <w:szCs w:val="28"/>
                        </w:rPr>
                      </w:pPr>
                    </w:p>
                    <w:p w14:paraId="6D363BBD" w14:textId="3244CB8D" w:rsidR="005D4B22" w:rsidRPr="008A44CC" w:rsidRDefault="005D4B22" w:rsidP="00920F6D">
                      <w:pPr>
                        <w:jc w:val="center"/>
                        <w:rPr>
                          <w:rFonts w:cs="Times New Roman"/>
                          <w:sz w:val="28"/>
                          <w:szCs w:val="28"/>
                        </w:rPr>
                      </w:pPr>
                    </w:p>
                  </w:txbxContent>
                </v:textbox>
              </v:shape>
            </w:pict>
          </mc:Fallback>
        </mc:AlternateContent>
      </w:r>
    </w:p>
    <w:p w14:paraId="6A736490" w14:textId="77777777" w:rsidR="001135AF" w:rsidRPr="00E770E1" w:rsidRDefault="001135AF" w:rsidP="001135AF">
      <w:pPr>
        <w:rPr>
          <w:rFonts w:cs="Times New Roman"/>
        </w:rPr>
      </w:pPr>
    </w:p>
    <w:p w14:paraId="79FEE2A8" w14:textId="73AE3C46" w:rsidR="001135AF" w:rsidRPr="00E770E1" w:rsidRDefault="00CC5F2D" w:rsidP="001135AF">
      <w:pPr>
        <w:rPr>
          <w:rFonts w:cs="Times New Roman"/>
        </w:rPr>
      </w:pPr>
      <w:r w:rsidRPr="00E770E1">
        <w:rPr>
          <w:rFonts w:cs="Times New Roman"/>
          <w:noProof/>
        </w:rPr>
        <mc:AlternateContent>
          <mc:Choice Requires="wps">
            <w:drawing>
              <wp:anchor distT="0" distB="0" distL="114300" distR="114300" simplePos="0" relativeHeight="251658240" behindDoc="0" locked="0" layoutInCell="1" allowOverlap="1" wp14:anchorId="04AA83B9" wp14:editId="4121E2EA">
                <wp:simplePos x="0" y="0"/>
                <wp:positionH relativeFrom="column">
                  <wp:posOffset>-192405</wp:posOffset>
                </wp:positionH>
                <wp:positionV relativeFrom="paragraph">
                  <wp:posOffset>169545</wp:posOffset>
                </wp:positionV>
                <wp:extent cx="0" cy="5800090"/>
                <wp:effectExtent l="19050" t="0" r="38100" b="48260"/>
                <wp:wrapNone/>
                <wp:docPr id="5" name="Conector recto 5"/>
                <wp:cNvGraphicFramePr/>
                <a:graphic xmlns:a="http://schemas.openxmlformats.org/drawingml/2006/main">
                  <a:graphicData uri="http://schemas.microsoft.com/office/word/2010/wordprocessingShape">
                    <wps:wsp>
                      <wps:cNvCnPr/>
                      <wps:spPr>
                        <a:xfrm>
                          <a:off x="0" y="0"/>
                          <a:ext cx="0" cy="5800090"/>
                        </a:xfrm>
                        <a:prstGeom prst="line">
                          <a:avLst/>
                        </a:prstGeom>
                        <a:ln w="57150">
                          <a:solidFill>
                            <a:srgbClr val="0070C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3D6D8" id="Conector recto 5"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15pt,13.35pt" to="-15.15pt,47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" strokecolor="#0070c0" strokeweight="4.5pt">
                <v:stroke joinstyle="miter"/>
              </v:line>
            </w:pict>
          </mc:Fallback>
        </mc:AlternateContent>
      </w:r>
    </w:p>
    <w:p w14:paraId="35BB64A2" w14:textId="77777777" w:rsidR="001135AF" w:rsidRPr="00E770E1" w:rsidRDefault="001135AF" w:rsidP="001135AF">
      <w:pPr>
        <w:rPr>
          <w:rFonts w:cs="Times New Roman"/>
        </w:rPr>
      </w:pPr>
    </w:p>
    <w:p w14:paraId="1CC179D9" w14:textId="6C5A3D3A" w:rsidR="001135AF" w:rsidRPr="00E770E1" w:rsidRDefault="001135AF" w:rsidP="001135AF">
      <w:pPr>
        <w:rPr>
          <w:rFonts w:cs="Times New Roman"/>
        </w:rPr>
      </w:pPr>
    </w:p>
    <w:p w14:paraId="66B34C16" w14:textId="075DC0C6" w:rsidR="001135AF" w:rsidRPr="00E770E1" w:rsidRDefault="001135AF" w:rsidP="001135AF">
      <w:pPr>
        <w:rPr>
          <w:rFonts w:cs="Times New Roman"/>
        </w:rPr>
      </w:pPr>
    </w:p>
    <w:p w14:paraId="0F9DE9B0" w14:textId="77777777" w:rsidR="001135AF" w:rsidRPr="00E770E1" w:rsidRDefault="001135AF" w:rsidP="001135AF">
      <w:pPr>
        <w:rPr>
          <w:rFonts w:cs="Times New Roman"/>
        </w:rPr>
      </w:pPr>
    </w:p>
    <w:p w14:paraId="730D9898" w14:textId="77777777" w:rsidR="001135AF" w:rsidRPr="00E770E1" w:rsidRDefault="001135AF" w:rsidP="001135AF">
      <w:pPr>
        <w:rPr>
          <w:rFonts w:cs="Times New Roman"/>
        </w:rPr>
      </w:pPr>
    </w:p>
    <w:p w14:paraId="09859249" w14:textId="1D296ED6" w:rsidR="001135AF" w:rsidRPr="00E770E1" w:rsidRDefault="001135AF" w:rsidP="001135AF">
      <w:pPr>
        <w:rPr>
          <w:rFonts w:cs="Times New Roman"/>
        </w:rPr>
      </w:pPr>
    </w:p>
    <w:p w14:paraId="7782B9E1" w14:textId="77777777" w:rsidR="001135AF" w:rsidRPr="00E770E1" w:rsidRDefault="001135AF" w:rsidP="001135AF">
      <w:pPr>
        <w:rPr>
          <w:rFonts w:cs="Times New Roman"/>
        </w:rPr>
      </w:pPr>
    </w:p>
    <w:p w14:paraId="46165321" w14:textId="77777777" w:rsidR="001135AF" w:rsidRPr="00E770E1" w:rsidRDefault="001135AF" w:rsidP="001135AF">
      <w:pPr>
        <w:rPr>
          <w:rFonts w:cs="Times New Roman"/>
        </w:rPr>
      </w:pPr>
    </w:p>
    <w:p w14:paraId="060EEF9F" w14:textId="047CD232" w:rsidR="001135AF" w:rsidRPr="00E770E1" w:rsidRDefault="001135AF" w:rsidP="001135AF">
      <w:pPr>
        <w:rPr>
          <w:rFonts w:cs="Times New Roman"/>
        </w:rPr>
      </w:pPr>
    </w:p>
    <w:p w14:paraId="7B77F481" w14:textId="084F7076" w:rsidR="001135AF" w:rsidRPr="00E770E1" w:rsidRDefault="001135AF" w:rsidP="001135AF">
      <w:pPr>
        <w:rPr>
          <w:rFonts w:cs="Times New Roman"/>
        </w:rPr>
      </w:pPr>
    </w:p>
    <w:p w14:paraId="4BF5F2FF" w14:textId="77777777" w:rsidR="001135AF" w:rsidRPr="00E770E1" w:rsidRDefault="001135AF" w:rsidP="001135AF">
      <w:pPr>
        <w:rPr>
          <w:rFonts w:cs="Times New Roman"/>
        </w:rPr>
      </w:pPr>
    </w:p>
    <w:p w14:paraId="55BA1889" w14:textId="20FB0601" w:rsidR="001135AF" w:rsidRPr="00E770E1" w:rsidRDefault="001135AF" w:rsidP="001135AF">
      <w:pPr>
        <w:rPr>
          <w:rFonts w:cs="Times New Roman"/>
        </w:rPr>
      </w:pPr>
    </w:p>
    <w:p w14:paraId="07D80C52" w14:textId="7B82895F" w:rsidR="001135AF" w:rsidRPr="00E770E1" w:rsidRDefault="001135AF" w:rsidP="001135AF">
      <w:pPr>
        <w:rPr>
          <w:rFonts w:cs="Times New Roman"/>
        </w:rPr>
      </w:pPr>
    </w:p>
    <w:p w14:paraId="438D1606" w14:textId="2A94DDD0" w:rsidR="001135AF" w:rsidRPr="00E770E1" w:rsidRDefault="001135AF" w:rsidP="001135AF">
      <w:pPr>
        <w:rPr>
          <w:rFonts w:cs="Times New Roman"/>
        </w:rPr>
      </w:pPr>
    </w:p>
    <w:p w14:paraId="1922D9E0" w14:textId="28F90F6A" w:rsidR="001135AF" w:rsidRPr="00E770E1" w:rsidRDefault="001135AF" w:rsidP="001135AF">
      <w:pPr>
        <w:rPr>
          <w:rFonts w:cs="Times New Roman"/>
        </w:rPr>
      </w:pPr>
    </w:p>
    <w:p w14:paraId="38E19822" w14:textId="73FFDA42" w:rsidR="001135AF" w:rsidRPr="00E770E1" w:rsidRDefault="001135AF" w:rsidP="001135AF">
      <w:pPr>
        <w:rPr>
          <w:rFonts w:cs="Times New Roman"/>
        </w:rPr>
      </w:pPr>
    </w:p>
    <w:p w14:paraId="36A16536" w14:textId="212E42FF" w:rsidR="001135AF" w:rsidRPr="00E770E1" w:rsidRDefault="001135AF" w:rsidP="001135AF">
      <w:pPr>
        <w:rPr>
          <w:rFonts w:cs="Times New Roman"/>
        </w:rPr>
      </w:pPr>
    </w:p>
    <w:p w14:paraId="7122FE34" w14:textId="51B02229" w:rsidR="001135AF" w:rsidRPr="00E770E1" w:rsidRDefault="001135AF" w:rsidP="001135AF">
      <w:pPr>
        <w:rPr>
          <w:rFonts w:cs="Times New Roman"/>
        </w:rPr>
      </w:pPr>
    </w:p>
    <w:p w14:paraId="332CFDFD" w14:textId="2D084FB7" w:rsidR="001135AF" w:rsidRPr="00E770E1" w:rsidRDefault="001135AF" w:rsidP="001135AF">
      <w:pPr>
        <w:rPr>
          <w:rFonts w:cs="Times New Roman"/>
        </w:rPr>
      </w:pPr>
    </w:p>
    <w:p w14:paraId="2A9756BB" w14:textId="683120EA" w:rsidR="001135AF" w:rsidRPr="00E770E1" w:rsidRDefault="001135AF" w:rsidP="001135AF">
      <w:pPr>
        <w:rPr>
          <w:rFonts w:cs="Times New Roman"/>
        </w:rPr>
      </w:pPr>
    </w:p>
    <w:p w14:paraId="5B7D13FE" w14:textId="33789403" w:rsidR="001135AF" w:rsidRPr="00E770E1" w:rsidRDefault="00E3116E" w:rsidP="001135AF">
      <w:pPr>
        <w:rPr>
          <w:rFonts w:cs="Times New Roman"/>
        </w:rPr>
      </w:pPr>
      <w:r w:rsidRPr="00E770E1">
        <w:rPr>
          <w:rFonts w:cs="Times New Roman"/>
          <w:noProof/>
        </w:rPr>
        <w:drawing>
          <wp:anchor distT="0" distB="0" distL="114300" distR="114300" simplePos="0" relativeHeight="251658249" behindDoc="0" locked="0" layoutInCell="1" allowOverlap="1" wp14:anchorId="1D5F3B9B" wp14:editId="3F019CE4">
            <wp:simplePos x="0" y="0"/>
            <wp:positionH relativeFrom="column">
              <wp:posOffset>-755015</wp:posOffset>
            </wp:positionH>
            <wp:positionV relativeFrom="paragraph">
              <wp:posOffset>405130</wp:posOffset>
            </wp:positionV>
            <wp:extent cx="1276350" cy="974090"/>
            <wp:effectExtent l="0" t="0" r="0" b="0"/>
            <wp:wrapNone/>
            <wp:docPr id="2095798499" name="Imagen 2095798499" descr="Historia e Identidad Gráfica - E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 e Identidad Gráfica - E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76350" cy="9740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883894B" w14:textId="4848FF57" w:rsidR="001135AF" w:rsidRPr="00E770E1" w:rsidRDefault="001135AF" w:rsidP="001135AF">
      <w:pPr>
        <w:rPr>
          <w:rFonts w:cs="Times New Roman"/>
        </w:rPr>
      </w:pPr>
    </w:p>
    <w:p w14:paraId="6D8E3125" w14:textId="03005A5F" w:rsidR="001135AF" w:rsidRPr="00E770E1" w:rsidRDefault="001135AF" w:rsidP="001135AF">
      <w:pPr>
        <w:tabs>
          <w:tab w:val="left" w:pos="2930"/>
        </w:tabs>
        <w:rPr>
          <w:rFonts w:cs="Times New Roman"/>
        </w:rPr>
      </w:pPr>
      <w:r w:rsidRPr="00E770E1">
        <w:rPr>
          <w:rFonts w:cs="Times New Roman"/>
        </w:rPr>
        <w:tab/>
      </w:r>
    </w:p>
    <w:p w14:paraId="285B9AAA" w14:textId="77777777" w:rsidR="00E770E1" w:rsidRPr="00E770E1" w:rsidRDefault="00E770E1" w:rsidP="001135AF">
      <w:pPr>
        <w:tabs>
          <w:tab w:val="left" w:pos="2930"/>
        </w:tabs>
        <w:rPr>
          <w:rFonts w:cs="Times New Roman"/>
        </w:rPr>
      </w:pPr>
    </w:p>
    <w:p w14:paraId="3AAB0DA3" w14:textId="77777777" w:rsidR="003469DA" w:rsidRPr="003469DA" w:rsidRDefault="003469DA" w:rsidP="003469DA">
      <w:pPr>
        <w:rPr>
          <w:lang w:val="es-ES" w:eastAsia="es-MX"/>
        </w:rPr>
      </w:pPr>
    </w:p>
    <w:p w14:paraId="11879341" w14:textId="0A820F18" w:rsidR="00035069" w:rsidRDefault="00E3116E" w:rsidP="00035069">
      <w:pPr>
        <w:pStyle w:val="TDC1"/>
        <w:tabs>
          <w:tab w:val="right" w:leader="dot" w:pos="8828"/>
        </w:tabs>
        <w:rPr>
          <w:rFonts w:cs="Times New Roman"/>
        </w:rPr>
      </w:pPr>
      <w:r w:rsidRPr="00E770E1">
        <w:rPr>
          <w:rFonts w:cs="Times New Roman"/>
          <w:noProof/>
        </w:rPr>
        <w:lastRenderedPageBreak/>
        <w:drawing>
          <wp:anchor distT="0" distB="0" distL="114300" distR="114300" simplePos="0" relativeHeight="251658251" behindDoc="0" locked="0" layoutInCell="1" allowOverlap="1" wp14:anchorId="79609C81" wp14:editId="4331BF5C">
            <wp:simplePos x="0" y="0"/>
            <wp:positionH relativeFrom="column">
              <wp:posOffset>-777240</wp:posOffset>
            </wp:positionH>
            <wp:positionV relativeFrom="paragraph">
              <wp:posOffset>-105410</wp:posOffset>
            </wp:positionV>
            <wp:extent cx="1175385" cy="1175385"/>
            <wp:effectExtent l="0" t="0" r="0" b="5715"/>
            <wp:wrapNone/>
            <wp:docPr id="1802434102" name="Imagen 1802434102" descr="Imagen que contiene señal, firmar, parada, t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n que contiene señal, firmar, parada, tráfic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1175385" cy="1175385"/>
                    </a:xfrm>
                    <a:prstGeom prst="rect">
                      <a:avLst/>
                    </a:prstGeom>
                  </pic:spPr>
                </pic:pic>
              </a:graphicData>
            </a:graphic>
            <wp14:sizeRelH relativeFrom="margin">
              <wp14:pctWidth>0</wp14:pctWidth>
            </wp14:sizeRelH>
            <wp14:sizeRelV relativeFrom="margin">
              <wp14:pctHeight>0</wp14:pctHeight>
            </wp14:sizeRelV>
          </wp:anchor>
        </w:drawing>
      </w:r>
      <w:r w:rsidRPr="00E770E1">
        <w:rPr>
          <w:rFonts w:cs="Times New Roman"/>
          <w:noProof/>
        </w:rPr>
        <w:drawing>
          <wp:anchor distT="0" distB="0" distL="114300" distR="114300" simplePos="0" relativeHeight="251658252" behindDoc="0" locked="0" layoutInCell="1" allowOverlap="1" wp14:anchorId="381F7297" wp14:editId="1868D933">
            <wp:simplePos x="0" y="0"/>
            <wp:positionH relativeFrom="column">
              <wp:posOffset>5129530</wp:posOffset>
            </wp:positionH>
            <wp:positionV relativeFrom="paragraph">
              <wp:posOffset>49530</wp:posOffset>
            </wp:positionV>
            <wp:extent cx="1104265" cy="842645"/>
            <wp:effectExtent l="0" t="0" r="635" b="0"/>
            <wp:wrapNone/>
            <wp:docPr id="1026694431" name="Imagen 1026694431" descr="Historia e Identidad Gráfica - ESC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 e Identidad Gráfica - ESCOM"/>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04265" cy="8426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Times New Roman"/>
          <w:noProof/>
        </w:rPr>
        <mc:AlternateContent>
          <mc:Choice Requires="wps">
            <w:drawing>
              <wp:anchor distT="0" distB="0" distL="114300" distR="114300" simplePos="0" relativeHeight="251658250" behindDoc="0" locked="0" layoutInCell="1" allowOverlap="1" wp14:anchorId="3817A1A4" wp14:editId="3A89C617">
                <wp:simplePos x="0" y="0"/>
                <wp:positionH relativeFrom="column">
                  <wp:posOffset>-11875</wp:posOffset>
                </wp:positionH>
                <wp:positionV relativeFrom="paragraph">
                  <wp:posOffset>-31750</wp:posOffset>
                </wp:positionV>
                <wp:extent cx="5391150" cy="1447800"/>
                <wp:effectExtent l="0" t="0" r="0" b="0"/>
                <wp:wrapNone/>
                <wp:docPr id="1741031066" name="Cuadro de texto 1741031066"/>
                <wp:cNvGraphicFramePr/>
                <a:graphic xmlns:a="http://schemas.openxmlformats.org/drawingml/2006/main">
                  <a:graphicData uri="http://schemas.microsoft.com/office/word/2010/wordprocessingShape">
                    <wps:wsp>
                      <wps:cNvSpPr txBox="1"/>
                      <wps:spPr>
                        <a:xfrm>
                          <a:off x="0" y="0"/>
                          <a:ext cx="5391150" cy="1447800"/>
                        </a:xfrm>
                        <a:prstGeom prst="rect">
                          <a:avLst/>
                        </a:prstGeom>
                        <a:noFill/>
                        <a:ln w="6350">
                          <a:noFill/>
                        </a:ln>
                      </wps:spPr>
                      <wps:txbx>
                        <w:txbxContent>
                          <w:p w14:paraId="170804B2" w14:textId="77777777" w:rsidR="00972C7C" w:rsidRPr="00972C7C" w:rsidRDefault="00972C7C" w:rsidP="00972C7C">
                            <w:pPr>
                              <w:jc w:val="center"/>
                              <w:rPr>
                                <w:rFonts w:cs="Times New Roman"/>
                                <w:b/>
                                <w:sz w:val="40"/>
                                <w:szCs w:val="40"/>
                                <w:lang w:val="es-ES"/>
                              </w:rPr>
                            </w:pPr>
                            <w:r w:rsidRPr="00972C7C">
                              <w:rPr>
                                <w:rFonts w:cs="Times New Roman"/>
                                <w:b/>
                                <w:sz w:val="40"/>
                                <w:szCs w:val="40"/>
                                <w:lang w:val="es-ES"/>
                              </w:rPr>
                              <w:t>INSTITUTO POLITÉCTICO NACIONAL</w:t>
                            </w:r>
                          </w:p>
                          <w:p w14:paraId="29A8D0D8"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ESCUELA SUPERIOR DE CÓMPUTO</w:t>
                            </w:r>
                          </w:p>
                          <w:p w14:paraId="4C60C071"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SUBDIRECCIÓN ACADÉMICA</w:t>
                            </w:r>
                          </w:p>
                          <w:p w14:paraId="1EBB9A29" w14:textId="77777777" w:rsidR="00972C7C" w:rsidRDefault="00972C7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17A1A4" id="Cuadro de texto 1741031066" o:spid="_x0000_s1028" type="#_x0000_t202" style="position:absolute;left:0;text-align:left;margin-left:-.95pt;margin-top:-2.5pt;width:424.5pt;height:114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" filled="f" stroked="f" strokeweight=".5pt">
                <v:textbox>
                  <w:txbxContent>
                    <w:p w14:paraId="170804B2" w14:textId="77777777" w:rsidR="00972C7C" w:rsidRPr="00972C7C" w:rsidRDefault="00972C7C" w:rsidP="00972C7C">
                      <w:pPr>
                        <w:jc w:val="center"/>
                        <w:rPr>
                          <w:rFonts w:cs="Times New Roman"/>
                          <w:b/>
                          <w:sz w:val="40"/>
                          <w:szCs w:val="40"/>
                          <w:lang w:val="es-ES"/>
                        </w:rPr>
                      </w:pPr>
                      <w:r w:rsidRPr="00972C7C">
                        <w:rPr>
                          <w:rFonts w:cs="Times New Roman"/>
                          <w:b/>
                          <w:sz w:val="40"/>
                          <w:szCs w:val="40"/>
                          <w:lang w:val="es-ES"/>
                        </w:rPr>
                        <w:t>INSTITUTO POLITÉCTICO NACIONAL</w:t>
                      </w:r>
                    </w:p>
                    <w:p w14:paraId="29A8D0D8"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ESCUELA SUPERIOR DE CÓMPUTO</w:t>
                      </w:r>
                    </w:p>
                    <w:p w14:paraId="4C60C071" w14:textId="77777777" w:rsidR="00972C7C" w:rsidRPr="00972C7C" w:rsidRDefault="00972C7C" w:rsidP="00972C7C">
                      <w:pPr>
                        <w:jc w:val="center"/>
                        <w:rPr>
                          <w:rFonts w:cs="Times New Roman"/>
                          <w:b/>
                          <w:sz w:val="36"/>
                          <w:szCs w:val="36"/>
                          <w:lang w:val="es-ES"/>
                        </w:rPr>
                      </w:pPr>
                      <w:r w:rsidRPr="00972C7C">
                        <w:rPr>
                          <w:rFonts w:cs="Times New Roman"/>
                          <w:b/>
                          <w:sz w:val="36"/>
                          <w:szCs w:val="36"/>
                          <w:lang w:val="es-ES"/>
                        </w:rPr>
                        <w:t>SUBDIRECCIÓN ACADÉMICA</w:t>
                      </w:r>
                    </w:p>
                    <w:p w14:paraId="1EBB9A29" w14:textId="77777777" w:rsidR="00972C7C" w:rsidRDefault="00972C7C"/>
                  </w:txbxContent>
                </v:textbox>
              </v:shape>
            </w:pict>
          </mc:Fallback>
        </mc:AlternateContent>
      </w:r>
    </w:p>
    <w:p w14:paraId="3BAE71EA" w14:textId="2A7C90E8" w:rsidR="00AA51D2" w:rsidRDefault="00AA51D2" w:rsidP="00AA51D2">
      <w:pPr>
        <w:jc w:val="center"/>
        <w:rPr>
          <w:rFonts w:cs="Times New Roman"/>
          <w:sz w:val="32"/>
          <w:szCs w:val="32"/>
        </w:rPr>
      </w:pPr>
    </w:p>
    <w:p w14:paraId="091D3AE4" w14:textId="02713A84" w:rsidR="00AA51D2" w:rsidRDefault="00AA51D2" w:rsidP="00AA51D2">
      <w:pPr>
        <w:jc w:val="center"/>
        <w:rPr>
          <w:rFonts w:cs="Times New Roman"/>
          <w:sz w:val="32"/>
          <w:szCs w:val="32"/>
        </w:rPr>
      </w:pPr>
    </w:p>
    <w:p w14:paraId="3E8A9705" w14:textId="77777777" w:rsidR="00AA51D2" w:rsidRDefault="00AA51D2" w:rsidP="00AA51D2">
      <w:pPr>
        <w:rPr>
          <w:rFonts w:cs="Times New Roman"/>
          <w:sz w:val="32"/>
          <w:szCs w:val="32"/>
        </w:rPr>
      </w:pPr>
    </w:p>
    <w:p w14:paraId="1D7EC643" w14:textId="66E5BFCC" w:rsidR="00A90710" w:rsidRPr="00A90710" w:rsidRDefault="00AA51D2" w:rsidP="00EA1A0D">
      <w:pPr>
        <w:rPr>
          <w:rFonts w:cs="Times New Roman"/>
          <w:sz w:val="28"/>
          <w:szCs w:val="28"/>
        </w:rPr>
      </w:pPr>
      <w:r w:rsidRPr="00A90710">
        <w:rPr>
          <w:rFonts w:cs="Times New Roman"/>
          <w:sz w:val="28"/>
          <w:szCs w:val="28"/>
        </w:rPr>
        <w:t xml:space="preserve">No. de TT: 2024-A13 </w:t>
      </w:r>
      <w:r w:rsidRPr="00A90710">
        <w:rPr>
          <w:rFonts w:cs="Times New Roman"/>
          <w:sz w:val="28"/>
          <w:szCs w:val="28"/>
        </w:rPr>
        <w:tab/>
      </w:r>
      <w:r w:rsidRPr="00A90710">
        <w:rPr>
          <w:rFonts w:cs="Times New Roman"/>
          <w:sz w:val="28"/>
          <w:szCs w:val="28"/>
        </w:rPr>
        <w:tab/>
      </w:r>
      <w:r w:rsidR="00EA1A0D" w:rsidRPr="00A90710">
        <w:rPr>
          <w:rFonts w:cs="Times New Roman"/>
          <w:sz w:val="28"/>
          <w:szCs w:val="28"/>
        </w:rPr>
        <w:tab/>
      </w:r>
      <w:r w:rsidRPr="00A90710">
        <w:rPr>
          <w:rFonts w:cs="Times New Roman"/>
          <w:sz w:val="28"/>
          <w:szCs w:val="28"/>
        </w:rPr>
        <w:t xml:space="preserve">Fecha de presentación: </w:t>
      </w:r>
      <w:r w:rsidR="00A90710" w:rsidRPr="00A90710">
        <w:rPr>
          <w:rFonts w:cs="Times New Roman"/>
          <w:sz w:val="28"/>
          <w:szCs w:val="28"/>
        </w:rPr>
        <w:t>13/diciembre/2023</w:t>
      </w:r>
    </w:p>
    <w:p w14:paraId="3FA557F3" w14:textId="22D5C3CD" w:rsidR="00AA51D2" w:rsidRPr="00513C1B" w:rsidRDefault="00AA51D2" w:rsidP="00AA51D2">
      <w:pPr>
        <w:jc w:val="center"/>
        <w:rPr>
          <w:rFonts w:cs="Times New Roman"/>
          <w:i/>
          <w:sz w:val="32"/>
          <w:szCs w:val="32"/>
        </w:rPr>
      </w:pPr>
      <w:r w:rsidRPr="00513C1B">
        <w:rPr>
          <w:rFonts w:cs="Times New Roman"/>
          <w:i/>
          <w:sz w:val="32"/>
          <w:szCs w:val="32"/>
        </w:rPr>
        <w:t>Documento Técnico</w:t>
      </w:r>
    </w:p>
    <w:p w14:paraId="452BD633" w14:textId="77777777" w:rsidR="00AA51D2" w:rsidRPr="00513C1B" w:rsidRDefault="00AA51D2" w:rsidP="00AA51D2">
      <w:pPr>
        <w:pStyle w:val="Default"/>
        <w:jc w:val="center"/>
        <w:rPr>
          <w:b/>
          <w:sz w:val="32"/>
          <w:szCs w:val="32"/>
        </w:rPr>
      </w:pPr>
      <w:r w:rsidRPr="00513C1B">
        <w:rPr>
          <w:b/>
          <w:sz w:val="32"/>
          <w:szCs w:val="32"/>
        </w:rPr>
        <w:t>“Aplicación Web para la gestión de almacén e inventario con análisis y visualización de datos para tiendas de conveniencia.”</w:t>
      </w:r>
    </w:p>
    <w:p w14:paraId="1D1487DC" w14:textId="77777777" w:rsidR="00EA1A0D" w:rsidRPr="00513C1B" w:rsidRDefault="00EA1A0D" w:rsidP="00EA1A0D">
      <w:pPr>
        <w:pStyle w:val="Default"/>
        <w:rPr>
          <w:b/>
          <w:sz w:val="32"/>
          <w:szCs w:val="32"/>
        </w:rPr>
      </w:pPr>
    </w:p>
    <w:p w14:paraId="16929583" w14:textId="77777777" w:rsidR="00EA1A0D" w:rsidRPr="00513C1B" w:rsidRDefault="00EA1A0D" w:rsidP="00EA1A0D">
      <w:pPr>
        <w:jc w:val="center"/>
        <w:rPr>
          <w:rFonts w:cs="Times New Roman"/>
          <w:i/>
          <w:sz w:val="28"/>
          <w:szCs w:val="28"/>
        </w:rPr>
      </w:pPr>
      <w:r w:rsidRPr="00513C1B">
        <w:rPr>
          <w:rFonts w:cs="Times New Roman"/>
          <w:i/>
          <w:sz w:val="28"/>
          <w:szCs w:val="28"/>
        </w:rPr>
        <w:t>Presentan:</w:t>
      </w:r>
    </w:p>
    <w:p w14:paraId="107E73AC" w14:textId="5F4B291D" w:rsidR="00EA1A0D" w:rsidRPr="00A90710" w:rsidRDefault="00EA1A0D" w:rsidP="00EA1A0D">
      <w:pPr>
        <w:jc w:val="center"/>
        <w:rPr>
          <w:rFonts w:cs="Times New Roman"/>
          <w:b/>
          <w:sz w:val="28"/>
          <w:szCs w:val="28"/>
        </w:rPr>
      </w:pPr>
      <w:r w:rsidRPr="00A90710">
        <w:rPr>
          <w:rFonts w:cs="Times New Roman"/>
          <w:b/>
          <w:sz w:val="28"/>
          <w:szCs w:val="28"/>
        </w:rPr>
        <w:t>Gerardo Ismael Garzón Domínguez</w:t>
      </w:r>
      <w:r w:rsidR="00F35C33" w:rsidRPr="00A90710">
        <w:rPr>
          <w:rStyle w:val="Refdenotaalpie"/>
          <w:rFonts w:cs="Times New Roman"/>
          <w:b/>
          <w:sz w:val="28"/>
          <w:szCs w:val="28"/>
        </w:rPr>
        <w:footnoteReference w:id="2"/>
      </w:r>
    </w:p>
    <w:p w14:paraId="5E283FFC" w14:textId="72CC9BE5" w:rsidR="00EA1A0D" w:rsidRPr="00A90710" w:rsidRDefault="00EA1A0D" w:rsidP="00EA1A0D">
      <w:pPr>
        <w:jc w:val="center"/>
        <w:rPr>
          <w:rFonts w:cs="Times New Roman"/>
          <w:b/>
          <w:sz w:val="28"/>
          <w:szCs w:val="28"/>
        </w:rPr>
      </w:pPr>
      <w:r w:rsidRPr="00A90710">
        <w:rPr>
          <w:rFonts w:cs="Times New Roman"/>
          <w:b/>
          <w:sz w:val="28"/>
          <w:szCs w:val="28"/>
        </w:rPr>
        <w:t>Gabriel de Jesús Muñoz Ramírez</w:t>
      </w:r>
      <w:r w:rsidR="00F35C33" w:rsidRPr="00A90710">
        <w:rPr>
          <w:rStyle w:val="Refdenotaalpie"/>
          <w:rFonts w:cs="Times New Roman"/>
          <w:b/>
          <w:sz w:val="28"/>
          <w:szCs w:val="28"/>
        </w:rPr>
        <w:footnoteReference w:id="3"/>
      </w:r>
    </w:p>
    <w:p w14:paraId="492B90B8" w14:textId="3909A189" w:rsidR="00EA1A0D" w:rsidRPr="00A90710" w:rsidRDefault="00EA1A0D" w:rsidP="00EA1A0D">
      <w:pPr>
        <w:jc w:val="center"/>
        <w:rPr>
          <w:rFonts w:cs="Times New Roman"/>
          <w:b/>
          <w:sz w:val="28"/>
          <w:szCs w:val="28"/>
        </w:rPr>
      </w:pPr>
      <w:r w:rsidRPr="00A90710">
        <w:rPr>
          <w:rFonts w:cs="Times New Roman"/>
          <w:b/>
          <w:sz w:val="28"/>
          <w:szCs w:val="28"/>
        </w:rPr>
        <w:t>Ernesto Daniel Sánchez Becerra</w:t>
      </w:r>
      <w:r w:rsidR="00F35C33" w:rsidRPr="00A90710">
        <w:rPr>
          <w:rStyle w:val="Refdenotaalpie"/>
          <w:rFonts w:cs="Times New Roman"/>
          <w:b/>
          <w:sz w:val="28"/>
          <w:szCs w:val="28"/>
        </w:rPr>
        <w:footnoteReference w:id="4"/>
      </w:r>
    </w:p>
    <w:p w14:paraId="7CBDC099" w14:textId="77777777" w:rsidR="00EA1A0D" w:rsidRPr="00513C1B" w:rsidRDefault="00EA1A0D" w:rsidP="00AA51D2">
      <w:pPr>
        <w:pStyle w:val="Default"/>
        <w:jc w:val="center"/>
        <w:rPr>
          <w:b/>
          <w:sz w:val="28"/>
          <w:szCs w:val="28"/>
        </w:rPr>
      </w:pPr>
    </w:p>
    <w:p w14:paraId="686020C1" w14:textId="77777777" w:rsidR="00B67DBB" w:rsidRPr="00513C1B" w:rsidRDefault="00B67DBB" w:rsidP="00B67DBB">
      <w:pPr>
        <w:jc w:val="center"/>
        <w:rPr>
          <w:rFonts w:cs="Times New Roman"/>
          <w:i/>
          <w:sz w:val="28"/>
          <w:szCs w:val="28"/>
        </w:rPr>
      </w:pPr>
      <w:r w:rsidRPr="00513C1B">
        <w:rPr>
          <w:rFonts w:cs="Times New Roman"/>
          <w:i/>
          <w:sz w:val="28"/>
          <w:szCs w:val="28"/>
        </w:rPr>
        <w:t>Directores:</w:t>
      </w:r>
    </w:p>
    <w:p w14:paraId="38633CB8" w14:textId="2DB415C8" w:rsidR="005F0070" w:rsidRPr="00A90710" w:rsidRDefault="00B67DBB" w:rsidP="00A90710">
      <w:pPr>
        <w:jc w:val="center"/>
        <w:rPr>
          <w:rFonts w:cs="Times New Roman"/>
          <w:i/>
          <w:sz w:val="28"/>
          <w:szCs w:val="28"/>
        </w:rPr>
      </w:pPr>
      <w:r w:rsidRPr="00513C1B">
        <w:rPr>
          <w:rFonts w:cs="Times New Roman"/>
          <w:b/>
          <w:sz w:val="28"/>
          <w:szCs w:val="28"/>
        </w:rPr>
        <w:t>M. en C. Alejandro Botello Castillo     M. en C. Nancy Ocotitla Rojas</w:t>
      </w:r>
    </w:p>
    <w:p w14:paraId="6CCC4042" w14:textId="2164CAFB" w:rsidR="00963385" w:rsidRDefault="0053140D" w:rsidP="004B761C">
      <w:pPr>
        <w:jc w:val="center"/>
        <w:rPr>
          <w:i/>
          <w:sz w:val="28"/>
          <w:szCs w:val="24"/>
        </w:rPr>
      </w:pPr>
      <w:r w:rsidRPr="00A90710">
        <w:rPr>
          <w:i/>
          <w:iCs/>
          <w:sz w:val="28"/>
          <w:szCs w:val="24"/>
        </w:rPr>
        <w:t>Resumen</w:t>
      </w:r>
      <w:r w:rsidR="00D626D0" w:rsidRPr="00A90710">
        <w:rPr>
          <w:i/>
          <w:iCs/>
          <w:sz w:val="28"/>
          <w:szCs w:val="24"/>
        </w:rPr>
        <w:t>:</w:t>
      </w:r>
    </w:p>
    <w:p w14:paraId="53725B52" w14:textId="77777777" w:rsidR="00A90710" w:rsidRPr="00A90710" w:rsidRDefault="00A90710" w:rsidP="004B761C">
      <w:pPr>
        <w:jc w:val="center"/>
        <w:rPr>
          <w:i/>
          <w:iCs/>
          <w:sz w:val="28"/>
          <w:szCs w:val="24"/>
        </w:rPr>
      </w:pPr>
    </w:p>
    <w:p w14:paraId="1F08E7A3" w14:textId="71CF2AED" w:rsidR="003E7769" w:rsidRDefault="003E7769" w:rsidP="003E7769">
      <w:r>
        <w:t xml:space="preserve">En este documento, se lleva a cabo un análisis exhaustivo de una aplicación web diseñada </w:t>
      </w:r>
      <w:r w:rsidR="00CF2FD0">
        <w:t xml:space="preserve">para unir las características de </w:t>
      </w:r>
      <w:r w:rsidR="00D72168">
        <w:t xml:space="preserve">los sistemas de </w:t>
      </w:r>
      <w:r w:rsidR="00CF2FD0">
        <w:t>WMS e IMS</w:t>
      </w:r>
      <w:r w:rsidR="00EF0866">
        <w:t xml:space="preserve"> en un solo entorno</w:t>
      </w:r>
      <w:r>
        <w:t xml:space="preserve">. Esta aplicación proporciona a las tiendas de conveniencia una herramienta alternativa que facilita una mejor </w:t>
      </w:r>
      <w:r w:rsidR="00FE7428">
        <w:t xml:space="preserve">distribución </w:t>
      </w:r>
      <w:r>
        <w:t>de los recursos de inventario y almacén disponibles. Además, se emplea el análisis de datos para crear un espacio de consulta y visualización de estos, adaptado a las necesidades específicas identificadas en las tiendas de conveniencia.</w:t>
      </w:r>
    </w:p>
    <w:p w14:paraId="11D18EAA" w14:textId="77777777" w:rsidR="00A90710" w:rsidRDefault="003E7769" w:rsidP="003E7769">
      <w:r>
        <w:t>El documento detalla las etapas fundamentales que componen el diseño, la implementación y la viabilidad del sistema mencionado. Asimismo, se explican las ventajas que ofrece en comparación con otras alternativas disponibles en el mercado.</w:t>
      </w:r>
    </w:p>
    <w:p w14:paraId="19252437" w14:textId="6BD62836" w:rsidR="003317EF" w:rsidRDefault="003E7769">
      <w:r w:rsidRPr="00A90710">
        <w:rPr>
          <w:b/>
          <w:bCs/>
        </w:rPr>
        <w:t>Palabras clave:</w:t>
      </w:r>
      <w:r>
        <w:t xml:space="preserve"> </w:t>
      </w:r>
      <w:r w:rsidR="00A90710">
        <w:t xml:space="preserve"> </w:t>
      </w:r>
      <w:r w:rsidR="00A90710">
        <w:rPr>
          <w:rFonts w:eastAsia="Times New Roman" w:cs="Times New Roman"/>
          <w:szCs w:val="24"/>
        </w:rPr>
        <w:t>Aplicación web</w:t>
      </w:r>
      <w:r w:rsidR="00A90710" w:rsidRPr="4456508F">
        <w:rPr>
          <w:rFonts w:eastAsia="Times New Roman" w:cs="Times New Roman"/>
          <w:szCs w:val="24"/>
        </w:rPr>
        <w:t>, Análisis de datos, Tienda De Conveniencia, WMS, IMS,</w:t>
      </w:r>
      <w:r w:rsidR="00A90710">
        <w:rPr>
          <w:rFonts w:eastAsia="Times New Roman" w:cs="Times New Roman"/>
          <w:szCs w:val="24"/>
        </w:rPr>
        <w:t xml:space="preserve"> distribución de productos</w:t>
      </w:r>
      <w:r w:rsidR="00A90710">
        <w:t xml:space="preserve"> </w:t>
      </w:r>
      <w:r w:rsidR="003317EF">
        <w:br w:type="page"/>
      </w:r>
    </w:p>
    <w:p w14:paraId="62E1BF2D" w14:textId="5F09E1B7" w:rsidR="00406B67" w:rsidRPr="006F799F" w:rsidRDefault="008458D2" w:rsidP="00BE60A6">
      <w:pPr>
        <w:rPr>
          <w:rFonts w:cs="Times New Roman"/>
          <w:b/>
          <w:color w:val="0070C0"/>
          <w:sz w:val="28"/>
          <w:szCs w:val="28"/>
        </w:rPr>
      </w:pPr>
      <w:r w:rsidRPr="006F799F">
        <w:rPr>
          <w:rFonts w:cs="Times New Roman"/>
          <w:b/>
          <w:color w:val="0070C0"/>
          <w:sz w:val="28"/>
          <w:szCs w:val="28"/>
        </w:rPr>
        <w:lastRenderedPageBreak/>
        <w:t>Í</w:t>
      </w:r>
      <w:r w:rsidR="0082693A">
        <w:rPr>
          <w:rFonts w:cs="Times New Roman"/>
          <w:b/>
          <w:color w:val="0070C0"/>
          <w:sz w:val="28"/>
          <w:szCs w:val="28"/>
        </w:rPr>
        <w:t>ndice</w:t>
      </w:r>
    </w:p>
    <w:p w14:paraId="457C07E7" w14:textId="41464ED7" w:rsidR="00686998" w:rsidRDefault="009A6B20">
      <w:pPr>
        <w:pStyle w:val="TDC1"/>
        <w:tabs>
          <w:tab w:val="right" w:leader="dot" w:pos="9395"/>
        </w:tabs>
        <w:rPr>
          <w:rFonts w:asciiTheme="minorHAnsi" w:eastAsiaTheme="minorEastAsia" w:hAnsiTheme="minorHAnsi"/>
          <w:noProof/>
          <w:kern w:val="2"/>
          <w:sz w:val="22"/>
          <w:lang w:eastAsia="es-MX"/>
          <w14:ligatures w14:val="standardContextual"/>
        </w:rPr>
      </w:pPr>
      <w:r w:rsidRPr="00DD7D1D">
        <w:fldChar w:fldCharType="begin"/>
      </w:r>
      <w:r w:rsidRPr="00DD7D1D">
        <w:instrText xml:space="preserve"> TOC \o "1-3" \h \z \u </w:instrText>
      </w:r>
      <w:r w:rsidRPr="00DD7D1D">
        <w:fldChar w:fldCharType="separate"/>
      </w:r>
      <w:hyperlink w:anchor="_Toc151981436" w:history="1">
        <w:r w:rsidR="00686998" w:rsidRPr="00405421">
          <w:rPr>
            <w:rStyle w:val="Hipervnculo"/>
            <w:rFonts w:cs="Times New Roman"/>
            <w:b/>
            <w:bCs/>
            <w:noProof/>
          </w:rPr>
          <w:t>CAPÍTULO 1: INTRODUCCIÓN</w:t>
        </w:r>
        <w:r w:rsidR="00686998">
          <w:rPr>
            <w:noProof/>
            <w:webHidden/>
          </w:rPr>
          <w:tab/>
        </w:r>
        <w:r w:rsidR="00686998">
          <w:rPr>
            <w:noProof/>
            <w:webHidden/>
          </w:rPr>
          <w:fldChar w:fldCharType="begin"/>
        </w:r>
        <w:r w:rsidR="00686998">
          <w:rPr>
            <w:noProof/>
            <w:webHidden/>
          </w:rPr>
          <w:instrText xml:space="preserve"> PAGEREF _Toc151981436 \h </w:instrText>
        </w:r>
        <w:r w:rsidR="00686998">
          <w:rPr>
            <w:noProof/>
            <w:webHidden/>
          </w:rPr>
        </w:r>
        <w:r w:rsidR="00686998">
          <w:rPr>
            <w:noProof/>
            <w:webHidden/>
          </w:rPr>
          <w:fldChar w:fldCharType="separate"/>
        </w:r>
        <w:r w:rsidR="00686998">
          <w:rPr>
            <w:noProof/>
            <w:webHidden/>
          </w:rPr>
          <w:t>12</w:t>
        </w:r>
        <w:r w:rsidR="00686998">
          <w:rPr>
            <w:noProof/>
            <w:webHidden/>
          </w:rPr>
          <w:fldChar w:fldCharType="end"/>
        </w:r>
      </w:hyperlink>
    </w:p>
    <w:p w14:paraId="42480A40" w14:textId="07A027B2"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37" w:history="1">
        <w:r w:rsidR="00686998" w:rsidRPr="00405421">
          <w:rPr>
            <w:rStyle w:val="Hipervnculo"/>
            <w:rFonts w:cs="Times New Roman"/>
            <w:b/>
            <w:bCs/>
            <w:noProof/>
          </w:rPr>
          <w:t>1.1 Planteamiento del problema</w:t>
        </w:r>
        <w:r w:rsidR="00686998">
          <w:rPr>
            <w:noProof/>
            <w:webHidden/>
          </w:rPr>
          <w:tab/>
        </w:r>
        <w:r w:rsidR="00686998">
          <w:rPr>
            <w:noProof/>
            <w:webHidden/>
          </w:rPr>
          <w:fldChar w:fldCharType="begin"/>
        </w:r>
        <w:r w:rsidR="00686998">
          <w:rPr>
            <w:noProof/>
            <w:webHidden/>
          </w:rPr>
          <w:instrText xml:space="preserve"> PAGEREF _Toc151981437 \h </w:instrText>
        </w:r>
        <w:r w:rsidR="00686998">
          <w:rPr>
            <w:noProof/>
            <w:webHidden/>
          </w:rPr>
        </w:r>
        <w:r w:rsidR="00686998">
          <w:rPr>
            <w:noProof/>
            <w:webHidden/>
          </w:rPr>
          <w:fldChar w:fldCharType="separate"/>
        </w:r>
        <w:r w:rsidR="00686998">
          <w:rPr>
            <w:noProof/>
            <w:webHidden/>
          </w:rPr>
          <w:t>12</w:t>
        </w:r>
        <w:r w:rsidR="00686998">
          <w:rPr>
            <w:noProof/>
            <w:webHidden/>
          </w:rPr>
          <w:fldChar w:fldCharType="end"/>
        </w:r>
      </w:hyperlink>
    </w:p>
    <w:p w14:paraId="60BE1137" w14:textId="3DD8AE26"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38" w:history="1">
        <w:r w:rsidR="00686998" w:rsidRPr="00405421">
          <w:rPr>
            <w:rStyle w:val="Hipervnculo"/>
            <w:rFonts w:cs="Times New Roman"/>
            <w:b/>
            <w:bCs/>
            <w:noProof/>
          </w:rPr>
          <w:t>1.2 Propuesta de solución</w:t>
        </w:r>
        <w:r w:rsidR="00686998">
          <w:rPr>
            <w:noProof/>
            <w:webHidden/>
          </w:rPr>
          <w:tab/>
        </w:r>
        <w:r w:rsidR="00686998">
          <w:rPr>
            <w:noProof/>
            <w:webHidden/>
          </w:rPr>
          <w:fldChar w:fldCharType="begin"/>
        </w:r>
        <w:r w:rsidR="00686998">
          <w:rPr>
            <w:noProof/>
            <w:webHidden/>
          </w:rPr>
          <w:instrText xml:space="preserve"> PAGEREF _Toc151981438 \h </w:instrText>
        </w:r>
        <w:r w:rsidR="00686998">
          <w:rPr>
            <w:noProof/>
            <w:webHidden/>
          </w:rPr>
        </w:r>
        <w:r w:rsidR="00686998">
          <w:rPr>
            <w:noProof/>
            <w:webHidden/>
          </w:rPr>
          <w:fldChar w:fldCharType="separate"/>
        </w:r>
        <w:r w:rsidR="00686998">
          <w:rPr>
            <w:noProof/>
            <w:webHidden/>
          </w:rPr>
          <w:t>13</w:t>
        </w:r>
        <w:r w:rsidR="00686998">
          <w:rPr>
            <w:noProof/>
            <w:webHidden/>
          </w:rPr>
          <w:fldChar w:fldCharType="end"/>
        </w:r>
      </w:hyperlink>
    </w:p>
    <w:p w14:paraId="76A74E42" w14:textId="481C6174"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39" w:history="1">
        <w:r w:rsidR="00686998" w:rsidRPr="00405421">
          <w:rPr>
            <w:rStyle w:val="Hipervnculo"/>
            <w:rFonts w:cs="Times New Roman"/>
            <w:b/>
            <w:bCs/>
            <w:noProof/>
          </w:rPr>
          <w:t>1.3 Objetivos</w:t>
        </w:r>
        <w:r w:rsidR="00686998">
          <w:rPr>
            <w:noProof/>
            <w:webHidden/>
          </w:rPr>
          <w:tab/>
        </w:r>
        <w:r w:rsidR="00686998">
          <w:rPr>
            <w:noProof/>
            <w:webHidden/>
          </w:rPr>
          <w:fldChar w:fldCharType="begin"/>
        </w:r>
        <w:r w:rsidR="00686998">
          <w:rPr>
            <w:noProof/>
            <w:webHidden/>
          </w:rPr>
          <w:instrText xml:space="preserve"> PAGEREF _Toc151981439 \h </w:instrText>
        </w:r>
        <w:r w:rsidR="00686998">
          <w:rPr>
            <w:noProof/>
            <w:webHidden/>
          </w:rPr>
        </w:r>
        <w:r w:rsidR="00686998">
          <w:rPr>
            <w:noProof/>
            <w:webHidden/>
          </w:rPr>
          <w:fldChar w:fldCharType="separate"/>
        </w:r>
        <w:r w:rsidR="00686998">
          <w:rPr>
            <w:noProof/>
            <w:webHidden/>
          </w:rPr>
          <w:t>13</w:t>
        </w:r>
        <w:r w:rsidR="00686998">
          <w:rPr>
            <w:noProof/>
            <w:webHidden/>
          </w:rPr>
          <w:fldChar w:fldCharType="end"/>
        </w:r>
      </w:hyperlink>
    </w:p>
    <w:p w14:paraId="0B722DAB" w14:textId="5663611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0" w:history="1">
        <w:r w:rsidR="00686998" w:rsidRPr="00405421">
          <w:rPr>
            <w:rStyle w:val="Hipervnculo"/>
            <w:rFonts w:cs="Times New Roman"/>
            <w:b/>
            <w:bCs/>
            <w:noProof/>
          </w:rPr>
          <w:t>1.3.1 Objetivo general</w:t>
        </w:r>
        <w:r w:rsidR="00686998">
          <w:rPr>
            <w:noProof/>
            <w:webHidden/>
          </w:rPr>
          <w:tab/>
        </w:r>
        <w:r w:rsidR="00686998">
          <w:rPr>
            <w:noProof/>
            <w:webHidden/>
          </w:rPr>
          <w:fldChar w:fldCharType="begin"/>
        </w:r>
        <w:r w:rsidR="00686998">
          <w:rPr>
            <w:noProof/>
            <w:webHidden/>
          </w:rPr>
          <w:instrText xml:space="preserve"> PAGEREF _Toc151981440 \h </w:instrText>
        </w:r>
        <w:r w:rsidR="00686998">
          <w:rPr>
            <w:noProof/>
            <w:webHidden/>
          </w:rPr>
        </w:r>
        <w:r w:rsidR="00686998">
          <w:rPr>
            <w:noProof/>
            <w:webHidden/>
          </w:rPr>
          <w:fldChar w:fldCharType="separate"/>
        </w:r>
        <w:r w:rsidR="00686998">
          <w:rPr>
            <w:noProof/>
            <w:webHidden/>
          </w:rPr>
          <w:t>13</w:t>
        </w:r>
        <w:r w:rsidR="00686998">
          <w:rPr>
            <w:noProof/>
            <w:webHidden/>
          </w:rPr>
          <w:fldChar w:fldCharType="end"/>
        </w:r>
      </w:hyperlink>
    </w:p>
    <w:p w14:paraId="364EBDFB" w14:textId="15507A7F"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1" w:history="1">
        <w:r w:rsidR="00686998" w:rsidRPr="00405421">
          <w:rPr>
            <w:rStyle w:val="Hipervnculo"/>
            <w:rFonts w:cs="Times New Roman"/>
            <w:b/>
            <w:bCs/>
            <w:noProof/>
          </w:rPr>
          <w:t>1.3.2 Objetivos específicos</w:t>
        </w:r>
        <w:r w:rsidR="00686998">
          <w:rPr>
            <w:noProof/>
            <w:webHidden/>
          </w:rPr>
          <w:tab/>
        </w:r>
        <w:r w:rsidR="00686998">
          <w:rPr>
            <w:noProof/>
            <w:webHidden/>
          </w:rPr>
          <w:fldChar w:fldCharType="begin"/>
        </w:r>
        <w:r w:rsidR="00686998">
          <w:rPr>
            <w:noProof/>
            <w:webHidden/>
          </w:rPr>
          <w:instrText xml:space="preserve"> PAGEREF _Toc151981441 \h </w:instrText>
        </w:r>
        <w:r w:rsidR="00686998">
          <w:rPr>
            <w:noProof/>
            <w:webHidden/>
          </w:rPr>
        </w:r>
        <w:r w:rsidR="00686998">
          <w:rPr>
            <w:noProof/>
            <w:webHidden/>
          </w:rPr>
          <w:fldChar w:fldCharType="separate"/>
        </w:r>
        <w:r w:rsidR="00686998">
          <w:rPr>
            <w:noProof/>
            <w:webHidden/>
          </w:rPr>
          <w:t>13</w:t>
        </w:r>
        <w:r w:rsidR="00686998">
          <w:rPr>
            <w:noProof/>
            <w:webHidden/>
          </w:rPr>
          <w:fldChar w:fldCharType="end"/>
        </w:r>
      </w:hyperlink>
    </w:p>
    <w:p w14:paraId="05DB1D41" w14:textId="4E76A29A"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42" w:history="1">
        <w:r w:rsidR="00686998" w:rsidRPr="00405421">
          <w:rPr>
            <w:rStyle w:val="Hipervnculo"/>
            <w:rFonts w:cs="Times New Roman"/>
            <w:b/>
            <w:bCs/>
            <w:noProof/>
          </w:rPr>
          <w:t>1.4 Justificación</w:t>
        </w:r>
        <w:r w:rsidR="00686998">
          <w:rPr>
            <w:noProof/>
            <w:webHidden/>
          </w:rPr>
          <w:tab/>
        </w:r>
        <w:r w:rsidR="00686998">
          <w:rPr>
            <w:noProof/>
            <w:webHidden/>
          </w:rPr>
          <w:fldChar w:fldCharType="begin"/>
        </w:r>
        <w:r w:rsidR="00686998">
          <w:rPr>
            <w:noProof/>
            <w:webHidden/>
          </w:rPr>
          <w:instrText xml:space="preserve"> PAGEREF _Toc151981442 \h </w:instrText>
        </w:r>
        <w:r w:rsidR="00686998">
          <w:rPr>
            <w:noProof/>
            <w:webHidden/>
          </w:rPr>
        </w:r>
        <w:r w:rsidR="00686998">
          <w:rPr>
            <w:noProof/>
            <w:webHidden/>
          </w:rPr>
          <w:fldChar w:fldCharType="separate"/>
        </w:r>
        <w:r w:rsidR="00686998">
          <w:rPr>
            <w:noProof/>
            <w:webHidden/>
          </w:rPr>
          <w:t>14</w:t>
        </w:r>
        <w:r w:rsidR="00686998">
          <w:rPr>
            <w:noProof/>
            <w:webHidden/>
          </w:rPr>
          <w:fldChar w:fldCharType="end"/>
        </w:r>
      </w:hyperlink>
    </w:p>
    <w:p w14:paraId="41FDFCA3" w14:textId="39E757EC"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443" w:history="1">
        <w:r w:rsidR="00686998" w:rsidRPr="00405421">
          <w:rPr>
            <w:rStyle w:val="Hipervnculo"/>
            <w:rFonts w:cs="Times New Roman"/>
            <w:b/>
            <w:bCs/>
            <w:noProof/>
          </w:rPr>
          <w:t>CAPÍTULO 2: ESTADO DEL ARTE</w:t>
        </w:r>
        <w:r w:rsidR="00686998">
          <w:rPr>
            <w:noProof/>
            <w:webHidden/>
          </w:rPr>
          <w:tab/>
        </w:r>
        <w:r w:rsidR="00686998">
          <w:rPr>
            <w:noProof/>
            <w:webHidden/>
          </w:rPr>
          <w:fldChar w:fldCharType="begin"/>
        </w:r>
        <w:r w:rsidR="00686998">
          <w:rPr>
            <w:noProof/>
            <w:webHidden/>
          </w:rPr>
          <w:instrText xml:space="preserve"> PAGEREF _Toc151981443 \h </w:instrText>
        </w:r>
        <w:r w:rsidR="00686998">
          <w:rPr>
            <w:noProof/>
            <w:webHidden/>
          </w:rPr>
        </w:r>
        <w:r w:rsidR="00686998">
          <w:rPr>
            <w:noProof/>
            <w:webHidden/>
          </w:rPr>
          <w:fldChar w:fldCharType="separate"/>
        </w:r>
        <w:r w:rsidR="00686998">
          <w:rPr>
            <w:noProof/>
            <w:webHidden/>
          </w:rPr>
          <w:t>15</w:t>
        </w:r>
        <w:r w:rsidR="00686998">
          <w:rPr>
            <w:noProof/>
            <w:webHidden/>
          </w:rPr>
          <w:fldChar w:fldCharType="end"/>
        </w:r>
      </w:hyperlink>
    </w:p>
    <w:p w14:paraId="47D1D1A1" w14:textId="2E19A269"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44" w:history="1">
        <w:r w:rsidR="00686998" w:rsidRPr="00405421">
          <w:rPr>
            <w:rStyle w:val="Hipervnculo"/>
            <w:rFonts w:cs="Times New Roman"/>
            <w:b/>
            <w:bCs/>
            <w:noProof/>
          </w:rPr>
          <w:t>2.1 Software de paga</w:t>
        </w:r>
        <w:r w:rsidR="00686998">
          <w:rPr>
            <w:noProof/>
            <w:webHidden/>
          </w:rPr>
          <w:tab/>
        </w:r>
        <w:r w:rsidR="00686998">
          <w:rPr>
            <w:noProof/>
            <w:webHidden/>
          </w:rPr>
          <w:fldChar w:fldCharType="begin"/>
        </w:r>
        <w:r w:rsidR="00686998">
          <w:rPr>
            <w:noProof/>
            <w:webHidden/>
          </w:rPr>
          <w:instrText xml:space="preserve"> PAGEREF _Toc151981444 \h </w:instrText>
        </w:r>
        <w:r w:rsidR="00686998">
          <w:rPr>
            <w:noProof/>
            <w:webHidden/>
          </w:rPr>
        </w:r>
        <w:r w:rsidR="00686998">
          <w:rPr>
            <w:noProof/>
            <w:webHidden/>
          </w:rPr>
          <w:fldChar w:fldCharType="separate"/>
        </w:r>
        <w:r w:rsidR="00686998">
          <w:rPr>
            <w:noProof/>
            <w:webHidden/>
          </w:rPr>
          <w:t>15</w:t>
        </w:r>
        <w:r w:rsidR="00686998">
          <w:rPr>
            <w:noProof/>
            <w:webHidden/>
          </w:rPr>
          <w:fldChar w:fldCharType="end"/>
        </w:r>
      </w:hyperlink>
    </w:p>
    <w:p w14:paraId="5763F437" w14:textId="4EF4C5BF"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5" w:history="1">
        <w:r w:rsidR="00686998" w:rsidRPr="00405421">
          <w:rPr>
            <w:rStyle w:val="Hipervnculo"/>
            <w:rFonts w:cs="Times New Roman"/>
            <w:b/>
            <w:bCs/>
            <w:noProof/>
          </w:rPr>
          <w:t>2.1.1 Körber (antes HighJump WMS)</w:t>
        </w:r>
        <w:r w:rsidR="00686998">
          <w:rPr>
            <w:noProof/>
            <w:webHidden/>
          </w:rPr>
          <w:tab/>
        </w:r>
        <w:r w:rsidR="00686998">
          <w:rPr>
            <w:noProof/>
            <w:webHidden/>
          </w:rPr>
          <w:fldChar w:fldCharType="begin"/>
        </w:r>
        <w:r w:rsidR="00686998">
          <w:rPr>
            <w:noProof/>
            <w:webHidden/>
          </w:rPr>
          <w:instrText xml:space="preserve"> PAGEREF _Toc151981445 \h </w:instrText>
        </w:r>
        <w:r w:rsidR="00686998">
          <w:rPr>
            <w:noProof/>
            <w:webHidden/>
          </w:rPr>
        </w:r>
        <w:r w:rsidR="00686998">
          <w:rPr>
            <w:noProof/>
            <w:webHidden/>
          </w:rPr>
          <w:fldChar w:fldCharType="separate"/>
        </w:r>
        <w:r w:rsidR="00686998">
          <w:rPr>
            <w:noProof/>
            <w:webHidden/>
          </w:rPr>
          <w:t>15</w:t>
        </w:r>
        <w:r w:rsidR="00686998">
          <w:rPr>
            <w:noProof/>
            <w:webHidden/>
          </w:rPr>
          <w:fldChar w:fldCharType="end"/>
        </w:r>
      </w:hyperlink>
    </w:p>
    <w:p w14:paraId="309CBCF2" w14:textId="52685172"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6" w:history="1">
        <w:r w:rsidR="00686998" w:rsidRPr="00405421">
          <w:rPr>
            <w:rStyle w:val="Hipervnculo"/>
            <w:rFonts w:cs="Times New Roman"/>
            <w:b/>
            <w:bCs/>
            <w:noProof/>
          </w:rPr>
          <w:t>2.1.2 Vend: Sistema de Punto de Venta</w:t>
        </w:r>
        <w:r w:rsidR="00686998">
          <w:rPr>
            <w:noProof/>
            <w:webHidden/>
          </w:rPr>
          <w:tab/>
        </w:r>
        <w:r w:rsidR="00686998">
          <w:rPr>
            <w:noProof/>
            <w:webHidden/>
          </w:rPr>
          <w:fldChar w:fldCharType="begin"/>
        </w:r>
        <w:r w:rsidR="00686998">
          <w:rPr>
            <w:noProof/>
            <w:webHidden/>
          </w:rPr>
          <w:instrText xml:space="preserve"> PAGEREF _Toc151981446 \h </w:instrText>
        </w:r>
        <w:r w:rsidR="00686998">
          <w:rPr>
            <w:noProof/>
            <w:webHidden/>
          </w:rPr>
        </w:r>
        <w:r w:rsidR="00686998">
          <w:rPr>
            <w:noProof/>
            <w:webHidden/>
          </w:rPr>
          <w:fldChar w:fldCharType="separate"/>
        </w:r>
        <w:r w:rsidR="00686998">
          <w:rPr>
            <w:noProof/>
            <w:webHidden/>
          </w:rPr>
          <w:t>16</w:t>
        </w:r>
        <w:r w:rsidR="00686998">
          <w:rPr>
            <w:noProof/>
            <w:webHidden/>
          </w:rPr>
          <w:fldChar w:fldCharType="end"/>
        </w:r>
      </w:hyperlink>
    </w:p>
    <w:p w14:paraId="08095706" w14:textId="36EC7307"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7" w:history="1">
        <w:r w:rsidR="00686998" w:rsidRPr="00405421">
          <w:rPr>
            <w:rStyle w:val="Hipervnculo"/>
            <w:rFonts w:cs="Times New Roman"/>
            <w:b/>
            <w:bCs/>
            <w:noProof/>
          </w:rPr>
          <w:t>2.1.3 Manhattan SCALE</w:t>
        </w:r>
        <w:r w:rsidR="00686998">
          <w:rPr>
            <w:noProof/>
            <w:webHidden/>
          </w:rPr>
          <w:tab/>
        </w:r>
        <w:r w:rsidR="00686998">
          <w:rPr>
            <w:noProof/>
            <w:webHidden/>
          </w:rPr>
          <w:fldChar w:fldCharType="begin"/>
        </w:r>
        <w:r w:rsidR="00686998">
          <w:rPr>
            <w:noProof/>
            <w:webHidden/>
          </w:rPr>
          <w:instrText xml:space="preserve"> PAGEREF _Toc151981447 \h </w:instrText>
        </w:r>
        <w:r w:rsidR="00686998">
          <w:rPr>
            <w:noProof/>
            <w:webHidden/>
          </w:rPr>
        </w:r>
        <w:r w:rsidR="00686998">
          <w:rPr>
            <w:noProof/>
            <w:webHidden/>
          </w:rPr>
          <w:fldChar w:fldCharType="separate"/>
        </w:r>
        <w:r w:rsidR="00686998">
          <w:rPr>
            <w:noProof/>
            <w:webHidden/>
          </w:rPr>
          <w:t>17</w:t>
        </w:r>
        <w:r w:rsidR="00686998">
          <w:rPr>
            <w:noProof/>
            <w:webHidden/>
          </w:rPr>
          <w:fldChar w:fldCharType="end"/>
        </w:r>
      </w:hyperlink>
    </w:p>
    <w:p w14:paraId="695C431D" w14:textId="13D0BE53"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48" w:history="1">
        <w:r w:rsidR="00686998" w:rsidRPr="00405421">
          <w:rPr>
            <w:rStyle w:val="Hipervnculo"/>
            <w:rFonts w:cs="Times New Roman"/>
            <w:b/>
            <w:bCs/>
            <w:noProof/>
          </w:rPr>
          <w:t>2.2 Aplicaciones gratuitas</w:t>
        </w:r>
        <w:r w:rsidR="00686998">
          <w:rPr>
            <w:noProof/>
            <w:webHidden/>
          </w:rPr>
          <w:tab/>
        </w:r>
        <w:r w:rsidR="00686998">
          <w:rPr>
            <w:noProof/>
            <w:webHidden/>
          </w:rPr>
          <w:fldChar w:fldCharType="begin"/>
        </w:r>
        <w:r w:rsidR="00686998">
          <w:rPr>
            <w:noProof/>
            <w:webHidden/>
          </w:rPr>
          <w:instrText xml:space="preserve"> PAGEREF _Toc151981448 \h </w:instrText>
        </w:r>
        <w:r w:rsidR="00686998">
          <w:rPr>
            <w:noProof/>
            <w:webHidden/>
          </w:rPr>
        </w:r>
        <w:r w:rsidR="00686998">
          <w:rPr>
            <w:noProof/>
            <w:webHidden/>
          </w:rPr>
          <w:fldChar w:fldCharType="separate"/>
        </w:r>
        <w:r w:rsidR="00686998">
          <w:rPr>
            <w:noProof/>
            <w:webHidden/>
          </w:rPr>
          <w:t>18</w:t>
        </w:r>
        <w:r w:rsidR="00686998">
          <w:rPr>
            <w:noProof/>
            <w:webHidden/>
          </w:rPr>
          <w:fldChar w:fldCharType="end"/>
        </w:r>
      </w:hyperlink>
    </w:p>
    <w:p w14:paraId="1387A9BF" w14:textId="652CF1A3"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49" w:history="1">
        <w:r w:rsidR="00686998" w:rsidRPr="00405421">
          <w:rPr>
            <w:rStyle w:val="Hipervnculo"/>
            <w:rFonts w:cs="Times New Roman"/>
            <w:b/>
            <w:bCs/>
            <w:noProof/>
          </w:rPr>
          <w:t>2.2.1 Square para Tiendas</w:t>
        </w:r>
        <w:r w:rsidR="00686998">
          <w:rPr>
            <w:noProof/>
            <w:webHidden/>
          </w:rPr>
          <w:tab/>
        </w:r>
        <w:r w:rsidR="00686998">
          <w:rPr>
            <w:noProof/>
            <w:webHidden/>
          </w:rPr>
          <w:fldChar w:fldCharType="begin"/>
        </w:r>
        <w:r w:rsidR="00686998">
          <w:rPr>
            <w:noProof/>
            <w:webHidden/>
          </w:rPr>
          <w:instrText xml:space="preserve"> PAGEREF _Toc151981449 \h </w:instrText>
        </w:r>
        <w:r w:rsidR="00686998">
          <w:rPr>
            <w:noProof/>
            <w:webHidden/>
          </w:rPr>
        </w:r>
        <w:r w:rsidR="00686998">
          <w:rPr>
            <w:noProof/>
            <w:webHidden/>
          </w:rPr>
          <w:fldChar w:fldCharType="separate"/>
        </w:r>
        <w:r w:rsidR="00686998">
          <w:rPr>
            <w:noProof/>
            <w:webHidden/>
          </w:rPr>
          <w:t>18</w:t>
        </w:r>
        <w:r w:rsidR="00686998">
          <w:rPr>
            <w:noProof/>
            <w:webHidden/>
          </w:rPr>
          <w:fldChar w:fldCharType="end"/>
        </w:r>
      </w:hyperlink>
    </w:p>
    <w:p w14:paraId="5687C1AD" w14:textId="7435EE8D"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0" w:history="1">
        <w:r w:rsidR="00686998" w:rsidRPr="00405421">
          <w:rPr>
            <w:rStyle w:val="Hipervnculo"/>
            <w:rFonts w:eastAsia="Times New Roman" w:cs="Times New Roman"/>
            <w:b/>
            <w:noProof/>
          </w:rPr>
          <w:t>2.2.2 Odoo (Inventory)</w:t>
        </w:r>
        <w:r w:rsidR="00686998">
          <w:rPr>
            <w:noProof/>
            <w:webHidden/>
          </w:rPr>
          <w:tab/>
        </w:r>
        <w:r w:rsidR="00686998">
          <w:rPr>
            <w:noProof/>
            <w:webHidden/>
          </w:rPr>
          <w:fldChar w:fldCharType="begin"/>
        </w:r>
        <w:r w:rsidR="00686998">
          <w:rPr>
            <w:noProof/>
            <w:webHidden/>
          </w:rPr>
          <w:instrText xml:space="preserve"> PAGEREF _Toc151981450 \h </w:instrText>
        </w:r>
        <w:r w:rsidR="00686998">
          <w:rPr>
            <w:noProof/>
            <w:webHidden/>
          </w:rPr>
        </w:r>
        <w:r w:rsidR="00686998">
          <w:rPr>
            <w:noProof/>
            <w:webHidden/>
          </w:rPr>
          <w:fldChar w:fldCharType="separate"/>
        </w:r>
        <w:r w:rsidR="00686998">
          <w:rPr>
            <w:noProof/>
            <w:webHidden/>
          </w:rPr>
          <w:t>20</w:t>
        </w:r>
        <w:r w:rsidR="00686998">
          <w:rPr>
            <w:noProof/>
            <w:webHidden/>
          </w:rPr>
          <w:fldChar w:fldCharType="end"/>
        </w:r>
      </w:hyperlink>
    </w:p>
    <w:p w14:paraId="311DFA04" w14:textId="5EEF4CA4"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1" w:history="1">
        <w:r w:rsidR="00686998" w:rsidRPr="00405421">
          <w:rPr>
            <w:rStyle w:val="Hipervnculo"/>
            <w:rFonts w:cs="Times New Roman"/>
            <w:b/>
            <w:bCs/>
            <w:noProof/>
          </w:rPr>
          <w:t>2.2.3 Aplicación web para la gestión de almacén e inventario con análisis y visualización de datos para tiendas de conveniencia (Kv-wims)</w:t>
        </w:r>
        <w:r w:rsidR="00686998">
          <w:rPr>
            <w:noProof/>
            <w:webHidden/>
          </w:rPr>
          <w:tab/>
        </w:r>
        <w:r w:rsidR="00686998">
          <w:rPr>
            <w:noProof/>
            <w:webHidden/>
          </w:rPr>
          <w:fldChar w:fldCharType="begin"/>
        </w:r>
        <w:r w:rsidR="00686998">
          <w:rPr>
            <w:noProof/>
            <w:webHidden/>
          </w:rPr>
          <w:instrText xml:space="preserve"> PAGEREF _Toc151981451 \h </w:instrText>
        </w:r>
        <w:r w:rsidR="00686998">
          <w:rPr>
            <w:noProof/>
            <w:webHidden/>
          </w:rPr>
        </w:r>
        <w:r w:rsidR="00686998">
          <w:rPr>
            <w:noProof/>
            <w:webHidden/>
          </w:rPr>
          <w:fldChar w:fldCharType="separate"/>
        </w:r>
        <w:r w:rsidR="00686998">
          <w:rPr>
            <w:noProof/>
            <w:webHidden/>
          </w:rPr>
          <w:t>21</w:t>
        </w:r>
        <w:r w:rsidR="00686998">
          <w:rPr>
            <w:noProof/>
            <w:webHidden/>
          </w:rPr>
          <w:fldChar w:fldCharType="end"/>
        </w:r>
      </w:hyperlink>
    </w:p>
    <w:p w14:paraId="660D4211" w14:textId="7DA19F6A"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52" w:history="1">
        <w:r w:rsidR="00686998" w:rsidRPr="00405421">
          <w:rPr>
            <w:rStyle w:val="Hipervnculo"/>
            <w:rFonts w:cs="Times New Roman"/>
            <w:b/>
            <w:bCs/>
            <w:noProof/>
          </w:rPr>
          <w:t>2.3 Estudio comparativo</w:t>
        </w:r>
        <w:r w:rsidR="00686998">
          <w:rPr>
            <w:noProof/>
            <w:webHidden/>
          </w:rPr>
          <w:tab/>
        </w:r>
        <w:r w:rsidR="00686998">
          <w:rPr>
            <w:noProof/>
            <w:webHidden/>
          </w:rPr>
          <w:fldChar w:fldCharType="begin"/>
        </w:r>
        <w:r w:rsidR="00686998">
          <w:rPr>
            <w:noProof/>
            <w:webHidden/>
          </w:rPr>
          <w:instrText xml:space="preserve"> PAGEREF _Toc151981452 \h </w:instrText>
        </w:r>
        <w:r w:rsidR="00686998">
          <w:rPr>
            <w:noProof/>
            <w:webHidden/>
          </w:rPr>
        </w:r>
        <w:r w:rsidR="00686998">
          <w:rPr>
            <w:noProof/>
            <w:webHidden/>
          </w:rPr>
          <w:fldChar w:fldCharType="separate"/>
        </w:r>
        <w:r w:rsidR="00686998">
          <w:rPr>
            <w:noProof/>
            <w:webHidden/>
          </w:rPr>
          <w:t>23</w:t>
        </w:r>
        <w:r w:rsidR="00686998">
          <w:rPr>
            <w:noProof/>
            <w:webHidden/>
          </w:rPr>
          <w:fldChar w:fldCharType="end"/>
        </w:r>
      </w:hyperlink>
    </w:p>
    <w:p w14:paraId="25AC857B" w14:textId="46779C26"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3" w:history="1">
        <w:r w:rsidR="00686998" w:rsidRPr="00405421">
          <w:rPr>
            <w:rStyle w:val="Hipervnculo"/>
            <w:rFonts w:cs="Times New Roman"/>
            <w:b/>
            <w:bCs/>
            <w:noProof/>
          </w:rPr>
          <w:t>2.3.1 Tabla comparativa</w:t>
        </w:r>
        <w:r w:rsidR="00686998">
          <w:rPr>
            <w:noProof/>
            <w:webHidden/>
          </w:rPr>
          <w:tab/>
        </w:r>
        <w:r w:rsidR="00686998">
          <w:rPr>
            <w:noProof/>
            <w:webHidden/>
          </w:rPr>
          <w:fldChar w:fldCharType="begin"/>
        </w:r>
        <w:r w:rsidR="00686998">
          <w:rPr>
            <w:noProof/>
            <w:webHidden/>
          </w:rPr>
          <w:instrText xml:space="preserve"> PAGEREF _Toc151981453 \h </w:instrText>
        </w:r>
        <w:r w:rsidR="00686998">
          <w:rPr>
            <w:noProof/>
            <w:webHidden/>
          </w:rPr>
        </w:r>
        <w:r w:rsidR="00686998">
          <w:rPr>
            <w:noProof/>
            <w:webHidden/>
          </w:rPr>
          <w:fldChar w:fldCharType="separate"/>
        </w:r>
        <w:r w:rsidR="00686998">
          <w:rPr>
            <w:noProof/>
            <w:webHidden/>
          </w:rPr>
          <w:t>23</w:t>
        </w:r>
        <w:r w:rsidR="00686998">
          <w:rPr>
            <w:noProof/>
            <w:webHidden/>
          </w:rPr>
          <w:fldChar w:fldCharType="end"/>
        </w:r>
      </w:hyperlink>
    </w:p>
    <w:p w14:paraId="66898A76" w14:textId="593DF4E2"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4" w:history="1">
        <w:r w:rsidR="00686998" w:rsidRPr="00405421">
          <w:rPr>
            <w:rStyle w:val="Hipervnculo"/>
            <w:rFonts w:cs="Times New Roman"/>
            <w:b/>
            <w:bCs/>
            <w:noProof/>
          </w:rPr>
          <w:t xml:space="preserve">2.3.2 ¿Por qué elegir </w:t>
        </w:r>
        <w:r w:rsidR="00686998" w:rsidRPr="00405421">
          <w:rPr>
            <w:rStyle w:val="Hipervnculo"/>
            <w:rFonts w:eastAsia="Times New Roman" w:cs="Times New Roman"/>
            <w:b/>
            <w:bCs/>
            <w:noProof/>
          </w:rPr>
          <w:t>Kv-wims</w:t>
        </w:r>
        <w:r w:rsidR="00686998" w:rsidRPr="00405421">
          <w:rPr>
            <w:rStyle w:val="Hipervnculo"/>
            <w:rFonts w:cs="Times New Roman"/>
            <w:b/>
            <w:bCs/>
            <w:noProof/>
          </w:rPr>
          <w:t>?</w:t>
        </w:r>
        <w:r w:rsidR="00686998">
          <w:rPr>
            <w:noProof/>
            <w:webHidden/>
          </w:rPr>
          <w:tab/>
        </w:r>
        <w:r w:rsidR="00686998">
          <w:rPr>
            <w:noProof/>
            <w:webHidden/>
          </w:rPr>
          <w:fldChar w:fldCharType="begin"/>
        </w:r>
        <w:r w:rsidR="00686998">
          <w:rPr>
            <w:noProof/>
            <w:webHidden/>
          </w:rPr>
          <w:instrText xml:space="preserve"> PAGEREF _Toc151981454 \h </w:instrText>
        </w:r>
        <w:r w:rsidR="00686998">
          <w:rPr>
            <w:noProof/>
            <w:webHidden/>
          </w:rPr>
        </w:r>
        <w:r w:rsidR="00686998">
          <w:rPr>
            <w:noProof/>
            <w:webHidden/>
          </w:rPr>
          <w:fldChar w:fldCharType="separate"/>
        </w:r>
        <w:r w:rsidR="00686998">
          <w:rPr>
            <w:noProof/>
            <w:webHidden/>
          </w:rPr>
          <w:t>25</w:t>
        </w:r>
        <w:r w:rsidR="00686998">
          <w:rPr>
            <w:noProof/>
            <w:webHidden/>
          </w:rPr>
          <w:fldChar w:fldCharType="end"/>
        </w:r>
      </w:hyperlink>
    </w:p>
    <w:p w14:paraId="4591B559" w14:textId="06FD6567"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455" w:history="1">
        <w:r w:rsidR="00686998" w:rsidRPr="00405421">
          <w:rPr>
            <w:rStyle w:val="Hipervnculo"/>
            <w:rFonts w:cs="Times New Roman"/>
            <w:b/>
            <w:bCs/>
            <w:noProof/>
          </w:rPr>
          <w:t>CAPÍTULO 3: MARCO TEÓRICO</w:t>
        </w:r>
        <w:r w:rsidR="00686998">
          <w:rPr>
            <w:noProof/>
            <w:webHidden/>
          </w:rPr>
          <w:tab/>
        </w:r>
        <w:r w:rsidR="00686998">
          <w:rPr>
            <w:noProof/>
            <w:webHidden/>
          </w:rPr>
          <w:fldChar w:fldCharType="begin"/>
        </w:r>
        <w:r w:rsidR="00686998">
          <w:rPr>
            <w:noProof/>
            <w:webHidden/>
          </w:rPr>
          <w:instrText xml:space="preserve"> PAGEREF _Toc151981455 \h </w:instrText>
        </w:r>
        <w:r w:rsidR="00686998">
          <w:rPr>
            <w:noProof/>
            <w:webHidden/>
          </w:rPr>
        </w:r>
        <w:r w:rsidR="00686998">
          <w:rPr>
            <w:noProof/>
            <w:webHidden/>
          </w:rPr>
          <w:fldChar w:fldCharType="separate"/>
        </w:r>
        <w:r w:rsidR="00686998">
          <w:rPr>
            <w:noProof/>
            <w:webHidden/>
          </w:rPr>
          <w:t>26</w:t>
        </w:r>
        <w:r w:rsidR="00686998">
          <w:rPr>
            <w:noProof/>
            <w:webHidden/>
          </w:rPr>
          <w:fldChar w:fldCharType="end"/>
        </w:r>
      </w:hyperlink>
    </w:p>
    <w:p w14:paraId="01E6E111" w14:textId="3B1AC01F"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56" w:history="1">
        <w:r w:rsidR="00686998" w:rsidRPr="00405421">
          <w:rPr>
            <w:rStyle w:val="Hipervnculo"/>
            <w:rFonts w:cs="Times New Roman"/>
            <w:b/>
            <w:noProof/>
          </w:rPr>
          <w:t>3.1. Introducción a la metodología XP</w:t>
        </w:r>
        <w:r w:rsidR="00686998">
          <w:rPr>
            <w:noProof/>
            <w:webHidden/>
          </w:rPr>
          <w:tab/>
        </w:r>
        <w:r w:rsidR="00686998">
          <w:rPr>
            <w:noProof/>
            <w:webHidden/>
          </w:rPr>
          <w:fldChar w:fldCharType="begin"/>
        </w:r>
        <w:r w:rsidR="00686998">
          <w:rPr>
            <w:noProof/>
            <w:webHidden/>
          </w:rPr>
          <w:instrText xml:space="preserve"> PAGEREF _Toc151981456 \h </w:instrText>
        </w:r>
        <w:r w:rsidR="00686998">
          <w:rPr>
            <w:noProof/>
            <w:webHidden/>
          </w:rPr>
        </w:r>
        <w:r w:rsidR="00686998">
          <w:rPr>
            <w:noProof/>
            <w:webHidden/>
          </w:rPr>
          <w:fldChar w:fldCharType="separate"/>
        </w:r>
        <w:r w:rsidR="00686998">
          <w:rPr>
            <w:noProof/>
            <w:webHidden/>
          </w:rPr>
          <w:t>26</w:t>
        </w:r>
        <w:r w:rsidR="00686998">
          <w:rPr>
            <w:noProof/>
            <w:webHidden/>
          </w:rPr>
          <w:fldChar w:fldCharType="end"/>
        </w:r>
      </w:hyperlink>
    </w:p>
    <w:p w14:paraId="1154F277" w14:textId="31966E6C"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7" w:history="1">
        <w:r w:rsidR="00686998" w:rsidRPr="00405421">
          <w:rPr>
            <w:rStyle w:val="Hipervnculo"/>
            <w:rFonts w:cs="Times New Roman"/>
            <w:b/>
            <w:bCs/>
            <w:noProof/>
          </w:rPr>
          <w:t>3.1.1 Definición y características:</w:t>
        </w:r>
        <w:r w:rsidR="00686998">
          <w:rPr>
            <w:noProof/>
            <w:webHidden/>
          </w:rPr>
          <w:tab/>
        </w:r>
        <w:r w:rsidR="00686998">
          <w:rPr>
            <w:noProof/>
            <w:webHidden/>
          </w:rPr>
          <w:fldChar w:fldCharType="begin"/>
        </w:r>
        <w:r w:rsidR="00686998">
          <w:rPr>
            <w:noProof/>
            <w:webHidden/>
          </w:rPr>
          <w:instrText xml:space="preserve"> PAGEREF _Toc151981457 \h </w:instrText>
        </w:r>
        <w:r w:rsidR="00686998">
          <w:rPr>
            <w:noProof/>
            <w:webHidden/>
          </w:rPr>
        </w:r>
        <w:r w:rsidR="00686998">
          <w:rPr>
            <w:noProof/>
            <w:webHidden/>
          </w:rPr>
          <w:fldChar w:fldCharType="separate"/>
        </w:r>
        <w:r w:rsidR="00686998">
          <w:rPr>
            <w:noProof/>
            <w:webHidden/>
          </w:rPr>
          <w:t>26</w:t>
        </w:r>
        <w:r w:rsidR="00686998">
          <w:rPr>
            <w:noProof/>
            <w:webHidden/>
          </w:rPr>
          <w:fldChar w:fldCharType="end"/>
        </w:r>
      </w:hyperlink>
    </w:p>
    <w:p w14:paraId="02E675EF" w14:textId="4A42D55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8" w:history="1">
        <w:r w:rsidR="00686998" w:rsidRPr="00405421">
          <w:rPr>
            <w:rStyle w:val="Hipervnculo"/>
            <w:b/>
            <w:bCs/>
            <w:noProof/>
          </w:rPr>
          <w:t>3.1.2 Principios, roles y responsabilidades:</w:t>
        </w:r>
        <w:r w:rsidR="00686998">
          <w:rPr>
            <w:noProof/>
            <w:webHidden/>
          </w:rPr>
          <w:tab/>
        </w:r>
        <w:r w:rsidR="00686998">
          <w:rPr>
            <w:noProof/>
            <w:webHidden/>
          </w:rPr>
          <w:fldChar w:fldCharType="begin"/>
        </w:r>
        <w:r w:rsidR="00686998">
          <w:rPr>
            <w:noProof/>
            <w:webHidden/>
          </w:rPr>
          <w:instrText xml:space="preserve"> PAGEREF _Toc151981458 \h </w:instrText>
        </w:r>
        <w:r w:rsidR="00686998">
          <w:rPr>
            <w:noProof/>
            <w:webHidden/>
          </w:rPr>
        </w:r>
        <w:r w:rsidR="00686998">
          <w:rPr>
            <w:noProof/>
            <w:webHidden/>
          </w:rPr>
          <w:fldChar w:fldCharType="separate"/>
        </w:r>
        <w:r w:rsidR="00686998">
          <w:rPr>
            <w:noProof/>
            <w:webHidden/>
          </w:rPr>
          <w:t>27</w:t>
        </w:r>
        <w:r w:rsidR="00686998">
          <w:rPr>
            <w:noProof/>
            <w:webHidden/>
          </w:rPr>
          <w:fldChar w:fldCharType="end"/>
        </w:r>
      </w:hyperlink>
    </w:p>
    <w:p w14:paraId="5E470CDE" w14:textId="640E005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59" w:history="1">
        <w:r w:rsidR="00686998" w:rsidRPr="00405421">
          <w:rPr>
            <w:rStyle w:val="Hipervnculo"/>
            <w:rFonts w:cs="Times New Roman"/>
            <w:b/>
            <w:noProof/>
          </w:rPr>
          <w:t>3.1.</w:t>
        </w:r>
        <w:r w:rsidR="00686998" w:rsidRPr="00405421">
          <w:rPr>
            <w:rStyle w:val="Hipervnculo"/>
            <w:rFonts w:cs="Times New Roman"/>
            <w:b/>
            <w:bCs/>
            <w:noProof/>
          </w:rPr>
          <w:t>3</w:t>
        </w:r>
        <w:r w:rsidR="00686998" w:rsidRPr="00405421">
          <w:rPr>
            <w:rStyle w:val="Hipervnculo"/>
            <w:rFonts w:cs="Times New Roman"/>
            <w:b/>
            <w:noProof/>
          </w:rPr>
          <w:t xml:space="preserve"> Tarjetas CRC (Clase-Responsabilidad-Colaboración).</w:t>
        </w:r>
        <w:r w:rsidR="00686998">
          <w:rPr>
            <w:noProof/>
            <w:webHidden/>
          </w:rPr>
          <w:tab/>
        </w:r>
        <w:r w:rsidR="00686998">
          <w:rPr>
            <w:noProof/>
            <w:webHidden/>
          </w:rPr>
          <w:fldChar w:fldCharType="begin"/>
        </w:r>
        <w:r w:rsidR="00686998">
          <w:rPr>
            <w:noProof/>
            <w:webHidden/>
          </w:rPr>
          <w:instrText xml:space="preserve"> PAGEREF _Toc151981459 \h </w:instrText>
        </w:r>
        <w:r w:rsidR="00686998">
          <w:rPr>
            <w:noProof/>
            <w:webHidden/>
          </w:rPr>
        </w:r>
        <w:r w:rsidR="00686998">
          <w:rPr>
            <w:noProof/>
            <w:webHidden/>
          </w:rPr>
          <w:fldChar w:fldCharType="separate"/>
        </w:r>
        <w:r w:rsidR="00686998">
          <w:rPr>
            <w:noProof/>
            <w:webHidden/>
          </w:rPr>
          <w:t>29</w:t>
        </w:r>
        <w:r w:rsidR="00686998">
          <w:rPr>
            <w:noProof/>
            <w:webHidden/>
          </w:rPr>
          <w:fldChar w:fldCharType="end"/>
        </w:r>
      </w:hyperlink>
    </w:p>
    <w:p w14:paraId="66C57F95" w14:textId="6A3FDEB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0" w:history="1">
        <w:r w:rsidR="00686998" w:rsidRPr="00405421">
          <w:rPr>
            <w:rStyle w:val="Hipervnculo"/>
            <w:b/>
            <w:noProof/>
          </w:rPr>
          <w:t>3.1.</w:t>
        </w:r>
        <w:r w:rsidR="00686998" w:rsidRPr="00405421">
          <w:rPr>
            <w:rStyle w:val="Hipervnculo"/>
            <w:b/>
            <w:bCs/>
            <w:noProof/>
          </w:rPr>
          <w:t>4</w:t>
        </w:r>
        <w:r w:rsidR="00686998" w:rsidRPr="00405421">
          <w:rPr>
            <w:rStyle w:val="Hipervnculo"/>
            <w:b/>
            <w:noProof/>
          </w:rPr>
          <w:t xml:space="preserve"> Historias de Usuario</w:t>
        </w:r>
        <w:r w:rsidR="00686998">
          <w:rPr>
            <w:noProof/>
            <w:webHidden/>
          </w:rPr>
          <w:tab/>
        </w:r>
        <w:r w:rsidR="00686998">
          <w:rPr>
            <w:noProof/>
            <w:webHidden/>
          </w:rPr>
          <w:fldChar w:fldCharType="begin"/>
        </w:r>
        <w:r w:rsidR="00686998">
          <w:rPr>
            <w:noProof/>
            <w:webHidden/>
          </w:rPr>
          <w:instrText xml:space="preserve"> PAGEREF _Toc151981460 \h </w:instrText>
        </w:r>
        <w:r w:rsidR="00686998">
          <w:rPr>
            <w:noProof/>
            <w:webHidden/>
          </w:rPr>
        </w:r>
        <w:r w:rsidR="00686998">
          <w:rPr>
            <w:noProof/>
            <w:webHidden/>
          </w:rPr>
          <w:fldChar w:fldCharType="separate"/>
        </w:r>
        <w:r w:rsidR="00686998">
          <w:rPr>
            <w:noProof/>
            <w:webHidden/>
          </w:rPr>
          <w:t>30</w:t>
        </w:r>
        <w:r w:rsidR="00686998">
          <w:rPr>
            <w:noProof/>
            <w:webHidden/>
          </w:rPr>
          <w:fldChar w:fldCharType="end"/>
        </w:r>
      </w:hyperlink>
    </w:p>
    <w:p w14:paraId="41BC6D4B" w14:textId="1A299584"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1" w:history="1">
        <w:r w:rsidR="00686998" w:rsidRPr="00405421">
          <w:rPr>
            <w:rStyle w:val="Hipervnculo"/>
            <w:b/>
            <w:noProof/>
          </w:rPr>
          <w:t>3.</w:t>
        </w:r>
        <w:r w:rsidR="00686998" w:rsidRPr="00405421">
          <w:rPr>
            <w:rStyle w:val="Hipervnculo"/>
            <w:b/>
            <w:bCs/>
            <w:noProof/>
          </w:rPr>
          <w:t>1.5</w:t>
        </w:r>
        <w:r w:rsidR="00686998" w:rsidRPr="00405421">
          <w:rPr>
            <w:rStyle w:val="Hipervnculo"/>
            <w:b/>
            <w:noProof/>
          </w:rPr>
          <w:t xml:space="preserve"> ¿Cómo </w:t>
        </w:r>
        <w:r w:rsidR="00686998" w:rsidRPr="00405421">
          <w:rPr>
            <w:rStyle w:val="Hipervnculo"/>
            <w:rFonts w:cs="Times New Roman"/>
            <w:b/>
            <w:bCs/>
            <w:noProof/>
          </w:rPr>
          <w:t>utilizar esta metodología en este trabajo?</w:t>
        </w:r>
        <w:r w:rsidR="00686998">
          <w:rPr>
            <w:noProof/>
            <w:webHidden/>
          </w:rPr>
          <w:tab/>
        </w:r>
        <w:r w:rsidR="00686998">
          <w:rPr>
            <w:noProof/>
            <w:webHidden/>
          </w:rPr>
          <w:fldChar w:fldCharType="begin"/>
        </w:r>
        <w:r w:rsidR="00686998">
          <w:rPr>
            <w:noProof/>
            <w:webHidden/>
          </w:rPr>
          <w:instrText xml:space="preserve"> PAGEREF _Toc151981461 \h </w:instrText>
        </w:r>
        <w:r w:rsidR="00686998">
          <w:rPr>
            <w:noProof/>
            <w:webHidden/>
          </w:rPr>
        </w:r>
        <w:r w:rsidR="00686998">
          <w:rPr>
            <w:noProof/>
            <w:webHidden/>
          </w:rPr>
          <w:fldChar w:fldCharType="separate"/>
        </w:r>
        <w:r w:rsidR="00686998">
          <w:rPr>
            <w:noProof/>
            <w:webHidden/>
          </w:rPr>
          <w:t>31</w:t>
        </w:r>
        <w:r w:rsidR="00686998">
          <w:rPr>
            <w:noProof/>
            <w:webHidden/>
          </w:rPr>
          <w:fldChar w:fldCharType="end"/>
        </w:r>
      </w:hyperlink>
    </w:p>
    <w:p w14:paraId="74B99AE1" w14:textId="03274AC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2" w:history="1">
        <w:r w:rsidR="00686998" w:rsidRPr="00405421">
          <w:rPr>
            <w:rStyle w:val="Hipervnculo"/>
            <w:b/>
            <w:noProof/>
          </w:rPr>
          <w:t>3.</w:t>
        </w:r>
        <w:r w:rsidR="00686998" w:rsidRPr="00405421">
          <w:rPr>
            <w:rStyle w:val="Hipervnculo"/>
            <w:b/>
            <w:bCs/>
            <w:noProof/>
          </w:rPr>
          <w:t>1.6</w:t>
        </w:r>
        <w:r w:rsidR="00686998" w:rsidRPr="00405421">
          <w:rPr>
            <w:rStyle w:val="Hipervnculo"/>
            <w:b/>
            <w:noProof/>
          </w:rPr>
          <w:t xml:space="preserve"> Productos esperados</w:t>
        </w:r>
        <w:r w:rsidR="00686998">
          <w:rPr>
            <w:noProof/>
            <w:webHidden/>
          </w:rPr>
          <w:tab/>
        </w:r>
        <w:r w:rsidR="00686998">
          <w:rPr>
            <w:noProof/>
            <w:webHidden/>
          </w:rPr>
          <w:fldChar w:fldCharType="begin"/>
        </w:r>
        <w:r w:rsidR="00686998">
          <w:rPr>
            <w:noProof/>
            <w:webHidden/>
          </w:rPr>
          <w:instrText xml:space="preserve"> PAGEREF _Toc151981462 \h </w:instrText>
        </w:r>
        <w:r w:rsidR="00686998">
          <w:rPr>
            <w:noProof/>
            <w:webHidden/>
          </w:rPr>
        </w:r>
        <w:r w:rsidR="00686998">
          <w:rPr>
            <w:noProof/>
            <w:webHidden/>
          </w:rPr>
          <w:fldChar w:fldCharType="separate"/>
        </w:r>
        <w:r w:rsidR="00686998">
          <w:rPr>
            <w:noProof/>
            <w:webHidden/>
          </w:rPr>
          <w:t>32</w:t>
        </w:r>
        <w:r w:rsidR="00686998">
          <w:rPr>
            <w:noProof/>
            <w:webHidden/>
          </w:rPr>
          <w:fldChar w:fldCharType="end"/>
        </w:r>
      </w:hyperlink>
    </w:p>
    <w:p w14:paraId="0F779244" w14:textId="0E4FBCDD"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63" w:history="1">
        <w:r w:rsidR="00686998" w:rsidRPr="00405421">
          <w:rPr>
            <w:rStyle w:val="Hipervnculo"/>
            <w:rFonts w:cs="Times New Roman"/>
            <w:b/>
            <w:bCs/>
            <w:noProof/>
          </w:rPr>
          <w:t>3.4 Patrones de arquitectura aplicados</w:t>
        </w:r>
        <w:r w:rsidR="00686998">
          <w:rPr>
            <w:noProof/>
            <w:webHidden/>
          </w:rPr>
          <w:tab/>
        </w:r>
        <w:r w:rsidR="00686998">
          <w:rPr>
            <w:noProof/>
            <w:webHidden/>
          </w:rPr>
          <w:fldChar w:fldCharType="begin"/>
        </w:r>
        <w:r w:rsidR="00686998">
          <w:rPr>
            <w:noProof/>
            <w:webHidden/>
          </w:rPr>
          <w:instrText xml:space="preserve"> PAGEREF _Toc151981463 \h </w:instrText>
        </w:r>
        <w:r w:rsidR="00686998">
          <w:rPr>
            <w:noProof/>
            <w:webHidden/>
          </w:rPr>
        </w:r>
        <w:r w:rsidR="00686998">
          <w:rPr>
            <w:noProof/>
            <w:webHidden/>
          </w:rPr>
          <w:fldChar w:fldCharType="separate"/>
        </w:r>
        <w:r w:rsidR="00686998">
          <w:rPr>
            <w:noProof/>
            <w:webHidden/>
          </w:rPr>
          <w:t>33</w:t>
        </w:r>
        <w:r w:rsidR="00686998">
          <w:rPr>
            <w:noProof/>
            <w:webHidden/>
          </w:rPr>
          <w:fldChar w:fldCharType="end"/>
        </w:r>
      </w:hyperlink>
    </w:p>
    <w:p w14:paraId="7932FD29" w14:textId="55FB5072"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4" w:history="1">
        <w:r w:rsidR="00686998" w:rsidRPr="00405421">
          <w:rPr>
            <w:rStyle w:val="Hipervnculo"/>
            <w:rFonts w:cs="Times New Roman"/>
            <w:b/>
            <w:bCs/>
            <w:noProof/>
          </w:rPr>
          <w:t>3.</w:t>
        </w:r>
        <w:r w:rsidR="00686998" w:rsidRPr="00405421">
          <w:rPr>
            <w:rStyle w:val="Hipervnculo"/>
            <w:rFonts w:cs="Times New Roman"/>
            <w:b/>
            <w:noProof/>
          </w:rPr>
          <w:t>4</w:t>
        </w:r>
        <w:r w:rsidR="00686998" w:rsidRPr="00405421">
          <w:rPr>
            <w:rStyle w:val="Hipervnculo"/>
            <w:rFonts w:cs="Times New Roman"/>
            <w:b/>
            <w:bCs/>
            <w:noProof/>
          </w:rPr>
          <w:t>.1 Patrón Modelo Vista Template</w:t>
        </w:r>
        <w:r w:rsidR="00686998">
          <w:rPr>
            <w:noProof/>
            <w:webHidden/>
          </w:rPr>
          <w:tab/>
        </w:r>
        <w:r w:rsidR="00686998">
          <w:rPr>
            <w:noProof/>
            <w:webHidden/>
          </w:rPr>
          <w:fldChar w:fldCharType="begin"/>
        </w:r>
        <w:r w:rsidR="00686998">
          <w:rPr>
            <w:noProof/>
            <w:webHidden/>
          </w:rPr>
          <w:instrText xml:space="preserve"> PAGEREF _Toc151981464 \h </w:instrText>
        </w:r>
        <w:r w:rsidR="00686998">
          <w:rPr>
            <w:noProof/>
            <w:webHidden/>
          </w:rPr>
        </w:r>
        <w:r w:rsidR="00686998">
          <w:rPr>
            <w:noProof/>
            <w:webHidden/>
          </w:rPr>
          <w:fldChar w:fldCharType="separate"/>
        </w:r>
        <w:r w:rsidR="00686998">
          <w:rPr>
            <w:noProof/>
            <w:webHidden/>
          </w:rPr>
          <w:t>33</w:t>
        </w:r>
        <w:r w:rsidR="00686998">
          <w:rPr>
            <w:noProof/>
            <w:webHidden/>
          </w:rPr>
          <w:fldChar w:fldCharType="end"/>
        </w:r>
      </w:hyperlink>
    </w:p>
    <w:p w14:paraId="34271285" w14:textId="06B8A721"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5" w:history="1">
        <w:r w:rsidR="00686998" w:rsidRPr="00405421">
          <w:rPr>
            <w:rStyle w:val="Hipervnculo"/>
            <w:rFonts w:cs="Times New Roman"/>
            <w:b/>
            <w:bCs/>
            <w:noProof/>
          </w:rPr>
          <w:t>3.</w:t>
        </w:r>
        <w:r w:rsidR="00686998" w:rsidRPr="00405421">
          <w:rPr>
            <w:rStyle w:val="Hipervnculo"/>
            <w:rFonts w:cs="Times New Roman"/>
            <w:b/>
            <w:noProof/>
          </w:rPr>
          <w:t>4</w:t>
        </w:r>
        <w:r w:rsidR="00686998" w:rsidRPr="00405421">
          <w:rPr>
            <w:rStyle w:val="Hipervnculo"/>
            <w:rFonts w:cs="Times New Roman"/>
            <w:b/>
            <w:bCs/>
            <w:noProof/>
          </w:rPr>
          <w:t>.2 Patrón Cliente - Servidor</w:t>
        </w:r>
        <w:r w:rsidR="00686998">
          <w:rPr>
            <w:noProof/>
            <w:webHidden/>
          </w:rPr>
          <w:tab/>
        </w:r>
        <w:r w:rsidR="00686998">
          <w:rPr>
            <w:noProof/>
            <w:webHidden/>
          </w:rPr>
          <w:fldChar w:fldCharType="begin"/>
        </w:r>
        <w:r w:rsidR="00686998">
          <w:rPr>
            <w:noProof/>
            <w:webHidden/>
          </w:rPr>
          <w:instrText xml:space="preserve"> PAGEREF _Toc151981465 \h </w:instrText>
        </w:r>
        <w:r w:rsidR="00686998">
          <w:rPr>
            <w:noProof/>
            <w:webHidden/>
          </w:rPr>
        </w:r>
        <w:r w:rsidR="00686998">
          <w:rPr>
            <w:noProof/>
            <w:webHidden/>
          </w:rPr>
          <w:fldChar w:fldCharType="separate"/>
        </w:r>
        <w:r w:rsidR="00686998">
          <w:rPr>
            <w:noProof/>
            <w:webHidden/>
          </w:rPr>
          <w:t>35</w:t>
        </w:r>
        <w:r w:rsidR="00686998">
          <w:rPr>
            <w:noProof/>
            <w:webHidden/>
          </w:rPr>
          <w:fldChar w:fldCharType="end"/>
        </w:r>
      </w:hyperlink>
    </w:p>
    <w:p w14:paraId="59FE3F46" w14:textId="0F21C06F"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66" w:history="1">
        <w:r w:rsidR="00686998" w:rsidRPr="00405421">
          <w:rPr>
            <w:rStyle w:val="Hipervnculo"/>
            <w:rFonts w:cs="Times New Roman"/>
            <w:b/>
            <w:noProof/>
          </w:rPr>
          <w:t>3.5 Python</w:t>
        </w:r>
        <w:r w:rsidR="00686998">
          <w:rPr>
            <w:noProof/>
            <w:webHidden/>
          </w:rPr>
          <w:tab/>
        </w:r>
        <w:r w:rsidR="00686998">
          <w:rPr>
            <w:noProof/>
            <w:webHidden/>
          </w:rPr>
          <w:fldChar w:fldCharType="begin"/>
        </w:r>
        <w:r w:rsidR="00686998">
          <w:rPr>
            <w:noProof/>
            <w:webHidden/>
          </w:rPr>
          <w:instrText xml:space="preserve"> PAGEREF _Toc151981466 \h </w:instrText>
        </w:r>
        <w:r w:rsidR="00686998">
          <w:rPr>
            <w:noProof/>
            <w:webHidden/>
          </w:rPr>
        </w:r>
        <w:r w:rsidR="00686998">
          <w:rPr>
            <w:noProof/>
            <w:webHidden/>
          </w:rPr>
          <w:fldChar w:fldCharType="separate"/>
        </w:r>
        <w:r w:rsidR="00686998">
          <w:rPr>
            <w:noProof/>
            <w:webHidden/>
          </w:rPr>
          <w:t>35</w:t>
        </w:r>
        <w:r w:rsidR="00686998">
          <w:rPr>
            <w:noProof/>
            <w:webHidden/>
          </w:rPr>
          <w:fldChar w:fldCharType="end"/>
        </w:r>
      </w:hyperlink>
    </w:p>
    <w:p w14:paraId="09CE3ACC" w14:textId="28E535DA"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7" w:history="1">
        <w:r w:rsidR="00686998" w:rsidRPr="00405421">
          <w:rPr>
            <w:rStyle w:val="Hipervnculo"/>
            <w:rFonts w:cs="Times New Roman"/>
            <w:b/>
            <w:noProof/>
          </w:rPr>
          <w:t>3.5.1 Django</w:t>
        </w:r>
        <w:r w:rsidR="00686998">
          <w:rPr>
            <w:noProof/>
            <w:webHidden/>
          </w:rPr>
          <w:tab/>
        </w:r>
        <w:r w:rsidR="00686998">
          <w:rPr>
            <w:noProof/>
            <w:webHidden/>
          </w:rPr>
          <w:fldChar w:fldCharType="begin"/>
        </w:r>
        <w:r w:rsidR="00686998">
          <w:rPr>
            <w:noProof/>
            <w:webHidden/>
          </w:rPr>
          <w:instrText xml:space="preserve"> PAGEREF _Toc151981467 \h </w:instrText>
        </w:r>
        <w:r w:rsidR="00686998">
          <w:rPr>
            <w:noProof/>
            <w:webHidden/>
          </w:rPr>
        </w:r>
        <w:r w:rsidR="00686998">
          <w:rPr>
            <w:noProof/>
            <w:webHidden/>
          </w:rPr>
          <w:fldChar w:fldCharType="separate"/>
        </w:r>
        <w:r w:rsidR="00686998">
          <w:rPr>
            <w:noProof/>
            <w:webHidden/>
          </w:rPr>
          <w:t>36</w:t>
        </w:r>
        <w:r w:rsidR="00686998">
          <w:rPr>
            <w:noProof/>
            <w:webHidden/>
          </w:rPr>
          <w:fldChar w:fldCharType="end"/>
        </w:r>
      </w:hyperlink>
    </w:p>
    <w:p w14:paraId="47B259D5" w14:textId="2C51C3F6"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8" w:history="1">
        <w:r w:rsidR="00686998" w:rsidRPr="00405421">
          <w:rPr>
            <w:rStyle w:val="Hipervnculo"/>
            <w:rFonts w:cs="Times New Roman"/>
            <w:b/>
            <w:noProof/>
          </w:rPr>
          <w:t>3.5.2 Type hints</w:t>
        </w:r>
        <w:r w:rsidR="00686998">
          <w:rPr>
            <w:noProof/>
            <w:webHidden/>
          </w:rPr>
          <w:tab/>
        </w:r>
        <w:r w:rsidR="00686998">
          <w:rPr>
            <w:noProof/>
            <w:webHidden/>
          </w:rPr>
          <w:fldChar w:fldCharType="begin"/>
        </w:r>
        <w:r w:rsidR="00686998">
          <w:rPr>
            <w:noProof/>
            <w:webHidden/>
          </w:rPr>
          <w:instrText xml:space="preserve"> PAGEREF _Toc151981468 \h </w:instrText>
        </w:r>
        <w:r w:rsidR="00686998">
          <w:rPr>
            <w:noProof/>
            <w:webHidden/>
          </w:rPr>
        </w:r>
        <w:r w:rsidR="00686998">
          <w:rPr>
            <w:noProof/>
            <w:webHidden/>
          </w:rPr>
          <w:fldChar w:fldCharType="separate"/>
        </w:r>
        <w:r w:rsidR="00686998">
          <w:rPr>
            <w:noProof/>
            <w:webHidden/>
          </w:rPr>
          <w:t>37</w:t>
        </w:r>
        <w:r w:rsidR="00686998">
          <w:rPr>
            <w:noProof/>
            <w:webHidden/>
          </w:rPr>
          <w:fldChar w:fldCharType="end"/>
        </w:r>
      </w:hyperlink>
    </w:p>
    <w:p w14:paraId="202D2349" w14:textId="031FF998"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69" w:history="1">
        <w:r w:rsidR="00686998" w:rsidRPr="00405421">
          <w:rPr>
            <w:rStyle w:val="Hipervnculo"/>
            <w:rFonts w:cs="Times New Roman"/>
            <w:b/>
            <w:noProof/>
          </w:rPr>
          <w:t>3.5.3 Otras bibliotecas</w:t>
        </w:r>
        <w:r w:rsidR="00686998">
          <w:rPr>
            <w:noProof/>
            <w:webHidden/>
          </w:rPr>
          <w:tab/>
        </w:r>
        <w:r w:rsidR="00686998">
          <w:rPr>
            <w:noProof/>
            <w:webHidden/>
          </w:rPr>
          <w:fldChar w:fldCharType="begin"/>
        </w:r>
        <w:r w:rsidR="00686998">
          <w:rPr>
            <w:noProof/>
            <w:webHidden/>
          </w:rPr>
          <w:instrText xml:space="preserve"> PAGEREF _Toc151981469 \h </w:instrText>
        </w:r>
        <w:r w:rsidR="00686998">
          <w:rPr>
            <w:noProof/>
            <w:webHidden/>
          </w:rPr>
        </w:r>
        <w:r w:rsidR="00686998">
          <w:rPr>
            <w:noProof/>
            <w:webHidden/>
          </w:rPr>
          <w:fldChar w:fldCharType="separate"/>
        </w:r>
        <w:r w:rsidR="00686998">
          <w:rPr>
            <w:noProof/>
            <w:webHidden/>
          </w:rPr>
          <w:t>38</w:t>
        </w:r>
        <w:r w:rsidR="00686998">
          <w:rPr>
            <w:noProof/>
            <w:webHidden/>
          </w:rPr>
          <w:fldChar w:fldCharType="end"/>
        </w:r>
      </w:hyperlink>
    </w:p>
    <w:p w14:paraId="7EAF785D" w14:textId="214A1B82"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70" w:history="1">
        <w:r w:rsidR="00686998" w:rsidRPr="00405421">
          <w:rPr>
            <w:rStyle w:val="Hipervnculo"/>
            <w:rFonts w:cs="Times New Roman"/>
            <w:b/>
            <w:noProof/>
          </w:rPr>
          <w:t>3.</w:t>
        </w:r>
        <w:r w:rsidR="00686998" w:rsidRPr="00405421">
          <w:rPr>
            <w:rStyle w:val="Hipervnculo"/>
            <w:rFonts w:cs="Times New Roman"/>
            <w:b/>
            <w:bCs/>
            <w:noProof/>
          </w:rPr>
          <w:t>6</w:t>
        </w:r>
        <w:r w:rsidR="00686998" w:rsidRPr="00405421">
          <w:rPr>
            <w:rStyle w:val="Hipervnculo"/>
            <w:rFonts w:cs="Times New Roman"/>
            <w:b/>
            <w:noProof/>
          </w:rPr>
          <w:t xml:space="preserve"> JavaScript</w:t>
        </w:r>
        <w:r w:rsidR="00686998">
          <w:rPr>
            <w:noProof/>
            <w:webHidden/>
          </w:rPr>
          <w:tab/>
        </w:r>
        <w:r w:rsidR="00686998">
          <w:rPr>
            <w:noProof/>
            <w:webHidden/>
          </w:rPr>
          <w:fldChar w:fldCharType="begin"/>
        </w:r>
        <w:r w:rsidR="00686998">
          <w:rPr>
            <w:noProof/>
            <w:webHidden/>
          </w:rPr>
          <w:instrText xml:space="preserve"> PAGEREF _Toc151981470 \h </w:instrText>
        </w:r>
        <w:r w:rsidR="00686998">
          <w:rPr>
            <w:noProof/>
            <w:webHidden/>
          </w:rPr>
        </w:r>
        <w:r w:rsidR="00686998">
          <w:rPr>
            <w:noProof/>
            <w:webHidden/>
          </w:rPr>
          <w:fldChar w:fldCharType="separate"/>
        </w:r>
        <w:r w:rsidR="00686998">
          <w:rPr>
            <w:noProof/>
            <w:webHidden/>
          </w:rPr>
          <w:t>38</w:t>
        </w:r>
        <w:r w:rsidR="00686998">
          <w:rPr>
            <w:noProof/>
            <w:webHidden/>
          </w:rPr>
          <w:fldChar w:fldCharType="end"/>
        </w:r>
      </w:hyperlink>
    </w:p>
    <w:p w14:paraId="2CA9879D" w14:textId="2E5B59D3"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71" w:history="1">
        <w:r w:rsidR="00686998" w:rsidRPr="00405421">
          <w:rPr>
            <w:rStyle w:val="Hipervnculo"/>
            <w:rFonts w:cs="Times New Roman"/>
            <w:b/>
            <w:noProof/>
          </w:rPr>
          <w:t>3.</w:t>
        </w:r>
        <w:r w:rsidR="00686998" w:rsidRPr="00405421">
          <w:rPr>
            <w:rStyle w:val="Hipervnculo"/>
            <w:rFonts w:cs="Times New Roman"/>
            <w:b/>
            <w:bCs/>
            <w:noProof/>
          </w:rPr>
          <w:t>7</w:t>
        </w:r>
        <w:r w:rsidR="00686998" w:rsidRPr="00405421">
          <w:rPr>
            <w:rStyle w:val="Hipervnculo"/>
            <w:rFonts w:cs="Times New Roman"/>
            <w:b/>
            <w:noProof/>
          </w:rPr>
          <w:t xml:space="preserve"> HTML</w:t>
        </w:r>
        <w:r w:rsidR="00686998">
          <w:rPr>
            <w:noProof/>
            <w:webHidden/>
          </w:rPr>
          <w:tab/>
        </w:r>
        <w:r w:rsidR="00686998">
          <w:rPr>
            <w:noProof/>
            <w:webHidden/>
          </w:rPr>
          <w:fldChar w:fldCharType="begin"/>
        </w:r>
        <w:r w:rsidR="00686998">
          <w:rPr>
            <w:noProof/>
            <w:webHidden/>
          </w:rPr>
          <w:instrText xml:space="preserve"> PAGEREF _Toc151981471 \h </w:instrText>
        </w:r>
        <w:r w:rsidR="00686998">
          <w:rPr>
            <w:noProof/>
            <w:webHidden/>
          </w:rPr>
        </w:r>
        <w:r w:rsidR="00686998">
          <w:rPr>
            <w:noProof/>
            <w:webHidden/>
          </w:rPr>
          <w:fldChar w:fldCharType="separate"/>
        </w:r>
        <w:r w:rsidR="00686998">
          <w:rPr>
            <w:noProof/>
            <w:webHidden/>
          </w:rPr>
          <w:t>39</w:t>
        </w:r>
        <w:r w:rsidR="00686998">
          <w:rPr>
            <w:noProof/>
            <w:webHidden/>
          </w:rPr>
          <w:fldChar w:fldCharType="end"/>
        </w:r>
      </w:hyperlink>
    </w:p>
    <w:p w14:paraId="7EC46760" w14:textId="369D06CC"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72" w:history="1">
        <w:r w:rsidR="00686998" w:rsidRPr="00405421">
          <w:rPr>
            <w:rStyle w:val="Hipervnculo"/>
            <w:rFonts w:cs="Times New Roman"/>
            <w:b/>
            <w:noProof/>
          </w:rPr>
          <w:t>3.</w:t>
        </w:r>
        <w:r w:rsidR="00686998" w:rsidRPr="00405421">
          <w:rPr>
            <w:rStyle w:val="Hipervnculo"/>
            <w:rFonts w:cs="Times New Roman"/>
            <w:b/>
            <w:bCs/>
            <w:noProof/>
          </w:rPr>
          <w:t>8</w:t>
        </w:r>
        <w:r w:rsidR="00686998" w:rsidRPr="00405421">
          <w:rPr>
            <w:rStyle w:val="Hipervnculo"/>
            <w:rFonts w:cs="Times New Roman"/>
            <w:b/>
            <w:noProof/>
          </w:rPr>
          <w:t xml:space="preserve"> CSS</w:t>
        </w:r>
        <w:r w:rsidR="00686998">
          <w:rPr>
            <w:noProof/>
            <w:webHidden/>
          </w:rPr>
          <w:tab/>
        </w:r>
        <w:r w:rsidR="00686998">
          <w:rPr>
            <w:noProof/>
            <w:webHidden/>
          </w:rPr>
          <w:fldChar w:fldCharType="begin"/>
        </w:r>
        <w:r w:rsidR="00686998">
          <w:rPr>
            <w:noProof/>
            <w:webHidden/>
          </w:rPr>
          <w:instrText xml:space="preserve"> PAGEREF _Toc151981472 \h </w:instrText>
        </w:r>
        <w:r w:rsidR="00686998">
          <w:rPr>
            <w:noProof/>
            <w:webHidden/>
          </w:rPr>
        </w:r>
        <w:r w:rsidR="00686998">
          <w:rPr>
            <w:noProof/>
            <w:webHidden/>
          </w:rPr>
          <w:fldChar w:fldCharType="separate"/>
        </w:r>
        <w:r w:rsidR="00686998">
          <w:rPr>
            <w:noProof/>
            <w:webHidden/>
          </w:rPr>
          <w:t>39</w:t>
        </w:r>
        <w:r w:rsidR="00686998">
          <w:rPr>
            <w:noProof/>
            <w:webHidden/>
          </w:rPr>
          <w:fldChar w:fldCharType="end"/>
        </w:r>
      </w:hyperlink>
    </w:p>
    <w:p w14:paraId="4FBEC9CE" w14:textId="0FB61BE1"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73" w:history="1">
        <w:r w:rsidR="00686998" w:rsidRPr="00405421">
          <w:rPr>
            <w:rStyle w:val="Hipervnculo"/>
            <w:rFonts w:cs="Times New Roman"/>
            <w:b/>
            <w:noProof/>
          </w:rPr>
          <w:t>3.</w:t>
        </w:r>
        <w:r w:rsidR="00686998" w:rsidRPr="00405421">
          <w:rPr>
            <w:rStyle w:val="Hipervnculo"/>
            <w:rFonts w:cs="Times New Roman"/>
            <w:b/>
            <w:bCs/>
            <w:noProof/>
          </w:rPr>
          <w:t>9</w:t>
        </w:r>
        <w:r w:rsidR="00686998" w:rsidRPr="00405421">
          <w:rPr>
            <w:rStyle w:val="Hipervnculo"/>
            <w:rFonts w:cs="Times New Roman"/>
            <w:b/>
            <w:noProof/>
          </w:rPr>
          <w:t xml:space="preserve"> Oracle-MySQL</w:t>
        </w:r>
        <w:r w:rsidR="00686998">
          <w:rPr>
            <w:noProof/>
            <w:webHidden/>
          </w:rPr>
          <w:tab/>
        </w:r>
        <w:r w:rsidR="00686998">
          <w:rPr>
            <w:noProof/>
            <w:webHidden/>
          </w:rPr>
          <w:fldChar w:fldCharType="begin"/>
        </w:r>
        <w:r w:rsidR="00686998">
          <w:rPr>
            <w:noProof/>
            <w:webHidden/>
          </w:rPr>
          <w:instrText xml:space="preserve"> PAGEREF _Toc151981473 \h </w:instrText>
        </w:r>
        <w:r w:rsidR="00686998">
          <w:rPr>
            <w:noProof/>
            <w:webHidden/>
          </w:rPr>
        </w:r>
        <w:r w:rsidR="00686998">
          <w:rPr>
            <w:noProof/>
            <w:webHidden/>
          </w:rPr>
          <w:fldChar w:fldCharType="separate"/>
        </w:r>
        <w:r w:rsidR="00686998">
          <w:rPr>
            <w:noProof/>
            <w:webHidden/>
          </w:rPr>
          <w:t>40</w:t>
        </w:r>
        <w:r w:rsidR="00686998">
          <w:rPr>
            <w:noProof/>
            <w:webHidden/>
          </w:rPr>
          <w:fldChar w:fldCharType="end"/>
        </w:r>
      </w:hyperlink>
    </w:p>
    <w:p w14:paraId="6550CE75" w14:textId="0B25811C"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74" w:history="1">
        <w:r w:rsidR="00686998" w:rsidRPr="00405421">
          <w:rPr>
            <w:rStyle w:val="Hipervnculo"/>
            <w:rFonts w:cs="Times New Roman"/>
            <w:b/>
            <w:bCs/>
            <w:noProof/>
          </w:rPr>
          <w:t>3.10 Minería de datos y proceso de descubrimiento de conocimiento en bases de datos (KDD)</w:t>
        </w:r>
        <w:r w:rsidR="00686998">
          <w:rPr>
            <w:noProof/>
            <w:webHidden/>
          </w:rPr>
          <w:tab/>
        </w:r>
        <w:r w:rsidR="00686998">
          <w:rPr>
            <w:noProof/>
            <w:webHidden/>
          </w:rPr>
          <w:fldChar w:fldCharType="begin"/>
        </w:r>
        <w:r w:rsidR="00686998">
          <w:rPr>
            <w:noProof/>
            <w:webHidden/>
          </w:rPr>
          <w:instrText xml:space="preserve"> PAGEREF _Toc151981474 \h </w:instrText>
        </w:r>
        <w:r w:rsidR="00686998">
          <w:rPr>
            <w:noProof/>
            <w:webHidden/>
          </w:rPr>
        </w:r>
        <w:r w:rsidR="00686998">
          <w:rPr>
            <w:noProof/>
            <w:webHidden/>
          </w:rPr>
          <w:fldChar w:fldCharType="separate"/>
        </w:r>
        <w:r w:rsidR="00686998">
          <w:rPr>
            <w:noProof/>
            <w:webHidden/>
          </w:rPr>
          <w:t>41</w:t>
        </w:r>
        <w:r w:rsidR="00686998">
          <w:rPr>
            <w:noProof/>
            <w:webHidden/>
          </w:rPr>
          <w:fldChar w:fldCharType="end"/>
        </w:r>
      </w:hyperlink>
    </w:p>
    <w:p w14:paraId="680D4A8C" w14:textId="36860669"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75" w:history="1">
        <w:r w:rsidR="00686998" w:rsidRPr="00405421">
          <w:rPr>
            <w:rStyle w:val="Hipervnculo"/>
            <w:rFonts w:cs="Times New Roman"/>
            <w:b/>
            <w:bCs/>
            <w:noProof/>
          </w:rPr>
          <w:t>3.10.1 La minería de datos y otras disciplinas</w:t>
        </w:r>
        <w:r w:rsidR="00686998">
          <w:rPr>
            <w:noProof/>
            <w:webHidden/>
          </w:rPr>
          <w:tab/>
        </w:r>
        <w:r w:rsidR="00686998">
          <w:rPr>
            <w:noProof/>
            <w:webHidden/>
          </w:rPr>
          <w:fldChar w:fldCharType="begin"/>
        </w:r>
        <w:r w:rsidR="00686998">
          <w:rPr>
            <w:noProof/>
            <w:webHidden/>
          </w:rPr>
          <w:instrText xml:space="preserve"> PAGEREF _Toc151981475 \h </w:instrText>
        </w:r>
        <w:r w:rsidR="00686998">
          <w:rPr>
            <w:noProof/>
            <w:webHidden/>
          </w:rPr>
        </w:r>
        <w:r w:rsidR="00686998">
          <w:rPr>
            <w:noProof/>
            <w:webHidden/>
          </w:rPr>
          <w:fldChar w:fldCharType="separate"/>
        </w:r>
        <w:r w:rsidR="00686998">
          <w:rPr>
            <w:noProof/>
            <w:webHidden/>
          </w:rPr>
          <w:t>42</w:t>
        </w:r>
        <w:r w:rsidR="00686998">
          <w:rPr>
            <w:noProof/>
            <w:webHidden/>
          </w:rPr>
          <w:fldChar w:fldCharType="end"/>
        </w:r>
      </w:hyperlink>
    </w:p>
    <w:p w14:paraId="60F1DA36" w14:textId="7DCA789D"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76" w:history="1">
        <w:r w:rsidR="00686998" w:rsidRPr="00405421">
          <w:rPr>
            <w:rStyle w:val="Hipervnculo"/>
            <w:rFonts w:cs="Times New Roman"/>
            <w:b/>
            <w:bCs/>
            <w:noProof/>
          </w:rPr>
          <w:t>3.10.2 Tipos de modelos de minería de datos</w:t>
        </w:r>
        <w:r w:rsidR="00686998">
          <w:rPr>
            <w:noProof/>
            <w:webHidden/>
          </w:rPr>
          <w:tab/>
        </w:r>
        <w:r w:rsidR="00686998">
          <w:rPr>
            <w:noProof/>
            <w:webHidden/>
          </w:rPr>
          <w:fldChar w:fldCharType="begin"/>
        </w:r>
        <w:r w:rsidR="00686998">
          <w:rPr>
            <w:noProof/>
            <w:webHidden/>
          </w:rPr>
          <w:instrText xml:space="preserve"> PAGEREF _Toc151981476 \h </w:instrText>
        </w:r>
        <w:r w:rsidR="00686998">
          <w:rPr>
            <w:noProof/>
            <w:webHidden/>
          </w:rPr>
        </w:r>
        <w:r w:rsidR="00686998">
          <w:rPr>
            <w:noProof/>
            <w:webHidden/>
          </w:rPr>
          <w:fldChar w:fldCharType="separate"/>
        </w:r>
        <w:r w:rsidR="00686998">
          <w:rPr>
            <w:noProof/>
            <w:webHidden/>
          </w:rPr>
          <w:t>43</w:t>
        </w:r>
        <w:r w:rsidR="00686998">
          <w:rPr>
            <w:noProof/>
            <w:webHidden/>
          </w:rPr>
          <w:fldChar w:fldCharType="end"/>
        </w:r>
      </w:hyperlink>
    </w:p>
    <w:p w14:paraId="394D4566" w14:textId="107A3DD4"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77" w:history="1">
        <w:r w:rsidR="00686998" w:rsidRPr="00405421">
          <w:rPr>
            <w:rStyle w:val="Hipervnculo"/>
            <w:rFonts w:cs="Times New Roman"/>
            <w:b/>
            <w:bCs/>
            <w:noProof/>
          </w:rPr>
          <w:t>3.10.3 Fases del proceso de KDD</w:t>
        </w:r>
        <w:r w:rsidR="00686998">
          <w:rPr>
            <w:noProof/>
            <w:webHidden/>
          </w:rPr>
          <w:tab/>
        </w:r>
        <w:r w:rsidR="00686998">
          <w:rPr>
            <w:noProof/>
            <w:webHidden/>
          </w:rPr>
          <w:fldChar w:fldCharType="begin"/>
        </w:r>
        <w:r w:rsidR="00686998">
          <w:rPr>
            <w:noProof/>
            <w:webHidden/>
          </w:rPr>
          <w:instrText xml:space="preserve"> PAGEREF _Toc151981477 \h </w:instrText>
        </w:r>
        <w:r w:rsidR="00686998">
          <w:rPr>
            <w:noProof/>
            <w:webHidden/>
          </w:rPr>
        </w:r>
        <w:r w:rsidR="00686998">
          <w:rPr>
            <w:noProof/>
            <w:webHidden/>
          </w:rPr>
          <w:fldChar w:fldCharType="separate"/>
        </w:r>
        <w:r w:rsidR="00686998">
          <w:rPr>
            <w:noProof/>
            <w:webHidden/>
          </w:rPr>
          <w:t>43</w:t>
        </w:r>
        <w:r w:rsidR="00686998">
          <w:rPr>
            <w:noProof/>
            <w:webHidden/>
          </w:rPr>
          <w:fldChar w:fldCharType="end"/>
        </w:r>
      </w:hyperlink>
    </w:p>
    <w:p w14:paraId="646C3697" w14:textId="214C8FB5"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78" w:history="1">
        <w:r w:rsidR="00686998" w:rsidRPr="00405421">
          <w:rPr>
            <w:rStyle w:val="Hipervnculo"/>
            <w:rFonts w:cs="Times New Roman"/>
            <w:b/>
            <w:bCs/>
            <w:noProof/>
          </w:rPr>
          <w:t>3.10.4 Conjunto de datos (Dataset)</w:t>
        </w:r>
        <w:r w:rsidR="00686998">
          <w:rPr>
            <w:noProof/>
            <w:webHidden/>
          </w:rPr>
          <w:tab/>
        </w:r>
        <w:r w:rsidR="00686998">
          <w:rPr>
            <w:noProof/>
            <w:webHidden/>
          </w:rPr>
          <w:fldChar w:fldCharType="begin"/>
        </w:r>
        <w:r w:rsidR="00686998">
          <w:rPr>
            <w:noProof/>
            <w:webHidden/>
          </w:rPr>
          <w:instrText xml:space="preserve"> PAGEREF _Toc151981478 \h </w:instrText>
        </w:r>
        <w:r w:rsidR="00686998">
          <w:rPr>
            <w:noProof/>
            <w:webHidden/>
          </w:rPr>
        </w:r>
        <w:r w:rsidR="00686998">
          <w:rPr>
            <w:noProof/>
            <w:webHidden/>
          </w:rPr>
          <w:fldChar w:fldCharType="separate"/>
        </w:r>
        <w:r w:rsidR="00686998">
          <w:rPr>
            <w:noProof/>
            <w:webHidden/>
          </w:rPr>
          <w:t>47</w:t>
        </w:r>
        <w:r w:rsidR="00686998">
          <w:rPr>
            <w:noProof/>
            <w:webHidden/>
          </w:rPr>
          <w:fldChar w:fldCharType="end"/>
        </w:r>
      </w:hyperlink>
    </w:p>
    <w:p w14:paraId="26772536" w14:textId="510527B1"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79" w:history="1">
        <w:r w:rsidR="00686998" w:rsidRPr="00405421">
          <w:rPr>
            <w:rStyle w:val="Hipervnculo"/>
            <w:rFonts w:cs="Times New Roman"/>
            <w:b/>
            <w:bCs/>
            <w:noProof/>
          </w:rPr>
          <w:t>3.10.5 Instrumento de investigación</w:t>
        </w:r>
        <w:r w:rsidR="00686998">
          <w:rPr>
            <w:noProof/>
            <w:webHidden/>
          </w:rPr>
          <w:tab/>
        </w:r>
        <w:r w:rsidR="00686998">
          <w:rPr>
            <w:noProof/>
            <w:webHidden/>
          </w:rPr>
          <w:fldChar w:fldCharType="begin"/>
        </w:r>
        <w:r w:rsidR="00686998">
          <w:rPr>
            <w:noProof/>
            <w:webHidden/>
          </w:rPr>
          <w:instrText xml:space="preserve"> PAGEREF _Toc151981479 \h </w:instrText>
        </w:r>
        <w:r w:rsidR="00686998">
          <w:rPr>
            <w:noProof/>
            <w:webHidden/>
          </w:rPr>
        </w:r>
        <w:r w:rsidR="00686998">
          <w:rPr>
            <w:noProof/>
            <w:webHidden/>
          </w:rPr>
          <w:fldChar w:fldCharType="separate"/>
        </w:r>
        <w:r w:rsidR="00686998">
          <w:rPr>
            <w:noProof/>
            <w:webHidden/>
          </w:rPr>
          <w:t>47</w:t>
        </w:r>
        <w:r w:rsidR="00686998">
          <w:rPr>
            <w:noProof/>
            <w:webHidden/>
          </w:rPr>
          <w:fldChar w:fldCharType="end"/>
        </w:r>
      </w:hyperlink>
    </w:p>
    <w:p w14:paraId="43DB40BD" w14:textId="7490B885"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0" w:history="1">
        <w:r w:rsidR="00686998" w:rsidRPr="00405421">
          <w:rPr>
            <w:rStyle w:val="Hipervnculo"/>
            <w:rFonts w:cs="Times New Roman"/>
            <w:b/>
            <w:bCs/>
            <w:noProof/>
          </w:rPr>
          <w:t>3.10.6 Otras fuentes de datos</w:t>
        </w:r>
        <w:r w:rsidR="00686998">
          <w:rPr>
            <w:noProof/>
            <w:webHidden/>
          </w:rPr>
          <w:tab/>
        </w:r>
        <w:r w:rsidR="00686998">
          <w:rPr>
            <w:noProof/>
            <w:webHidden/>
          </w:rPr>
          <w:fldChar w:fldCharType="begin"/>
        </w:r>
        <w:r w:rsidR="00686998">
          <w:rPr>
            <w:noProof/>
            <w:webHidden/>
          </w:rPr>
          <w:instrText xml:space="preserve"> PAGEREF _Toc151981480 \h </w:instrText>
        </w:r>
        <w:r w:rsidR="00686998">
          <w:rPr>
            <w:noProof/>
            <w:webHidden/>
          </w:rPr>
        </w:r>
        <w:r w:rsidR="00686998">
          <w:rPr>
            <w:noProof/>
            <w:webHidden/>
          </w:rPr>
          <w:fldChar w:fldCharType="separate"/>
        </w:r>
        <w:r w:rsidR="00686998">
          <w:rPr>
            <w:noProof/>
            <w:webHidden/>
          </w:rPr>
          <w:t>48</w:t>
        </w:r>
        <w:r w:rsidR="00686998">
          <w:rPr>
            <w:noProof/>
            <w:webHidden/>
          </w:rPr>
          <w:fldChar w:fldCharType="end"/>
        </w:r>
      </w:hyperlink>
    </w:p>
    <w:p w14:paraId="4D4F6E5F" w14:textId="5A5BA933"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1" w:history="1">
        <w:r w:rsidR="00686998" w:rsidRPr="00405421">
          <w:rPr>
            <w:rStyle w:val="Hipervnculo"/>
            <w:rFonts w:cs="Times New Roman"/>
            <w:b/>
            <w:bCs/>
            <w:noProof/>
          </w:rPr>
          <w:t>3.10.7 Aumento de datos</w:t>
        </w:r>
        <w:r w:rsidR="00686998">
          <w:rPr>
            <w:noProof/>
            <w:webHidden/>
          </w:rPr>
          <w:tab/>
        </w:r>
        <w:r w:rsidR="00686998">
          <w:rPr>
            <w:noProof/>
            <w:webHidden/>
          </w:rPr>
          <w:fldChar w:fldCharType="begin"/>
        </w:r>
        <w:r w:rsidR="00686998">
          <w:rPr>
            <w:noProof/>
            <w:webHidden/>
          </w:rPr>
          <w:instrText xml:space="preserve"> PAGEREF _Toc151981481 \h </w:instrText>
        </w:r>
        <w:r w:rsidR="00686998">
          <w:rPr>
            <w:noProof/>
            <w:webHidden/>
          </w:rPr>
        </w:r>
        <w:r w:rsidR="00686998">
          <w:rPr>
            <w:noProof/>
            <w:webHidden/>
          </w:rPr>
          <w:fldChar w:fldCharType="separate"/>
        </w:r>
        <w:r w:rsidR="00686998">
          <w:rPr>
            <w:noProof/>
            <w:webHidden/>
          </w:rPr>
          <w:t>48</w:t>
        </w:r>
        <w:r w:rsidR="00686998">
          <w:rPr>
            <w:noProof/>
            <w:webHidden/>
          </w:rPr>
          <w:fldChar w:fldCharType="end"/>
        </w:r>
      </w:hyperlink>
    </w:p>
    <w:p w14:paraId="7B4A18EF" w14:textId="0F11447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2" w:history="1">
        <w:r w:rsidR="00686998" w:rsidRPr="00405421">
          <w:rPr>
            <w:rStyle w:val="Hipervnculo"/>
            <w:rFonts w:cs="Times New Roman"/>
            <w:b/>
            <w:bCs/>
            <w:noProof/>
          </w:rPr>
          <w:t>3.10.8 Algoritmos utilizados</w:t>
        </w:r>
        <w:r w:rsidR="00686998">
          <w:rPr>
            <w:noProof/>
            <w:webHidden/>
          </w:rPr>
          <w:tab/>
        </w:r>
        <w:r w:rsidR="00686998">
          <w:rPr>
            <w:noProof/>
            <w:webHidden/>
          </w:rPr>
          <w:fldChar w:fldCharType="begin"/>
        </w:r>
        <w:r w:rsidR="00686998">
          <w:rPr>
            <w:noProof/>
            <w:webHidden/>
          </w:rPr>
          <w:instrText xml:space="preserve"> PAGEREF _Toc151981482 \h </w:instrText>
        </w:r>
        <w:r w:rsidR="00686998">
          <w:rPr>
            <w:noProof/>
            <w:webHidden/>
          </w:rPr>
        </w:r>
        <w:r w:rsidR="00686998">
          <w:rPr>
            <w:noProof/>
            <w:webHidden/>
          </w:rPr>
          <w:fldChar w:fldCharType="separate"/>
        </w:r>
        <w:r w:rsidR="00686998">
          <w:rPr>
            <w:noProof/>
            <w:webHidden/>
          </w:rPr>
          <w:t>48</w:t>
        </w:r>
        <w:r w:rsidR="00686998">
          <w:rPr>
            <w:noProof/>
            <w:webHidden/>
          </w:rPr>
          <w:fldChar w:fldCharType="end"/>
        </w:r>
      </w:hyperlink>
    </w:p>
    <w:p w14:paraId="64AB94A3" w14:textId="65B5FB25"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3" w:history="1">
        <w:r w:rsidR="00686998" w:rsidRPr="00405421">
          <w:rPr>
            <w:rStyle w:val="Hipervnculo"/>
            <w:rFonts w:cs="Times New Roman"/>
            <w:b/>
            <w:noProof/>
          </w:rPr>
          <w:t>3.</w:t>
        </w:r>
        <w:r w:rsidR="00686998" w:rsidRPr="00405421">
          <w:rPr>
            <w:rStyle w:val="Hipervnculo"/>
            <w:rFonts w:cs="Times New Roman"/>
            <w:b/>
            <w:bCs/>
            <w:noProof/>
          </w:rPr>
          <w:t>10</w:t>
        </w:r>
        <w:r w:rsidR="00686998" w:rsidRPr="00405421">
          <w:rPr>
            <w:rStyle w:val="Hipervnculo"/>
            <w:rFonts w:cs="Times New Roman"/>
            <w:b/>
            <w:noProof/>
          </w:rPr>
          <w:t>.9 Reglas de asociación para generar ofertas</w:t>
        </w:r>
        <w:r w:rsidR="00686998">
          <w:rPr>
            <w:noProof/>
            <w:webHidden/>
          </w:rPr>
          <w:tab/>
        </w:r>
        <w:r w:rsidR="00686998">
          <w:rPr>
            <w:noProof/>
            <w:webHidden/>
          </w:rPr>
          <w:fldChar w:fldCharType="begin"/>
        </w:r>
        <w:r w:rsidR="00686998">
          <w:rPr>
            <w:noProof/>
            <w:webHidden/>
          </w:rPr>
          <w:instrText xml:space="preserve"> PAGEREF _Toc151981483 \h </w:instrText>
        </w:r>
        <w:r w:rsidR="00686998">
          <w:rPr>
            <w:noProof/>
            <w:webHidden/>
          </w:rPr>
        </w:r>
        <w:r w:rsidR="00686998">
          <w:rPr>
            <w:noProof/>
            <w:webHidden/>
          </w:rPr>
          <w:fldChar w:fldCharType="separate"/>
        </w:r>
        <w:r w:rsidR="00686998">
          <w:rPr>
            <w:noProof/>
            <w:webHidden/>
          </w:rPr>
          <w:t>49</w:t>
        </w:r>
        <w:r w:rsidR="00686998">
          <w:rPr>
            <w:noProof/>
            <w:webHidden/>
          </w:rPr>
          <w:fldChar w:fldCharType="end"/>
        </w:r>
      </w:hyperlink>
    </w:p>
    <w:p w14:paraId="25722F52" w14:textId="4BEA6738"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4" w:history="1">
        <w:r w:rsidR="00686998" w:rsidRPr="00405421">
          <w:rPr>
            <w:rStyle w:val="Hipervnculo"/>
            <w:rFonts w:cs="Times New Roman"/>
            <w:b/>
            <w:noProof/>
          </w:rPr>
          <w:t>3.</w:t>
        </w:r>
        <w:r w:rsidR="00686998" w:rsidRPr="00405421">
          <w:rPr>
            <w:rStyle w:val="Hipervnculo"/>
            <w:rFonts w:cs="Times New Roman"/>
            <w:b/>
            <w:bCs/>
            <w:noProof/>
          </w:rPr>
          <w:t>10</w:t>
        </w:r>
        <w:r w:rsidR="00686998" w:rsidRPr="00405421">
          <w:rPr>
            <w:rStyle w:val="Hipervnculo"/>
            <w:rFonts w:cs="Times New Roman"/>
            <w:b/>
            <w:noProof/>
          </w:rPr>
          <w:t xml:space="preserve">.10 </w:t>
        </w:r>
        <w:r w:rsidR="00686998" w:rsidRPr="00405421">
          <w:rPr>
            <w:rStyle w:val="Hipervnculo"/>
            <w:rFonts w:cs="Times New Roman"/>
            <w:b/>
            <w:bCs/>
            <w:noProof/>
          </w:rPr>
          <w:t>Árbol de decisión</w:t>
        </w:r>
        <w:r w:rsidR="00686998" w:rsidRPr="00405421">
          <w:rPr>
            <w:rStyle w:val="Hipervnculo"/>
            <w:rFonts w:cs="Times New Roman"/>
            <w:b/>
            <w:noProof/>
          </w:rPr>
          <w:t xml:space="preserve"> para clasificar nuevos productos</w:t>
        </w:r>
        <w:r w:rsidR="00686998">
          <w:rPr>
            <w:noProof/>
            <w:webHidden/>
          </w:rPr>
          <w:tab/>
        </w:r>
        <w:r w:rsidR="00686998">
          <w:rPr>
            <w:noProof/>
            <w:webHidden/>
          </w:rPr>
          <w:fldChar w:fldCharType="begin"/>
        </w:r>
        <w:r w:rsidR="00686998">
          <w:rPr>
            <w:noProof/>
            <w:webHidden/>
          </w:rPr>
          <w:instrText xml:space="preserve"> PAGEREF _Toc151981484 \h </w:instrText>
        </w:r>
        <w:r w:rsidR="00686998">
          <w:rPr>
            <w:noProof/>
            <w:webHidden/>
          </w:rPr>
        </w:r>
        <w:r w:rsidR="00686998">
          <w:rPr>
            <w:noProof/>
            <w:webHidden/>
          </w:rPr>
          <w:fldChar w:fldCharType="separate"/>
        </w:r>
        <w:r w:rsidR="00686998">
          <w:rPr>
            <w:noProof/>
            <w:webHidden/>
          </w:rPr>
          <w:t>49</w:t>
        </w:r>
        <w:r w:rsidR="00686998">
          <w:rPr>
            <w:noProof/>
            <w:webHidden/>
          </w:rPr>
          <w:fldChar w:fldCharType="end"/>
        </w:r>
      </w:hyperlink>
    </w:p>
    <w:p w14:paraId="288E2B2A" w14:textId="686755DD"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5" w:history="1">
        <w:r w:rsidR="00686998" w:rsidRPr="00405421">
          <w:rPr>
            <w:rStyle w:val="Hipervnculo"/>
            <w:rFonts w:cs="Times New Roman"/>
            <w:b/>
            <w:noProof/>
          </w:rPr>
          <w:t>3.</w:t>
        </w:r>
        <w:r w:rsidR="00686998" w:rsidRPr="00405421">
          <w:rPr>
            <w:rStyle w:val="Hipervnculo"/>
            <w:rFonts w:cs="Times New Roman"/>
            <w:b/>
            <w:bCs/>
            <w:noProof/>
          </w:rPr>
          <w:t>10</w:t>
        </w:r>
        <w:r w:rsidR="00686998" w:rsidRPr="00405421">
          <w:rPr>
            <w:rStyle w:val="Hipervnculo"/>
            <w:rFonts w:cs="Times New Roman"/>
            <w:b/>
            <w:noProof/>
          </w:rPr>
          <w:t>.11 Pronósticos con series de tiempo ganancias y ciclos de restock</w:t>
        </w:r>
        <w:r w:rsidR="00686998">
          <w:rPr>
            <w:noProof/>
            <w:webHidden/>
          </w:rPr>
          <w:tab/>
        </w:r>
        <w:r w:rsidR="00686998">
          <w:rPr>
            <w:noProof/>
            <w:webHidden/>
          </w:rPr>
          <w:fldChar w:fldCharType="begin"/>
        </w:r>
        <w:r w:rsidR="00686998">
          <w:rPr>
            <w:noProof/>
            <w:webHidden/>
          </w:rPr>
          <w:instrText xml:space="preserve"> PAGEREF _Toc151981485 \h </w:instrText>
        </w:r>
        <w:r w:rsidR="00686998">
          <w:rPr>
            <w:noProof/>
            <w:webHidden/>
          </w:rPr>
        </w:r>
        <w:r w:rsidR="00686998">
          <w:rPr>
            <w:noProof/>
            <w:webHidden/>
          </w:rPr>
          <w:fldChar w:fldCharType="separate"/>
        </w:r>
        <w:r w:rsidR="00686998">
          <w:rPr>
            <w:noProof/>
            <w:webHidden/>
          </w:rPr>
          <w:t>50</w:t>
        </w:r>
        <w:r w:rsidR="00686998">
          <w:rPr>
            <w:noProof/>
            <w:webHidden/>
          </w:rPr>
          <w:fldChar w:fldCharType="end"/>
        </w:r>
      </w:hyperlink>
    </w:p>
    <w:p w14:paraId="711AC3F2" w14:textId="128B09D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6" w:history="1">
        <w:r w:rsidR="00686998" w:rsidRPr="00405421">
          <w:rPr>
            <w:rStyle w:val="Hipervnculo"/>
            <w:rFonts w:cs="Times New Roman"/>
            <w:b/>
            <w:noProof/>
          </w:rPr>
          <w:t>3.</w:t>
        </w:r>
        <w:r w:rsidR="00686998" w:rsidRPr="00405421">
          <w:rPr>
            <w:rStyle w:val="Hipervnculo"/>
            <w:rFonts w:cs="Times New Roman"/>
            <w:b/>
            <w:bCs/>
            <w:noProof/>
          </w:rPr>
          <w:t>10</w:t>
        </w:r>
        <w:r w:rsidR="00686998" w:rsidRPr="00405421">
          <w:rPr>
            <w:rStyle w:val="Hipervnculo"/>
            <w:rFonts w:cs="Times New Roman"/>
            <w:b/>
            <w:noProof/>
          </w:rPr>
          <w:t>.12 Clústeres; más vendidos menos vendidos</w:t>
        </w:r>
        <w:r w:rsidR="00686998">
          <w:rPr>
            <w:noProof/>
            <w:webHidden/>
          </w:rPr>
          <w:tab/>
        </w:r>
        <w:r w:rsidR="00686998">
          <w:rPr>
            <w:noProof/>
            <w:webHidden/>
          </w:rPr>
          <w:fldChar w:fldCharType="begin"/>
        </w:r>
        <w:r w:rsidR="00686998">
          <w:rPr>
            <w:noProof/>
            <w:webHidden/>
          </w:rPr>
          <w:instrText xml:space="preserve"> PAGEREF _Toc151981486 \h </w:instrText>
        </w:r>
        <w:r w:rsidR="00686998">
          <w:rPr>
            <w:noProof/>
            <w:webHidden/>
          </w:rPr>
        </w:r>
        <w:r w:rsidR="00686998">
          <w:rPr>
            <w:noProof/>
            <w:webHidden/>
          </w:rPr>
          <w:fldChar w:fldCharType="separate"/>
        </w:r>
        <w:r w:rsidR="00686998">
          <w:rPr>
            <w:noProof/>
            <w:webHidden/>
          </w:rPr>
          <w:t>51</w:t>
        </w:r>
        <w:r w:rsidR="00686998">
          <w:rPr>
            <w:noProof/>
            <w:webHidden/>
          </w:rPr>
          <w:fldChar w:fldCharType="end"/>
        </w:r>
      </w:hyperlink>
    </w:p>
    <w:p w14:paraId="2ADC0504" w14:textId="5CF13468"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87" w:history="1">
        <w:r w:rsidR="00686998" w:rsidRPr="00405421">
          <w:rPr>
            <w:rStyle w:val="Hipervnculo"/>
            <w:rFonts w:cs="Times New Roman"/>
            <w:b/>
            <w:noProof/>
          </w:rPr>
          <w:t>3.11 Logística y roles en tiendas de conveniencia.</w:t>
        </w:r>
        <w:r w:rsidR="00686998">
          <w:rPr>
            <w:noProof/>
            <w:webHidden/>
          </w:rPr>
          <w:tab/>
        </w:r>
        <w:r w:rsidR="00686998">
          <w:rPr>
            <w:noProof/>
            <w:webHidden/>
          </w:rPr>
          <w:fldChar w:fldCharType="begin"/>
        </w:r>
        <w:r w:rsidR="00686998">
          <w:rPr>
            <w:noProof/>
            <w:webHidden/>
          </w:rPr>
          <w:instrText xml:space="preserve"> PAGEREF _Toc151981487 \h </w:instrText>
        </w:r>
        <w:r w:rsidR="00686998">
          <w:rPr>
            <w:noProof/>
            <w:webHidden/>
          </w:rPr>
        </w:r>
        <w:r w:rsidR="00686998">
          <w:rPr>
            <w:noProof/>
            <w:webHidden/>
          </w:rPr>
          <w:fldChar w:fldCharType="separate"/>
        </w:r>
        <w:r w:rsidR="00686998">
          <w:rPr>
            <w:noProof/>
            <w:webHidden/>
          </w:rPr>
          <w:t>52</w:t>
        </w:r>
        <w:r w:rsidR="00686998">
          <w:rPr>
            <w:noProof/>
            <w:webHidden/>
          </w:rPr>
          <w:fldChar w:fldCharType="end"/>
        </w:r>
      </w:hyperlink>
    </w:p>
    <w:p w14:paraId="55B925B8" w14:textId="5C750893"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8" w:history="1">
        <w:r w:rsidR="00686998" w:rsidRPr="00405421">
          <w:rPr>
            <w:rStyle w:val="Hipervnculo"/>
            <w:b/>
            <w:noProof/>
          </w:rPr>
          <w:t>3.11.</w:t>
        </w:r>
        <w:r w:rsidR="00686998" w:rsidRPr="00405421">
          <w:rPr>
            <w:rStyle w:val="Hipervnculo"/>
            <w:b/>
            <w:bCs/>
            <w:noProof/>
          </w:rPr>
          <w:t>1</w:t>
        </w:r>
        <w:r w:rsidR="00686998" w:rsidRPr="00405421">
          <w:rPr>
            <w:rStyle w:val="Hipervnculo"/>
            <w:b/>
            <w:noProof/>
          </w:rPr>
          <w:t xml:space="preserve"> Roles y </w:t>
        </w:r>
        <w:r w:rsidR="00686998" w:rsidRPr="00405421">
          <w:rPr>
            <w:rStyle w:val="Hipervnculo"/>
            <w:b/>
            <w:bCs/>
            <w:noProof/>
          </w:rPr>
          <w:t>responsabilidades</w:t>
        </w:r>
        <w:r w:rsidR="00686998" w:rsidRPr="00405421">
          <w:rPr>
            <w:rStyle w:val="Hipervnculo"/>
            <w:b/>
            <w:noProof/>
          </w:rPr>
          <w:t>.</w:t>
        </w:r>
        <w:r w:rsidR="00686998">
          <w:rPr>
            <w:noProof/>
            <w:webHidden/>
          </w:rPr>
          <w:tab/>
        </w:r>
        <w:r w:rsidR="00686998">
          <w:rPr>
            <w:noProof/>
            <w:webHidden/>
          </w:rPr>
          <w:fldChar w:fldCharType="begin"/>
        </w:r>
        <w:r w:rsidR="00686998">
          <w:rPr>
            <w:noProof/>
            <w:webHidden/>
          </w:rPr>
          <w:instrText xml:space="preserve"> PAGEREF _Toc151981488 \h </w:instrText>
        </w:r>
        <w:r w:rsidR="00686998">
          <w:rPr>
            <w:noProof/>
            <w:webHidden/>
          </w:rPr>
        </w:r>
        <w:r w:rsidR="00686998">
          <w:rPr>
            <w:noProof/>
            <w:webHidden/>
          </w:rPr>
          <w:fldChar w:fldCharType="separate"/>
        </w:r>
        <w:r w:rsidR="00686998">
          <w:rPr>
            <w:noProof/>
            <w:webHidden/>
          </w:rPr>
          <w:t>53</w:t>
        </w:r>
        <w:r w:rsidR="00686998">
          <w:rPr>
            <w:noProof/>
            <w:webHidden/>
          </w:rPr>
          <w:fldChar w:fldCharType="end"/>
        </w:r>
      </w:hyperlink>
    </w:p>
    <w:p w14:paraId="3AE8F7AF" w14:textId="724E6BC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89" w:history="1">
        <w:r w:rsidR="00686998" w:rsidRPr="00405421">
          <w:rPr>
            <w:rStyle w:val="Hipervnculo"/>
            <w:b/>
            <w:noProof/>
          </w:rPr>
          <w:t>3.11.</w:t>
        </w:r>
        <w:r w:rsidR="00686998" w:rsidRPr="00405421">
          <w:rPr>
            <w:rStyle w:val="Hipervnculo"/>
            <w:b/>
            <w:bCs/>
            <w:noProof/>
          </w:rPr>
          <w:t>2</w:t>
        </w:r>
        <w:r w:rsidR="00686998" w:rsidRPr="00405421">
          <w:rPr>
            <w:rStyle w:val="Hipervnculo"/>
            <w:b/>
            <w:noProof/>
          </w:rPr>
          <w:t xml:space="preserve"> Logística</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489 \h </w:instrText>
        </w:r>
        <w:r w:rsidR="00686998">
          <w:rPr>
            <w:noProof/>
            <w:webHidden/>
          </w:rPr>
        </w:r>
        <w:r w:rsidR="00686998">
          <w:rPr>
            <w:noProof/>
            <w:webHidden/>
          </w:rPr>
          <w:fldChar w:fldCharType="separate"/>
        </w:r>
        <w:r w:rsidR="00686998">
          <w:rPr>
            <w:noProof/>
            <w:webHidden/>
          </w:rPr>
          <w:t>54</w:t>
        </w:r>
        <w:r w:rsidR="00686998">
          <w:rPr>
            <w:noProof/>
            <w:webHidden/>
          </w:rPr>
          <w:fldChar w:fldCharType="end"/>
        </w:r>
      </w:hyperlink>
    </w:p>
    <w:p w14:paraId="1672C75F" w14:textId="5616B3EB"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90" w:history="1">
        <w:r w:rsidR="00686998" w:rsidRPr="00405421">
          <w:rPr>
            <w:rStyle w:val="Hipervnculo"/>
            <w:rFonts w:eastAsia="Times New Roman" w:cs="Times New Roman"/>
            <w:b/>
            <w:noProof/>
          </w:rPr>
          <w:t>3.12 Desafíos específicos en tiendas de conveniencia.</w:t>
        </w:r>
        <w:r w:rsidR="00686998">
          <w:rPr>
            <w:noProof/>
            <w:webHidden/>
          </w:rPr>
          <w:tab/>
        </w:r>
        <w:r w:rsidR="00686998">
          <w:rPr>
            <w:noProof/>
            <w:webHidden/>
          </w:rPr>
          <w:fldChar w:fldCharType="begin"/>
        </w:r>
        <w:r w:rsidR="00686998">
          <w:rPr>
            <w:noProof/>
            <w:webHidden/>
          </w:rPr>
          <w:instrText xml:space="preserve"> PAGEREF _Toc151981490 \h </w:instrText>
        </w:r>
        <w:r w:rsidR="00686998">
          <w:rPr>
            <w:noProof/>
            <w:webHidden/>
          </w:rPr>
        </w:r>
        <w:r w:rsidR="00686998">
          <w:rPr>
            <w:noProof/>
            <w:webHidden/>
          </w:rPr>
          <w:fldChar w:fldCharType="separate"/>
        </w:r>
        <w:r w:rsidR="00686998">
          <w:rPr>
            <w:noProof/>
            <w:webHidden/>
          </w:rPr>
          <w:t>54</w:t>
        </w:r>
        <w:r w:rsidR="00686998">
          <w:rPr>
            <w:noProof/>
            <w:webHidden/>
          </w:rPr>
          <w:fldChar w:fldCharType="end"/>
        </w:r>
      </w:hyperlink>
    </w:p>
    <w:p w14:paraId="4C575656" w14:textId="310E4806"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1" w:history="1">
        <w:r w:rsidR="00686998" w:rsidRPr="00405421">
          <w:rPr>
            <w:rStyle w:val="Hipervnculo"/>
            <w:b/>
            <w:noProof/>
          </w:rPr>
          <w:t xml:space="preserve">3.12.1 Recepción de </w:t>
        </w:r>
        <w:r w:rsidR="00686998" w:rsidRPr="00405421">
          <w:rPr>
            <w:rStyle w:val="Hipervnculo"/>
            <w:b/>
            <w:bCs/>
            <w:noProof/>
          </w:rPr>
          <w:t>mercancías</w:t>
        </w:r>
        <w:r w:rsidR="00686998" w:rsidRPr="00405421">
          <w:rPr>
            <w:rStyle w:val="Hipervnculo"/>
            <w:b/>
            <w:noProof/>
          </w:rPr>
          <w:t>.</w:t>
        </w:r>
        <w:r w:rsidR="00686998">
          <w:rPr>
            <w:noProof/>
            <w:webHidden/>
          </w:rPr>
          <w:tab/>
        </w:r>
        <w:r w:rsidR="00686998">
          <w:rPr>
            <w:noProof/>
            <w:webHidden/>
          </w:rPr>
          <w:fldChar w:fldCharType="begin"/>
        </w:r>
        <w:r w:rsidR="00686998">
          <w:rPr>
            <w:noProof/>
            <w:webHidden/>
          </w:rPr>
          <w:instrText xml:space="preserve"> PAGEREF _Toc151981491 \h </w:instrText>
        </w:r>
        <w:r w:rsidR="00686998">
          <w:rPr>
            <w:noProof/>
            <w:webHidden/>
          </w:rPr>
        </w:r>
        <w:r w:rsidR="00686998">
          <w:rPr>
            <w:noProof/>
            <w:webHidden/>
          </w:rPr>
          <w:fldChar w:fldCharType="separate"/>
        </w:r>
        <w:r w:rsidR="00686998">
          <w:rPr>
            <w:noProof/>
            <w:webHidden/>
          </w:rPr>
          <w:t>55</w:t>
        </w:r>
        <w:r w:rsidR="00686998">
          <w:rPr>
            <w:noProof/>
            <w:webHidden/>
          </w:rPr>
          <w:fldChar w:fldCharType="end"/>
        </w:r>
      </w:hyperlink>
    </w:p>
    <w:p w14:paraId="4D97FE61" w14:textId="2A079282"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2" w:history="1">
        <w:r w:rsidR="00686998" w:rsidRPr="00405421">
          <w:rPr>
            <w:rStyle w:val="Hipervnculo"/>
            <w:b/>
            <w:noProof/>
          </w:rPr>
          <w:t xml:space="preserve">3.12.2 Ubicación y </w:t>
        </w:r>
        <w:r w:rsidR="00686998" w:rsidRPr="00405421">
          <w:rPr>
            <w:rStyle w:val="Hipervnculo"/>
            <w:b/>
            <w:bCs/>
            <w:noProof/>
          </w:rPr>
          <w:t>almacenamiento</w:t>
        </w:r>
        <w:r w:rsidR="00686998" w:rsidRPr="00405421">
          <w:rPr>
            <w:rStyle w:val="Hipervnculo"/>
            <w:b/>
            <w:noProof/>
          </w:rPr>
          <w:t>.</w:t>
        </w:r>
        <w:r w:rsidR="00686998">
          <w:rPr>
            <w:noProof/>
            <w:webHidden/>
          </w:rPr>
          <w:tab/>
        </w:r>
        <w:r w:rsidR="00686998">
          <w:rPr>
            <w:noProof/>
            <w:webHidden/>
          </w:rPr>
          <w:fldChar w:fldCharType="begin"/>
        </w:r>
        <w:r w:rsidR="00686998">
          <w:rPr>
            <w:noProof/>
            <w:webHidden/>
          </w:rPr>
          <w:instrText xml:space="preserve"> PAGEREF _Toc151981492 \h </w:instrText>
        </w:r>
        <w:r w:rsidR="00686998">
          <w:rPr>
            <w:noProof/>
            <w:webHidden/>
          </w:rPr>
        </w:r>
        <w:r w:rsidR="00686998">
          <w:rPr>
            <w:noProof/>
            <w:webHidden/>
          </w:rPr>
          <w:fldChar w:fldCharType="separate"/>
        </w:r>
        <w:r w:rsidR="00686998">
          <w:rPr>
            <w:noProof/>
            <w:webHidden/>
          </w:rPr>
          <w:t>55</w:t>
        </w:r>
        <w:r w:rsidR="00686998">
          <w:rPr>
            <w:noProof/>
            <w:webHidden/>
          </w:rPr>
          <w:fldChar w:fldCharType="end"/>
        </w:r>
      </w:hyperlink>
    </w:p>
    <w:p w14:paraId="5B06A09C" w14:textId="2159A4AF"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3" w:history="1">
        <w:r w:rsidR="00686998" w:rsidRPr="00405421">
          <w:rPr>
            <w:rStyle w:val="Hipervnculo"/>
            <w:b/>
            <w:noProof/>
          </w:rPr>
          <w:t>3.12.3 Productos perecederos.</w:t>
        </w:r>
        <w:r w:rsidR="00686998">
          <w:rPr>
            <w:noProof/>
            <w:webHidden/>
          </w:rPr>
          <w:tab/>
        </w:r>
        <w:r w:rsidR="00686998">
          <w:rPr>
            <w:noProof/>
            <w:webHidden/>
          </w:rPr>
          <w:fldChar w:fldCharType="begin"/>
        </w:r>
        <w:r w:rsidR="00686998">
          <w:rPr>
            <w:noProof/>
            <w:webHidden/>
          </w:rPr>
          <w:instrText xml:space="preserve"> PAGEREF _Toc151981493 \h </w:instrText>
        </w:r>
        <w:r w:rsidR="00686998">
          <w:rPr>
            <w:noProof/>
            <w:webHidden/>
          </w:rPr>
        </w:r>
        <w:r w:rsidR="00686998">
          <w:rPr>
            <w:noProof/>
            <w:webHidden/>
          </w:rPr>
          <w:fldChar w:fldCharType="separate"/>
        </w:r>
        <w:r w:rsidR="00686998">
          <w:rPr>
            <w:noProof/>
            <w:webHidden/>
          </w:rPr>
          <w:t>56</w:t>
        </w:r>
        <w:r w:rsidR="00686998">
          <w:rPr>
            <w:noProof/>
            <w:webHidden/>
          </w:rPr>
          <w:fldChar w:fldCharType="end"/>
        </w:r>
      </w:hyperlink>
    </w:p>
    <w:p w14:paraId="284C648E" w14:textId="06033463"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94" w:history="1">
        <w:r w:rsidR="00686998" w:rsidRPr="00405421">
          <w:rPr>
            <w:rStyle w:val="Hipervnculo"/>
            <w:rFonts w:eastAsia="Times New Roman" w:cs="Times New Roman"/>
            <w:b/>
            <w:bCs/>
            <w:noProof/>
          </w:rPr>
          <w:t>3.13 La tecnología en los sistemas de almacenes.</w:t>
        </w:r>
        <w:r w:rsidR="00686998">
          <w:rPr>
            <w:noProof/>
            <w:webHidden/>
          </w:rPr>
          <w:tab/>
        </w:r>
        <w:r w:rsidR="00686998">
          <w:rPr>
            <w:noProof/>
            <w:webHidden/>
          </w:rPr>
          <w:fldChar w:fldCharType="begin"/>
        </w:r>
        <w:r w:rsidR="00686998">
          <w:rPr>
            <w:noProof/>
            <w:webHidden/>
          </w:rPr>
          <w:instrText xml:space="preserve"> PAGEREF _Toc151981494 \h </w:instrText>
        </w:r>
        <w:r w:rsidR="00686998">
          <w:rPr>
            <w:noProof/>
            <w:webHidden/>
          </w:rPr>
        </w:r>
        <w:r w:rsidR="00686998">
          <w:rPr>
            <w:noProof/>
            <w:webHidden/>
          </w:rPr>
          <w:fldChar w:fldCharType="separate"/>
        </w:r>
        <w:r w:rsidR="00686998">
          <w:rPr>
            <w:noProof/>
            <w:webHidden/>
          </w:rPr>
          <w:t>57</w:t>
        </w:r>
        <w:r w:rsidR="00686998">
          <w:rPr>
            <w:noProof/>
            <w:webHidden/>
          </w:rPr>
          <w:fldChar w:fldCharType="end"/>
        </w:r>
      </w:hyperlink>
    </w:p>
    <w:p w14:paraId="15BA53EF" w14:textId="29A0AB0B"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5" w:history="1">
        <w:r w:rsidR="00686998" w:rsidRPr="00405421">
          <w:rPr>
            <w:rStyle w:val="Hipervnculo"/>
            <w:b/>
            <w:noProof/>
          </w:rPr>
          <w:t>3.</w:t>
        </w:r>
        <w:r w:rsidR="00686998" w:rsidRPr="00405421">
          <w:rPr>
            <w:rStyle w:val="Hipervnculo"/>
            <w:rFonts w:eastAsia="Times New Roman" w:cs="Times New Roman"/>
            <w:b/>
            <w:bCs/>
            <w:noProof/>
          </w:rPr>
          <w:t>13.1 Warehouse Management System (WMS).</w:t>
        </w:r>
        <w:r w:rsidR="00686998">
          <w:rPr>
            <w:noProof/>
            <w:webHidden/>
          </w:rPr>
          <w:tab/>
        </w:r>
        <w:r w:rsidR="00686998">
          <w:rPr>
            <w:noProof/>
            <w:webHidden/>
          </w:rPr>
          <w:fldChar w:fldCharType="begin"/>
        </w:r>
        <w:r w:rsidR="00686998">
          <w:rPr>
            <w:noProof/>
            <w:webHidden/>
          </w:rPr>
          <w:instrText xml:space="preserve"> PAGEREF _Toc151981495 \h </w:instrText>
        </w:r>
        <w:r w:rsidR="00686998">
          <w:rPr>
            <w:noProof/>
            <w:webHidden/>
          </w:rPr>
        </w:r>
        <w:r w:rsidR="00686998">
          <w:rPr>
            <w:noProof/>
            <w:webHidden/>
          </w:rPr>
          <w:fldChar w:fldCharType="separate"/>
        </w:r>
        <w:r w:rsidR="00686998">
          <w:rPr>
            <w:noProof/>
            <w:webHidden/>
          </w:rPr>
          <w:t>57</w:t>
        </w:r>
        <w:r w:rsidR="00686998">
          <w:rPr>
            <w:noProof/>
            <w:webHidden/>
          </w:rPr>
          <w:fldChar w:fldCharType="end"/>
        </w:r>
      </w:hyperlink>
    </w:p>
    <w:p w14:paraId="2832C214" w14:textId="1886CEEC"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6" w:history="1">
        <w:r w:rsidR="00686998" w:rsidRPr="00405421">
          <w:rPr>
            <w:rStyle w:val="Hipervnculo"/>
            <w:b/>
            <w:noProof/>
          </w:rPr>
          <w:t>3.</w:t>
        </w:r>
        <w:r w:rsidR="00686998" w:rsidRPr="00405421">
          <w:rPr>
            <w:rStyle w:val="Hipervnculo"/>
            <w:rFonts w:eastAsia="Times New Roman" w:cs="Times New Roman"/>
            <w:b/>
            <w:bCs/>
            <w:noProof/>
          </w:rPr>
          <w:t>13.2 Inventory Management System (IMS).</w:t>
        </w:r>
        <w:r w:rsidR="00686998">
          <w:rPr>
            <w:noProof/>
            <w:webHidden/>
          </w:rPr>
          <w:tab/>
        </w:r>
        <w:r w:rsidR="00686998">
          <w:rPr>
            <w:noProof/>
            <w:webHidden/>
          </w:rPr>
          <w:fldChar w:fldCharType="begin"/>
        </w:r>
        <w:r w:rsidR="00686998">
          <w:rPr>
            <w:noProof/>
            <w:webHidden/>
          </w:rPr>
          <w:instrText xml:space="preserve"> PAGEREF _Toc151981496 \h </w:instrText>
        </w:r>
        <w:r w:rsidR="00686998">
          <w:rPr>
            <w:noProof/>
            <w:webHidden/>
          </w:rPr>
        </w:r>
        <w:r w:rsidR="00686998">
          <w:rPr>
            <w:noProof/>
            <w:webHidden/>
          </w:rPr>
          <w:fldChar w:fldCharType="separate"/>
        </w:r>
        <w:r w:rsidR="00686998">
          <w:rPr>
            <w:noProof/>
            <w:webHidden/>
          </w:rPr>
          <w:t>58</w:t>
        </w:r>
        <w:r w:rsidR="00686998">
          <w:rPr>
            <w:noProof/>
            <w:webHidden/>
          </w:rPr>
          <w:fldChar w:fldCharType="end"/>
        </w:r>
      </w:hyperlink>
    </w:p>
    <w:p w14:paraId="3E4C5354" w14:textId="5AF25F47"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7" w:history="1">
        <w:r w:rsidR="00686998" w:rsidRPr="00405421">
          <w:rPr>
            <w:rStyle w:val="Hipervnculo"/>
            <w:b/>
            <w:noProof/>
          </w:rPr>
          <w:t xml:space="preserve">3.13.3 La </w:t>
        </w:r>
        <w:r w:rsidR="00686998" w:rsidRPr="00405421">
          <w:rPr>
            <w:rStyle w:val="Hipervnculo"/>
            <w:b/>
            <w:bCs/>
            <w:noProof/>
          </w:rPr>
          <w:t>unión</w:t>
        </w:r>
        <w:r w:rsidR="00686998" w:rsidRPr="00405421">
          <w:rPr>
            <w:rStyle w:val="Hipervnculo"/>
            <w:b/>
            <w:noProof/>
          </w:rPr>
          <w:t xml:space="preserve"> de WMS e IMS: Optimizando la </w:t>
        </w:r>
        <w:r w:rsidR="00686998" w:rsidRPr="00405421">
          <w:rPr>
            <w:rStyle w:val="Hipervnculo"/>
            <w:b/>
            <w:bCs/>
            <w:noProof/>
          </w:rPr>
          <w:t>gestión</w:t>
        </w:r>
        <w:r w:rsidR="00686998" w:rsidRPr="00405421">
          <w:rPr>
            <w:rStyle w:val="Hipervnculo"/>
            <w:b/>
            <w:noProof/>
          </w:rPr>
          <w:t xml:space="preserve"> de </w:t>
        </w:r>
        <w:r w:rsidR="00686998" w:rsidRPr="00405421">
          <w:rPr>
            <w:rStyle w:val="Hipervnculo"/>
            <w:b/>
            <w:bCs/>
            <w:noProof/>
          </w:rPr>
          <w:t>almacenes</w:t>
        </w:r>
        <w:r w:rsidR="00686998" w:rsidRPr="00405421">
          <w:rPr>
            <w:rStyle w:val="Hipervnculo"/>
            <w:b/>
            <w:noProof/>
          </w:rPr>
          <w:t xml:space="preserve"> e </w:t>
        </w:r>
        <w:r w:rsidR="00686998" w:rsidRPr="00405421">
          <w:rPr>
            <w:rStyle w:val="Hipervnculo"/>
            <w:b/>
            <w:bCs/>
            <w:noProof/>
          </w:rPr>
          <w:t>inventario</w:t>
        </w:r>
        <w:r w:rsidR="00686998" w:rsidRPr="00405421">
          <w:rPr>
            <w:rStyle w:val="Hipervnculo"/>
            <w:b/>
            <w:noProof/>
          </w:rPr>
          <w:t>.</w:t>
        </w:r>
        <w:r w:rsidR="00686998">
          <w:rPr>
            <w:noProof/>
            <w:webHidden/>
          </w:rPr>
          <w:tab/>
        </w:r>
        <w:r w:rsidR="00686998">
          <w:rPr>
            <w:noProof/>
            <w:webHidden/>
          </w:rPr>
          <w:fldChar w:fldCharType="begin"/>
        </w:r>
        <w:r w:rsidR="00686998">
          <w:rPr>
            <w:noProof/>
            <w:webHidden/>
          </w:rPr>
          <w:instrText xml:space="preserve"> PAGEREF _Toc151981497 \h </w:instrText>
        </w:r>
        <w:r w:rsidR="00686998">
          <w:rPr>
            <w:noProof/>
            <w:webHidden/>
          </w:rPr>
        </w:r>
        <w:r w:rsidR="00686998">
          <w:rPr>
            <w:noProof/>
            <w:webHidden/>
          </w:rPr>
          <w:fldChar w:fldCharType="separate"/>
        </w:r>
        <w:r w:rsidR="00686998">
          <w:rPr>
            <w:noProof/>
            <w:webHidden/>
          </w:rPr>
          <w:t>59</w:t>
        </w:r>
        <w:r w:rsidR="00686998">
          <w:rPr>
            <w:noProof/>
            <w:webHidden/>
          </w:rPr>
          <w:fldChar w:fldCharType="end"/>
        </w:r>
      </w:hyperlink>
    </w:p>
    <w:p w14:paraId="1125A418" w14:textId="7D6FD808"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498" w:history="1">
        <w:r w:rsidR="00686998" w:rsidRPr="00405421">
          <w:rPr>
            <w:rStyle w:val="Hipervnculo"/>
            <w:rFonts w:cs="Times New Roman"/>
            <w:b/>
            <w:noProof/>
          </w:rPr>
          <w:t>3.14 Métricas y Términos de Control.</w:t>
        </w:r>
        <w:r w:rsidR="00686998">
          <w:rPr>
            <w:noProof/>
            <w:webHidden/>
          </w:rPr>
          <w:tab/>
        </w:r>
        <w:r w:rsidR="00686998">
          <w:rPr>
            <w:noProof/>
            <w:webHidden/>
          </w:rPr>
          <w:fldChar w:fldCharType="begin"/>
        </w:r>
        <w:r w:rsidR="00686998">
          <w:rPr>
            <w:noProof/>
            <w:webHidden/>
          </w:rPr>
          <w:instrText xml:space="preserve"> PAGEREF _Toc151981498 \h </w:instrText>
        </w:r>
        <w:r w:rsidR="00686998">
          <w:rPr>
            <w:noProof/>
            <w:webHidden/>
          </w:rPr>
        </w:r>
        <w:r w:rsidR="00686998">
          <w:rPr>
            <w:noProof/>
            <w:webHidden/>
          </w:rPr>
          <w:fldChar w:fldCharType="separate"/>
        </w:r>
        <w:r w:rsidR="00686998">
          <w:rPr>
            <w:noProof/>
            <w:webHidden/>
          </w:rPr>
          <w:t>59</w:t>
        </w:r>
        <w:r w:rsidR="00686998">
          <w:rPr>
            <w:noProof/>
            <w:webHidden/>
          </w:rPr>
          <w:fldChar w:fldCharType="end"/>
        </w:r>
      </w:hyperlink>
    </w:p>
    <w:p w14:paraId="6C14F9BE" w14:textId="3F62F67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499" w:history="1">
        <w:r w:rsidR="00686998" w:rsidRPr="00405421">
          <w:rPr>
            <w:rStyle w:val="Hipervnculo"/>
            <w:b/>
            <w:noProof/>
          </w:rPr>
          <w:t>3.</w:t>
        </w:r>
        <w:r w:rsidR="00686998" w:rsidRPr="00405421">
          <w:rPr>
            <w:rStyle w:val="Hipervnculo"/>
            <w:rFonts w:eastAsia="Times New Roman" w:cs="Times New Roman"/>
            <w:b/>
            <w:bCs/>
            <w:noProof/>
          </w:rPr>
          <w:t>14.1</w:t>
        </w:r>
        <w:r w:rsidR="00686998" w:rsidRPr="00405421">
          <w:rPr>
            <w:rStyle w:val="Hipervnculo"/>
            <w:rFonts w:eastAsia="Times New Roman" w:cs="Times New Roman"/>
            <w:b/>
            <w:noProof/>
          </w:rPr>
          <w:t xml:space="preserve"> Control de Calidad</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499 \h </w:instrText>
        </w:r>
        <w:r w:rsidR="00686998">
          <w:rPr>
            <w:noProof/>
            <w:webHidden/>
          </w:rPr>
        </w:r>
        <w:r w:rsidR="00686998">
          <w:rPr>
            <w:noProof/>
            <w:webHidden/>
          </w:rPr>
          <w:fldChar w:fldCharType="separate"/>
        </w:r>
        <w:r w:rsidR="00686998">
          <w:rPr>
            <w:noProof/>
            <w:webHidden/>
          </w:rPr>
          <w:t>60</w:t>
        </w:r>
        <w:r w:rsidR="00686998">
          <w:rPr>
            <w:noProof/>
            <w:webHidden/>
          </w:rPr>
          <w:fldChar w:fldCharType="end"/>
        </w:r>
      </w:hyperlink>
    </w:p>
    <w:p w14:paraId="7BBDE3BC" w14:textId="23D7B471"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0" w:history="1">
        <w:r w:rsidR="00686998" w:rsidRPr="00405421">
          <w:rPr>
            <w:rStyle w:val="Hipervnculo"/>
            <w:b/>
            <w:noProof/>
          </w:rPr>
          <w:t>3.</w:t>
        </w:r>
        <w:r w:rsidR="00686998" w:rsidRPr="00405421">
          <w:rPr>
            <w:rStyle w:val="Hipervnculo"/>
            <w:rFonts w:eastAsia="Times New Roman" w:cs="Times New Roman"/>
            <w:b/>
            <w:bCs/>
            <w:noProof/>
          </w:rPr>
          <w:t>14.2</w:t>
        </w:r>
        <w:r w:rsidR="00686998" w:rsidRPr="00405421">
          <w:rPr>
            <w:rStyle w:val="Hipervnculo"/>
            <w:rFonts w:eastAsia="Times New Roman" w:cs="Times New Roman"/>
            <w:b/>
            <w:noProof/>
          </w:rPr>
          <w:t xml:space="preserve"> Stock-Out</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0 \h </w:instrText>
        </w:r>
        <w:r w:rsidR="00686998">
          <w:rPr>
            <w:noProof/>
            <w:webHidden/>
          </w:rPr>
        </w:r>
        <w:r w:rsidR="00686998">
          <w:rPr>
            <w:noProof/>
            <w:webHidden/>
          </w:rPr>
          <w:fldChar w:fldCharType="separate"/>
        </w:r>
        <w:r w:rsidR="00686998">
          <w:rPr>
            <w:noProof/>
            <w:webHidden/>
          </w:rPr>
          <w:t>60</w:t>
        </w:r>
        <w:r w:rsidR="00686998">
          <w:rPr>
            <w:noProof/>
            <w:webHidden/>
          </w:rPr>
          <w:fldChar w:fldCharType="end"/>
        </w:r>
      </w:hyperlink>
    </w:p>
    <w:p w14:paraId="3ED68AEC" w14:textId="4EBDCFA6"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1" w:history="1">
        <w:r w:rsidR="00686998" w:rsidRPr="00405421">
          <w:rPr>
            <w:rStyle w:val="Hipervnculo"/>
            <w:b/>
            <w:noProof/>
          </w:rPr>
          <w:t>3.</w:t>
        </w:r>
        <w:r w:rsidR="00686998" w:rsidRPr="00405421">
          <w:rPr>
            <w:rStyle w:val="Hipervnculo"/>
            <w:rFonts w:eastAsia="Times New Roman" w:cs="Times New Roman"/>
            <w:b/>
            <w:bCs/>
            <w:noProof/>
          </w:rPr>
          <w:t>14.3</w:t>
        </w:r>
        <w:r w:rsidR="00686998" w:rsidRPr="00405421">
          <w:rPr>
            <w:rStyle w:val="Hipervnculo"/>
            <w:rFonts w:eastAsia="Times New Roman" w:cs="Times New Roman"/>
            <w:b/>
            <w:noProof/>
          </w:rPr>
          <w:t xml:space="preserve"> Punto de Reorden (Reorder Point</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1 \h </w:instrText>
        </w:r>
        <w:r w:rsidR="00686998">
          <w:rPr>
            <w:noProof/>
            <w:webHidden/>
          </w:rPr>
        </w:r>
        <w:r w:rsidR="00686998">
          <w:rPr>
            <w:noProof/>
            <w:webHidden/>
          </w:rPr>
          <w:fldChar w:fldCharType="separate"/>
        </w:r>
        <w:r w:rsidR="00686998">
          <w:rPr>
            <w:noProof/>
            <w:webHidden/>
          </w:rPr>
          <w:t>61</w:t>
        </w:r>
        <w:r w:rsidR="00686998">
          <w:rPr>
            <w:noProof/>
            <w:webHidden/>
          </w:rPr>
          <w:fldChar w:fldCharType="end"/>
        </w:r>
      </w:hyperlink>
    </w:p>
    <w:p w14:paraId="479C61AA" w14:textId="4540F1B3"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2" w:history="1">
        <w:r w:rsidR="00686998" w:rsidRPr="00405421">
          <w:rPr>
            <w:rStyle w:val="Hipervnculo"/>
            <w:b/>
            <w:noProof/>
          </w:rPr>
          <w:t>3.</w:t>
        </w:r>
        <w:r w:rsidR="00686998" w:rsidRPr="00405421">
          <w:rPr>
            <w:rStyle w:val="Hipervnculo"/>
            <w:rFonts w:eastAsia="Times New Roman" w:cs="Times New Roman"/>
            <w:b/>
            <w:bCs/>
            <w:noProof/>
          </w:rPr>
          <w:t>14.4</w:t>
        </w:r>
        <w:r w:rsidR="00686998" w:rsidRPr="00405421">
          <w:rPr>
            <w:rStyle w:val="Hipervnculo"/>
            <w:rFonts w:eastAsia="Times New Roman" w:cs="Times New Roman"/>
            <w:b/>
            <w:noProof/>
          </w:rPr>
          <w:t xml:space="preserve"> Rotación de Inventario (Turnover</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2 \h </w:instrText>
        </w:r>
        <w:r w:rsidR="00686998">
          <w:rPr>
            <w:noProof/>
            <w:webHidden/>
          </w:rPr>
        </w:r>
        <w:r w:rsidR="00686998">
          <w:rPr>
            <w:noProof/>
            <w:webHidden/>
          </w:rPr>
          <w:fldChar w:fldCharType="separate"/>
        </w:r>
        <w:r w:rsidR="00686998">
          <w:rPr>
            <w:noProof/>
            <w:webHidden/>
          </w:rPr>
          <w:t>61</w:t>
        </w:r>
        <w:r w:rsidR="00686998">
          <w:rPr>
            <w:noProof/>
            <w:webHidden/>
          </w:rPr>
          <w:fldChar w:fldCharType="end"/>
        </w:r>
      </w:hyperlink>
    </w:p>
    <w:p w14:paraId="555BA01B" w14:textId="5DCD27F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3" w:history="1">
        <w:r w:rsidR="00686998" w:rsidRPr="00405421">
          <w:rPr>
            <w:rStyle w:val="Hipervnculo"/>
            <w:b/>
            <w:noProof/>
          </w:rPr>
          <w:t>3.14.5 Cross-Docking</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3 \h </w:instrText>
        </w:r>
        <w:r w:rsidR="00686998">
          <w:rPr>
            <w:noProof/>
            <w:webHidden/>
          </w:rPr>
        </w:r>
        <w:r w:rsidR="00686998">
          <w:rPr>
            <w:noProof/>
            <w:webHidden/>
          </w:rPr>
          <w:fldChar w:fldCharType="separate"/>
        </w:r>
        <w:r w:rsidR="00686998">
          <w:rPr>
            <w:noProof/>
            <w:webHidden/>
          </w:rPr>
          <w:t>62</w:t>
        </w:r>
        <w:r w:rsidR="00686998">
          <w:rPr>
            <w:noProof/>
            <w:webHidden/>
          </w:rPr>
          <w:fldChar w:fldCharType="end"/>
        </w:r>
      </w:hyperlink>
    </w:p>
    <w:p w14:paraId="371A147C" w14:textId="0B3AB2F8"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4" w:history="1">
        <w:r w:rsidR="00686998" w:rsidRPr="00405421">
          <w:rPr>
            <w:rStyle w:val="Hipervnculo"/>
            <w:b/>
            <w:noProof/>
          </w:rPr>
          <w:t>3.14.</w:t>
        </w:r>
        <w:r w:rsidR="00686998" w:rsidRPr="00405421">
          <w:rPr>
            <w:rStyle w:val="Hipervnculo"/>
            <w:b/>
            <w:bCs/>
            <w:noProof/>
          </w:rPr>
          <w:t>6</w:t>
        </w:r>
        <w:r w:rsidR="00686998" w:rsidRPr="00405421">
          <w:rPr>
            <w:rStyle w:val="Hipervnculo"/>
            <w:b/>
            <w:noProof/>
          </w:rPr>
          <w:t xml:space="preserve"> Lead Time de Suministro</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4 \h </w:instrText>
        </w:r>
        <w:r w:rsidR="00686998">
          <w:rPr>
            <w:noProof/>
            <w:webHidden/>
          </w:rPr>
        </w:r>
        <w:r w:rsidR="00686998">
          <w:rPr>
            <w:noProof/>
            <w:webHidden/>
          </w:rPr>
          <w:fldChar w:fldCharType="separate"/>
        </w:r>
        <w:r w:rsidR="00686998">
          <w:rPr>
            <w:noProof/>
            <w:webHidden/>
          </w:rPr>
          <w:t>63</w:t>
        </w:r>
        <w:r w:rsidR="00686998">
          <w:rPr>
            <w:noProof/>
            <w:webHidden/>
          </w:rPr>
          <w:fldChar w:fldCharType="end"/>
        </w:r>
      </w:hyperlink>
    </w:p>
    <w:p w14:paraId="7E90A95E" w14:textId="7F99955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5" w:history="1">
        <w:r w:rsidR="00686998" w:rsidRPr="00405421">
          <w:rPr>
            <w:rStyle w:val="Hipervnculo"/>
            <w:b/>
            <w:noProof/>
          </w:rPr>
          <w:t>3.14.</w:t>
        </w:r>
        <w:r w:rsidR="00686998" w:rsidRPr="00405421">
          <w:rPr>
            <w:rStyle w:val="Hipervnculo"/>
            <w:b/>
            <w:bCs/>
            <w:noProof/>
          </w:rPr>
          <w:t>7</w:t>
        </w:r>
        <w:r w:rsidR="00686998" w:rsidRPr="00405421">
          <w:rPr>
            <w:rStyle w:val="Hipervnculo"/>
            <w:b/>
            <w:noProof/>
          </w:rPr>
          <w:t xml:space="preserve"> KPI - Indicadores Clave de Rendimiento</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5 \h </w:instrText>
        </w:r>
        <w:r w:rsidR="00686998">
          <w:rPr>
            <w:noProof/>
            <w:webHidden/>
          </w:rPr>
        </w:r>
        <w:r w:rsidR="00686998">
          <w:rPr>
            <w:noProof/>
            <w:webHidden/>
          </w:rPr>
          <w:fldChar w:fldCharType="separate"/>
        </w:r>
        <w:r w:rsidR="00686998">
          <w:rPr>
            <w:noProof/>
            <w:webHidden/>
          </w:rPr>
          <w:t>63</w:t>
        </w:r>
        <w:r w:rsidR="00686998">
          <w:rPr>
            <w:noProof/>
            <w:webHidden/>
          </w:rPr>
          <w:fldChar w:fldCharType="end"/>
        </w:r>
      </w:hyperlink>
    </w:p>
    <w:p w14:paraId="0EBE7090" w14:textId="26412F4A"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6" w:history="1">
        <w:r w:rsidR="00686998" w:rsidRPr="00405421">
          <w:rPr>
            <w:rStyle w:val="Hipervnculo"/>
            <w:b/>
            <w:noProof/>
          </w:rPr>
          <w:t>3.14.</w:t>
        </w:r>
        <w:r w:rsidR="00686998" w:rsidRPr="00405421">
          <w:rPr>
            <w:rStyle w:val="Hipervnculo"/>
            <w:b/>
            <w:bCs/>
            <w:noProof/>
          </w:rPr>
          <w:t>8</w:t>
        </w:r>
        <w:r w:rsidR="00686998" w:rsidRPr="00405421">
          <w:rPr>
            <w:rStyle w:val="Hipervnculo"/>
            <w:b/>
            <w:noProof/>
          </w:rPr>
          <w:t xml:space="preserve"> SKU (Stock Keeping Unit</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6 \h </w:instrText>
        </w:r>
        <w:r w:rsidR="00686998">
          <w:rPr>
            <w:noProof/>
            <w:webHidden/>
          </w:rPr>
        </w:r>
        <w:r w:rsidR="00686998">
          <w:rPr>
            <w:noProof/>
            <w:webHidden/>
          </w:rPr>
          <w:fldChar w:fldCharType="separate"/>
        </w:r>
        <w:r w:rsidR="00686998">
          <w:rPr>
            <w:noProof/>
            <w:webHidden/>
          </w:rPr>
          <w:t>65</w:t>
        </w:r>
        <w:r w:rsidR="00686998">
          <w:rPr>
            <w:noProof/>
            <w:webHidden/>
          </w:rPr>
          <w:fldChar w:fldCharType="end"/>
        </w:r>
      </w:hyperlink>
    </w:p>
    <w:p w14:paraId="3AF11011" w14:textId="1C7DB825"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7" w:history="1">
        <w:r w:rsidR="00686998" w:rsidRPr="00405421">
          <w:rPr>
            <w:rStyle w:val="Hipervnculo"/>
            <w:b/>
            <w:noProof/>
          </w:rPr>
          <w:t>3.14.</w:t>
        </w:r>
        <w:r w:rsidR="00686998" w:rsidRPr="00405421">
          <w:rPr>
            <w:rStyle w:val="Hipervnculo"/>
            <w:b/>
            <w:bCs/>
            <w:noProof/>
          </w:rPr>
          <w:t>9</w:t>
        </w:r>
        <w:r w:rsidR="00686998" w:rsidRPr="00405421">
          <w:rPr>
            <w:rStyle w:val="Hipervnculo"/>
            <w:b/>
            <w:noProof/>
          </w:rPr>
          <w:t xml:space="preserve"> Análisis ABC</w:t>
        </w:r>
        <w:r w:rsidR="00686998" w:rsidRPr="00405421">
          <w:rPr>
            <w:rStyle w:val="Hipervnculo"/>
            <w:rFonts w:eastAsia="Times New Roman" w:cs="Times New Roman"/>
            <w:b/>
            <w:bCs/>
            <w:noProof/>
          </w:rPr>
          <w:t>.</w:t>
        </w:r>
        <w:r w:rsidR="00686998">
          <w:rPr>
            <w:noProof/>
            <w:webHidden/>
          </w:rPr>
          <w:tab/>
        </w:r>
        <w:r w:rsidR="00686998">
          <w:rPr>
            <w:noProof/>
            <w:webHidden/>
          </w:rPr>
          <w:fldChar w:fldCharType="begin"/>
        </w:r>
        <w:r w:rsidR="00686998">
          <w:rPr>
            <w:noProof/>
            <w:webHidden/>
          </w:rPr>
          <w:instrText xml:space="preserve"> PAGEREF _Toc151981507 \h </w:instrText>
        </w:r>
        <w:r w:rsidR="00686998">
          <w:rPr>
            <w:noProof/>
            <w:webHidden/>
          </w:rPr>
        </w:r>
        <w:r w:rsidR="00686998">
          <w:rPr>
            <w:noProof/>
            <w:webHidden/>
          </w:rPr>
          <w:fldChar w:fldCharType="separate"/>
        </w:r>
        <w:r w:rsidR="00686998">
          <w:rPr>
            <w:noProof/>
            <w:webHidden/>
          </w:rPr>
          <w:t>65</w:t>
        </w:r>
        <w:r w:rsidR="00686998">
          <w:rPr>
            <w:noProof/>
            <w:webHidden/>
          </w:rPr>
          <w:fldChar w:fldCharType="end"/>
        </w:r>
      </w:hyperlink>
    </w:p>
    <w:p w14:paraId="4D022827" w14:textId="0644277F"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08" w:history="1">
        <w:r w:rsidR="00686998" w:rsidRPr="00405421">
          <w:rPr>
            <w:rStyle w:val="Hipervnculo"/>
            <w:rFonts w:cs="Times New Roman"/>
            <w:b/>
            <w:bCs/>
            <w:noProof/>
          </w:rPr>
          <w:t>3.15 Autenticación de usuarios</w:t>
        </w:r>
        <w:r w:rsidR="00686998">
          <w:rPr>
            <w:noProof/>
            <w:webHidden/>
          </w:rPr>
          <w:tab/>
        </w:r>
        <w:r w:rsidR="00686998">
          <w:rPr>
            <w:noProof/>
            <w:webHidden/>
          </w:rPr>
          <w:fldChar w:fldCharType="begin"/>
        </w:r>
        <w:r w:rsidR="00686998">
          <w:rPr>
            <w:noProof/>
            <w:webHidden/>
          </w:rPr>
          <w:instrText xml:space="preserve"> PAGEREF _Toc151981508 \h </w:instrText>
        </w:r>
        <w:r w:rsidR="00686998">
          <w:rPr>
            <w:noProof/>
            <w:webHidden/>
          </w:rPr>
        </w:r>
        <w:r w:rsidR="00686998">
          <w:rPr>
            <w:noProof/>
            <w:webHidden/>
          </w:rPr>
          <w:fldChar w:fldCharType="separate"/>
        </w:r>
        <w:r w:rsidR="00686998">
          <w:rPr>
            <w:noProof/>
            <w:webHidden/>
          </w:rPr>
          <w:t>66</w:t>
        </w:r>
        <w:r w:rsidR="00686998">
          <w:rPr>
            <w:noProof/>
            <w:webHidden/>
          </w:rPr>
          <w:fldChar w:fldCharType="end"/>
        </w:r>
      </w:hyperlink>
    </w:p>
    <w:p w14:paraId="66CB410C" w14:textId="65FEC3CB"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09" w:history="1">
        <w:r w:rsidR="00686998" w:rsidRPr="00405421">
          <w:rPr>
            <w:rStyle w:val="Hipervnculo"/>
            <w:b/>
            <w:bCs/>
            <w:noProof/>
          </w:rPr>
          <w:t>3.15.1 Función Hash</w:t>
        </w:r>
        <w:r w:rsidR="00686998">
          <w:rPr>
            <w:noProof/>
            <w:webHidden/>
          </w:rPr>
          <w:tab/>
        </w:r>
        <w:r w:rsidR="00686998">
          <w:rPr>
            <w:noProof/>
            <w:webHidden/>
          </w:rPr>
          <w:fldChar w:fldCharType="begin"/>
        </w:r>
        <w:r w:rsidR="00686998">
          <w:rPr>
            <w:noProof/>
            <w:webHidden/>
          </w:rPr>
          <w:instrText xml:space="preserve"> PAGEREF _Toc151981509 \h </w:instrText>
        </w:r>
        <w:r w:rsidR="00686998">
          <w:rPr>
            <w:noProof/>
            <w:webHidden/>
          </w:rPr>
        </w:r>
        <w:r w:rsidR="00686998">
          <w:rPr>
            <w:noProof/>
            <w:webHidden/>
          </w:rPr>
          <w:fldChar w:fldCharType="separate"/>
        </w:r>
        <w:r w:rsidR="00686998">
          <w:rPr>
            <w:noProof/>
            <w:webHidden/>
          </w:rPr>
          <w:t>66</w:t>
        </w:r>
        <w:r w:rsidR="00686998">
          <w:rPr>
            <w:noProof/>
            <w:webHidden/>
          </w:rPr>
          <w:fldChar w:fldCharType="end"/>
        </w:r>
      </w:hyperlink>
    </w:p>
    <w:p w14:paraId="1E8B643E" w14:textId="7DAA8A20"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0" w:history="1">
        <w:r w:rsidR="00686998" w:rsidRPr="00405421">
          <w:rPr>
            <w:rStyle w:val="Hipervnculo"/>
            <w:b/>
            <w:bCs/>
            <w:noProof/>
          </w:rPr>
          <w:t>3.15.2 Salt</w:t>
        </w:r>
        <w:r w:rsidR="00686998">
          <w:rPr>
            <w:noProof/>
            <w:webHidden/>
          </w:rPr>
          <w:tab/>
        </w:r>
        <w:r w:rsidR="00686998">
          <w:rPr>
            <w:noProof/>
            <w:webHidden/>
          </w:rPr>
          <w:fldChar w:fldCharType="begin"/>
        </w:r>
        <w:r w:rsidR="00686998">
          <w:rPr>
            <w:noProof/>
            <w:webHidden/>
          </w:rPr>
          <w:instrText xml:space="preserve"> PAGEREF _Toc151981510 \h </w:instrText>
        </w:r>
        <w:r w:rsidR="00686998">
          <w:rPr>
            <w:noProof/>
            <w:webHidden/>
          </w:rPr>
        </w:r>
        <w:r w:rsidR="00686998">
          <w:rPr>
            <w:noProof/>
            <w:webHidden/>
          </w:rPr>
          <w:fldChar w:fldCharType="separate"/>
        </w:r>
        <w:r w:rsidR="00686998">
          <w:rPr>
            <w:noProof/>
            <w:webHidden/>
          </w:rPr>
          <w:t>66</w:t>
        </w:r>
        <w:r w:rsidR="00686998">
          <w:rPr>
            <w:noProof/>
            <w:webHidden/>
          </w:rPr>
          <w:fldChar w:fldCharType="end"/>
        </w:r>
      </w:hyperlink>
    </w:p>
    <w:p w14:paraId="6491742A" w14:textId="71D5969A"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1" w:history="1">
        <w:r w:rsidR="00686998" w:rsidRPr="00405421">
          <w:rPr>
            <w:rStyle w:val="Hipervnculo"/>
            <w:b/>
            <w:bCs/>
            <w:noProof/>
          </w:rPr>
          <w:t>3.15.3 Nonce</w:t>
        </w:r>
        <w:r w:rsidR="00686998">
          <w:rPr>
            <w:noProof/>
            <w:webHidden/>
          </w:rPr>
          <w:tab/>
        </w:r>
        <w:r w:rsidR="00686998">
          <w:rPr>
            <w:noProof/>
            <w:webHidden/>
          </w:rPr>
          <w:fldChar w:fldCharType="begin"/>
        </w:r>
        <w:r w:rsidR="00686998">
          <w:rPr>
            <w:noProof/>
            <w:webHidden/>
          </w:rPr>
          <w:instrText xml:space="preserve"> PAGEREF _Toc151981511 \h </w:instrText>
        </w:r>
        <w:r w:rsidR="00686998">
          <w:rPr>
            <w:noProof/>
            <w:webHidden/>
          </w:rPr>
        </w:r>
        <w:r w:rsidR="00686998">
          <w:rPr>
            <w:noProof/>
            <w:webHidden/>
          </w:rPr>
          <w:fldChar w:fldCharType="separate"/>
        </w:r>
        <w:r w:rsidR="00686998">
          <w:rPr>
            <w:noProof/>
            <w:webHidden/>
          </w:rPr>
          <w:t>67</w:t>
        </w:r>
        <w:r w:rsidR="00686998">
          <w:rPr>
            <w:noProof/>
            <w:webHidden/>
          </w:rPr>
          <w:fldChar w:fldCharType="end"/>
        </w:r>
      </w:hyperlink>
    </w:p>
    <w:p w14:paraId="3B2260B3" w14:textId="21672A4D"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512" w:history="1">
        <w:r w:rsidR="00686998" w:rsidRPr="00405421">
          <w:rPr>
            <w:rStyle w:val="Hipervnculo"/>
            <w:rFonts w:cs="Times New Roman"/>
            <w:b/>
            <w:noProof/>
          </w:rPr>
          <w:t>CAPÍTULO 4: ANÁLISIS DEL SISTEMA</w:t>
        </w:r>
        <w:r w:rsidR="00686998">
          <w:rPr>
            <w:noProof/>
            <w:webHidden/>
          </w:rPr>
          <w:tab/>
        </w:r>
        <w:r w:rsidR="00686998">
          <w:rPr>
            <w:noProof/>
            <w:webHidden/>
          </w:rPr>
          <w:fldChar w:fldCharType="begin"/>
        </w:r>
        <w:r w:rsidR="00686998">
          <w:rPr>
            <w:noProof/>
            <w:webHidden/>
          </w:rPr>
          <w:instrText xml:space="preserve"> PAGEREF _Toc151981512 \h </w:instrText>
        </w:r>
        <w:r w:rsidR="00686998">
          <w:rPr>
            <w:noProof/>
            <w:webHidden/>
          </w:rPr>
        </w:r>
        <w:r w:rsidR="00686998">
          <w:rPr>
            <w:noProof/>
            <w:webHidden/>
          </w:rPr>
          <w:fldChar w:fldCharType="separate"/>
        </w:r>
        <w:r w:rsidR="00686998">
          <w:rPr>
            <w:noProof/>
            <w:webHidden/>
          </w:rPr>
          <w:t>68</w:t>
        </w:r>
        <w:r w:rsidR="00686998">
          <w:rPr>
            <w:noProof/>
            <w:webHidden/>
          </w:rPr>
          <w:fldChar w:fldCharType="end"/>
        </w:r>
      </w:hyperlink>
    </w:p>
    <w:p w14:paraId="30E48D04" w14:textId="532A1EBC"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13" w:history="1">
        <w:r w:rsidR="00686998" w:rsidRPr="00405421">
          <w:rPr>
            <w:rStyle w:val="Hipervnculo"/>
            <w:rFonts w:cs="Times New Roman"/>
            <w:b/>
            <w:noProof/>
          </w:rPr>
          <w:t>4.1 Estudio de factibilidad</w:t>
        </w:r>
        <w:r w:rsidR="00686998">
          <w:rPr>
            <w:noProof/>
            <w:webHidden/>
          </w:rPr>
          <w:tab/>
        </w:r>
        <w:r w:rsidR="00686998">
          <w:rPr>
            <w:noProof/>
            <w:webHidden/>
          </w:rPr>
          <w:fldChar w:fldCharType="begin"/>
        </w:r>
        <w:r w:rsidR="00686998">
          <w:rPr>
            <w:noProof/>
            <w:webHidden/>
          </w:rPr>
          <w:instrText xml:space="preserve"> PAGEREF _Toc151981513 \h </w:instrText>
        </w:r>
        <w:r w:rsidR="00686998">
          <w:rPr>
            <w:noProof/>
            <w:webHidden/>
          </w:rPr>
        </w:r>
        <w:r w:rsidR="00686998">
          <w:rPr>
            <w:noProof/>
            <w:webHidden/>
          </w:rPr>
          <w:fldChar w:fldCharType="separate"/>
        </w:r>
        <w:r w:rsidR="00686998">
          <w:rPr>
            <w:noProof/>
            <w:webHidden/>
          </w:rPr>
          <w:t>68</w:t>
        </w:r>
        <w:r w:rsidR="00686998">
          <w:rPr>
            <w:noProof/>
            <w:webHidden/>
          </w:rPr>
          <w:fldChar w:fldCharType="end"/>
        </w:r>
      </w:hyperlink>
    </w:p>
    <w:p w14:paraId="4B02B210" w14:textId="7304E61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4" w:history="1">
        <w:r w:rsidR="00686998" w:rsidRPr="00405421">
          <w:rPr>
            <w:rStyle w:val="Hipervnculo"/>
            <w:rFonts w:cs="Times New Roman"/>
            <w:b/>
            <w:noProof/>
          </w:rPr>
          <w:t>4.1.1 Estudio Técnico</w:t>
        </w:r>
        <w:r w:rsidR="00686998">
          <w:rPr>
            <w:noProof/>
            <w:webHidden/>
          </w:rPr>
          <w:tab/>
        </w:r>
        <w:r w:rsidR="00686998">
          <w:rPr>
            <w:noProof/>
            <w:webHidden/>
          </w:rPr>
          <w:fldChar w:fldCharType="begin"/>
        </w:r>
        <w:r w:rsidR="00686998">
          <w:rPr>
            <w:noProof/>
            <w:webHidden/>
          </w:rPr>
          <w:instrText xml:space="preserve"> PAGEREF _Toc151981514 \h </w:instrText>
        </w:r>
        <w:r w:rsidR="00686998">
          <w:rPr>
            <w:noProof/>
            <w:webHidden/>
          </w:rPr>
        </w:r>
        <w:r w:rsidR="00686998">
          <w:rPr>
            <w:noProof/>
            <w:webHidden/>
          </w:rPr>
          <w:fldChar w:fldCharType="separate"/>
        </w:r>
        <w:r w:rsidR="00686998">
          <w:rPr>
            <w:noProof/>
            <w:webHidden/>
          </w:rPr>
          <w:t>68</w:t>
        </w:r>
        <w:r w:rsidR="00686998">
          <w:rPr>
            <w:noProof/>
            <w:webHidden/>
          </w:rPr>
          <w:fldChar w:fldCharType="end"/>
        </w:r>
      </w:hyperlink>
    </w:p>
    <w:p w14:paraId="4175E0F6" w14:textId="245650EF"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5" w:history="1">
        <w:r w:rsidR="00686998" w:rsidRPr="00405421">
          <w:rPr>
            <w:rStyle w:val="Hipervnculo"/>
            <w:rFonts w:cs="Times New Roman"/>
            <w:b/>
            <w:noProof/>
          </w:rPr>
          <w:t>4.1.2 Estudio Económico</w:t>
        </w:r>
        <w:r w:rsidR="00686998">
          <w:rPr>
            <w:noProof/>
            <w:webHidden/>
          </w:rPr>
          <w:tab/>
        </w:r>
        <w:r w:rsidR="00686998">
          <w:rPr>
            <w:noProof/>
            <w:webHidden/>
          </w:rPr>
          <w:fldChar w:fldCharType="begin"/>
        </w:r>
        <w:r w:rsidR="00686998">
          <w:rPr>
            <w:noProof/>
            <w:webHidden/>
          </w:rPr>
          <w:instrText xml:space="preserve"> PAGEREF _Toc151981515 \h </w:instrText>
        </w:r>
        <w:r w:rsidR="00686998">
          <w:rPr>
            <w:noProof/>
            <w:webHidden/>
          </w:rPr>
        </w:r>
        <w:r w:rsidR="00686998">
          <w:rPr>
            <w:noProof/>
            <w:webHidden/>
          </w:rPr>
          <w:fldChar w:fldCharType="separate"/>
        </w:r>
        <w:r w:rsidR="00686998">
          <w:rPr>
            <w:noProof/>
            <w:webHidden/>
          </w:rPr>
          <w:t>72</w:t>
        </w:r>
        <w:r w:rsidR="00686998">
          <w:rPr>
            <w:noProof/>
            <w:webHidden/>
          </w:rPr>
          <w:fldChar w:fldCharType="end"/>
        </w:r>
      </w:hyperlink>
    </w:p>
    <w:p w14:paraId="62440C57" w14:textId="42A75D38"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6" w:history="1">
        <w:r w:rsidR="00686998" w:rsidRPr="00405421">
          <w:rPr>
            <w:rStyle w:val="Hipervnculo"/>
            <w:rFonts w:cs="Times New Roman"/>
            <w:b/>
            <w:noProof/>
          </w:rPr>
          <w:t>4.1.3 Estudio Operacional</w:t>
        </w:r>
        <w:r w:rsidR="00686998">
          <w:rPr>
            <w:noProof/>
            <w:webHidden/>
          </w:rPr>
          <w:tab/>
        </w:r>
        <w:r w:rsidR="00686998">
          <w:rPr>
            <w:noProof/>
            <w:webHidden/>
          </w:rPr>
          <w:fldChar w:fldCharType="begin"/>
        </w:r>
        <w:r w:rsidR="00686998">
          <w:rPr>
            <w:noProof/>
            <w:webHidden/>
          </w:rPr>
          <w:instrText xml:space="preserve"> PAGEREF _Toc151981516 \h </w:instrText>
        </w:r>
        <w:r w:rsidR="00686998">
          <w:rPr>
            <w:noProof/>
            <w:webHidden/>
          </w:rPr>
        </w:r>
        <w:r w:rsidR="00686998">
          <w:rPr>
            <w:noProof/>
            <w:webHidden/>
          </w:rPr>
          <w:fldChar w:fldCharType="separate"/>
        </w:r>
        <w:r w:rsidR="00686998">
          <w:rPr>
            <w:noProof/>
            <w:webHidden/>
          </w:rPr>
          <w:t>74</w:t>
        </w:r>
        <w:r w:rsidR="00686998">
          <w:rPr>
            <w:noProof/>
            <w:webHidden/>
          </w:rPr>
          <w:fldChar w:fldCharType="end"/>
        </w:r>
      </w:hyperlink>
    </w:p>
    <w:p w14:paraId="679A50AD" w14:textId="3765111D"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7" w:history="1">
        <w:r w:rsidR="00686998" w:rsidRPr="00405421">
          <w:rPr>
            <w:rStyle w:val="Hipervnculo"/>
            <w:b/>
            <w:bCs/>
            <w:noProof/>
          </w:rPr>
          <w:t>4.1.4 Costo del proyecto</w:t>
        </w:r>
        <w:r w:rsidR="00686998">
          <w:rPr>
            <w:noProof/>
            <w:webHidden/>
          </w:rPr>
          <w:tab/>
        </w:r>
        <w:r w:rsidR="00686998">
          <w:rPr>
            <w:noProof/>
            <w:webHidden/>
          </w:rPr>
          <w:fldChar w:fldCharType="begin"/>
        </w:r>
        <w:r w:rsidR="00686998">
          <w:rPr>
            <w:noProof/>
            <w:webHidden/>
          </w:rPr>
          <w:instrText xml:space="preserve"> PAGEREF _Toc151981517 \h </w:instrText>
        </w:r>
        <w:r w:rsidR="00686998">
          <w:rPr>
            <w:noProof/>
            <w:webHidden/>
          </w:rPr>
        </w:r>
        <w:r w:rsidR="00686998">
          <w:rPr>
            <w:noProof/>
            <w:webHidden/>
          </w:rPr>
          <w:fldChar w:fldCharType="separate"/>
        </w:r>
        <w:r w:rsidR="00686998">
          <w:rPr>
            <w:noProof/>
            <w:webHidden/>
          </w:rPr>
          <w:t>75</w:t>
        </w:r>
        <w:r w:rsidR="00686998">
          <w:rPr>
            <w:noProof/>
            <w:webHidden/>
          </w:rPr>
          <w:fldChar w:fldCharType="end"/>
        </w:r>
      </w:hyperlink>
    </w:p>
    <w:p w14:paraId="2615EC58" w14:textId="7F0A84D5"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18" w:history="1">
        <w:r w:rsidR="00686998" w:rsidRPr="00405421">
          <w:rPr>
            <w:rStyle w:val="Hipervnculo"/>
            <w:rFonts w:cs="Times New Roman"/>
            <w:b/>
            <w:noProof/>
          </w:rPr>
          <w:t>4.2 Análisis de riesgos</w:t>
        </w:r>
        <w:r w:rsidR="00686998">
          <w:rPr>
            <w:noProof/>
            <w:webHidden/>
          </w:rPr>
          <w:tab/>
        </w:r>
        <w:r w:rsidR="00686998">
          <w:rPr>
            <w:noProof/>
            <w:webHidden/>
          </w:rPr>
          <w:fldChar w:fldCharType="begin"/>
        </w:r>
        <w:r w:rsidR="00686998">
          <w:rPr>
            <w:noProof/>
            <w:webHidden/>
          </w:rPr>
          <w:instrText xml:space="preserve"> PAGEREF _Toc151981518 \h </w:instrText>
        </w:r>
        <w:r w:rsidR="00686998">
          <w:rPr>
            <w:noProof/>
            <w:webHidden/>
          </w:rPr>
        </w:r>
        <w:r w:rsidR="00686998">
          <w:rPr>
            <w:noProof/>
            <w:webHidden/>
          </w:rPr>
          <w:fldChar w:fldCharType="separate"/>
        </w:r>
        <w:r w:rsidR="00686998">
          <w:rPr>
            <w:noProof/>
            <w:webHidden/>
          </w:rPr>
          <w:t>78</w:t>
        </w:r>
        <w:r w:rsidR="00686998">
          <w:rPr>
            <w:noProof/>
            <w:webHidden/>
          </w:rPr>
          <w:fldChar w:fldCharType="end"/>
        </w:r>
      </w:hyperlink>
    </w:p>
    <w:p w14:paraId="3218AA3C" w14:textId="58C15883"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19" w:history="1">
        <w:r w:rsidR="00686998" w:rsidRPr="00405421">
          <w:rPr>
            <w:rStyle w:val="Hipervnculo"/>
            <w:b/>
            <w:noProof/>
          </w:rPr>
          <w:t>4.2.1 Identificación</w:t>
        </w:r>
        <w:r w:rsidR="00686998">
          <w:rPr>
            <w:noProof/>
            <w:webHidden/>
          </w:rPr>
          <w:tab/>
        </w:r>
        <w:r w:rsidR="00686998">
          <w:rPr>
            <w:noProof/>
            <w:webHidden/>
          </w:rPr>
          <w:fldChar w:fldCharType="begin"/>
        </w:r>
        <w:r w:rsidR="00686998">
          <w:rPr>
            <w:noProof/>
            <w:webHidden/>
          </w:rPr>
          <w:instrText xml:space="preserve"> PAGEREF _Toc151981519 \h </w:instrText>
        </w:r>
        <w:r w:rsidR="00686998">
          <w:rPr>
            <w:noProof/>
            <w:webHidden/>
          </w:rPr>
        </w:r>
        <w:r w:rsidR="00686998">
          <w:rPr>
            <w:noProof/>
            <w:webHidden/>
          </w:rPr>
          <w:fldChar w:fldCharType="separate"/>
        </w:r>
        <w:r w:rsidR="00686998">
          <w:rPr>
            <w:noProof/>
            <w:webHidden/>
          </w:rPr>
          <w:t>78</w:t>
        </w:r>
        <w:r w:rsidR="00686998">
          <w:rPr>
            <w:noProof/>
            <w:webHidden/>
          </w:rPr>
          <w:fldChar w:fldCharType="end"/>
        </w:r>
      </w:hyperlink>
    </w:p>
    <w:p w14:paraId="77479776" w14:textId="6B8561D8"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20" w:history="1">
        <w:r w:rsidR="00686998" w:rsidRPr="00405421">
          <w:rPr>
            <w:rStyle w:val="Hipervnculo"/>
            <w:rFonts w:cs="Times New Roman"/>
            <w:b/>
            <w:bCs/>
            <w:noProof/>
          </w:rPr>
          <w:t>4.2.2 Valoración</w:t>
        </w:r>
        <w:r w:rsidR="00686998">
          <w:rPr>
            <w:noProof/>
            <w:webHidden/>
          </w:rPr>
          <w:tab/>
        </w:r>
        <w:r w:rsidR="00686998">
          <w:rPr>
            <w:noProof/>
            <w:webHidden/>
          </w:rPr>
          <w:fldChar w:fldCharType="begin"/>
        </w:r>
        <w:r w:rsidR="00686998">
          <w:rPr>
            <w:noProof/>
            <w:webHidden/>
          </w:rPr>
          <w:instrText xml:space="preserve"> PAGEREF _Toc151981520 \h </w:instrText>
        </w:r>
        <w:r w:rsidR="00686998">
          <w:rPr>
            <w:noProof/>
            <w:webHidden/>
          </w:rPr>
        </w:r>
        <w:r w:rsidR="00686998">
          <w:rPr>
            <w:noProof/>
            <w:webHidden/>
          </w:rPr>
          <w:fldChar w:fldCharType="separate"/>
        </w:r>
        <w:r w:rsidR="00686998">
          <w:rPr>
            <w:noProof/>
            <w:webHidden/>
          </w:rPr>
          <w:t>81</w:t>
        </w:r>
        <w:r w:rsidR="00686998">
          <w:rPr>
            <w:noProof/>
            <w:webHidden/>
          </w:rPr>
          <w:fldChar w:fldCharType="end"/>
        </w:r>
      </w:hyperlink>
    </w:p>
    <w:p w14:paraId="108A77A4" w14:textId="414B01A6"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21" w:history="1">
        <w:r w:rsidR="00686998" w:rsidRPr="00405421">
          <w:rPr>
            <w:rStyle w:val="Hipervnculo"/>
            <w:b/>
            <w:bCs/>
            <w:noProof/>
          </w:rPr>
          <w:t>4.2.3 Plan de contingencia</w:t>
        </w:r>
        <w:r w:rsidR="00686998">
          <w:rPr>
            <w:noProof/>
            <w:webHidden/>
          </w:rPr>
          <w:tab/>
        </w:r>
        <w:r w:rsidR="00686998">
          <w:rPr>
            <w:noProof/>
            <w:webHidden/>
          </w:rPr>
          <w:fldChar w:fldCharType="begin"/>
        </w:r>
        <w:r w:rsidR="00686998">
          <w:rPr>
            <w:noProof/>
            <w:webHidden/>
          </w:rPr>
          <w:instrText xml:space="preserve"> PAGEREF _Toc151981521 \h </w:instrText>
        </w:r>
        <w:r w:rsidR="00686998">
          <w:rPr>
            <w:noProof/>
            <w:webHidden/>
          </w:rPr>
        </w:r>
        <w:r w:rsidR="00686998">
          <w:rPr>
            <w:noProof/>
            <w:webHidden/>
          </w:rPr>
          <w:fldChar w:fldCharType="separate"/>
        </w:r>
        <w:r w:rsidR="00686998">
          <w:rPr>
            <w:noProof/>
            <w:webHidden/>
          </w:rPr>
          <w:t>82</w:t>
        </w:r>
        <w:r w:rsidR="00686998">
          <w:rPr>
            <w:noProof/>
            <w:webHidden/>
          </w:rPr>
          <w:fldChar w:fldCharType="end"/>
        </w:r>
      </w:hyperlink>
    </w:p>
    <w:p w14:paraId="2B1C861A" w14:textId="7F392161"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22" w:history="1">
        <w:r w:rsidR="00686998" w:rsidRPr="00405421">
          <w:rPr>
            <w:rStyle w:val="Hipervnculo"/>
            <w:rFonts w:cs="Times New Roman"/>
            <w:b/>
            <w:noProof/>
          </w:rPr>
          <w:t>4.3 Historias de usuario</w:t>
        </w:r>
        <w:r w:rsidR="00686998">
          <w:rPr>
            <w:noProof/>
            <w:webHidden/>
          </w:rPr>
          <w:tab/>
        </w:r>
        <w:r w:rsidR="00686998">
          <w:rPr>
            <w:noProof/>
            <w:webHidden/>
          </w:rPr>
          <w:fldChar w:fldCharType="begin"/>
        </w:r>
        <w:r w:rsidR="00686998">
          <w:rPr>
            <w:noProof/>
            <w:webHidden/>
          </w:rPr>
          <w:instrText xml:space="preserve"> PAGEREF _Toc151981522 \h </w:instrText>
        </w:r>
        <w:r w:rsidR="00686998">
          <w:rPr>
            <w:noProof/>
            <w:webHidden/>
          </w:rPr>
        </w:r>
        <w:r w:rsidR="00686998">
          <w:rPr>
            <w:noProof/>
            <w:webHidden/>
          </w:rPr>
          <w:fldChar w:fldCharType="separate"/>
        </w:r>
        <w:r w:rsidR="00686998">
          <w:rPr>
            <w:noProof/>
            <w:webHidden/>
          </w:rPr>
          <w:t>86</w:t>
        </w:r>
        <w:r w:rsidR="00686998">
          <w:rPr>
            <w:noProof/>
            <w:webHidden/>
          </w:rPr>
          <w:fldChar w:fldCharType="end"/>
        </w:r>
      </w:hyperlink>
    </w:p>
    <w:p w14:paraId="00515DC7" w14:textId="513AE186"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23" w:history="1">
        <w:r w:rsidR="00686998" w:rsidRPr="00405421">
          <w:rPr>
            <w:rStyle w:val="Hipervnculo"/>
            <w:rFonts w:cs="Times New Roman"/>
            <w:b/>
            <w:noProof/>
          </w:rPr>
          <w:t>4.4 Casos de uso.</w:t>
        </w:r>
        <w:r w:rsidR="00686998">
          <w:rPr>
            <w:noProof/>
            <w:webHidden/>
          </w:rPr>
          <w:tab/>
        </w:r>
        <w:r w:rsidR="00686998">
          <w:rPr>
            <w:noProof/>
            <w:webHidden/>
          </w:rPr>
          <w:fldChar w:fldCharType="begin"/>
        </w:r>
        <w:r w:rsidR="00686998">
          <w:rPr>
            <w:noProof/>
            <w:webHidden/>
          </w:rPr>
          <w:instrText xml:space="preserve"> PAGEREF _Toc151981523 \h </w:instrText>
        </w:r>
        <w:r w:rsidR="00686998">
          <w:rPr>
            <w:noProof/>
            <w:webHidden/>
          </w:rPr>
        </w:r>
        <w:r w:rsidR="00686998">
          <w:rPr>
            <w:noProof/>
            <w:webHidden/>
          </w:rPr>
          <w:fldChar w:fldCharType="separate"/>
        </w:r>
        <w:r w:rsidR="00686998">
          <w:rPr>
            <w:noProof/>
            <w:webHidden/>
          </w:rPr>
          <w:t>94</w:t>
        </w:r>
        <w:r w:rsidR="00686998">
          <w:rPr>
            <w:noProof/>
            <w:webHidden/>
          </w:rPr>
          <w:fldChar w:fldCharType="end"/>
        </w:r>
      </w:hyperlink>
    </w:p>
    <w:p w14:paraId="4C8755F6" w14:textId="2F4B7995"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24" w:history="1">
        <w:r w:rsidR="00686998" w:rsidRPr="00405421">
          <w:rPr>
            <w:rStyle w:val="Hipervnculo"/>
            <w:rFonts w:cs="Times New Roman"/>
            <w:b/>
            <w:noProof/>
          </w:rPr>
          <w:t>4.5 Requerimientos de la base de datos</w:t>
        </w:r>
        <w:r w:rsidR="00686998">
          <w:rPr>
            <w:noProof/>
            <w:webHidden/>
          </w:rPr>
          <w:tab/>
        </w:r>
        <w:r w:rsidR="00686998">
          <w:rPr>
            <w:noProof/>
            <w:webHidden/>
          </w:rPr>
          <w:fldChar w:fldCharType="begin"/>
        </w:r>
        <w:r w:rsidR="00686998">
          <w:rPr>
            <w:noProof/>
            <w:webHidden/>
          </w:rPr>
          <w:instrText xml:space="preserve"> PAGEREF _Toc151981524 \h </w:instrText>
        </w:r>
        <w:r w:rsidR="00686998">
          <w:rPr>
            <w:noProof/>
            <w:webHidden/>
          </w:rPr>
        </w:r>
        <w:r w:rsidR="00686998">
          <w:rPr>
            <w:noProof/>
            <w:webHidden/>
          </w:rPr>
          <w:fldChar w:fldCharType="separate"/>
        </w:r>
        <w:r w:rsidR="00686998">
          <w:rPr>
            <w:noProof/>
            <w:webHidden/>
          </w:rPr>
          <w:t>100</w:t>
        </w:r>
        <w:r w:rsidR="00686998">
          <w:rPr>
            <w:noProof/>
            <w:webHidden/>
          </w:rPr>
          <w:fldChar w:fldCharType="end"/>
        </w:r>
      </w:hyperlink>
    </w:p>
    <w:p w14:paraId="7EF9A0D2" w14:textId="43D3B7FE"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25" w:history="1">
        <w:r w:rsidR="00686998" w:rsidRPr="00405421">
          <w:rPr>
            <w:rStyle w:val="Hipervnculo"/>
            <w:rFonts w:cs="Times New Roman"/>
            <w:b/>
            <w:noProof/>
          </w:rPr>
          <w:t>4.5.1 Requerimientos de datos</w:t>
        </w:r>
        <w:r w:rsidR="00686998">
          <w:rPr>
            <w:noProof/>
            <w:webHidden/>
          </w:rPr>
          <w:tab/>
        </w:r>
        <w:r w:rsidR="00686998">
          <w:rPr>
            <w:noProof/>
            <w:webHidden/>
          </w:rPr>
          <w:fldChar w:fldCharType="begin"/>
        </w:r>
        <w:r w:rsidR="00686998">
          <w:rPr>
            <w:noProof/>
            <w:webHidden/>
          </w:rPr>
          <w:instrText xml:space="preserve"> PAGEREF _Toc151981525 \h </w:instrText>
        </w:r>
        <w:r w:rsidR="00686998">
          <w:rPr>
            <w:noProof/>
            <w:webHidden/>
          </w:rPr>
        </w:r>
        <w:r w:rsidR="00686998">
          <w:rPr>
            <w:noProof/>
            <w:webHidden/>
          </w:rPr>
          <w:fldChar w:fldCharType="separate"/>
        </w:r>
        <w:r w:rsidR="00686998">
          <w:rPr>
            <w:noProof/>
            <w:webHidden/>
          </w:rPr>
          <w:t>100</w:t>
        </w:r>
        <w:r w:rsidR="00686998">
          <w:rPr>
            <w:noProof/>
            <w:webHidden/>
          </w:rPr>
          <w:fldChar w:fldCharType="end"/>
        </w:r>
      </w:hyperlink>
    </w:p>
    <w:p w14:paraId="499B9A70" w14:textId="63EB4381"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26" w:history="1">
        <w:r w:rsidR="00686998" w:rsidRPr="00405421">
          <w:rPr>
            <w:rStyle w:val="Hipervnculo"/>
            <w:rFonts w:cs="Times New Roman"/>
            <w:b/>
            <w:noProof/>
          </w:rPr>
          <w:t>4.5.1 Volumen de datos</w:t>
        </w:r>
        <w:r w:rsidR="00686998">
          <w:rPr>
            <w:noProof/>
            <w:webHidden/>
          </w:rPr>
          <w:tab/>
        </w:r>
        <w:r w:rsidR="00686998">
          <w:rPr>
            <w:noProof/>
            <w:webHidden/>
          </w:rPr>
          <w:fldChar w:fldCharType="begin"/>
        </w:r>
        <w:r w:rsidR="00686998">
          <w:rPr>
            <w:noProof/>
            <w:webHidden/>
          </w:rPr>
          <w:instrText xml:space="preserve"> PAGEREF _Toc151981526 \h </w:instrText>
        </w:r>
        <w:r w:rsidR="00686998">
          <w:rPr>
            <w:noProof/>
            <w:webHidden/>
          </w:rPr>
        </w:r>
        <w:r w:rsidR="00686998">
          <w:rPr>
            <w:noProof/>
            <w:webHidden/>
          </w:rPr>
          <w:fldChar w:fldCharType="separate"/>
        </w:r>
        <w:r w:rsidR="00686998">
          <w:rPr>
            <w:noProof/>
            <w:webHidden/>
          </w:rPr>
          <w:t>100</w:t>
        </w:r>
        <w:r w:rsidR="00686998">
          <w:rPr>
            <w:noProof/>
            <w:webHidden/>
          </w:rPr>
          <w:fldChar w:fldCharType="end"/>
        </w:r>
      </w:hyperlink>
    </w:p>
    <w:p w14:paraId="7180A828" w14:textId="07D5DF79" w:rsidR="00686998" w:rsidRDefault="002F06FB">
      <w:pPr>
        <w:pStyle w:val="TDC3"/>
        <w:tabs>
          <w:tab w:val="right" w:leader="dot" w:pos="9395"/>
        </w:tabs>
        <w:rPr>
          <w:rFonts w:asciiTheme="minorHAnsi" w:eastAsiaTheme="minorEastAsia" w:hAnsiTheme="minorHAnsi"/>
          <w:noProof/>
          <w:kern w:val="2"/>
          <w:sz w:val="22"/>
          <w:lang w:eastAsia="es-MX"/>
          <w14:ligatures w14:val="standardContextual"/>
        </w:rPr>
      </w:pPr>
      <w:hyperlink w:anchor="_Toc151981527" w:history="1">
        <w:r w:rsidR="00686998" w:rsidRPr="00405421">
          <w:rPr>
            <w:rStyle w:val="Hipervnculo"/>
            <w:rFonts w:cs="Times New Roman"/>
            <w:b/>
            <w:noProof/>
          </w:rPr>
          <w:t>4.5.2 Diagrama entidad-relación</w:t>
        </w:r>
        <w:r w:rsidR="00686998">
          <w:rPr>
            <w:noProof/>
            <w:webHidden/>
          </w:rPr>
          <w:tab/>
        </w:r>
        <w:r w:rsidR="00686998">
          <w:rPr>
            <w:noProof/>
            <w:webHidden/>
          </w:rPr>
          <w:fldChar w:fldCharType="begin"/>
        </w:r>
        <w:r w:rsidR="00686998">
          <w:rPr>
            <w:noProof/>
            <w:webHidden/>
          </w:rPr>
          <w:instrText xml:space="preserve"> PAGEREF _Toc151981527 \h </w:instrText>
        </w:r>
        <w:r w:rsidR="00686998">
          <w:rPr>
            <w:noProof/>
            <w:webHidden/>
          </w:rPr>
        </w:r>
        <w:r w:rsidR="00686998">
          <w:rPr>
            <w:noProof/>
            <w:webHidden/>
          </w:rPr>
          <w:fldChar w:fldCharType="separate"/>
        </w:r>
        <w:r w:rsidR="00686998">
          <w:rPr>
            <w:noProof/>
            <w:webHidden/>
          </w:rPr>
          <w:t>103</w:t>
        </w:r>
        <w:r w:rsidR="00686998">
          <w:rPr>
            <w:noProof/>
            <w:webHidden/>
          </w:rPr>
          <w:fldChar w:fldCharType="end"/>
        </w:r>
      </w:hyperlink>
    </w:p>
    <w:p w14:paraId="6FBFEED4" w14:textId="65FD7738"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528" w:history="1">
        <w:r w:rsidR="00686998" w:rsidRPr="00405421">
          <w:rPr>
            <w:rStyle w:val="Hipervnculo"/>
            <w:rFonts w:cs="Times New Roman"/>
            <w:b/>
            <w:bCs/>
            <w:noProof/>
          </w:rPr>
          <w:t>CAPÍTULO 5 DISEÑO DEL SISTEMA</w:t>
        </w:r>
        <w:r w:rsidR="00686998">
          <w:rPr>
            <w:noProof/>
            <w:webHidden/>
          </w:rPr>
          <w:tab/>
        </w:r>
        <w:r w:rsidR="00686998">
          <w:rPr>
            <w:noProof/>
            <w:webHidden/>
          </w:rPr>
          <w:fldChar w:fldCharType="begin"/>
        </w:r>
        <w:r w:rsidR="00686998">
          <w:rPr>
            <w:noProof/>
            <w:webHidden/>
          </w:rPr>
          <w:instrText xml:space="preserve"> PAGEREF _Toc151981528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313A353A" w14:textId="359F9D8B"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29" w:history="1">
        <w:r w:rsidR="00686998" w:rsidRPr="00405421">
          <w:rPr>
            <w:rStyle w:val="Hipervnculo"/>
            <w:rFonts w:cs="Times New Roman"/>
            <w:b/>
            <w:noProof/>
          </w:rPr>
          <w:t>5.1 Diagrama de clases</w:t>
        </w:r>
        <w:r w:rsidR="00686998">
          <w:rPr>
            <w:noProof/>
            <w:webHidden/>
          </w:rPr>
          <w:tab/>
        </w:r>
        <w:r w:rsidR="00686998">
          <w:rPr>
            <w:noProof/>
            <w:webHidden/>
          </w:rPr>
          <w:fldChar w:fldCharType="begin"/>
        </w:r>
        <w:r w:rsidR="00686998">
          <w:rPr>
            <w:noProof/>
            <w:webHidden/>
          </w:rPr>
          <w:instrText xml:space="preserve"> PAGEREF _Toc151981529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2118AF70" w14:textId="0913D717"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30" w:history="1">
        <w:r w:rsidR="00686998" w:rsidRPr="00405421">
          <w:rPr>
            <w:rStyle w:val="Hipervnculo"/>
            <w:rFonts w:cs="Times New Roman"/>
            <w:b/>
            <w:noProof/>
          </w:rPr>
          <w:t>5.2 Diagramas UML</w:t>
        </w:r>
        <w:r w:rsidR="00686998">
          <w:rPr>
            <w:noProof/>
            <w:webHidden/>
          </w:rPr>
          <w:tab/>
        </w:r>
        <w:r w:rsidR="00686998">
          <w:rPr>
            <w:noProof/>
            <w:webHidden/>
          </w:rPr>
          <w:fldChar w:fldCharType="begin"/>
        </w:r>
        <w:r w:rsidR="00686998">
          <w:rPr>
            <w:noProof/>
            <w:webHidden/>
          </w:rPr>
          <w:instrText xml:space="preserve"> PAGEREF _Toc151981530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4B0F2C76" w14:textId="602AF895"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31" w:history="1">
        <w:r w:rsidR="00686998" w:rsidRPr="00405421">
          <w:rPr>
            <w:rStyle w:val="Hipervnculo"/>
            <w:rFonts w:cs="Times New Roman"/>
            <w:b/>
            <w:noProof/>
          </w:rPr>
          <w:t>5.3 Tarjetas CRC</w:t>
        </w:r>
        <w:r w:rsidR="00686998">
          <w:rPr>
            <w:noProof/>
            <w:webHidden/>
          </w:rPr>
          <w:tab/>
        </w:r>
        <w:r w:rsidR="00686998">
          <w:rPr>
            <w:noProof/>
            <w:webHidden/>
          </w:rPr>
          <w:fldChar w:fldCharType="begin"/>
        </w:r>
        <w:r w:rsidR="00686998">
          <w:rPr>
            <w:noProof/>
            <w:webHidden/>
          </w:rPr>
          <w:instrText xml:space="preserve"> PAGEREF _Toc151981531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20297D5E" w14:textId="56A5C8F9"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32" w:history="1">
        <w:r w:rsidR="00686998" w:rsidRPr="00405421">
          <w:rPr>
            <w:rStyle w:val="Hipervnculo"/>
            <w:rFonts w:cs="Times New Roman"/>
            <w:b/>
            <w:noProof/>
          </w:rPr>
          <w:t>5.4 Diagrama relacional de la base de datos</w:t>
        </w:r>
        <w:r w:rsidR="00686998">
          <w:rPr>
            <w:noProof/>
            <w:webHidden/>
          </w:rPr>
          <w:tab/>
        </w:r>
        <w:r w:rsidR="00686998">
          <w:rPr>
            <w:noProof/>
            <w:webHidden/>
          </w:rPr>
          <w:fldChar w:fldCharType="begin"/>
        </w:r>
        <w:r w:rsidR="00686998">
          <w:rPr>
            <w:noProof/>
            <w:webHidden/>
          </w:rPr>
          <w:instrText xml:space="preserve"> PAGEREF _Toc151981532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72BB3219" w14:textId="166400B5"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33" w:history="1">
        <w:r w:rsidR="00686998" w:rsidRPr="00405421">
          <w:rPr>
            <w:rStyle w:val="Hipervnculo"/>
            <w:rFonts w:cs="Times New Roman"/>
            <w:b/>
            <w:noProof/>
          </w:rPr>
          <w:t>5.5 Arquitectura lógica del sistema</w:t>
        </w:r>
        <w:r w:rsidR="00686998">
          <w:rPr>
            <w:noProof/>
            <w:webHidden/>
          </w:rPr>
          <w:tab/>
        </w:r>
        <w:r w:rsidR="00686998">
          <w:rPr>
            <w:noProof/>
            <w:webHidden/>
          </w:rPr>
          <w:fldChar w:fldCharType="begin"/>
        </w:r>
        <w:r w:rsidR="00686998">
          <w:rPr>
            <w:noProof/>
            <w:webHidden/>
          </w:rPr>
          <w:instrText xml:space="preserve"> PAGEREF _Toc151981533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127DD6B5" w14:textId="7228FAF1" w:rsidR="00686998" w:rsidRDefault="002F06FB">
      <w:pPr>
        <w:pStyle w:val="TDC2"/>
        <w:tabs>
          <w:tab w:val="right" w:leader="dot" w:pos="9395"/>
        </w:tabs>
        <w:rPr>
          <w:rFonts w:asciiTheme="minorHAnsi" w:eastAsiaTheme="minorEastAsia" w:hAnsiTheme="minorHAnsi"/>
          <w:noProof/>
          <w:kern w:val="2"/>
          <w:sz w:val="22"/>
          <w:lang w:eastAsia="es-MX"/>
          <w14:ligatures w14:val="standardContextual"/>
        </w:rPr>
      </w:pPr>
      <w:hyperlink w:anchor="_Toc151981534" w:history="1">
        <w:r w:rsidR="00686998" w:rsidRPr="00405421">
          <w:rPr>
            <w:rStyle w:val="Hipervnculo"/>
            <w:rFonts w:cs="Times New Roman"/>
            <w:b/>
            <w:noProof/>
          </w:rPr>
          <w:t>5.6 “Wireframes”</w:t>
        </w:r>
        <w:r w:rsidR="00686998">
          <w:rPr>
            <w:noProof/>
            <w:webHidden/>
          </w:rPr>
          <w:tab/>
        </w:r>
        <w:r w:rsidR="00686998">
          <w:rPr>
            <w:noProof/>
            <w:webHidden/>
          </w:rPr>
          <w:fldChar w:fldCharType="begin"/>
        </w:r>
        <w:r w:rsidR="00686998">
          <w:rPr>
            <w:noProof/>
            <w:webHidden/>
          </w:rPr>
          <w:instrText xml:space="preserve"> PAGEREF _Toc151981534 \h </w:instrText>
        </w:r>
        <w:r w:rsidR="00686998">
          <w:rPr>
            <w:noProof/>
            <w:webHidden/>
          </w:rPr>
        </w:r>
        <w:r w:rsidR="00686998">
          <w:rPr>
            <w:noProof/>
            <w:webHidden/>
          </w:rPr>
          <w:fldChar w:fldCharType="separate"/>
        </w:r>
        <w:r w:rsidR="00686998">
          <w:rPr>
            <w:noProof/>
            <w:webHidden/>
          </w:rPr>
          <w:t>108</w:t>
        </w:r>
        <w:r w:rsidR="00686998">
          <w:rPr>
            <w:noProof/>
            <w:webHidden/>
          </w:rPr>
          <w:fldChar w:fldCharType="end"/>
        </w:r>
      </w:hyperlink>
    </w:p>
    <w:p w14:paraId="00A28758" w14:textId="2B11CFE6"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535" w:history="1">
        <w:r w:rsidR="00686998" w:rsidRPr="00405421">
          <w:rPr>
            <w:rStyle w:val="Hipervnculo"/>
            <w:rFonts w:cs="Times New Roman"/>
            <w:b/>
            <w:bCs/>
            <w:noProof/>
          </w:rPr>
          <w:t>Anexos</w:t>
        </w:r>
        <w:r w:rsidR="00686998">
          <w:rPr>
            <w:noProof/>
            <w:webHidden/>
          </w:rPr>
          <w:tab/>
        </w:r>
        <w:r w:rsidR="00686998">
          <w:rPr>
            <w:noProof/>
            <w:webHidden/>
          </w:rPr>
          <w:fldChar w:fldCharType="begin"/>
        </w:r>
        <w:r w:rsidR="00686998">
          <w:rPr>
            <w:noProof/>
            <w:webHidden/>
          </w:rPr>
          <w:instrText xml:space="preserve"> PAGEREF _Toc151981535 \h </w:instrText>
        </w:r>
        <w:r w:rsidR="00686998">
          <w:rPr>
            <w:noProof/>
            <w:webHidden/>
          </w:rPr>
        </w:r>
        <w:r w:rsidR="00686998">
          <w:rPr>
            <w:noProof/>
            <w:webHidden/>
          </w:rPr>
          <w:fldChar w:fldCharType="separate"/>
        </w:r>
        <w:r w:rsidR="00686998">
          <w:rPr>
            <w:noProof/>
            <w:webHidden/>
          </w:rPr>
          <w:t>116</w:t>
        </w:r>
        <w:r w:rsidR="00686998">
          <w:rPr>
            <w:noProof/>
            <w:webHidden/>
          </w:rPr>
          <w:fldChar w:fldCharType="end"/>
        </w:r>
      </w:hyperlink>
    </w:p>
    <w:p w14:paraId="762EE72C" w14:textId="19550A43" w:rsidR="00686998"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536" w:history="1">
        <w:r w:rsidR="00686998" w:rsidRPr="00405421">
          <w:rPr>
            <w:rStyle w:val="Hipervnculo"/>
            <w:rFonts w:cs="Times New Roman"/>
            <w:b/>
            <w:noProof/>
            <w:lang w:val="en-CA"/>
          </w:rPr>
          <w:t>BIBLIOGRAFÍA</w:t>
        </w:r>
        <w:r w:rsidR="00686998">
          <w:rPr>
            <w:noProof/>
            <w:webHidden/>
          </w:rPr>
          <w:tab/>
        </w:r>
        <w:r w:rsidR="00686998">
          <w:rPr>
            <w:noProof/>
            <w:webHidden/>
          </w:rPr>
          <w:fldChar w:fldCharType="begin"/>
        </w:r>
        <w:r w:rsidR="00686998">
          <w:rPr>
            <w:noProof/>
            <w:webHidden/>
          </w:rPr>
          <w:instrText xml:space="preserve"> PAGEREF _Toc151981536 \h </w:instrText>
        </w:r>
        <w:r w:rsidR="00686998">
          <w:rPr>
            <w:noProof/>
            <w:webHidden/>
          </w:rPr>
        </w:r>
        <w:r w:rsidR="00686998">
          <w:rPr>
            <w:noProof/>
            <w:webHidden/>
          </w:rPr>
          <w:fldChar w:fldCharType="separate"/>
        </w:r>
        <w:r w:rsidR="00686998">
          <w:rPr>
            <w:noProof/>
            <w:webHidden/>
          </w:rPr>
          <w:t>117</w:t>
        </w:r>
        <w:r w:rsidR="00686998">
          <w:rPr>
            <w:noProof/>
            <w:webHidden/>
          </w:rPr>
          <w:fldChar w:fldCharType="end"/>
        </w:r>
      </w:hyperlink>
    </w:p>
    <w:p w14:paraId="7AAB468A" w14:textId="006789A3" w:rsidR="00972485" w:rsidRDefault="009A6B20" w:rsidP="00676389">
      <w:pPr>
        <w:pStyle w:val="TDC1"/>
        <w:tabs>
          <w:tab w:val="right" w:leader="dot" w:pos="9405"/>
        </w:tabs>
      </w:pPr>
      <w:r w:rsidRPr="00DD7D1D">
        <w:fldChar w:fldCharType="end"/>
      </w:r>
    </w:p>
    <w:p w14:paraId="70DF3D2E" w14:textId="77777777" w:rsidR="00972485" w:rsidRDefault="00972485">
      <w:pPr>
        <w:jc w:val="left"/>
      </w:pPr>
      <w:r>
        <w:br w:type="page"/>
      </w:r>
    </w:p>
    <w:p w14:paraId="3E77FD9D" w14:textId="17BE0C01" w:rsidR="00571B6A" w:rsidRPr="00676389" w:rsidRDefault="00571B6A" w:rsidP="00676389">
      <w:pPr>
        <w:pStyle w:val="TDC1"/>
        <w:tabs>
          <w:tab w:val="right" w:leader="dot" w:pos="9405"/>
        </w:tabs>
      </w:pPr>
      <w:r w:rsidRPr="0046164E">
        <w:rPr>
          <w:rFonts w:cs="Times New Roman"/>
          <w:b/>
          <w:color w:val="0070C0"/>
          <w:sz w:val="28"/>
          <w:szCs w:val="28"/>
        </w:rPr>
        <w:lastRenderedPageBreak/>
        <w:t>Índice de tablas</w:t>
      </w:r>
    </w:p>
    <w:p w14:paraId="5B957E68" w14:textId="77B9F36F" w:rsidR="0039531B" w:rsidRDefault="007F618A">
      <w:pPr>
        <w:pStyle w:val="TDC1"/>
        <w:tabs>
          <w:tab w:val="left" w:pos="1100"/>
          <w:tab w:val="right" w:leader="dot" w:pos="9395"/>
        </w:tabs>
        <w:rPr>
          <w:rFonts w:asciiTheme="minorHAnsi" w:eastAsiaTheme="minorEastAsia" w:hAnsiTheme="minorHAnsi"/>
          <w:noProof/>
          <w:kern w:val="2"/>
          <w:sz w:val="22"/>
          <w:lang w:eastAsia="es-MX"/>
          <w14:ligatures w14:val="standardContextual"/>
        </w:rPr>
      </w:pPr>
      <w:r>
        <w:rPr>
          <w:rFonts w:cs="Times New Roman"/>
        </w:rPr>
        <w:fldChar w:fldCharType="begin"/>
      </w:r>
      <w:r>
        <w:rPr>
          <w:rFonts w:cs="Times New Roman"/>
        </w:rPr>
        <w:instrText xml:space="preserve"> TOC \h \z \t "Titulo tabla,1" </w:instrText>
      </w:r>
      <w:r>
        <w:rPr>
          <w:rFonts w:cs="Times New Roman"/>
        </w:rPr>
        <w:fldChar w:fldCharType="separate"/>
      </w:r>
      <w:hyperlink w:anchor="_Toc151934585" w:history="1">
        <w:r w:rsidR="0039531B" w:rsidRPr="00E100CB">
          <w:rPr>
            <w:rStyle w:val="Hipervnculo"/>
            <w:rFonts w:eastAsia="Times New Roman" w:cs="Times New Roman"/>
            <w:noProof/>
          </w:rPr>
          <w:t>Tabla 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fortalezas herramientas investigadas y Kv-wims</w:t>
        </w:r>
        <w:r w:rsidR="0039531B">
          <w:rPr>
            <w:noProof/>
            <w:webHidden/>
          </w:rPr>
          <w:tab/>
        </w:r>
        <w:r w:rsidR="0039531B">
          <w:rPr>
            <w:noProof/>
            <w:webHidden/>
          </w:rPr>
          <w:fldChar w:fldCharType="begin"/>
        </w:r>
        <w:r w:rsidR="0039531B">
          <w:rPr>
            <w:noProof/>
            <w:webHidden/>
          </w:rPr>
          <w:instrText xml:space="preserve"> PAGEREF _Toc151934585 \h </w:instrText>
        </w:r>
        <w:r w:rsidR="0039531B">
          <w:rPr>
            <w:noProof/>
            <w:webHidden/>
          </w:rPr>
        </w:r>
        <w:r w:rsidR="0039531B">
          <w:rPr>
            <w:noProof/>
            <w:webHidden/>
          </w:rPr>
          <w:fldChar w:fldCharType="separate"/>
        </w:r>
        <w:r w:rsidR="0039531B">
          <w:rPr>
            <w:noProof/>
            <w:webHidden/>
          </w:rPr>
          <w:t>24</w:t>
        </w:r>
        <w:r w:rsidR="0039531B">
          <w:rPr>
            <w:noProof/>
            <w:webHidden/>
          </w:rPr>
          <w:fldChar w:fldCharType="end"/>
        </w:r>
      </w:hyperlink>
    </w:p>
    <w:p w14:paraId="111F3E04" w14:textId="5464776C"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86" w:history="1">
        <w:r w:rsidR="0039531B" w:rsidRPr="00E100CB">
          <w:rPr>
            <w:rStyle w:val="Hipervnculo"/>
            <w:noProof/>
          </w:rPr>
          <w:t>Tabla 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mponentes del patrón de arquitectura: modelo-vista-controlador</w:t>
        </w:r>
        <w:r w:rsidR="0039531B">
          <w:rPr>
            <w:noProof/>
            <w:webHidden/>
          </w:rPr>
          <w:tab/>
        </w:r>
        <w:r w:rsidR="0039531B">
          <w:rPr>
            <w:noProof/>
            <w:webHidden/>
          </w:rPr>
          <w:fldChar w:fldCharType="begin"/>
        </w:r>
        <w:r w:rsidR="0039531B">
          <w:rPr>
            <w:noProof/>
            <w:webHidden/>
          </w:rPr>
          <w:instrText xml:space="preserve"> PAGEREF _Toc151934586 \h </w:instrText>
        </w:r>
        <w:r w:rsidR="0039531B">
          <w:rPr>
            <w:noProof/>
            <w:webHidden/>
          </w:rPr>
        </w:r>
        <w:r w:rsidR="0039531B">
          <w:rPr>
            <w:noProof/>
            <w:webHidden/>
          </w:rPr>
          <w:fldChar w:fldCharType="separate"/>
        </w:r>
        <w:r w:rsidR="0039531B">
          <w:rPr>
            <w:noProof/>
            <w:webHidden/>
          </w:rPr>
          <w:t>32</w:t>
        </w:r>
        <w:r w:rsidR="0039531B">
          <w:rPr>
            <w:noProof/>
            <w:webHidden/>
          </w:rPr>
          <w:fldChar w:fldCharType="end"/>
        </w:r>
      </w:hyperlink>
    </w:p>
    <w:p w14:paraId="769AD7F2" w14:textId="1458A4FE"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87" w:history="1">
        <w:r w:rsidR="0039531B" w:rsidRPr="00E100CB">
          <w:rPr>
            <w:rStyle w:val="Hipervnculo"/>
            <w:noProof/>
          </w:rPr>
          <w:t>Tabla 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equipo de hardware destinado al proyecto</w:t>
        </w:r>
        <w:r w:rsidR="0039531B">
          <w:rPr>
            <w:noProof/>
            <w:webHidden/>
          </w:rPr>
          <w:tab/>
        </w:r>
        <w:r w:rsidR="0039531B">
          <w:rPr>
            <w:noProof/>
            <w:webHidden/>
          </w:rPr>
          <w:fldChar w:fldCharType="begin"/>
        </w:r>
        <w:r w:rsidR="0039531B">
          <w:rPr>
            <w:noProof/>
            <w:webHidden/>
          </w:rPr>
          <w:instrText xml:space="preserve"> PAGEREF _Toc151934587 \h </w:instrText>
        </w:r>
        <w:r w:rsidR="0039531B">
          <w:rPr>
            <w:noProof/>
            <w:webHidden/>
          </w:rPr>
        </w:r>
        <w:r w:rsidR="0039531B">
          <w:rPr>
            <w:noProof/>
            <w:webHidden/>
          </w:rPr>
          <w:fldChar w:fldCharType="separate"/>
        </w:r>
        <w:r w:rsidR="0039531B">
          <w:rPr>
            <w:noProof/>
            <w:webHidden/>
          </w:rPr>
          <w:t>68</w:t>
        </w:r>
        <w:r w:rsidR="0039531B">
          <w:rPr>
            <w:noProof/>
            <w:webHidden/>
          </w:rPr>
          <w:fldChar w:fldCharType="end"/>
        </w:r>
      </w:hyperlink>
    </w:p>
    <w:p w14:paraId="2D5B5D78" w14:textId="25DD0668"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88" w:history="1">
        <w:r w:rsidR="0039531B" w:rsidRPr="00E100CB">
          <w:rPr>
            <w:rStyle w:val="Hipervnculo"/>
            <w:noProof/>
          </w:rPr>
          <w:t>Tabla 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componentes de software destinados para el proyecto</w:t>
        </w:r>
        <w:r w:rsidR="0039531B">
          <w:rPr>
            <w:noProof/>
            <w:webHidden/>
          </w:rPr>
          <w:tab/>
        </w:r>
        <w:r w:rsidR="0039531B">
          <w:rPr>
            <w:noProof/>
            <w:webHidden/>
          </w:rPr>
          <w:fldChar w:fldCharType="begin"/>
        </w:r>
        <w:r w:rsidR="0039531B">
          <w:rPr>
            <w:noProof/>
            <w:webHidden/>
          </w:rPr>
          <w:instrText xml:space="preserve"> PAGEREF _Toc151934588 \h </w:instrText>
        </w:r>
        <w:r w:rsidR="0039531B">
          <w:rPr>
            <w:noProof/>
            <w:webHidden/>
          </w:rPr>
        </w:r>
        <w:r w:rsidR="0039531B">
          <w:rPr>
            <w:noProof/>
            <w:webHidden/>
          </w:rPr>
          <w:fldChar w:fldCharType="separate"/>
        </w:r>
        <w:r w:rsidR="0039531B">
          <w:rPr>
            <w:noProof/>
            <w:webHidden/>
          </w:rPr>
          <w:t>70</w:t>
        </w:r>
        <w:r w:rsidR="0039531B">
          <w:rPr>
            <w:noProof/>
            <w:webHidden/>
          </w:rPr>
          <w:fldChar w:fldCharType="end"/>
        </w:r>
      </w:hyperlink>
    </w:p>
    <w:p w14:paraId="251D967E" w14:textId="6650B791"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89" w:history="1">
        <w:r w:rsidR="0039531B" w:rsidRPr="00E100CB">
          <w:rPr>
            <w:rStyle w:val="Hipervnculo"/>
            <w:noProof/>
          </w:rPr>
          <w:t>Tabla 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glose costos servicios de Azure</w:t>
        </w:r>
        <w:r w:rsidR="0039531B">
          <w:rPr>
            <w:noProof/>
            <w:webHidden/>
          </w:rPr>
          <w:tab/>
        </w:r>
        <w:r w:rsidR="0039531B">
          <w:rPr>
            <w:noProof/>
            <w:webHidden/>
          </w:rPr>
          <w:fldChar w:fldCharType="begin"/>
        </w:r>
        <w:r w:rsidR="0039531B">
          <w:rPr>
            <w:noProof/>
            <w:webHidden/>
          </w:rPr>
          <w:instrText xml:space="preserve"> PAGEREF _Toc151934589 \h </w:instrText>
        </w:r>
        <w:r w:rsidR="0039531B">
          <w:rPr>
            <w:noProof/>
            <w:webHidden/>
          </w:rPr>
        </w:r>
        <w:r w:rsidR="0039531B">
          <w:rPr>
            <w:noProof/>
            <w:webHidden/>
          </w:rPr>
          <w:fldChar w:fldCharType="separate"/>
        </w:r>
        <w:r w:rsidR="0039531B">
          <w:rPr>
            <w:noProof/>
            <w:webHidden/>
          </w:rPr>
          <w:t>70</w:t>
        </w:r>
        <w:r w:rsidR="0039531B">
          <w:rPr>
            <w:noProof/>
            <w:webHidden/>
          </w:rPr>
          <w:fldChar w:fldCharType="end"/>
        </w:r>
      </w:hyperlink>
    </w:p>
    <w:p w14:paraId="7B2327B4" w14:textId="7943BFC4"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90" w:history="1">
        <w:r w:rsidR="0039531B" w:rsidRPr="00E100CB">
          <w:rPr>
            <w:rStyle w:val="Hipervnculo"/>
            <w:noProof/>
          </w:rPr>
          <w:t>Tabla 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stos destinados a gastos generales de desarrollo.</w:t>
        </w:r>
        <w:r w:rsidR="0039531B">
          <w:rPr>
            <w:noProof/>
            <w:webHidden/>
          </w:rPr>
          <w:tab/>
        </w:r>
        <w:r w:rsidR="0039531B">
          <w:rPr>
            <w:noProof/>
            <w:webHidden/>
          </w:rPr>
          <w:fldChar w:fldCharType="begin"/>
        </w:r>
        <w:r w:rsidR="0039531B">
          <w:rPr>
            <w:noProof/>
            <w:webHidden/>
          </w:rPr>
          <w:instrText xml:space="preserve"> PAGEREF _Toc151934590 \h </w:instrText>
        </w:r>
        <w:r w:rsidR="0039531B">
          <w:rPr>
            <w:noProof/>
            <w:webHidden/>
          </w:rPr>
        </w:r>
        <w:r w:rsidR="0039531B">
          <w:rPr>
            <w:noProof/>
            <w:webHidden/>
          </w:rPr>
          <w:fldChar w:fldCharType="separate"/>
        </w:r>
        <w:r w:rsidR="0039531B">
          <w:rPr>
            <w:noProof/>
            <w:webHidden/>
          </w:rPr>
          <w:t>71</w:t>
        </w:r>
        <w:r w:rsidR="0039531B">
          <w:rPr>
            <w:noProof/>
            <w:webHidden/>
          </w:rPr>
          <w:fldChar w:fldCharType="end"/>
        </w:r>
      </w:hyperlink>
    </w:p>
    <w:p w14:paraId="0EB70C9F" w14:textId="363FE4BC"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91" w:history="1">
        <w:r w:rsidR="0039531B" w:rsidRPr="00E100CB">
          <w:rPr>
            <w:rStyle w:val="Hipervnculo"/>
            <w:noProof/>
          </w:rPr>
          <w:t>Tabla 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stos individuales destinados al equipo de desarrollo</w:t>
        </w:r>
        <w:r w:rsidR="0039531B">
          <w:rPr>
            <w:noProof/>
            <w:webHidden/>
          </w:rPr>
          <w:tab/>
        </w:r>
        <w:r w:rsidR="0039531B">
          <w:rPr>
            <w:noProof/>
            <w:webHidden/>
          </w:rPr>
          <w:fldChar w:fldCharType="begin"/>
        </w:r>
        <w:r w:rsidR="0039531B">
          <w:rPr>
            <w:noProof/>
            <w:webHidden/>
          </w:rPr>
          <w:instrText xml:space="preserve"> PAGEREF _Toc151934591 \h </w:instrText>
        </w:r>
        <w:r w:rsidR="0039531B">
          <w:rPr>
            <w:noProof/>
            <w:webHidden/>
          </w:rPr>
        </w:r>
        <w:r w:rsidR="0039531B">
          <w:rPr>
            <w:noProof/>
            <w:webHidden/>
          </w:rPr>
          <w:fldChar w:fldCharType="separate"/>
        </w:r>
        <w:r w:rsidR="0039531B">
          <w:rPr>
            <w:noProof/>
            <w:webHidden/>
          </w:rPr>
          <w:t>72</w:t>
        </w:r>
        <w:r w:rsidR="0039531B">
          <w:rPr>
            <w:noProof/>
            <w:webHidden/>
          </w:rPr>
          <w:fldChar w:fldCharType="end"/>
        </w:r>
      </w:hyperlink>
    </w:p>
    <w:p w14:paraId="1F6BD65A" w14:textId="59DCFD1B"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92" w:history="1">
        <w:r w:rsidR="0039531B" w:rsidRPr="00E100CB">
          <w:rPr>
            <w:rStyle w:val="Hipervnculo"/>
            <w:noProof/>
          </w:rPr>
          <w:t>Tabla 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stos totales destinados al equipo de desarrollo.</w:t>
        </w:r>
        <w:r w:rsidR="0039531B">
          <w:rPr>
            <w:noProof/>
            <w:webHidden/>
          </w:rPr>
          <w:tab/>
        </w:r>
        <w:r w:rsidR="0039531B">
          <w:rPr>
            <w:noProof/>
            <w:webHidden/>
          </w:rPr>
          <w:fldChar w:fldCharType="begin"/>
        </w:r>
        <w:r w:rsidR="0039531B">
          <w:rPr>
            <w:noProof/>
            <w:webHidden/>
          </w:rPr>
          <w:instrText xml:space="preserve"> PAGEREF _Toc151934592 \h </w:instrText>
        </w:r>
        <w:r w:rsidR="0039531B">
          <w:rPr>
            <w:noProof/>
            <w:webHidden/>
          </w:rPr>
        </w:r>
        <w:r w:rsidR="0039531B">
          <w:rPr>
            <w:noProof/>
            <w:webHidden/>
          </w:rPr>
          <w:fldChar w:fldCharType="separate"/>
        </w:r>
        <w:r w:rsidR="0039531B">
          <w:rPr>
            <w:noProof/>
            <w:webHidden/>
          </w:rPr>
          <w:t>72</w:t>
        </w:r>
        <w:r w:rsidR="0039531B">
          <w:rPr>
            <w:noProof/>
            <w:webHidden/>
          </w:rPr>
          <w:fldChar w:fldCharType="end"/>
        </w:r>
      </w:hyperlink>
    </w:p>
    <w:p w14:paraId="070B0314" w14:textId="76234AD1" w:rsidR="0039531B" w:rsidRDefault="00214DA5">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34593" w:history="1">
        <w:r w:rsidR="0039531B" w:rsidRPr="00E100CB">
          <w:rPr>
            <w:rStyle w:val="Hipervnculo"/>
            <w:noProof/>
          </w:rPr>
          <w:t>Tabla 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stos destinados a los gastos operativos de desarrollo</w:t>
        </w:r>
        <w:r w:rsidR="0039531B">
          <w:rPr>
            <w:noProof/>
            <w:webHidden/>
          </w:rPr>
          <w:tab/>
        </w:r>
        <w:r w:rsidR="0039531B">
          <w:rPr>
            <w:noProof/>
            <w:webHidden/>
          </w:rPr>
          <w:fldChar w:fldCharType="begin"/>
        </w:r>
        <w:r w:rsidR="0039531B">
          <w:rPr>
            <w:noProof/>
            <w:webHidden/>
          </w:rPr>
          <w:instrText xml:space="preserve"> PAGEREF _Toc151934593 \h </w:instrText>
        </w:r>
        <w:r w:rsidR="0039531B">
          <w:rPr>
            <w:noProof/>
            <w:webHidden/>
          </w:rPr>
        </w:r>
        <w:r w:rsidR="0039531B">
          <w:rPr>
            <w:noProof/>
            <w:webHidden/>
          </w:rPr>
          <w:fldChar w:fldCharType="separate"/>
        </w:r>
        <w:r w:rsidR="0039531B">
          <w:rPr>
            <w:noProof/>
            <w:webHidden/>
          </w:rPr>
          <w:t>73</w:t>
        </w:r>
        <w:r w:rsidR="0039531B">
          <w:rPr>
            <w:noProof/>
            <w:webHidden/>
          </w:rPr>
          <w:fldChar w:fldCharType="end"/>
        </w:r>
      </w:hyperlink>
    </w:p>
    <w:p w14:paraId="4C81DB93" w14:textId="17169277"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4" w:history="1">
        <w:r w:rsidR="0039531B" w:rsidRPr="00E100CB">
          <w:rPr>
            <w:rStyle w:val="Hipervnculo"/>
            <w:noProof/>
          </w:rPr>
          <w:t>Tabla 1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sto bono de capacitación</w:t>
        </w:r>
        <w:r w:rsidR="0039531B">
          <w:rPr>
            <w:noProof/>
            <w:webHidden/>
          </w:rPr>
          <w:tab/>
        </w:r>
        <w:r w:rsidR="0039531B">
          <w:rPr>
            <w:noProof/>
            <w:webHidden/>
          </w:rPr>
          <w:fldChar w:fldCharType="begin"/>
        </w:r>
        <w:r w:rsidR="0039531B">
          <w:rPr>
            <w:noProof/>
            <w:webHidden/>
          </w:rPr>
          <w:instrText xml:space="preserve"> PAGEREF _Toc151934594 \h </w:instrText>
        </w:r>
        <w:r w:rsidR="0039531B">
          <w:rPr>
            <w:noProof/>
            <w:webHidden/>
          </w:rPr>
        </w:r>
        <w:r w:rsidR="0039531B">
          <w:rPr>
            <w:noProof/>
            <w:webHidden/>
          </w:rPr>
          <w:fldChar w:fldCharType="separate"/>
        </w:r>
        <w:r w:rsidR="0039531B">
          <w:rPr>
            <w:noProof/>
            <w:webHidden/>
          </w:rPr>
          <w:t>73</w:t>
        </w:r>
        <w:r w:rsidR="0039531B">
          <w:rPr>
            <w:noProof/>
            <w:webHidden/>
          </w:rPr>
          <w:fldChar w:fldCharType="end"/>
        </w:r>
      </w:hyperlink>
    </w:p>
    <w:p w14:paraId="2CD170EB" w14:textId="4EA05704"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5" w:history="1">
        <w:r w:rsidR="0039531B" w:rsidRPr="00E100CB">
          <w:rPr>
            <w:rStyle w:val="Hipervnculo"/>
            <w:noProof/>
          </w:rPr>
          <w:t>Tabla 1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de costos por tipo de estudio</w:t>
        </w:r>
        <w:r w:rsidR="0039531B">
          <w:rPr>
            <w:noProof/>
            <w:webHidden/>
          </w:rPr>
          <w:tab/>
        </w:r>
        <w:r w:rsidR="0039531B">
          <w:rPr>
            <w:noProof/>
            <w:webHidden/>
          </w:rPr>
          <w:fldChar w:fldCharType="begin"/>
        </w:r>
        <w:r w:rsidR="0039531B">
          <w:rPr>
            <w:noProof/>
            <w:webHidden/>
          </w:rPr>
          <w:instrText xml:space="preserve"> PAGEREF _Toc151934595 \h </w:instrText>
        </w:r>
        <w:r w:rsidR="0039531B">
          <w:rPr>
            <w:noProof/>
            <w:webHidden/>
          </w:rPr>
        </w:r>
        <w:r w:rsidR="0039531B">
          <w:rPr>
            <w:noProof/>
            <w:webHidden/>
          </w:rPr>
          <w:fldChar w:fldCharType="separate"/>
        </w:r>
        <w:r w:rsidR="0039531B">
          <w:rPr>
            <w:noProof/>
            <w:webHidden/>
          </w:rPr>
          <w:t>74</w:t>
        </w:r>
        <w:r w:rsidR="0039531B">
          <w:rPr>
            <w:noProof/>
            <w:webHidden/>
          </w:rPr>
          <w:fldChar w:fldCharType="end"/>
        </w:r>
      </w:hyperlink>
    </w:p>
    <w:p w14:paraId="79E5AB07" w14:textId="347FACF3"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6" w:history="1">
        <w:r w:rsidR="0039531B" w:rsidRPr="00E100CB">
          <w:rPr>
            <w:rStyle w:val="Hipervnculo"/>
            <w:noProof/>
          </w:rPr>
          <w:t>Tabla 1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onderación de complejidad para tipos de objeto</w:t>
        </w:r>
        <w:r w:rsidR="0039531B">
          <w:rPr>
            <w:noProof/>
            <w:webHidden/>
          </w:rPr>
          <w:tab/>
        </w:r>
        <w:r w:rsidR="0039531B">
          <w:rPr>
            <w:noProof/>
            <w:webHidden/>
          </w:rPr>
          <w:fldChar w:fldCharType="begin"/>
        </w:r>
        <w:r w:rsidR="0039531B">
          <w:rPr>
            <w:noProof/>
            <w:webHidden/>
          </w:rPr>
          <w:instrText xml:space="preserve"> PAGEREF _Toc151934596 \h </w:instrText>
        </w:r>
        <w:r w:rsidR="0039531B">
          <w:rPr>
            <w:noProof/>
            <w:webHidden/>
          </w:rPr>
        </w:r>
        <w:r w:rsidR="0039531B">
          <w:rPr>
            <w:noProof/>
            <w:webHidden/>
          </w:rPr>
          <w:fldChar w:fldCharType="separate"/>
        </w:r>
        <w:r w:rsidR="0039531B">
          <w:rPr>
            <w:noProof/>
            <w:webHidden/>
          </w:rPr>
          <w:t>74</w:t>
        </w:r>
        <w:r w:rsidR="0039531B">
          <w:rPr>
            <w:noProof/>
            <w:webHidden/>
          </w:rPr>
          <w:fldChar w:fldCharType="end"/>
        </w:r>
      </w:hyperlink>
    </w:p>
    <w:p w14:paraId="7ADF2C91" w14:textId="351B2FA7"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7" w:history="1">
        <w:r w:rsidR="0039531B" w:rsidRPr="00E100CB">
          <w:rPr>
            <w:rStyle w:val="Hipervnculo"/>
            <w:noProof/>
          </w:rPr>
          <w:t>Tabla 1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Análisis ponderación de puntos de objeto</w:t>
        </w:r>
        <w:r w:rsidR="0039531B">
          <w:rPr>
            <w:noProof/>
            <w:webHidden/>
          </w:rPr>
          <w:tab/>
        </w:r>
        <w:r w:rsidR="0039531B">
          <w:rPr>
            <w:noProof/>
            <w:webHidden/>
          </w:rPr>
          <w:fldChar w:fldCharType="begin"/>
        </w:r>
        <w:r w:rsidR="0039531B">
          <w:rPr>
            <w:noProof/>
            <w:webHidden/>
          </w:rPr>
          <w:instrText xml:space="preserve"> PAGEREF _Toc151934597 \h </w:instrText>
        </w:r>
        <w:r w:rsidR="0039531B">
          <w:rPr>
            <w:noProof/>
            <w:webHidden/>
          </w:rPr>
        </w:r>
        <w:r w:rsidR="0039531B">
          <w:rPr>
            <w:noProof/>
            <w:webHidden/>
          </w:rPr>
          <w:fldChar w:fldCharType="separate"/>
        </w:r>
        <w:r w:rsidR="0039531B">
          <w:rPr>
            <w:noProof/>
            <w:webHidden/>
          </w:rPr>
          <w:t>75</w:t>
        </w:r>
        <w:r w:rsidR="0039531B">
          <w:rPr>
            <w:noProof/>
            <w:webHidden/>
          </w:rPr>
          <w:fldChar w:fldCharType="end"/>
        </w:r>
      </w:hyperlink>
    </w:p>
    <w:p w14:paraId="5EBDAEC9" w14:textId="635E0D0D"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8" w:history="1">
        <w:r w:rsidR="0039531B" w:rsidRPr="00E100CB">
          <w:rPr>
            <w:rStyle w:val="Hipervnculo"/>
            <w:noProof/>
          </w:rPr>
          <w:t>Tabla 1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onteo parcial del total de líneas de código por lenguaje de programación</w:t>
        </w:r>
        <w:r w:rsidR="0039531B">
          <w:rPr>
            <w:noProof/>
            <w:webHidden/>
          </w:rPr>
          <w:tab/>
        </w:r>
        <w:r w:rsidR="0039531B">
          <w:rPr>
            <w:noProof/>
            <w:webHidden/>
          </w:rPr>
          <w:fldChar w:fldCharType="begin"/>
        </w:r>
        <w:r w:rsidR="0039531B">
          <w:rPr>
            <w:noProof/>
            <w:webHidden/>
          </w:rPr>
          <w:instrText xml:space="preserve"> PAGEREF _Toc151934598 \h </w:instrText>
        </w:r>
        <w:r w:rsidR="0039531B">
          <w:rPr>
            <w:noProof/>
            <w:webHidden/>
          </w:rPr>
        </w:r>
        <w:r w:rsidR="0039531B">
          <w:rPr>
            <w:noProof/>
            <w:webHidden/>
          </w:rPr>
          <w:fldChar w:fldCharType="separate"/>
        </w:r>
        <w:r w:rsidR="0039531B">
          <w:rPr>
            <w:noProof/>
            <w:webHidden/>
          </w:rPr>
          <w:t>75</w:t>
        </w:r>
        <w:r w:rsidR="0039531B">
          <w:rPr>
            <w:noProof/>
            <w:webHidden/>
          </w:rPr>
          <w:fldChar w:fldCharType="end"/>
        </w:r>
      </w:hyperlink>
    </w:p>
    <w:p w14:paraId="2DE73574" w14:textId="2830DEF6"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599" w:history="1">
        <w:r w:rsidR="0039531B" w:rsidRPr="00E100CB">
          <w:rPr>
            <w:rStyle w:val="Hipervnculo"/>
            <w:noProof/>
          </w:rPr>
          <w:t>Tabla 1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total de líneas de código reutilizadas</w:t>
        </w:r>
        <w:r w:rsidR="0039531B">
          <w:rPr>
            <w:noProof/>
            <w:webHidden/>
          </w:rPr>
          <w:tab/>
        </w:r>
        <w:r w:rsidR="0039531B">
          <w:rPr>
            <w:noProof/>
            <w:webHidden/>
          </w:rPr>
          <w:fldChar w:fldCharType="begin"/>
        </w:r>
        <w:r w:rsidR="0039531B">
          <w:rPr>
            <w:noProof/>
            <w:webHidden/>
          </w:rPr>
          <w:instrText xml:space="preserve"> PAGEREF _Toc151934599 \h </w:instrText>
        </w:r>
        <w:r w:rsidR="0039531B">
          <w:rPr>
            <w:noProof/>
            <w:webHidden/>
          </w:rPr>
        </w:r>
        <w:r w:rsidR="0039531B">
          <w:rPr>
            <w:noProof/>
            <w:webHidden/>
          </w:rPr>
          <w:fldChar w:fldCharType="separate"/>
        </w:r>
        <w:r w:rsidR="0039531B">
          <w:rPr>
            <w:noProof/>
            <w:webHidden/>
          </w:rPr>
          <w:t>75</w:t>
        </w:r>
        <w:r w:rsidR="0039531B">
          <w:rPr>
            <w:noProof/>
            <w:webHidden/>
          </w:rPr>
          <w:fldChar w:fldCharType="end"/>
        </w:r>
      </w:hyperlink>
    </w:p>
    <w:p w14:paraId="19FA7437" w14:textId="1A32E384"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0" w:history="1">
        <w:r w:rsidR="0039531B" w:rsidRPr="00E100CB">
          <w:rPr>
            <w:rStyle w:val="Hipervnculo"/>
            <w:noProof/>
          </w:rPr>
          <w:t>Tabla 1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Tasa de productividad para puntos de objeto</w:t>
        </w:r>
        <w:r w:rsidR="0039531B">
          <w:rPr>
            <w:noProof/>
            <w:webHidden/>
          </w:rPr>
          <w:tab/>
        </w:r>
        <w:r w:rsidR="0039531B">
          <w:rPr>
            <w:noProof/>
            <w:webHidden/>
          </w:rPr>
          <w:fldChar w:fldCharType="begin"/>
        </w:r>
        <w:r w:rsidR="0039531B">
          <w:rPr>
            <w:noProof/>
            <w:webHidden/>
          </w:rPr>
          <w:instrText xml:space="preserve"> PAGEREF _Toc151934600 \h </w:instrText>
        </w:r>
        <w:r w:rsidR="0039531B">
          <w:rPr>
            <w:noProof/>
            <w:webHidden/>
          </w:rPr>
        </w:r>
        <w:r w:rsidR="0039531B">
          <w:rPr>
            <w:noProof/>
            <w:webHidden/>
          </w:rPr>
          <w:fldChar w:fldCharType="separate"/>
        </w:r>
        <w:r w:rsidR="0039531B">
          <w:rPr>
            <w:noProof/>
            <w:webHidden/>
          </w:rPr>
          <w:t>76</w:t>
        </w:r>
        <w:r w:rsidR="0039531B">
          <w:rPr>
            <w:noProof/>
            <w:webHidden/>
          </w:rPr>
          <w:fldChar w:fldCharType="end"/>
        </w:r>
      </w:hyperlink>
    </w:p>
    <w:p w14:paraId="384929FD" w14:textId="4997B15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1" w:history="1">
        <w:r w:rsidR="0039531B" w:rsidRPr="00E100CB">
          <w:rPr>
            <w:rStyle w:val="Hipervnculo"/>
            <w:noProof/>
          </w:rPr>
          <w:t>Tabla 1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iesgos identificados para el desarrollo del proyecto</w:t>
        </w:r>
        <w:r w:rsidR="0039531B">
          <w:rPr>
            <w:noProof/>
            <w:webHidden/>
          </w:rPr>
          <w:tab/>
        </w:r>
        <w:r w:rsidR="0039531B">
          <w:rPr>
            <w:noProof/>
            <w:webHidden/>
          </w:rPr>
          <w:fldChar w:fldCharType="begin"/>
        </w:r>
        <w:r w:rsidR="0039531B">
          <w:rPr>
            <w:noProof/>
            <w:webHidden/>
          </w:rPr>
          <w:instrText xml:space="preserve"> PAGEREF _Toc151934601 \h </w:instrText>
        </w:r>
        <w:r w:rsidR="0039531B">
          <w:rPr>
            <w:noProof/>
            <w:webHidden/>
          </w:rPr>
        </w:r>
        <w:r w:rsidR="0039531B">
          <w:rPr>
            <w:noProof/>
            <w:webHidden/>
          </w:rPr>
          <w:fldChar w:fldCharType="separate"/>
        </w:r>
        <w:r w:rsidR="0039531B">
          <w:rPr>
            <w:noProof/>
            <w:webHidden/>
          </w:rPr>
          <w:t>80</w:t>
        </w:r>
        <w:r w:rsidR="0039531B">
          <w:rPr>
            <w:noProof/>
            <w:webHidden/>
          </w:rPr>
          <w:fldChar w:fldCharType="end"/>
        </w:r>
      </w:hyperlink>
    </w:p>
    <w:p w14:paraId="69DC97BD" w14:textId="35D8E9E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2" w:history="1">
        <w:r w:rsidR="0039531B" w:rsidRPr="00E100CB">
          <w:rPr>
            <w:rStyle w:val="Hipervnculo"/>
            <w:noProof/>
          </w:rPr>
          <w:t>Tabla 1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Criterios categorización de los riesgos</w:t>
        </w:r>
        <w:r w:rsidR="0039531B">
          <w:rPr>
            <w:noProof/>
            <w:webHidden/>
          </w:rPr>
          <w:tab/>
        </w:r>
        <w:r w:rsidR="0039531B">
          <w:rPr>
            <w:noProof/>
            <w:webHidden/>
          </w:rPr>
          <w:fldChar w:fldCharType="begin"/>
        </w:r>
        <w:r w:rsidR="0039531B">
          <w:rPr>
            <w:noProof/>
            <w:webHidden/>
          </w:rPr>
          <w:instrText xml:space="preserve"> PAGEREF _Toc151934602 \h </w:instrText>
        </w:r>
        <w:r w:rsidR="0039531B">
          <w:rPr>
            <w:noProof/>
            <w:webHidden/>
          </w:rPr>
        </w:r>
        <w:r w:rsidR="0039531B">
          <w:rPr>
            <w:noProof/>
            <w:webHidden/>
          </w:rPr>
          <w:fldChar w:fldCharType="separate"/>
        </w:r>
        <w:r w:rsidR="0039531B">
          <w:rPr>
            <w:noProof/>
            <w:webHidden/>
          </w:rPr>
          <w:t>80</w:t>
        </w:r>
        <w:r w:rsidR="0039531B">
          <w:rPr>
            <w:noProof/>
            <w:webHidden/>
          </w:rPr>
          <w:fldChar w:fldCharType="end"/>
        </w:r>
      </w:hyperlink>
    </w:p>
    <w:p w14:paraId="4EB61CC7" w14:textId="0B1F25C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3" w:history="1">
        <w:r w:rsidR="0039531B" w:rsidRPr="00E100CB">
          <w:rPr>
            <w:rStyle w:val="Hipervnculo"/>
            <w:noProof/>
          </w:rPr>
          <w:t>Tabla 1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Resumen categorización de los riesgos</w:t>
        </w:r>
        <w:r w:rsidR="0039531B">
          <w:rPr>
            <w:noProof/>
            <w:webHidden/>
          </w:rPr>
          <w:tab/>
        </w:r>
        <w:r w:rsidR="0039531B">
          <w:rPr>
            <w:noProof/>
            <w:webHidden/>
          </w:rPr>
          <w:fldChar w:fldCharType="begin"/>
        </w:r>
        <w:r w:rsidR="0039531B">
          <w:rPr>
            <w:noProof/>
            <w:webHidden/>
          </w:rPr>
          <w:instrText xml:space="preserve"> PAGEREF _Toc151934603 \h </w:instrText>
        </w:r>
        <w:r w:rsidR="0039531B">
          <w:rPr>
            <w:noProof/>
            <w:webHidden/>
          </w:rPr>
        </w:r>
        <w:r w:rsidR="0039531B">
          <w:rPr>
            <w:noProof/>
            <w:webHidden/>
          </w:rPr>
          <w:fldChar w:fldCharType="separate"/>
        </w:r>
        <w:r w:rsidR="0039531B">
          <w:rPr>
            <w:noProof/>
            <w:webHidden/>
          </w:rPr>
          <w:t>80</w:t>
        </w:r>
        <w:r w:rsidR="0039531B">
          <w:rPr>
            <w:noProof/>
            <w:webHidden/>
          </w:rPr>
          <w:fldChar w:fldCharType="end"/>
        </w:r>
      </w:hyperlink>
    </w:p>
    <w:p w14:paraId="3B7AE672" w14:textId="5CE669B6"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4" w:history="1">
        <w:r w:rsidR="0039531B" w:rsidRPr="00E100CB">
          <w:rPr>
            <w:rStyle w:val="Hipervnculo"/>
            <w:noProof/>
          </w:rPr>
          <w:t>Tabla 2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1</w:t>
        </w:r>
        <w:r w:rsidR="0039531B">
          <w:rPr>
            <w:noProof/>
            <w:webHidden/>
          </w:rPr>
          <w:tab/>
        </w:r>
        <w:r w:rsidR="0039531B">
          <w:rPr>
            <w:noProof/>
            <w:webHidden/>
          </w:rPr>
          <w:fldChar w:fldCharType="begin"/>
        </w:r>
        <w:r w:rsidR="0039531B">
          <w:rPr>
            <w:noProof/>
            <w:webHidden/>
          </w:rPr>
          <w:instrText xml:space="preserve"> PAGEREF _Toc151934604 \h </w:instrText>
        </w:r>
        <w:r w:rsidR="0039531B">
          <w:rPr>
            <w:noProof/>
            <w:webHidden/>
          </w:rPr>
        </w:r>
        <w:r w:rsidR="0039531B">
          <w:rPr>
            <w:noProof/>
            <w:webHidden/>
          </w:rPr>
          <w:fldChar w:fldCharType="separate"/>
        </w:r>
        <w:r w:rsidR="0039531B">
          <w:rPr>
            <w:noProof/>
            <w:webHidden/>
          </w:rPr>
          <w:t>81</w:t>
        </w:r>
        <w:r w:rsidR="0039531B">
          <w:rPr>
            <w:noProof/>
            <w:webHidden/>
          </w:rPr>
          <w:fldChar w:fldCharType="end"/>
        </w:r>
      </w:hyperlink>
    </w:p>
    <w:p w14:paraId="74E76952" w14:textId="7CD7C433"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5" w:history="1">
        <w:r w:rsidR="0039531B" w:rsidRPr="00E100CB">
          <w:rPr>
            <w:rStyle w:val="Hipervnculo"/>
            <w:noProof/>
          </w:rPr>
          <w:t>Tabla 2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2</w:t>
        </w:r>
        <w:r w:rsidR="0039531B">
          <w:rPr>
            <w:noProof/>
            <w:webHidden/>
          </w:rPr>
          <w:tab/>
        </w:r>
        <w:r w:rsidR="0039531B">
          <w:rPr>
            <w:noProof/>
            <w:webHidden/>
          </w:rPr>
          <w:fldChar w:fldCharType="begin"/>
        </w:r>
        <w:r w:rsidR="0039531B">
          <w:rPr>
            <w:noProof/>
            <w:webHidden/>
          </w:rPr>
          <w:instrText xml:space="preserve"> PAGEREF _Toc151934605 \h </w:instrText>
        </w:r>
        <w:r w:rsidR="0039531B">
          <w:rPr>
            <w:noProof/>
            <w:webHidden/>
          </w:rPr>
        </w:r>
        <w:r w:rsidR="0039531B">
          <w:rPr>
            <w:noProof/>
            <w:webHidden/>
          </w:rPr>
          <w:fldChar w:fldCharType="separate"/>
        </w:r>
        <w:r w:rsidR="0039531B">
          <w:rPr>
            <w:noProof/>
            <w:webHidden/>
          </w:rPr>
          <w:t>81</w:t>
        </w:r>
        <w:r w:rsidR="0039531B">
          <w:rPr>
            <w:noProof/>
            <w:webHidden/>
          </w:rPr>
          <w:fldChar w:fldCharType="end"/>
        </w:r>
      </w:hyperlink>
    </w:p>
    <w:p w14:paraId="6CC05AAF" w14:textId="185D2B5B"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6" w:history="1">
        <w:r w:rsidR="0039531B" w:rsidRPr="00E100CB">
          <w:rPr>
            <w:rStyle w:val="Hipervnculo"/>
            <w:noProof/>
          </w:rPr>
          <w:t>Tabla 2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3</w:t>
        </w:r>
        <w:r w:rsidR="0039531B">
          <w:rPr>
            <w:noProof/>
            <w:webHidden/>
          </w:rPr>
          <w:tab/>
        </w:r>
        <w:r w:rsidR="0039531B">
          <w:rPr>
            <w:noProof/>
            <w:webHidden/>
          </w:rPr>
          <w:fldChar w:fldCharType="begin"/>
        </w:r>
        <w:r w:rsidR="0039531B">
          <w:rPr>
            <w:noProof/>
            <w:webHidden/>
          </w:rPr>
          <w:instrText xml:space="preserve"> PAGEREF _Toc151934606 \h </w:instrText>
        </w:r>
        <w:r w:rsidR="0039531B">
          <w:rPr>
            <w:noProof/>
            <w:webHidden/>
          </w:rPr>
        </w:r>
        <w:r w:rsidR="0039531B">
          <w:rPr>
            <w:noProof/>
            <w:webHidden/>
          </w:rPr>
          <w:fldChar w:fldCharType="separate"/>
        </w:r>
        <w:r w:rsidR="0039531B">
          <w:rPr>
            <w:noProof/>
            <w:webHidden/>
          </w:rPr>
          <w:t>82</w:t>
        </w:r>
        <w:r w:rsidR="0039531B">
          <w:rPr>
            <w:noProof/>
            <w:webHidden/>
          </w:rPr>
          <w:fldChar w:fldCharType="end"/>
        </w:r>
      </w:hyperlink>
    </w:p>
    <w:p w14:paraId="2A63DAFF" w14:textId="7E8404D7"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7" w:history="1">
        <w:r w:rsidR="0039531B" w:rsidRPr="00E100CB">
          <w:rPr>
            <w:rStyle w:val="Hipervnculo"/>
            <w:noProof/>
          </w:rPr>
          <w:t>Tabla 2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4</w:t>
        </w:r>
        <w:r w:rsidR="0039531B">
          <w:rPr>
            <w:noProof/>
            <w:webHidden/>
          </w:rPr>
          <w:tab/>
        </w:r>
        <w:r w:rsidR="0039531B">
          <w:rPr>
            <w:noProof/>
            <w:webHidden/>
          </w:rPr>
          <w:fldChar w:fldCharType="begin"/>
        </w:r>
        <w:r w:rsidR="0039531B">
          <w:rPr>
            <w:noProof/>
            <w:webHidden/>
          </w:rPr>
          <w:instrText xml:space="preserve"> PAGEREF _Toc151934607 \h </w:instrText>
        </w:r>
        <w:r w:rsidR="0039531B">
          <w:rPr>
            <w:noProof/>
            <w:webHidden/>
          </w:rPr>
        </w:r>
        <w:r w:rsidR="0039531B">
          <w:rPr>
            <w:noProof/>
            <w:webHidden/>
          </w:rPr>
          <w:fldChar w:fldCharType="separate"/>
        </w:r>
        <w:r w:rsidR="0039531B">
          <w:rPr>
            <w:noProof/>
            <w:webHidden/>
          </w:rPr>
          <w:t>82</w:t>
        </w:r>
        <w:r w:rsidR="0039531B">
          <w:rPr>
            <w:noProof/>
            <w:webHidden/>
          </w:rPr>
          <w:fldChar w:fldCharType="end"/>
        </w:r>
      </w:hyperlink>
    </w:p>
    <w:p w14:paraId="53D52002" w14:textId="0CE648A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8" w:history="1">
        <w:r w:rsidR="0039531B" w:rsidRPr="00E100CB">
          <w:rPr>
            <w:rStyle w:val="Hipervnculo"/>
            <w:noProof/>
          </w:rPr>
          <w:t>Tabla 2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5</w:t>
        </w:r>
        <w:r w:rsidR="0039531B">
          <w:rPr>
            <w:noProof/>
            <w:webHidden/>
          </w:rPr>
          <w:tab/>
        </w:r>
        <w:r w:rsidR="0039531B">
          <w:rPr>
            <w:noProof/>
            <w:webHidden/>
          </w:rPr>
          <w:fldChar w:fldCharType="begin"/>
        </w:r>
        <w:r w:rsidR="0039531B">
          <w:rPr>
            <w:noProof/>
            <w:webHidden/>
          </w:rPr>
          <w:instrText xml:space="preserve"> PAGEREF _Toc151934608 \h </w:instrText>
        </w:r>
        <w:r w:rsidR="0039531B">
          <w:rPr>
            <w:noProof/>
            <w:webHidden/>
          </w:rPr>
        </w:r>
        <w:r w:rsidR="0039531B">
          <w:rPr>
            <w:noProof/>
            <w:webHidden/>
          </w:rPr>
          <w:fldChar w:fldCharType="separate"/>
        </w:r>
        <w:r w:rsidR="0039531B">
          <w:rPr>
            <w:noProof/>
            <w:webHidden/>
          </w:rPr>
          <w:t>82</w:t>
        </w:r>
        <w:r w:rsidR="0039531B">
          <w:rPr>
            <w:noProof/>
            <w:webHidden/>
          </w:rPr>
          <w:fldChar w:fldCharType="end"/>
        </w:r>
      </w:hyperlink>
    </w:p>
    <w:p w14:paraId="3239CF7C" w14:textId="36C60AAD"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09" w:history="1">
        <w:r w:rsidR="0039531B" w:rsidRPr="00E100CB">
          <w:rPr>
            <w:rStyle w:val="Hipervnculo"/>
            <w:noProof/>
          </w:rPr>
          <w:t>Tabla 2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6</w:t>
        </w:r>
        <w:r w:rsidR="0039531B">
          <w:rPr>
            <w:noProof/>
            <w:webHidden/>
          </w:rPr>
          <w:tab/>
        </w:r>
        <w:r w:rsidR="0039531B">
          <w:rPr>
            <w:noProof/>
            <w:webHidden/>
          </w:rPr>
          <w:fldChar w:fldCharType="begin"/>
        </w:r>
        <w:r w:rsidR="0039531B">
          <w:rPr>
            <w:noProof/>
            <w:webHidden/>
          </w:rPr>
          <w:instrText xml:space="preserve"> PAGEREF _Toc151934609 \h </w:instrText>
        </w:r>
        <w:r w:rsidR="0039531B">
          <w:rPr>
            <w:noProof/>
            <w:webHidden/>
          </w:rPr>
        </w:r>
        <w:r w:rsidR="0039531B">
          <w:rPr>
            <w:noProof/>
            <w:webHidden/>
          </w:rPr>
          <w:fldChar w:fldCharType="separate"/>
        </w:r>
        <w:r w:rsidR="0039531B">
          <w:rPr>
            <w:noProof/>
            <w:webHidden/>
          </w:rPr>
          <w:t>82</w:t>
        </w:r>
        <w:r w:rsidR="0039531B">
          <w:rPr>
            <w:noProof/>
            <w:webHidden/>
          </w:rPr>
          <w:fldChar w:fldCharType="end"/>
        </w:r>
      </w:hyperlink>
    </w:p>
    <w:p w14:paraId="6ED98AF5" w14:textId="0EAE452D"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0" w:history="1">
        <w:r w:rsidR="0039531B" w:rsidRPr="00E100CB">
          <w:rPr>
            <w:rStyle w:val="Hipervnculo"/>
            <w:noProof/>
          </w:rPr>
          <w:t>Tabla 2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7</w:t>
        </w:r>
        <w:r w:rsidR="0039531B">
          <w:rPr>
            <w:noProof/>
            <w:webHidden/>
          </w:rPr>
          <w:tab/>
        </w:r>
        <w:r w:rsidR="0039531B">
          <w:rPr>
            <w:noProof/>
            <w:webHidden/>
          </w:rPr>
          <w:fldChar w:fldCharType="begin"/>
        </w:r>
        <w:r w:rsidR="0039531B">
          <w:rPr>
            <w:noProof/>
            <w:webHidden/>
          </w:rPr>
          <w:instrText xml:space="preserve"> PAGEREF _Toc151934610 \h </w:instrText>
        </w:r>
        <w:r w:rsidR="0039531B">
          <w:rPr>
            <w:noProof/>
            <w:webHidden/>
          </w:rPr>
        </w:r>
        <w:r w:rsidR="0039531B">
          <w:rPr>
            <w:noProof/>
            <w:webHidden/>
          </w:rPr>
          <w:fldChar w:fldCharType="separate"/>
        </w:r>
        <w:r w:rsidR="0039531B">
          <w:rPr>
            <w:noProof/>
            <w:webHidden/>
          </w:rPr>
          <w:t>83</w:t>
        </w:r>
        <w:r w:rsidR="0039531B">
          <w:rPr>
            <w:noProof/>
            <w:webHidden/>
          </w:rPr>
          <w:fldChar w:fldCharType="end"/>
        </w:r>
      </w:hyperlink>
    </w:p>
    <w:p w14:paraId="2AB4BAB6" w14:textId="60DBDD09"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1" w:history="1">
        <w:r w:rsidR="0039531B" w:rsidRPr="00E100CB">
          <w:rPr>
            <w:rStyle w:val="Hipervnculo"/>
            <w:noProof/>
          </w:rPr>
          <w:t>Tabla 2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8</w:t>
        </w:r>
        <w:r w:rsidR="0039531B">
          <w:rPr>
            <w:noProof/>
            <w:webHidden/>
          </w:rPr>
          <w:tab/>
        </w:r>
        <w:r w:rsidR="0039531B">
          <w:rPr>
            <w:noProof/>
            <w:webHidden/>
          </w:rPr>
          <w:fldChar w:fldCharType="begin"/>
        </w:r>
        <w:r w:rsidR="0039531B">
          <w:rPr>
            <w:noProof/>
            <w:webHidden/>
          </w:rPr>
          <w:instrText xml:space="preserve"> PAGEREF _Toc151934611 \h </w:instrText>
        </w:r>
        <w:r w:rsidR="0039531B">
          <w:rPr>
            <w:noProof/>
            <w:webHidden/>
          </w:rPr>
        </w:r>
        <w:r w:rsidR="0039531B">
          <w:rPr>
            <w:noProof/>
            <w:webHidden/>
          </w:rPr>
          <w:fldChar w:fldCharType="separate"/>
        </w:r>
        <w:r w:rsidR="0039531B">
          <w:rPr>
            <w:noProof/>
            <w:webHidden/>
          </w:rPr>
          <w:t>83</w:t>
        </w:r>
        <w:r w:rsidR="0039531B">
          <w:rPr>
            <w:noProof/>
            <w:webHidden/>
          </w:rPr>
          <w:fldChar w:fldCharType="end"/>
        </w:r>
      </w:hyperlink>
    </w:p>
    <w:p w14:paraId="726BAC8F" w14:textId="34CE9F35"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2" w:history="1">
        <w:r w:rsidR="0039531B" w:rsidRPr="00E100CB">
          <w:rPr>
            <w:rStyle w:val="Hipervnculo"/>
            <w:noProof/>
          </w:rPr>
          <w:t>Tabla 2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9</w:t>
        </w:r>
        <w:r w:rsidR="0039531B">
          <w:rPr>
            <w:noProof/>
            <w:webHidden/>
          </w:rPr>
          <w:tab/>
        </w:r>
        <w:r w:rsidR="0039531B">
          <w:rPr>
            <w:noProof/>
            <w:webHidden/>
          </w:rPr>
          <w:fldChar w:fldCharType="begin"/>
        </w:r>
        <w:r w:rsidR="0039531B">
          <w:rPr>
            <w:noProof/>
            <w:webHidden/>
          </w:rPr>
          <w:instrText xml:space="preserve"> PAGEREF _Toc151934612 \h </w:instrText>
        </w:r>
        <w:r w:rsidR="0039531B">
          <w:rPr>
            <w:noProof/>
            <w:webHidden/>
          </w:rPr>
        </w:r>
        <w:r w:rsidR="0039531B">
          <w:rPr>
            <w:noProof/>
            <w:webHidden/>
          </w:rPr>
          <w:fldChar w:fldCharType="separate"/>
        </w:r>
        <w:r w:rsidR="0039531B">
          <w:rPr>
            <w:noProof/>
            <w:webHidden/>
          </w:rPr>
          <w:t>83</w:t>
        </w:r>
        <w:r w:rsidR="0039531B">
          <w:rPr>
            <w:noProof/>
            <w:webHidden/>
          </w:rPr>
          <w:fldChar w:fldCharType="end"/>
        </w:r>
      </w:hyperlink>
    </w:p>
    <w:p w14:paraId="27C7DEFD" w14:textId="6610B673"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3" w:history="1">
        <w:r w:rsidR="0039531B" w:rsidRPr="00E100CB">
          <w:rPr>
            <w:rStyle w:val="Hipervnculo"/>
            <w:noProof/>
          </w:rPr>
          <w:t>Tabla 2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10</w:t>
        </w:r>
        <w:r w:rsidR="0039531B">
          <w:rPr>
            <w:noProof/>
            <w:webHidden/>
          </w:rPr>
          <w:tab/>
        </w:r>
        <w:r w:rsidR="0039531B">
          <w:rPr>
            <w:noProof/>
            <w:webHidden/>
          </w:rPr>
          <w:fldChar w:fldCharType="begin"/>
        </w:r>
        <w:r w:rsidR="0039531B">
          <w:rPr>
            <w:noProof/>
            <w:webHidden/>
          </w:rPr>
          <w:instrText xml:space="preserve"> PAGEREF _Toc151934613 \h </w:instrText>
        </w:r>
        <w:r w:rsidR="0039531B">
          <w:rPr>
            <w:noProof/>
            <w:webHidden/>
          </w:rPr>
        </w:r>
        <w:r w:rsidR="0039531B">
          <w:rPr>
            <w:noProof/>
            <w:webHidden/>
          </w:rPr>
          <w:fldChar w:fldCharType="separate"/>
        </w:r>
        <w:r w:rsidR="0039531B">
          <w:rPr>
            <w:noProof/>
            <w:webHidden/>
          </w:rPr>
          <w:t>84</w:t>
        </w:r>
        <w:r w:rsidR="0039531B">
          <w:rPr>
            <w:noProof/>
            <w:webHidden/>
          </w:rPr>
          <w:fldChar w:fldCharType="end"/>
        </w:r>
      </w:hyperlink>
    </w:p>
    <w:p w14:paraId="39C25F43" w14:textId="581A9815"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4" w:history="1">
        <w:r w:rsidR="0039531B" w:rsidRPr="00E100CB">
          <w:rPr>
            <w:rStyle w:val="Hipervnculo"/>
            <w:noProof/>
          </w:rPr>
          <w:t>Tabla 3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11</w:t>
        </w:r>
        <w:r w:rsidR="0039531B">
          <w:rPr>
            <w:noProof/>
            <w:webHidden/>
          </w:rPr>
          <w:tab/>
        </w:r>
        <w:r w:rsidR="0039531B">
          <w:rPr>
            <w:noProof/>
            <w:webHidden/>
          </w:rPr>
          <w:fldChar w:fldCharType="begin"/>
        </w:r>
        <w:r w:rsidR="0039531B">
          <w:rPr>
            <w:noProof/>
            <w:webHidden/>
          </w:rPr>
          <w:instrText xml:space="preserve"> PAGEREF _Toc151934614 \h </w:instrText>
        </w:r>
        <w:r w:rsidR="0039531B">
          <w:rPr>
            <w:noProof/>
            <w:webHidden/>
          </w:rPr>
        </w:r>
        <w:r w:rsidR="0039531B">
          <w:rPr>
            <w:noProof/>
            <w:webHidden/>
          </w:rPr>
          <w:fldChar w:fldCharType="separate"/>
        </w:r>
        <w:r w:rsidR="0039531B">
          <w:rPr>
            <w:noProof/>
            <w:webHidden/>
          </w:rPr>
          <w:t>84</w:t>
        </w:r>
        <w:r w:rsidR="0039531B">
          <w:rPr>
            <w:noProof/>
            <w:webHidden/>
          </w:rPr>
          <w:fldChar w:fldCharType="end"/>
        </w:r>
      </w:hyperlink>
    </w:p>
    <w:p w14:paraId="70CD4E86" w14:textId="612A93C2"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5" w:history="1">
        <w:r w:rsidR="0039531B" w:rsidRPr="00E100CB">
          <w:rPr>
            <w:rStyle w:val="Hipervnculo"/>
            <w:noProof/>
          </w:rPr>
          <w:t>Tabla 3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Plan de contingencia riesgo 12</w:t>
        </w:r>
        <w:r w:rsidR="0039531B">
          <w:rPr>
            <w:noProof/>
            <w:webHidden/>
          </w:rPr>
          <w:tab/>
        </w:r>
        <w:r w:rsidR="0039531B">
          <w:rPr>
            <w:noProof/>
            <w:webHidden/>
          </w:rPr>
          <w:fldChar w:fldCharType="begin"/>
        </w:r>
        <w:r w:rsidR="0039531B">
          <w:rPr>
            <w:noProof/>
            <w:webHidden/>
          </w:rPr>
          <w:instrText xml:space="preserve"> PAGEREF _Toc151934615 \h </w:instrText>
        </w:r>
        <w:r w:rsidR="0039531B">
          <w:rPr>
            <w:noProof/>
            <w:webHidden/>
          </w:rPr>
        </w:r>
        <w:r w:rsidR="0039531B">
          <w:rPr>
            <w:noProof/>
            <w:webHidden/>
          </w:rPr>
          <w:fldChar w:fldCharType="separate"/>
        </w:r>
        <w:r w:rsidR="0039531B">
          <w:rPr>
            <w:noProof/>
            <w:webHidden/>
          </w:rPr>
          <w:t>84</w:t>
        </w:r>
        <w:r w:rsidR="0039531B">
          <w:rPr>
            <w:noProof/>
            <w:webHidden/>
          </w:rPr>
          <w:fldChar w:fldCharType="end"/>
        </w:r>
      </w:hyperlink>
    </w:p>
    <w:p w14:paraId="0F4A6BEF" w14:textId="41DE7FB9"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6" w:history="1">
        <w:r w:rsidR="0039531B" w:rsidRPr="00E100CB">
          <w:rPr>
            <w:rStyle w:val="Hipervnculo"/>
            <w:noProof/>
          </w:rPr>
          <w:t>Tabla 3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w:t>
        </w:r>
        <w:r w:rsidR="0039531B">
          <w:rPr>
            <w:noProof/>
            <w:webHidden/>
          </w:rPr>
          <w:tab/>
        </w:r>
        <w:r w:rsidR="0039531B">
          <w:rPr>
            <w:noProof/>
            <w:webHidden/>
          </w:rPr>
          <w:fldChar w:fldCharType="begin"/>
        </w:r>
        <w:r w:rsidR="0039531B">
          <w:rPr>
            <w:noProof/>
            <w:webHidden/>
          </w:rPr>
          <w:instrText xml:space="preserve"> PAGEREF _Toc151934616 \h </w:instrText>
        </w:r>
        <w:r w:rsidR="0039531B">
          <w:rPr>
            <w:noProof/>
            <w:webHidden/>
          </w:rPr>
        </w:r>
        <w:r w:rsidR="0039531B">
          <w:rPr>
            <w:noProof/>
            <w:webHidden/>
          </w:rPr>
          <w:fldChar w:fldCharType="separate"/>
        </w:r>
        <w:r w:rsidR="0039531B">
          <w:rPr>
            <w:noProof/>
            <w:webHidden/>
          </w:rPr>
          <w:t>85</w:t>
        </w:r>
        <w:r w:rsidR="0039531B">
          <w:rPr>
            <w:noProof/>
            <w:webHidden/>
          </w:rPr>
          <w:fldChar w:fldCharType="end"/>
        </w:r>
      </w:hyperlink>
    </w:p>
    <w:p w14:paraId="351B700A" w14:textId="048DC36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7" w:history="1">
        <w:r w:rsidR="0039531B" w:rsidRPr="00E100CB">
          <w:rPr>
            <w:rStyle w:val="Hipervnculo"/>
            <w:noProof/>
          </w:rPr>
          <w:t>Tabla 3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w:t>
        </w:r>
        <w:r w:rsidR="0039531B">
          <w:rPr>
            <w:noProof/>
            <w:webHidden/>
          </w:rPr>
          <w:tab/>
        </w:r>
        <w:r w:rsidR="0039531B">
          <w:rPr>
            <w:noProof/>
            <w:webHidden/>
          </w:rPr>
          <w:fldChar w:fldCharType="begin"/>
        </w:r>
        <w:r w:rsidR="0039531B">
          <w:rPr>
            <w:noProof/>
            <w:webHidden/>
          </w:rPr>
          <w:instrText xml:space="preserve"> PAGEREF _Toc151934617 \h </w:instrText>
        </w:r>
        <w:r w:rsidR="0039531B">
          <w:rPr>
            <w:noProof/>
            <w:webHidden/>
          </w:rPr>
        </w:r>
        <w:r w:rsidR="0039531B">
          <w:rPr>
            <w:noProof/>
            <w:webHidden/>
          </w:rPr>
          <w:fldChar w:fldCharType="separate"/>
        </w:r>
        <w:r w:rsidR="0039531B">
          <w:rPr>
            <w:noProof/>
            <w:webHidden/>
          </w:rPr>
          <w:t>85</w:t>
        </w:r>
        <w:r w:rsidR="0039531B">
          <w:rPr>
            <w:noProof/>
            <w:webHidden/>
          </w:rPr>
          <w:fldChar w:fldCharType="end"/>
        </w:r>
      </w:hyperlink>
    </w:p>
    <w:p w14:paraId="78A5FCA8" w14:textId="59EA7D51"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8" w:history="1">
        <w:r w:rsidR="0039531B" w:rsidRPr="00E100CB">
          <w:rPr>
            <w:rStyle w:val="Hipervnculo"/>
            <w:noProof/>
          </w:rPr>
          <w:t>Tabla 3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3</w:t>
        </w:r>
        <w:r w:rsidR="0039531B">
          <w:rPr>
            <w:noProof/>
            <w:webHidden/>
          </w:rPr>
          <w:tab/>
        </w:r>
        <w:r w:rsidR="0039531B">
          <w:rPr>
            <w:noProof/>
            <w:webHidden/>
          </w:rPr>
          <w:fldChar w:fldCharType="begin"/>
        </w:r>
        <w:r w:rsidR="0039531B">
          <w:rPr>
            <w:noProof/>
            <w:webHidden/>
          </w:rPr>
          <w:instrText xml:space="preserve"> PAGEREF _Toc151934618 \h </w:instrText>
        </w:r>
        <w:r w:rsidR="0039531B">
          <w:rPr>
            <w:noProof/>
            <w:webHidden/>
          </w:rPr>
        </w:r>
        <w:r w:rsidR="0039531B">
          <w:rPr>
            <w:noProof/>
            <w:webHidden/>
          </w:rPr>
          <w:fldChar w:fldCharType="separate"/>
        </w:r>
        <w:r w:rsidR="0039531B">
          <w:rPr>
            <w:noProof/>
            <w:webHidden/>
          </w:rPr>
          <w:t>85</w:t>
        </w:r>
        <w:r w:rsidR="0039531B">
          <w:rPr>
            <w:noProof/>
            <w:webHidden/>
          </w:rPr>
          <w:fldChar w:fldCharType="end"/>
        </w:r>
      </w:hyperlink>
    </w:p>
    <w:p w14:paraId="12DAAEBF" w14:textId="0E6797E5"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19" w:history="1">
        <w:r w:rsidR="0039531B" w:rsidRPr="00E100CB">
          <w:rPr>
            <w:rStyle w:val="Hipervnculo"/>
            <w:noProof/>
          </w:rPr>
          <w:t>Tabla 3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4</w:t>
        </w:r>
        <w:r w:rsidR="0039531B">
          <w:rPr>
            <w:noProof/>
            <w:webHidden/>
          </w:rPr>
          <w:tab/>
        </w:r>
        <w:r w:rsidR="0039531B">
          <w:rPr>
            <w:noProof/>
            <w:webHidden/>
          </w:rPr>
          <w:fldChar w:fldCharType="begin"/>
        </w:r>
        <w:r w:rsidR="0039531B">
          <w:rPr>
            <w:noProof/>
            <w:webHidden/>
          </w:rPr>
          <w:instrText xml:space="preserve"> PAGEREF _Toc151934619 \h </w:instrText>
        </w:r>
        <w:r w:rsidR="0039531B">
          <w:rPr>
            <w:noProof/>
            <w:webHidden/>
          </w:rPr>
        </w:r>
        <w:r w:rsidR="0039531B">
          <w:rPr>
            <w:noProof/>
            <w:webHidden/>
          </w:rPr>
          <w:fldChar w:fldCharType="separate"/>
        </w:r>
        <w:r w:rsidR="0039531B">
          <w:rPr>
            <w:noProof/>
            <w:webHidden/>
          </w:rPr>
          <w:t>86</w:t>
        </w:r>
        <w:r w:rsidR="0039531B">
          <w:rPr>
            <w:noProof/>
            <w:webHidden/>
          </w:rPr>
          <w:fldChar w:fldCharType="end"/>
        </w:r>
      </w:hyperlink>
    </w:p>
    <w:p w14:paraId="6A6E96A6" w14:textId="44250637"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0" w:history="1">
        <w:r w:rsidR="0039531B" w:rsidRPr="00E100CB">
          <w:rPr>
            <w:rStyle w:val="Hipervnculo"/>
            <w:noProof/>
          </w:rPr>
          <w:t>Tabla 3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5</w:t>
        </w:r>
        <w:r w:rsidR="0039531B">
          <w:rPr>
            <w:noProof/>
            <w:webHidden/>
          </w:rPr>
          <w:tab/>
        </w:r>
        <w:r w:rsidR="0039531B">
          <w:rPr>
            <w:noProof/>
            <w:webHidden/>
          </w:rPr>
          <w:fldChar w:fldCharType="begin"/>
        </w:r>
        <w:r w:rsidR="0039531B">
          <w:rPr>
            <w:noProof/>
            <w:webHidden/>
          </w:rPr>
          <w:instrText xml:space="preserve"> PAGEREF _Toc151934620 \h </w:instrText>
        </w:r>
        <w:r w:rsidR="0039531B">
          <w:rPr>
            <w:noProof/>
            <w:webHidden/>
          </w:rPr>
        </w:r>
        <w:r w:rsidR="0039531B">
          <w:rPr>
            <w:noProof/>
            <w:webHidden/>
          </w:rPr>
          <w:fldChar w:fldCharType="separate"/>
        </w:r>
        <w:r w:rsidR="0039531B">
          <w:rPr>
            <w:noProof/>
            <w:webHidden/>
          </w:rPr>
          <w:t>86</w:t>
        </w:r>
        <w:r w:rsidR="0039531B">
          <w:rPr>
            <w:noProof/>
            <w:webHidden/>
          </w:rPr>
          <w:fldChar w:fldCharType="end"/>
        </w:r>
      </w:hyperlink>
    </w:p>
    <w:p w14:paraId="2F96402A" w14:textId="66525D1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1" w:history="1">
        <w:r w:rsidR="0039531B" w:rsidRPr="00E100CB">
          <w:rPr>
            <w:rStyle w:val="Hipervnculo"/>
            <w:noProof/>
          </w:rPr>
          <w:t>Tabla 3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6</w:t>
        </w:r>
        <w:r w:rsidR="0039531B">
          <w:rPr>
            <w:noProof/>
            <w:webHidden/>
          </w:rPr>
          <w:tab/>
        </w:r>
        <w:r w:rsidR="0039531B">
          <w:rPr>
            <w:noProof/>
            <w:webHidden/>
          </w:rPr>
          <w:fldChar w:fldCharType="begin"/>
        </w:r>
        <w:r w:rsidR="0039531B">
          <w:rPr>
            <w:noProof/>
            <w:webHidden/>
          </w:rPr>
          <w:instrText xml:space="preserve"> PAGEREF _Toc151934621 \h </w:instrText>
        </w:r>
        <w:r w:rsidR="0039531B">
          <w:rPr>
            <w:noProof/>
            <w:webHidden/>
          </w:rPr>
        </w:r>
        <w:r w:rsidR="0039531B">
          <w:rPr>
            <w:noProof/>
            <w:webHidden/>
          </w:rPr>
          <w:fldChar w:fldCharType="separate"/>
        </w:r>
        <w:r w:rsidR="0039531B">
          <w:rPr>
            <w:noProof/>
            <w:webHidden/>
          </w:rPr>
          <w:t>86</w:t>
        </w:r>
        <w:r w:rsidR="0039531B">
          <w:rPr>
            <w:noProof/>
            <w:webHidden/>
          </w:rPr>
          <w:fldChar w:fldCharType="end"/>
        </w:r>
      </w:hyperlink>
    </w:p>
    <w:p w14:paraId="32284747" w14:textId="16911BE0"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2" w:history="1">
        <w:r w:rsidR="0039531B" w:rsidRPr="00E100CB">
          <w:rPr>
            <w:rStyle w:val="Hipervnculo"/>
            <w:noProof/>
          </w:rPr>
          <w:t>Tabla 3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7</w:t>
        </w:r>
        <w:r w:rsidR="0039531B">
          <w:rPr>
            <w:noProof/>
            <w:webHidden/>
          </w:rPr>
          <w:tab/>
        </w:r>
        <w:r w:rsidR="0039531B">
          <w:rPr>
            <w:noProof/>
            <w:webHidden/>
          </w:rPr>
          <w:fldChar w:fldCharType="begin"/>
        </w:r>
        <w:r w:rsidR="0039531B">
          <w:rPr>
            <w:noProof/>
            <w:webHidden/>
          </w:rPr>
          <w:instrText xml:space="preserve"> PAGEREF _Toc151934622 \h </w:instrText>
        </w:r>
        <w:r w:rsidR="0039531B">
          <w:rPr>
            <w:noProof/>
            <w:webHidden/>
          </w:rPr>
        </w:r>
        <w:r w:rsidR="0039531B">
          <w:rPr>
            <w:noProof/>
            <w:webHidden/>
          </w:rPr>
          <w:fldChar w:fldCharType="separate"/>
        </w:r>
        <w:r w:rsidR="0039531B">
          <w:rPr>
            <w:noProof/>
            <w:webHidden/>
          </w:rPr>
          <w:t>87</w:t>
        </w:r>
        <w:r w:rsidR="0039531B">
          <w:rPr>
            <w:noProof/>
            <w:webHidden/>
          </w:rPr>
          <w:fldChar w:fldCharType="end"/>
        </w:r>
      </w:hyperlink>
    </w:p>
    <w:p w14:paraId="4E43353A" w14:textId="7BD06680"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3" w:history="1">
        <w:r w:rsidR="0039531B" w:rsidRPr="00E100CB">
          <w:rPr>
            <w:rStyle w:val="Hipervnculo"/>
            <w:noProof/>
          </w:rPr>
          <w:t>Tabla 3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8</w:t>
        </w:r>
        <w:r w:rsidR="0039531B">
          <w:rPr>
            <w:noProof/>
            <w:webHidden/>
          </w:rPr>
          <w:tab/>
        </w:r>
        <w:r w:rsidR="0039531B">
          <w:rPr>
            <w:noProof/>
            <w:webHidden/>
          </w:rPr>
          <w:fldChar w:fldCharType="begin"/>
        </w:r>
        <w:r w:rsidR="0039531B">
          <w:rPr>
            <w:noProof/>
            <w:webHidden/>
          </w:rPr>
          <w:instrText xml:space="preserve"> PAGEREF _Toc151934623 \h </w:instrText>
        </w:r>
        <w:r w:rsidR="0039531B">
          <w:rPr>
            <w:noProof/>
            <w:webHidden/>
          </w:rPr>
        </w:r>
        <w:r w:rsidR="0039531B">
          <w:rPr>
            <w:noProof/>
            <w:webHidden/>
          </w:rPr>
          <w:fldChar w:fldCharType="separate"/>
        </w:r>
        <w:r w:rsidR="0039531B">
          <w:rPr>
            <w:noProof/>
            <w:webHidden/>
          </w:rPr>
          <w:t>87</w:t>
        </w:r>
        <w:r w:rsidR="0039531B">
          <w:rPr>
            <w:noProof/>
            <w:webHidden/>
          </w:rPr>
          <w:fldChar w:fldCharType="end"/>
        </w:r>
      </w:hyperlink>
    </w:p>
    <w:p w14:paraId="035DC206" w14:textId="25161C3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4" w:history="1">
        <w:r w:rsidR="0039531B" w:rsidRPr="00E100CB">
          <w:rPr>
            <w:rStyle w:val="Hipervnculo"/>
            <w:noProof/>
          </w:rPr>
          <w:t>Tabla 4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9</w:t>
        </w:r>
        <w:r w:rsidR="0039531B">
          <w:rPr>
            <w:noProof/>
            <w:webHidden/>
          </w:rPr>
          <w:tab/>
        </w:r>
        <w:r w:rsidR="0039531B">
          <w:rPr>
            <w:noProof/>
            <w:webHidden/>
          </w:rPr>
          <w:fldChar w:fldCharType="begin"/>
        </w:r>
        <w:r w:rsidR="0039531B">
          <w:rPr>
            <w:noProof/>
            <w:webHidden/>
          </w:rPr>
          <w:instrText xml:space="preserve"> PAGEREF _Toc151934624 \h </w:instrText>
        </w:r>
        <w:r w:rsidR="0039531B">
          <w:rPr>
            <w:noProof/>
            <w:webHidden/>
          </w:rPr>
        </w:r>
        <w:r w:rsidR="0039531B">
          <w:rPr>
            <w:noProof/>
            <w:webHidden/>
          </w:rPr>
          <w:fldChar w:fldCharType="separate"/>
        </w:r>
        <w:r w:rsidR="0039531B">
          <w:rPr>
            <w:noProof/>
            <w:webHidden/>
          </w:rPr>
          <w:t>87</w:t>
        </w:r>
        <w:r w:rsidR="0039531B">
          <w:rPr>
            <w:noProof/>
            <w:webHidden/>
          </w:rPr>
          <w:fldChar w:fldCharType="end"/>
        </w:r>
      </w:hyperlink>
    </w:p>
    <w:p w14:paraId="3EE90C63" w14:textId="4704FD5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5" w:history="1">
        <w:r w:rsidR="0039531B" w:rsidRPr="00E100CB">
          <w:rPr>
            <w:rStyle w:val="Hipervnculo"/>
            <w:noProof/>
          </w:rPr>
          <w:t>Tabla 4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0</w:t>
        </w:r>
        <w:r w:rsidR="0039531B">
          <w:rPr>
            <w:noProof/>
            <w:webHidden/>
          </w:rPr>
          <w:tab/>
        </w:r>
        <w:r w:rsidR="0039531B">
          <w:rPr>
            <w:noProof/>
            <w:webHidden/>
          </w:rPr>
          <w:fldChar w:fldCharType="begin"/>
        </w:r>
        <w:r w:rsidR="0039531B">
          <w:rPr>
            <w:noProof/>
            <w:webHidden/>
          </w:rPr>
          <w:instrText xml:space="preserve"> PAGEREF _Toc151934625 \h </w:instrText>
        </w:r>
        <w:r w:rsidR="0039531B">
          <w:rPr>
            <w:noProof/>
            <w:webHidden/>
          </w:rPr>
        </w:r>
        <w:r w:rsidR="0039531B">
          <w:rPr>
            <w:noProof/>
            <w:webHidden/>
          </w:rPr>
          <w:fldChar w:fldCharType="separate"/>
        </w:r>
        <w:r w:rsidR="0039531B">
          <w:rPr>
            <w:noProof/>
            <w:webHidden/>
          </w:rPr>
          <w:t>87</w:t>
        </w:r>
        <w:r w:rsidR="0039531B">
          <w:rPr>
            <w:noProof/>
            <w:webHidden/>
          </w:rPr>
          <w:fldChar w:fldCharType="end"/>
        </w:r>
      </w:hyperlink>
    </w:p>
    <w:p w14:paraId="0D8D1240" w14:textId="058937D8"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6" w:history="1">
        <w:r w:rsidR="0039531B" w:rsidRPr="00E100CB">
          <w:rPr>
            <w:rStyle w:val="Hipervnculo"/>
            <w:noProof/>
          </w:rPr>
          <w:t>Tabla 4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1</w:t>
        </w:r>
        <w:r w:rsidR="0039531B">
          <w:rPr>
            <w:noProof/>
            <w:webHidden/>
          </w:rPr>
          <w:tab/>
        </w:r>
        <w:r w:rsidR="0039531B">
          <w:rPr>
            <w:noProof/>
            <w:webHidden/>
          </w:rPr>
          <w:fldChar w:fldCharType="begin"/>
        </w:r>
        <w:r w:rsidR="0039531B">
          <w:rPr>
            <w:noProof/>
            <w:webHidden/>
          </w:rPr>
          <w:instrText xml:space="preserve"> PAGEREF _Toc151934626 \h </w:instrText>
        </w:r>
        <w:r w:rsidR="0039531B">
          <w:rPr>
            <w:noProof/>
            <w:webHidden/>
          </w:rPr>
        </w:r>
        <w:r w:rsidR="0039531B">
          <w:rPr>
            <w:noProof/>
            <w:webHidden/>
          </w:rPr>
          <w:fldChar w:fldCharType="separate"/>
        </w:r>
        <w:r w:rsidR="0039531B">
          <w:rPr>
            <w:noProof/>
            <w:webHidden/>
          </w:rPr>
          <w:t>88</w:t>
        </w:r>
        <w:r w:rsidR="0039531B">
          <w:rPr>
            <w:noProof/>
            <w:webHidden/>
          </w:rPr>
          <w:fldChar w:fldCharType="end"/>
        </w:r>
      </w:hyperlink>
    </w:p>
    <w:p w14:paraId="7801E462" w14:textId="2F61247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7" w:history="1">
        <w:r w:rsidR="0039531B" w:rsidRPr="00E100CB">
          <w:rPr>
            <w:rStyle w:val="Hipervnculo"/>
            <w:noProof/>
          </w:rPr>
          <w:t>Tabla 4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2</w:t>
        </w:r>
        <w:r w:rsidR="0039531B">
          <w:rPr>
            <w:noProof/>
            <w:webHidden/>
          </w:rPr>
          <w:tab/>
        </w:r>
        <w:r w:rsidR="0039531B">
          <w:rPr>
            <w:noProof/>
            <w:webHidden/>
          </w:rPr>
          <w:fldChar w:fldCharType="begin"/>
        </w:r>
        <w:r w:rsidR="0039531B">
          <w:rPr>
            <w:noProof/>
            <w:webHidden/>
          </w:rPr>
          <w:instrText xml:space="preserve"> PAGEREF _Toc151934627 \h </w:instrText>
        </w:r>
        <w:r w:rsidR="0039531B">
          <w:rPr>
            <w:noProof/>
            <w:webHidden/>
          </w:rPr>
        </w:r>
        <w:r w:rsidR="0039531B">
          <w:rPr>
            <w:noProof/>
            <w:webHidden/>
          </w:rPr>
          <w:fldChar w:fldCharType="separate"/>
        </w:r>
        <w:r w:rsidR="0039531B">
          <w:rPr>
            <w:noProof/>
            <w:webHidden/>
          </w:rPr>
          <w:t>88</w:t>
        </w:r>
        <w:r w:rsidR="0039531B">
          <w:rPr>
            <w:noProof/>
            <w:webHidden/>
          </w:rPr>
          <w:fldChar w:fldCharType="end"/>
        </w:r>
      </w:hyperlink>
    </w:p>
    <w:p w14:paraId="7BA37A36" w14:textId="0F876BDD"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8" w:history="1">
        <w:r w:rsidR="0039531B" w:rsidRPr="00E100CB">
          <w:rPr>
            <w:rStyle w:val="Hipervnculo"/>
            <w:noProof/>
          </w:rPr>
          <w:t>Tabla 4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3</w:t>
        </w:r>
        <w:r w:rsidR="0039531B">
          <w:rPr>
            <w:noProof/>
            <w:webHidden/>
          </w:rPr>
          <w:tab/>
        </w:r>
        <w:r w:rsidR="0039531B">
          <w:rPr>
            <w:noProof/>
            <w:webHidden/>
          </w:rPr>
          <w:fldChar w:fldCharType="begin"/>
        </w:r>
        <w:r w:rsidR="0039531B">
          <w:rPr>
            <w:noProof/>
            <w:webHidden/>
          </w:rPr>
          <w:instrText xml:space="preserve"> PAGEREF _Toc151934628 \h </w:instrText>
        </w:r>
        <w:r w:rsidR="0039531B">
          <w:rPr>
            <w:noProof/>
            <w:webHidden/>
          </w:rPr>
        </w:r>
        <w:r w:rsidR="0039531B">
          <w:rPr>
            <w:noProof/>
            <w:webHidden/>
          </w:rPr>
          <w:fldChar w:fldCharType="separate"/>
        </w:r>
        <w:r w:rsidR="0039531B">
          <w:rPr>
            <w:noProof/>
            <w:webHidden/>
          </w:rPr>
          <w:t>88</w:t>
        </w:r>
        <w:r w:rsidR="0039531B">
          <w:rPr>
            <w:noProof/>
            <w:webHidden/>
          </w:rPr>
          <w:fldChar w:fldCharType="end"/>
        </w:r>
      </w:hyperlink>
    </w:p>
    <w:p w14:paraId="49945823" w14:textId="3BB35AE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29" w:history="1">
        <w:r w:rsidR="0039531B" w:rsidRPr="00E100CB">
          <w:rPr>
            <w:rStyle w:val="Hipervnculo"/>
            <w:noProof/>
          </w:rPr>
          <w:t>Tabla 4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4</w:t>
        </w:r>
        <w:r w:rsidR="0039531B">
          <w:rPr>
            <w:noProof/>
            <w:webHidden/>
          </w:rPr>
          <w:tab/>
        </w:r>
        <w:r w:rsidR="0039531B">
          <w:rPr>
            <w:noProof/>
            <w:webHidden/>
          </w:rPr>
          <w:fldChar w:fldCharType="begin"/>
        </w:r>
        <w:r w:rsidR="0039531B">
          <w:rPr>
            <w:noProof/>
            <w:webHidden/>
          </w:rPr>
          <w:instrText xml:space="preserve"> PAGEREF _Toc151934629 \h </w:instrText>
        </w:r>
        <w:r w:rsidR="0039531B">
          <w:rPr>
            <w:noProof/>
            <w:webHidden/>
          </w:rPr>
        </w:r>
        <w:r w:rsidR="0039531B">
          <w:rPr>
            <w:noProof/>
            <w:webHidden/>
          </w:rPr>
          <w:fldChar w:fldCharType="separate"/>
        </w:r>
        <w:r w:rsidR="0039531B">
          <w:rPr>
            <w:noProof/>
            <w:webHidden/>
          </w:rPr>
          <w:t>88</w:t>
        </w:r>
        <w:r w:rsidR="0039531B">
          <w:rPr>
            <w:noProof/>
            <w:webHidden/>
          </w:rPr>
          <w:fldChar w:fldCharType="end"/>
        </w:r>
      </w:hyperlink>
    </w:p>
    <w:p w14:paraId="5B060D8E" w14:textId="6945D8E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0" w:history="1">
        <w:r w:rsidR="0039531B" w:rsidRPr="00E100CB">
          <w:rPr>
            <w:rStyle w:val="Hipervnculo"/>
            <w:noProof/>
          </w:rPr>
          <w:t>Tabla 4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5</w:t>
        </w:r>
        <w:r w:rsidR="0039531B">
          <w:rPr>
            <w:noProof/>
            <w:webHidden/>
          </w:rPr>
          <w:tab/>
        </w:r>
        <w:r w:rsidR="0039531B">
          <w:rPr>
            <w:noProof/>
            <w:webHidden/>
          </w:rPr>
          <w:fldChar w:fldCharType="begin"/>
        </w:r>
        <w:r w:rsidR="0039531B">
          <w:rPr>
            <w:noProof/>
            <w:webHidden/>
          </w:rPr>
          <w:instrText xml:space="preserve"> PAGEREF _Toc151934630 \h </w:instrText>
        </w:r>
        <w:r w:rsidR="0039531B">
          <w:rPr>
            <w:noProof/>
            <w:webHidden/>
          </w:rPr>
        </w:r>
        <w:r w:rsidR="0039531B">
          <w:rPr>
            <w:noProof/>
            <w:webHidden/>
          </w:rPr>
          <w:fldChar w:fldCharType="separate"/>
        </w:r>
        <w:r w:rsidR="0039531B">
          <w:rPr>
            <w:noProof/>
            <w:webHidden/>
          </w:rPr>
          <w:t>88</w:t>
        </w:r>
        <w:r w:rsidR="0039531B">
          <w:rPr>
            <w:noProof/>
            <w:webHidden/>
          </w:rPr>
          <w:fldChar w:fldCharType="end"/>
        </w:r>
      </w:hyperlink>
    </w:p>
    <w:p w14:paraId="1242EE6F" w14:textId="4FAD0C76"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1" w:history="1">
        <w:r w:rsidR="0039531B" w:rsidRPr="00E100CB">
          <w:rPr>
            <w:rStyle w:val="Hipervnculo"/>
            <w:noProof/>
          </w:rPr>
          <w:t>Tabla 4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6</w:t>
        </w:r>
        <w:r w:rsidR="0039531B">
          <w:rPr>
            <w:noProof/>
            <w:webHidden/>
          </w:rPr>
          <w:tab/>
        </w:r>
        <w:r w:rsidR="0039531B">
          <w:rPr>
            <w:noProof/>
            <w:webHidden/>
          </w:rPr>
          <w:fldChar w:fldCharType="begin"/>
        </w:r>
        <w:r w:rsidR="0039531B">
          <w:rPr>
            <w:noProof/>
            <w:webHidden/>
          </w:rPr>
          <w:instrText xml:space="preserve"> PAGEREF _Toc151934631 \h </w:instrText>
        </w:r>
        <w:r w:rsidR="0039531B">
          <w:rPr>
            <w:noProof/>
            <w:webHidden/>
          </w:rPr>
        </w:r>
        <w:r w:rsidR="0039531B">
          <w:rPr>
            <w:noProof/>
            <w:webHidden/>
          </w:rPr>
          <w:fldChar w:fldCharType="separate"/>
        </w:r>
        <w:r w:rsidR="0039531B">
          <w:rPr>
            <w:noProof/>
            <w:webHidden/>
          </w:rPr>
          <w:t>89</w:t>
        </w:r>
        <w:r w:rsidR="0039531B">
          <w:rPr>
            <w:noProof/>
            <w:webHidden/>
          </w:rPr>
          <w:fldChar w:fldCharType="end"/>
        </w:r>
      </w:hyperlink>
    </w:p>
    <w:p w14:paraId="2CC1D6BE" w14:textId="2441E1B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2" w:history="1">
        <w:r w:rsidR="0039531B" w:rsidRPr="00E100CB">
          <w:rPr>
            <w:rStyle w:val="Hipervnculo"/>
            <w:noProof/>
          </w:rPr>
          <w:t>Tabla 4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7</w:t>
        </w:r>
        <w:r w:rsidR="0039531B">
          <w:rPr>
            <w:noProof/>
            <w:webHidden/>
          </w:rPr>
          <w:tab/>
        </w:r>
        <w:r w:rsidR="0039531B">
          <w:rPr>
            <w:noProof/>
            <w:webHidden/>
          </w:rPr>
          <w:fldChar w:fldCharType="begin"/>
        </w:r>
        <w:r w:rsidR="0039531B">
          <w:rPr>
            <w:noProof/>
            <w:webHidden/>
          </w:rPr>
          <w:instrText xml:space="preserve"> PAGEREF _Toc151934632 \h </w:instrText>
        </w:r>
        <w:r w:rsidR="0039531B">
          <w:rPr>
            <w:noProof/>
            <w:webHidden/>
          </w:rPr>
        </w:r>
        <w:r w:rsidR="0039531B">
          <w:rPr>
            <w:noProof/>
            <w:webHidden/>
          </w:rPr>
          <w:fldChar w:fldCharType="separate"/>
        </w:r>
        <w:r w:rsidR="0039531B">
          <w:rPr>
            <w:noProof/>
            <w:webHidden/>
          </w:rPr>
          <w:t>89</w:t>
        </w:r>
        <w:r w:rsidR="0039531B">
          <w:rPr>
            <w:noProof/>
            <w:webHidden/>
          </w:rPr>
          <w:fldChar w:fldCharType="end"/>
        </w:r>
      </w:hyperlink>
    </w:p>
    <w:p w14:paraId="2357F644" w14:textId="6A45CDE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3" w:history="1">
        <w:r w:rsidR="0039531B" w:rsidRPr="00E100CB">
          <w:rPr>
            <w:rStyle w:val="Hipervnculo"/>
            <w:noProof/>
          </w:rPr>
          <w:t>Tabla 4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8</w:t>
        </w:r>
        <w:r w:rsidR="0039531B">
          <w:rPr>
            <w:noProof/>
            <w:webHidden/>
          </w:rPr>
          <w:tab/>
        </w:r>
        <w:r w:rsidR="0039531B">
          <w:rPr>
            <w:noProof/>
            <w:webHidden/>
          </w:rPr>
          <w:fldChar w:fldCharType="begin"/>
        </w:r>
        <w:r w:rsidR="0039531B">
          <w:rPr>
            <w:noProof/>
            <w:webHidden/>
          </w:rPr>
          <w:instrText xml:space="preserve"> PAGEREF _Toc151934633 \h </w:instrText>
        </w:r>
        <w:r w:rsidR="0039531B">
          <w:rPr>
            <w:noProof/>
            <w:webHidden/>
          </w:rPr>
        </w:r>
        <w:r w:rsidR="0039531B">
          <w:rPr>
            <w:noProof/>
            <w:webHidden/>
          </w:rPr>
          <w:fldChar w:fldCharType="separate"/>
        </w:r>
        <w:r w:rsidR="0039531B">
          <w:rPr>
            <w:noProof/>
            <w:webHidden/>
          </w:rPr>
          <w:t>89</w:t>
        </w:r>
        <w:r w:rsidR="0039531B">
          <w:rPr>
            <w:noProof/>
            <w:webHidden/>
          </w:rPr>
          <w:fldChar w:fldCharType="end"/>
        </w:r>
      </w:hyperlink>
    </w:p>
    <w:p w14:paraId="008F4DDF" w14:textId="0090BE44"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4" w:history="1">
        <w:r w:rsidR="0039531B" w:rsidRPr="00E100CB">
          <w:rPr>
            <w:rStyle w:val="Hipervnculo"/>
            <w:noProof/>
          </w:rPr>
          <w:t>Tabla 5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19</w:t>
        </w:r>
        <w:r w:rsidR="0039531B">
          <w:rPr>
            <w:noProof/>
            <w:webHidden/>
          </w:rPr>
          <w:tab/>
        </w:r>
        <w:r w:rsidR="0039531B">
          <w:rPr>
            <w:noProof/>
            <w:webHidden/>
          </w:rPr>
          <w:fldChar w:fldCharType="begin"/>
        </w:r>
        <w:r w:rsidR="0039531B">
          <w:rPr>
            <w:noProof/>
            <w:webHidden/>
          </w:rPr>
          <w:instrText xml:space="preserve"> PAGEREF _Toc151934634 \h </w:instrText>
        </w:r>
        <w:r w:rsidR="0039531B">
          <w:rPr>
            <w:noProof/>
            <w:webHidden/>
          </w:rPr>
        </w:r>
        <w:r w:rsidR="0039531B">
          <w:rPr>
            <w:noProof/>
            <w:webHidden/>
          </w:rPr>
          <w:fldChar w:fldCharType="separate"/>
        </w:r>
        <w:r w:rsidR="0039531B">
          <w:rPr>
            <w:noProof/>
            <w:webHidden/>
          </w:rPr>
          <w:t>89</w:t>
        </w:r>
        <w:r w:rsidR="0039531B">
          <w:rPr>
            <w:noProof/>
            <w:webHidden/>
          </w:rPr>
          <w:fldChar w:fldCharType="end"/>
        </w:r>
      </w:hyperlink>
    </w:p>
    <w:p w14:paraId="14AB1C36" w14:textId="257A7242"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5" w:history="1">
        <w:r w:rsidR="0039531B" w:rsidRPr="00E100CB">
          <w:rPr>
            <w:rStyle w:val="Hipervnculo"/>
            <w:noProof/>
          </w:rPr>
          <w:t>Tabla 5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0</w:t>
        </w:r>
        <w:r w:rsidR="0039531B">
          <w:rPr>
            <w:noProof/>
            <w:webHidden/>
          </w:rPr>
          <w:tab/>
        </w:r>
        <w:r w:rsidR="0039531B">
          <w:rPr>
            <w:noProof/>
            <w:webHidden/>
          </w:rPr>
          <w:fldChar w:fldCharType="begin"/>
        </w:r>
        <w:r w:rsidR="0039531B">
          <w:rPr>
            <w:noProof/>
            <w:webHidden/>
          </w:rPr>
          <w:instrText xml:space="preserve"> PAGEREF _Toc151934635 \h </w:instrText>
        </w:r>
        <w:r w:rsidR="0039531B">
          <w:rPr>
            <w:noProof/>
            <w:webHidden/>
          </w:rPr>
        </w:r>
        <w:r w:rsidR="0039531B">
          <w:rPr>
            <w:noProof/>
            <w:webHidden/>
          </w:rPr>
          <w:fldChar w:fldCharType="separate"/>
        </w:r>
        <w:r w:rsidR="0039531B">
          <w:rPr>
            <w:noProof/>
            <w:webHidden/>
          </w:rPr>
          <w:t>90</w:t>
        </w:r>
        <w:r w:rsidR="0039531B">
          <w:rPr>
            <w:noProof/>
            <w:webHidden/>
          </w:rPr>
          <w:fldChar w:fldCharType="end"/>
        </w:r>
      </w:hyperlink>
    </w:p>
    <w:p w14:paraId="0365FFF1" w14:textId="1377129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6" w:history="1">
        <w:r w:rsidR="0039531B" w:rsidRPr="00E100CB">
          <w:rPr>
            <w:rStyle w:val="Hipervnculo"/>
            <w:noProof/>
          </w:rPr>
          <w:t>Tabla 5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1</w:t>
        </w:r>
        <w:r w:rsidR="0039531B">
          <w:rPr>
            <w:noProof/>
            <w:webHidden/>
          </w:rPr>
          <w:tab/>
        </w:r>
        <w:r w:rsidR="0039531B">
          <w:rPr>
            <w:noProof/>
            <w:webHidden/>
          </w:rPr>
          <w:fldChar w:fldCharType="begin"/>
        </w:r>
        <w:r w:rsidR="0039531B">
          <w:rPr>
            <w:noProof/>
            <w:webHidden/>
          </w:rPr>
          <w:instrText xml:space="preserve"> PAGEREF _Toc151934636 \h </w:instrText>
        </w:r>
        <w:r w:rsidR="0039531B">
          <w:rPr>
            <w:noProof/>
            <w:webHidden/>
          </w:rPr>
        </w:r>
        <w:r w:rsidR="0039531B">
          <w:rPr>
            <w:noProof/>
            <w:webHidden/>
          </w:rPr>
          <w:fldChar w:fldCharType="separate"/>
        </w:r>
        <w:r w:rsidR="0039531B">
          <w:rPr>
            <w:noProof/>
            <w:webHidden/>
          </w:rPr>
          <w:t>90</w:t>
        </w:r>
        <w:r w:rsidR="0039531B">
          <w:rPr>
            <w:noProof/>
            <w:webHidden/>
          </w:rPr>
          <w:fldChar w:fldCharType="end"/>
        </w:r>
      </w:hyperlink>
    </w:p>
    <w:p w14:paraId="7B1861A1" w14:textId="421005D3"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7" w:history="1">
        <w:r w:rsidR="0039531B" w:rsidRPr="00E100CB">
          <w:rPr>
            <w:rStyle w:val="Hipervnculo"/>
            <w:noProof/>
          </w:rPr>
          <w:t>Tabla 5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2</w:t>
        </w:r>
        <w:r w:rsidR="0039531B">
          <w:rPr>
            <w:noProof/>
            <w:webHidden/>
          </w:rPr>
          <w:tab/>
        </w:r>
        <w:r w:rsidR="0039531B">
          <w:rPr>
            <w:noProof/>
            <w:webHidden/>
          </w:rPr>
          <w:fldChar w:fldCharType="begin"/>
        </w:r>
        <w:r w:rsidR="0039531B">
          <w:rPr>
            <w:noProof/>
            <w:webHidden/>
          </w:rPr>
          <w:instrText xml:space="preserve"> PAGEREF _Toc151934637 \h </w:instrText>
        </w:r>
        <w:r w:rsidR="0039531B">
          <w:rPr>
            <w:noProof/>
            <w:webHidden/>
          </w:rPr>
        </w:r>
        <w:r w:rsidR="0039531B">
          <w:rPr>
            <w:noProof/>
            <w:webHidden/>
          </w:rPr>
          <w:fldChar w:fldCharType="separate"/>
        </w:r>
        <w:r w:rsidR="0039531B">
          <w:rPr>
            <w:noProof/>
            <w:webHidden/>
          </w:rPr>
          <w:t>90</w:t>
        </w:r>
        <w:r w:rsidR="0039531B">
          <w:rPr>
            <w:noProof/>
            <w:webHidden/>
          </w:rPr>
          <w:fldChar w:fldCharType="end"/>
        </w:r>
      </w:hyperlink>
    </w:p>
    <w:p w14:paraId="716651F6" w14:textId="61D8FD9B"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8" w:history="1">
        <w:r w:rsidR="0039531B" w:rsidRPr="00E100CB">
          <w:rPr>
            <w:rStyle w:val="Hipervnculo"/>
            <w:noProof/>
          </w:rPr>
          <w:t>Tabla 5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3</w:t>
        </w:r>
        <w:r w:rsidR="0039531B">
          <w:rPr>
            <w:noProof/>
            <w:webHidden/>
          </w:rPr>
          <w:tab/>
        </w:r>
        <w:r w:rsidR="0039531B">
          <w:rPr>
            <w:noProof/>
            <w:webHidden/>
          </w:rPr>
          <w:fldChar w:fldCharType="begin"/>
        </w:r>
        <w:r w:rsidR="0039531B">
          <w:rPr>
            <w:noProof/>
            <w:webHidden/>
          </w:rPr>
          <w:instrText xml:space="preserve"> PAGEREF _Toc151934638 \h </w:instrText>
        </w:r>
        <w:r w:rsidR="0039531B">
          <w:rPr>
            <w:noProof/>
            <w:webHidden/>
          </w:rPr>
        </w:r>
        <w:r w:rsidR="0039531B">
          <w:rPr>
            <w:noProof/>
            <w:webHidden/>
          </w:rPr>
          <w:fldChar w:fldCharType="separate"/>
        </w:r>
        <w:r w:rsidR="0039531B">
          <w:rPr>
            <w:noProof/>
            <w:webHidden/>
          </w:rPr>
          <w:t>90</w:t>
        </w:r>
        <w:r w:rsidR="0039531B">
          <w:rPr>
            <w:noProof/>
            <w:webHidden/>
          </w:rPr>
          <w:fldChar w:fldCharType="end"/>
        </w:r>
      </w:hyperlink>
    </w:p>
    <w:p w14:paraId="7D634552" w14:textId="4EBD440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39" w:history="1">
        <w:r w:rsidR="0039531B" w:rsidRPr="00E100CB">
          <w:rPr>
            <w:rStyle w:val="Hipervnculo"/>
            <w:noProof/>
          </w:rPr>
          <w:t>Tabla 5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4</w:t>
        </w:r>
        <w:r w:rsidR="0039531B">
          <w:rPr>
            <w:noProof/>
            <w:webHidden/>
          </w:rPr>
          <w:tab/>
        </w:r>
        <w:r w:rsidR="0039531B">
          <w:rPr>
            <w:noProof/>
            <w:webHidden/>
          </w:rPr>
          <w:fldChar w:fldCharType="begin"/>
        </w:r>
        <w:r w:rsidR="0039531B">
          <w:rPr>
            <w:noProof/>
            <w:webHidden/>
          </w:rPr>
          <w:instrText xml:space="preserve"> PAGEREF _Toc151934639 \h </w:instrText>
        </w:r>
        <w:r w:rsidR="0039531B">
          <w:rPr>
            <w:noProof/>
            <w:webHidden/>
          </w:rPr>
        </w:r>
        <w:r w:rsidR="0039531B">
          <w:rPr>
            <w:noProof/>
            <w:webHidden/>
          </w:rPr>
          <w:fldChar w:fldCharType="separate"/>
        </w:r>
        <w:r w:rsidR="0039531B">
          <w:rPr>
            <w:noProof/>
            <w:webHidden/>
          </w:rPr>
          <w:t>91</w:t>
        </w:r>
        <w:r w:rsidR="0039531B">
          <w:rPr>
            <w:noProof/>
            <w:webHidden/>
          </w:rPr>
          <w:fldChar w:fldCharType="end"/>
        </w:r>
      </w:hyperlink>
    </w:p>
    <w:p w14:paraId="64675DD6" w14:textId="203AF8A9"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0" w:history="1">
        <w:r w:rsidR="0039531B" w:rsidRPr="00E100CB">
          <w:rPr>
            <w:rStyle w:val="Hipervnculo"/>
            <w:noProof/>
          </w:rPr>
          <w:t>Tabla 5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5</w:t>
        </w:r>
        <w:r w:rsidR="0039531B">
          <w:rPr>
            <w:noProof/>
            <w:webHidden/>
          </w:rPr>
          <w:tab/>
        </w:r>
        <w:r w:rsidR="0039531B">
          <w:rPr>
            <w:noProof/>
            <w:webHidden/>
          </w:rPr>
          <w:fldChar w:fldCharType="begin"/>
        </w:r>
        <w:r w:rsidR="0039531B">
          <w:rPr>
            <w:noProof/>
            <w:webHidden/>
          </w:rPr>
          <w:instrText xml:space="preserve"> PAGEREF _Toc151934640 \h </w:instrText>
        </w:r>
        <w:r w:rsidR="0039531B">
          <w:rPr>
            <w:noProof/>
            <w:webHidden/>
          </w:rPr>
        </w:r>
        <w:r w:rsidR="0039531B">
          <w:rPr>
            <w:noProof/>
            <w:webHidden/>
          </w:rPr>
          <w:fldChar w:fldCharType="separate"/>
        </w:r>
        <w:r w:rsidR="0039531B">
          <w:rPr>
            <w:noProof/>
            <w:webHidden/>
          </w:rPr>
          <w:t>91</w:t>
        </w:r>
        <w:r w:rsidR="0039531B">
          <w:rPr>
            <w:noProof/>
            <w:webHidden/>
          </w:rPr>
          <w:fldChar w:fldCharType="end"/>
        </w:r>
      </w:hyperlink>
    </w:p>
    <w:p w14:paraId="6C87CF1A" w14:textId="1FF6C54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1" w:history="1">
        <w:r w:rsidR="0039531B" w:rsidRPr="00E100CB">
          <w:rPr>
            <w:rStyle w:val="Hipervnculo"/>
            <w:noProof/>
          </w:rPr>
          <w:t>Tabla 5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6</w:t>
        </w:r>
        <w:r w:rsidR="0039531B">
          <w:rPr>
            <w:noProof/>
            <w:webHidden/>
          </w:rPr>
          <w:tab/>
        </w:r>
        <w:r w:rsidR="0039531B">
          <w:rPr>
            <w:noProof/>
            <w:webHidden/>
          </w:rPr>
          <w:fldChar w:fldCharType="begin"/>
        </w:r>
        <w:r w:rsidR="0039531B">
          <w:rPr>
            <w:noProof/>
            <w:webHidden/>
          </w:rPr>
          <w:instrText xml:space="preserve"> PAGEREF _Toc151934641 \h </w:instrText>
        </w:r>
        <w:r w:rsidR="0039531B">
          <w:rPr>
            <w:noProof/>
            <w:webHidden/>
          </w:rPr>
        </w:r>
        <w:r w:rsidR="0039531B">
          <w:rPr>
            <w:noProof/>
            <w:webHidden/>
          </w:rPr>
          <w:fldChar w:fldCharType="separate"/>
        </w:r>
        <w:r w:rsidR="0039531B">
          <w:rPr>
            <w:noProof/>
            <w:webHidden/>
          </w:rPr>
          <w:t>91</w:t>
        </w:r>
        <w:r w:rsidR="0039531B">
          <w:rPr>
            <w:noProof/>
            <w:webHidden/>
          </w:rPr>
          <w:fldChar w:fldCharType="end"/>
        </w:r>
      </w:hyperlink>
    </w:p>
    <w:p w14:paraId="31211C05" w14:textId="6E537CD8"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2" w:history="1">
        <w:r w:rsidR="0039531B" w:rsidRPr="00E100CB">
          <w:rPr>
            <w:rStyle w:val="Hipervnculo"/>
            <w:noProof/>
          </w:rPr>
          <w:t>Tabla 5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7</w:t>
        </w:r>
        <w:r w:rsidR="0039531B">
          <w:rPr>
            <w:noProof/>
            <w:webHidden/>
          </w:rPr>
          <w:tab/>
        </w:r>
        <w:r w:rsidR="0039531B">
          <w:rPr>
            <w:noProof/>
            <w:webHidden/>
          </w:rPr>
          <w:fldChar w:fldCharType="begin"/>
        </w:r>
        <w:r w:rsidR="0039531B">
          <w:rPr>
            <w:noProof/>
            <w:webHidden/>
          </w:rPr>
          <w:instrText xml:space="preserve"> PAGEREF _Toc151934642 \h </w:instrText>
        </w:r>
        <w:r w:rsidR="0039531B">
          <w:rPr>
            <w:noProof/>
            <w:webHidden/>
          </w:rPr>
        </w:r>
        <w:r w:rsidR="0039531B">
          <w:rPr>
            <w:noProof/>
            <w:webHidden/>
          </w:rPr>
          <w:fldChar w:fldCharType="separate"/>
        </w:r>
        <w:r w:rsidR="0039531B">
          <w:rPr>
            <w:noProof/>
            <w:webHidden/>
          </w:rPr>
          <w:t>91</w:t>
        </w:r>
        <w:r w:rsidR="0039531B">
          <w:rPr>
            <w:noProof/>
            <w:webHidden/>
          </w:rPr>
          <w:fldChar w:fldCharType="end"/>
        </w:r>
      </w:hyperlink>
    </w:p>
    <w:p w14:paraId="5E3CC428" w14:textId="1CA4E1A4"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3" w:history="1">
        <w:r w:rsidR="0039531B" w:rsidRPr="00E100CB">
          <w:rPr>
            <w:rStyle w:val="Hipervnculo"/>
            <w:noProof/>
          </w:rPr>
          <w:t>Tabla 5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8</w:t>
        </w:r>
        <w:r w:rsidR="0039531B">
          <w:rPr>
            <w:noProof/>
            <w:webHidden/>
          </w:rPr>
          <w:tab/>
        </w:r>
        <w:r w:rsidR="0039531B">
          <w:rPr>
            <w:noProof/>
            <w:webHidden/>
          </w:rPr>
          <w:fldChar w:fldCharType="begin"/>
        </w:r>
        <w:r w:rsidR="0039531B">
          <w:rPr>
            <w:noProof/>
            <w:webHidden/>
          </w:rPr>
          <w:instrText xml:space="preserve"> PAGEREF _Toc151934643 \h </w:instrText>
        </w:r>
        <w:r w:rsidR="0039531B">
          <w:rPr>
            <w:noProof/>
            <w:webHidden/>
          </w:rPr>
        </w:r>
        <w:r w:rsidR="0039531B">
          <w:rPr>
            <w:noProof/>
            <w:webHidden/>
          </w:rPr>
          <w:fldChar w:fldCharType="separate"/>
        </w:r>
        <w:r w:rsidR="0039531B">
          <w:rPr>
            <w:noProof/>
            <w:webHidden/>
          </w:rPr>
          <w:t>92</w:t>
        </w:r>
        <w:r w:rsidR="0039531B">
          <w:rPr>
            <w:noProof/>
            <w:webHidden/>
          </w:rPr>
          <w:fldChar w:fldCharType="end"/>
        </w:r>
      </w:hyperlink>
    </w:p>
    <w:p w14:paraId="5C3E124A" w14:textId="2980CC34"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4" w:history="1">
        <w:r w:rsidR="0039531B" w:rsidRPr="00E100CB">
          <w:rPr>
            <w:rStyle w:val="Hipervnculo"/>
            <w:noProof/>
          </w:rPr>
          <w:t>Tabla 6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29</w:t>
        </w:r>
        <w:r w:rsidR="0039531B">
          <w:rPr>
            <w:noProof/>
            <w:webHidden/>
          </w:rPr>
          <w:tab/>
        </w:r>
        <w:r w:rsidR="0039531B">
          <w:rPr>
            <w:noProof/>
            <w:webHidden/>
          </w:rPr>
          <w:fldChar w:fldCharType="begin"/>
        </w:r>
        <w:r w:rsidR="0039531B">
          <w:rPr>
            <w:noProof/>
            <w:webHidden/>
          </w:rPr>
          <w:instrText xml:space="preserve"> PAGEREF _Toc151934644 \h </w:instrText>
        </w:r>
        <w:r w:rsidR="0039531B">
          <w:rPr>
            <w:noProof/>
            <w:webHidden/>
          </w:rPr>
        </w:r>
        <w:r w:rsidR="0039531B">
          <w:rPr>
            <w:noProof/>
            <w:webHidden/>
          </w:rPr>
          <w:fldChar w:fldCharType="separate"/>
        </w:r>
        <w:r w:rsidR="0039531B">
          <w:rPr>
            <w:noProof/>
            <w:webHidden/>
          </w:rPr>
          <w:t>92</w:t>
        </w:r>
        <w:r w:rsidR="0039531B">
          <w:rPr>
            <w:noProof/>
            <w:webHidden/>
          </w:rPr>
          <w:fldChar w:fldCharType="end"/>
        </w:r>
      </w:hyperlink>
    </w:p>
    <w:p w14:paraId="54507FF7" w14:textId="3F16643E"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5" w:history="1">
        <w:r w:rsidR="0039531B" w:rsidRPr="00E100CB">
          <w:rPr>
            <w:rStyle w:val="Hipervnculo"/>
            <w:noProof/>
          </w:rPr>
          <w:t>Tabla 6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31</w:t>
        </w:r>
        <w:r w:rsidR="0039531B">
          <w:rPr>
            <w:noProof/>
            <w:webHidden/>
          </w:rPr>
          <w:tab/>
        </w:r>
        <w:r w:rsidR="0039531B">
          <w:rPr>
            <w:noProof/>
            <w:webHidden/>
          </w:rPr>
          <w:fldChar w:fldCharType="begin"/>
        </w:r>
        <w:r w:rsidR="0039531B">
          <w:rPr>
            <w:noProof/>
            <w:webHidden/>
          </w:rPr>
          <w:instrText xml:space="preserve"> PAGEREF _Toc151934645 \h </w:instrText>
        </w:r>
        <w:r w:rsidR="0039531B">
          <w:rPr>
            <w:noProof/>
            <w:webHidden/>
          </w:rPr>
        </w:r>
        <w:r w:rsidR="0039531B">
          <w:rPr>
            <w:noProof/>
            <w:webHidden/>
          </w:rPr>
          <w:fldChar w:fldCharType="separate"/>
        </w:r>
        <w:r w:rsidR="0039531B">
          <w:rPr>
            <w:noProof/>
            <w:webHidden/>
          </w:rPr>
          <w:t>92</w:t>
        </w:r>
        <w:r w:rsidR="0039531B">
          <w:rPr>
            <w:noProof/>
            <w:webHidden/>
          </w:rPr>
          <w:fldChar w:fldCharType="end"/>
        </w:r>
      </w:hyperlink>
    </w:p>
    <w:p w14:paraId="2F4A13D4" w14:textId="364FAD95"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6" w:history="1">
        <w:r w:rsidR="0039531B" w:rsidRPr="00E100CB">
          <w:rPr>
            <w:rStyle w:val="Hipervnculo"/>
            <w:noProof/>
          </w:rPr>
          <w:t>Tabla 62.</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32</w:t>
        </w:r>
        <w:r w:rsidR="0039531B">
          <w:rPr>
            <w:noProof/>
            <w:webHidden/>
          </w:rPr>
          <w:tab/>
        </w:r>
        <w:r w:rsidR="0039531B">
          <w:rPr>
            <w:noProof/>
            <w:webHidden/>
          </w:rPr>
          <w:fldChar w:fldCharType="begin"/>
        </w:r>
        <w:r w:rsidR="0039531B">
          <w:rPr>
            <w:noProof/>
            <w:webHidden/>
          </w:rPr>
          <w:instrText xml:space="preserve"> PAGEREF _Toc151934646 \h </w:instrText>
        </w:r>
        <w:r w:rsidR="0039531B">
          <w:rPr>
            <w:noProof/>
            <w:webHidden/>
          </w:rPr>
        </w:r>
        <w:r w:rsidR="0039531B">
          <w:rPr>
            <w:noProof/>
            <w:webHidden/>
          </w:rPr>
          <w:fldChar w:fldCharType="separate"/>
        </w:r>
        <w:r w:rsidR="0039531B">
          <w:rPr>
            <w:noProof/>
            <w:webHidden/>
          </w:rPr>
          <w:t>92</w:t>
        </w:r>
        <w:r w:rsidR="0039531B">
          <w:rPr>
            <w:noProof/>
            <w:webHidden/>
          </w:rPr>
          <w:fldChar w:fldCharType="end"/>
        </w:r>
      </w:hyperlink>
    </w:p>
    <w:p w14:paraId="47E77179" w14:textId="3B00D1FB"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7" w:history="1">
        <w:r w:rsidR="0039531B" w:rsidRPr="00E100CB">
          <w:rPr>
            <w:rStyle w:val="Hipervnculo"/>
            <w:noProof/>
          </w:rPr>
          <w:t>Tabla 63.</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33</w:t>
        </w:r>
        <w:r w:rsidR="0039531B">
          <w:rPr>
            <w:noProof/>
            <w:webHidden/>
          </w:rPr>
          <w:tab/>
        </w:r>
        <w:r w:rsidR="0039531B">
          <w:rPr>
            <w:noProof/>
            <w:webHidden/>
          </w:rPr>
          <w:fldChar w:fldCharType="begin"/>
        </w:r>
        <w:r w:rsidR="0039531B">
          <w:rPr>
            <w:noProof/>
            <w:webHidden/>
          </w:rPr>
          <w:instrText xml:space="preserve"> PAGEREF _Toc151934647 \h </w:instrText>
        </w:r>
        <w:r w:rsidR="0039531B">
          <w:rPr>
            <w:noProof/>
            <w:webHidden/>
          </w:rPr>
        </w:r>
        <w:r w:rsidR="0039531B">
          <w:rPr>
            <w:noProof/>
            <w:webHidden/>
          </w:rPr>
          <w:fldChar w:fldCharType="separate"/>
        </w:r>
        <w:r w:rsidR="0039531B">
          <w:rPr>
            <w:noProof/>
            <w:webHidden/>
          </w:rPr>
          <w:t>92</w:t>
        </w:r>
        <w:r w:rsidR="0039531B">
          <w:rPr>
            <w:noProof/>
            <w:webHidden/>
          </w:rPr>
          <w:fldChar w:fldCharType="end"/>
        </w:r>
      </w:hyperlink>
    </w:p>
    <w:p w14:paraId="14F91769" w14:textId="16A4B47D"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8" w:history="1">
        <w:r w:rsidR="0039531B" w:rsidRPr="00E100CB">
          <w:rPr>
            <w:rStyle w:val="Hipervnculo"/>
            <w:noProof/>
          </w:rPr>
          <w:t>Tabla 64.</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Historia de usuario 34</w:t>
        </w:r>
        <w:r w:rsidR="0039531B">
          <w:rPr>
            <w:noProof/>
            <w:webHidden/>
          </w:rPr>
          <w:tab/>
        </w:r>
        <w:r w:rsidR="0039531B">
          <w:rPr>
            <w:noProof/>
            <w:webHidden/>
          </w:rPr>
          <w:fldChar w:fldCharType="begin"/>
        </w:r>
        <w:r w:rsidR="0039531B">
          <w:rPr>
            <w:noProof/>
            <w:webHidden/>
          </w:rPr>
          <w:instrText xml:space="preserve"> PAGEREF _Toc151934648 \h </w:instrText>
        </w:r>
        <w:r w:rsidR="0039531B">
          <w:rPr>
            <w:noProof/>
            <w:webHidden/>
          </w:rPr>
        </w:r>
        <w:r w:rsidR="0039531B">
          <w:rPr>
            <w:noProof/>
            <w:webHidden/>
          </w:rPr>
          <w:fldChar w:fldCharType="separate"/>
        </w:r>
        <w:r w:rsidR="0039531B">
          <w:rPr>
            <w:noProof/>
            <w:webHidden/>
          </w:rPr>
          <w:t>93</w:t>
        </w:r>
        <w:r w:rsidR="0039531B">
          <w:rPr>
            <w:noProof/>
            <w:webHidden/>
          </w:rPr>
          <w:fldChar w:fldCharType="end"/>
        </w:r>
      </w:hyperlink>
    </w:p>
    <w:p w14:paraId="3303D290" w14:textId="29521F9A"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49" w:history="1">
        <w:r w:rsidR="0039531B" w:rsidRPr="00E100CB">
          <w:rPr>
            <w:rStyle w:val="Hipervnculo"/>
            <w:noProof/>
          </w:rPr>
          <w:t>Tabla 65.</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 de uso 1</w:t>
        </w:r>
        <w:r w:rsidR="0039531B">
          <w:rPr>
            <w:noProof/>
            <w:webHidden/>
          </w:rPr>
          <w:tab/>
        </w:r>
        <w:r w:rsidR="0039531B">
          <w:rPr>
            <w:noProof/>
            <w:webHidden/>
          </w:rPr>
          <w:fldChar w:fldCharType="begin"/>
        </w:r>
        <w:r w:rsidR="0039531B">
          <w:rPr>
            <w:noProof/>
            <w:webHidden/>
          </w:rPr>
          <w:instrText xml:space="preserve"> PAGEREF _Toc151934649 \h </w:instrText>
        </w:r>
        <w:r w:rsidR="0039531B">
          <w:rPr>
            <w:noProof/>
            <w:webHidden/>
          </w:rPr>
        </w:r>
        <w:r w:rsidR="0039531B">
          <w:rPr>
            <w:noProof/>
            <w:webHidden/>
          </w:rPr>
          <w:fldChar w:fldCharType="separate"/>
        </w:r>
        <w:r w:rsidR="0039531B">
          <w:rPr>
            <w:noProof/>
            <w:webHidden/>
          </w:rPr>
          <w:t>93</w:t>
        </w:r>
        <w:r w:rsidR="0039531B">
          <w:rPr>
            <w:noProof/>
            <w:webHidden/>
          </w:rPr>
          <w:fldChar w:fldCharType="end"/>
        </w:r>
      </w:hyperlink>
    </w:p>
    <w:p w14:paraId="34B1B9BA" w14:textId="03F6D00F"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0" w:history="1">
        <w:r w:rsidR="0039531B" w:rsidRPr="00E100CB">
          <w:rPr>
            <w:rStyle w:val="Hipervnculo"/>
            <w:noProof/>
          </w:rPr>
          <w:t>Tabla 66.</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2</w:t>
        </w:r>
        <w:r w:rsidR="0039531B">
          <w:rPr>
            <w:noProof/>
            <w:webHidden/>
          </w:rPr>
          <w:tab/>
        </w:r>
        <w:r w:rsidR="0039531B">
          <w:rPr>
            <w:noProof/>
            <w:webHidden/>
          </w:rPr>
          <w:fldChar w:fldCharType="begin"/>
        </w:r>
        <w:r w:rsidR="0039531B">
          <w:rPr>
            <w:noProof/>
            <w:webHidden/>
          </w:rPr>
          <w:instrText xml:space="preserve"> PAGEREF _Toc151934650 \h </w:instrText>
        </w:r>
        <w:r w:rsidR="0039531B">
          <w:rPr>
            <w:noProof/>
            <w:webHidden/>
          </w:rPr>
        </w:r>
        <w:r w:rsidR="0039531B">
          <w:rPr>
            <w:noProof/>
            <w:webHidden/>
          </w:rPr>
          <w:fldChar w:fldCharType="separate"/>
        </w:r>
        <w:r w:rsidR="0039531B">
          <w:rPr>
            <w:noProof/>
            <w:webHidden/>
          </w:rPr>
          <w:t>94</w:t>
        </w:r>
        <w:r w:rsidR="0039531B">
          <w:rPr>
            <w:noProof/>
            <w:webHidden/>
          </w:rPr>
          <w:fldChar w:fldCharType="end"/>
        </w:r>
      </w:hyperlink>
    </w:p>
    <w:p w14:paraId="212EDF20" w14:textId="1D1AC8AC"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1" w:history="1">
        <w:r w:rsidR="0039531B" w:rsidRPr="00E100CB">
          <w:rPr>
            <w:rStyle w:val="Hipervnculo"/>
            <w:noProof/>
          </w:rPr>
          <w:t>Tabla 67.</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3</w:t>
        </w:r>
        <w:r w:rsidR="0039531B">
          <w:rPr>
            <w:noProof/>
            <w:webHidden/>
          </w:rPr>
          <w:tab/>
        </w:r>
        <w:r w:rsidR="0039531B">
          <w:rPr>
            <w:noProof/>
            <w:webHidden/>
          </w:rPr>
          <w:fldChar w:fldCharType="begin"/>
        </w:r>
        <w:r w:rsidR="0039531B">
          <w:rPr>
            <w:noProof/>
            <w:webHidden/>
          </w:rPr>
          <w:instrText xml:space="preserve"> PAGEREF _Toc151934651 \h </w:instrText>
        </w:r>
        <w:r w:rsidR="0039531B">
          <w:rPr>
            <w:noProof/>
            <w:webHidden/>
          </w:rPr>
        </w:r>
        <w:r w:rsidR="0039531B">
          <w:rPr>
            <w:noProof/>
            <w:webHidden/>
          </w:rPr>
          <w:fldChar w:fldCharType="separate"/>
        </w:r>
        <w:r w:rsidR="0039531B">
          <w:rPr>
            <w:noProof/>
            <w:webHidden/>
          </w:rPr>
          <w:t>95</w:t>
        </w:r>
        <w:r w:rsidR="0039531B">
          <w:rPr>
            <w:noProof/>
            <w:webHidden/>
          </w:rPr>
          <w:fldChar w:fldCharType="end"/>
        </w:r>
      </w:hyperlink>
    </w:p>
    <w:p w14:paraId="1E329E34" w14:textId="73A39995"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2" w:history="1">
        <w:r w:rsidR="0039531B" w:rsidRPr="00E100CB">
          <w:rPr>
            <w:rStyle w:val="Hipervnculo"/>
            <w:noProof/>
          </w:rPr>
          <w:t>Tabla 68.</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4</w:t>
        </w:r>
        <w:r w:rsidR="0039531B">
          <w:rPr>
            <w:noProof/>
            <w:webHidden/>
          </w:rPr>
          <w:tab/>
        </w:r>
        <w:r w:rsidR="0039531B">
          <w:rPr>
            <w:noProof/>
            <w:webHidden/>
          </w:rPr>
          <w:fldChar w:fldCharType="begin"/>
        </w:r>
        <w:r w:rsidR="0039531B">
          <w:rPr>
            <w:noProof/>
            <w:webHidden/>
          </w:rPr>
          <w:instrText xml:space="preserve"> PAGEREF _Toc151934652 \h </w:instrText>
        </w:r>
        <w:r w:rsidR="0039531B">
          <w:rPr>
            <w:noProof/>
            <w:webHidden/>
          </w:rPr>
        </w:r>
        <w:r w:rsidR="0039531B">
          <w:rPr>
            <w:noProof/>
            <w:webHidden/>
          </w:rPr>
          <w:fldChar w:fldCharType="separate"/>
        </w:r>
        <w:r w:rsidR="0039531B">
          <w:rPr>
            <w:noProof/>
            <w:webHidden/>
          </w:rPr>
          <w:t>96</w:t>
        </w:r>
        <w:r w:rsidR="0039531B">
          <w:rPr>
            <w:noProof/>
            <w:webHidden/>
          </w:rPr>
          <w:fldChar w:fldCharType="end"/>
        </w:r>
      </w:hyperlink>
    </w:p>
    <w:p w14:paraId="16EBE09F" w14:textId="4E44FB28"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3" w:history="1">
        <w:r w:rsidR="0039531B" w:rsidRPr="00E100CB">
          <w:rPr>
            <w:rStyle w:val="Hipervnculo"/>
            <w:noProof/>
          </w:rPr>
          <w:t>Tabla 69.</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5</w:t>
        </w:r>
        <w:r w:rsidR="0039531B">
          <w:rPr>
            <w:noProof/>
            <w:webHidden/>
          </w:rPr>
          <w:tab/>
        </w:r>
        <w:r w:rsidR="0039531B">
          <w:rPr>
            <w:noProof/>
            <w:webHidden/>
          </w:rPr>
          <w:fldChar w:fldCharType="begin"/>
        </w:r>
        <w:r w:rsidR="0039531B">
          <w:rPr>
            <w:noProof/>
            <w:webHidden/>
          </w:rPr>
          <w:instrText xml:space="preserve"> PAGEREF _Toc151934653 \h </w:instrText>
        </w:r>
        <w:r w:rsidR="0039531B">
          <w:rPr>
            <w:noProof/>
            <w:webHidden/>
          </w:rPr>
        </w:r>
        <w:r w:rsidR="0039531B">
          <w:rPr>
            <w:noProof/>
            <w:webHidden/>
          </w:rPr>
          <w:fldChar w:fldCharType="separate"/>
        </w:r>
        <w:r w:rsidR="0039531B">
          <w:rPr>
            <w:noProof/>
            <w:webHidden/>
          </w:rPr>
          <w:t>97</w:t>
        </w:r>
        <w:r w:rsidR="0039531B">
          <w:rPr>
            <w:noProof/>
            <w:webHidden/>
          </w:rPr>
          <w:fldChar w:fldCharType="end"/>
        </w:r>
      </w:hyperlink>
    </w:p>
    <w:p w14:paraId="72150249" w14:textId="523490A9"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4" w:history="1">
        <w:r w:rsidR="0039531B" w:rsidRPr="00E100CB">
          <w:rPr>
            <w:rStyle w:val="Hipervnculo"/>
            <w:noProof/>
          </w:rPr>
          <w:t>Tabla 70.</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6</w:t>
        </w:r>
        <w:r w:rsidR="0039531B">
          <w:rPr>
            <w:noProof/>
            <w:webHidden/>
          </w:rPr>
          <w:tab/>
        </w:r>
        <w:r w:rsidR="0039531B">
          <w:rPr>
            <w:noProof/>
            <w:webHidden/>
          </w:rPr>
          <w:fldChar w:fldCharType="begin"/>
        </w:r>
        <w:r w:rsidR="0039531B">
          <w:rPr>
            <w:noProof/>
            <w:webHidden/>
          </w:rPr>
          <w:instrText xml:space="preserve"> PAGEREF _Toc151934654 \h </w:instrText>
        </w:r>
        <w:r w:rsidR="0039531B">
          <w:rPr>
            <w:noProof/>
            <w:webHidden/>
          </w:rPr>
        </w:r>
        <w:r w:rsidR="0039531B">
          <w:rPr>
            <w:noProof/>
            <w:webHidden/>
          </w:rPr>
          <w:fldChar w:fldCharType="separate"/>
        </w:r>
        <w:r w:rsidR="0039531B">
          <w:rPr>
            <w:noProof/>
            <w:webHidden/>
          </w:rPr>
          <w:t>99</w:t>
        </w:r>
        <w:r w:rsidR="0039531B">
          <w:rPr>
            <w:noProof/>
            <w:webHidden/>
          </w:rPr>
          <w:fldChar w:fldCharType="end"/>
        </w:r>
      </w:hyperlink>
    </w:p>
    <w:p w14:paraId="2B059226" w14:textId="63C8F3E2" w:rsidR="0039531B" w:rsidRDefault="00214DA5">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34655" w:history="1">
        <w:r w:rsidR="0039531B" w:rsidRPr="00E100CB">
          <w:rPr>
            <w:rStyle w:val="Hipervnculo"/>
            <w:noProof/>
          </w:rPr>
          <w:t>Tabla 71.</w:t>
        </w:r>
        <w:r w:rsidR="0039531B">
          <w:rPr>
            <w:rFonts w:asciiTheme="minorHAnsi" w:eastAsiaTheme="minorEastAsia" w:hAnsiTheme="minorHAnsi"/>
            <w:noProof/>
            <w:kern w:val="2"/>
            <w:sz w:val="22"/>
            <w:lang w:eastAsia="es-MX"/>
            <w14:ligatures w14:val="standardContextual"/>
          </w:rPr>
          <w:tab/>
        </w:r>
        <w:r w:rsidR="0039531B" w:rsidRPr="00E100CB">
          <w:rPr>
            <w:rStyle w:val="Hipervnculo"/>
            <w:noProof/>
          </w:rPr>
          <w:t>Descripción del diagrama de casos de uso 7</w:t>
        </w:r>
        <w:r w:rsidR="0039531B">
          <w:rPr>
            <w:noProof/>
            <w:webHidden/>
          </w:rPr>
          <w:tab/>
        </w:r>
        <w:r w:rsidR="0039531B">
          <w:rPr>
            <w:noProof/>
            <w:webHidden/>
          </w:rPr>
          <w:fldChar w:fldCharType="begin"/>
        </w:r>
        <w:r w:rsidR="0039531B">
          <w:rPr>
            <w:noProof/>
            <w:webHidden/>
          </w:rPr>
          <w:instrText xml:space="preserve"> PAGEREF _Toc151934655 \h </w:instrText>
        </w:r>
        <w:r w:rsidR="0039531B">
          <w:rPr>
            <w:noProof/>
            <w:webHidden/>
          </w:rPr>
        </w:r>
        <w:r w:rsidR="0039531B">
          <w:rPr>
            <w:noProof/>
            <w:webHidden/>
          </w:rPr>
          <w:fldChar w:fldCharType="separate"/>
        </w:r>
        <w:r w:rsidR="0039531B">
          <w:rPr>
            <w:noProof/>
            <w:webHidden/>
          </w:rPr>
          <w:t>100</w:t>
        </w:r>
        <w:r w:rsidR="0039531B">
          <w:rPr>
            <w:noProof/>
            <w:webHidden/>
          </w:rPr>
          <w:fldChar w:fldCharType="end"/>
        </w:r>
      </w:hyperlink>
    </w:p>
    <w:p w14:paraId="0FC47760" w14:textId="349CAE4D" w:rsidR="0039531B" w:rsidRDefault="00214DA5">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34656" w:history="1">
        <w:r w:rsidR="0039531B" w:rsidRPr="00E100CB">
          <w:rPr>
            <w:rStyle w:val="Hipervnculo"/>
            <w:noProof/>
            <w:lang w:val="en-CA"/>
          </w:rPr>
          <w:t>Tabla 72.</w:t>
        </w:r>
        <w:r w:rsidR="0039531B">
          <w:rPr>
            <w:noProof/>
            <w:webHidden/>
          </w:rPr>
          <w:tab/>
        </w:r>
        <w:r w:rsidR="0039531B">
          <w:rPr>
            <w:noProof/>
            <w:webHidden/>
          </w:rPr>
          <w:fldChar w:fldCharType="begin"/>
        </w:r>
        <w:r w:rsidR="0039531B">
          <w:rPr>
            <w:noProof/>
            <w:webHidden/>
          </w:rPr>
          <w:instrText xml:space="preserve"> PAGEREF _Toc151934656 \h </w:instrText>
        </w:r>
        <w:r w:rsidR="0039531B">
          <w:rPr>
            <w:noProof/>
            <w:webHidden/>
          </w:rPr>
        </w:r>
        <w:r w:rsidR="0039531B">
          <w:rPr>
            <w:noProof/>
            <w:webHidden/>
          </w:rPr>
          <w:fldChar w:fldCharType="separate"/>
        </w:r>
        <w:r w:rsidR="0039531B">
          <w:rPr>
            <w:noProof/>
            <w:webHidden/>
          </w:rPr>
          <w:t>102</w:t>
        </w:r>
        <w:r w:rsidR="0039531B">
          <w:rPr>
            <w:noProof/>
            <w:webHidden/>
          </w:rPr>
          <w:fldChar w:fldCharType="end"/>
        </w:r>
      </w:hyperlink>
    </w:p>
    <w:p w14:paraId="42B24766" w14:textId="7F2460DB" w:rsidR="00571B6A" w:rsidRDefault="007F618A">
      <w:pPr>
        <w:jc w:val="left"/>
        <w:rPr>
          <w:rFonts w:cs="Times New Roman"/>
        </w:rPr>
      </w:pPr>
      <w:r>
        <w:rPr>
          <w:rFonts w:cs="Times New Roman"/>
        </w:rPr>
        <w:fldChar w:fldCharType="end"/>
      </w:r>
      <w:r w:rsidR="00571B6A">
        <w:rPr>
          <w:rFonts w:cs="Times New Roman"/>
        </w:rPr>
        <w:br w:type="page"/>
      </w:r>
    </w:p>
    <w:p w14:paraId="40559300" w14:textId="77777777" w:rsidR="003D3D21" w:rsidRDefault="00571B6A" w:rsidP="00A13CA2">
      <w:pPr>
        <w:pStyle w:val="TDC1"/>
        <w:tabs>
          <w:tab w:val="right" w:leader="dot" w:pos="9405"/>
        </w:tabs>
        <w:rPr>
          <w:rFonts w:cs="Times New Roman"/>
          <w:b/>
          <w:color w:val="0070C0"/>
          <w:sz w:val="28"/>
          <w:szCs w:val="28"/>
        </w:rPr>
      </w:pPr>
      <w:r w:rsidRPr="00676389">
        <w:rPr>
          <w:rFonts w:cs="Times New Roman"/>
          <w:b/>
          <w:color w:val="0070C0"/>
          <w:sz w:val="28"/>
          <w:szCs w:val="28"/>
        </w:rPr>
        <w:lastRenderedPageBreak/>
        <w:t>Índice de figuras</w:t>
      </w:r>
    </w:p>
    <w:p w14:paraId="7BCBA041" w14:textId="4DCE8C10" w:rsidR="008B0BDB" w:rsidRDefault="00AD7C53">
      <w:pPr>
        <w:pStyle w:val="TDC1"/>
        <w:tabs>
          <w:tab w:val="left" w:pos="1100"/>
          <w:tab w:val="right" w:leader="dot" w:pos="9395"/>
        </w:tabs>
        <w:rPr>
          <w:rFonts w:asciiTheme="minorHAnsi" w:eastAsiaTheme="minorEastAsia" w:hAnsiTheme="minorHAnsi"/>
          <w:noProof/>
          <w:kern w:val="2"/>
          <w:sz w:val="22"/>
          <w:lang w:eastAsia="es-MX"/>
          <w14:ligatures w14:val="standardContextual"/>
        </w:rPr>
      </w:pPr>
      <w:r>
        <w:rPr>
          <w:rFonts w:cs="Times New Roman"/>
          <w:b/>
          <w:color w:val="0070C0"/>
          <w:sz w:val="28"/>
          <w:szCs w:val="28"/>
        </w:rPr>
        <w:fldChar w:fldCharType="begin"/>
      </w:r>
      <w:r>
        <w:rPr>
          <w:rFonts w:cs="Times New Roman"/>
          <w:b/>
          <w:color w:val="0070C0"/>
          <w:sz w:val="28"/>
          <w:szCs w:val="28"/>
        </w:rPr>
        <w:instrText xml:space="preserve"> TOC \h \z \t "indice figuras,1" </w:instrText>
      </w:r>
      <w:r>
        <w:rPr>
          <w:rFonts w:cs="Times New Roman"/>
          <w:b/>
          <w:color w:val="0070C0"/>
          <w:sz w:val="28"/>
          <w:szCs w:val="28"/>
        </w:rPr>
        <w:fldChar w:fldCharType="separate"/>
      </w:r>
      <w:hyperlink w:anchor="_Toc151981155" w:history="1">
        <w:r w:rsidR="008B0BDB" w:rsidRPr="005B0E4D">
          <w:rPr>
            <w:rStyle w:val="Hipervnculo"/>
            <w:noProof/>
          </w:rPr>
          <w:t>Figura 1.</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Patrón de arquitectura: modelo, vista, controlador</w:t>
        </w:r>
        <w:r w:rsidR="008B0BDB">
          <w:rPr>
            <w:noProof/>
            <w:webHidden/>
          </w:rPr>
          <w:tab/>
        </w:r>
        <w:r w:rsidR="008B0BDB">
          <w:rPr>
            <w:noProof/>
            <w:webHidden/>
          </w:rPr>
          <w:fldChar w:fldCharType="begin"/>
        </w:r>
        <w:r w:rsidR="008B0BDB">
          <w:rPr>
            <w:noProof/>
            <w:webHidden/>
          </w:rPr>
          <w:instrText xml:space="preserve"> PAGEREF _Toc151981155 \h </w:instrText>
        </w:r>
        <w:r w:rsidR="008B0BDB">
          <w:rPr>
            <w:noProof/>
            <w:webHidden/>
          </w:rPr>
        </w:r>
        <w:r w:rsidR="008B0BDB">
          <w:rPr>
            <w:noProof/>
            <w:webHidden/>
          </w:rPr>
          <w:fldChar w:fldCharType="separate"/>
        </w:r>
        <w:r w:rsidR="008B0BDB">
          <w:rPr>
            <w:noProof/>
            <w:webHidden/>
          </w:rPr>
          <w:t>34</w:t>
        </w:r>
        <w:r w:rsidR="008B0BDB">
          <w:rPr>
            <w:noProof/>
            <w:webHidden/>
          </w:rPr>
          <w:fldChar w:fldCharType="end"/>
        </w:r>
      </w:hyperlink>
    </w:p>
    <w:p w14:paraId="4DCFDD71" w14:textId="67500250" w:rsidR="008B0BDB" w:rsidRDefault="002F06FB">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81156" w:history="1">
        <w:r w:rsidR="008B0BDB" w:rsidRPr="005B0E4D">
          <w:rPr>
            <w:rStyle w:val="Hipervnculo"/>
            <w:noProof/>
          </w:rPr>
          <w:t>Figura 2.</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Patrón de arquitectura: modelo-vista-template</w:t>
        </w:r>
        <w:r w:rsidR="008B0BDB">
          <w:rPr>
            <w:noProof/>
            <w:webHidden/>
          </w:rPr>
          <w:tab/>
        </w:r>
        <w:r w:rsidR="008B0BDB">
          <w:rPr>
            <w:noProof/>
            <w:webHidden/>
          </w:rPr>
          <w:fldChar w:fldCharType="begin"/>
        </w:r>
        <w:r w:rsidR="008B0BDB">
          <w:rPr>
            <w:noProof/>
            <w:webHidden/>
          </w:rPr>
          <w:instrText xml:space="preserve"> PAGEREF _Toc151981156 \h </w:instrText>
        </w:r>
        <w:r w:rsidR="008B0BDB">
          <w:rPr>
            <w:noProof/>
            <w:webHidden/>
          </w:rPr>
        </w:r>
        <w:r w:rsidR="008B0BDB">
          <w:rPr>
            <w:noProof/>
            <w:webHidden/>
          </w:rPr>
          <w:fldChar w:fldCharType="separate"/>
        </w:r>
        <w:r w:rsidR="008B0BDB">
          <w:rPr>
            <w:noProof/>
            <w:webHidden/>
          </w:rPr>
          <w:t>34</w:t>
        </w:r>
        <w:r w:rsidR="008B0BDB">
          <w:rPr>
            <w:noProof/>
            <w:webHidden/>
          </w:rPr>
          <w:fldChar w:fldCharType="end"/>
        </w:r>
      </w:hyperlink>
    </w:p>
    <w:p w14:paraId="3A6F0D65" w14:textId="568D3DC5" w:rsidR="008B0BDB" w:rsidRDefault="002F06FB">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81157" w:history="1">
        <w:r w:rsidR="008B0BDB" w:rsidRPr="005B0E4D">
          <w:rPr>
            <w:rStyle w:val="Hipervnculo"/>
            <w:noProof/>
          </w:rPr>
          <w:t>Figura 3.</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Patrón de arquitectura: cliente servidor</w:t>
        </w:r>
        <w:r w:rsidR="008B0BDB">
          <w:rPr>
            <w:noProof/>
            <w:webHidden/>
          </w:rPr>
          <w:tab/>
        </w:r>
        <w:r w:rsidR="008B0BDB">
          <w:rPr>
            <w:noProof/>
            <w:webHidden/>
          </w:rPr>
          <w:fldChar w:fldCharType="begin"/>
        </w:r>
        <w:r w:rsidR="008B0BDB">
          <w:rPr>
            <w:noProof/>
            <w:webHidden/>
          </w:rPr>
          <w:instrText xml:space="preserve"> PAGEREF _Toc151981157 \h </w:instrText>
        </w:r>
        <w:r w:rsidR="008B0BDB">
          <w:rPr>
            <w:noProof/>
            <w:webHidden/>
          </w:rPr>
        </w:r>
        <w:r w:rsidR="008B0BDB">
          <w:rPr>
            <w:noProof/>
            <w:webHidden/>
          </w:rPr>
          <w:fldChar w:fldCharType="separate"/>
        </w:r>
        <w:r w:rsidR="008B0BDB">
          <w:rPr>
            <w:noProof/>
            <w:webHidden/>
          </w:rPr>
          <w:t>35</w:t>
        </w:r>
        <w:r w:rsidR="008B0BDB">
          <w:rPr>
            <w:noProof/>
            <w:webHidden/>
          </w:rPr>
          <w:fldChar w:fldCharType="end"/>
        </w:r>
      </w:hyperlink>
    </w:p>
    <w:p w14:paraId="5161B142" w14:textId="70B1A40F"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58" w:history="1">
        <w:r w:rsidR="008B0BDB" w:rsidRPr="005B0E4D">
          <w:rPr>
            <w:rStyle w:val="Hipervnculo"/>
            <w:noProof/>
          </w:rPr>
          <w:t>Figura 4.</w:t>
        </w:r>
        <w:r w:rsidR="008B0BDB">
          <w:rPr>
            <w:noProof/>
            <w:webHidden/>
          </w:rPr>
          <w:tab/>
        </w:r>
        <w:r w:rsidR="008B0BDB">
          <w:rPr>
            <w:noProof/>
            <w:webHidden/>
          </w:rPr>
          <w:fldChar w:fldCharType="begin"/>
        </w:r>
        <w:r w:rsidR="008B0BDB">
          <w:rPr>
            <w:noProof/>
            <w:webHidden/>
          </w:rPr>
          <w:instrText xml:space="preserve"> PAGEREF _Toc151981158 \h </w:instrText>
        </w:r>
        <w:r w:rsidR="008B0BDB">
          <w:rPr>
            <w:noProof/>
            <w:webHidden/>
          </w:rPr>
        </w:r>
        <w:r w:rsidR="008B0BDB">
          <w:rPr>
            <w:noProof/>
            <w:webHidden/>
          </w:rPr>
          <w:fldChar w:fldCharType="separate"/>
        </w:r>
        <w:r w:rsidR="008B0BDB">
          <w:rPr>
            <w:noProof/>
            <w:webHidden/>
          </w:rPr>
          <w:t>42</w:t>
        </w:r>
        <w:r w:rsidR="008B0BDB">
          <w:rPr>
            <w:noProof/>
            <w:webHidden/>
          </w:rPr>
          <w:fldChar w:fldCharType="end"/>
        </w:r>
      </w:hyperlink>
    </w:p>
    <w:p w14:paraId="2BDA1B74" w14:textId="54D4A0AE"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59" w:history="1">
        <w:r w:rsidR="008B0BDB" w:rsidRPr="005B0E4D">
          <w:rPr>
            <w:rStyle w:val="Hipervnculo"/>
            <w:noProof/>
          </w:rPr>
          <w:t>Figura 5.</w:t>
        </w:r>
        <w:r w:rsidR="008B0BDB">
          <w:rPr>
            <w:noProof/>
            <w:webHidden/>
          </w:rPr>
          <w:tab/>
        </w:r>
        <w:r w:rsidR="008B0BDB">
          <w:rPr>
            <w:noProof/>
            <w:webHidden/>
          </w:rPr>
          <w:fldChar w:fldCharType="begin"/>
        </w:r>
        <w:r w:rsidR="008B0BDB">
          <w:rPr>
            <w:noProof/>
            <w:webHidden/>
          </w:rPr>
          <w:instrText xml:space="preserve"> PAGEREF _Toc151981159 \h </w:instrText>
        </w:r>
        <w:r w:rsidR="008B0BDB">
          <w:rPr>
            <w:noProof/>
            <w:webHidden/>
          </w:rPr>
        </w:r>
        <w:r w:rsidR="008B0BDB">
          <w:rPr>
            <w:noProof/>
            <w:webHidden/>
          </w:rPr>
          <w:fldChar w:fldCharType="separate"/>
        </w:r>
        <w:r w:rsidR="008B0BDB">
          <w:rPr>
            <w:noProof/>
            <w:webHidden/>
          </w:rPr>
          <w:t>43</w:t>
        </w:r>
        <w:r w:rsidR="008B0BDB">
          <w:rPr>
            <w:noProof/>
            <w:webHidden/>
          </w:rPr>
          <w:fldChar w:fldCharType="end"/>
        </w:r>
      </w:hyperlink>
    </w:p>
    <w:p w14:paraId="695BE8E3" w14:textId="2D344B7D"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60" w:history="1">
        <w:r w:rsidR="008B0BDB" w:rsidRPr="005B0E4D">
          <w:rPr>
            <w:rStyle w:val="Hipervnculo"/>
            <w:noProof/>
            <w:lang w:val="en-US"/>
          </w:rPr>
          <w:t>Figura 6.</w:t>
        </w:r>
        <w:r w:rsidR="008B0BDB">
          <w:rPr>
            <w:noProof/>
            <w:webHidden/>
          </w:rPr>
          <w:tab/>
        </w:r>
        <w:r w:rsidR="008B0BDB">
          <w:rPr>
            <w:noProof/>
            <w:webHidden/>
          </w:rPr>
          <w:fldChar w:fldCharType="begin"/>
        </w:r>
        <w:r w:rsidR="008B0BDB">
          <w:rPr>
            <w:noProof/>
            <w:webHidden/>
          </w:rPr>
          <w:instrText xml:space="preserve"> PAGEREF _Toc151981160 \h </w:instrText>
        </w:r>
        <w:r w:rsidR="008B0BDB">
          <w:rPr>
            <w:noProof/>
            <w:webHidden/>
          </w:rPr>
        </w:r>
        <w:r w:rsidR="008B0BDB">
          <w:rPr>
            <w:noProof/>
            <w:webHidden/>
          </w:rPr>
          <w:fldChar w:fldCharType="separate"/>
        </w:r>
        <w:r w:rsidR="008B0BDB">
          <w:rPr>
            <w:noProof/>
            <w:webHidden/>
          </w:rPr>
          <w:t>44</w:t>
        </w:r>
        <w:r w:rsidR="008B0BDB">
          <w:rPr>
            <w:noProof/>
            <w:webHidden/>
          </w:rPr>
          <w:fldChar w:fldCharType="end"/>
        </w:r>
      </w:hyperlink>
    </w:p>
    <w:p w14:paraId="06022BB4" w14:textId="744AD618" w:rsidR="008B0BDB" w:rsidRDefault="002F06FB">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81161" w:history="1">
        <w:r w:rsidR="008B0BDB" w:rsidRPr="005B0E4D">
          <w:rPr>
            <w:rStyle w:val="Hipervnculo"/>
            <w:noProof/>
          </w:rPr>
          <w:t>Figura 7.</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1</w:t>
        </w:r>
        <w:r w:rsidR="008B0BDB">
          <w:rPr>
            <w:noProof/>
            <w:webHidden/>
          </w:rPr>
          <w:tab/>
        </w:r>
        <w:r w:rsidR="008B0BDB">
          <w:rPr>
            <w:noProof/>
            <w:webHidden/>
          </w:rPr>
          <w:fldChar w:fldCharType="begin"/>
        </w:r>
        <w:r w:rsidR="008B0BDB">
          <w:rPr>
            <w:noProof/>
            <w:webHidden/>
          </w:rPr>
          <w:instrText xml:space="preserve"> PAGEREF _Toc151981161 \h </w:instrText>
        </w:r>
        <w:r w:rsidR="008B0BDB">
          <w:rPr>
            <w:noProof/>
            <w:webHidden/>
          </w:rPr>
        </w:r>
        <w:r w:rsidR="008B0BDB">
          <w:rPr>
            <w:noProof/>
            <w:webHidden/>
          </w:rPr>
          <w:fldChar w:fldCharType="separate"/>
        </w:r>
        <w:r w:rsidR="008B0BDB">
          <w:rPr>
            <w:noProof/>
            <w:webHidden/>
          </w:rPr>
          <w:t>94</w:t>
        </w:r>
        <w:r w:rsidR="008B0BDB">
          <w:rPr>
            <w:noProof/>
            <w:webHidden/>
          </w:rPr>
          <w:fldChar w:fldCharType="end"/>
        </w:r>
      </w:hyperlink>
    </w:p>
    <w:p w14:paraId="1C5346B3" w14:textId="48E711FE"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62" w:history="1">
        <w:bookmarkStart w:id="32" w:name="_Toc151981028"/>
        <w:r w:rsidR="008B0BDB" w:rsidRPr="005B0E4D">
          <w:rPr>
            <w:rStyle w:val="Hipervnculo"/>
            <w:noProof/>
          </w:rPr>
          <w:drawing>
            <wp:inline distT="0" distB="0" distL="0" distR="0" wp14:anchorId="3DF9A7D5" wp14:editId="2DA870F8">
              <wp:extent cx="3845560" cy="1929130"/>
              <wp:effectExtent l="0" t="0" r="2540" b="0"/>
              <wp:docPr id="1906348813" name="Imagen 1906348813"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lantUML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5560" cy="1929130"/>
                      </a:xfrm>
                      <a:prstGeom prst="rect">
                        <a:avLst/>
                      </a:prstGeom>
                      <a:noFill/>
                      <a:ln>
                        <a:noFill/>
                      </a:ln>
                    </pic:spPr>
                  </pic:pic>
                </a:graphicData>
              </a:graphic>
            </wp:inline>
          </w:drawing>
        </w:r>
        <w:bookmarkEnd w:id="32"/>
        <w:r w:rsidR="008B0BDB">
          <w:rPr>
            <w:noProof/>
            <w:webHidden/>
          </w:rPr>
          <w:tab/>
        </w:r>
        <w:r w:rsidR="008B0BDB">
          <w:rPr>
            <w:noProof/>
            <w:webHidden/>
          </w:rPr>
          <w:fldChar w:fldCharType="begin"/>
        </w:r>
        <w:r w:rsidR="008B0BDB">
          <w:rPr>
            <w:noProof/>
            <w:webHidden/>
          </w:rPr>
          <w:instrText xml:space="preserve"> PAGEREF _Toc151981162 \h </w:instrText>
        </w:r>
        <w:r w:rsidR="008B0BDB">
          <w:rPr>
            <w:noProof/>
            <w:webHidden/>
          </w:rPr>
        </w:r>
        <w:r w:rsidR="008B0BDB">
          <w:rPr>
            <w:noProof/>
            <w:webHidden/>
          </w:rPr>
          <w:fldChar w:fldCharType="separate"/>
        </w:r>
        <w:r w:rsidR="008B0BDB">
          <w:rPr>
            <w:noProof/>
            <w:webHidden/>
          </w:rPr>
          <w:t>95</w:t>
        </w:r>
        <w:r w:rsidR="008B0BDB">
          <w:rPr>
            <w:noProof/>
            <w:webHidden/>
          </w:rPr>
          <w:fldChar w:fldCharType="end"/>
        </w:r>
      </w:hyperlink>
    </w:p>
    <w:p w14:paraId="41CBFE3E" w14:textId="2FE987D3" w:rsidR="008B0BDB" w:rsidRDefault="002F06FB">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81163" w:history="1">
        <w:r w:rsidR="008B0BDB" w:rsidRPr="005B0E4D">
          <w:rPr>
            <w:rStyle w:val="Hipervnculo"/>
            <w:noProof/>
          </w:rPr>
          <w:t>Figura 8.</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2</w:t>
        </w:r>
        <w:r w:rsidR="008B0BDB">
          <w:rPr>
            <w:noProof/>
            <w:webHidden/>
          </w:rPr>
          <w:tab/>
        </w:r>
        <w:r w:rsidR="008B0BDB">
          <w:rPr>
            <w:noProof/>
            <w:webHidden/>
          </w:rPr>
          <w:fldChar w:fldCharType="begin"/>
        </w:r>
        <w:r w:rsidR="008B0BDB">
          <w:rPr>
            <w:noProof/>
            <w:webHidden/>
          </w:rPr>
          <w:instrText xml:space="preserve"> PAGEREF _Toc151981163 \h </w:instrText>
        </w:r>
        <w:r w:rsidR="008B0BDB">
          <w:rPr>
            <w:noProof/>
            <w:webHidden/>
          </w:rPr>
        </w:r>
        <w:r w:rsidR="008B0BDB">
          <w:rPr>
            <w:noProof/>
            <w:webHidden/>
          </w:rPr>
          <w:fldChar w:fldCharType="separate"/>
        </w:r>
        <w:r w:rsidR="008B0BDB">
          <w:rPr>
            <w:noProof/>
            <w:webHidden/>
          </w:rPr>
          <w:t>95</w:t>
        </w:r>
        <w:r w:rsidR="008B0BDB">
          <w:rPr>
            <w:noProof/>
            <w:webHidden/>
          </w:rPr>
          <w:fldChar w:fldCharType="end"/>
        </w:r>
      </w:hyperlink>
    </w:p>
    <w:p w14:paraId="49E579B9" w14:textId="369F409A"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64" w:history="1">
        <w:bookmarkStart w:id="33" w:name="_Toc151981030"/>
        <w:r w:rsidR="008B0BDB" w:rsidRPr="005B0E4D">
          <w:rPr>
            <w:rStyle w:val="Hipervnculo"/>
            <w:noProof/>
          </w:rPr>
          <w:drawing>
            <wp:inline distT="0" distB="0" distL="0" distR="0" wp14:anchorId="3202A4B9" wp14:editId="2A7623C0">
              <wp:extent cx="5945562" cy="3062312"/>
              <wp:effectExtent l="0" t="0" r="0" b="5080"/>
              <wp:docPr id="1230656949" name="Imagen 123065694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819763" name="Imagen 10" descr="Diagrama&#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4900" cy="3067122"/>
                      </a:xfrm>
                      <a:prstGeom prst="rect">
                        <a:avLst/>
                      </a:prstGeom>
                      <a:noFill/>
                      <a:ln>
                        <a:noFill/>
                      </a:ln>
                    </pic:spPr>
                  </pic:pic>
                </a:graphicData>
              </a:graphic>
            </wp:inline>
          </w:drawing>
        </w:r>
        <w:bookmarkEnd w:id="33"/>
        <w:r w:rsidR="008B0BDB">
          <w:rPr>
            <w:noProof/>
            <w:webHidden/>
          </w:rPr>
          <w:tab/>
        </w:r>
        <w:r w:rsidR="008B0BDB">
          <w:rPr>
            <w:noProof/>
            <w:webHidden/>
          </w:rPr>
          <w:fldChar w:fldCharType="begin"/>
        </w:r>
        <w:r w:rsidR="008B0BDB">
          <w:rPr>
            <w:noProof/>
            <w:webHidden/>
          </w:rPr>
          <w:instrText xml:space="preserve"> PAGEREF _Toc151981164 \h </w:instrText>
        </w:r>
        <w:r w:rsidR="008B0BDB">
          <w:rPr>
            <w:noProof/>
            <w:webHidden/>
          </w:rPr>
        </w:r>
        <w:r w:rsidR="008B0BDB">
          <w:rPr>
            <w:noProof/>
            <w:webHidden/>
          </w:rPr>
          <w:fldChar w:fldCharType="separate"/>
        </w:r>
        <w:r w:rsidR="008B0BDB">
          <w:rPr>
            <w:noProof/>
            <w:webHidden/>
          </w:rPr>
          <w:t>95</w:t>
        </w:r>
        <w:r w:rsidR="008B0BDB">
          <w:rPr>
            <w:noProof/>
            <w:webHidden/>
          </w:rPr>
          <w:fldChar w:fldCharType="end"/>
        </w:r>
      </w:hyperlink>
    </w:p>
    <w:p w14:paraId="037B88F3" w14:textId="2EBF16B6" w:rsidR="008B0BDB" w:rsidRDefault="002F06FB">
      <w:pPr>
        <w:pStyle w:val="TDC1"/>
        <w:tabs>
          <w:tab w:val="left" w:pos="1100"/>
          <w:tab w:val="right" w:leader="dot" w:pos="9395"/>
        </w:tabs>
        <w:rPr>
          <w:rFonts w:asciiTheme="minorHAnsi" w:eastAsiaTheme="minorEastAsia" w:hAnsiTheme="minorHAnsi"/>
          <w:noProof/>
          <w:kern w:val="2"/>
          <w:sz w:val="22"/>
          <w:lang w:eastAsia="es-MX"/>
          <w14:ligatures w14:val="standardContextual"/>
        </w:rPr>
      </w:pPr>
      <w:hyperlink w:anchor="_Toc151981165" w:history="1">
        <w:r w:rsidR="008B0BDB" w:rsidRPr="005B0E4D">
          <w:rPr>
            <w:rStyle w:val="Hipervnculo"/>
            <w:noProof/>
          </w:rPr>
          <w:t>Figura 9.</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3</w:t>
        </w:r>
        <w:r w:rsidR="008B0BDB">
          <w:rPr>
            <w:noProof/>
            <w:webHidden/>
          </w:rPr>
          <w:tab/>
        </w:r>
        <w:r w:rsidR="008B0BDB">
          <w:rPr>
            <w:noProof/>
            <w:webHidden/>
          </w:rPr>
          <w:fldChar w:fldCharType="begin"/>
        </w:r>
        <w:r w:rsidR="008B0BDB">
          <w:rPr>
            <w:noProof/>
            <w:webHidden/>
          </w:rPr>
          <w:instrText xml:space="preserve"> PAGEREF _Toc151981165 \h </w:instrText>
        </w:r>
        <w:r w:rsidR="008B0BDB">
          <w:rPr>
            <w:noProof/>
            <w:webHidden/>
          </w:rPr>
        </w:r>
        <w:r w:rsidR="008B0BDB">
          <w:rPr>
            <w:noProof/>
            <w:webHidden/>
          </w:rPr>
          <w:fldChar w:fldCharType="separate"/>
        </w:r>
        <w:r w:rsidR="008B0BDB">
          <w:rPr>
            <w:noProof/>
            <w:webHidden/>
          </w:rPr>
          <w:t>95</w:t>
        </w:r>
        <w:r w:rsidR="008B0BDB">
          <w:rPr>
            <w:noProof/>
            <w:webHidden/>
          </w:rPr>
          <w:fldChar w:fldCharType="end"/>
        </w:r>
      </w:hyperlink>
    </w:p>
    <w:p w14:paraId="3541847B" w14:textId="2A0580A1"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66" w:history="1">
        <w:bookmarkStart w:id="34" w:name="_Toc151981032"/>
        <w:r w:rsidR="008B0BDB" w:rsidRPr="005B0E4D">
          <w:rPr>
            <w:rStyle w:val="Hipervnculo"/>
            <w:noProof/>
          </w:rPr>
          <w:drawing>
            <wp:inline distT="0" distB="0" distL="0" distR="0" wp14:anchorId="11464EBA" wp14:editId="5146DE1B">
              <wp:extent cx="5972175" cy="1894205"/>
              <wp:effectExtent l="0" t="0" r="9525" b="0"/>
              <wp:docPr id="2137676932" name="Imagen 2137676932"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antUML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1894205"/>
                      </a:xfrm>
                      <a:prstGeom prst="rect">
                        <a:avLst/>
                      </a:prstGeom>
                      <a:noFill/>
                      <a:ln>
                        <a:noFill/>
                      </a:ln>
                    </pic:spPr>
                  </pic:pic>
                </a:graphicData>
              </a:graphic>
            </wp:inline>
          </w:drawing>
        </w:r>
        <w:bookmarkEnd w:id="34"/>
        <w:r w:rsidR="008B0BDB">
          <w:rPr>
            <w:noProof/>
            <w:webHidden/>
          </w:rPr>
          <w:tab/>
        </w:r>
        <w:r w:rsidR="008B0BDB">
          <w:rPr>
            <w:noProof/>
            <w:webHidden/>
          </w:rPr>
          <w:fldChar w:fldCharType="begin"/>
        </w:r>
        <w:r w:rsidR="008B0BDB">
          <w:rPr>
            <w:noProof/>
            <w:webHidden/>
          </w:rPr>
          <w:instrText xml:space="preserve"> PAGEREF _Toc151981166 \h </w:instrText>
        </w:r>
        <w:r w:rsidR="008B0BDB">
          <w:rPr>
            <w:noProof/>
            <w:webHidden/>
          </w:rPr>
        </w:r>
        <w:r w:rsidR="008B0BDB">
          <w:rPr>
            <w:noProof/>
            <w:webHidden/>
          </w:rPr>
          <w:fldChar w:fldCharType="separate"/>
        </w:r>
        <w:r w:rsidR="008B0BDB">
          <w:rPr>
            <w:noProof/>
            <w:webHidden/>
          </w:rPr>
          <w:t>96</w:t>
        </w:r>
        <w:r w:rsidR="008B0BDB">
          <w:rPr>
            <w:noProof/>
            <w:webHidden/>
          </w:rPr>
          <w:fldChar w:fldCharType="end"/>
        </w:r>
      </w:hyperlink>
    </w:p>
    <w:p w14:paraId="2D8430FC" w14:textId="34944590" w:rsidR="008B0BDB" w:rsidRDefault="002F06FB">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81167" w:history="1">
        <w:r w:rsidR="008B0BDB" w:rsidRPr="005B0E4D">
          <w:rPr>
            <w:rStyle w:val="Hipervnculo"/>
            <w:noProof/>
          </w:rPr>
          <w:t>Figura 10.</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4</w:t>
        </w:r>
        <w:r w:rsidR="008B0BDB">
          <w:rPr>
            <w:noProof/>
            <w:webHidden/>
          </w:rPr>
          <w:tab/>
        </w:r>
        <w:r w:rsidR="008B0BDB">
          <w:rPr>
            <w:noProof/>
            <w:webHidden/>
          </w:rPr>
          <w:fldChar w:fldCharType="begin"/>
        </w:r>
        <w:r w:rsidR="008B0BDB">
          <w:rPr>
            <w:noProof/>
            <w:webHidden/>
          </w:rPr>
          <w:instrText xml:space="preserve"> PAGEREF _Toc151981167 \h </w:instrText>
        </w:r>
        <w:r w:rsidR="008B0BDB">
          <w:rPr>
            <w:noProof/>
            <w:webHidden/>
          </w:rPr>
        </w:r>
        <w:r w:rsidR="008B0BDB">
          <w:rPr>
            <w:noProof/>
            <w:webHidden/>
          </w:rPr>
          <w:fldChar w:fldCharType="separate"/>
        </w:r>
        <w:r w:rsidR="008B0BDB">
          <w:rPr>
            <w:noProof/>
            <w:webHidden/>
          </w:rPr>
          <w:t>96</w:t>
        </w:r>
        <w:r w:rsidR="008B0BDB">
          <w:rPr>
            <w:noProof/>
            <w:webHidden/>
          </w:rPr>
          <w:fldChar w:fldCharType="end"/>
        </w:r>
      </w:hyperlink>
    </w:p>
    <w:p w14:paraId="43580645" w14:textId="2384D469"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68" w:history="1">
        <w:bookmarkStart w:id="35" w:name="_Toc151981034"/>
        <w:r w:rsidR="008B0BDB" w:rsidRPr="005B0E4D">
          <w:rPr>
            <w:rStyle w:val="Hipervnculo"/>
            <w:noProof/>
          </w:rPr>
          <w:drawing>
            <wp:inline distT="0" distB="0" distL="0" distR="0" wp14:anchorId="26C395EA" wp14:editId="385AFF42">
              <wp:extent cx="5972175" cy="2567305"/>
              <wp:effectExtent l="0" t="0" r="9525" b="4445"/>
              <wp:docPr id="436040216" name="Imagen 4360402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963942" name="Imagen 9" descr="Diagram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2567305"/>
                      </a:xfrm>
                      <a:prstGeom prst="rect">
                        <a:avLst/>
                      </a:prstGeom>
                      <a:noFill/>
                      <a:ln>
                        <a:noFill/>
                      </a:ln>
                    </pic:spPr>
                  </pic:pic>
                </a:graphicData>
              </a:graphic>
            </wp:inline>
          </w:drawing>
        </w:r>
        <w:bookmarkEnd w:id="35"/>
        <w:r w:rsidR="008B0BDB">
          <w:rPr>
            <w:noProof/>
            <w:webHidden/>
          </w:rPr>
          <w:tab/>
        </w:r>
        <w:r w:rsidR="008B0BDB">
          <w:rPr>
            <w:noProof/>
            <w:webHidden/>
          </w:rPr>
          <w:fldChar w:fldCharType="begin"/>
        </w:r>
        <w:r w:rsidR="008B0BDB">
          <w:rPr>
            <w:noProof/>
            <w:webHidden/>
          </w:rPr>
          <w:instrText xml:space="preserve"> PAGEREF _Toc151981168 \h </w:instrText>
        </w:r>
        <w:r w:rsidR="008B0BDB">
          <w:rPr>
            <w:noProof/>
            <w:webHidden/>
          </w:rPr>
        </w:r>
        <w:r w:rsidR="008B0BDB">
          <w:rPr>
            <w:noProof/>
            <w:webHidden/>
          </w:rPr>
          <w:fldChar w:fldCharType="separate"/>
        </w:r>
        <w:r w:rsidR="008B0BDB">
          <w:rPr>
            <w:noProof/>
            <w:webHidden/>
          </w:rPr>
          <w:t>97</w:t>
        </w:r>
        <w:r w:rsidR="008B0BDB">
          <w:rPr>
            <w:noProof/>
            <w:webHidden/>
          </w:rPr>
          <w:fldChar w:fldCharType="end"/>
        </w:r>
      </w:hyperlink>
    </w:p>
    <w:p w14:paraId="22F54CED" w14:textId="41366897" w:rsidR="008B0BDB" w:rsidRDefault="002F06FB">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81169" w:history="1">
        <w:r w:rsidR="008B0BDB" w:rsidRPr="005B0E4D">
          <w:rPr>
            <w:rStyle w:val="Hipervnculo"/>
            <w:noProof/>
          </w:rPr>
          <w:t>Figura 11.</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5</w:t>
        </w:r>
        <w:r w:rsidR="008B0BDB">
          <w:rPr>
            <w:noProof/>
            <w:webHidden/>
          </w:rPr>
          <w:tab/>
        </w:r>
        <w:r w:rsidR="008B0BDB">
          <w:rPr>
            <w:noProof/>
            <w:webHidden/>
          </w:rPr>
          <w:fldChar w:fldCharType="begin"/>
        </w:r>
        <w:r w:rsidR="008B0BDB">
          <w:rPr>
            <w:noProof/>
            <w:webHidden/>
          </w:rPr>
          <w:instrText xml:space="preserve"> PAGEREF _Toc151981169 \h </w:instrText>
        </w:r>
        <w:r w:rsidR="008B0BDB">
          <w:rPr>
            <w:noProof/>
            <w:webHidden/>
          </w:rPr>
        </w:r>
        <w:r w:rsidR="008B0BDB">
          <w:rPr>
            <w:noProof/>
            <w:webHidden/>
          </w:rPr>
          <w:fldChar w:fldCharType="separate"/>
        </w:r>
        <w:r w:rsidR="008B0BDB">
          <w:rPr>
            <w:noProof/>
            <w:webHidden/>
          </w:rPr>
          <w:t>97</w:t>
        </w:r>
        <w:r w:rsidR="008B0BDB">
          <w:rPr>
            <w:noProof/>
            <w:webHidden/>
          </w:rPr>
          <w:fldChar w:fldCharType="end"/>
        </w:r>
      </w:hyperlink>
    </w:p>
    <w:p w14:paraId="3794DAFE" w14:textId="5AC0ABF3" w:rsidR="008B0BDB" w:rsidRDefault="002F06FB">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81170" w:history="1">
        <w:r w:rsidR="008B0BDB" w:rsidRPr="005B0E4D">
          <w:rPr>
            <w:rStyle w:val="Hipervnculo"/>
            <w:noProof/>
          </w:rPr>
          <w:t>Figura 12.</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6</w:t>
        </w:r>
        <w:r w:rsidR="008B0BDB">
          <w:rPr>
            <w:noProof/>
            <w:webHidden/>
          </w:rPr>
          <w:tab/>
        </w:r>
        <w:r w:rsidR="008B0BDB">
          <w:rPr>
            <w:noProof/>
            <w:webHidden/>
          </w:rPr>
          <w:fldChar w:fldCharType="begin"/>
        </w:r>
        <w:r w:rsidR="008B0BDB">
          <w:rPr>
            <w:noProof/>
            <w:webHidden/>
          </w:rPr>
          <w:instrText xml:space="preserve"> PAGEREF _Toc151981170 \h </w:instrText>
        </w:r>
        <w:r w:rsidR="008B0BDB">
          <w:rPr>
            <w:noProof/>
            <w:webHidden/>
          </w:rPr>
        </w:r>
        <w:r w:rsidR="008B0BDB">
          <w:rPr>
            <w:noProof/>
            <w:webHidden/>
          </w:rPr>
          <w:fldChar w:fldCharType="separate"/>
        </w:r>
        <w:r w:rsidR="008B0BDB">
          <w:rPr>
            <w:noProof/>
            <w:webHidden/>
          </w:rPr>
          <w:t>98</w:t>
        </w:r>
        <w:r w:rsidR="008B0BDB">
          <w:rPr>
            <w:noProof/>
            <w:webHidden/>
          </w:rPr>
          <w:fldChar w:fldCharType="end"/>
        </w:r>
      </w:hyperlink>
    </w:p>
    <w:p w14:paraId="64A21345" w14:textId="1736750A"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71" w:history="1">
        <w:bookmarkStart w:id="36" w:name="_Toc151981037"/>
        <w:r w:rsidR="008B0BDB" w:rsidRPr="005B0E4D">
          <w:rPr>
            <w:rStyle w:val="Hipervnculo"/>
            <w:noProof/>
          </w:rPr>
          <w:drawing>
            <wp:inline distT="0" distB="0" distL="0" distR="0" wp14:anchorId="15FF6B3C" wp14:editId="02C191A0">
              <wp:extent cx="3944620" cy="1073785"/>
              <wp:effectExtent l="0" t="0" r="0" b="0"/>
              <wp:docPr id="1996444060" name="Imagen 199644406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83215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073785"/>
                      </a:xfrm>
                      <a:prstGeom prst="rect">
                        <a:avLst/>
                      </a:prstGeom>
                      <a:noFill/>
                      <a:ln>
                        <a:noFill/>
                      </a:ln>
                    </pic:spPr>
                  </pic:pic>
                </a:graphicData>
              </a:graphic>
            </wp:inline>
          </w:drawing>
        </w:r>
        <w:bookmarkEnd w:id="36"/>
        <w:r w:rsidR="008B0BDB">
          <w:rPr>
            <w:noProof/>
            <w:webHidden/>
          </w:rPr>
          <w:tab/>
        </w:r>
        <w:r w:rsidR="008B0BDB">
          <w:rPr>
            <w:noProof/>
            <w:webHidden/>
          </w:rPr>
          <w:fldChar w:fldCharType="begin"/>
        </w:r>
        <w:r w:rsidR="008B0BDB">
          <w:rPr>
            <w:noProof/>
            <w:webHidden/>
          </w:rPr>
          <w:instrText xml:space="preserve"> PAGEREF _Toc151981171 \h </w:instrText>
        </w:r>
        <w:r w:rsidR="008B0BDB">
          <w:rPr>
            <w:noProof/>
            <w:webHidden/>
          </w:rPr>
        </w:r>
        <w:r w:rsidR="008B0BDB">
          <w:rPr>
            <w:noProof/>
            <w:webHidden/>
          </w:rPr>
          <w:fldChar w:fldCharType="separate"/>
        </w:r>
        <w:r w:rsidR="008B0BDB">
          <w:rPr>
            <w:noProof/>
            <w:webHidden/>
          </w:rPr>
          <w:t>100</w:t>
        </w:r>
        <w:r w:rsidR="008B0BDB">
          <w:rPr>
            <w:noProof/>
            <w:webHidden/>
          </w:rPr>
          <w:fldChar w:fldCharType="end"/>
        </w:r>
      </w:hyperlink>
    </w:p>
    <w:p w14:paraId="38CA2578" w14:textId="3350DBCB" w:rsidR="008B0BDB" w:rsidRDefault="002F06FB">
      <w:pPr>
        <w:pStyle w:val="TDC1"/>
        <w:tabs>
          <w:tab w:val="left" w:pos="1320"/>
          <w:tab w:val="right" w:leader="dot" w:pos="9395"/>
        </w:tabs>
        <w:rPr>
          <w:rFonts w:asciiTheme="minorHAnsi" w:eastAsiaTheme="minorEastAsia" w:hAnsiTheme="minorHAnsi"/>
          <w:noProof/>
          <w:kern w:val="2"/>
          <w:sz w:val="22"/>
          <w:lang w:eastAsia="es-MX"/>
          <w14:ligatures w14:val="standardContextual"/>
        </w:rPr>
      </w:pPr>
      <w:hyperlink w:anchor="_Toc151981172" w:history="1">
        <w:r w:rsidR="008B0BDB" w:rsidRPr="005B0E4D">
          <w:rPr>
            <w:rStyle w:val="Hipervnculo"/>
            <w:noProof/>
          </w:rPr>
          <w:t>Figura 13.</w:t>
        </w:r>
        <w:r w:rsidR="008B0BDB">
          <w:rPr>
            <w:rFonts w:asciiTheme="minorHAnsi" w:eastAsiaTheme="minorEastAsia" w:hAnsiTheme="minorHAnsi"/>
            <w:noProof/>
            <w:kern w:val="2"/>
            <w:sz w:val="22"/>
            <w:lang w:eastAsia="es-MX"/>
            <w14:ligatures w14:val="standardContextual"/>
          </w:rPr>
          <w:tab/>
        </w:r>
        <w:r w:rsidR="008B0BDB" w:rsidRPr="005B0E4D">
          <w:rPr>
            <w:rStyle w:val="Hipervnculo"/>
            <w:noProof/>
          </w:rPr>
          <w:t>Diagrama de casos de uso 7</w:t>
        </w:r>
        <w:r w:rsidR="008B0BDB">
          <w:rPr>
            <w:noProof/>
            <w:webHidden/>
          </w:rPr>
          <w:tab/>
        </w:r>
        <w:r w:rsidR="008B0BDB">
          <w:rPr>
            <w:noProof/>
            <w:webHidden/>
          </w:rPr>
          <w:fldChar w:fldCharType="begin"/>
        </w:r>
        <w:r w:rsidR="008B0BDB">
          <w:rPr>
            <w:noProof/>
            <w:webHidden/>
          </w:rPr>
          <w:instrText xml:space="preserve"> PAGEREF _Toc151981172 \h </w:instrText>
        </w:r>
        <w:r w:rsidR="008B0BDB">
          <w:rPr>
            <w:noProof/>
            <w:webHidden/>
          </w:rPr>
        </w:r>
        <w:r w:rsidR="008B0BDB">
          <w:rPr>
            <w:noProof/>
            <w:webHidden/>
          </w:rPr>
          <w:fldChar w:fldCharType="separate"/>
        </w:r>
        <w:r w:rsidR="008B0BDB">
          <w:rPr>
            <w:noProof/>
            <w:webHidden/>
          </w:rPr>
          <w:t>100</w:t>
        </w:r>
        <w:r w:rsidR="008B0BDB">
          <w:rPr>
            <w:noProof/>
            <w:webHidden/>
          </w:rPr>
          <w:fldChar w:fldCharType="end"/>
        </w:r>
      </w:hyperlink>
    </w:p>
    <w:p w14:paraId="3E0C398C" w14:textId="5BDDDC35" w:rsidR="008B0BDB" w:rsidRDefault="002F06FB">
      <w:pPr>
        <w:pStyle w:val="TDC1"/>
        <w:tabs>
          <w:tab w:val="right" w:leader="dot" w:pos="9395"/>
        </w:tabs>
        <w:rPr>
          <w:rFonts w:asciiTheme="minorHAnsi" w:eastAsiaTheme="minorEastAsia" w:hAnsiTheme="minorHAnsi"/>
          <w:noProof/>
          <w:kern w:val="2"/>
          <w:sz w:val="22"/>
          <w:lang w:eastAsia="es-MX"/>
          <w14:ligatures w14:val="standardContextual"/>
        </w:rPr>
      </w:pPr>
      <w:hyperlink w:anchor="_Toc151981173" w:history="1">
        <w:r w:rsidR="008B0BDB">
          <w:rPr>
            <w:noProof/>
            <w:webHidden/>
          </w:rPr>
          <w:tab/>
        </w:r>
        <w:r w:rsidR="008B0BDB">
          <w:rPr>
            <w:noProof/>
            <w:webHidden/>
          </w:rPr>
          <w:fldChar w:fldCharType="begin"/>
        </w:r>
        <w:r w:rsidR="008B0BDB">
          <w:rPr>
            <w:noProof/>
            <w:webHidden/>
          </w:rPr>
          <w:instrText xml:space="preserve"> PAGEREF _Toc151981173 \h </w:instrText>
        </w:r>
        <w:r w:rsidR="008B0BDB">
          <w:rPr>
            <w:noProof/>
            <w:webHidden/>
          </w:rPr>
        </w:r>
        <w:r w:rsidR="008B0BDB">
          <w:rPr>
            <w:noProof/>
            <w:webHidden/>
          </w:rPr>
          <w:fldChar w:fldCharType="separate"/>
        </w:r>
        <w:r w:rsidR="008B0BDB">
          <w:rPr>
            <w:noProof/>
            <w:webHidden/>
          </w:rPr>
          <w:t>109</w:t>
        </w:r>
        <w:r w:rsidR="008B0BDB">
          <w:rPr>
            <w:noProof/>
            <w:webHidden/>
          </w:rPr>
          <w:fldChar w:fldCharType="end"/>
        </w:r>
      </w:hyperlink>
    </w:p>
    <w:p w14:paraId="3723606A" w14:textId="7608783D" w:rsidR="0028587D" w:rsidRPr="007564EA" w:rsidRDefault="00AD7C53" w:rsidP="007564EA">
      <w:pPr>
        <w:jc w:val="left"/>
        <w:rPr>
          <w:rFonts w:cs="Times New Roman"/>
          <w:b/>
          <w:color w:val="0070C0"/>
          <w:sz w:val="28"/>
          <w:szCs w:val="28"/>
        </w:rPr>
      </w:pPr>
      <w:r>
        <w:rPr>
          <w:rFonts w:cs="Times New Roman"/>
          <w:b/>
          <w:color w:val="0070C0"/>
          <w:sz w:val="28"/>
          <w:szCs w:val="28"/>
        </w:rPr>
        <w:fldChar w:fldCharType="end"/>
      </w:r>
      <w:r w:rsidR="00050BE4">
        <w:rPr>
          <w:rFonts w:cs="Times New Roman"/>
          <w:b/>
          <w:color w:val="0070C0"/>
          <w:sz w:val="28"/>
          <w:szCs w:val="28"/>
        </w:rPr>
        <w:br w:type="page"/>
      </w:r>
    </w:p>
    <w:p w14:paraId="12B7A741" w14:textId="1ACE72BD" w:rsidR="00940BF7" w:rsidRDefault="002448DA" w:rsidP="00596F6A">
      <w:pPr>
        <w:pStyle w:val="Ttulo1"/>
        <w:jc w:val="center"/>
        <w:rPr>
          <w:rFonts w:ascii="Times New Roman" w:hAnsi="Times New Roman" w:cs="Times New Roman"/>
          <w:b/>
          <w:bCs/>
        </w:rPr>
      </w:pPr>
      <w:bookmarkStart w:id="37" w:name="_Toc148616114"/>
      <w:bookmarkStart w:id="38" w:name="_Toc148894705"/>
      <w:bookmarkStart w:id="39" w:name="_Toc148981397"/>
      <w:bookmarkStart w:id="40" w:name="_Toc148993414"/>
      <w:bookmarkStart w:id="41" w:name="_Toc149501211"/>
      <w:bookmarkStart w:id="42" w:name="_Toc149576080"/>
      <w:bookmarkStart w:id="43" w:name="_Toc150181491"/>
      <w:bookmarkStart w:id="44" w:name="_Toc150390628"/>
      <w:bookmarkStart w:id="45" w:name="_Toc150418212"/>
      <w:bookmarkStart w:id="46" w:name="_Toc151981436"/>
      <w:bookmarkStart w:id="47" w:name="_Toc151935484"/>
      <w:r w:rsidRPr="00DB4137">
        <w:rPr>
          <w:rFonts w:ascii="Times New Roman" w:hAnsi="Times New Roman" w:cs="Times New Roman"/>
          <w:b/>
          <w:bCs/>
        </w:rPr>
        <w:lastRenderedPageBreak/>
        <w:t xml:space="preserve">CAPÍTULO 1: </w:t>
      </w:r>
      <w:r w:rsidR="00B04B9D" w:rsidRPr="00DB4137">
        <w:rPr>
          <w:rFonts w:ascii="Times New Roman" w:hAnsi="Times New Roman" w:cs="Times New Roman"/>
          <w:b/>
          <w:bCs/>
        </w:rPr>
        <w:t>INTRODUCCIÓN</w:t>
      </w:r>
      <w:bookmarkEnd w:id="37"/>
      <w:bookmarkEnd w:id="38"/>
      <w:bookmarkEnd w:id="39"/>
      <w:bookmarkEnd w:id="40"/>
      <w:bookmarkEnd w:id="41"/>
      <w:bookmarkEnd w:id="42"/>
      <w:bookmarkEnd w:id="43"/>
      <w:bookmarkEnd w:id="44"/>
      <w:bookmarkEnd w:id="45"/>
      <w:bookmarkEnd w:id="46"/>
      <w:bookmarkEnd w:id="47"/>
    </w:p>
    <w:p w14:paraId="5BF4637A" w14:textId="77777777" w:rsidR="005F6F6A" w:rsidRPr="005F6F6A" w:rsidRDefault="005F6F6A" w:rsidP="005F6F6A"/>
    <w:p w14:paraId="07BA10C1" w14:textId="58EB01DA" w:rsidR="00D76169" w:rsidRDefault="004A68A2" w:rsidP="004A68A2">
      <w:pPr>
        <w:rPr>
          <w:rFonts w:cs="Times New Roman"/>
          <w:szCs w:val="24"/>
        </w:rPr>
      </w:pPr>
      <w:r w:rsidRPr="004A68A2">
        <w:rPr>
          <w:rFonts w:cs="Times New Roman"/>
          <w:szCs w:val="24"/>
        </w:rPr>
        <w:t xml:space="preserve">El presente capítulo </w:t>
      </w:r>
      <w:r w:rsidR="00AE6ABB">
        <w:rPr>
          <w:rFonts w:cs="Times New Roman"/>
          <w:szCs w:val="24"/>
        </w:rPr>
        <w:t xml:space="preserve">detalla </w:t>
      </w:r>
      <w:r w:rsidRPr="004A68A2">
        <w:rPr>
          <w:rFonts w:cs="Times New Roman"/>
          <w:szCs w:val="24"/>
        </w:rPr>
        <w:t>un análisis</w:t>
      </w:r>
      <w:r w:rsidR="00AE6ABB">
        <w:rPr>
          <w:rFonts w:cs="Times New Roman"/>
          <w:szCs w:val="24"/>
        </w:rPr>
        <w:t xml:space="preserve"> </w:t>
      </w:r>
      <w:r w:rsidRPr="004A68A2">
        <w:rPr>
          <w:rFonts w:cs="Times New Roman"/>
          <w:szCs w:val="24"/>
        </w:rPr>
        <w:t xml:space="preserve">de la problemática que </w:t>
      </w:r>
      <w:r w:rsidR="00CB609A">
        <w:rPr>
          <w:rFonts w:cs="Times New Roman"/>
          <w:szCs w:val="24"/>
        </w:rPr>
        <w:t>se obtuvo</w:t>
      </w:r>
      <w:r w:rsidRPr="004A68A2">
        <w:rPr>
          <w:rFonts w:cs="Times New Roman"/>
          <w:szCs w:val="24"/>
        </w:rPr>
        <w:t xml:space="preserve"> como resultado de una investigación orientada a contribuir </w:t>
      </w:r>
      <w:r w:rsidR="00D161E6">
        <w:rPr>
          <w:rFonts w:cs="Times New Roman"/>
          <w:szCs w:val="24"/>
        </w:rPr>
        <w:t xml:space="preserve">en el </w:t>
      </w:r>
      <w:r w:rsidR="00074F47">
        <w:rPr>
          <w:rFonts w:cs="Times New Roman"/>
          <w:szCs w:val="24"/>
        </w:rPr>
        <w:t>contexto</w:t>
      </w:r>
      <w:r w:rsidR="00074F47" w:rsidRPr="004A68A2">
        <w:rPr>
          <w:rFonts w:cs="Times New Roman"/>
          <w:szCs w:val="24"/>
        </w:rPr>
        <w:t xml:space="preserve"> </w:t>
      </w:r>
      <w:r w:rsidR="00FF1D2C">
        <w:rPr>
          <w:rFonts w:cs="Times New Roman"/>
          <w:szCs w:val="24"/>
        </w:rPr>
        <w:t xml:space="preserve">específico de </w:t>
      </w:r>
      <w:r w:rsidR="00714E31">
        <w:rPr>
          <w:rFonts w:cs="Times New Roman"/>
          <w:szCs w:val="24"/>
        </w:rPr>
        <w:t>operaciones en</w:t>
      </w:r>
      <w:r w:rsidR="00FF1D2C">
        <w:rPr>
          <w:rFonts w:cs="Times New Roman"/>
          <w:szCs w:val="24"/>
        </w:rPr>
        <w:t xml:space="preserve"> </w:t>
      </w:r>
      <w:r w:rsidR="002308AA">
        <w:rPr>
          <w:rFonts w:cs="Times New Roman"/>
          <w:szCs w:val="24"/>
        </w:rPr>
        <w:t>las</w:t>
      </w:r>
      <w:r w:rsidR="00074F47" w:rsidRPr="004A68A2">
        <w:rPr>
          <w:rFonts w:cs="Times New Roman"/>
          <w:szCs w:val="24"/>
        </w:rPr>
        <w:t xml:space="preserve"> tiendas de conveniencia</w:t>
      </w:r>
      <w:r w:rsidR="002308AA">
        <w:rPr>
          <w:rFonts w:cs="Times New Roman"/>
          <w:szCs w:val="24"/>
        </w:rPr>
        <w:t xml:space="preserve"> y los desafíos </w:t>
      </w:r>
      <w:r w:rsidR="00013BC9">
        <w:rPr>
          <w:rFonts w:cs="Times New Roman"/>
          <w:szCs w:val="24"/>
        </w:rPr>
        <w:t>presentes en la gestión de almacén e inventario de estos lugares</w:t>
      </w:r>
      <w:r w:rsidR="00F45328">
        <w:rPr>
          <w:rFonts w:cs="Times New Roman"/>
          <w:szCs w:val="24"/>
        </w:rPr>
        <w:t xml:space="preserve">. </w:t>
      </w:r>
    </w:p>
    <w:p w14:paraId="19AAA951" w14:textId="3B7218BF" w:rsidR="00E43702" w:rsidRDefault="004C12E2" w:rsidP="004A68A2">
      <w:pPr>
        <w:rPr>
          <w:rFonts w:cs="Times New Roman"/>
          <w:szCs w:val="24"/>
        </w:rPr>
      </w:pPr>
      <w:r>
        <w:rPr>
          <w:rFonts w:cs="Times New Roman"/>
          <w:szCs w:val="24"/>
        </w:rPr>
        <w:t xml:space="preserve">Además, </w:t>
      </w:r>
      <w:r w:rsidR="007B3DFE">
        <w:rPr>
          <w:rFonts w:cs="Times New Roman"/>
          <w:szCs w:val="24"/>
        </w:rPr>
        <w:t>se</w:t>
      </w:r>
      <w:r w:rsidR="004A68A2" w:rsidRPr="004A68A2">
        <w:rPr>
          <w:rFonts w:cs="Times New Roman"/>
          <w:szCs w:val="24"/>
        </w:rPr>
        <w:t xml:space="preserve"> </w:t>
      </w:r>
      <w:r w:rsidR="00776042">
        <w:rPr>
          <w:rFonts w:cs="Times New Roman"/>
          <w:szCs w:val="24"/>
        </w:rPr>
        <w:t xml:space="preserve">presenta una </w:t>
      </w:r>
      <w:r w:rsidR="004A68A2" w:rsidRPr="004A68A2">
        <w:rPr>
          <w:rFonts w:cs="Times New Roman"/>
          <w:szCs w:val="24"/>
        </w:rPr>
        <w:t xml:space="preserve">propuesta </w:t>
      </w:r>
      <w:r w:rsidR="00074F47">
        <w:rPr>
          <w:rFonts w:cs="Times New Roman"/>
          <w:szCs w:val="24"/>
        </w:rPr>
        <w:t>de</w:t>
      </w:r>
      <w:r w:rsidR="00321922">
        <w:rPr>
          <w:rFonts w:cs="Times New Roman"/>
          <w:szCs w:val="24"/>
        </w:rPr>
        <w:t xml:space="preserve"> desarrollo</w:t>
      </w:r>
      <w:r w:rsidR="004A68A2" w:rsidRPr="004A68A2">
        <w:rPr>
          <w:rFonts w:cs="Times New Roman"/>
          <w:szCs w:val="24"/>
        </w:rPr>
        <w:t xml:space="preserve"> </w:t>
      </w:r>
      <w:r w:rsidR="00321922">
        <w:rPr>
          <w:rFonts w:cs="Times New Roman"/>
          <w:szCs w:val="24"/>
        </w:rPr>
        <w:t>de</w:t>
      </w:r>
      <w:r w:rsidR="004A68A2" w:rsidRPr="004A68A2">
        <w:rPr>
          <w:rFonts w:cs="Times New Roman"/>
          <w:szCs w:val="24"/>
        </w:rPr>
        <w:t xml:space="preserve"> una </w:t>
      </w:r>
      <w:r w:rsidR="00BD2787">
        <w:rPr>
          <w:rFonts w:cs="Times New Roman"/>
          <w:szCs w:val="24"/>
        </w:rPr>
        <w:t>aplicación</w:t>
      </w:r>
      <w:r w:rsidR="004A68A2" w:rsidRPr="004A68A2">
        <w:rPr>
          <w:rFonts w:cs="Times New Roman"/>
          <w:szCs w:val="24"/>
        </w:rPr>
        <w:t xml:space="preserve"> </w:t>
      </w:r>
      <w:r w:rsidR="00BD2787">
        <w:rPr>
          <w:rFonts w:cs="Times New Roman"/>
          <w:szCs w:val="24"/>
        </w:rPr>
        <w:t>web</w:t>
      </w:r>
      <w:r w:rsidR="004A68A2" w:rsidRPr="004A68A2">
        <w:rPr>
          <w:rFonts w:cs="Times New Roman"/>
          <w:szCs w:val="24"/>
        </w:rPr>
        <w:t xml:space="preserve">, diseñada para satisfacer las necesidades identificadas en relación con la problemática. </w:t>
      </w:r>
    </w:p>
    <w:p w14:paraId="5F43E9C5" w14:textId="77777777" w:rsidR="006E07EA" w:rsidRDefault="006E07EA" w:rsidP="00303838">
      <w:pPr>
        <w:pStyle w:val="Ttulo2"/>
        <w:rPr>
          <w:rFonts w:ascii="Times New Roman" w:hAnsi="Times New Roman" w:cs="Times New Roman"/>
          <w:b/>
          <w:bCs/>
        </w:rPr>
      </w:pPr>
      <w:bookmarkStart w:id="48" w:name="_Toc148616115"/>
      <w:bookmarkStart w:id="49" w:name="_Toc148894706"/>
      <w:bookmarkStart w:id="50" w:name="_Toc148981398"/>
      <w:bookmarkStart w:id="51" w:name="_Toc148993415"/>
      <w:bookmarkStart w:id="52" w:name="_Toc149501212"/>
      <w:bookmarkStart w:id="53" w:name="_Toc149576081"/>
      <w:bookmarkStart w:id="54" w:name="_Toc150181492"/>
      <w:bookmarkStart w:id="55" w:name="_Toc150390629"/>
      <w:bookmarkStart w:id="56" w:name="_Toc150418213"/>
    </w:p>
    <w:p w14:paraId="47970B6C" w14:textId="4E564939" w:rsidR="00DA3F29" w:rsidRPr="00303838" w:rsidRDefault="00303838" w:rsidP="00303838">
      <w:pPr>
        <w:pStyle w:val="Ttulo2"/>
        <w:rPr>
          <w:rFonts w:ascii="Times New Roman" w:hAnsi="Times New Roman" w:cs="Times New Roman"/>
          <w:b/>
          <w:bCs/>
        </w:rPr>
      </w:pPr>
      <w:bookmarkStart w:id="57" w:name="_Toc151981437"/>
      <w:bookmarkStart w:id="58" w:name="_Toc151935485"/>
      <w:r>
        <w:rPr>
          <w:rFonts w:ascii="Times New Roman" w:hAnsi="Times New Roman" w:cs="Times New Roman"/>
          <w:b/>
          <w:bCs/>
        </w:rPr>
        <w:t xml:space="preserve">1.1 </w:t>
      </w:r>
      <w:r w:rsidR="000946BC" w:rsidRPr="00303838">
        <w:rPr>
          <w:rFonts w:ascii="Times New Roman" w:hAnsi="Times New Roman" w:cs="Times New Roman"/>
          <w:b/>
          <w:bCs/>
        </w:rPr>
        <w:t>Planteamiento del problema</w:t>
      </w:r>
      <w:bookmarkEnd w:id="48"/>
      <w:bookmarkEnd w:id="49"/>
      <w:bookmarkEnd w:id="50"/>
      <w:bookmarkEnd w:id="51"/>
      <w:bookmarkEnd w:id="52"/>
      <w:bookmarkEnd w:id="53"/>
      <w:bookmarkEnd w:id="54"/>
      <w:bookmarkEnd w:id="55"/>
      <w:bookmarkEnd w:id="56"/>
      <w:bookmarkEnd w:id="57"/>
      <w:bookmarkEnd w:id="58"/>
    </w:p>
    <w:p w14:paraId="225F5755" w14:textId="12675152" w:rsidR="00916AFB" w:rsidRDefault="00460D78" w:rsidP="008E4D92">
      <w:pPr>
        <w:shd w:val="clear" w:color="auto" w:fill="FFFFFF" w:themeFill="background1"/>
        <w:tabs>
          <w:tab w:val="left" w:pos="3240"/>
        </w:tabs>
        <w:rPr>
          <w:rFonts w:eastAsia="Times New Roman" w:cs="Times New Roman"/>
          <w:szCs w:val="24"/>
        </w:rPr>
      </w:pPr>
      <w:r w:rsidRPr="00460D78">
        <w:rPr>
          <w:rFonts w:eastAsia="Times New Roman" w:cs="Times New Roman"/>
          <w:szCs w:val="24"/>
        </w:rPr>
        <w:t xml:space="preserve">En una era donde la inmediatez y la conveniencia son esenciales, los clientes esperan encontrar exactamente lo que buscan en el momento exacto en que lo desean. Esta demanda constante ejerce una presión adicional sobre estas tiendas para garantizar que los </w:t>
      </w:r>
      <w:r w:rsidR="004A119E">
        <w:rPr>
          <w:rFonts w:eastAsia="Times New Roman" w:cs="Times New Roman"/>
          <w:szCs w:val="24"/>
        </w:rPr>
        <w:t>productos</w:t>
      </w:r>
      <w:r w:rsidRPr="00460D78">
        <w:rPr>
          <w:rFonts w:eastAsia="Times New Roman" w:cs="Times New Roman"/>
          <w:szCs w:val="24"/>
        </w:rPr>
        <w:t xml:space="preserve"> populares y </w:t>
      </w:r>
      <w:r w:rsidR="009F7AF3">
        <w:rPr>
          <w:rFonts w:eastAsia="Times New Roman" w:cs="Times New Roman"/>
          <w:szCs w:val="24"/>
        </w:rPr>
        <w:t>primordiales</w:t>
      </w:r>
      <w:r w:rsidRPr="00460D78">
        <w:rPr>
          <w:rFonts w:eastAsia="Times New Roman" w:cs="Times New Roman"/>
          <w:szCs w:val="24"/>
        </w:rPr>
        <w:t xml:space="preserve"> estén siempre disponibles</w:t>
      </w:r>
      <w:r w:rsidR="00545646">
        <w:rPr>
          <w:rFonts w:eastAsia="Times New Roman" w:cs="Times New Roman"/>
          <w:szCs w:val="24"/>
        </w:rPr>
        <w:t>.</w:t>
      </w:r>
    </w:p>
    <w:p w14:paraId="077B00C8" w14:textId="3D062C85" w:rsidR="00916AFB" w:rsidRDefault="00916AFB" w:rsidP="00934BB3">
      <w:pPr>
        <w:tabs>
          <w:tab w:val="left" w:pos="3240"/>
        </w:tabs>
        <w:rPr>
          <w:rFonts w:eastAsia="Times New Roman" w:cs="Times New Roman"/>
          <w:szCs w:val="24"/>
        </w:rPr>
      </w:pPr>
      <w:r w:rsidRPr="003E24BB">
        <w:rPr>
          <w:rFonts w:eastAsia="Times New Roman" w:cs="Times New Roman"/>
          <w:szCs w:val="24"/>
        </w:rPr>
        <w:t xml:space="preserve">Las tiendas de conveniencia representan un pilar </w:t>
      </w:r>
      <w:r>
        <w:rPr>
          <w:rFonts w:eastAsia="Times New Roman" w:cs="Times New Roman"/>
          <w:szCs w:val="24"/>
        </w:rPr>
        <w:t>importante</w:t>
      </w:r>
      <w:r w:rsidRPr="003E24BB">
        <w:rPr>
          <w:rFonts w:eastAsia="Times New Roman" w:cs="Times New Roman"/>
          <w:szCs w:val="24"/>
        </w:rPr>
        <w:t xml:space="preserve"> en la industria, ofreciendo a los consumidores acceso rápido a una variedad de productos </w:t>
      </w:r>
      <w:r w:rsidR="00A268BB">
        <w:rPr>
          <w:rFonts w:eastAsia="Times New Roman" w:cs="Times New Roman"/>
          <w:szCs w:val="24"/>
        </w:rPr>
        <w:t>de primera necesidad</w:t>
      </w:r>
      <w:r w:rsidRPr="003E24BB">
        <w:rPr>
          <w:rFonts w:eastAsia="Times New Roman" w:cs="Times New Roman"/>
          <w:szCs w:val="24"/>
        </w:rPr>
        <w:t>. Sin embargo, a pesar de su importancia, muchas de estas tiendas enfrentan desafíos significativos en la gestión de sus inventarios y almacenes</w:t>
      </w:r>
      <w:r w:rsidR="00746C4D">
        <w:rPr>
          <w:rFonts w:eastAsia="Times New Roman" w:cs="Times New Roman"/>
          <w:szCs w:val="24"/>
        </w:rPr>
        <w:t xml:space="preserve"> </w:t>
      </w:r>
      <w:r w:rsidR="00216A65">
        <w:rPr>
          <w:rFonts w:eastAsia="Times New Roman" w:cs="Times New Roman"/>
          <w:szCs w:val="24"/>
        </w:rPr>
        <w:fldChar w:fldCharType="begin"/>
      </w:r>
      <w:r w:rsidR="00216A65">
        <w:rPr>
          <w:rFonts w:eastAsia="Times New Roman" w:cs="Times New Roman"/>
          <w:szCs w:val="24"/>
        </w:rPr>
        <w:instrText xml:space="preserve"> ADDIN ZOTERO_ITEM CSL_CITATION {"citationID":"in9jZGp2","properties":{"formattedCitation":"[1]","plainCitation":"[1]","noteIndex":0},"citationItems":[{"id":14,"uris":["http://zotero.org/users/12776228/items/4FCKWJXZ"],"itemData":{"id":14,"type":"book","call-number":"HF5485 .T39 2007","event-place":"Berlin ; New York","ISBN":"978-3-540-35218-1","number-of-pages":"356","publisher":"Springer","publisher-place":"Berlin ; New York","source":"Library of Congress ISBN","title":"Warehouse management: automation and organisation of warehouse and order picking systems","title-short":"Warehouse management","author":[{"family":"Ten Hompel","given":"Michael"},{"family":"Schmidt","given":"Thorsten"}],"issued":{"date-parts":[["2007"]]}}}],"schema":"https://github.com/citation-style-language/schema/raw/master/csl-citation.json"} </w:instrText>
      </w:r>
      <w:r w:rsidR="00216A65">
        <w:rPr>
          <w:rFonts w:eastAsia="Times New Roman" w:cs="Times New Roman"/>
          <w:szCs w:val="24"/>
        </w:rPr>
        <w:fldChar w:fldCharType="separate"/>
      </w:r>
      <w:r w:rsidR="00216A65" w:rsidRPr="00216A65">
        <w:rPr>
          <w:rFonts w:cs="Times New Roman"/>
        </w:rPr>
        <w:t>[1]</w:t>
      </w:r>
      <w:r w:rsidR="00216A65">
        <w:rPr>
          <w:rFonts w:eastAsia="Times New Roman" w:cs="Times New Roman"/>
          <w:szCs w:val="24"/>
        </w:rPr>
        <w:fldChar w:fldCharType="end"/>
      </w:r>
      <w:r w:rsidR="00296CF5">
        <w:rPr>
          <w:rFonts w:eastAsia="Times New Roman" w:cs="Times New Roman"/>
          <w:szCs w:val="24"/>
        </w:rPr>
        <w:t>.</w:t>
      </w:r>
    </w:p>
    <w:p w14:paraId="08A22600" w14:textId="73EFCBC9" w:rsidR="00460D78" w:rsidRDefault="00332AFA" w:rsidP="008E4D92">
      <w:pPr>
        <w:shd w:val="clear" w:color="auto" w:fill="FFFFFF" w:themeFill="background1"/>
        <w:tabs>
          <w:tab w:val="left" w:pos="3240"/>
        </w:tabs>
        <w:rPr>
          <w:rFonts w:eastAsia="Times New Roman" w:cs="Times New Roman"/>
          <w:szCs w:val="24"/>
        </w:rPr>
      </w:pPr>
      <w:r w:rsidRPr="00332AFA">
        <w:rPr>
          <w:rFonts w:eastAsia="Times New Roman" w:cs="Times New Roman"/>
          <w:szCs w:val="24"/>
        </w:rPr>
        <w:t>En este contexto, surge la pregunta clave: ¿cómo pueden las tiendas de conveniencia la gesti</w:t>
      </w:r>
      <w:r w:rsidR="0077604A">
        <w:rPr>
          <w:rFonts w:eastAsia="Times New Roman" w:cs="Times New Roman"/>
          <w:szCs w:val="24"/>
        </w:rPr>
        <w:t>onar</w:t>
      </w:r>
      <w:r w:rsidRPr="00332AFA">
        <w:rPr>
          <w:rFonts w:eastAsia="Times New Roman" w:cs="Times New Roman"/>
          <w:szCs w:val="24"/>
        </w:rPr>
        <w:t xml:space="preserve"> su inventario y almacén de manera efectiva y asequible</w:t>
      </w:r>
      <w:r w:rsidR="00017B12">
        <w:rPr>
          <w:rFonts w:eastAsia="Times New Roman" w:cs="Times New Roman"/>
          <w:szCs w:val="24"/>
        </w:rPr>
        <w:t xml:space="preserve"> </w:t>
      </w:r>
      <w:r w:rsidR="00327F80">
        <w:rPr>
          <w:rFonts w:eastAsia="Times New Roman" w:cs="Times New Roman"/>
          <w:szCs w:val="24"/>
        </w:rPr>
        <w:t>buscando satisfacer las necesidades del cliente</w:t>
      </w:r>
      <w:r w:rsidRPr="00332AFA">
        <w:rPr>
          <w:rFonts w:eastAsia="Times New Roman" w:cs="Times New Roman"/>
          <w:szCs w:val="24"/>
        </w:rPr>
        <w:t>? Esta cuestión es de vital importancia, ya que una gestión eficiente del inventario no solo impacta en la rentabilidad y competitividad de estas tiendas, sino que también influye en la satisfacción del cliente y en la reducción</w:t>
      </w:r>
      <w:r w:rsidR="00340BE6">
        <w:rPr>
          <w:rFonts w:eastAsia="Times New Roman" w:cs="Times New Roman"/>
          <w:szCs w:val="24"/>
        </w:rPr>
        <w:t xml:space="preserve"> </w:t>
      </w:r>
      <w:r w:rsidR="00CE7B2F">
        <w:rPr>
          <w:rFonts w:eastAsia="Times New Roman" w:cs="Times New Roman"/>
          <w:szCs w:val="24"/>
        </w:rPr>
        <w:t>de desperdicios</w:t>
      </w:r>
      <w:r w:rsidRPr="00332AFA">
        <w:rPr>
          <w:rFonts w:eastAsia="Times New Roman" w:cs="Times New Roman"/>
          <w:szCs w:val="24"/>
        </w:rPr>
        <w:t>.</w:t>
      </w:r>
    </w:p>
    <w:p w14:paraId="36AAE424" w14:textId="4807AA60" w:rsidR="00621708" w:rsidRDefault="4319A81D" w:rsidP="00621708">
      <w:pPr>
        <w:tabs>
          <w:tab w:val="left" w:pos="3240"/>
        </w:tabs>
        <w:rPr>
          <w:rFonts w:eastAsia="Times New Roman" w:cs="Times New Roman"/>
          <w:szCs w:val="24"/>
        </w:rPr>
      </w:pPr>
      <w:r w:rsidRPr="6714BFFA">
        <w:rPr>
          <w:rFonts w:eastAsia="Times New Roman" w:cs="Times New Roman"/>
          <w:szCs w:val="24"/>
        </w:rPr>
        <w:t>E</w:t>
      </w:r>
      <w:r w:rsidR="00621708" w:rsidRPr="6714BFFA">
        <w:rPr>
          <w:rFonts w:eastAsia="Times New Roman" w:cs="Times New Roman"/>
          <w:szCs w:val="24"/>
        </w:rPr>
        <w:t>n</w:t>
      </w:r>
      <w:r w:rsidR="00621708" w:rsidRPr="4456508F">
        <w:rPr>
          <w:rFonts w:eastAsia="Times New Roman" w:cs="Times New Roman"/>
          <w:szCs w:val="24"/>
        </w:rPr>
        <w:t xml:space="preserve"> muchas ocasiones, </w:t>
      </w:r>
      <w:r w:rsidR="0E3AB52A" w:rsidRPr="21EF0E0B">
        <w:rPr>
          <w:rFonts w:eastAsia="Times New Roman" w:cs="Times New Roman"/>
          <w:szCs w:val="24"/>
        </w:rPr>
        <w:t>estos</w:t>
      </w:r>
      <w:r w:rsidR="2ECB6604" w:rsidRPr="5CA1EE3F">
        <w:rPr>
          <w:rFonts w:eastAsia="Times New Roman" w:cs="Times New Roman"/>
          <w:szCs w:val="24"/>
        </w:rPr>
        <w:t xml:space="preserve"> negocios minoristas</w:t>
      </w:r>
      <w:r w:rsidR="2ECB6604" w:rsidRPr="007BF8EC">
        <w:rPr>
          <w:rFonts w:eastAsia="Times New Roman" w:cs="Times New Roman"/>
          <w:szCs w:val="24"/>
        </w:rPr>
        <w:t xml:space="preserve"> </w:t>
      </w:r>
      <w:r w:rsidR="0648FB0C" w:rsidRPr="0411B8FA">
        <w:rPr>
          <w:rFonts w:eastAsia="Times New Roman" w:cs="Times New Roman"/>
          <w:szCs w:val="24"/>
        </w:rPr>
        <w:t xml:space="preserve">tales </w:t>
      </w:r>
      <w:r w:rsidR="0648FB0C" w:rsidRPr="1E118AEA">
        <w:rPr>
          <w:rFonts w:eastAsia="Times New Roman" w:cs="Times New Roman"/>
          <w:szCs w:val="24"/>
        </w:rPr>
        <w:t>como</w:t>
      </w:r>
      <w:r w:rsidR="7E719447" w:rsidRPr="1E118AEA">
        <w:rPr>
          <w:rFonts w:eastAsia="Times New Roman" w:cs="Times New Roman"/>
          <w:szCs w:val="24"/>
        </w:rPr>
        <w:t xml:space="preserve"> </w:t>
      </w:r>
      <w:r w:rsidR="7E719447" w:rsidRPr="2BACED9F">
        <w:rPr>
          <w:rFonts w:eastAsia="Times New Roman" w:cs="Times New Roman"/>
          <w:szCs w:val="24"/>
        </w:rPr>
        <w:t xml:space="preserve">un </w:t>
      </w:r>
      <w:r w:rsidR="4CC73E39" w:rsidRPr="007BF8EC">
        <w:rPr>
          <w:rFonts w:eastAsia="Times New Roman" w:cs="Times New Roman"/>
          <w:szCs w:val="24"/>
        </w:rPr>
        <w:t xml:space="preserve">Oxxo, </w:t>
      </w:r>
      <w:r w:rsidR="4CC73E39" w:rsidRPr="33DCDDAA">
        <w:rPr>
          <w:rFonts w:eastAsia="Times New Roman" w:cs="Times New Roman"/>
          <w:szCs w:val="24"/>
        </w:rPr>
        <w:t xml:space="preserve">7eleven, </w:t>
      </w:r>
      <w:proofErr w:type="spellStart"/>
      <w:r w:rsidR="4CC73E39" w:rsidRPr="43CB60C7">
        <w:rPr>
          <w:rFonts w:eastAsia="Times New Roman" w:cs="Times New Roman"/>
          <w:szCs w:val="24"/>
        </w:rPr>
        <w:t>CircleK</w:t>
      </w:r>
      <w:proofErr w:type="spellEnd"/>
      <w:r w:rsidR="2D82FABD" w:rsidRPr="5556E335">
        <w:rPr>
          <w:rFonts w:eastAsia="Times New Roman" w:cs="Times New Roman"/>
          <w:szCs w:val="24"/>
        </w:rPr>
        <w:t>,</w:t>
      </w:r>
      <w:r w:rsidR="2ECB6604" w:rsidRPr="43CB60C7">
        <w:rPr>
          <w:rFonts w:eastAsia="Times New Roman" w:cs="Times New Roman"/>
          <w:szCs w:val="24"/>
        </w:rPr>
        <w:t xml:space="preserve"> </w:t>
      </w:r>
      <w:r w:rsidR="00621708" w:rsidRPr="43CB60C7">
        <w:rPr>
          <w:rFonts w:eastAsia="Times New Roman" w:cs="Times New Roman"/>
          <w:szCs w:val="24"/>
        </w:rPr>
        <w:t>carecen</w:t>
      </w:r>
      <w:r w:rsidR="0062092C">
        <w:rPr>
          <w:rFonts w:eastAsia="Times New Roman" w:cs="Times New Roman"/>
          <w:szCs w:val="24"/>
        </w:rPr>
        <w:t xml:space="preserve"> </w:t>
      </w:r>
      <w:r w:rsidR="00621708" w:rsidRPr="4456508F">
        <w:rPr>
          <w:rFonts w:eastAsia="Times New Roman" w:cs="Times New Roman"/>
          <w:szCs w:val="24"/>
        </w:rPr>
        <w:t xml:space="preserve">de </w:t>
      </w:r>
      <w:r w:rsidR="00621708" w:rsidRPr="1E118AEA">
        <w:rPr>
          <w:rFonts w:eastAsia="Times New Roman" w:cs="Times New Roman"/>
          <w:szCs w:val="24"/>
        </w:rPr>
        <w:t>l</w:t>
      </w:r>
      <w:r w:rsidR="52F7A0C3" w:rsidRPr="1E118AEA">
        <w:rPr>
          <w:rFonts w:eastAsia="Times New Roman" w:cs="Times New Roman"/>
          <w:szCs w:val="24"/>
        </w:rPr>
        <w:t>a</w:t>
      </w:r>
      <w:r w:rsidR="00621708" w:rsidRPr="1E118AEA">
        <w:rPr>
          <w:rFonts w:eastAsia="Times New Roman" w:cs="Times New Roman"/>
          <w:szCs w:val="24"/>
        </w:rPr>
        <w:t>s</w:t>
      </w:r>
      <w:r w:rsidR="00621708" w:rsidRPr="4456508F">
        <w:rPr>
          <w:rFonts w:eastAsia="Times New Roman" w:cs="Times New Roman"/>
          <w:szCs w:val="24"/>
        </w:rPr>
        <w:t xml:space="preserve"> herramientas necesarias para una gestión eficiente del inventario, lo que puede dar como resultado problemas como la pérdida de productos debido a la caducidad,</w:t>
      </w:r>
      <w:r w:rsidR="00EA19F9">
        <w:rPr>
          <w:rFonts w:eastAsia="Times New Roman" w:cs="Times New Roman"/>
          <w:szCs w:val="24"/>
        </w:rPr>
        <w:t xml:space="preserve"> </w:t>
      </w:r>
      <w:r w:rsidR="00621708" w:rsidRPr="4456508F">
        <w:rPr>
          <w:rFonts w:eastAsia="Times New Roman" w:cs="Times New Roman"/>
          <w:szCs w:val="24"/>
        </w:rPr>
        <w:t>la falta de control sobre los niveles de inventario, la mala organización del almacén y la imposibilidad de realizar un seguimiento preciso de las ventas y los ingresos</w:t>
      </w:r>
      <w:r w:rsidR="004B6E55">
        <w:rPr>
          <w:rFonts w:eastAsia="Times New Roman" w:cs="Times New Roman"/>
          <w:szCs w:val="24"/>
        </w:rPr>
        <w:t xml:space="preserve">. </w:t>
      </w:r>
      <w:r w:rsidR="004B6E55" w:rsidRPr="004B6E55">
        <w:rPr>
          <w:rFonts w:eastAsia="Times New Roman" w:cs="Times New Roman"/>
          <w:szCs w:val="24"/>
        </w:rPr>
        <w:t>Estos problemas no solo generan pérdidas económicas, sino que también pueden afectar la reputación de la tienda y la experiencia del cliente</w:t>
      </w:r>
      <w:r w:rsidR="00B82696">
        <w:rPr>
          <w:rFonts w:eastAsia="Times New Roman" w:cs="Times New Roman"/>
          <w:szCs w:val="24"/>
        </w:rPr>
        <w:t xml:space="preserve"> </w:t>
      </w:r>
      <w:r w:rsidR="00293CB4">
        <w:rPr>
          <w:rFonts w:eastAsia="Times New Roman" w:cs="Times New Roman"/>
          <w:szCs w:val="24"/>
        </w:rPr>
        <w:fldChar w:fldCharType="begin"/>
      </w:r>
      <w:r w:rsidR="00CC0E5B">
        <w:rPr>
          <w:rFonts w:eastAsia="Times New Roman" w:cs="Times New Roman"/>
          <w:szCs w:val="24"/>
        </w:rPr>
        <w:instrText xml:space="preserve"> ADDIN ZOTERO_ITEM CSL_CITATION {"citationID":"U5yogE6c","properties":{"formattedCitation":"[2]","plainCitation":"[2]","noteIndex":0},"citationItems":[{"id":13,"uris":["http://zotero.org/users/local/GveqHjbw/items/B7F9CKGC","http://zotero.org/users/12776228/items/B7F9CKGC"],"itemData":{"id":13,"type":"article-magazine","ISSN":"1317-8822","page":"55-78","title":"Administración del inventario: elemento clave para la optimización de las utilidades en las empresas","volume":"1","author":[{"family":"Duran","given":"Yosmary"}],"issued":{"date-parts":[["2012"]]}}}],"schema":"https://github.com/citation-style-language/schema/raw/master/csl-citation.json"} </w:instrText>
      </w:r>
      <w:r w:rsidR="00293CB4">
        <w:rPr>
          <w:rFonts w:eastAsia="Times New Roman" w:cs="Times New Roman"/>
          <w:szCs w:val="24"/>
        </w:rPr>
        <w:fldChar w:fldCharType="separate"/>
      </w:r>
      <w:r w:rsidR="00293CB4" w:rsidRPr="00293CB4">
        <w:rPr>
          <w:rFonts w:cs="Times New Roman"/>
        </w:rPr>
        <w:t>[2]</w:t>
      </w:r>
      <w:r w:rsidR="00293CB4">
        <w:rPr>
          <w:rFonts w:eastAsia="Times New Roman" w:cs="Times New Roman"/>
          <w:szCs w:val="24"/>
        </w:rPr>
        <w:fldChar w:fldCharType="end"/>
      </w:r>
      <w:r w:rsidR="001B102B">
        <w:rPr>
          <w:rFonts w:eastAsia="Times New Roman" w:cs="Times New Roman"/>
          <w:szCs w:val="24"/>
        </w:rPr>
        <w:t>.</w:t>
      </w:r>
    </w:p>
    <w:p w14:paraId="2EA643FD" w14:textId="041AB3C0" w:rsidR="00323098" w:rsidRPr="00592196" w:rsidRDefault="47A27B0E" w:rsidP="5AB20B94">
      <w:pPr>
        <w:tabs>
          <w:tab w:val="left" w:pos="3240"/>
        </w:tabs>
        <w:rPr>
          <w:rFonts w:eastAsia="Times New Roman" w:cs="Times New Roman"/>
          <w:szCs w:val="24"/>
        </w:rPr>
      </w:pPr>
      <w:r w:rsidRPr="00592196">
        <w:rPr>
          <w:rFonts w:eastAsia="Times New Roman" w:cs="Times New Roman"/>
          <w:szCs w:val="24"/>
        </w:rPr>
        <w:t>Entrando en detalle</w:t>
      </w:r>
      <w:r w:rsidR="00323098" w:rsidRPr="00592196">
        <w:rPr>
          <w:rFonts w:eastAsia="Times New Roman" w:cs="Times New Roman"/>
          <w:szCs w:val="24"/>
        </w:rPr>
        <w:t>, una mala organización del almacén puede r</w:t>
      </w:r>
      <w:r w:rsidR="00887CC7" w:rsidRPr="00592196">
        <w:rPr>
          <w:rFonts w:eastAsia="Times New Roman" w:cs="Times New Roman"/>
          <w:szCs w:val="24"/>
        </w:rPr>
        <w:t>a</w:t>
      </w:r>
      <w:r w:rsidR="00323098" w:rsidRPr="00592196">
        <w:rPr>
          <w:rFonts w:eastAsia="Times New Roman" w:cs="Times New Roman"/>
          <w:szCs w:val="24"/>
        </w:rPr>
        <w:t xml:space="preserve">lentizar las operaciones diarias, lo que impacta negativamente en la eficiencia del negocio. Dada la relevancia de este sector y la creciente competencia en el mercado, es </w:t>
      </w:r>
      <w:r w:rsidR="00A268BB">
        <w:rPr>
          <w:rFonts w:eastAsia="Times New Roman" w:cs="Times New Roman"/>
          <w:szCs w:val="24"/>
        </w:rPr>
        <w:t>importante</w:t>
      </w:r>
      <w:r w:rsidR="00323098" w:rsidRPr="00592196">
        <w:rPr>
          <w:rFonts w:eastAsia="Times New Roman" w:cs="Times New Roman"/>
          <w:szCs w:val="24"/>
        </w:rPr>
        <w:t xml:space="preserve"> abordar estas deficiencias para garantizar la sostenibilidad y éxito de estas tiendas. Por ello, surge la necesidad de investigar y proponer soluciones que optimicen la gestión del inventario y almacén en tiendas de conveniencia, considerando tanto las necesidades actuales del negocio como las expectativas del consumidor.</w:t>
      </w:r>
    </w:p>
    <w:p w14:paraId="6266070D" w14:textId="4AE83773" w:rsidR="00BC5458" w:rsidRDefault="001F4C8A" w:rsidP="00C32129">
      <w:pPr>
        <w:tabs>
          <w:tab w:val="left" w:pos="3240"/>
        </w:tabs>
        <w:rPr>
          <w:rFonts w:eastAsia="Times New Roman" w:cs="Times New Roman"/>
          <w:szCs w:val="24"/>
        </w:rPr>
      </w:pPr>
      <w:r>
        <w:rPr>
          <w:rFonts w:eastAsia="Times New Roman" w:cs="Times New Roman"/>
          <w:szCs w:val="24"/>
        </w:rPr>
        <w:t>En este escenario</w:t>
      </w:r>
      <w:r w:rsidR="001C6C0F">
        <w:rPr>
          <w:rFonts w:eastAsia="Times New Roman" w:cs="Times New Roman"/>
          <w:szCs w:val="24"/>
        </w:rPr>
        <w:t xml:space="preserve">, </w:t>
      </w:r>
      <w:r w:rsidR="00621708" w:rsidRPr="4456508F">
        <w:rPr>
          <w:rFonts w:eastAsia="Times New Roman" w:cs="Times New Roman"/>
          <w:szCs w:val="24"/>
        </w:rPr>
        <w:t xml:space="preserve">la gestión de almacén e inventario puede ser especialmente desafiante debido a la falta de espacio de almacenamiento </w:t>
      </w:r>
      <w:r w:rsidR="00621708">
        <w:rPr>
          <w:rFonts w:eastAsia="Times New Roman" w:cs="Times New Roman"/>
          <w:szCs w:val="24"/>
        </w:rPr>
        <w:t>pues generalmente cuentan con un espacio aproximado de 105m</w:t>
      </w:r>
      <w:r w:rsidR="00621708">
        <w:rPr>
          <w:rFonts w:eastAsia="Times New Roman" w:cs="Times New Roman"/>
          <w:szCs w:val="24"/>
          <w:vertAlign w:val="superscript"/>
        </w:rPr>
        <w:t>2</w:t>
      </w:r>
      <w:r w:rsidR="00621708">
        <w:rPr>
          <w:rFonts w:eastAsia="Times New Roman" w:cs="Times New Roman"/>
          <w:szCs w:val="24"/>
        </w:rPr>
        <w:t>.</w:t>
      </w:r>
      <w:r w:rsidR="00621708" w:rsidRPr="00253158">
        <w:t xml:space="preserve"> </w:t>
      </w:r>
      <w:r w:rsidR="00621708" w:rsidRPr="00253158">
        <w:rPr>
          <w:rFonts w:eastAsia="Times New Roman" w:cs="Times New Roman"/>
          <w:szCs w:val="24"/>
        </w:rPr>
        <w:t xml:space="preserve">A su vez, la amplia variedad de productos </w:t>
      </w:r>
      <w:r w:rsidR="30403243" w:rsidRPr="088C2B38">
        <w:rPr>
          <w:rFonts w:eastAsia="Times New Roman" w:cs="Times New Roman"/>
          <w:szCs w:val="24"/>
        </w:rPr>
        <w:t>perecederos</w:t>
      </w:r>
      <w:r w:rsidR="00621708" w:rsidRPr="00253158">
        <w:rPr>
          <w:rFonts w:eastAsia="Times New Roman" w:cs="Times New Roman"/>
          <w:szCs w:val="24"/>
        </w:rPr>
        <w:t xml:space="preserve"> añade una complejidad adicional, ya que se debe tener cuidado de evitar la exposición de productos vencidos en el mostrador.</w:t>
      </w:r>
      <w:r w:rsidR="00621708" w:rsidRPr="4456508F">
        <w:rPr>
          <w:rFonts w:eastAsia="Times New Roman" w:cs="Times New Roman"/>
          <w:szCs w:val="24"/>
        </w:rPr>
        <w:t xml:space="preserve"> </w:t>
      </w:r>
      <w:r w:rsidR="00621708" w:rsidRPr="4456508F">
        <w:rPr>
          <w:rFonts w:eastAsia="Times New Roman" w:cs="Times New Roman"/>
          <w:szCs w:val="24"/>
        </w:rPr>
        <w:lastRenderedPageBreak/>
        <w:t>Además, los propietarios pueden tener recursos y presupuestos limitados para implementar sistemas de gestión de inventario sofisticados</w:t>
      </w:r>
      <w:r w:rsidR="00BA5530">
        <w:rPr>
          <w:rFonts w:eastAsia="Times New Roman" w:cs="Times New Roman"/>
          <w:szCs w:val="24"/>
        </w:rPr>
        <w:t xml:space="preserve"> </w:t>
      </w:r>
      <w:r w:rsidR="00BA5530">
        <w:rPr>
          <w:rFonts w:eastAsia="Times New Roman" w:cs="Times New Roman"/>
          <w:szCs w:val="24"/>
        </w:rPr>
        <w:fldChar w:fldCharType="begin"/>
      </w:r>
      <w:r w:rsidR="00CC0E5B">
        <w:rPr>
          <w:rFonts w:eastAsia="Times New Roman" w:cs="Times New Roman"/>
          <w:szCs w:val="24"/>
        </w:rPr>
        <w:instrText xml:space="preserve"> ADDIN ZOTERO_ITEM CSL_CITATION {"citationID":"PiKXxzjv","properties":{"formattedCitation":"[3]","plainCitation":"[3]","noteIndex":0},"citationItems":[{"id":2,"uris":["http://zotero.org/users/12776228/items/ST6PBP6R"],"itemData":{"id":2,"type":"article-journal","container-title":"Independent Journal of Management &amp; Production","DOI":"10.14807/ijmp.v1i1.30","ISSN":"2236-269X","issue":"1","journalAbbreviation":"Ind. Jour. Man. &amp; Prod.","page":"37-50","source":"DOI.org (Crossref)","title":"ANALYSIS OF INVENTORY IN A SMALL BUSINESS","volume":"1","author":[{"family":"Panzuto","given":"Nicolle Da Silva"},{"family":"Rodrigues","given":"Paulo Cesar Chagas"}],"issued":{"date-parts":[["2010",8,13]]}}}],"schema":"https://github.com/citation-style-language/schema/raw/master/csl-citation.json"} </w:instrText>
      </w:r>
      <w:r w:rsidR="00BA5530">
        <w:rPr>
          <w:rFonts w:eastAsia="Times New Roman" w:cs="Times New Roman"/>
          <w:szCs w:val="24"/>
        </w:rPr>
        <w:fldChar w:fldCharType="separate"/>
      </w:r>
      <w:r w:rsidR="00BA5530" w:rsidRPr="00BA5530">
        <w:rPr>
          <w:rFonts w:cs="Times New Roman"/>
        </w:rPr>
        <w:t>[3]</w:t>
      </w:r>
      <w:r w:rsidR="00BA5530">
        <w:rPr>
          <w:rFonts w:eastAsia="Times New Roman" w:cs="Times New Roman"/>
          <w:szCs w:val="24"/>
        </w:rPr>
        <w:fldChar w:fldCharType="end"/>
      </w:r>
      <w:r w:rsidR="00621708" w:rsidRPr="4456508F">
        <w:rPr>
          <w:rFonts w:eastAsia="Times New Roman" w:cs="Times New Roman"/>
          <w:szCs w:val="24"/>
        </w:rPr>
        <w:t>.</w:t>
      </w:r>
      <w:r w:rsidR="008F74C6">
        <w:rPr>
          <w:rFonts w:eastAsia="Times New Roman" w:cs="Times New Roman"/>
          <w:szCs w:val="24"/>
        </w:rPr>
        <w:t xml:space="preserve"> </w:t>
      </w:r>
      <w:r w:rsidR="00621708" w:rsidRPr="4456508F">
        <w:rPr>
          <w:rFonts w:eastAsia="Times New Roman" w:cs="Times New Roman"/>
          <w:szCs w:val="24"/>
        </w:rPr>
        <w:t xml:space="preserve"> </w:t>
      </w:r>
    </w:p>
    <w:p w14:paraId="6735BE5E" w14:textId="318BC9E0" w:rsidR="004D7D63" w:rsidRDefault="00EE004B" w:rsidP="51DE3465">
      <w:pPr>
        <w:shd w:val="clear" w:color="auto" w:fill="FFFFFF" w:themeFill="background1"/>
        <w:tabs>
          <w:tab w:val="left" w:pos="3240"/>
        </w:tabs>
        <w:rPr>
          <w:rFonts w:eastAsia="Times New Roman" w:cs="Times New Roman"/>
          <w:szCs w:val="24"/>
        </w:rPr>
      </w:pPr>
      <w:r>
        <w:rPr>
          <w:rFonts w:eastAsia="Times New Roman" w:cs="Times New Roman"/>
          <w:szCs w:val="24"/>
        </w:rPr>
        <w:t>Dentro de esta perspectiva</w:t>
      </w:r>
      <w:r w:rsidR="00BC2D56" w:rsidRPr="1040CDEE">
        <w:rPr>
          <w:rFonts w:eastAsia="Times New Roman" w:cs="Times New Roman"/>
          <w:szCs w:val="24"/>
        </w:rPr>
        <w:t>, es de vital importancia que las tiendas de conveniencia tengan acceso a sistemas de gestión de inventario</w:t>
      </w:r>
      <w:r w:rsidR="00BC2D56">
        <w:rPr>
          <w:rFonts w:eastAsia="Times New Roman" w:cs="Times New Roman"/>
          <w:szCs w:val="24"/>
        </w:rPr>
        <w:t xml:space="preserve"> </w:t>
      </w:r>
      <w:r w:rsidR="00BC2D56" w:rsidRPr="1040CDEE">
        <w:rPr>
          <w:rFonts w:eastAsia="Times New Roman" w:cs="Times New Roman"/>
          <w:szCs w:val="24"/>
        </w:rPr>
        <w:t xml:space="preserve">que sean efectivos, </w:t>
      </w:r>
      <w:r w:rsidR="00BC2D56" w:rsidRPr="7E273459">
        <w:rPr>
          <w:rFonts w:eastAsia="Times New Roman" w:cs="Times New Roman"/>
          <w:szCs w:val="24"/>
        </w:rPr>
        <w:t>intuitivos y accesibles</w:t>
      </w:r>
      <w:r w:rsidR="70A85900" w:rsidRPr="7B684106">
        <w:rPr>
          <w:rFonts w:eastAsia="Times New Roman" w:cs="Times New Roman"/>
          <w:szCs w:val="24"/>
        </w:rPr>
        <w:t xml:space="preserve"> (que el personal de la tienda pueda utilizarlos eficazmente sin requerir una formación extensa o habilidades técnicas avanzadas.)</w:t>
      </w:r>
      <w:r w:rsidR="00BE794B" w:rsidRPr="7B684106">
        <w:rPr>
          <w:rFonts w:eastAsia="Times New Roman" w:cs="Times New Roman"/>
          <w:szCs w:val="24"/>
        </w:rPr>
        <w:t>,</w:t>
      </w:r>
      <w:r w:rsidR="00BC2D56">
        <w:rPr>
          <w:rFonts w:eastAsia="Times New Roman" w:cs="Times New Roman"/>
          <w:szCs w:val="24"/>
        </w:rPr>
        <w:t xml:space="preserve"> además de </w:t>
      </w:r>
      <w:r w:rsidR="00BC2D56" w:rsidRPr="1040CDEE">
        <w:rPr>
          <w:rFonts w:eastAsia="Times New Roman" w:cs="Times New Roman"/>
          <w:szCs w:val="24"/>
        </w:rPr>
        <w:t>que estén diseñados específicamente para abordar</w:t>
      </w:r>
      <w:r w:rsidR="00BC2D56">
        <w:rPr>
          <w:rFonts w:eastAsia="Times New Roman" w:cs="Times New Roman"/>
          <w:szCs w:val="24"/>
        </w:rPr>
        <w:t xml:space="preserve"> las demandas y necesidades </w:t>
      </w:r>
      <w:r w:rsidR="00BC2D56" w:rsidRPr="1040CDEE">
        <w:rPr>
          <w:rFonts w:eastAsia="Times New Roman" w:cs="Times New Roman"/>
          <w:szCs w:val="24"/>
        </w:rPr>
        <w:t>de estos negocios minoristas</w:t>
      </w:r>
      <w:r w:rsidR="00BE794B" w:rsidRPr="19C0D8D5">
        <w:rPr>
          <w:rFonts w:eastAsia="Times New Roman" w:cs="Times New Roman"/>
          <w:szCs w:val="24"/>
        </w:rPr>
        <w:t>.</w:t>
      </w:r>
    </w:p>
    <w:p w14:paraId="0BDA8579" w14:textId="77777777" w:rsidR="006E07EA" w:rsidRDefault="006E07EA" w:rsidP="00303838">
      <w:pPr>
        <w:pStyle w:val="Ttulo2"/>
        <w:rPr>
          <w:rFonts w:ascii="Times New Roman" w:hAnsi="Times New Roman" w:cs="Times New Roman"/>
          <w:b/>
          <w:bCs/>
        </w:rPr>
      </w:pPr>
      <w:bookmarkStart w:id="59" w:name="_Toc148616116"/>
      <w:bookmarkStart w:id="60" w:name="_Toc148894707"/>
      <w:bookmarkStart w:id="61" w:name="_Toc148981399"/>
      <w:bookmarkStart w:id="62" w:name="_Toc148993416"/>
      <w:bookmarkStart w:id="63" w:name="_Toc149501213"/>
      <w:bookmarkStart w:id="64" w:name="_Toc149576082"/>
      <w:bookmarkStart w:id="65" w:name="_Toc150181493"/>
      <w:bookmarkStart w:id="66" w:name="_Toc150390630"/>
      <w:bookmarkStart w:id="67" w:name="_Toc150418214"/>
    </w:p>
    <w:p w14:paraId="1CC06B57" w14:textId="4B6C1125" w:rsidR="000946BC" w:rsidRPr="00303838" w:rsidRDefault="00711DDC" w:rsidP="00303838">
      <w:pPr>
        <w:pStyle w:val="Ttulo2"/>
        <w:rPr>
          <w:rFonts w:ascii="Times New Roman" w:hAnsi="Times New Roman" w:cs="Times New Roman"/>
          <w:b/>
          <w:bCs/>
        </w:rPr>
      </w:pPr>
      <w:bookmarkStart w:id="68" w:name="_Toc151981438"/>
      <w:bookmarkStart w:id="69" w:name="_Toc151935486"/>
      <w:r w:rsidRPr="00303838">
        <w:rPr>
          <w:rFonts w:ascii="Times New Roman" w:hAnsi="Times New Roman" w:cs="Times New Roman"/>
          <w:b/>
          <w:bCs/>
        </w:rPr>
        <w:t xml:space="preserve">1.2 </w:t>
      </w:r>
      <w:r w:rsidR="008551C3" w:rsidRPr="00303838">
        <w:rPr>
          <w:rFonts w:ascii="Times New Roman" w:hAnsi="Times New Roman" w:cs="Times New Roman"/>
          <w:b/>
          <w:bCs/>
        </w:rPr>
        <w:t>Propuesta de solución</w:t>
      </w:r>
      <w:bookmarkEnd w:id="59"/>
      <w:bookmarkEnd w:id="60"/>
      <w:bookmarkEnd w:id="61"/>
      <w:bookmarkEnd w:id="62"/>
      <w:bookmarkEnd w:id="63"/>
      <w:bookmarkEnd w:id="64"/>
      <w:bookmarkEnd w:id="65"/>
      <w:bookmarkEnd w:id="66"/>
      <w:bookmarkEnd w:id="67"/>
      <w:bookmarkEnd w:id="68"/>
      <w:bookmarkEnd w:id="69"/>
    </w:p>
    <w:p w14:paraId="7960DE50" w14:textId="4C57EA95" w:rsidR="000B73B5" w:rsidRDefault="00D1577A" w:rsidP="00594FB3">
      <w:pPr>
        <w:tabs>
          <w:tab w:val="left" w:pos="3240"/>
        </w:tabs>
        <w:rPr>
          <w:rFonts w:eastAsia="Times New Roman" w:cs="Times New Roman"/>
          <w:szCs w:val="24"/>
        </w:rPr>
      </w:pPr>
      <w:r w:rsidRPr="00FD3008">
        <w:rPr>
          <w:rFonts w:eastAsia="Times New Roman" w:cs="Times New Roman"/>
          <w:szCs w:val="24"/>
        </w:rPr>
        <w:t xml:space="preserve">El desafío abordado por esta propuesta se refiere a la gestión problemática de almacenes e inventarios en tiendas de conveniencia, lo cual conlleva con frecuencia pérdidas económicas debido a factores como la expiración de productos, falta de control de inventario y una </w:t>
      </w:r>
      <w:r w:rsidR="006D1591">
        <w:rPr>
          <w:rFonts w:eastAsia="Times New Roman" w:cs="Times New Roman"/>
          <w:szCs w:val="24"/>
        </w:rPr>
        <w:t>mala organización</w:t>
      </w:r>
      <w:r w:rsidR="00FD3008">
        <w:rPr>
          <w:rFonts w:eastAsia="Times New Roman" w:cs="Times New Roman"/>
          <w:szCs w:val="24"/>
        </w:rPr>
        <w:t xml:space="preserve"> </w:t>
      </w:r>
      <w:r w:rsidR="006D1591">
        <w:rPr>
          <w:rFonts w:eastAsia="Times New Roman" w:cs="Times New Roman"/>
          <w:szCs w:val="24"/>
        </w:rPr>
        <w:fldChar w:fldCharType="begin"/>
      </w:r>
      <w:r w:rsidR="00CC0E5B">
        <w:rPr>
          <w:rFonts w:eastAsia="Times New Roman" w:cs="Times New Roman"/>
          <w:szCs w:val="24"/>
        </w:rPr>
        <w:instrText xml:space="preserve"> ADDIN ZOTERO_ITEM CSL_CITATION {"citationID":"yktoKPSS","properties":{"formattedCitation":"[3]","plainCitation":"[3]","noteIndex":0},"citationItems":[{"id":2,"uris":["http://zotero.org/users/12776228/items/ST6PBP6R"],"itemData":{"id":2,"type":"article-journal","container-title":"Independent Journal of Management &amp; Production","DOI":"10.14807/ijmp.v1i1.30","ISSN":"2236-269X","issue":"1","journalAbbreviation":"Ind. Jour. Man. &amp; Prod.","page":"37-50","source":"DOI.org (Crossref)","title":"ANALYSIS OF INVENTORY IN A SMALL BUSINESS","volume":"1","author":[{"family":"Panzuto","given":"Nicolle Da Silva"},{"family":"Rodrigues","given":"Paulo Cesar Chagas"}],"issued":{"date-parts":[["2010",8,13]]}}}],"schema":"https://github.com/citation-style-language/schema/raw/master/csl-citation.json"} </w:instrText>
      </w:r>
      <w:r w:rsidR="006D1591">
        <w:rPr>
          <w:rFonts w:eastAsia="Times New Roman" w:cs="Times New Roman"/>
          <w:szCs w:val="24"/>
        </w:rPr>
        <w:fldChar w:fldCharType="separate"/>
      </w:r>
      <w:r w:rsidR="006D1591" w:rsidRPr="006D1591">
        <w:rPr>
          <w:rFonts w:cs="Times New Roman"/>
        </w:rPr>
        <w:t>[3]</w:t>
      </w:r>
      <w:r w:rsidR="006D1591">
        <w:rPr>
          <w:rFonts w:eastAsia="Times New Roman" w:cs="Times New Roman"/>
          <w:szCs w:val="24"/>
        </w:rPr>
        <w:fldChar w:fldCharType="end"/>
      </w:r>
      <w:r w:rsidR="00794DBC" w:rsidRPr="00FD3008">
        <w:rPr>
          <w:rFonts w:eastAsia="Times New Roman" w:cs="Times New Roman"/>
          <w:szCs w:val="24"/>
        </w:rPr>
        <w:t>.</w:t>
      </w:r>
    </w:p>
    <w:p w14:paraId="083EC041" w14:textId="686DD962" w:rsidR="00060C9F" w:rsidRDefault="00594FB3" w:rsidP="00594FB3">
      <w:pPr>
        <w:tabs>
          <w:tab w:val="left" w:pos="3240"/>
        </w:tabs>
        <w:rPr>
          <w:rFonts w:eastAsia="Times New Roman" w:cs="Times New Roman"/>
          <w:szCs w:val="24"/>
        </w:rPr>
      </w:pPr>
      <w:r w:rsidRPr="7FF91788">
        <w:rPr>
          <w:rFonts w:eastAsia="Times New Roman" w:cs="Times New Roman"/>
          <w:szCs w:val="24"/>
        </w:rPr>
        <w:t xml:space="preserve">Implementar este sistema </w:t>
      </w:r>
      <w:r w:rsidR="00A35007">
        <w:rPr>
          <w:rFonts w:eastAsia="Times New Roman" w:cs="Times New Roman"/>
          <w:szCs w:val="24"/>
        </w:rPr>
        <w:t xml:space="preserve">ayudará </w:t>
      </w:r>
      <w:r w:rsidRPr="7FF91788">
        <w:rPr>
          <w:rFonts w:eastAsia="Times New Roman" w:cs="Times New Roman"/>
          <w:szCs w:val="24"/>
        </w:rPr>
        <w:t xml:space="preserve">a las tiendas de conveniencia a </w:t>
      </w:r>
      <w:r w:rsidR="00926FEF">
        <w:rPr>
          <w:rFonts w:eastAsia="Times New Roman" w:cs="Times New Roman"/>
          <w:szCs w:val="24"/>
        </w:rPr>
        <w:t xml:space="preserve">disminuir </w:t>
      </w:r>
      <w:r w:rsidR="009A26D7">
        <w:rPr>
          <w:rFonts w:eastAsia="Times New Roman" w:cs="Times New Roman"/>
          <w:szCs w:val="24"/>
        </w:rPr>
        <w:t>las pérdidas económicas por la mala gestión del inventario</w:t>
      </w:r>
      <w:r w:rsidR="00DB7FD2">
        <w:rPr>
          <w:rFonts w:eastAsia="Times New Roman" w:cs="Times New Roman"/>
          <w:szCs w:val="24"/>
        </w:rPr>
        <w:t xml:space="preserve">, </w:t>
      </w:r>
      <w:r w:rsidR="007519F9">
        <w:rPr>
          <w:rFonts w:eastAsia="Times New Roman" w:cs="Times New Roman"/>
          <w:szCs w:val="24"/>
        </w:rPr>
        <w:t xml:space="preserve">y como consecuencia, </w:t>
      </w:r>
      <w:r w:rsidRPr="7FF91788">
        <w:rPr>
          <w:rFonts w:eastAsia="Times New Roman" w:cs="Times New Roman"/>
          <w:szCs w:val="24"/>
        </w:rPr>
        <w:t>mejorar la satisfacción del cliente</w:t>
      </w:r>
      <w:r w:rsidR="003C79BF">
        <w:rPr>
          <w:rFonts w:eastAsia="Times New Roman" w:cs="Times New Roman"/>
          <w:szCs w:val="24"/>
        </w:rPr>
        <w:t xml:space="preserve"> pues</w:t>
      </w:r>
      <w:r w:rsidRPr="7FF91788">
        <w:rPr>
          <w:rFonts w:eastAsia="Times New Roman" w:cs="Times New Roman"/>
          <w:szCs w:val="24"/>
        </w:rPr>
        <w:t xml:space="preserve"> </w:t>
      </w:r>
      <w:r w:rsidR="00572EC7">
        <w:rPr>
          <w:rFonts w:eastAsia="Times New Roman" w:cs="Times New Roman"/>
          <w:szCs w:val="24"/>
        </w:rPr>
        <w:t xml:space="preserve">estos </w:t>
      </w:r>
      <w:r w:rsidRPr="7FF91788">
        <w:rPr>
          <w:rFonts w:eastAsia="Times New Roman" w:cs="Times New Roman"/>
          <w:szCs w:val="24"/>
        </w:rPr>
        <w:t>también pueden tener una experiencia de compra más agradable y eficiente si los productos están fácilmente accesibles y en stock</w:t>
      </w:r>
      <w:r w:rsidR="0027753E">
        <w:rPr>
          <w:rFonts w:eastAsia="Times New Roman" w:cs="Times New Roman"/>
          <w:szCs w:val="24"/>
        </w:rPr>
        <w:t xml:space="preserve">. </w:t>
      </w:r>
    </w:p>
    <w:p w14:paraId="68F55652" w14:textId="396B2666" w:rsidR="00594FB3" w:rsidRDefault="0027753E" w:rsidP="00594FB3">
      <w:pPr>
        <w:tabs>
          <w:tab w:val="left" w:pos="3240"/>
        </w:tabs>
        <w:rPr>
          <w:rFonts w:eastAsia="Times New Roman" w:cs="Times New Roman"/>
          <w:szCs w:val="24"/>
        </w:rPr>
      </w:pPr>
      <w:r>
        <w:rPr>
          <w:rFonts w:eastAsia="Times New Roman" w:cs="Times New Roman"/>
          <w:szCs w:val="24"/>
        </w:rPr>
        <w:t xml:space="preserve">Es por eso que se </w:t>
      </w:r>
      <w:r w:rsidR="00854A54">
        <w:rPr>
          <w:rFonts w:eastAsia="Times New Roman" w:cs="Times New Roman"/>
          <w:szCs w:val="24"/>
        </w:rPr>
        <w:t xml:space="preserve">desarrollará una aplicación web </w:t>
      </w:r>
      <w:r w:rsidR="006B71EB">
        <w:rPr>
          <w:rFonts w:eastAsia="Times New Roman" w:cs="Times New Roman"/>
          <w:szCs w:val="24"/>
        </w:rPr>
        <w:t>que unifique las funcionalidades de WMS</w:t>
      </w:r>
      <w:r w:rsidR="00744302">
        <w:rPr>
          <w:rFonts w:eastAsia="Times New Roman" w:cs="Times New Roman"/>
          <w:szCs w:val="24"/>
        </w:rPr>
        <w:t>,</w:t>
      </w:r>
      <w:r w:rsidR="006B71EB">
        <w:rPr>
          <w:rFonts w:eastAsia="Times New Roman" w:cs="Times New Roman"/>
          <w:szCs w:val="24"/>
        </w:rPr>
        <w:t xml:space="preserve"> IMS </w:t>
      </w:r>
      <w:r w:rsidR="00744302">
        <w:rPr>
          <w:rFonts w:eastAsia="Times New Roman" w:cs="Times New Roman"/>
          <w:szCs w:val="24"/>
        </w:rPr>
        <w:t xml:space="preserve">e integre un módulo de análisis y visualización de datos </w:t>
      </w:r>
      <w:r w:rsidR="005E178A">
        <w:rPr>
          <w:rFonts w:eastAsia="Times New Roman" w:cs="Times New Roman"/>
          <w:szCs w:val="24"/>
        </w:rPr>
        <w:t xml:space="preserve">en un solo sistema en función de permitir la mejora de un 30% </w:t>
      </w:r>
      <w:r w:rsidR="00060C9F">
        <w:rPr>
          <w:rFonts w:eastAsia="Times New Roman" w:cs="Times New Roman"/>
          <w:szCs w:val="24"/>
        </w:rPr>
        <w:t xml:space="preserve">de productividad de la </w:t>
      </w:r>
      <w:r w:rsidR="000057D1">
        <w:rPr>
          <w:rFonts w:eastAsia="Times New Roman" w:cs="Times New Roman"/>
          <w:szCs w:val="24"/>
        </w:rPr>
        <w:t xml:space="preserve">tienda de conveniencia </w:t>
      </w:r>
      <w:r w:rsidR="007E445B">
        <w:rPr>
          <w:rFonts w:eastAsia="Times New Roman" w:cs="Times New Roman"/>
          <w:szCs w:val="24"/>
        </w:rPr>
        <w:t xml:space="preserve">ayudando a automatizar </w:t>
      </w:r>
      <w:r w:rsidR="007E445B" w:rsidRPr="7FF91788">
        <w:rPr>
          <w:rFonts w:eastAsia="Times New Roman" w:cs="Times New Roman"/>
          <w:szCs w:val="24"/>
        </w:rPr>
        <w:t>el recibimiento, almacenaje, organización y selección de los productos dentro del almacén</w:t>
      </w:r>
      <w:r w:rsidR="007E445B" w:rsidRPr="02B533B9">
        <w:rPr>
          <w:rFonts w:eastAsia="Times New Roman" w:cs="Times New Roman"/>
          <w:szCs w:val="24"/>
        </w:rPr>
        <w:t>,</w:t>
      </w:r>
      <w:r w:rsidR="007E445B" w:rsidRPr="7721E35D">
        <w:rPr>
          <w:rFonts w:eastAsia="Times New Roman" w:cs="Times New Roman"/>
          <w:szCs w:val="24"/>
        </w:rPr>
        <w:t xml:space="preserve"> al tener </w:t>
      </w:r>
      <w:r w:rsidR="007E445B" w:rsidRPr="3BDEEF28">
        <w:rPr>
          <w:rFonts w:eastAsia="Times New Roman" w:cs="Times New Roman"/>
          <w:szCs w:val="24"/>
        </w:rPr>
        <w:t xml:space="preserve">noción sobre el espacio que </w:t>
      </w:r>
      <w:r w:rsidR="007E445B" w:rsidRPr="539B47F0">
        <w:rPr>
          <w:rFonts w:eastAsia="Times New Roman" w:cs="Times New Roman"/>
          <w:szCs w:val="24"/>
        </w:rPr>
        <w:t>se tiene</w:t>
      </w:r>
      <w:r w:rsidR="007E445B" w:rsidRPr="62F8ECC3">
        <w:rPr>
          <w:rFonts w:eastAsia="Times New Roman" w:cs="Times New Roman"/>
          <w:szCs w:val="24"/>
        </w:rPr>
        <w:t xml:space="preserve"> en el almacén, cuant</w:t>
      </w:r>
      <w:r w:rsidR="002D1E72">
        <w:rPr>
          <w:rFonts w:eastAsia="Times New Roman" w:cs="Times New Roman"/>
          <w:szCs w:val="24"/>
        </w:rPr>
        <w:t>a</w:t>
      </w:r>
      <w:r w:rsidR="007E445B" w:rsidRPr="62F8ECC3">
        <w:rPr>
          <w:rFonts w:eastAsia="Times New Roman" w:cs="Times New Roman"/>
          <w:szCs w:val="24"/>
        </w:rPr>
        <w:t xml:space="preserve">s </w:t>
      </w:r>
      <w:r w:rsidR="002D1E72">
        <w:rPr>
          <w:rFonts w:eastAsia="Times New Roman" w:cs="Times New Roman"/>
          <w:szCs w:val="24"/>
        </w:rPr>
        <w:t xml:space="preserve">existencias hay </w:t>
      </w:r>
      <w:r w:rsidR="001910DE">
        <w:rPr>
          <w:rFonts w:eastAsia="Times New Roman" w:cs="Times New Roman"/>
          <w:szCs w:val="24"/>
        </w:rPr>
        <w:t xml:space="preserve">actualmente </w:t>
      </w:r>
      <w:r w:rsidR="002D1E72">
        <w:rPr>
          <w:rFonts w:eastAsia="Times New Roman" w:cs="Times New Roman"/>
          <w:szCs w:val="24"/>
        </w:rPr>
        <w:t>en el inventario,</w:t>
      </w:r>
      <w:r w:rsidR="007E445B" w:rsidRPr="6810BD5D">
        <w:rPr>
          <w:rFonts w:eastAsia="Times New Roman" w:cs="Times New Roman"/>
          <w:szCs w:val="24"/>
        </w:rPr>
        <w:t xml:space="preserve"> y </w:t>
      </w:r>
      <w:r w:rsidR="00D07502">
        <w:rPr>
          <w:rFonts w:eastAsia="Times New Roman" w:cs="Times New Roman"/>
          <w:szCs w:val="24"/>
        </w:rPr>
        <w:t>el conocimiento</w:t>
      </w:r>
      <w:r w:rsidR="00463D09">
        <w:rPr>
          <w:rFonts w:eastAsia="Times New Roman" w:cs="Times New Roman"/>
          <w:szCs w:val="24"/>
        </w:rPr>
        <w:t xml:space="preserve"> generado mediante los módulos de análisis de datos</w:t>
      </w:r>
      <w:r w:rsidR="007E445B" w:rsidRPr="2FEE9F6D">
        <w:rPr>
          <w:rFonts w:eastAsia="Times New Roman" w:cs="Times New Roman"/>
          <w:szCs w:val="24"/>
        </w:rPr>
        <w:t xml:space="preserve">, se pueden </w:t>
      </w:r>
      <w:r w:rsidR="007E445B" w:rsidRPr="382D07C8">
        <w:rPr>
          <w:rFonts w:eastAsia="Times New Roman" w:cs="Times New Roman"/>
          <w:szCs w:val="24"/>
        </w:rPr>
        <w:t xml:space="preserve">tomar mejores </w:t>
      </w:r>
      <w:r w:rsidR="007E445B" w:rsidRPr="51501413">
        <w:rPr>
          <w:rFonts w:eastAsia="Times New Roman" w:cs="Times New Roman"/>
          <w:szCs w:val="24"/>
        </w:rPr>
        <w:t xml:space="preserve">decisiones </w:t>
      </w:r>
      <w:r w:rsidR="007E445B" w:rsidRPr="507A3EDA">
        <w:rPr>
          <w:rFonts w:eastAsia="Times New Roman" w:cs="Times New Roman"/>
          <w:szCs w:val="24"/>
        </w:rPr>
        <w:t xml:space="preserve">y </w:t>
      </w:r>
      <w:r w:rsidR="007E445B" w:rsidRPr="70E132F2">
        <w:rPr>
          <w:rFonts w:eastAsia="Times New Roman" w:cs="Times New Roman"/>
          <w:szCs w:val="24"/>
        </w:rPr>
        <w:t xml:space="preserve">disminuir el </w:t>
      </w:r>
      <w:r w:rsidR="007E445B" w:rsidRPr="2A43F750">
        <w:rPr>
          <w:rFonts w:eastAsia="Times New Roman" w:cs="Times New Roman"/>
          <w:szCs w:val="24"/>
        </w:rPr>
        <w:t xml:space="preserve">tiempo </w:t>
      </w:r>
      <w:r w:rsidR="007E445B" w:rsidRPr="3F152E29">
        <w:rPr>
          <w:rFonts w:eastAsia="Times New Roman" w:cs="Times New Roman"/>
          <w:szCs w:val="24"/>
        </w:rPr>
        <w:t xml:space="preserve">de </w:t>
      </w:r>
      <w:r w:rsidR="007E445B" w:rsidRPr="169DFE28">
        <w:rPr>
          <w:rFonts w:eastAsia="Times New Roman" w:cs="Times New Roman"/>
          <w:szCs w:val="24"/>
        </w:rPr>
        <w:t xml:space="preserve">cada </w:t>
      </w:r>
      <w:r w:rsidR="007E445B" w:rsidRPr="19D50772">
        <w:rPr>
          <w:rFonts w:eastAsia="Times New Roman" w:cs="Times New Roman"/>
          <w:szCs w:val="24"/>
        </w:rPr>
        <w:t>proceso</w:t>
      </w:r>
      <w:r w:rsidR="00594FB3">
        <w:rPr>
          <w:rFonts w:eastAsia="Times New Roman" w:cs="Times New Roman"/>
          <w:szCs w:val="24"/>
        </w:rPr>
        <w:t>.</w:t>
      </w:r>
      <w:r w:rsidR="00FA3B3A">
        <w:rPr>
          <w:rFonts w:eastAsia="Times New Roman" w:cs="Times New Roman"/>
          <w:szCs w:val="24"/>
        </w:rPr>
        <w:t xml:space="preserve"> </w:t>
      </w:r>
    </w:p>
    <w:p w14:paraId="6EFE7946" w14:textId="01B5E8B0" w:rsidR="004D7D63" w:rsidRPr="00451515" w:rsidRDefault="00594FB3" w:rsidP="00C32129">
      <w:pPr>
        <w:tabs>
          <w:tab w:val="left" w:pos="3240"/>
        </w:tabs>
        <w:rPr>
          <w:rFonts w:eastAsia="Times New Roman" w:cs="Times New Roman"/>
          <w:szCs w:val="24"/>
        </w:rPr>
      </w:pPr>
      <w:r w:rsidRPr="0090403C">
        <w:rPr>
          <w:rFonts w:eastAsia="Times New Roman" w:cs="Times New Roman"/>
          <w:szCs w:val="24"/>
        </w:rPr>
        <w:t>Un sistema de gestión de almacenes (</w:t>
      </w:r>
      <w:proofErr w:type="spellStart"/>
      <w:r w:rsidRPr="0090403C">
        <w:rPr>
          <w:rFonts w:eastAsia="Times New Roman" w:cs="Times New Roman"/>
          <w:szCs w:val="24"/>
        </w:rPr>
        <w:t>Warehouse</w:t>
      </w:r>
      <w:proofErr w:type="spellEnd"/>
      <w:r w:rsidRPr="0090403C">
        <w:rPr>
          <w:rFonts w:eastAsia="Times New Roman" w:cs="Times New Roman"/>
          <w:szCs w:val="24"/>
        </w:rPr>
        <w:t xml:space="preserve"> Management </w:t>
      </w:r>
      <w:proofErr w:type="spellStart"/>
      <w:r w:rsidRPr="0090403C">
        <w:rPr>
          <w:rFonts w:eastAsia="Times New Roman" w:cs="Times New Roman"/>
          <w:szCs w:val="24"/>
        </w:rPr>
        <w:t>System</w:t>
      </w:r>
      <w:proofErr w:type="spellEnd"/>
      <w:r w:rsidRPr="0090403C">
        <w:rPr>
          <w:rFonts w:eastAsia="Times New Roman" w:cs="Times New Roman"/>
          <w:szCs w:val="24"/>
        </w:rPr>
        <w:t xml:space="preserve">, WMS por sus siglas en inglés) es una solución de software que ofrece visibilidad de todo el inventario en </w:t>
      </w:r>
      <w:r w:rsidR="0795C7A9" w:rsidRPr="0B770970">
        <w:rPr>
          <w:rFonts w:eastAsia="Times New Roman" w:cs="Times New Roman"/>
          <w:szCs w:val="24"/>
        </w:rPr>
        <w:t>este</w:t>
      </w:r>
      <w:r w:rsidRPr="0090403C">
        <w:rPr>
          <w:rFonts w:eastAsia="Times New Roman" w:cs="Times New Roman"/>
          <w:szCs w:val="24"/>
        </w:rPr>
        <w:t xml:space="preserve"> caso a nivel de una tienda de conveniencia</w:t>
      </w:r>
      <w:r>
        <w:rPr>
          <w:rFonts w:eastAsia="Times New Roman" w:cs="Times New Roman"/>
          <w:szCs w:val="24"/>
        </w:rPr>
        <w:t xml:space="preserve">. </w:t>
      </w:r>
      <w:r w:rsidR="0060499F">
        <w:rPr>
          <w:rFonts w:eastAsia="Times New Roman" w:cs="Times New Roman"/>
          <w:szCs w:val="24"/>
        </w:rPr>
        <w:t>En términos generales, u</w:t>
      </w:r>
      <w:r w:rsidRPr="0B770970">
        <w:rPr>
          <w:rFonts w:eastAsia="Times New Roman" w:cs="Times New Roman"/>
          <w:szCs w:val="24"/>
        </w:rPr>
        <w:t>n sistema de gestión de inventario (</w:t>
      </w:r>
      <w:proofErr w:type="spellStart"/>
      <w:r w:rsidRPr="0B770970">
        <w:rPr>
          <w:rFonts w:eastAsia="Times New Roman" w:cs="Times New Roman"/>
          <w:szCs w:val="24"/>
        </w:rPr>
        <w:t>Inventory</w:t>
      </w:r>
      <w:proofErr w:type="spellEnd"/>
      <w:r w:rsidRPr="0B770970">
        <w:rPr>
          <w:rFonts w:eastAsia="Times New Roman" w:cs="Times New Roman"/>
          <w:szCs w:val="24"/>
        </w:rPr>
        <w:t xml:space="preserve"> Management </w:t>
      </w:r>
      <w:proofErr w:type="spellStart"/>
      <w:r w:rsidRPr="0B770970">
        <w:rPr>
          <w:rFonts w:eastAsia="Times New Roman" w:cs="Times New Roman"/>
          <w:szCs w:val="24"/>
        </w:rPr>
        <w:t>System</w:t>
      </w:r>
      <w:proofErr w:type="spellEnd"/>
      <w:r w:rsidRPr="0B770970">
        <w:rPr>
          <w:rFonts w:eastAsia="Times New Roman" w:cs="Times New Roman"/>
          <w:szCs w:val="24"/>
        </w:rPr>
        <w:t>, IMS por sus siglas en inglés) es un sistema de software para el seguimiento de niveles de inventario</w:t>
      </w:r>
      <w:r w:rsidR="00AD4280" w:rsidRPr="0B770970">
        <w:rPr>
          <w:rFonts w:eastAsia="Times New Roman" w:cs="Times New Roman"/>
          <w:szCs w:val="24"/>
        </w:rPr>
        <w:t xml:space="preserve"> </w:t>
      </w:r>
      <w:r w:rsidRPr="0B770970">
        <w:rPr>
          <w:rFonts w:eastAsia="Times New Roman" w:cs="Times New Roman"/>
          <w:szCs w:val="24"/>
        </w:rPr>
        <w:fldChar w:fldCharType="begin"/>
      </w:r>
      <w:r w:rsidR="007D7E7F">
        <w:rPr>
          <w:rFonts w:eastAsia="Times New Roman" w:cs="Times New Roman"/>
          <w:szCs w:val="24"/>
        </w:rPr>
        <w:instrText xml:space="preserve"> ADDIN ZOTERO_ITEM CSL_CITATION {"citationID":"TWgey89u","properties":{"formattedCitation":"[4]","plainCitation":"[4]","noteIndex":0},"citationItems":[{"id":8,"uris":["http://zotero.org/users/12776228/items/CCM8N3JS"],"itemData":{"id":8,"type":"post-weblog","container-title":"Inventory Management vs. Warehouse Management: What’s the Difference?","genre":"Artículo web","language":"Español","license":"Oracle NETSUIT","title":"Diferencia entre IMS y WMS","URL":"https://www.netsuite.com/portal/resource/articles/inventory-management/inventory-management-warehouse-management.shtml","author":[{"family":"Jenkins","given":"Abby"}],"accessed":{"date-parts":[["2023",10,17]]},"issued":{"date-parts":[["2023",9,5]]}}}],"schema":"https://github.com/citation-style-language/schema/raw/master/csl-citation.json"} </w:instrText>
      </w:r>
      <w:r w:rsidRPr="0B770970">
        <w:rPr>
          <w:rFonts w:eastAsia="Times New Roman" w:cs="Times New Roman"/>
          <w:szCs w:val="24"/>
        </w:rPr>
        <w:fldChar w:fldCharType="separate"/>
      </w:r>
      <w:r w:rsidR="007D7E7F" w:rsidRPr="007D7E7F">
        <w:rPr>
          <w:rFonts w:cs="Times New Roman"/>
        </w:rPr>
        <w:t>[4]</w:t>
      </w:r>
      <w:r w:rsidRPr="0B770970">
        <w:rPr>
          <w:rFonts w:eastAsia="Times New Roman" w:cs="Times New Roman"/>
          <w:szCs w:val="24"/>
        </w:rPr>
        <w:fldChar w:fldCharType="end"/>
      </w:r>
      <w:r w:rsidRPr="0B770970">
        <w:rPr>
          <w:rFonts w:eastAsia="Times New Roman" w:cs="Times New Roman"/>
          <w:szCs w:val="24"/>
        </w:rPr>
        <w:t>. Las funcionalidades de ambos tipos de sistemas serán integradas en nuestra propuesta.</w:t>
      </w:r>
    </w:p>
    <w:p w14:paraId="651FD41A" w14:textId="77777777" w:rsidR="006E07EA" w:rsidRDefault="006E07EA" w:rsidP="005412EF">
      <w:pPr>
        <w:pStyle w:val="Ttulo2"/>
        <w:rPr>
          <w:rFonts w:ascii="Times New Roman" w:hAnsi="Times New Roman" w:cs="Times New Roman"/>
          <w:b/>
          <w:bCs/>
        </w:rPr>
      </w:pPr>
      <w:bookmarkStart w:id="70" w:name="_Toc148616117"/>
      <w:bookmarkStart w:id="71" w:name="_Toc148894708"/>
      <w:bookmarkStart w:id="72" w:name="_Toc148981400"/>
      <w:bookmarkStart w:id="73" w:name="_Toc148993417"/>
      <w:bookmarkStart w:id="74" w:name="_Toc149501214"/>
      <w:bookmarkStart w:id="75" w:name="_Toc149576083"/>
      <w:bookmarkStart w:id="76" w:name="_Toc150181494"/>
      <w:bookmarkStart w:id="77" w:name="_Toc150390631"/>
      <w:bookmarkStart w:id="78" w:name="_Toc150418215"/>
    </w:p>
    <w:p w14:paraId="0A277086" w14:textId="73892CD5" w:rsidR="005412EF" w:rsidRDefault="00521CB5" w:rsidP="005412EF">
      <w:pPr>
        <w:pStyle w:val="Ttulo2"/>
        <w:rPr>
          <w:rFonts w:ascii="Times New Roman" w:hAnsi="Times New Roman" w:cs="Times New Roman"/>
          <w:b/>
          <w:bCs/>
        </w:rPr>
      </w:pPr>
      <w:bookmarkStart w:id="79" w:name="_Toc151981439"/>
      <w:bookmarkStart w:id="80" w:name="_Toc151935487"/>
      <w:r w:rsidRPr="00303838">
        <w:rPr>
          <w:rFonts w:ascii="Times New Roman" w:hAnsi="Times New Roman" w:cs="Times New Roman"/>
          <w:b/>
          <w:bCs/>
        </w:rPr>
        <w:t xml:space="preserve">1.3 </w:t>
      </w:r>
      <w:r w:rsidR="00522F36" w:rsidRPr="00303838">
        <w:rPr>
          <w:rFonts w:ascii="Times New Roman" w:hAnsi="Times New Roman" w:cs="Times New Roman"/>
          <w:b/>
          <w:bCs/>
        </w:rPr>
        <w:t>Objetivos</w:t>
      </w:r>
      <w:bookmarkEnd w:id="70"/>
      <w:bookmarkEnd w:id="71"/>
      <w:bookmarkEnd w:id="72"/>
      <w:bookmarkEnd w:id="73"/>
      <w:bookmarkEnd w:id="74"/>
      <w:bookmarkEnd w:id="75"/>
      <w:bookmarkEnd w:id="76"/>
      <w:bookmarkEnd w:id="77"/>
      <w:bookmarkEnd w:id="78"/>
      <w:bookmarkEnd w:id="79"/>
      <w:bookmarkEnd w:id="80"/>
    </w:p>
    <w:p w14:paraId="195B5217" w14:textId="112F8023" w:rsidR="00ED654F" w:rsidRPr="00303838" w:rsidRDefault="00186792" w:rsidP="00303838">
      <w:pPr>
        <w:pStyle w:val="Ttulo3"/>
        <w:rPr>
          <w:rFonts w:cs="Times New Roman"/>
          <w:b/>
          <w:bCs/>
        </w:rPr>
      </w:pPr>
      <w:bookmarkStart w:id="81" w:name="_Toc148894709"/>
      <w:bookmarkStart w:id="82" w:name="_Toc148981401"/>
      <w:bookmarkStart w:id="83" w:name="_Toc148993418"/>
      <w:bookmarkStart w:id="84" w:name="_Toc149501215"/>
      <w:bookmarkStart w:id="85" w:name="_Toc149576084"/>
      <w:bookmarkStart w:id="86" w:name="_Toc150181495"/>
      <w:bookmarkStart w:id="87" w:name="_Toc150390632"/>
      <w:bookmarkStart w:id="88" w:name="_Toc150418216"/>
      <w:bookmarkStart w:id="89" w:name="_Toc151981440"/>
      <w:bookmarkStart w:id="90" w:name="_Toc151935488"/>
      <w:r w:rsidRPr="00303838">
        <w:rPr>
          <w:rFonts w:cs="Times New Roman"/>
          <w:b/>
          <w:bCs/>
        </w:rPr>
        <w:t xml:space="preserve">1.3.1 </w:t>
      </w:r>
      <w:r w:rsidR="00ED654F" w:rsidRPr="00303838">
        <w:rPr>
          <w:rFonts w:cs="Times New Roman"/>
          <w:b/>
          <w:bCs/>
        </w:rPr>
        <w:t xml:space="preserve">Objetivo </w:t>
      </w:r>
      <w:r w:rsidRPr="00303838">
        <w:rPr>
          <w:rFonts w:cs="Times New Roman"/>
          <w:b/>
          <w:bCs/>
        </w:rPr>
        <w:t>general</w:t>
      </w:r>
      <w:bookmarkEnd w:id="81"/>
      <w:bookmarkEnd w:id="82"/>
      <w:bookmarkEnd w:id="83"/>
      <w:bookmarkEnd w:id="84"/>
      <w:bookmarkEnd w:id="85"/>
      <w:bookmarkEnd w:id="86"/>
      <w:bookmarkEnd w:id="87"/>
      <w:bookmarkEnd w:id="88"/>
      <w:bookmarkEnd w:id="89"/>
      <w:bookmarkEnd w:id="90"/>
    </w:p>
    <w:p w14:paraId="31C94B5D" w14:textId="7FD56329" w:rsidR="00621708" w:rsidRDefault="00590493" w:rsidP="00621708">
      <w:pPr>
        <w:tabs>
          <w:tab w:val="left" w:pos="3240"/>
        </w:tabs>
        <w:rPr>
          <w:rFonts w:eastAsia="Times New Roman" w:cs="Times New Roman"/>
          <w:szCs w:val="24"/>
        </w:rPr>
      </w:pPr>
      <w:r>
        <w:rPr>
          <w:rFonts w:eastAsia="Times New Roman" w:cs="Times New Roman"/>
          <w:szCs w:val="24"/>
        </w:rPr>
        <w:t>Diseñar</w:t>
      </w:r>
      <w:r w:rsidR="00621708" w:rsidRPr="4456508F">
        <w:rPr>
          <w:rFonts w:eastAsia="Times New Roman" w:cs="Times New Roman"/>
          <w:szCs w:val="24"/>
        </w:rPr>
        <w:t xml:space="preserve"> un prototipo de sistema integrado de gestión de almacén</w:t>
      </w:r>
      <w:r w:rsidR="00021691">
        <w:rPr>
          <w:rFonts w:eastAsia="Times New Roman" w:cs="Times New Roman"/>
          <w:szCs w:val="24"/>
        </w:rPr>
        <w:t>,</w:t>
      </w:r>
      <w:r w:rsidR="00621708" w:rsidRPr="4456508F">
        <w:rPr>
          <w:rFonts w:eastAsia="Times New Roman" w:cs="Times New Roman"/>
          <w:szCs w:val="24"/>
        </w:rPr>
        <w:t xml:space="preserve"> inventario</w:t>
      </w:r>
      <w:r>
        <w:rPr>
          <w:rFonts w:eastAsia="Times New Roman" w:cs="Times New Roman"/>
          <w:szCs w:val="24"/>
        </w:rPr>
        <w:t>, análisis y visualización de datos,</w:t>
      </w:r>
      <w:r w:rsidR="00621708" w:rsidRPr="4456508F">
        <w:rPr>
          <w:rFonts w:eastAsia="Times New Roman" w:cs="Times New Roman"/>
          <w:szCs w:val="24"/>
        </w:rPr>
        <w:t xml:space="preserve"> para tiendas de conveniencia pequeñas, que facilite la rotación de productos, mejore la eficiencia en las operaciones del almacén y proporcione una interfaz </w:t>
      </w:r>
      <w:r w:rsidR="005534C3">
        <w:rPr>
          <w:rFonts w:eastAsia="Times New Roman" w:cs="Times New Roman"/>
          <w:szCs w:val="24"/>
        </w:rPr>
        <w:t>gráfica de usuario</w:t>
      </w:r>
      <w:r w:rsidR="00E27518">
        <w:rPr>
          <w:rFonts w:eastAsia="Times New Roman" w:cs="Times New Roman"/>
          <w:szCs w:val="24"/>
        </w:rPr>
        <w:t xml:space="preserve"> que</w:t>
      </w:r>
      <w:r w:rsidR="00621708" w:rsidRPr="4456508F">
        <w:rPr>
          <w:rFonts w:eastAsia="Times New Roman" w:cs="Times New Roman"/>
          <w:szCs w:val="24"/>
        </w:rPr>
        <w:t xml:space="preserve"> </w:t>
      </w:r>
      <w:r w:rsidR="005534C3">
        <w:rPr>
          <w:rFonts w:eastAsia="Times New Roman" w:cs="Times New Roman"/>
          <w:szCs w:val="24"/>
        </w:rPr>
        <w:t>integre las funcionalidades esenciales del sistema</w:t>
      </w:r>
      <w:r w:rsidR="00621708" w:rsidRPr="4456508F">
        <w:rPr>
          <w:rFonts w:eastAsia="Times New Roman" w:cs="Times New Roman"/>
          <w:szCs w:val="24"/>
        </w:rPr>
        <w:t xml:space="preserve"> para el personal y la administración.</w:t>
      </w:r>
    </w:p>
    <w:p w14:paraId="125CFFF0" w14:textId="351AD639" w:rsidR="00621708" w:rsidRPr="00303838" w:rsidRDefault="00186792" w:rsidP="00303838">
      <w:pPr>
        <w:pStyle w:val="Ttulo3"/>
        <w:rPr>
          <w:rFonts w:cs="Times New Roman"/>
          <w:b/>
          <w:bCs/>
        </w:rPr>
      </w:pPr>
      <w:bookmarkStart w:id="91" w:name="_Toc148894710"/>
      <w:bookmarkStart w:id="92" w:name="_Toc148981402"/>
      <w:bookmarkStart w:id="93" w:name="_Toc148993419"/>
      <w:bookmarkStart w:id="94" w:name="_Toc149501216"/>
      <w:bookmarkStart w:id="95" w:name="_Toc149576085"/>
      <w:bookmarkStart w:id="96" w:name="_Toc150181496"/>
      <w:bookmarkStart w:id="97" w:name="_Toc150390633"/>
      <w:bookmarkStart w:id="98" w:name="_Toc150418217"/>
      <w:bookmarkStart w:id="99" w:name="_Toc151981441"/>
      <w:bookmarkStart w:id="100" w:name="_Toc151935489"/>
      <w:r w:rsidRPr="00303838">
        <w:rPr>
          <w:rFonts w:cs="Times New Roman"/>
          <w:b/>
          <w:bCs/>
        </w:rPr>
        <w:t xml:space="preserve">1.3.2 </w:t>
      </w:r>
      <w:r w:rsidR="00621708" w:rsidRPr="00303838">
        <w:rPr>
          <w:rFonts w:cs="Times New Roman"/>
          <w:b/>
          <w:bCs/>
        </w:rPr>
        <w:t>Objetivos específicos</w:t>
      </w:r>
      <w:bookmarkEnd w:id="91"/>
      <w:bookmarkEnd w:id="92"/>
      <w:bookmarkEnd w:id="93"/>
      <w:bookmarkEnd w:id="94"/>
      <w:bookmarkEnd w:id="95"/>
      <w:bookmarkEnd w:id="96"/>
      <w:bookmarkEnd w:id="97"/>
      <w:bookmarkEnd w:id="98"/>
      <w:bookmarkEnd w:id="99"/>
      <w:bookmarkEnd w:id="100"/>
    </w:p>
    <w:p w14:paraId="14D342CD" w14:textId="40BB1A10" w:rsidR="00621708" w:rsidRPr="00FF5434" w:rsidRDefault="00A4314C" w:rsidP="003E76CB">
      <w:pPr>
        <w:pStyle w:val="Prrafodelista"/>
        <w:numPr>
          <w:ilvl w:val="0"/>
          <w:numId w:val="1"/>
        </w:numPr>
        <w:tabs>
          <w:tab w:val="left" w:pos="3240"/>
        </w:tabs>
      </w:pPr>
      <w:r>
        <w:rPr>
          <w:rFonts w:eastAsia="Times New Roman" w:cs="Times New Roman"/>
          <w:szCs w:val="24"/>
        </w:rPr>
        <w:t xml:space="preserve">Diseñar </w:t>
      </w:r>
      <w:r w:rsidR="00D8282A">
        <w:rPr>
          <w:rFonts w:eastAsia="Times New Roman" w:cs="Times New Roman"/>
          <w:szCs w:val="24"/>
        </w:rPr>
        <w:t>a</w:t>
      </w:r>
      <w:r w:rsidR="00621708">
        <w:rPr>
          <w:rFonts w:eastAsia="Times New Roman" w:cs="Times New Roman"/>
          <w:szCs w:val="24"/>
        </w:rPr>
        <w:t>plicación Web</w:t>
      </w:r>
      <w:r w:rsidR="00621708" w:rsidRPr="00977781">
        <w:rPr>
          <w:rFonts w:eastAsia="Times New Roman" w:cs="Times New Roman"/>
          <w:szCs w:val="24"/>
        </w:rPr>
        <w:t xml:space="preserve"> que combine WMS e IMS para tiendas de conveniencia pequeñas.</w:t>
      </w:r>
    </w:p>
    <w:p w14:paraId="07B67730" w14:textId="74A8BC89" w:rsidR="00621708" w:rsidRPr="00FF5434" w:rsidRDefault="00621708" w:rsidP="003E76CB">
      <w:pPr>
        <w:pStyle w:val="Prrafodelista"/>
        <w:numPr>
          <w:ilvl w:val="0"/>
          <w:numId w:val="1"/>
        </w:numPr>
        <w:tabs>
          <w:tab w:val="left" w:pos="3240"/>
        </w:tabs>
      </w:pPr>
      <w:r w:rsidRPr="00977781">
        <w:rPr>
          <w:rFonts w:eastAsia="Times New Roman" w:cs="Times New Roman"/>
          <w:szCs w:val="24"/>
        </w:rPr>
        <w:t xml:space="preserve">Integrar análisis de datos para </w:t>
      </w:r>
      <w:r w:rsidR="00F35AA7">
        <w:rPr>
          <w:rFonts w:eastAsia="Times New Roman" w:cs="Times New Roman"/>
          <w:szCs w:val="24"/>
        </w:rPr>
        <w:t xml:space="preserve">ofrecer información valiosa para la toma de decisiones </w:t>
      </w:r>
      <w:r w:rsidR="00D23CDB">
        <w:rPr>
          <w:rFonts w:eastAsia="Times New Roman" w:cs="Times New Roman"/>
          <w:szCs w:val="24"/>
        </w:rPr>
        <w:t>dentro de la tienda de conveniencia.</w:t>
      </w:r>
    </w:p>
    <w:p w14:paraId="7E070F33" w14:textId="4F743715" w:rsidR="00621708" w:rsidRPr="00FF5434" w:rsidRDefault="00621708" w:rsidP="003E76CB">
      <w:pPr>
        <w:pStyle w:val="Prrafodelista"/>
        <w:numPr>
          <w:ilvl w:val="0"/>
          <w:numId w:val="1"/>
        </w:numPr>
        <w:tabs>
          <w:tab w:val="left" w:pos="3240"/>
        </w:tabs>
      </w:pPr>
      <w:r w:rsidRPr="00977781">
        <w:rPr>
          <w:rFonts w:eastAsia="Times New Roman" w:cs="Times New Roman"/>
          <w:szCs w:val="24"/>
        </w:rPr>
        <w:lastRenderedPageBreak/>
        <w:t xml:space="preserve">Diseñar una interfaz de usuario </w:t>
      </w:r>
      <w:r w:rsidR="00F07D6C">
        <w:rPr>
          <w:rFonts w:eastAsia="Times New Roman" w:cs="Times New Roman"/>
          <w:szCs w:val="24"/>
        </w:rPr>
        <w:t>que integre las funcionalidades esenciales del sistema</w:t>
      </w:r>
      <w:r>
        <w:rPr>
          <w:rFonts w:eastAsia="Times New Roman" w:cs="Times New Roman"/>
          <w:szCs w:val="24"/>
        </w:rPr>
        <w:t xml:space="preserve"> </w:t>
      </w:r>
      <w:r w:rsidRPr="00977781">
        <w:rPr>
          <w:rFonts w:eastAsia="Times New Roman" w:cs="Times New Roman"/>
          <w:szCs w:val="24"/>
        </w:rPr>
        <w:t>para el personal y la administración.</w:t>
      </w:r>
    </w:p>
    <w:p w14:paraId="5BA9E90E" w14:textId="77777777" w:rsidR="00621708" w:rsidRDefault="00621708" w:rsidP="00C32129">
      <w:pPr>
        <w:tabs>
          <w:tab w:val="left" w:pos="3240"/>
        </w:tabs>
        <w:rPr>
          <w:rFonts w:eastAsia="Times New Roman" w:cs="Times New Roman"/>
          <w:szCs w:val="24"/>
        </w:rPr>
      </w:pPr>
    </w:p>
    <w:p w14:paraId="6B453E0D" w14:textId="203FE333" w:rsidR="00522F36" w:rsidRPr="00303838" w:rsidRDefault="00186792" w:rsidP="00303838">
      <w:pPr>
        <w:pStyle w:val="Ttulo2"/>
        <w:rPr>
          <w:rFonts w:ascii="Times New Roman" w:hAnsi="Times New Roman" w:cs="Times New Roman"/>
          <w:b/>
          <w:bCs/>
        </w:rPr>
      </w:pPr>
      <w:bookmarkStart w:id="101" w:name="_Toc148616118"/>
      <w:bookmarkStart w:id="102" w:name="_Toc148894711"/>
      <w:bookmarkStart w:id="103" w:name="_Toc148981403"/>
      <w:bookmarkStart w:id="104" w:name="_Toc148993420"/>
      <w:bookmarkStart w:id="105" w:name="_Toc149501217"/>
      <w:bookmarkStart w:id="106" w:name="_Toc149576086"/>
      <w:bookmarkStart w:id="107" w:name="_Toc150181497"/>
      <w:bookmarkStart w:id="108" w:name="_Toc150390634"/>
      <w:bookmarkStart w:id="109" w:name="_Toc150418218"/>
      <w:bookmarkStart w:id="110" w:name="_Toc151981442"/>
      <w:bookmarkStart w:id="111" w:name="_Toc151935490"/>
      <w:r w:rsidRPr="00303838">
        <w:rPr>
          <w:rFonts w:ascii="Times New Roman" w:hAnsi="Times New Roman" w:cs="Times New Roman"/>
          <w:b/>
          <w:bCs/>
        </w:rPr>
        <w:t xml:space="preserve">1.4 </w:t>
      </w:r>
      <w:r w:rsidR="00BD66B4" w:rsidRPr="00303838">
        <w:rPr>
          <w:rFonts w:ascii="Times New Roman" w:hAnsi="Times New Roman" w:cs="Times New Roman"/>
          <w:b/>
          <w:bCs/>
        </w:rPr>
        <w:t>Justificación</w:t>
      </w:r>
      <w:bookmarkEnd w:id="101"/>
      <w:bookmarkEnd w:id="102"/>
      <w:bookmarkEnd w:id="103"/>
      <w:bookmarkEnd w:id="104"/>
      <w:bookmarkEnd w:id="105"/>
      <w:bookmarkEnd w:id="106"/>
      <w:bookmarkEnd w:id="107"/>
      <w:bookmarkEnd w:id="108"/>
      <w:bookmarkEnd w:id="109"/>
      <w:bookmarkEnd w:id="110"/>
      <w:bookmarkEnd w:id="111"/>
    </w:p>
    <w:p w14:paraId="72046238" w14:textId="0C68A606" w:rsidR="007B6A7E" w:rsidRDefault="007B6A7E" w:rsidP="007B6A7E">
      <w:pPr>
        <w:tabs>
          <w:tab w:val="left" w:pos="3240"/>
        </w:tabs>
        <w:rPr>
          <w:rFonts w:eastAsia="Times New Roman" w:cs="Times New Roman"/>
          <w:szCs w:val="24"/>
        </w:rPr>
      </w:pPr>
      <w:r w:rsidRPr="51DE3465">
        <w:rPr>
          <w:rFonts w:eastAsia="Times New Roman" w:cs="Times New Roman"/>
          <w:szCs w:val="24"/>
        </w:rPr>
        <w:t>Se propone un sistema computacional cliente-servidor, vista-controlador cuyas funcionalidades principales son aquellas de los sistemas gestores de inventario (</w:t>
      </w:r>
      <w:proofErr w:type="spellStart"/>
      <w:r w:rsidRPr="51DE3465">
        <w:rPr>
          <w:rFonts w:eastAsia="Times New Roman" w:cs="Times New Roman"/>
          <w:szCs w:val="24"/>
        </w:rPr>
        <w:t>Inventory</w:t>
      </w:r>
      <w:proofErr w:type="spellEnd"/>
      <w:r w:rsidRPr="51DE3465">
        <w:rPr>
          <w:rFonts w:eastAsia="Times New Roman" w:cs="Times New Roman"/>
          <w:szCs w:val="24"/>
        </w:rPr>
        <w:t xml:space="preserve"> Management </w:t>
      </w:r>
      <w:proofErr w:type="spellStart"/>
      <w:r w:rsidRPr="51DE3465">
        <w:rPr>
          <w:rFonts w:eastAsia="Times New Roman" w:cs="Times New Roman"/>
          <w:szCs w:val="24"/>
        </w:rPr>
        <w:t>System</w:t>
      </w:r>
      <w:proofErr w:type="spellEnd"/>
      <w:r w:rsidRPr="51DE3465">
        <w:rPr>
          <w:rFonts w:eastAsia="Times New Roman" w:cs="Times New Roman"/>
          <w:szCs w:val="24"/>
        </w:rPr>
        <w:t>) IMS, sistemas gestores de almacenes (</w:t>
      </w:r>
      <w:proofErr w:type="spellStart"/>
      <w:r w:rsidRPr="51DE3465">
        <w:rPr>
          <w:rFonts w:eastAsia="Times New Roman" w:cs="Times New Roman"/>
          <w:szCs w:val="24"/>
        </w:rPr>
        <w:t>Warehouse</w:t>
      </w:r>
      <w:proofErr w:type="spellEnd"/>
      <w:r w:rsidRPr="51DE3465">
        <w:rPr>
          <w:rFonts w:eastAsia="Times New Roman" w:cs="Times New Roman"/>
          <w:szCs w:val="24"/>
        </w:rPr>
        <w:t xml:space="preserve"> Management </w:t>
      </w:r>
      <w:proofErr w:type="spellStart"/>
      <w:r w:rsidRPr="51DE3465">
        <w:rPr>
          <w:rFonts w:eastAsia="Times New Roman" w:cs="Times New Roman"/>
          <w:szCs w:val="24"/>
        </w:rPr>
        <w:t>System</w:t>
      </w:r>
      <w:proofErr w:type="spellEnd"/>
      <w:r w:rsidRPr="51DE3465">
        <w:rPr>
          <w:rFonts w:eastAsia="Times New Roman" w:cs="Times New Roman"/>
          <w:szCs w:val="24"/>
        </w:rPr>
        <w:t xml:space="preserve">) WMS, así como la integración de un módulo de analítica de datos que proporcionará resultados descriptivos y predictivos en base a datos generados por la misma instancia del sistema. </w:t>
      </w:r>
    </w:p>
    <w:p w14:paraId="2F7FD36C" w14:textId="77777777" w:rsidR="007762A6" w:rsidRDefault="007B6A7E" w:rsidP="007B6A7E">
      <w:pPr>
        <w:tabs>
          <w:tab w:val="left" w:pos="3240"/>
        </w:tabs>
        <w:rPr>
          <w:rFonts w:eastAsia="Times New Roman" w:cs="Times New Roman"/>
          <w:szCs w:val="24"/>
        </w:rPr>
      </w:pPr>
      <w:r w:rsidRPr="51DE3465">
        <w:rPr>
          <w:rFonts w:eastAsia="Times New Roman" w:cs="Times New Roman"/>
          <w:szCs w:val="24"/>
        </w:rPr>
        <w:t>Entre las características principales de la propuesta se encuentran: Una unificación entre las funcionalidades de sistemas que por lo general se conciben como diferentes (IMS, WMS), entre estas funcionalidades generales tenemos; registro de bajas y altas por ventas</w:t>
      </w:r>
      <w:r w:rsidR="00FA632F">
        <w:rPr>
          <w:rFonts w:eastAsia="Times New Roman" w:cs="Times New Roman"/>
          <w:szCs w:val="24"/>
        </w:rPr>
        <w:t xml:space="preserve">, </w:t>
      </w:r>
      <w:r w:rsidR="004220B1">
        <w:rPr>
          <w:rFonts w:eastAsia="Times New Roman" w:cs="Times New Roman"/>
          <w:szCs w:val="24"/>
        </w:rPr>
        <w:t>reposiciones</w:t>
      </w:r>
      <w:r w:rsidRPr="51DE3465">
        <w:rPr>
          <w:rFonts w:eastAsia="Times New Roman" w:cs="Times New Roman"/>
          <w:szCs w:val="24"/>
        </w:rPr>
        <w:t xml:space="preserve"> y </w:t>
      </w:r>
      <w:r w:rsidR="00BF6B7D">
        <w:rPr>
          <w:rFonts w:eastAsia="Times New Roman" w:cs="Times New Roman"/>
          <w:szCs w:val="24"/>
        </w:rPr>
        <w:t>caducidades</w:t>
      </w:r>
      <w:r w:rsidRPr="51DE3465">
        <w:rPr>
          <w:rFonts w:eastAsia="Times New Roman" w:cs="Times New Roman"/>
          <w:szCs w:val="24"/>
        </w:rPr>
        <w:t xml:space="preserve">, usuarios con privilegios administrativos como edición de </w:t>
      </w:r>
      <w:r w:rsidR="004A119E">
        <w:rPr>
          <w:rFonts w:eastAsia="Times New Roman" w:cs="Times New Roman"/>
          <w:szCs w:val="24"/>
        </w:rPr>
        <w:t>productos</w:t>
      </w:r>
      <w:r w:rsidRPr="51DE3465">
        <w:rPr>
          <w:rFonts w:eastAsia="Times New Roman" w:cs="Times New Roman"/>
          <w:szCs w:val="24"/>
        </w:rPr>
        <w:t xml:space="preserve"> de venta</w:t>
      </w:r>
      <w:r w:rsidR="006D695D">
        <w:rPr>
          <w:rFonts w:eastAsia="Times New Roman" w:cs="Times New Roman"/>
          <w:szCs w:val="24"/>
        </w:rPr>
        <w:t xml:space="preserve"> y</w:t>
      </w:r>
      <w:r w:rsidR="00FA632F">
        <w:rPr>
          <w:rFonts w:eastAsia="Times New Roman" w:cs="Times New Roman"/>
          <w:szCs w:val="24"/>
        </w:rPr>
        <w:t xml:space="preserve"> ofertas</w:t>
      </w:r>
      <w:r w:rsidRPr="51DE3465">
        <w:rPr>
          <w:rFonts w:eastAsia="Times New Roman" w:cs="Times New Roman"/>
          <w:szCs w:val="24"/>
        </w:rPr>
        <w:t xml:space="preserve">. Determinación de la ubicación de los </w:t>
      </w:r>
      <w:r w:rsidR="004A119E">
        <w:rPr>
          <w:rFonts w:eastAsia="Times New Roman" w:cs="Times New Roman"/>
          <w:szCs w:val="24"/>
        </w:rPr>
        <w:t>productos</w:t>
      </w:r>
      <w:r w:rsidRPr="51DE3465">
        <w:rPr>
          <w:rFonts w:eastAsia="Times New Roman" w:cs="Times New Roman"/>
          <w:szCs w:val="24"/>
        </w:rPr>
        <w:t xml:space="preserve"> dentro de los almacenes y seguimiento de su lote, alertas según los niveles de stock.</w:t>
      </w:r>
    </w:p>
    <w:p w14:paraId="2D38F688" w14:textId="519DD84D" w:rsidR="007B6A7E" w:rsidRDefault="007B6A7E" w:rsidP="007B6A7E">
      <w:pPr>
        <w:tabs>
          <w:tab w:val="left" w:pos="3240"/>
        </w:tabs>
        <w:rPr>
          <w:rFonts w:eastAsia="Times New Roman" w:cs="Times New Roman"/>
          <w:szCs w:val="24"/>
        </w:rPr>
      </w:pPr>
      <w:r>
        <w:rPr>
          <w:rFonts w:eastAsia="Times New Roman" w:cs="Times New Roman"/>
          <w:szCs w:val="24"/>
        </w:rPr>
        <w:t xml:space="preserve"> </w:t>
      </w:r>
      <w:r w:rsidRPr="7FF91788">
        <w:rPr>
          <w:rFonts w:eastAsia="Times New Roman" w:cs="Times New Roman"/>
          <w:szCs w:val="24"/>
        </w:rPr>
        <w:t>Al mantener un inventario bien organizado y en constante rotación, las tiendas pueden asegurarse de que los productos estén frescos y en buen estado para su venta.</w:t>
      </w:r>
    </w:p>
    <w:p w14:paraId="7D56805E" w14:textId="1BBC5C63" w:rsidR="007B6A7E" w:rsidRDefault="007762A6" w:rsidP="007B6A7E">
      <w:pPr>
        <w:tabs>
          <w:tab w:val="left" w:pos="3240"/>
        </w:tabs>
        <w:rPr>
          <w:rFonts w:eastAsia="Times New Roman" w:cs="Times New Roman"/>
          <w:szCs w:val="24"/>
        </w:rPr>
      </w:pPr>
      <w:r>
        <w:rPr>
          <w:rFonts w:eastAsia="Times New Roman" w:cs="Times New Roman"/>
          <w:szCs w:val="24"/>
        </w:rPr>
        <w:t>O</w:t>
      </w:r>
      <w:r w:rsidR="007B6A7E" w:rsidRPr="51DE3465">
        <w:rPr>
          <w:rFonts w:eastAsia="Times New Roman" w:cs="Times New Roman"/>
          <w:szCs w:val="24"/>
        </w:rPr>
        <w:t xml:space="preserve">tra característica </w:t>
      </w:r>
      <w:r w:rsidR="007B6A7E">
        <w:rPr>
          <w:rFonts w:eastAsia="Times New Roman" w:cs="Times New Roman"/>
          <w:szCs w:val="24"/>
        </w:rPr>
        <w:t>importante</w:t>
      </w:r>
      <w:r w:rsidR="007B6A7E" w:rsidRPr="51DE3465">
        <w:rPr>
          <w:rFonts w:eastAsia="Times New Roman" w:cs="Times New Roman"/>
          <w:szCs w:val="24"/>
        </w:rPr>
        <w:t xml:space="preserve"> del sistema es la visualización de datos, mediante la cual se intentará expresar la mayor cantidad de información útil (como las dimensiones del almacén, disposición de anaqueles y productos dentro de los almacenes, y conclusiones generadas por el análisis de datos) para un entendimiento más accesible a los usuarios y así mismo como para </w:t>
      </w:r>
      <w:r w:rsidR="008837A1">
        <w:rPr>
          <w:rFonts w:eastAsia="Times New Roman" w:cs="Times New Roman"/>
          <w:szCs w:val="24"/>
        </w:rPr>
        <w:t>facilitar</w:t>
      </w:r>
      <w:r w:rsidR="007B6A7E" w:rsidRPr="51DE3465">
        <w:rPr>
          <w:rFonts w:eastAsia="Times New Roman" w:cs="Times New Roman"/>
          <w:szCs w:val="24"/>
        </w:rPr>
        <w:t xml:space="preserve"> posibles </w:t>
      </w:r>
      <w:r w:rsidR="00217042">
        <w:rPr>
          <w:rFonts w:eastAsia="Times New Roman" w:cs="Times New Roman"/>
          <w:szCs w:val="24"/>
        </w:rPr>
        <w:t>procesos</w:t>
      </w:r>
      <w:r w:rsidR="007B6A7E" w:rsidRPr="51DE3465">
        <w:rPr>
          <w:rFonts w:eastAsia="Times New Roman" w:cs="Times New Roman"/>
          <w:szCs w:val="24"/>
        </w:rPr>
        <w:t xml:space="preserve"> de capacitación.</w:t>
      </w:r>
    </w:p>
    <w:p w14:paraId="36306F36" w14:textId="71AE527F" w:rsidR="00A97282" w:rsidRDefault="00621708" w:rsidP="6B214210">
      <w:pPr>
        <w:tabs>
          <w:tab w:val="left" w:pos="3240"/>
        </w:tabs>
        <w:rPr>
          <w:rFonts w:eastAsia="Times New Roman" w:cs="Times New Roman"/>
          <w:szCs w:val="24"/>
        </w:rPr>
      </w:pPr>
      <w:r w:rsidRPr="4456508F">
        <w:rPr>
          <w:rFonts w:eastAsia="Times New Roman" w:cs="Times New Roman"/>
          <w:szCs w:val="24"/>
        </w:rPr>
        <w:t xml:space="preserve">El uso WMS e IMS ayudará a las tiendas de conveniencia en facilitar una rotación adecuada del inventario, organización de productos y proporcionar información valiosa para la toma de decisiones. </w:t>
      </w:r>
      <w:r w:rsidRPr="0AF66E4F">
        <w:rPr>
          <w:rFonts w:eastAsia="Times New Roman" w:cs="Times New Roman"/>
          <w:szCs w:val="24"/>
        </w:rPr>
        <w:t xml:space="preserve">En comparación con las alternativas en el mercado, </w:t>
      </w:r>
      <w:r w:rsidR="001A31F4">
        <w:rPr>
          <w:rFonts w:eastAsia="Times New Roman" w:cs="Times New Roman"/>
          <w:szCs w:val="24"/>
        </w:rPr>
        <w:t>nuestro</w:t>
      </w:r>
      <w:r w:rsidRPr="0AF66E4F">
        <w:rPr>
          <w:rFonts w:eastAsia="Times New Roman" w:cs="Times New Roman"/>
          <w:szCs w:val="24"/>
        </w:rPr>
        <w:t xml:space="preserve"> sistema</w:t>
      </w:r>
      <w:r w:rsidR="00693A19">
        <w:rPr>
          <w:rFonts w:eastAsia="Times New Roman" w:cs="Times New Roman"/>
          <w:szCs w:val="24"/>
        </w:rPr>
        <w:t>,</w:t>
      </w:r>
      <w:r w:rsidRPr="0AF66E4F">
        <w:rPr>
          <w:rFonts w:eastAsia="Times New Roman" w:cs="Times New Roman"/>
          <w:szCs w:val="24"/>
        </w:rPr>
        <w:t xml:space="preserve"> diseñado específicamente para las tiendas de conveniencia</w:t>
      </w:r>
      <w:r w:rsidR="002E6FAC">
        <w:rPr>
          <w:rFonts w:eastAsia="Times New Roman" w:cs="Times New Roman"/>
          <w:szCs w:val="24"/>
        </w:rPr>
        <w:t>, integra</w:t>
      </w:r>
      <w:r w:rsidR="00620DA7">
        <w:rPr>
          <w:rFonts w:eastAsia="Times New Roman" w:cs="Times New Roman"/>
          <w:szCs w:val="24"/>
        </w:rPr>
        <w:t xml:space="preserve"> </w:t>
      </w:r>
      <w:r w:rsidR="00C9297B">
        <w:rPr>
          <w:rFonts w:eastAsia="Times New Roman" w:cs="Times New Roman"/>
          <w:szCs w:val="24"/>
        </w:rPr>
        <w:t xml:space="preserve">las funcionalidades de </w:t>
      </w:r>
      <w:r w:rsidR="005B21EF">
        <w:rPr>
          <w:rFonts w:eastAsia="Times New Roman" w:cs="Times New Roman"/>
          <w:szCs w:val="24"/>
        </w:rPr>
        <w:t xml:space="preserve">gestión de almacén, </w:t>
      </w:r>
      <w:r w:rsidR="005B21EF" w:rsidRPr="0AF66E4F">
        <w:rPr>
          <w:rFonts w:eastAsia="Times New Roman" w:cs="Times New Roman"/>
          <w:szCs w:val="24"/>
        </w:rPr>
        <w:t>inventario</w:t>
      </w:r>
      <w:r w:rsidR="005B21EF">
        <w:rPr>
          <w:rFonts w:eastAsia="Times New Roman" w:cs="Times New Roman"/>
          <w:szCs w:val="24"/>
        </w:rPr>
        <w:t xml:space="preserve"> y la aplicación del análisis </w:t>
      </w:r>
      <w:r w:rsidR="002B3A59">
        <w:rPr>
          <w:rFonts w:eastAsia="Times New Roman" w:cs="Times New Roman"/>
          <w:szCs w:val="24"/>
        </w:rPr>
        <w:t>de datos, que, mediante la visualización de datos, hace</w:t>
      </w:r>
      <w:r w:rsidRPr="0AF66E4F">
        <w:rPr>
          <w:rFonts w:eastAsia="Times New Roman" w:cs="Times New Roman"/>
          <w:szCs w:val="24"/>
        </w:rPr>
        <w:t xml:space="preserve"> más accesible </w:t>
      </w:r>
      <w:r w:rsidR="002B3A59">
        <w:rPr>
          <w:rFonts w:eastAsia="Times New Roman" w:cs="Times New Roman"/>
          <w:szCs w:val="24"/>
        </w:rPr>
        <w:t>el uso</w:t>
      </w:r>
      <w:r w:rsidRPr="0AF66E4F">
        <w:rPr>
          <w:rFonts w:eastAsia="Times New Roman" w:cs="Times New Roman"/>
          <w:szCs w:val="24"/>
        </w:rPr>
        <w:t xml:space="preserve"> y capacitación</w:t>
      </w:r>
      <w:r w:rsidR="002B3A59">
        <w:rPr>
          <w:rFonts w:eastAsia="Times New Roman" w:cs="Times New Roman"/>
          <w:szCs w:val="24"/>
        </w:rPr>
        <w:t xml:space="preserve"> del sistema para potenciales </w:t>
      </w:r>
      <w:r w:rsidR="00C9297B">
        <w:rPr>
          <w:rFonts w:eastAsia="Times New Roman" w:cs="Times New Roman"/>
          <w:szCs w:val="24"/>
        </w:rPr>
        <w:t>clientes</w:t>
      </w:r>
      <w:r w:rsidRPr="0AF66E4F">
        <w:rPr>
          <w:rFonts w:eastAsia="Times New Roman" w:cs="Times New Roman"/>
          <w:szCs w:val="24"/>
        </w:rPr>
        <w:t>.</w:t>
      </w:r>
    </w:p>
    <w:p w14:paraId="75CA8838" w14:textId="7CD824C8" w:rsidR="006B2C67" w:rsidRDefault="0028056C" w:rsidP="6B214210">
      <w:pPr>
        <w:tabs>
          <w:tab w:val="left" w:pos="3240"/>
        </w:tabs>
        <w:rPr>
          <w:rFonts w:eastAsia="Times New Roman" w:cs="Times New Roman"/>
          <w:szCs w:val="24"/>
        </w:rPr>
      </w:pPr>
      <w:r w:rsidRPr="46E226A0">
        <w:rPr>
          <w:rFonts w:eastAsia="Times New Roman" w:cs="Times New Roman"/>
          <w:szCs w:val="24"/>
        </w:rPr>
        <w:t>Un factor relevante para considerar</w:t>
      </w:r>
      <w:r w:rsidR="009D774E" w:rsidRPr="46E226A0">
        <w:rPr>
          <w:rFonts w:eastAsia="Times New Roman" w:cs="Times New Roman"/>
          <w:szCs w:val="24"/>
        </w:rPr>
        <w:t xml:space="preserve"> es que </w:t>
      </w:r>
      <w:r w:rsidR="00D50798" w:rsidRPr="46E226A0">
        <w:rPr>
          <w:rFonts w:eastAsia="Times New Roman" w:cs="Times New Roman"/>
          <w:szCs w:val="24"/>
        </w:rPr>
        <w:t>las alternativas en el mercado pueden resultar en sistemas complejos y costosos que no están diseñados específicamente para las necesidades de las tiendas de conveniencia. Estos sistemas pueden ser difíciles de usar y pueden requerir una capacitación adicional para el personal e incluso los costos asociados con la adquisición, implementación y mantenimiento de estos sistemas pueden ser prohibitivos para los propietarios de tiendas de conveniencia con recursos limitados.</w:t>
      </w:r>
    </w:p>
    <w:p w14:paraId="725B68A3" w14:textId="23D02645" w:rsidR="008D5F63" w:rsidRDefault="008D5F63" w:rsidP="000E71A6">
      <w:pPr>
        <w:rPr>
          <w:rFonts w:eastAsia="Times New Roman" w:cs="Times New Roman"/>
          <w:szCs w:val="24"/>
        </w:rPr>
      </w:pPr>
      <w:r w:rsidRPr="5052EFE9">
        <w:rPr>
          <w:rFonts w:eastAsia="Times New Roman" w:cs="Times New Roman"/>
          <w:szCs w:val="24"/>
        </w:rPr>
        <w:br w:type="page"/>
      </w:r>
    </w:p>
    <w:p w14:paraId="4FDD25EC" w14:textId="103C0D73" w:rsidR="00583E01" w:rsidRDefault="00583E01" w:rsidP="004D7D63">
      <w:pPr>
        <w:pStyle w:val="Ttulo1"/>
        <w:jc w:val="center"/>
        <w:rPr>
          <w:rFonts w:ascii="Times New Roman" w:hAnsi="Times New Roman" w:cs="Times New Roman"/>
          <w:b/>
          <w:bCs/>
        </w:rPr>
      </w:pPr>
      <w:bookmarkStart w:id="112" w:name="_Toc148616119"/>
      <w:bookmarkStart w:id="113" w:name="_Toc148894712"/>
      <w:bookmarkStart w:id="114" w:name="_Toc148981404"/>
      <w:bookmarkStart w:id="115" w:name="_Toc148993421"/>
      <w:bookmarkStart w:id="116" w:name="_Toc149501218"/>
      <w:bookmarkStart w:id="117" w:name="_Toc149576087"/>
      <w:bookmarkStart w:id="118" w:name="_Toc150181498"/>
      <w:bookmarkStart w:id="119" w:name="_Toc150390635"/>
      <w:bookmarkStart w:id="120" w:name="_Toc150418219"/>
      <w:bookmarkStart w:id="121" w:name="_Toc151981443"/>
      <w:bookmarkStart w:id="122" w:name="_Toc151935491"/>
      <w:r w:rsidRPr="004D7D63">
        <w:rPr>
          <w:rFonts w:ascii="Times New Roman" w:hAnsi="Times New Roman" w:cs="Times New Roman"/>
          <w:b/>
          <w:bCs/>
        </w:rPr>
        <w:lastRenderedPageBreak/>
        <w:t>CAPÍTULO 2: ESTADO DEL ARTE</w:t>
      </w:r>
      <w:bookmarkEnd w:id="112"/>
      <w:bookmarkEnd w:id="113"/>
      <w:bookmarkEnd w:id="114"/>
      <w:bookmarkEnd w:id="115"/>
      <w:bookmarkEnd w:id="116"/>
      <w:bookmarkEnd w:id="117"/>
      <w:bookmarkEnd w:id="118"/>
      <w:bookmarkEnd w:id="119"/>
      <w:bookmarkEnd w:id="120"/>
      <w:bookmarkEnd w:id="121"/>
      <w:bookmarkEnd w:id="122"/>
    </w:p>
    <w:p w14:paraId="11125CF7" w14:textId="77777777" w:rsidR="00D84F88" w:rsidRDefault="00D84F88" w:rsidP="005F6F6A">
      <w:pPr>
        <w:rPr>
          <w:rFonts w:cs="Times New Roman"/>
          <w:szCs w:val="24"/>
        </w:rPr>
      </w:pPr>
    </w:p>
    <w:p w14:paraId="2D01FD65" w14:textId="25AC2399" w:rsidR="00923623" w:rsidRDefault="00D84F88" w:rsidP="005F6F6A">
      <w:pPr>
        <w:rPr>
          <w:rFonts w:cs="Times New Roman"/>
          <w:szCs w:val="24"/>
        </w:rPr>
      </w:pPr>
      <w:r w:rsidRPr="00D84F88">
        <w:rPr>
          <w:rFonts w:cs="Times New Roman"/>
          <w:szCs w:val="24"/>
        </w:rPr>
        <w:t xml:space="preserve">A lo largo de este capítulo, se presenta </w:t>
      </w:r>
      <w:r w:rsidR="009120A9">
        <w:rPr>
          <w:rFonts w:cs="Times New Roman"/>
          <w:szCs w:val="24"/>
        </w:rPr>
        <w:t>el resultado</w:t>
      </w:r>
      <w:r w:rsidRPr="00D84F88">
        <w:rPr>
          <w:rFonts w:cs="Times New Roman"/>
          <w:szCs w:val="24"/>
        </w:rPr>
        <w:t xml:space="preserve"> de la investigación </w:t>
      </w:r>
      <w:r w:rsidR="008B4A46">
        <w:rPr>
          <w:rFonts w:cs="Times New Roman"/>
          <w:szCs w:val="24"/>
        </w:rPr>
        <w:t>enfocada</w:t>
      </w:r>
      <w:r w:rsidRPr="00D84F88">
        <w:rPr>
          <w:rFonts w:cs="Times New Roman"/>
          <w:szCs w:val="24"/>
        </w:rPr>
        <w:t xml:space="preserve"> en productos </w:t>
      </w:r>
      <w:r w:rsidR="00B2292A">
        <w:rPr>
          <w:rFonts w:cs="Times New Roman"/>
          <w:szCs w:val="24"/>
        </w:rPr>
        <w:t>de</w:t>
      </w:r>
      <w:r w:rsidRPr="00D84F88">
        <w:rPr>
          <w:rFonts w:cs="Times New Roman"/>
          <w:szCs w:val="24"/>
        </w:rPr>
        <w:t xml:space="preserve"> software</w:t>
      </w:r>
      <w:r w:rsidR="001631BF">
        <w:rPr>
          <w:rFonts w:cs="Times New Roman"/>
          <w:szCs w:val="24"/>
        </w:rPr>
        <w:t xml:space="preserve"> gratui</w:t>
      </w:r>
      <w:r w:rsidR="009120A9">
        <w:rPr>
          <w:rFonts w:cs="Times New Roman"/>
          <w:szCs w:val="24"/>
        </w:rPr>
        <w:t>to</w:t>
      </w:r>
      <w:r w:rsidR="001631BF">
        <w:rPr>
          <w:rFonts w:cs="Times New Roman"/>
          <w:szCs w:val="24"/>
        </w:rPr>
        <w:t xml:space="preserve"> o de paga que han sido</w:t>
      </w:r>
      <w:r w:rsidR="003C1CE8">
        <w:rPr>
          <w:rFonts w:cs="Times New Roman"/>
          <w:szCs w:val="24"/>
        </w:rPr>
        <w:t xml:space="preserve"> </w:t>
      </w:r>
      <w:r w:rsidR="009120A9">
        <w:rPr>
          <w:rFonts w:cs="Times New Roman"/>
          <w:szCs w:val="24"/>
        </w:rPr>
        <w:t>elegidos</w:t>
      </w:r>
      <w:r w:rsidRPr="00D84F88">
        <w:rPr>
          <w:rFonts w:cs="Times New Roman"/>
          <w:szCs w:val="24"/>
        </w:rPr>
        <w:t xml:space="preserve"> para abordar las necesidades específicas de la gestión de almacenes e inventarios en el </w:t>
      </w:r>
      <w:r w:rsidR="009120A9">
        <w:rPr>
          <w:rFonts w:cs="Times New Roman"/>
          <w:szCs w:val="24"/>
        </w:rPr>
        <w:t xml:space="preserve">contexto </w:t>
      </w:r>
      <w:r w:rsidRPr="00D84F88">
        <w:rPr>
          <w:rFonts w:cs="Times New Roman"/>
          <w:szCs w:val="24"/>
        </w:rPr>
        <w:t xml:space="preserve">de </w:t>
      </w:r>
      <w:r w:rsidR="009120A9">
        <w:rPr>
          <w:rFonts w:cs="Times New Roman"/>
          <w:szCs w:val="24"/>
        </w:rPr>
        <w:t>las</w:t>
      </w:r>
      <w:r w:rsidRPr="00D84F88">
        <w:rPr>
          <w:rFonts w:cs="Times New Roman"/>
          <w:szCs w:val="24"/>
        </w:rPr>
        <w:t xml:space="preserve"> tiendas de conveniencia. </w:t>
      </w:r>
    </w:p>
    <w:p w14:paraId="77A16E8B" w14:textId="4A9C9B7A" w:rsidR="00D84F88" w:rsidRPr="00747E5E" w:rsidRDefault="000F53F0" w:rsidP="00747E5E">
      <w:pPr>
        <w:rPr>
          <w:rFonts w:cs="Times New Roman"/>
          <w:szCs w:val="24"/>
        </w:rPr>
      </w:pPr>
      <w:r>
        <w:rPr>
          <w:rFonts w:cs="Times New Roman"/>
          <w:szCs w:val="24"/>
        </w:rPr>
        <w:t>Para complementar</w:t>
      </w:r>
      <w:r w:rsidR="00D84F88" w:rsidRPr="00D84F88">
        <w:rPr>
          <w:rFonts w:cs="Times New Roman"/>
          <w:szCs w:val="24"/>
        </w:rPr>
        <w:t xml:space="preserve"> este análisis, se detallan las características, funcionalidades y costos de estas soluciones, con el propósito de establecer una comparación con nuestra propuesta</w:t>
      </w:r>
      <w:r w:rsidR="00947369">
        <w:rPr>
          <w:rFonts w:cs="Times New Roman"/>
          <w:szCs w:val="24"/>
        </w:rPr>
        <w:t xml:space="preserve"> de solución </w:t>
      </w:r>
      <w:r w:rsidR="00D60296">
        <w:rPr>
          <w:rFonts w:cs="Times New Roman"/>
          <w:szCs w:val="24"/>
        </w:rPr>
        <w:t>al problema</w:t>
      </w:r>
      <w:r w:rsidR="00D84F88" w:rsidRPr="00D84F88">
        <w:rPr>
          <w:rFonts w:cs="Times New Roman"/>
          <w:szCs w:val="24"/>
        </w:rPr>
        <w:t>.</w:t>
      </w:r>
      <w:bookmarkStart w:id="123" w:name="_Toc148616120"/>
      <w:bookmarkStart w:id="124" w:name="_Toc148894713"/>
      <w:bookmarkStart w:id="125" w:name="_Toc148981405"/>
    </w:p>
    <w:p w14:paraId="7E30D761" w14:textId="77777777" w:rsidR="006E07EA" w:rsidRDefault="006E07EA" w:rsidP="006B2C67">
      <w:pPr>
        <w:pStyle w:val="Ttulo2"/>
        <w:rPr>
          <w:rFonts w:ascii="Times New Roman" w:hAnsi="Times New Roman" w:cs="Times New Roman"/>
          <w:b/>
          <w:bCs/>
        </w:rPr>
      </w:pPr>
      <w:bookmarkStart w:id="126" w:name="_Toc148993422"/>
      <w:bookmarkStart w:id="127" w:name="_Toc149501219"/>
      <w:bookmarkStart w:id="128" w:name="_Toc149576088"/>
      <w:bookmarkStart w:id="129" w:name="_Toc150181499"/>
      <w:bookmarkStart w:id="130" w:name="_Toc150390636"/>
      <w:bookmarkStart w:id="131" w:name="_Toc150418220"/>
    </w:p>
    <w:p w14:paraId="24469B3E" w14:textId="7DA6690D" w:rsidR="001540DD" w:rsidRPr="00D20696" w:rsidRDefault="002C7529" w:rsidP="006B2C67">
      <w:pPr>
        <w:pStyle w:val="Ttulo2"/>
        <w:rPr>
          <w:rFonts w:ascii="Times New Roman" w:hAnsi="Times New Roman" w:cs="Times New Roman"/>
          <w:b/>
          <w:bCs/>
        </w:rPr>
      </w:pPr>
      <w:bookmarkStart w:id="132" w:name="_Toc151981444"/>
      <w:bookmarkStart w:id="133" w:name="_Toc151935492"/>
      <w:r w:rsidRPr="00D20696">
        <w:rPr>
          <w:rFonts w:ascii="Times New Roman" w:hAnsi="Times New Roman" w:cs="Times New Roman"/>
          <w:b/>
          <w:bCs/>
        </w:rPr>
        <w:t xml:space="preserve">2.1 </w:t>
      </w:r>
      <w:bookmarkEnd w:id="123"/>
      <w:r w:rsidR="00C10594">
        <w:rPr>
          <w:rFonts w:ascii="Times New Roman" w:hAnsi="Times New Roman" w:cs="Times New Roman"/>
          <w:b/>
          <w:bCs/>
        </w:rPr>
        <w:t>Software</w:t>
      </w:r>
      <w:r w:rsidR="00D20696">
        <w:rPr>
          <w:rFonts w:ascii="Times New Roman" w:hAnsi="Times New Roman" w:cs="Times New Roman"/>
          <w:b/>
          <w:bCs/>
        </w:rPr>
        <w:t xml:space="preserve"> de paga</w:t>
      </w:r>
      <w:bookmarkEnd w:id="124"/>
      <w:bookmarkEnd w:id="125"/>
      <w:bookmarkEnd w:id="126"/>
      <w:bookmarkEnd w:id="127"/>
      <w:bookmarkEnd w:id="128"/>
      <w:bookmarkEnd w:id="129"/>
      <w:bookmarkEnd w:id="130"/>
      <w:bookmarkEnd w:id="131"/>
      <w:bookmarkEnd w:id="132"/>
      <w:bookmarkEnd w:id="133"/>
    </w:p>
    <w:p w14:paraId="26ED9DD7" w14:textId="063F81B7" w:rsidR="00541593" w:rsidRPr="00541593" w:rsidRDefault="00212257" w:rsidP="00541593">
      <w:pPr>
        <w:rPr>
          <w:rFonts w:cs="Times New Roman"/>
          <w:szCs w:val="24"/>
        </w:rPr>
      </w:pPr>
      <w:r>
        <w:rPr>
          <w:rFonts w:cs="Times New Roman"/>
          <w:szCs w:val="24"/>
        </w:rPr>
        <w:t>De acuerdo</w:t>
      </w:r>
      <w:r w:rsidR="00922C18">
        <w:rPr>
          <w:rFonts w:cs="Times New Roman"/>
          <w:szCs w:val="24"/>
        </w:rPr>
        <w:t xml:space="preserve"> </w:t>
      </w:r>
      <w:r w:rsidR="00922C18" w:rsidRPr="00922C18">
        <w:rPr>
          <w:rFonts w:cs="Times New Roman"/>
          <w:szCs w:val="24"/>
        </w:rPr>
        <w:t>resultados de la investigación llevada a cabo, se han identificado divers</w:t>
      </w:r>
      <w:r w:rsidR="004B2777">
        <w:rPr>
          <w:rFonts w:cs="Times New Roman"/>
          <w:szCs w:val="24"/>
        </w:rPr>
        <w:t>os recursos</w:t>
      </w:r>
      <w:r w:rsidR="00922C18" w:rsidRPr="00922C18">
        <w:rPr>
          <w:rFonts w:cs="Times New Roman"/>
          <w:szCs w:val="24"/>
        </w:rPr>
        <w:t xml:space="preserve"> disponibles en el mercado para la gestión del almacén. Est</w:t>
      </w:r>
      <w:r w:rsidR="004B2777">
        <w:rPr>
          <w:rFonts w:cs="Times New Roman"/>
          <w:szCs w:val="24"/>
        </w:rPr>
        <w:t>os recursos</w:t>
      </w:r>
      <w:r w:rsidR="00922C18" w:rsidRPr="00922C18">
        <w:rPr>
          <w:rFonts w:cs="Times New Roman"/>
          <w:szCs w:val="24"/>
        </w:rPr>
        <w:t xml:space="preserve"> pueden ser </w:t>
      </w:r>
      <w:r w:rsidR="00CD52E0">
        <w:rPr>
          <w:rFonts w:cs="Times New Roman"/>
          <w:szCs w:val="24"/>
        </w:rPr>
        <w:t>software</w:t>
      </w:r>
      <w:r w:rsidR="00922C18" w:rsidRPr="00922C18">
        <w:rPr>
          <w:rFonts w:cs="Times New Roman"/>
          <w:szCs w:val="24"/>
        </w:rPr>
        <w:t xml:space="preserve"> de pago o servicios que requieren una cotización </w:t>
      </w:r>
      <w:r w:rsidR="0008020B">
        <w:rPr>
          <w:rFonts w:cs="Times New Roman"/>
          <w:szCs w:val="24"/>
        </w:rPr>
        <w:t xml:space="preserve">de </w:t>
      </w:r>
      <w:r w:rsidR="00922C18" w:rsidRPr="00922C18">
        <w:rPr>
          <w:rFonts w:cs="Times New Roman"/>
          <w:szCs w:val="24"/>
        </w:rPr>
        <w:t>las empresas proveedoras. En esta sección del documento</w:t>
      </w:r>
      <w:r w:rsidR="0008020B">
        <w:rPr>
          <w:rFonts w:cs="Times New Roman"/>
          <w:szCs w:val="24"/>
        </w:rPr>
        <w:t xml:space="preserve"> se muestra</w:t>
      </w:r>
      <w:r w:rsidR="00922C18" w:rsidRPr="00922C18">
        <w:rPr>
          <w:rFonts w:cs="Times New Roman"/>
          <w:szCs w:val="24"/>
        </w:rPr>
        <w:t xml:space="preserve"> e</w:t>
      </w:r>
      <w:r w:rsidR="0008020B">
        <w:rPr>
          <w:rFonts w:cs="Times New Roman"/>
          <w:szCs w:val="24"/>
        </w:rPr>
        <w:t>l</w:t>
      </w:r>
      <w:r w:rsidR="00922C18" w:rsidRPr="00922C18">
        <w:rPr>
          <w:rFonts w:cs="Times New Roman"/>
          <w:szCs w:val="24"/>
        </w:rPr>
        <w:t xml:space="preserve"> análisis de </w:t>
      </w:r>
      <w:r w:rsidR="00CD52E0">
        <w:rPr>
          <w:rFonts w:cs="Times New Roman"/>
          <w:szCs w:val="24"/>
        </w:rPr>
        <w:t>los recursos antes mencionados</w:t>
      </w:r>
      <w:r w:rsidR="00922C18" w:rsidRPr="00922C18">
        <w:rPr>
          <w:rFonts w:cs="Times New Roman"/>
          <w:szCs w:val="24"/>
        </w:rPr>
        <w:t xml:space="preserve"> de pago disponibles</w:t>
      </w:r>
      <w:r w:rsidR="0008020B">
        <w:rPr>
          <w:rFonts w:cs="Times New Roman"/>
          <w:szCs w:val="24"/>
        </w:rPr>
        <w:t>.</w:t>
      </w:r>
    </w:p>
    <w:p w14:paraId="44942F9D" w14:textId="32C390A9" w:rsidR="005D51A0" w:rsidRPr="00D20696" w:rsidRDefault="006A2811" w:rsidP="006B2C67">
      <w:pPr>
        <w:pStyle w:val="Ttulo3"/>
        <w:rPr>
          <w:rFonts w:cs="Times New Roman"/>
          <w:b/>
          <w:bCs/>
        </w:rPr>
      </w:pPr>
      <w:bookmarkStart w:id="134" w:name="_Toc148894714"/>
      <w:bookmarkStart w:id="135" w:name="_Toc148981406"/>
      <w:bookmarkStart w:id="136" w:name="_Toc148993423"/>
      <w:bookmarkStart w:id="137" w:name="_Toc149501220"/>
      <w:bookmarkStart w:id="138" w:name="_Toc149576089"/>
      <w:bookmarkStart w:id="139" w:name="_Toc150181500"/>
      <w:bookmarkStart w:id="140" w:name="_Toc150390637"/>
      <w:bookmarkStart w:id="141" w:name="_Toc150418221"/>
      <w:bookmarkStart w:id="142" w:name="_Toc151981445"/>
      <w:bookmarkStart w:id="143" w:name="_Toc151935493"/>
      <w:r w:rsidRPr="00D20696">
        <w:rPr>
          <w:rFonts w:cs="Times New Roman"/>
          <w:b/>
          <w:bCs/>
        </w:rPr>
        <w:t>2.1</w:t>
      </w:r>
      <w:r w:rsidR="00C81FF5" w:rsidRPr="00D20696">
        <w:rPr>
          <w:rFonts w:cs="Times New Roman"/>
          <w:b/>
          <w:bCs/>
        </w:rPr>
        <w:t>.1</w:t>
      </w:r>
      <w:r w:rsidRPr="00D20696">
        <w:rPr>
          <w:rFonts w:cs="Times New Roman"/>
          <w:b/>
          <w:bCs/>
        </w:rPr>
        <w:t xml:space="preserve"> </w:t>
      </w:r>
      <w:proofErr w:type="spellStart"/>
      <w:r w:rsidR="00817EF0" w:rsidRPr="00D20696">
        <w:rPr>
          <w:rFonts w:cs="Times New Roman"/>
          <w:b/>
          <w:bCs/>
        </w:rPr>
        <w:t>K</w:t>
      </w:r>
      <w:r w:rsidR="008E60AE" w:rsidRPr="00D20696">
        <w:rPr>
          <w:rFonts w:cs="Times New Roman"/>
          <w:b/>
          <w:bCs/>
        </w:rPr>
        <w:t>ö</w:t>
      </w:r>
      <w:r w:rsidR="00817EF0" w:rsidRPr="00D20696">
        <w:rPr>
          <w:rFonts w:cs="Times New Roman"/>
          <w:b/>
          <w:bCs/>
        </w:rPr>
        <w:t>rber</w:t>
      </w:r>
      <w:proofErr w:type="spellEnd"/>
      <w:r w:rsidR="00817EF0" w:rsidRPr="00D20696">
        <w:rPr>
          <w:rFonts w:cs="Times New Roman"/>
          <w:b/>
          <w:bCs/>
        </w:rPr>
        <w:t xml:space="preserve"> </w:t>
      </w:r>
      <w:r w:rsidR="002203D1" w:rsidRPr="00D20696">
        <w:rPr>
          <w:rFonts w:cs="Times New Roman"/>
          <w:b/>
          <w:bCs/>
        </w:rPr>
        <w:t xml:space="preserve">(antes </w:t>
      </w:r>
      <w:proofErr w:type="spellStart"/>
      <w:r w:rsidR="002203D1" w:rsidRPr="00D20696">
        <w:rPr>
          <w:rFonts w:cs="Times New Roman"/>
          <w:b/>
          <w:bCs/>
        </w:rPr>
        <w:t>HighJump</w:t>
      </w:r>
      <w:proofErr w:type="spellEnd"/>
      <w:r w:rsidR="002203D1" w:rsidRPr="00D20696">
        <w:rPr>
          <w:rFonts w:cs="Times New Roman"/>
          <w:b/>
          <w:bCs/>
        </w:rPr>
        <w:t xml:space="preserve"> WMS)</w:t>
      </w:r>
      <w:bookmarkEnd w:id="134"/>
      <w:bookmarkEnd w:id="135"/>
      <w:bookmarkEnd w:id="136"/>
      <w:bookmarkEnd w:id="137"/>
      <w:bookmarkEnd w:id="138"/>
      <w:bookmarkEnd w:id="139"/>
      <w:bookmarkEnd w:id="140"/>
      <w:bookmarkEnd w:id="141"/>
      <w:bookmarkEnd w:id="142"/>
      <w:bookmarkEnd w:id="143"/>
      <w:r w:rsidR="00806E95" w:rsidRPr="00D20696">
        <w:rPr>
          <w:rFonts w:cs="Times New Roman"/>
          <w:b/>
          <w:bCs/>
        </w:rPr>
        <w:t xml:space="preserve"> </w:t>
      </w:r>
    </w:p>
    <w:p w14:paraId="631BCD1C" w14:textId="415967A4" w:rsidR="00A34C8E" w:rsidRPr="0040378C" w:rsidRDefault="00E00472" w:rsidP="0040378C">
      <w:pPr>
        <w:tabs>
          <w:tab w:val="left" w:pos="3240"/>
        </w:tabs>
        <w:spacing w:line="240" w:lineRule="auto"/>
        <w:rPr>
          <w:rFonts w:eastAsia="Times New Roman" w:cs="Times New Roman"/>
          <w:szCs w:val="24"/>
        </w:rPr>
      </w:pPr>
      <w:proofErr w:type="spellStart"/>
      <w:r>
        <w:rPr>
          <w:rFonts w:eastAsia="Times New Roman" w:cs="Times New Roman"/>
          <w:szCs w:val="24"/>
        </w:rPr>
        <w:t>Körber</w:t>
      </w:r>
      <w:proofErr w:type="spellEnd"/>
      <w:r w:rsidR="0040378C" w:rsidRPr="0040378C">
        <w:rPr>
          <w:rFonts w:eastAsia="Times New Roman" w:cs="Times New Roman"/>
          <w:szCs w:val="24"/>
        </w:rPr>
        <w:t xml:space="preserve"> es una solución de software diseñada para optimizar y gestionar eficientemente las operaciones de un almacén o centro de distribución. Esta herramienta se utiliza en una variedad de industrias, incluyendo logística, fabricación y comercio minorista, para mejorar la visibilidad, la precisión y la productividad en el manejo de inventario y la ejecución de pedidos</w:t>
      </w:r>
      <w:r w:rsidR="00114F5F">
        <w:rPr>
          <w:rFonts w:eastAsia="Times New Roman" w:cs="Times New Roman"/>
          <w:szCs w:val="24"/>
        </w:rPr>
        <w:t xml:space="preserve"> </w:t>
      </w:r>
      <w:r w:rsidR="00DA5BC8">
        <w:rPr>
          <w:rFonts w:eastAsia="Times New Roman" w:cs="Times New Roman"/>
          <w:szCs w:val="24"/>
        </w:rPr>
        <w:fldChar w:fldCharType="begin"/>
      </w:r>
      <w:r w:rsidR="007D7E7F">
        <w:rPr>
          <w:rFonts w:eastAsia="Times New Roman" w:cs="Times New Roman"/>
          <w:szCs w:val="24"/>
        </w:rPr>
        <w:instrText xml:space="preserve"> ADDIN ZOTERO_ITEM CSL_CITATION {"citationID":"VrVsx9fw","properties":{"formattedCitation":"[5]","plainCitation":"[5]","noteIndex":0},"citationItems":[{"id":30,"uris":["http://zotero.org/users/12776228/items/WLAMQRP6"],"itemData":{"id":30,"type":"post-weblog","container-title":"Warehouse Management Systems","genre":"Sitio web empresarial","language":"eng","license":"Körber AG","title":"Warehouse Management Systems","title-short":"WMS","URL":"https://www.koerber-supplychain-software.com/en/supply-chain-solutions/warehouse-management-systems","author":[{"family":"Körber","given":"AG"}],"accessed":{"date-parts":[["2023",10,18]]},"issued":{"date-parts":[["2023",10,18]]}}}],"schema":"https://github.com/citation-style-language/schema/raw/master/csl-citation.json"} </w:instrText>
      </w:r>
      <w:r w:rsidR="00DA5BC8">
        <w:rPr>
          <w:rFonts w:eastAsia="Times New Roman" w:cs="Times New Roman"/>
          <w:szCs w:val="24"/>
        </w:rPr>
        <w:fldChar w:fldCharType="separate"/>
      </w:r>
      <w:r w:rsidR="007D7E7F" w:rsidRPr="007D7E7F">
        <w:rPr>
          <w:rFonts w:cs="Times New Roman"/>
        </w:rPr>
        <w:t>[5]</w:t>
      </w:r>
      <w:r w:rsidR="00DA5BC8">
        <w:rPr>
          <w:rFonts w:eastAsia="Times New Roman" w:cs="Times New Roman"/>
          <w:szCs w:val="24"/>
        </w:rPr>
        <w:fldChar w:fldCharType="end"/>
      </w:r>
      <w:r w:rsidR="00114F5F">
        <w:rPr>
          <w:rFonts w:eastAsia="Times New Roman" w:cs="Times New Roman"/>
          <w:szCs w:val="24"/>
        </w:rPr>
        <w:t>.</w:t>
      </w:r>
      <w:r w:rsidR="00306707">
        <w:rPr>
          <w:rFonts w:eastAsia="Times New Roman" w:cs="Times New Roman"/>
          <w:szCs w:val="24"/>
        </w:rPr>
        <w:t xml:space="preserve"> </w:t>
      </w:r>
      <w:r w:rsidR="002E3B9E">
        <w:rPr>
          <w:rFonts w:eastAsia="Times New Roman" w:cs="Times New Roman"/>
          <w:szCs w:val="24"/>
        </w:rPr>
        <w:t>Como parte d</w:t>
      </w:r>
      <w:r w:rsidR="009640F0">
        <w:rPr>
          <w:rFonts w:eastAsia="Times New Roman" w:cs="Times New Roman"/>
          <w:szCs w:val="24"/>
        </w:rPr>
        <w:t xml:space="preserve">e </w:t>
      </w:r>
      <w:r w:rsidR="00CB78D6">
        <w:rPr>
          <w:rFonts w:eastAsia="Times New Roman" w:cs="Times New Roman"/>
          <w:szCs w:val="24"/>
        </w:rPr>
        <w:t xml:space="preserve">los servicios que ofrece la herramienta se </w:t>
      </w:r>
      <w:r w:rsidR="00BA0959">
        <w:rPr>
          <w:rFonts w:eastAsia="Times New Roman" w:cs="Times New Roman"/>
          <w:szCs w:val="24"/>
        </w:rPr>
        <w:t>presentan l</w:t>
      </w:r>
      <w:r w:rsidR="00AE2E06">
        <w:rPr>
          <w:rFonts w:eastAsia="Times New Roman" w:cs="Times New Roman"/>
          <w:szCs w:val="24"/>
        </w:rPr>
        <w:t xml:space="preserve">as siguientes funcionalidades teniendo en cuenta que </w:t>
      </w:r>
      <w:r w:rsidR="005E52BF">
        <w:rPr>
          <w:rFonts w:eastAsia="Times New Roman" w:cs="Times New Roman"/>
          <w:szCs w:val="24"/>
        </w:rPr>
        <w:t>van dirigid</w:t>
      </w:r>
      <w:r w:rsidR="0054429E">
        <w:rPr>
          <w:rFonts w:eastAsia="Times New Roman" w:cs="Times New Roman"/>
          <w:szCs w:val="24"/>
        </w:rPr>
        <w:t>a</w:t>
      </w:r>
      <w:r w:rsidR="005E52BF">
        <w:rPr>
          <w:rFonts w:eastAsia="Times New Roman" w:cs="Times New Roman"/>
          <w:szCs w:val="24"/>
        </w:rPr>
        <w:t xml:space="preserve">s a las </w:t>
      </w:r>
      <w:r w:rsidR="00607470">
        <w:rPr>
          <w:rFonts w:eastAsia="Times New Roman" w:cs="Times New Roman"/>
          <w:szCs w:val="24"/>
        </w:rPr>
        <w:t>pequeñas y medianas empresas</w:t>
      </w:r>
      <w:r w:rsidR="00F47049">
        <w:rPr>
          <w:rFonts w:eastAsia="Times New Roman" w:cs="Times New Roman"/>
          <w:szCs w:val="24"/>
        </w:rPr>
        <w:t xml:space="preserve"> que manejan </w:t>
      </w:r>
      <w:r w:rsidR="007E4BB5">
        <w:rPr>
          <w:rFonts w:eastAsia="Times New Roman" w:cs="Times New Roman"/>
          <w:szCs w:val="24"/>
        </w:rPr>
        <w:t>WMS</w:t>
      </w:r>
      <w:r w:rsidR="00D8634A">
        <w:rPr>
          <w:rFonts w:eastAsia="Times New Roman" w:cs="Times New Roman"/>
          <w:szCs w:val="24"/>
        </w:rPr>
        <w:t>:</w:t>
      </w:r>
    </w:p>
    <w:p w14:paraId="43E0E4AD" w14:textId="77777777" w:rsidR="009C3C5D"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Gestión de inventario:</w:t>
      </w:r>
      <w:r w:rsidR="00D8634A" w:rsidRPr="00AB5531">
        <w:rPr>
          <w:rFonts w:eastAsia="Times New Roman" w:cs="Times New Roman"/>
          <w:b/>
          <w:szCs w:val="24"/>
        </w:rPr>
        <w:t xml:space="preserve"> </w:t>
      </w:r>
    </w:p>
    <w:p w14:paraId="538123BD" w14:textId="486359C9" w:rsidR="00356CED" w:rsidRDefault="00356CED"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w:t>
      </w:r>
      <w:r w:rsidR="0040378C" w:rsidRPr="0006324F">
        <w:rPr>
          <w:rFonts w:eastAsia="Times New Roman" w:cs="Times New Roman"/>
          <w:szCs w:val="24"/>
        </w:rPr>
        <w:t xml:space="preserve">ontrol preciso del inventario en tiempo real. </w:t>
      </w:r>
    </w:p>
    <w:p w14:paraId="0EAB3284" w14:textId="7F82A86F" w:rsidR="0040378C" w:rsidRPr="0006324F" w:rsidRDefault="00356CED"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S</w:t>
      </w:r>
      <w:r w:rsidR="0040378C" w:rsidRPr="0006324F">
        <w:rPr>
          <w:rFonts w:eastAsia="Times New Roman" w:cs="Times New Roman"/>
          <w:szCs w:val="24"/>
        </w:rPr>
        <w:t>eguimiento de la ubicación, cantidad y estado de los productos en el almacén.</w:t>
      </w:r>
    </w:p>
    <w:p w14:paraId="6F66ED11" w14:textId="77777777" w:rsidR="00356CED"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 xml:space="preserve">Optimización de rutas: </w:t>
      </w:r>
    </w:p>
    <w:p w14:paraId="35CFC617" w14:textId="77777777" w:rsidR="00AA14DC" w:rsidRDefault="002F750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yuda a optimizar la selección de rutas</w:t>
      </w:r>
      <w:r w:rsidR="00AA14DC">
        <w:rPr>
          <w:rFonts w:eastAsia="Times New Roman" w:cs="Times New Roman"/>
          <w:szCs w:val="24"/>
        </w:rPr>
        <w:t>.</w:t>
      </w:r>
    </w:p>
    <w:p w14:paraId="7FDEEEDA" w14:textId="75DBA815"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signación de tareas para minimizar los tiempos de recogida y entrega.</w:t>
      </w:r>
    </w:p>
    <w:p w14:paraId="5E414194" w14:textId="77777777" w:rsidR="00AA14DC" w:rsidRPr="00AB5531" w:rsidRDefault="0040378C" w:rsidP="003E76CB">
      <w:pPr>
        <w:pStyle w:val="Prrafodelista"/>
        <w:numPr>
          <w:ilvl w:val="0"/>
          <w:numId w:val="3"/>
        </w:numPr>
        <w:tabs>
          <w:tab w:val="left" w:pos="3240"/>
        </w:tabs>
        <w:spacing w:line="240" w:lineRule="auto"/>
        <w:rPr>
          <w:rFonts w:eastAsia="Times New Roman" w:cs="Times New Roman"/>
          <w:b/>
          <w:szCs w:val="24"/>
        </w:rPr>
      </w:pPr>
      <w:r w:rsidRPr="00AB5531">
        <w:rPr>
          <w:rFonts w:eastAsia="Times New Roman" w:cs="Times New Roman"/>
          <w:b/>
          <w:szCs w:val="24"/>
        </w:rPr>
        <w:t xml:space="preserve">Recepción y despacho de mercancías: </w:t>
      </w:r>
    </w:p>
    <w:p w14:paraId="064E603D" w14:textId="77777777" w:rsidR="00AA14DC"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F</w:t>
      </w:r>
      <w:r w:rsidR="0040378C" w:rsidRPr="0006324F">
        <w:rPr>
          <w:rFonts w:eastAsia="Times New Roman" w:cs="Times New Roman"/>
          <w:szCs w:val="24"/>
        </w:rPr>
        <w:t>acilita la recepción eficiente de productos</w:t>
      </w:r>
      <w:r>
        <w:rPr>
          <w:rFonts w:eastAsia="Times New Roman" w:cs="Times New Roman"/>
          <w:szCs w:val="24"/>
        </w:rPr>
        <w:t>.</w:t>
      </w:r>
    </w:p>
    <w:p w14:paraId="63CA1C72" w14:textId="77777777" w:rsidR="00AA14DC"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V</w:t>
      </w:r>
      <w:r w:rsidR="0040378C" w:rsidRPr="0006324F">
        <w:rPr>
          <w:rFonts w:eastAsia="Times New Roman" w:cs="Times New Roman"/>
          <w:szCs w:val="24"/>
        </w:rPr>
        <w:t>erificación de calidad</w:t>
      </w:r>
      <w:r>
        <w:rPr>
          <w:rFonts w:eastAsia="Times New Roman" w:cs="Times New Roman"/>
          <w:szCs w:val="24"/>
        </w:rPr>
        <w:t>.</w:t>
      </w:r>
    </w:p>
    <w:p w14:paraId="4F279F8F" w14:textId="007A44AA"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P</w:t>
      </w:r>
      <w:r w:rsidR="0040378C" w:rsidRPr="0006324F">
        <w:rPr>
          <w:rFonts w:eastAsia="Times New Roman" w:cs="Times New Roman"/>
          <w:szCs w:val="24"/>
        </w:rPr>
        <w:t>reparación de pedidos para su envío, asegurando la exactitud y la rapidez en el proceso.</w:t>
      </w:r>
    </w:p>
    <w:p w14:paraId="0214F524" w14:textId="77777777" w:rsidR="00AA14DC"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Administración de pedidos:</w:t>
      </w:r>
      <w:r w:rsidR="00D8634A" w:rsidRPr="00FD225B">
        <w:rPr>
          <w:rFonts w:eastAsia="Times New Roman" w:cs="Times New Roman"/>
          <w:b/>
          <w:szCs w:val="24"/>
        </w:rPr>
        <w:t xml:space="preserve"> </w:t>
      </w:r>
    </w:p>
    <w:p w14:paraId="18313052" w14:textId="1817782E" w:rsidR="0040378C" w:rsidRPr="0006324F" w:rsidRDefault="00AA14DC"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dministrar pedidos entrantes y salientes, gestionando prioridades y asignando recursos de manera eficiente.</w:t>
      </w:r>
    </w:p>
    <w:p w14:paraId="206E2B9C" w14:textId="77777777" w:rsidR="00AA14DC"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Cumplimiento normativo: </w:t>
      </w:r>
    </w:p>
    <w:p w14:paraId="48A4F16B" w14:textId="5CEC3D48"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w:t>
      </w:r>
      <w:r w:rsidR="0040378C" w:rsidRPr="0006324F">
        <w:rPr>
          <w:rFonts w:eastAsia="Times New Roman" w:cs="Times New Roman"/>
          <w:szCs w:val="24"/>
        </w:rPr>
        <w:t>umplir con regulaciones y estándares de la industria, como las normas de seguridad y trazabilidad.</w:t>
      </w:r>
    </w:p>
    <w:p w14:paraId="56D9404C"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Integración con otros sistemas: </w:t>
      </w:r>
    </w:p>
    <w:p w14:paraId="5AFF9D8A" w14:textId="5033BA2E"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Integración</w:t>
      </w:r>
      <w:r w:rsidR="0040378C" w:rsidRPr="0006324F">
        <w:rPr>
          <w:rFonts w:eastAsia="Times New Roman" w:cs="Times New Roman"/>
          <w:szCs w:val="24"/>
        </w:rPr>
        <w:t xml:space="preserve"> con sistemas ERP (Enterprise </w:t>
      </w:r>
      <w:proofErr w:type="spellStart"/>
      <w:r w:rsidR="0040378C" w:rsidRPr="0006324F">
        <w:rPr>
          <w:rFonts w:eastAsia="Times New Roman" w:cs="Times New Roman"/>
          <w:szCs w:val="24"/>
        </w:rPr>
        <w:t>Resource</w:t>
      </w:r>
      <w:proofErr w:type="spellEnd"/>
      <w:r w:rsidR="0040378C" w:rsidRPr="0006324F">
        <w:rPr>
          <w:rFonts w:eastAsia="Times New Roman" w:cs="Times New Roman"/>
          <w:szCs w:val="24"/>
        </w:rPr>
        <w:t xml:space="preserve"> </w:t>
      </w:r>
      <w:proofErr w:type="spellStart"/>
      <w:r w:rsidR="0040378C" w:rsidRPr="0006324F">
        <w:rPr>
          <w:rFonts w:eastAsia="Times New Roman" w:cs="Times New Roman"/>
          <w:szCs w:val="24"/>
        </w:rPr>
        <w:t>Planning</w:t>
      </w:r>
      <w:proofErr w:type="spellEnd"/>
      <w:r w:rsidR="0040378C" w:rsidRPr="0006324F">
        <w:rPr>
          <w:rFonts w:eastAsia="Times New Roman" w:cs="Times New Roman"/>
          <w:szCs w:val="24"/>
        </w:rPr>
        <w:t>) y otros sistemas empresariales para un flujo de datos sin problemas.</w:t>
      </w:r>
    </w:p>
    <w:p w14:paraId="52287816"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Seguimiento y reportes: </w:t>
      </w:r>
    </w:p>
    <w:p w14:paraId="75E636FA" w14:textId="77777777" w:rsidR="00226AB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S</w:t>
      </w:r>
      <w:r w:rsidR="0040378C" w:rsidRPr="0006324F">
        <w:rPr>
          <w:rFonts w:eastAsia="Times New Roman" w:cs="Times New Roman"/>
          <w:szCs w:val="24"/>
        </w:rPr>
        <w:t>eguimiento en tiempo real</w:t>
      </w:r>
      <w:r>
        <w:rPr>
          <w:rFonts w:eastAsia="Times New Roman" w:cs="Times New Roman"/>
          <w:szCs w:val="24"/>
        </w:rPr>
        <w:t>.</w:t>
      </w:r>
    </w:p>
    <w:p w14:paraId="40470CA0" w14:textId="0460ABA7" w:rsidR="0040378C" w:rsidRPr="0006324F" w:rsidRDefault="00226ABF"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lastRenderedPageBreak/>
        <w:t>G</w:t>
      </w:r>
      <w:r w:rsidR="0040378C" w:rsidRPr="0006324F">
        <w:rPr>
          <w:rFonts w:eastAsia="Times New Roman" w:cs="Times New Roman"/>
          <w:szCs w:val="24"/>
        </w:rPr>
        <w:t>eneración de informes personalizables para el análisis de datos y la toma de decisiones informadas.</w:t>
      </w:r>
    </w:p>
    <w:p w14:paraId="76A1B9ED" w14:textId="77777777" w:rsidR="00226ABF"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Automatización:</w:t>
      </w:r>
      <w:r w:rsidR="00D8634A" w:rsidRPr="00FD225B">
        <w:rPr>
          <w:rFonts w:eastAsia="Times New Roman" w:cs="Times New Roman"/>
          <w:b/>
          <w:szCs w:val="24"/>
        </w:rPr>
        <w:t xml:space="preserve"> </w:t>
      </w:r>
    </w:p>
    <w:p w14:paraId="33FFA4CB" w14:textId="77777777" w:rsidR="00BC35C8" w:rsidRDefault="00297E07"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A</w:t>
      </w:r>
      <w:r w:rsidR="0040378C" w:rsidRPr="0006324F">
        <w:rPr>
          <w:rFonts w:eastAsia="Times New Roman" w:cs="Times New Roman"/>
          <w:szCs w:val="24"/>
        </w:rPr>
        <w:t>utomatización a través de tecnologías como RFID (Identificación por Radiofrecuencia)</w:t>
      </w:r>
      <w:r w:rsidR="00BC35C8">
        <w:rPr>
          <w:rFonts w:eastAsia="Times New Roman" w:cs="Times New Roman"/>
          <w:szCs w:val="24"/>
        </w:rPr>
        <w:t>.</w:t>
      </w:r>
    </w:p>
    <w:p w14:paraId="4D977344" w14:textId="500AD681" w:rsidR="0040378C" w:rsidRPr="0006324F" w:rsidRDefault="00BC35C8"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L</w:t>
      </w:r>
      <w:r w:rsidR="0040378C" w:rsidRPr="0006324F">
        <w:rPr>
          <w:rFonts w:eastAsia="Times New Roman" w:cs="Times New Roman"/>
          <w:szCs w:val="24"/>
        </w:rPr>
        <w:t>ectura de códigos de barras para agilizar las operaciones y reducir errores.</w:t>
      </w:r>
    </w:p>
    <w:p w14:paraId="3D88D9F2" w14:textId="77777777" w:rsidR="00BC35C8" w:rsidRPr="00FD225B" w:rsidRDefault="0040378C" w:rsidP="003E76CB">
      <w:pPr>
        <w:pStyle w:val="Prrafodelista"/>
        <w:numPr>
          <w:ilvl w:val="0"/>
          <w:numId w:val="3"/>
        </w:numPr>
        <w:tabs>
          <w:tab w:val="left" w:pos="3240"/>
        </w:tabs>
        <w:spacing w:line="240" w:lineRule="auto"/>
        <w:rPr>
          <w:rFonts w:eastAsia="Times New Roman" w:cs="Times New Roman"/>
          <w:b/>
          <w:szCs w:val="24"/>
        </w:rPr>
      </w:pPr>
      <w:r w:rsidRPr="00FD225B">
        <w:rPr>
          <w:rFonts w:eastAsia="Times New Roman" w:cs="Times New Roman"/>
          <w:b/>
          <w:szCs w:val="24"/>
        </w:rPr>
        <w:t xml:space="preserve">Adaptabilidad: </w:t>
      </w:r>
    </w:p>
    <w:p w14:paraId="32B25AAE" w14:textId="7351707E" w:rsidR="009B4350" w:rsidRPr="0006324F" w:rsidRDefault="001473CE" w:rsidP="003E76CB">
      <w:pPr>
        <w:pStyle w:val="Prrafodelista"/>
        <w:numPr>
          <w:ilvl w:val="1"/>
          <w:numId w:val="3"/>
        </w:numPr>
        <w:tabs>
          <w:tab w:val="left" w:pos="3240"/>
        </w:tabs>
        <w:spacing w:line="240" w:lineRule="auto"/>
        <w:rPr>
          <w:rFonts w:eastAsia="Times New Roman" w:cs="Times New Roman"/>
          <w:szCs w:val="24"/>
        </w:rPr>
      </w:pPr>
      <w:r>
        <w:rPr>
          <w:rFonts w:eastAsia="Times New Roman" w:cs="Times New Roman"/>
          <w:szCs w:val="24"/>
        </w:rPr>
        <w:t>Capacidad</w:t>
      </w:r>
      <w:r w:rsidR="0040378C" w:rsidRPr="0006324F">
        <w:rPr>
          <w:rFonts w:eastAsia="Times New Roman" w:cs="Times New Roman"/>
          <w:szCs w:val="24"/>
        </w:rPr>
        <w:t xml:space="preserve"> </w:t>
      </w:r>
      <w:r>
        <w:rPr>
          <w:rFonts w:eastAsia="Times New Roman" w:cs="Times New Roman"/>
          <w:szCs w:val="24"/>
        </w:rPr>
        <w:t xml:space="preserve">de </w:t>
      </w:r>
      <w:r w:rsidR="0040378C" w:rsidRPr="0006324F">
        <w:rPr>
          <w:rFonts w:eastAsia="Times New Roman" w:cs="Times New Roman"/>
          <w:szCs w:val="24"/>
        </w:rPr>
        <w:t>adaptarse a las necesidades</w:t>
      </w:r>
      <w:r>
        <w:rPr>
          <w:rFonts w:eastAsia="Times New Roman" w:cs="Times New Roman"/>
          <w:szCs w:val="24"/>
        </w:rPr>
        <w:t xml:space="preserve"> </w:t>
      </w:r>
      <w:r w:rsidR="0040378C" w:rsidRPr="0006324F">
        <w:rPr>
          <w:rFonts w:eastAsia="Times New Roman" w:cs="Times New Roman"/>
          <w:szCs w:val="24"/>
        </w:rPr>
        <w:t>específicas de un almacén o centro de distribución.</w:t>
      </w:r>
    </w:p>
    <w:p w14:paraId="6C6ABC6E" w14:textId="1DEE9825" w:rsidR="00401F37" w:rsidRPr="00C16557" w:rsidRDefault="00CD7BBF" w:rsidP="00C16557">
      <w:pPr>
        <w:tabs>
          <w:tab w:val="left" w:pos="3240"/>
        </w:tabs>
        <w:spacing w:line="240" w:lineRule="auto"/>
        <w:rPr>
          <w:rFonts w:eastAsia="Times New Roman" w:cs="Times New Roman"/>
          <w:szCs w:val="24"/>
        </w:rPr>
      </w:pPr>
      <w:r>
        <w:rPr>
          <w:rFonts w:eastAsia="Times New Roman" w:cs="Times New Roman"/>
          <w:szCs w:val="24"/>
        </w:rPr>
        <w:t>Finalmente, es importante señalar que existen otros servicios dentro de</w:t>
      </w:r>
      <w:r w:rsidR="00061F48">
        <w:rPr>
          <w:rFonts w:eastAsia="Times New Roman" w:cs="Times New Roman"/>
          <w:szCs w:val="24"/>
        </w:rPr>
        <w:t xml:space="preserve">l paquete de soluciones que </w:t>
      </w:r>
      <w:r w:rsidR="00904A47">
        <w:rPr>
          <w:rFonts w:eastAsia="Times New Roman" w:cs="Times New Roman"/>
          <w:szCs w:val="24"/>
        </w:rPr>
        <w:t xml:space="preserve">se ofrecen, algunos de ellos son </w:t>
      </w:r>
      <w:r w:rsidR="00AA643E">
        <w:rPr>
          <w:rFonts w:eastAsia="Times New Roman" w:cs="Times New Roman"/>
          <w:szCs w:val="24"/>
        </w:rPr>
        <w:t xml:space="preserve">sistema de gestión de transporte, control por voz y </w:t>
      </w:r>
      <w:r w:rsidR="002611BF">
        <w:rPr>
          <w:rFonts w:eastAsia="Times New Roman" w:cs="Times New Roman"/>
          <w:szCs w:val="24"/>
        </w:rPr>
        <w:t>robots móviles autónomos, sin embargo</w:t>
      </w:r>
      <w:r w:rsidR="0006324F">
        <w:rPr>
          <w:rFonts w:eastAsia="Times New Roman" w:cs="Times New Roman"/>
          <w:szCs w:val="24"/>
        </w:rPr>
        <w:t xml:space="preserve">, </w:t>
      </w:r>
      <w:r w:rsidR="002611BF">
        <w:rPr>
          <w:rFonts w:eastAsia="Times New Roman" w:cs="Times New Roman"/>
          <w:szCs w:val="24"/>
        </w:rPr>
        <w:t xml:space="preserve">adquirir estos servicios generan un costo mayor y </w:t>
      </w:r>
      <w:r w:rsidR="001E5924">
        <w:rPr>
          <w:rFonts w:eastAsia="Times New Roman" w:cs="Times New Roman"/>
          <w:szCs w:val="24"/>
        </w:rPr>
        <w:t>el uso de es</w:t>
      </w:r>
      <w:r w:rsidR="00D85BA1">
        <w:rPr>
          <w:rFonts w:eastAsia="Times New Roman" w:cs="Times New Roman"/>
          <w:szCs w:val="24"/>
        </w:rPr>
        <w:t xml:space="preserve">tos servicios están sujetos a diferentes variables como el espacio del almacén, </w:t>
      </w:r>
      <w:r w:rsidR="001B5326">
        <w:rPr>
          <w:rFonts w:eastAsia="Times New Roman" w:cs="Times New Roman"/>
          <w:szCs w:val="24"/>
        </w:rPr>
        <w:t>el total de inventario y el total de personal que cuenta la tienda</w:t>
      </w:r>
      <w:r w:rsidR="00CD455E">
        <w:rPr>
          <w:rFonts w:eastAsia="Times New Roman" w:cs="Times New Roman"/>
          <w:szCs w:val="24"/>
        </w:rPr>
        <w:t xml:space="preserve"> </w:t>
      </w:r>
      <w:r w:rsidR="00CD455E">
        <w:rPr>
          <w:rFonts w:eastAsia="Times New Roman" w:cs="Times New Roman"/>
          <w:szCs w:val="24"/>
        </w:rPr>
        <w:fldChar w:fldCharType="begin"/>
      </w:r>
      <w:r w:rsidR="007D7E7F">
        <w:rPr>
          <w:rFonts w:eastAsia="Times New Roman" w:cs="Times New Roman"/>
          <w:szCs w:val="24"/>
        </w:rPr>
        <w:instrText xml:space="preserve"> ADDIN ZOTERO_ITEM CSL_CITATION {"citationID":"39FBovba","properties":{"formattedCitation":"[5]","plainCitation":"[5]","noteIndex":0},"citationItems":[{"id":30,"uris":["http://zotero.org/users/12776228/items/WLAMQRP6"],"itemData":{"id":30,"type":"post-weblog","container-title":"Warehouse Management Systems","genre":"Sitio web empresarial","language":"eng","license":"Körber AG","title":"Warehouse Management Systems","title-short":"WMS","URL":"https://www.koerber-supplychain-software.com/en/supply-chain-solutions/warehouse-management-systems","author":[{"family":"Körber","given":"AG"}],"accessed":{"date-parts":[["2023",10,18]]},"issued":{"date-parts":[["2023",10,18]]}}}],"schema":"https://github.com/citation-style-language/schema/raw/master/csl-citation.json"} </w:instrText>
      </w:r>
      <w:r w:rsidR="00CD455E">
        <w:rPr>
          <w:rFonts w:eastAsia="Times New Roman" w:cs="Times New Roman"/>
          <w:szCs w:val="24"/>
        </w:rPr>
        <w:fldChar w:fldCharType="separate"/>
      </w:r>
      <w:r w:rsidR="007D7E7F" w:rsidRPr="007D7E7F">
        <w:rPr>
          <w:rFonts w:cs="Times New Roman"/>
        </w:rPr>
        <w:t>[5]</w:t>
      </w:r>
      <w:r w:rsidR="00CD455E">
        <w:rPr>
          <w:rFonts w:eastAsia="Times New Roman" w:cs="Times New Roman"/>
          <w:szCs w:val="24"/>
        </w:rPr>
        <w:fldChar w:fldCharType="end"/>
      </w:r>
      <w:r w:rsidR="001B5326">
        <w:rPr>
          <w:rFonts w:eastAsia="Times New Roman" w:cs="Times New Roman"/>
          <w:szCs w:val="24"/>
        </w:rPr>
        <w:t>.</w:t>
      </w:r>
    </w:p>
    <w:p w14:paraId="5C3805AF" w14:textId="77777777" w:rsidR="006E07EA" w:rsidRDefault="006E07EA" w:rsidP="006E07EA">
      <w:bookmarkStart w:id="144" w:name="_Toc148894715"/>
      <w:bookmarkStart w:id="145" w:name="_Toc148981407"/>
      <w:bookmarkStart w:id="146" w:name="_Toc148993424"/>
      <w:bookmarkStart w:id="147" w:name="_Toc149501221"/>
      <w:bookmarkStart w:id="148" w:name="_Toc149576090"/>
      <w:bookmarkStart w:id="149" w:name="_Toc150181501"/>
      <w:bookmarkStart w:id="150" w:name="_Toc150390638"/>
      <w:bookmarkStart w:id="151" w:name="_Toc150418222"/>
    </w:p>
    <w:p w14:paraId="4F789427" w14:textId="55453CBD" w:rsidR="0006324F" w:rsidRPr="006B2C67" w:rsidRDefault="006B2C67" w:rsidP="006B2C67">
      <w:pPr>
        <w:pStyle w:val="Ttulo3"/>
        <w:rPr>
          <w:rFonts w:cs="Times New Roman"/>
          <w:b/>
          <w:bCs/>
        </w:rPr>
      </w:pPr>
      <w:bookmarkStart w:id="152" w:name="_Toc151981446"/>
      <w:bookmarkStart w:id="153" w:name="_Toc151935494"/>
      <w:r w:rsidRPr="006B2C67">
        <w:rPr>
          <w:rFonts w:cs="Times New Roman"/>
          <w:b/>
          <w:bCs/>
        </w:rPr>
        <w:t xml:space="preserve">2.1.2 </w:t>
      </w:r>
      <w:proofErr w:type="spellStart"/>
      <w:r w:rsidR="19AE390F" w:rsidRPr="006B2C67">
        <w:rPr>
          <w:rFonts w:cs="Times New Roman"/>
          <w:b/>
          <w:bCs/>
        </w:rPr>
        <w:t>Vend</w:t>
      </w:r>
      <w:proofErr w:type="spellEnd"/>
      <w:r w:rsidR="19AE390F" w:rsidRPr="006B2C67">
        <w:rPr>
          <w:rFonts w:cs="Times New Roman"/>
          <w:b/>
          <w:bCs/>
        </w:rPr>
        <w:t>: Sistema de Punto de Venta</w:t>
      </w:r>
      <w:bookmarkEnd w:id="144"/>
      <w:bookmarkEnd w:id="145"/>
      <w:bookmarkEnd w:id="146"/>
      <w:bookmarkEnd w:id="147"/>
      <w:bookmarkEnd w:id="148"/>
      <w:bookmarkEnd w:id="149"/>
      <w:bookmarkEnd w:id="150"/>
      <w:bookmarkEnd w:id="151"/>
      <w:bookmarkEnd w:id="152"/>
      <w:bookmarkEnd w:id="153"/>
    </w:p>
    <w:p w14:paraId="474762FE" w14:textId="554D3DB6" w:rsidR="0006324F" w:rsidRDefault="19AE390F" w:rsidP="6686397D">
      <w:pPr>
        <w:rPr>
          <w:rFonts w:eastAsia="Times New Roman" w:cs="Times New Roman"/>
          <w:color w:val="000000" w:themeColor="text1"/>
          <w:szCs w:val="24"/>
        </w:rPr>
      </w:pP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es un sistema de punto de venta moderno y versátil, diseñado para adecuarse a una variedad de tipos de negocios. Proporciona una plataforma digital intuitiva para gestionar ventas, inventarios, clientes y más</w:t>
      </w:r>
      <w:r w:rsidR="003B0B63">
        <w:rPr>
          <w:rFonts w:eastAsia="Times New Roman" w:cs="Times New Roman"/>
          <w:color w:val="000000" w:themeColor="text1"/>
          <w:szCs w:val="24"/>
        </w:rPr>
        <w:t xml:space="preserve"> </w:t>
      </w:r>
      <w:r w:rsidR="007D7E7F">
        <w:rPr>
          <w:rFonts w:eastAsia="Times New Roman" w:cs="Times New Roman"/>
          <w:color w:val="000000" w:themeColor="text1"/>
          <w:szCs w:val="24"/>
        </w:rPr>
        <w:fldChar w:fldCharType="begin"/>
      </w:r>
      <w:r w:rsidR="007D7E7F">
        <w:rPr>
          <w:rFonts w:eastAsia="Times New Roman" w:cs="Times New Roman"/>
          <w:color w:val="000000" w:themeColor="text1"/>
          <w:szCs w:val="24"/>
        </w:rPr>
        <w:instrText xml:space="preserve"> ADDIN ZOTERO_ITEM CSL_CITATION {"citationID":"rRi3qPuE","properties":{"formattedCitation":"[6]","plainCitation":"[6]","noteIndex":0},"citationItems":[{"id":103,"uris":["http://zotero.org/users/12776228/items/ZL6AFAPD"],"itemData":{"id":103,"type":"software","license":"Lightspeed","title":"Vend by Lightspeed","URL":"https://www.lightspeedhq.com/vend/","author":[{"family":"Lightspeed","given":""}],"issued":{"date-parts":[["2023"]]}}}],"schema":"https://github.com/citation-style-language/schema/raw/master/csl-citation.json"} </w:instrText>
      </w:r>
      <w:r w:rsidR="007D7E7F">
        <w:rPr>
          <w:rFonts w:eastAsia="Times New Roman" w:cs="Times New Roman"/>
          <w:color w:val="000000" w:themeColor="text1"/>
          <w:szCs w:val="24"/>
        </w:rPr>
        <w:fldChar w:fldCharType="separate"/>
      </w:r>
      <w:r w:rsidR="007D7E7F" w:rsidRPr="007D7E7F">
        <w:rPr>
          <w:rFonts w:cs="Times New Roman"/>
        </w:rPr>
        <w:t>[6]</w:t>
      </w:r>
      <w:r w:rsidR="007D7E7F">
        <w:rPr>
          <w:rFonts w:eastAsia="Times New Roman" w:cs="Times New Roman"/>
          <w:color w:val="000000" w:themeColor="text1"/>
          <w:szCs w:val="24"/>
        </w:rPr>
        <w:fldChar w:fldCharType="end"/>
      </w:r>
      <w:r w:rsidRPr="32443EA2">
        <w:rPr>
          <w:rFonts w:eastAsia="Times New Roman" w:cs="Times New Roman"/>
          <w:color w:val="000000" w:themeColor="text1"/>
          <w:szCs w:val="24"/>
        </w:rPr>
        <w:t>. A continuación, se describen sus características y funciones principales:</w:t>
      </w:r>
    </w:p>
    <w:p w14:paraId="43641C2C" w14:textId="5471C6D3"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Selección de Categorías de Negocio:</w:t>
      </w:r>
      <w:r w:rsidRPr="32443EA2">
        <w:rPr>
          <w:rFonts w:eastAsia="Times New Roman" w:cs="Times New Roman"/>
          <w:color w:val="000000" w:themeColor="text1"/>
          <w:szCs w:val="24"/>
        </w:rPr>
        <w:t xml:space="preserve"> Al iniciar, </w:t>
      </w: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permite seleccionar la categoría específica de tu negocio, tales como:</w:t>
      </w:r>
    </w:p>
    <w:p w14:paraId="1FFFC1D3" w14:textId="4FF1A40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Joyería</w:t>
      </w:r>
    </w:p>
    <w:p w14:paraId="5076D72D" w14:textId="0101BFEB"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Deportes</w:t>
      </w:r>
    </w:p>
    <w:p w14:paraId="625F4B55" w14:textId="3752C7D2"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galos</w:t>
      </w:r>
    </w:p>
    <w:p w14:paraId="414D2AA5" w14:textId="7ABDA9A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ara mascotas</w:t>
      </w:r>
    </w:p>
    <w:p w14:paraId="3D5DDB74" w14:textId="33984F61"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Servicios</w:t>
      </w:r>
    </w:p>
    <w:p w14:paraId="279258FD" w14:textId="36AD4939"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Vinos y licores</w:t>
      </w:r>
    </w:p>
    <w:p w14:paraId="38781167" w14:textId="3461DEC9"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mida y bebida</w:t>
      </w:r>
    </w:p>
    <w:p w14:paraId="5630034B" w14:textId="61555A6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Libros, juguetes, entre otros.</w:t>
      </w:r>
    </w:p>
    <w:p w14:paraId="7A6E506B" w14:textId="1FAE0080"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Clasificación de Negocio:</w:t>
      </w:r>
      <w:r w:rsidRPr="32443EA2">
        <w:rPr>
          <w:rFonts w:eastAsia="Times New Roman" w:cs="Times New Roman"/>
          <w:color w:val="000000" w:themeColor="text1"/>
          <w:szCs w:val="24"/>
        </w:rPr>
        <w:t xml:space="preserve"> La herramienta categoriza el negocio según lo que vendes, su clasificación general y tus ganancias anuales. Las principales clasificaciones incluyen:</w:t>
      </w:r>
    </w:p>
    <w:p w14:paraId="67EC5BD4" w14:textId="789D236F" w:rsidR="0006324F" w:rsidRDefault="19AE390F" w:rsidP="003E76CB">
      <w:pPr>
        <w:pStyle w:val="Prrafodelista"/>
        <w:numPr>
          <w:ilvl w:val="1"/>
          <w:numId w:val="1"/>
        </w:numPr>
        <w:spacing w:after="0"/>
        <w:rPr>
          <w:rFonts w:eastAsia="Times New Roman" w:cs="Times New Roman"/>
          <w:color w:val="000000" w:themeColor="text1"/>
          <w:szCs w:val="24"/>
        </w:rPr>
      </w:pPr>
      <w:proofErr w:type="spellStart"/>
      <w:r w:rsidRPr="32443EA2">
        <w:rPr>
          <w:rFonts w:eastAsia="Times New Roman" w:cs="Times New Roman"/>
          <w:color w:val="000000" w:themeColor="text1"/>
          <w:szCs w:val="24"/>
        </w:rPr>
        <w:t>Retail</w:t>
      </w:r>
      <w:proofErr w:type="spellEnd"/>
    </w:p>
    <w:p w14:paraId="5622893E" w14:textId="4BD8B6FA"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E-</w:t>
      </w:r>
      <w:proofErr w:type="spellStart"/>
      <w:r w:rsidRPr="32443EA2">
        <w:rPr>
          <w:rFonts w:eastAsia="Times New Roman" w:cs="Times New Roman"/>
          <w:color w:val="000000" w:themeColor="text1"/>
          <w:szCs w:val="24"/>
        </w:rPr>
        <w:t>commerce</w:t>
      </w:r>
      <w:proofErr w:type="spellEnd"/>
    </w:p>
    <w:p w14:paraId="3A85C905" w14:textId="18F2708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staurante</w:t>
      </w:r>
    </w:p>
    <w:p w14:paraId="6748C6AD" w14:textId="5CAE4FB4"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Golf</w:t>
      </w:r>
    </w:p>
    <w:p w14:paraId="7D978CF4" w14:textId="77777777" w:rsidR="007F1723"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icio para Nuevos Usuarios:</w:t>
      </w:r>
      <w:r w:rsidRPr="32443EA2">
        <w:rPr>
          <w:rFonts w:eastAsia="Times New Roman" w:cs="Times New Roman"/>
          <w:color w:val="000000" w:themeColor="text1"/>
          <w:szCs w:val="24"/>
        </w:rPr>
        <w:t xml:space="preserve"> </w:t>
      </w:r>
    </w:p>
    <w:p w14:paraId="1B6ACF1F" w14:textId="06811A2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 xml:space="preserve">Para los nuevos usuarios, se presenta una tienda demo (a modo de tutorial) o la opción de crear una tienda desde cero. Esta fase inicial recopila información </w:t>
      </w:r>
      <w:r w:rsidR="00591643">
        <w:rPr>
          <w:rFonts w:eastAsia="Times New Roman" w:cs="Times New Roman"/>
          <w:color w:val="000000" w:themeColor="text1"/>
          <w:szCs w:val="24"/>
        </w:rPr>
        <w:t>importante</w:t>
      </w:r>
      <w:r w:rsidRPr="32443EA2">
        <w:rPr>
          <w:rFonts w:eastAsia="Times New Roman" w:cs="Times New Roman"/>
          <w:color w:val="000000" w:themeColor="text1"/>
          <w:szCs w:val="24"/>
        </w:rPr>
        <w:t xml:space="preserve"> sobre la tienda, como cuándo planeas vender con </w:t>
      </w:r>
      <w:proofErr w:type="spellStart"/>
      <w:r w:rsidRPr="32443EA2">
        <w:rPr>
          <w:rFonts w:eastAsia="Times New Roman" w:cs="Times New Roman"/>
          <w:color w:val="000000" w:themeColor="text1"/>
          <w:szCs w:val="24"/>
        </w:rPr>
        <w:t>Vend</w:t>
      </w:r>
      <w:proofErr w:type="spellEnd"/>
      <w:r w:rsidRPr="32443EA2">
        <w:rPr>
          <w:rFonts w:eastAsia="Times New Roman" w:cs="Times New Roman"/>
          <w:color w:val="000000" w:themeColor="text1"/>
          <w:szCs w:val="24"/>
        </w:rPr>
        <w:t xml:space="preserve"> y qué sistema utilizas actualmente.</w:t>
      </w:r>
    </w:p>
    <w:p w14:paraId="22441FF4" w14:textId="3819C13F"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terfaz de Usuario:</w:t>
      </w:r>
      <w:r w:rsidRPr="32443EA2">
        <w:rPr>
          <w:rFonts w:eastAsia="Times New Roman" w:cs="Times New Roman"/>
          <w:color w:val="000000" w:themeColor="text1"/>
          <w:szCs w:val="24"/>
        </w:rPr>
        <w:t xml:space="preserve"> La pantalla de inicio es simple y permite:</w:t>
      </w:r>
    </w:p>
    <w:p w14:paraId="0C497738" w14:textId="66D5DC64"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 xml:space="preserve">Agregar </w:t>
      </w:r>
      <w:r w:rsidR="004A119E">
        <w:rPr>
          <w:rFonts w:eastAsia="Times New Roman" w:cs="Times New Roman"/>
          <w:color w:val="000000" w:themeColor="text1"/>
          <w:szCs w:val="24"/>
        </w:rPr>
        <w:t>productos</w:t>
      </w:r>
      <w:r w:rsidRPr="32443EA2">
        <w:rPr>
          <w:rFonts w:eastAsia="Times New Roman" w:cs="Times New Roman"/>
          <w:color w:val="000000" w:themeColor="text1"/>
          <w:szCs w:val="24"/>
        </w:rPr>
        <w:t>.</w:t>
      </w:r>
    </w:p>
    <w:p w14:paraId="6B5BC012" w14:textId="78BC35D8"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racticar la realización de ventas.</w:t>
      </w:r>
    </w:p>
    <w:p w14:paraId="79CE433C" w14:textId="72172E3B"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lastRenderedPageBreak/>
        <w:t>Acceder a la creación de reportes.</w:t>
      </w:r>
    </w:p>
    <w:p w14:paraId="1A1FC752" w14:textId="57A254C3"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Menú Principal:</w:t>
      </w:r>
      <w:r w:rsidRPr="32443EA2">
        <w:rPr>
          <w:rFonts w:eastAsia="Times New Roman" w:cs="Times New Roman"/>
          <w:color w:val="000000" w:themeColor="text1"/>
          <w:szCs w:val="24"/>
        </w:rPr>
        <w:t xml:space="preserve"> Los accesos principales del sistema incluyen:</w:t>
      </w:r>
    </w:p>
    <w:p w14:paraId="5224D7B5" w14:textId="31D6F991"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Reportes</w:t>
      </w:r>
    </w:p>
    <w:p w14:paraId="773448AE" w14:textId="5DD8A81D"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atálogo</w:t>
      </w:r>
    </w:p>
    <w:p w14:paraId="5CD68143" w14:textId="57A32454"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Servicios</w:t>
      </w:r>
    </w:p>
    <w:p w14:paraId="63D9B1CE" w14:textId="76815FB6"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Inventario</w:t>
      </w:r>
    </w:p>
    <w:p w14:paraId="7AC3CF6C" w14:textId="10410FA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lientes</w:t>
      </w:r>
    </w:p>
    <w:p w14:paraId="7A7820A0" w14:textId="62306007"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figuración</w:t>
      </w:r>
    </w:p>
    <w:p w14:paraId="5FDC05A5" w14:textId="62EB03B4"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Productos:</w:t>
      </w:r>
      <w:r w:rsidRPr="32443EA2">
        <w:rPr>
          <w:rFonts w:eastAsia="Times New Roman" w:cs="Times New Roman"/>
          <w:color w:val="000000" w:themeColor="text1"/>
          <w:szCs w:val="24"/>
        </w:rPr>
        <w:t xml:space="preserve"> La sección de productos ofrece:</w:t>
      </w:r>
    </w:p>
    <w:p w14:paraId="5B90279D" w14:textId="5808072E"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RUD (Crear, Leer, Actualizar, Eliminar) de productos.</w:t>
      </w:r>
    </w:p>
    <w:p w14:paraId="62DCE355" w14:textId="0CE941F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Exportación de la tabla de productos como CSV.</w:t>
      </w:r>
    </w:p>
    <w:p w14:paraId="79B63844" w14:textId="4DAD079C"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Muestra de datos relevantes como precio de venta, proveedor, marca y estado del producto (activo/inactivo).</w:t>
      </w:r>
    </w:p>
    <w:p w14:paraId="6807B117" w14:textId="09E222DC"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Promociones:</w:t>
      </w:r>
      <w:r w:rsidRPr="32443EA2">
        <w:rPr>
          <w:rFonts w:eastAsia="Times New Roman" w:cs="Times New Roman"/>
          <w:color w:val="000000" w:themeColor="text1"/>
          <w:szCs w:val="24"/>
        </w:rPr>
        <w:t xml:space="preserve"> Incluye un submenú que permite crear promociones y establecer sus fechas de duración.</w:t>
      </w:r>
    </w:p>
    <w:p w14:paraId="7F5697EA" w14:textId="7D5B4121"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Marcas y Proveedores:</w:t>
      </w:r>
      <w:r w:rsidRPr="32443EA2">
        <w:rPr>
          <w:rFonts w:eastAsia="Times New Roman" w:cs="Times New Roman"/>
          <w:color w:val="000000" w:themeColor="text1"/>
          <w:szCs w:val="24"/>
        </w:rPr>
        <w:t xml:space="preserve"> Herramientas integradas para gestionar marcas y proveedores.</w:t>
      </w:r>
    </w:p>
    <w:p w14:paraId="4AD263F0" w14:textId="4B0D707E" w:rsidR="0006324F"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Inventario:</w:t>
      </w:r>
      <w:r w:rsidRPr="32443EA2">
        <w:rPr>
          <w:rFonts w:eastAsia="Times New Roman" w:cs="Times New Roman"/>
          <w:color w:val="000000" w:themeColor="text1"/>
          <w:szCs w:val="24"/>
        </w:rPr>
        <w:t xml:space="preserve"> Ofrece una gama de herramientas como:</w:t>
      </w:r>
    </w:p>
    <w:p w14:paraId="035C4BD7" w14:textId="440965C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Listar productos por categoría.</w:t>
      </w:r>
    </w:p>
    <w:p w14:paraId="1A6CCB93" w14:textId="7BAC171F"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trol de stock.</w:t>
      </w:r>
    </w:p>
    <w:p w14:paraId="6412E110" w14:textId="49989AAA"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edir, recibir, regresar, transferir y rastrear stock.</w:t>
      </w:r>
    </w:p>
    <w:p w14:paraId="4A9D8F21" w14:textId="49EFD3D3"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Conteo de inventario manual o mediante aplicación.</w:t>
      </w:r>
    </w:p>
    <w:p w14:paraId="2A70729A" w14:textId="77777777" w:rsidR="00C953FE" w:rsidRDefault="19AE390F" w:rsidP="003E76CB">
      <w:pPr>
        <w:pStyle w:val="Prrafodelista"/>
        <w:numPr>
          <w:ilvl w:val="0"/>
          <w:numId w:val="1"/>
        </w:numPr>
        <w:spacing w:after="0"/>
        <w:rPr>
          <w:rFonts w:eastAsia="Times New Roman" w:cs="Times New Roman"/>
          <w:color w:val="000000" w:themeColor="text1"/>
          <w:szCs w:val="24"/>
        </w:rPr>
      </w:pPr>
      <w:r w:rsidRPr="32443EA2">
        <w:rPr>
          <w:rFonts w:eastAsia="Times New Roman" w:cs="Times New Roman"/>
          <w:b/>
          <w:color w:val="000000" w:themeColor="text1"/>
          <w:szCs w:val="24"/>
        </w:rPr>
        <w:t>Gestión de Clientes:</w:t>
      </w:r>
      <w:r w:rsidRPr="32443EA2">
        <w:rPr>
          <w:rFonts w:eastAsia="Times New Roman" w:cs="Times New Roman"/>
          <w:color w:val="000000" w:themeColor="text1"/>
          <w:szCs w:val="24"/>
        </w:rPr>
        <w:t xml:space="preserve"> </w:t>
      </w:r>
    </w:p>
    <w:p w14:paraId="04572C73" w14:textId="22657CC6" w:rsidR="0006324F" w:rsidRDefault="19AE390F" w:rsidP="003E76CB">
      <w:pPr>
        <w:pStyle w:val="Prrafodelista"/>
        <w:numPr>
          <w:ilvl w:val="1"/>
          <w:numId w:val="1"/>
        </w:numPr>
        <w:spacing w:after="0"/>
        <w:rPr>
          <w:rFonts w:eastAsia="Times New Roman" w:cs="Times New Roman"/>
          <w:color w:val="000000" w:themeColor="text1"/>
          <w:szCs w:val="24"/>
        </w:rPr>
      </w:pPr>
      <w:r w:rsidRPr="32443EA2">
        <w:rPr>
          <w:rFonts w:eastAsia="Times New Roman" w:cs="Times New Roman"/>
          <w:color w:val="000000" w:themeColor="text1"/>
          <w:szCs w:val="24"/>
        </w:rPr>
        <w:t>Permite registrar, agrupar y gestionar clientes según características demográficas.</w:t>
      </w:r>
    </w:p>
    <w:p w14:paraId="44C2E5B4" w14:textId="77777777" w:rsidR="006F6897" w:rsidRDefault="006F6897" w:rsidP="002C7529">
      <w:pPr>
        <w:tabs>
          <w:tab w:val="left" w:pos="3240"/>
        </w:tabs>
        <w:rPr>
          <w:rFonts w:cs="Times New Roman"/>
          <w:b/>
          <w:szCs w:val="24"/>
        </w:rPr>
      </w:pPr>
    </w:p>
    <w:p w14:paraId="740025B7" w14:textId="6D9CBFFB" w:rsidR="00C74A07" w:rsidRPr="006B2C67" w:rsidRDefault="00B67769" w:rsidP="006B2C67">
      <w:pPr>
        <w:pStyle w:val="Ttulo3"/>
        <w:rPr>
          <w:rFonts w:cs="Times New Roman"/>
          <w:b/>
          <w:bCs/>
        </w:rPr>
      </w:pPr>
      <w:bookmarkStart w:id="154" w:name="_Toc148894716"/>
      <w:bookmarkStart w:id="155" w:name="_Toc148981408"/>
      <w:bookmarkStart w:id="156" w:name="_Toc148993425"/>
      <w:bookmarkStart w:id="157" w:name="_Toc149501222"/>
      <w:bookmarkStart w:id="158" w:name="_Toc149576091"/>
      <w:bookmarkStart w:id="159" w:name="_Toc150181502"/>
      <w:bookmarkStart w:id="160" w:name="_Toc150390639"/>
      <w:bookmarkStart w:id="161" w:name="_Toc150418223"/>
      <w:bookmarkStart w:id="162" w:name="_Toc151981447"/>
      <w:bookmarkStart w:id="163" w:name="_Toc151935495"/>
      <w:r w:rsidRPr="006B2C67">
        <w:rPr>
          <w:rFonts w:cs="Times New Roman"/>
          <w:b/>
          <w:bCs/>
        </w:rPr>
        <w:t xml:space="preserve">2.1.3 </w:t>
      </w:r>
      <w:r w:rsidR="00DC2284" w:rsidRPr="006B2C67">
        <w:rPr>
          <w:rFonts w:cs="Times New Roman"/>
          <w:b/>
          <w:bCs/>
        </w:rPr>
        <w:t>Man</w:t>
      </w:r>
      <w:r w:rsidR="0049059A" w:rsidRPr="006B2C67">
        <w:rPr>
          <w:rFonts w:cs="Times New Roman"/>
          <w:b/>
          <w:bCs/>
        </w:rPr>
        <w:t>hattan SCALE</w:t>
      </w:r>
      <w:bookmarkEnd w:id="154"/>
      <w:bookmarkEnd w:id="155"/>
      <w:bookmarkEnd w:id="156"/>
      <w:bookmarkEnd w:id="157"/>
      <w:bookmarkEnd w:id="158"/>
      <w:bookmarkEnd w:id="159"/>
      <w:bookmarkEnd w:id="160"/>
      <w:bookmarkEnd w:id="161"/>
      <w:bookmarkEnd w:id="162"/>
      <w:bookmarkEnd w:id="163"/>
      <w:r w:rsidR="0049059A" w:rsidRPr="006B2C67">
        <w:rPr>
          <w:rFonts w:cs="Times New Roman"/>
          <w:b/>
          <w:bCs/>
        </w:rPr>
        <w:t xml:space="preserve"> </w:t>
      </w:r>
    </w:p>
    <w:p w14:paraId="5BCC9412" w14:textId="2DEC72DF" w:rsidR="00A63E4A" w:rsidRPr="00A63E4A" w:rsidRDefault="00A63E4A" w:rsidP="00A63E4A">
      <w:pPr>
        <w:tabs>
          <w:tab w:val="left" w:pos="3240"/>
        </w:tabs>
        <w:rPr>
          <w:rFonts w:cs="Times New Roman"/>
          <w:szCs w:val="24"/>
        </w:rPr>
      </w:pPr>
      <w:r w:rsidRPr="46E226A0">
        <w:rPr>
          <w:rFonts w:cs="Times New Roman"/>
          <w:szCs w:val="24"/>
        </w:rPr>
        <w:t xml:space="preserve">SCALE es un sistema de gestión de almacenes asequible diseñado por Manhattan </w:t>
      </w:r>
      <w:proofErr w:type="spellStart"/>
      <w:r w:rsidRPr="46E226A0">
        <w:rPr>
          <w:rFonts w:cs="Times New Roman"/>
          <w:szCs w:val="24"/>
        </w:rPr>
        <w:t>Associates</w:t>
      </w:r>
      <w:proofErr w:type="spellEnd"/>
      <w:r w:rsidRPr="46E226A0">
        <w:rPr>
          <w:rFonts w:cs="Times New Roman"/>
          <w:szCs w:val="24"/>
        </w:rPr>
        <w:t>. El WMS SCALE de Manhattan ayuda a los negocios a optimizar sus operaciones de almacén a través de herramientas de gestión de inventario, surtimiento de pedidos y administración de transporte.</w:t>
      </w:r>
    </w:p>
    <w:p w14:paraId="40A3ECE7" w14:textId="7508FE3A" w:rsidR="004C2F60" w:rsidRPr="004C2F60" w:rsidRDefault="00A63E4A" w:rsidP="004C2F60">
      <w:pPr>
        <w:tabs>
          <w:tab w:val="left" w:pos="3240"/>
        </w:tabs>
        <w:rPr>
          <w:rFonts w:cs="Times New Roman"/>
          <w:szCs w:val="24"/>
        </w:rPr>
      </w:pPr>
      <w:r w:rsidRPr="58A22E74">
        <w:rPr>
          <w:rFonts w:cs="Times New Roman"/>
          <w:szCs w:val="24"/>
        </w:rPr>
        <w:t>Manhattan SCALE es una plataforma diseñada en la nube que puede ser consultado desde cualquier dispositivo que cuente con un navegador de internet. También es compatible con varios idiomas, monedas y unidades de medida</w:t>
      </w:r>
      <w:r w:rsidR="00114F5F">
        <w:rPr>
          <w:rFonts w:cs="Times New Roman"/>
          <w:szCs w:val="24"/>
        </w:rPr>
        <w:t xml:space="preserve"> </w:t>
      </w:r>
      <w:r w:rsidR="00A9085F">
        <w:rPr>
          <w:rFonts w:cs="Times New Roman"/>
          <w:szCs w:val="24"/>
        </w:rPr>
        <w:fldChar w:fldCharType="begin"/>
      </w:r>
      <w:r w:rsidR="00CC0E5B">
        <w:rPr>
          <w:rFonts w:cs="Times New Roman"/>
          <w:szCs w:val="24"/>
        </w:rPr>
        <w:instrText xml:space="preserve"> ADDIN ZOTERO_ITEM CSL_CITATION {"citationID":"4KjhabCB","properties":{"formattedCitation":"[7]","plainCitation":"[7]","noteIndex":0},"citationItems":[{"id":29,"uris":["http://zotero.org/users/12776228/items/934PP4D2"],"itemData":{"id":29,"type":"post-weblog","container-title":"Warehouse Management","genre":"Sitio web empresarial","language":"English","license":"Manhattan Associates","title":"Manhattan Active Warehouse Management","URL":"https://www.manh.com/es-xl/soluciones/software-de-gestion-de-la-cadena-de-suministro/sistema-de-gestion-de-almacenes","author":[{"family":"Monhattan","given":"SCALE"}],"accessed":{"date-parts":[["2023",10,18]]},"issued":{"date-parts":[["2023",10,18]]}}}],"schema":"https://github.com/citation-style-language/schema/raw/master/csl-citation.json"} </w:instrText>
      </w:r>
      <w:r w:rsidR="00A9085F">
        <w:rPr>
          <w:rFonts w:cs="Times New Roman"/>
          <w:szCs w:val="24"/>
        </w:rPr>
        <w:fldChar w:fldCharType="separate"/>
      </w:r>
      <w:r w:rsidR="00A9085F" w:rsidRPr="00A9085F">
        <w:rPr>
          <w:rFonts w:cs="Times New Roman"/>
        </w:rPr>
        <w:t>[7]</w:t>
      </w:r>
      <w:r w:rsidR="00A9085F">
        <w:rPr>
          <w:rFonts w:cs="Times New Roman"/>
          <w:szCs w:val="24"/>
        </w:rPr>
        <w:fldChar w:fldCharType="end"/>
      </w:r>
      <w:r w:rsidRPr="58A22E74">
        <w:rPr>
          <w:rFonts w:cs="Times New Roman"/>
          <w:szCs w:val="24"/>
        </w:rPr>
        <w:t>.</w:t>
      </w:r>
      <w:r w:rsidR="000E71A6" w:rsidRPr="58A22E74">
        <w:rPr>
          <w:rFonts w:cs="Times New Roman"/>
          <w:szCs w:val="24"/>
        </w:rPr>
        <w:t xml:space="preserve"> </w:t>
      </w:r>
      <w:r w:rsidR="006C2304" w:rsidRPr="58A22E74">
        <w:rPr>
          <w:rFonts w:cs="Times New Roman"/>
          <w:szCs w:val="24"/>
        </w:rPr>
        <w:t xml:space="preserve">A continuación, se </w:t>
      </w:r>
      <w:r w:rsidR="00BD369B" w:rsidRPr="58A22E74">
        <w:rPr>
          <w:rFonts w:cs="Times New Roman"/>
          <w:szCs w:val="24"/>
        </w:rPr>
        <w:t>describen</w:t>
      </w:r>
      <w:r w:rsidR="006C2304" w:rsidRPr="58A22E74">
        <w:rPr>
          <w:rFonts w:cs="Times New Roman"/>
          <w:szCs w:val="24"/>
        </w:rPr>
        <w:t xml:space="preserve"> sus características y funcionalidades principales:</w:t>
      </w:r>
    </w:p>
    <w:p w14:paraId="050CD38F" w14:textId="636535CA" w:rsidR="00FE1D75"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mplia gama de soluciones: </w:t>
      </w:r>
    </w:p>
    <w:p w14:paraId="251BCD1F" w14:textId="7FA980A8" w:rsidR="00912CC5" w:rsidRDefault="003F7646" w:rsidP="003E76CB">
      <w:pPr>
        <w:pStyle w:val="Prrafodelista"/>
        <w:numPr>
          <w:ilvl w:val="1"/>
          <w:numId w:val="7"/>
        </w:numPr>
        <w:tabs>
          <w:tab w:val="left" w:pos="3240"/>
        </w:tabs>
        <w:rPr>
          <w:rFonts w:cs="Times New Roman"/>
          <w:szCs w:val="24"/>
        </w:rPr>
      </w:pPr>
      <w:r>
        <w:rPr>
          <w:rFonts w:cs="Times New Roman"/>
          <w:szCs w:val="24"/>
        </w:rPr>
        <w:t>Ofrece</w:t>
      </w:r>
      <w:r w:rsidR="004C2F60" w:rsidRPr="006F6897">
        <w:rPr>
          <w:rFonts w:cs="Times New Roman"/>
          <w:szCs w:val="24"/>
        </w:rPr>
        <w:t xml:space="preserve"> una suite de soluciones </w:t>
      </w:r>
      <w:r w:rsidR="00912CC5">
        <w:rPr>
          <w:rFonts w:cs="Times New Roman"/>
          <w:szCs w:val="24"/>
        </w:rPr>
        <w:t>para</w:t>
      </w:r>
      <w:r w:rsidR="004C2F60" w:rsidRPr="006F6897">
        <w:rPr>
          <w:rFonts w:cs="Times New Roman"/>
          <w:szCs w:val="24"/>
        </w:rPr>
        <w:t xml:space="preserve"> la gestión de almacenes</w:t>
      </w:r>
      <w:r w:rsidR="00B80A07">
        <w:rPr>
          <w:rFonts w:cs="Times New Roman"/>
          <w:szCs w:val="24"/>
        </w:rPr>
        <w:t>.</w:t>
      </w:r>
      <w:r w:rsidR="004C2F60" w:rsidRPr="006F6897">
        <w:rPr>
          <w:rFonts w:cs="Times New Roman"/>
          <w:szCs w:val="24"/>
        </w:rPr>
        <w:t xml:space="preserve"> </w:t>
      </w:r>
    </w:p>
    <w:p w14:paraId="7F0A2D10" w14:textId="77777777" w:rsidR="00B80A07" w:rsidRDefault="00B80A07" w:rsidP="003E76CB">
      <w:pPr>
        <w:pStyle w:val="Prrafodelista"/>
        <w:numPr>
          <w:ilvl w:val="1"/>
          <w:numId w:val="7"/>
        </w:numPr>
        <w:tabs>
          <w:tab w:val="left" w:pos="3240"/>
        </w:tabs>
        <w:rPr>
          <w:rFonts w:cs="Times New Roman"/>
          <w:szCs w:val="24"/>
        </w:rPr>
      </w:pPr>
      <w:r>
        <w:rPr>
          <w:rFonts w:cs="Times New Roman"/>
          <w:szCs w:val="24"/>
        </w:rPr>
        <w:t>Brinda una suite para</w:t>
      </w:r>
      <w:r w:rsidR="004C2F60" w:rsidRPr="006F6897">
        <w:rPr>
          <w:rFonts w:cs="Times New Roman"/>
          <w:szCs w:val="24"/>
        </w:rPr>
        <w:t xml:space="preserve"> la planificación de la cadena de suministro</w:t>
      </w:r>
      <w:r>
        <w:rPr>
          <w:rFonts w:cs="Times New Roman"/>
          <w:szCs w:val="24"/>
        </w:rPr>
        <w:t>.</w:t>
      </w:r>
    </w:p>
    <w:p w14:paraId="06BD763A" w14:textId="0E63D90F" w:rsidR="004C2F60" w:rsidRPr="003572F9" w:rsidRDefault="00B80A07" w:rsidP="003E76CB">
      <w:pPr>
        <w:pStyle w:val="Prrafodelista"/>
        <w:numPr>
          <w:ilvl w:val="1"/>
          <w:numId w:val="7"/>
        </w:numPr>
        <w:tabs>
          <w:tab w:val="left" w:pos="3240"/>
        </w:tabs>
        <w:rPr>
          <w:rFonts w:cs="Times New Roman"/>
          <w:szCs w:val="24"/>
        </w:rPr>
      </w:pPr>
      <w:r>
        <w:rPr>
          <w:rFonts w:cs="Times New Roman"/>
          <w:szCs w:val="24"/>
        </w:rPr>
        <w:t>P</w:t>
      </w:r>
      <w:r w:rsidR="004C2F60" w:rsidRPr="006F6897">
        <w:rPr>
          <w:rFonts w:cs="Times New Roman"/>
          <w:szCs w:val="24"/>
        </w:rPr>
        <w:t>ermite una integración fluida con otros sistemas.</w:t>
      </w:r>
    </w:p>
    <w:p w14:paraId="14ACCEAF"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Escalabilidad: </w:t>
      </w:r>
    </w:p>
    <w:p w14:paraId="6E49B406" w14:textId="77777777" w:rsidR="00B80A07" w:rsidRDefault="00B80A07" w:rsidP="003E76CB">
      <w:pPr>
        <w:pStyle w:val="Prrafodelista"/>
        <w:numPr>
          <w:ilvl w:val="1"/>
          <w:numId w:val="7"/>
        </w:numPr>
        <w:tabs>
          <w:tab w:val="left" w:pos="3240"/>
        </w:tabs>
        <w:rPr>
          <w:rFonts w:cs="Times New Roman"/>
          <w:szCs w:val="24"/>
        </w:rPr>
      </w:pPr>
      <w:r>
        <w:rPr>
          <w:rFonts w:cs="Times New Roman"/>
          <w:szCs w:val="24"/>
        </w:rPr>
        <w:t>Brinda una</w:t>
      </w:r>
      <w:r w:rsidR="004C2F60" w:rsidRPr="006F6897">
        <w:rPr>
          <w:rFonts w:cs="Times New Roman"/>
          <w:szCs w:val="24"/>
        </w:rPr>
        <w:t xml:space="preserve"> plataforma escalable</w:t>
      </w:r>
      <w:r>
        <w:rPr>
          <w:rFonts w:cs="Times New Roman"/>
          <w:szCs w:val="24"/>
        </w:rPr>
        <w:t>.</w:t>
      </w:r>
    </w:p>
    <w:p w14:paraId="5667A675" w14:textId="0FA0F071" w:rsidR="004C2F60" w:rsidRPr="003572F9" w:rsidRDefault="00B80A07" w:rsidP="003E76CB">
      <w:pPr>
        <w:pStyle w:val="Prrafodelista"/>
        <w:numPr>
          <w:ilvl w:val="1"/>
          <w:numId w:val="7"/>
        </w:numPr>
        <w:tabs>
          <w:tab w:val="left" w:pos="3240"/>
        </w:tabs>
        <w:rPr>
          <w:rFonts w:cs="Times New Roman"/>
          <w:szCs w:val="24"/>
        </w:rPr>
      </w:pPr>
      <w:r>
        <w:rPr>
          <w:rFonts w:cs="Times New Roman"/>
          <w:szCs w:val="24"/>
        </w:rPr>
        <w:t>P</w:t>
      </w:r>
      <w:r w:rsidR="004C2F60" w:rsidRPr="006F6897">
        <w:rPr>
          <w:rFonts w:cs="Times New Roman"/>
          <w:szCs w:val="24"/>
        </w:rPr>
        <w:t>uede adaptarse a las necesidades de empresas de diversos tamaños y sectores.</w:t>
      </w:r>
    </w:p>
    <w:p w14:paraId="44C231C0"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Funcionalidades avanzadas: </w:t>
      </w:r>
    </w:p>
    <w:p w14:paraId="557BE0C1" w14:textId="77777777" w:rsidR="00F777B4" w:rsidRDefault="00FE13EE" w:rsidP="003E76CB">
      <w:pPr>
        <w:pStyle w:val="Prrafodelista"/>
        <w:numPr>
          <w:ilvl w:val="1"/>
          <w:numId w:val="7"/>
        </w:numPr>
        <w:tabs>
          <w:tab w:val="left" w:pos="3240"/>
        </w:tabs>
        <w:rPr>
          <w:rFonts w:cs="Times New Roman"/>
          <w:szCs w:val="24"/>
        </w:rPr>
      </w:pPr>
      <w:r>
        <w:rPr>
          <w:rFonts w:cs="Times New Roman"/>
          <w:szCs w:val="24"/>
        </w:rPr>
        <w:t>O</w:t>
      </w:r>
      <w:r w:rsidR="004C2F60" w:rsidRPr="006F6897">
        <w:rPr>
          <w:rFonts w:cs="Times New Roman"/>
          <w:szCs w:val="24"/>
        </w:rPr>
        <w:t>frece funcionalidades avanzada</w:t>
      </w:r>
      <w:r w:rsidR="00CD500A">
        <w:rPr>
          <w:rFonts w:cs="Times New Roman"/>
          <w:szCs w:val="24"/>
        </w:rPr>
        <w:t>s para la</w:t>
      </w:r>
      <w:r w:rsidR="004C2F60" w:rsidRPr="006F6897">
        <w:rPr>
          <w:rFonts w:cs="Times New Roman"/>
          <w:szCs w:val="24"/>
        </w:rPr>
        <w:t xml:space="preserve"> gestión de pedidos</w:t>
      </w:r>
    </w:p>
    <w:p w14:paraId="380EC854" w14:textId="77777777" w:rsidR="00F777B4" w:rsidRDefault="00F777B4" w:rsidP="003E76CB">
      <w:pPr>
        <w:pStyle w:val="Prrafodelista"/>
        <w:numPr>
          <w:ilvl w:val="1"/>
          <w:numId w:val="7"/>
        </w:numPr>
        <w:tabs>
          <w:tab w:val="left" w:pos="3240"/>
        </w:tabs>
        <w:rPr>
          <w:rFonts w:cs="Times New Roman"/>
          <w:szCs w:val="24"/>
        </w:rPr>
      </w:pPr>
      <w:r>
        <w:rPr>
          <w:rFonts w:cs="Times New Roman"/>
          <w:szCs w:val="24"/>
        </w:rPr>
        <w:t>Ofrece el</w:t>
      </w:r>
      <w:r w:rsidR="004C2F60" w:rsidRPr="006F6897">
        <w:rPr>
          <w:rFonts w:cs="Times New Roman"/>
          <w:szCs w:val="24"/>
        </w:rPr>
        <w:t xml:space="preserve"> seguimiento de inventario en tiempo real</w:t>
      </w:r>
      <w:r>
        <w:rPr>
          <w:rFonts w:cs="Times New Roman"/>
          <w:szCs w:val="24"/>
        </w:rPr>
        <w:t>.</w:t>
      </w:r>
    </w:p>
    <w:p w14:paraId="661ADFF4" w14:textId="77777777" w:rsidR="00D378F8" w:rsidRDefault="00D378F8" w:rsidP="003E76CB">
      <w:pPr>
        <w:pStyle w:val="Prrafodelista"/>
        <w:numPr>
          <w:ilvl w:val="1"/>
          <w:numId w:val="7"/>
        </w:numPr>
        <w:tabs>
          <w:tab w:val="left" w:pos="3240"/>
        </w:tabs>
        <w:rPr>
          <w:rFonts w:cs="Times New Roman"/>
          <w:szCs w:val="24"/>
        </w:rPr>
      </w:pPr>
      <w:r>
        <w:rPr>
          <w:rFonts w:cs="Times New Roman"/>
          <w:szCs w:val="24"/>
        </w:rPr>
        <w:lastRenderedPageBreak/>
        <w:t>Abarca el</w:t>
      </w:r>
      <w:r w:rsidR="004C2F60" w:rsidRPr="006F6897">
        <w:rPr>
          <w:rFonts w:cs="Times New Roman"/>
          <w:szCs w:val="24"/>
        </w:rPr>
        <w:t xml:space="preserve"> cumplimiento normativo</w:t>
      </w:r>
      <w:r>
        <w:rPr>
          <w:rFonts w:cs="Times New Roman"/>
          <w:szCs w:val="24"/>
        </w:rPr>
        <w:t>.</w:t>
      </w:r>
    </w:p>
    <w:p w14:paraId="309E9A9F" w14:textId="677205BF" w:rsidR="004C2F60" w:rsidRPr="003572F9" w:rsidRDefault="00D378F8" w:rsidP="003E76CB">
      <w:pPr>
        <w:pStyle w:val="Prrafodelista"/>
        <w:numPr>
          <w:ilvl w:val="1"/>
          <w:numId w:val="7"/>
        </w:numPr>
        <w:tabs>
          <w:tab w:val="left" w:pos="3240"/>
        </w:tabs>
        <w:rPr>
          <w:rFonts w:cs="Times New Roman"/>
          <w:szCs w:val="24"/>
        </w:rPr>
      </w:pPr>
      <w:r>
        <w:rPr>
          <w:rFonts w:cs="Times New Roman"/>
          <w:szCs w:val="24"/>
        </w:rPr>
        <w:t>Permite la</w:t>
      </w:r>
      <w:r w:rsidR="004C2F60" w:rsidRPr="006F6897">
        <w:rPr>
          <w:rFonts w:cs="Times New Roman"/>
          <w:szCs w:val="24"/>
        </w:rPr>
        <w:t xml:space="preserve"> automatización de tareas y optimización de rutas.</w:t>
      </w:r>
    </w:p>
    <w:p w14:paraId="12CC1426" w14:textId="6501E82C" w:rsidR="0048149E"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Integración de sistemas: </w:t>
      </w:r>
    </w:p>
    <w:p w14:paraId="0C456BE5" w14:textId="77777777" w:rsidR="004D646B" w:rsidRDefault="006536D8" w:rsidP="003E76CB">
      <w:pPr>
        <w:pStyle w:val="Prrafodelista"/>
        <w:numPr>
          <w:ilvl w:val="1"/>
          <w:numId w:val="7"/>
        </w:numPr>
        <w:tabs>
          <w:tab w:val="left" w:pos="3240"/>
        </w:tabs>
        <w:rPr>
          <w:rFonts w:cs="Times New Roman"/>
          <w:szCs w:val="24"/>
        </w:rPr>
      </w:pPr>
      <w:r>
        <w:rPr>
          <w:rFonts w:cs="Times New Roman"/>
          <w:szCs w:val="24"/>
        </w:rPr>
        <w:t xml:space="preserve">Integración </w:t>
      </w:r>
      <w:r w:rsidR="004C2F60" w:rsidRPr="006F6897">
        <w:rPr>
          <w:rFonts w:cs="Times New Roman"/>
          <w:szCs w:val="24"/>
        </w:rPr>
        <w:t>con sistemas ERP</w:t>
      </w:r>
      <w:r w:rsidR="004D646B">
        <w:rPr>
          <w:rFonts w:cs="Times New Roman"/>
          <w:szCs w:val="24"/>
        </w:rPr>
        <w:t>.</w:t>
      </w:r>
    </w:p>
    <w:p w14:paraId="129A316A" w14:textId="1A0B4703" w:rsidR="004C2F60" w:rsidRPr="003572F9" w:rsidRDefault="004D646B" w:rsidP="003E76CB">
      <w:pPr>
        <w:pStyle w:val="Prrafodelista"/>
        <w:numPr>
          <w:ilvl w:val="1"/>
          <w:numId w:val="7"/>
        </w:numPr>
        <w:tabs>
          <w:tab w:val="left" w:pos="3240"/>
        </w:tabs>
        <w:rPr>
          <w:rFonts w:cs="Times New Roman"/>
          <w:szCs w:val="24"/>
        </w:rPr>
      </w:pPr>
      <w:r>
        <w:rPr>
          <w:rFonts w:cs="Times New Roman"/>
          <w:szCs w:val="24"/>
        </w:rPr>
        <w:t>Integración con</w:t>
      </w:r>
      <w:r w:rsidR="004C2F60" w:rsidRPr="006F6897">
        <w:rPr>
          <w:rFonts w:cs="Times New Roman"/>
          <w:szCs w:val="24"/>
        </w:rPr>
        <w:t xml:space="preserve"> aplicaciones empresariales para una visión completa de la cadena de suministro.</w:t>
      </w:r>
    </w:p>
    <w:p w14:paraId="3D73EB57"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Tecnología avanzada: </w:t>
      </w:r>
    </w:p>
    <w:p w14:paraId="2AB75597" w14:textId="77777777" w:rsidR="00A3122C" w:rsidRDefault="00A3122C" w:rsidP="003E76CB">
      <w:pPr>
        <w:pStyle w:val="Prrafodelista"/>
        <w:numPr>
          <w:ilvl w:val="1"/>
          <w:numId w:val="7"/>
        </w:numPr>
        <w:tabs>
          <w:tab w:val="left" w:pos="3240"/>
        </w:tabs>
        <w:rPr>
          <w:rFonts w:cs="Times New Roman"/>
          <w:szCs w:val="24"/>
        </w:rPr>
      </w:pPr>
      <w:r>
        <w:rPr>
          <w:rFonts w:cs="Times New Roman"/>
          <w:szCs w:val="24"/>
        </w:rPr>
        <w:t>Funcionalidades mediante</w:t>
      </w:r>
      <w:r w:rsidR="004C2F60" w:rsidRPr="006F6897">
        <w:rPr>
          <w:rFonts w:cs="Times New Roman"/>
          <w:szCs w:val="24"/>
        </w:rPr>
        <w:t xml:space="preserve"> </w:t>
      </w:r>
      <w:proofErr w:type="spellStart"/>
      <w:r w:rsidR="004C2F60" w:rsidRPr="006F6897">
        <w:rPr>
          <w:rFonts w:cs="Times New Roman"/>
          <w:szCs w:val="24"/>
        </w:rPr>
        <w:t>IoT</w:t>
      </w:r>
      <w:proofErr w:type="spellEnd"/>
      <w:r w:rsidR="004C2F60" w:rsidRPr="006F6897">
        <w:rPr>
          <w:rFonts w:cs="Times New Roman"/>
          <w:szCs w:val="24"/>
        </w:rPr>
        <w:t xml:space="preserve"> (Internet de las Cosas)</w:t>
      </w:r>
      <w:r>
        <w:rPr>
          <w:rFonts w:cs="Times New Roman"/>
          <w:szCs w:val="24"/>
        </w:rPr>
        <w:t>.</w:t>
      </w:r>
    </w:p>
    <w:p w14:paraId="349F5BD2" w14:textId="436BDF4C" w:rsidR="004C2F60" w:rsidRPr="003572F9" w:rsidRDefault="00FA38B1" w:rsidP="003E76CB">
      <w:pPr>
        <w:pStyle w:val="Prrafodelista"/>
        <w:numPr>
          <w:ilvl w:val="1"/>
          <w:numId w:val="7"/>
        </w:numPr>
        <w:tabs>
          <w:tab w:val="left" w:pos="3240"/>
        </w:tabs>
        <w:rPr>
          <w:rFonts w:cs="Times New Roman"/>
          <w:szCs w:val="24"/>
        </w:rPr>
      </w:pPr>
      <w:r>
        <w:rPr>
          <w:rFonts w:cs="Times New Roman"/>
          <w:szCs w:val="24"/>
        </w:rPr>
        <w:t>A</w:t>
      </w:r>
      <w:r w:rsidR="004C2F60" w:rsidRPr="006F6897">
        <w:rPr>
          <w:rFonts w:cs="Times New Roman"/>
          <w:szCs w:val="24"/>
        </w:rPr>
        <w:t>nálisis de datos y aprendizaje automático para mejorar las operaciones y tomar decisiones más informadas.</w:t>
      </w:r>
    </w:p>
    <w:p w14:paraId="72F0D5A5"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utomatización y movilidad: </w:t>
      </w:r>
    </w:p>
    <w:p w14:paraId="422EC1E9" w14:textId="77777777" w:rsidR="0028160D" w:rsidRDefault="004E190A" w:rsidP="003E76CB">
      <w:pPr>
        <w:pStyle w:val="Prrafodelista"/>
        <w:numPr>
          <w:ilvl w:val="1"/>
          <w:numId w:val="7"/>
        </w:numPr>
        <w:tabs>
          <w:tab w:val="left" w:pos="3240"/>
        </w:tabs>
        <w:rPr>
          <w:rFonts w:cs="Times New Roman"/>
          <w:szCs w:val="24"/>
        </w:rPr>
      </w:pPr>
      <w:r>
        <w:rPr>
          <w:rFonts w:cs="Times New Roman"/>
          <w:szCs w:val="24"/>
        </w:rPr>
        <w:t>A</w:t>
      </w:r>
      <w:r w:rsidR="004C2F60" w:rsidRPr="006F6897">
        <w:rPr>
          <w:rFonts w:cs="Times New Roman"/>
          <w:szCs w:val="24"/>
        </w:rPr>
        <w:t xml:space="preserve">utomatización de procesos en el almacén </w:t>
      </w:r>
    </w:p>
    <w:p w14:paraId="7EB1A484" w14:textId="77777777" w:rsidR="0028160D" w:rsidRDefault="0028160D" w:rsidP="003E76CB">
      <w:pPr>
        <w:pStyle w:val="Prrafodelista"/>
        <w:numPr>
          <w:ilvl w:val="1"/>
          <w:numId w:val="7"/>
        </w:numPr>
        <w:tabs>
          <w:tab w:val="left" w:pos="3240"/>
        </w:tabs>
        <w:rPr>
          <w:rFonts w:cs="Times New Roman"/>
          <w:szCs w:val="24"/>
        </w:rPr>
      </w:pPr>
      <w:r>
        <w:rPr>
          <w:rFonts w:cs="Times New Roman"/>
          <w:szCs w:val="24"/>
        </w:rPr>
        <w:t xml:space="preserve">Brinda </w:t>
      </w:r>
      <w:r w:rsidR="004C2F60" w:rsidRPr="006F6897">
        <w:rPr>
          <w:rFonts w:cs="Times New Roman"/>
          <w:szCs w:val="24"/>
        </w:rPr>
        <w:t>compatib</w:t>
      </w:r>
      <w:r>
        <w:rPr>
          <w:rFonts w:cs="Times New Roman"/>
          <w:szCs w:val="24"/>
        </w:rPr>
        <w:t>ilidad</w:t>
      </w:r>
      <w:r w:rsidR="004C2F60" w:rsidRPr="006F6897">
        <w:rPr>
          <w:rFonts w:cs="Times New Roman"/>
          <w:szCs w:val="24"/>
        </w:rPr>
        <w:t xml:space="preserve"> con dispositivos móviles</w:t>
      </w:r>
      <w:r>
        <w:rPr>
          <w:rFonts w:cs="Times New Roman"/>
          <w:szCs w:val="24"/>
        </w:rPr>
        <w:t>.</w:t>
      </w:r>
    </w:p>
    <w:p w14:paraId="69ED08EF" w14:textId="182D2CD6" w:rsidR="004C2F60" w:rsidRPr="003572F9" w:rsidRDefault="0028160D" w:rsidP="003E76CB">
      <w:pPr>
        <w:pStyle w:val="Prrafodelista"/>
        <w:numPr>
          <w:ilvl w:val="1"/>
          <w:numId w:val="7"/>
        </w:numPr>
        <w:tabs>
          <w:tab w:val="left" w:pos="3240"/>
        </w:tabs>
        <w:rPr>
          <w:rFonts w:cs="Times New Roman"/>
          <w:szCs w:val="24"/>
        </w:rPr>
      </w:pPr>
      <w:r>
        <w:rPr>
          <w:rFonts w:cs="Times New Roman"/>
          <w:szCs w:val="24"/>
        </w:rPr>
        <w:t>R</w:t>
      </w:r>
      <w:r w:rsidR="004C2F60" w:rsidRPr="006F6897">
        <w:rPr>
          <w:rFonts w:cs="Times New Roman"/>
          <w:szCs w:val="24"/>
        </w:rPr>
        <w:t>ecopilación de datos y la ejecución de tareas.</w:t>
      </w:r>
    </w:p>
    <w:p w14:paraId="091FC7BE"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Capacidades analíticas y de informes: </w:t>
      </w:r>
    </w:p>
    <w:p w14:paraId="5C09DC44" w14:textId="09AE8E93" w:rsidR="004C2F60" w:rsidRPr="003572F9" w:rsidRDefault="004C2F60" w:rsidP="003E76CB">
      <w:pPr>
        <w:pStyle w:val="Prrafodelista"/>
        <w:numPr>
          <w:ilvl w:val="1"/>
          <w:numId w:val="7"/>
        </w:numPr>
        <w:tabs>
          <w:tab w:val="left" w:pos="3240"/>
        </w:tabs>
        <w:rPr>
          <w:rFonts w:cs="Times New Roman"/>
          <w:szCs w:val="24"/>
        </w:rPr>
      </w:pPr>
      <w:r w:rsidRPr="006F6897">
        <w:rPr>
          <w:rFonts w:cs="Times New Roman"/>
          <w:szCs w:val="24"/>
        </w:rPr>
        <w:t>Ofrece análisis y generación de informes avanzados para el seguimiento y la mejora del rendimiento del almacén.</w:t>
      </w:r>
    </w:p>
    <w:p w14:paraId="7D244DF9" w14:textId="77777777" w:rsidR="006536D8" w:rsidRPr="004E190A" w:rsidRDefault="004C2F60" w:rsidP="003E76CB">
      <w:pPr>
        <w:pStyle w:val="Prrafodelista"/>
        <w:numPr>
          <w:ilvl w:val="0"/>
          <w:numId w:val="7"/>
        </w:numPr>
        <w:tabs>
          <w:tab w:val="left" w:pos="3240"/>
        </w:tabs>
        <w:rPr>
          <w:rFonts w:cs="Times New Roman"/>
          <w:b/>
          <w:szCs w:val="24"/>
        </w:rPr>
      </w:pPr>
      <w:r w:rsidRPr="004E190A">
        <w:rPr>
          <w:rFonts w:cs="Times New Roman"/>
          <w:b/>
          <w:szCs w:val="24"/>
        </w:rPr>
        <w:t xml:space="preserve">Apoyo a la sostenibilidad: </w:t>
      </w:r>
    </w:p>
    <w:p w14:paraId="61BEFE6C" w14:textId="77777777" w:rsidR="00EB0A90" w:rsidRDefault="004E190A" w:rsidP="003E76CB">
      <w:pPr>
        <w:pStyle w:val="Prrafodelista"/>
        <w:numPr>
          <w:ilvl w:val="1"/>
          <w:numId w:val="7"/>
        </w:numPr>
        <w:tabs>
          <w:tab w:val="left" w:pos="3240"/>
        </w:tabs>
        <w:rPr>
          <w:rFonts w:cs="Times New Roman"/>
          <w:szCs w:val="24"/>
        </w:rPr>
      </w:pPr>
      <w:r>
        <w:rPr>
          <w:rFonts w:cs="Times New Roman"/>
          <w:szCs w:val="24"/>
        </w:rPr>
        <w:t>Proporciona</w:t>
      </w:r>
      <w:r w:rsidR="004C2F60" w:rsidRPr="006F6897">
        <w:rPr>
          <w:rFonts w:cs="Times New Roman"/>
          <w:szCs w:val="24"/>
        </w:rPr>
        <w:t xml:space="preserve"> funcionalidades para ayudar a reducir su huella de carbono </w:t>
      </w:r>
    </w:p>
    <w:p w14:paraId="05FE4A97" w14:textId="20C5059C" w:rsidR="004C2F60" w:rsidRPr="006F6897" w:rsidRDefault="00EB0A90" w:rsidP="003E76CB">
      <w:pPr>
        <w:pStyle w:val="Prrafodelista"/>
        <w:numPr>
          <w:ilvl w:val="1"/>
          <w:numId w:val="7"/>
        </w:numPr>
        <w:tabs>
          <w:tab w:val="left" w:pos="3240"/>
        </w:tabs>
        <w:rPr>
          <w:rFonts w:cs="Times New Roman"/>
          <w:szCs w:val="24"/>
        </w:rPr>
      </w:pPr>
      <w:r>
        <w:rPr>
          <w:rFonts w:cs="Times New Roman"/>
          <w:szCs w:val="24"/>
        </w:rPr>
        <w:t>C</w:t>
      </w:r>
      <w:r w:rsidR="004C2F60" w:rsidRPr="006F6897">
        <w:rPr>
          <w:rFonts w:cs="Times New Roman"/>
          <w:szCs w:val="24"/>
        </w:rPr>
        <w:t>ump</w:t>
      </w:r>
      <w:r>
        <w:rPr>
          <w:rFonts w:cs="Times New Roman"/>
          <w:szCs w:val="24"/>
        </w:rPr>
        <w:t>le</w:t>
      </w:r>
      <w:r w:rsidR="004C2F60" w:rsidRPr="006F6897">
        <w:rPr>
          <w:rFonts w:cs="Times New Roman"/>
          <w:szCs w:val="24"/>
        </w:rPr>
        <w:t xml:space="preserve"> con estándares ambientales</w:t>
      </w:r>
      <w:r>
        <w:rPr>
          <w:rFonts w:cs="Times New Roman"/>
          <w:szCs w:val="24"/>
        </w:rPr>
        <w:t xml:space="preserve"> </w:t>
      </w:r>
      <w:r w:rsidR="00812836">
        <w:rPr>
          <w:rFonts w:cs="Times New Roman"/>
          <w:szCs w:val="24"/>
        </w:rPr>
        <w:fldChar w:fldCharType="begin"/>
      </w:r>
      <w:r w:rsidR="00CC0E5B">
        <w:rPr>
          <w:rFonts w:cs="Times New Roman"/>
          <w:szCs w:val="24"/>
        </w:rPr>
        <w:instrText xml:space="preserve"> ADDIN ZOTERO_ITEM CSL_CITATION {"citationID":"l5xshVLR","properties":{"formattedCitation":"[7]","plainCitation":"[7]","noteIndex":0},"citationItems":[{"id":29,"uris":["http://zotero.org/users/12776228/items/934PP4D2"],"itemData":{"id":29,"type":"post-weblog","container-title":"Warehouse Management","genre":"Sitio web empresarial","language":"English","license":"Manhattan Associates","title":"Manhattan Active Warehouse Management","URL":"https://www.manh.com/es-xl/soluciones/software-de-gestion-de-la-cadena-de-suministro/sistema-de-gestion-de-almacenes","author":[{"family":"Monhattan","given":"SCALE"}],"accessed":{"date-parts":[["2023",10,18]]},"issued":{"date-parts":[["2023",10,18]]}}}],"schema":"https://github.com/citation-style-language/schema/raw/master/csl-citation.json"} </w:instrText>
      </w:r>
      <w:r w:rsidR="00812836">
        <w:rPr>
          <w:rFonts w:cs="Times New Roman"/>
          <w:szCs w:val="24"/>
        </w:rPr>
        <w:fldChar w:fldCharType="separate"/>
      </w:r>
      <w:r w:rsidR="00812836" w:rsidRPr="00812836">
        <w:rPr>
          <w:rFonts w:cs="Times New Roman"/>
        </w:rPr>
        <w:t>[7]</w:t>
      </w:r>
      <w:r w:rsidR="00812836">
        <w:rPr>
          <w:rFonts w:cs="Times New Roman"/>
          <w:szCs w:val="24"/>
        </w:rPr>
        <w:fldChar w:fldCharType="end"/>
      </w:r>
      <w:r w:rsidR="004C2F60" w:rsidRPr="006F6897">
        <w:rPr>
          <w:rFonts w:cs="Times New Roman"/>
          <w:szCs w:val="24"/>
        </w:rPr>
        <w:t>.</w:t>
      </w:r>
    </w:p>
    <w:p w14:paraId="3745D411" w14:textId="77777777" w:rsidR="006C23EC" w:rsidRPr="002C7529" w:rsidRDefault="006C23EC" w:rsidP="00A63E4A">
      <w:pPr>
        <w:tabs>
          <w:tab w:val="left" w:pos="3240"/>
        </w:tabs>
        <w:rPr>
          <w:rFonts w:cs="Times New Roman"/>
          <w:szCs w:val="24"/>
        </w:rPr>
      </w:pPr>
    </w:p>
    <w:p w14:paraId="57C7A3B2" w14:textId="6FB6A275" w:rsidR="00C81FF5" w:rsidRPr="007D4F5A" w:rsidRDefault="002C7529" w:rsidP="006B2C67">
      <w:pPr>
        <w:pStyle w:val="Ttulo2"/>
        <w:rPr>
          <w:rFonts w:ascii="Times New Roman" w:hAnsi="Times New Roman" w:cs="Times New Roman"/>
          <w:b/>
          <w:bCs/>
        </w:rPr>
      </w:pPr>
      <w:bookmarkStart w:id="164" w:name="_Toc148616121"/>
      <w:bookmarkStart w:id="165" w:name="_Toc148894717"/>
      <w:bookmarkStart w:id="166" w:name="_Toc148981409"/>
      <w:bookmarkStart w:id="167" w:name="_Toc148993426"/>
      <w:bookmarkStart w:id="168" w:name="_Toc149501223"/>
      <w:bookmarkStart w:id="169" w:name="_Toc149576092"/>
      <w:bookmarkStart w:id="170" w:name="_Toc150181503"/>
      <w:bookmarkStart w:id="171" w:name="_Toc150390640"/>
      <w:bookmarkStart w:id="172" w:name="_Toc150418224"/>
      <w:bookmarkStart w:id="173" w:name="_Toc151981448"/>
      <w:bookmarkStart w:id="174" w:name="_Toc151935496"/>
      <w:r w:rsidRPr="007D4F5A">
        <w:rPr>
          <w:rFonts w:ascii="Times New Roman" w:hAnsi="Times New Roman" w:cs="Times New Roman"/>
          <w:b/>
          <w:bCs/>
        </w:rPr>
        <w:t>2.2 A</w:t>
      </w:r>
      <w:bookmarkEnd w:id="164"/>
      <w:r w:rsidR="00D20696">
        <w:rPr>
          <w:rFonts w:ascii="Times New Roman" w:hAnsi="Times New Roman" w:cs="Times New Roman"/>
          <w:b/>
          <w:bCs/>
        </w:rPr>
        <w:t>plicaciones gratu</w:t>
      </w:r>
      <w:r w:rsidR="00514600">
        <w:rPr>
          <w:rFonts w:ascii="Times New Roman" w:hAnsi="Times New Roman" w:cs="Times New Roman"/>
          <w:b/>
          <w:bCs/>
        </w:rPr>
        <w:t>itas</w:t>
      </w:r>
      <w:bookmarkEnd w:id="165"/>
      <w:bookmarkEnd w:id="166"/>
      <w:bookmarkEnd w:id="167"/>
      <w:bookmarkEnd w:id="168"/>
      <w:bookmarkEnd w:id="169"/>
      <w:bookmarkEnd w:id="170"/>
      <w:bookmarkEnd w:id="171"/>
      <w:bookmarkEnd w:id="172"/>
      <w:bookmarkEnd w:id="173"/>
      <w:bookmarkEnd w:id="174"/>
    </w:p>
    <w:p w14:paraId="726B4AC8" w14:textId="33D15FC5" w:rsidR="00424C97" w:rsidRPr="003A264B" w:rsidRDefault="00424C97" w:rsidP="003A264B">
      <w:pPr>
        <w:rPr>
          <w:rFonts w:cs="Times New Roman"/>
          <w:szCs w:val="24"/>
        </w:rPr>
      </w:pPr>
      <w:r w:rsidRPr="003A264B">
        <w:rPr>
          <w:rFonts w:cs="Times New Roman"/>
          <w:szCs w:val="24"/>
        </w:rPr>
        <w:t xml:space="preserve">Por otra parte, se han identificado </w:t>
      </w:r>
      <w:r w:rsidR="00D71028">
        <w:rPr>
          <w:rFonts w:cs="Times New Roman"/>
          <w:szCs w:val="24"/>
        </w:rPr>
        <w:t>software</w:t>
      </w:r>
      <w:r w:rsidRPr="003A264B">
        <w:rPr>
          <w:rFonts w:cs="Times New Roman"/>
          <w:szCs w:val="24"/>
        </w:rPr>
        <w:t xml:space="preserve"> de gestión del almacén que son de acceso gratuito. En esta sección del</w:t>
      </w:r>
      <w:r w:rsidR="003A264B" w:rsidRPr="003A264B">
        <w:rPr>
          <w:rFonts w:cs="Times New Roman"/>
          <w:szCs w:val="24"/>
        </w:rPr>
        <w:t xml:space="preserve"> documento</w:t>
      </w:r>
      <w:r w:rsidRPr="003A264B">
        <w:rPr>
          <w:rFonts w:cs="Times New Roman"/>
          <w:szCs w:val="24"/>
        </w:rPr>
        <w:t xml:space="preserve">, </w:t>
      </w:r>
      <w:r w:rsidR="003A264B" w:rsidRPr="003A264B">
        <w:rPr>
          <w:rFonts w:cs="Times New Roman"/>
          <w:szCs w:val="24"/>
        </w:rPr>
        <w:t xml:space="preserve">se detalla la información correspondiente a </w:t>
      </w:r>
      <w:r w:rsidR="00CD52E0">
        <w:rPr>
          <w:rFonts w:cs="Times New Roman"/>
          <w:szCs w:val="24"/>
        </w:rPr>
        <w:t>dichos</w:t>
      </w:r>
      <w:r w:rsidRPr="003A264B">
        <w:rPr>
          <w:rFonts w:cs="Times New Roman"/>
          <w:szCs w:val="24"/>
        </w:rPr>
        <w:t xml:space="preserve"> </w:t>
      </w:r>
      <w:r w:rsidR="00CD52E0">
        <w:rPr>
          <w:rFonts w:cs="Times New Roman"/>
          <w:szCs w:val="24"/>
        </w:rPr>
        <w:t>recursos gratuitos</w:t>
      </w:r>
      <w:r w:rsidRPr="003A264B">
        <w:rPr>
          <w:rFonts w:cs="Times New Roman"/>
          <w:szCs w:val="24"/>
        </w:rPr>
        <w:t>,</w:t>
      </w:r>
      <w:r w:rsidR="003A264B" w:rsidRPr="003A264B">
        <w:rPr>
          <w:rFonts w:cs="Times New Roman"/>
          <w:szCs w:val="24"/>
        </w:rPr>
        <w:t xml:space="preserve"> </w:t>
      </w:r>
      <w:r w:rsidRPr="003A264B">
        <w:rPr>
          <w:rFonts w:cs="Times New Roman"/>
          <w:szCs w:val="24"/>
        </w:rPr>
        <w:t xml:space="preserve">brindando así un panorama </w:t>
      </w:r>
      <w:r w:rsidR="00C8249F">
        <w:rPr>
          <w:rFonts w:cs="Times New Roman"/>
          <w:szCs w:val="24"/>
        </w:rPr>
        <w:t>general</w:t>
      </w:r>
      <w:r w:rsidRPr="003A264B">
        <w:rPr>
          <w:rFonts w:cs="Times New Roman"/>
          <w:szCs w:val="24"/>
        </w:rPr>
        <w:t xml:space="preserve"> de </w:t>
      </w:r>
      <w:r w:rsidR="00D71028">
        <w:rPr>
          <w:rFonts w:cs="Times New Roman"/>
          <w:szCs w:val="24"/>
        </w:rPr>
        <w:t>los recursos antes mencionados que se encuentran</w:t>
      </w:r>
      <w:r w:rsidRPr="003A264B">
        <w:rPr>
          <w:rFonts w:cs="Times New Roman"/>
          <w:szCs w:val="24"/>
        </w:rPr>
        <w:t xml:space="preserve"> disponibles en el mercado.</w:t>
      </w:r>
    </w:p>
    <w:p w14:paraId="5B73670A" w14:textId="1B0B097A" w:rsidR="0F2C3203" w:rsidRPr="008E49BF" w:rsidRDefault="004530E1" w:rsidP="008E49BF">
      <w:pPr>
        <w:pStyle w:val="Ttulo3"/>
        <w:rPr>
          <w:rFonts w:cs="Times New Roman"/>
          <w:b/>
          <w:bCs/>
        </w:rPr>
      </w:pPr>
      <w:bookmarkStart w:id="175" w:name="_Toc148894718"/>
      <w:bookmarkStart w:id="176" w:name="_Toc148981410"/>
      <w:bookmarkStart w:id="177" w:name="_Toc148993427"/>
      <w:bookmarkStart w:id="178" w:name="_Toc149501224"/>
      <w:bookmarkStart w:id="179" w:name="_Toc149576093"/>
      <w:bookmarkStart w:id="180" w:name="_Toc150181504"/>
      <w:bookmarkStart w:id="181" w:name="_Toc150390641"/>
      <w:bookmarkStart w:id="182" w:name="_Toc150418225"/>
      <w:bookmarkStart w:id="183" w:name="_Toc151981449"/>
      <w:bookmarkStart w:id="184" w:name="_Toc151935497"/>
      <w:r w:rsidRPr="008E49BF">
        <w:rPr>
          <w:rFonts w:cs="Times New Roman"/>
          <w:b/>
          <w:bCs/>
        </w:rPr>
        <w:t>2</w:t>
      </w:r>
      <w:r w:rsidR="002C7529" w:rsidRPr="008E49BF">
        <w:rPr>
          <w:rFonts w:cs="Times New Roman"/>
          <w:b/>
          <w:bCs/>
        </w:rPr>
        <w:t>.2.1</w:t>
      </w:r>
      <w:r w:rsidRPr="008E49BF">
        <w:rPr>
          <w:rFonts w:cs="Times New Roman"/>
          <w:b/>
          <w:bCs/>
        </w:rPr>
        <w:t xml:space="preserve"> </w:t>
      </w:r>
      <w:r w:rsidR="13DE2E0A" w:rsidRPr="008E49BF">
        <w:rPr>
          <w:rFonts w:cs="Times New Roman"/>
          <w:b/>
          <w:bCs/>
        </w:rPr>
        <w:t>Square para Tiendas</w:t>
      </w:r>
      <w:bookmarkEnd w:id="175"/>
      <w:bookmarkEnd w:id="176"/>
      <w:bookmarkEnd w:id="177"/>
      <w:bookmarkEnd w:id="178"/>
      <w:bookmarkEnd w:id="179"/>
      <w:bookmarkEnd w:id="180"/>
      <w:bookmarkEnd w:id="181"/>
      <w:bookmarkEnd w:id="182"/>
      <w:bookmarkEnd w:id="183"/>
      <w:bookmarkEnd w:id="184"/>
      <w:r w:rsidR="13DE2E0A" w:rsidRPr="008E49BF">
        <w:rPr>
          <w:rFonts w:cs="Times New Roman"/>
          <w:b/>
          <w:bCs/>
        </w:rPr>
        <w:t xml:space="preserve"> </w:t>
      </w:r>
    </w:p>
    <w:p w14:paraId="4D06447C" w14:textId="1DEA41D5" w:rsidR="0F2C3203" w:rsidRPr="00622614" w:rsidRDefault="13DE2E0A" w:rsidP="58CCCE48">
      <w:pPr>
        <w:tabs>
          <w:tab w:val="left" w:pos="3240"/>
        </w:tabs>
        <w:rPr>
          <w:rFonts w:cs="Times New Roman"/>
          <w:szCs w:val="24"/>
        </w:rPr>
      </w:pPr>
      <w:r w:rsidRPr="00622614">
        <w:rPr>
          <w:rFonts w:cs="Times New Roman"/>
          <w:szCs w:val="24"/>
        </w:rPr>
        <w:t xml:space="preserve">Es una solución de punto de venta integral que ofrece una amplia variedad de funciones para ayudarte a gestionar y hacer crecer tu negocio de venta minorista. A continuación, </w:t>
      </w:r>
      <w:r w:rsidR="003A7535">
        <w:rPr>
          <w:rFonts w:cs="Times New Roman"/>
          <w:szCs w:val="24"/>
        </w:rPr>
        <w:t>se</w:t>
      </w:r>
      <w:r w:rsidRPr="00622614">
        <w:rPr>
          <w:rFonts w:cs="Times New Roman"/>
          <w:szCs w:val="24"/>
        </w:rPr>
        <w:t xml:space="preserve"> proporcion</w:t>
      </w:r>
      <w:r w:rsidR="003A7535">
        <w:rPr>
          <w:rFonts w:cs="Times New Roman"/>
          <w:szCs w:val="24"/>
        </w:rPr>
        <w:t>a</w:t>
      </w:r>
      <w:r w:rsidRPr="00622614">
        <w:rPr>
          <w:rFonts w:cs="Times New Roman"/>
          <w:szCs w:val="24"/>
        </w:rPr>
        <w:t xml:space="preserve"> un resumen detallado de las características clave de Square para Tiendas:</w:t>
      </w:r>
    </w:p>
    <w:p w14:paraId="49B44B29" w14:textId="3449F11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Punto de Venta Eficiente:</w:t>
      </w:r>
    </w:p>
    <w:p w14:paraId="0012AB91" w14:textId="4B113957"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permite a los minoristas procesar pagos de manera rápida y sencilla en la caja registradora. Puedes aceptar tarjetas de crédito y débito, así como pagos en efectivo.</w:t>
      </w:r>
    </w:p>
    <w:p w14:paraId="593DB252" w14:textId="7A1A16E6"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La aplicación de punto de venta se ejecuta en dispositivos móviles, como teléfonos inteligentes y tabletas, lo que brinda flexibilidad para atender a los clientes en el lugar y mejorar la experiencia de compra.</w:t>
      </w:r>
    </w:p>
    <w:p w14:paraId="1A2B4B4D" w14:textId="3CD11D47"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dministración de Inventarios:</w:t>
      </w:r>
    </w:p>
    <w:p w14:paraId="53450CF9" w14:textId="7C9A404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un sistema de control de inventario avanzado que permite dar seguimiento a tus productos y variantes.</w:t>
      </w:r>
    </w:p>
    <w:p w14:paraId="65858490" w14:textId="7565D759"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ermite realizar conteos cíclicos de inventario para mantener registros precisos de las existencias.</w:t>
      </w:r>
    </w:p>
    <w:p w14:paraId="17EC22A7" w14:textId="2BDFA311"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gestión de surtidos y la creación de nuevas variantes de productos.</w:t>
      </w:r>
    </w:p>
    <w:p w14:paraId="0A33747D" w14:textId="0CF6DA3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lastRenderedPageBreak/>
        <w:t>Órdenes de Compra:</w:t>
      </w:r>
    </w:p>
    <w:p w14:paraId="14732815" w14:textId="1ADB5F2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ermite crear y administrar órdenes de compra para reponer existencias, realizar un seguimiento de proveedores y recibir inventario.</w:t>
      </w:r>
    </w:p>
    <w:p w14:paraId="7CD405EC" w14:textId="5ED054AF"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La función de órdenes de compra automáticas sugiere automáticamente reponer </w:t>
      </w:r>
      <w:r w:rsidR="004A119E">
        <w:rPr>
          <w:rFonts w:cs="Times New Roman"/>
          <w:szCs w:val="24"/>
        </w:rPr>
        <w:t>productos</w:t>
      </w:r>
      <w:r w:rsidRPr="00622614">
        <w:rPr>
          <w:rFonts w:cs="Times New Roman"/>
          <w:szCs w:val="24"/>
        </w:rPr>
        <w:t xml:space="preserve"> en función de datos como el inventario actual, las predicciones de ventas y los plazos de entrega de proveedores.</w:t>
      </w:r>
    </w:p>
    <w:p w14:paraId="5DBA2C03" w14:textId="15B0CD64"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uedes importar órdenes de compra desde archivos CSV o Excel para ahorrar tiempo y mejorar la precisión.</w:t>
      </w:r>
    </w:p>
    <w:p w14:paraId="532C7E9E" w14:textId="31FF8C36"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Gestión de Proveedores:</w:t>
      </w:r>
    </w:p>
    <w:p w14:paraId="08E6564A" w14:textId="7DE402E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te permite administrar tu lista de proveedores, agregar nuevos proveedores y asociarlos con productos y variantes.</w:t>
      </w:r>
    </w:p>
    <w:p w14:paraId="55357031" w14:textId="0D0042F7"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uedes importar en grupo información de proveedores desde archivos Excel o CSV.</w:t>
      </w:r>
    </w:p>
    <w:p w14:paraId="744AC206" w14:textId="3231FE1C"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Ofrece la posibilidad de editar surtidos de </w:t>
      </w:r>
      <w:r w:rsidR="004A119E">
        <w:rPr>
          <w:rFonts w:cs="Times New Roman"/>
          <w:szCs w:val="24"/>
        </w:rPr>
        <w:t>productos</w:t>
      </w:r>
      <w:r w:rsidRPr="00622614">
        <w:rPr>
          <w:rFonts w:cs="Times New Roman"/>
          <w:szCs w:val="24"/>
        </w:rPr>
        <w:t xml:space="preserve"> específicos de proveedores y filtrar el inventario por proveedor.</w:t>
      </w:r>
    </w:p>
    <w:p w14:paraId="71F8895E" w14:textId="18A21115"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Etiquetas de Código de Barras:</w:t>
      </w:r>
    </w:p>
    <w:p w14:paraId="0F834EC6" w14:textId="0BF2B9C4"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impresión de etiquetas de código de barras para tus productos y órdenes de compra.</w:t>
      </w:r>
    </w:p>
    <w:p w14:paraId="2F328EE5" w14:textId="3521C486"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Esto ayuda en la gestión del inventario y en la identificación rápida de productos.</w:t>
      </w:r>
    </w:p>
    <w:p w14:paraId="23846199" w14:textId="6863BFFA"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Contabilidad y Análisis:</w:t>
      </w:r>
    </w:p>
    <w:p w14:paraId="691F1A52" w14:textId="643404BC"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proporciona herramientas para llevar un registro de tus ventas y gastos.</w:t>
      </w:r>
    </w:p>
    <w:p w14:paraId="7948EBCC" w14:textId="4FC32810"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informes detallados y análisis de ventas que te permiten tomar decisiones comerciales informadas.</w:t>
      </w:r>
    </w:p>
    <w:p w14:paraId="2FABBBEB" w14:textId="73CBFF3A"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plicaciones Móviles y Terminales de Punto de Venta:</w:t>
      </w:r>
    </w:p>
    <w:p w14:paraId="2C0ED33C" w14:textId="481D903D"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Square es compatible con una variedad de dispositivos, incluyendo </w:t>
      </w:r>
      <w:proofErr w:type="spellStart"/>
      <w:r w:rsidRPr="00622614">
        <w:rPr>
          <w:rFonts w:cs="Times New Roman"/>
          <w:szCs w:val="24"/>
        </w:rPr>
        <w:t>iPhones</w:t>
      </w:r>
      <w:proofErr w:type="spellEnd"/>
      <w:r w:rsidRPr="00622614">
        <w:rPr>
          <w:rFonts w:cs="Times New Roman"/>
          <w:szCs w:val="24"/>
        </w:rPr>
        <w:t>, iPads y terminales de punto de venta Square Terminal.</w:t>
      </w:r>
    </w:p>
    <w:p w14:paraId="72ACE79D" w14:textId="60E729B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Esto permite llevar a cabo transacciones en diferentes entornos comerciales.</w:t>
      </w:r>
    </w:p>
    <w:p w14:paraId="0AD4F4DB" w14:textId="3B481F1B"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Aplicaciones para Restaurantes:</w:t>
      </w:r>
    </w:p>
    <w:p w14:paraId="7E855B27" w14:textId="10932CC2"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para Tiendas incluye aplicaciones específicas para restaurantes que permiten administrar menús, pedidos y reservas.</w:t>
      </w:r>
    </w:p>
    <w:p w14:paraId="1CF038E0" w14:textId="116CAA6B"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Gestión de Empleados:</w:t>
      </w:r>
    </w:p>
    <w:p w14:paraId="42620025" w14:textId="7B5B0271"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Permite asignar roles a los empleados y dar acceso a funciones específicas de la aplicación.</w:t>
      </w:r>
    </w:p>
    <w:p w14:paraId="4CA4056E" w14:textId="67572D40"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Facilita la gestión del tiempo y la nómina de los empleados.</w:t>
      </w:r>
    </w:p>
    <w:p w14:paraId="28F11675" w14:textId="349F83AF"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ervicios de Comercio Electrónico: </w:t>
      </w:r>
    </w:p>
    <w:p w14:paraId="0FF9F9E6" w14:textId="4B23B7DB"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Square ofrece servicios de comercio electrónico que te permiten vender en línea y administrar tus ventas en una plataforma unificada.</w:t>
      </w:r>
    </w:p>
    <w:p w14:paraId="687C8660" w14:textId="5D26B90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Herramientas de Marketing y Lealtad:</w:t>
      </w:r>
    </w:p>
    <w:p w14:paraId="73A57D92" w14:textId="35F98EC3"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Ofrece herramientas de marketing y programas de lealtad que te permiten atraer y retener clientes.</w:t>
      </w:r>
    </w:p>
    <w:p w14:paraId="213528DC" w14:textId="72E3FA0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Integraciones y API: </w:t>
      </w:r>
    </w:p>
    <w:p w14:paraId="25074948" w14:textId="5355459E"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 Square para Tiendas es compatible con una variedad de integraciones y una API que te permite conectar con otras aplicaciones y servicios.</w:t>
      </w:r>
    </w:p>
    <w:p w14:paraId="3943EB85" w14:textId="19D619A1"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oporte al Cliente: </w:t>
      </w:r>
    </w:p>
    <w:p w14:paraId="5024DF61" w14:textId="22733E3D"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lastRenderedPageBreak/>
        <w:t>Square proporciona asistencia al cliente y recursos de aprendizaje en línea para ayudarte a aprovechar al máximo la plataforma.</w:t>
      </w:r>
    </w:p>
    <w:p w14:paraId="446F574F" w14:textId="1C260A0D"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Planes de Precios: </w:t>
      </w:r>
    </w:p>
    <w:p w14:paraId="233B1921" w14:textId="22DA8E0A" w:rsidR="0F2C3203" w:rsidRPr="00622614" w:rsidRDefault="13DE2E0A" w:rsidP="003E76CB">
      <w:pPr>
        <w:pStyle w:val="Prrafodelista"/>
        <w:numPr>
          <w:ilvl w:val="1"/>
          <w:numId w:val="2"/>
        </w:numPr>
        <w:tabs>
          <w:tab w:val="left" w:pos="3240"/>
        </w:tabs>
        <w:rPr>
          <w:rFonts w:cs="Times New Roman"/>
          <w:szCs w:val="24"/>
        </w:rPr>
      </w:pPr>
      <w:r w:rsidRPr="00622614">
        <w:rPr>
          <w:rFonts w:cs="Times New Roman"/>
          <w:szCs w:val="24"/>
        </w:rPr>
        <w:t xml:space="preserve">Square para Tiendas ofrece </w:t>
      </w:r>
      <w:r w:rsidR="55370686" w:rsidRPr="09FC0E17">
        <w:rPr>
          <w:rFonts w:cs="Times New Roman"/>
          <w:szCs w:val="24"/>
        </w:rPr>
        <w:t xml:space="preserve">versiones </w:t>
      </w:r>
      <w:r w:rsidRPr="00622614">
        <w:rPr>
          <w:rFonts w:cs="Times New Roman"/>
          <w:szCs w:val="24"/>
        </w:rPr>
        <w:t>gratuitas y suscripciones premium con características adicionales.</w:t>
      </w:r>
    </w:p>
    <w:p w14:paraId="2F47EAA3" w14:textId="1ECE2BFE" w:rsidR="0F2C3203" w:rsidRPr="006E2BF2" w:rsidRDefault="13DE2E0A" w:rsidP="003E76CB">
      <w:pPr>
        <w:pStyle w:val="Prrafodelista"/>
        <w:numPr>
          <w:ilvl w:val="0"/>
          <w:numId w:val="2"/>
        </w:numPr>
        <w:tabs>
          <w:tab w:val="left" w:pos="3240"/>
        </w:tabs>
        <w:rPr>
          <w:rFonts w:cs="Times New Roman"/>
          <w:b/>
          <w:szCs w:val="24"/>
        </w:rPr>
      </w:pPr>
      <w:r w:rsidRPr="006E2BF2">
        <w:rPr>
          <w:rFonts w:cs="Times New Roman"/>
          <w:b/>
          <w:szCs w:val="24"/>
        </w:rPr>
        <w:t xml:space="preserve">Seguridad: </w:t>
      </w:r>
    </w:p>
    <w:p w14:paraId="1D421D46" w14:textId="35EE9C87" w:rsidR="006E07EA" w:rsidRPr="006E07EA" w:rsidRDefault="13DE2E0A" w:rsidP="006E07EA">
      <w:pPr>
        <w:pStyle w:val="Prrafodelista"/>
        <w:numPr>
          <w:ilvl w:val="1"/>
          <w:numId w:val="2"/>
        </w:numPr>
        <w:tabs>
          <w:tab w:val="left" w:pos="3240"/>
        </w:tabs>
        <w:rPr>
          <w:rFonts w:cs="Times New Roman"/>
          <w:szCs w:val="24"/>
        </w:rPr>
      </w:pPr>
      <w:r w:rsidRPr="00622614">
        <w:rPr>
          <w:rFonts w:cs="Times New Roman"/>
          <w:szCs w:val="24"/>
        </w:rPr>
        <w:t>Square prioriza la seguridad de los pagos y los datos de los clientes, cumpliendo con las normativas de seguridad de la industria.</w:t>
      </w:r>
      <w:bookmarkStart w:id="185" w:name="_Toc148894719"/>
      <w:bookmarkStart w:id="186" w:name="_Toc148981411"/>
      <w:bookmarkStart w:id="187" w:name="_Toc148993428"/>
      <w:bookmarkStart w:id="188" w:name="_Toc149501225"/>
      <w:bookmarkStart w:id="189" w:name="_Toc149576094"/>
      <w:bookmarkStart w:id="190" w:name="_Toc150181505"/>
      <w:bookmarkStart w:id="191" w:name="_Toc150390642"/>
      <w:bookmarkStart w:id="192" w:name="_Toc150418226"/>
    </w:p>
    <w:p w14:paraId="3A2B5120" w14:textId="76510538" w:rsidR="6A8E6798" w:rsidRPr="008E49BF" w:rsidRDefault="002C7529" w:rsidP="008E49BF">
      <w:pPr>
        <w:pStyle w:val="Ttulo3"/>
        <w:rPr>
          <w:rFonts w:eastAsia="Times New Roman" w:cs="Times New Roman"/>
        </w:rPr>
      </w:pPr>
      <w:bookmarkStart w:id="193" w:name="_Toc151981450"/>
      <w:bookmarkStart w:id="194" w:name="_Toc151935498"/>
      <w:r w:rsidRPr="008E49BF">
        <w:rPr>
          <w:rFonts w:eastAsia="Times New Roman" w:cs="Times New Roman"/>
          <w:b/>
        </w:rPr>
        <w:t xml:space="preserve">2.2.2 </w:t>
      </w:r>
      <w:proofErr w:type="spellStart"/>
      <w:r w:rsidR="6A8E6798" w:rsidRPr="008E49BF">
        <w:rPr>
          <w:rFonts w:eastAsia="Times New Roman" w:cs="Times New Roman"/>
          <w:b/>
        </w:rPr>
        <w:t>Odoo</w:t>
      </w:r>
      <w:proofErr w:type="spellEnd"/>
      <w:r w:rsidR="00782BA4" w:rsidRPr="008E49BF">
        <w:rPr>
          <w:rFonts w:eastAsia="Times New Roman" w:cs="Times New Roman"/>
          <w:b/>
        </w:rPr>
        <w:t xml:space="preserve"> (</w:t>
      </w:r>
      <w:proofErr w:type="spellStart"/>
      <w:r w:rsidR="00782BA4" w:rsidRPr="008E49BF">
        <w:rPr>
          <w:rFonts w:eastAsia="Times New Roman" w:cs="Times New Roman"/>
          <w:b/>
        </w:rPr>
        <w:t>Inventory</w:t>
      </w:r>
      <w:proofErr w:type="spellEnd"/>
      <w:r w:rsidR="00782BA4" w:rsidRPr="008E49BF">
        <w:rPr>
          <w:rFonts w:eastAsia="Times New Roman" w:cs="Times New Roman"/>
          <w:b/>
        </w:rPr>
        <w:t>)</w:t>
      </w:r>
      <w:bookmarkEnd w:id="185"/>
      <w:bookmarkEnd w:id="186"/>
      <w:bookmarkEnd w:id="187"/>
      <w:bookmarkEnd w:id="188"/>
      <w:bookmarkEnd w:id="189"/>
      <w:bookmarkEnd w:id="190"/>
      <w:bookmarkEnd w:id="191"/>
      <w:bookmarkEnd w:id="192"/>
      <w:bookmarkEnd w:id="193"/>
      <w:bookmarkEnd w:id="194"/>
    </w:p>
    <w:p w14:paraId="79C08B8B" w14:textId="71602329" w:rsidR="00793467" w:rsidRPr="00E04FD1" w:rsidRDefault="2816A829" w:rsidP="00E04FD1">
      <w:pPr>
        <w:spacing w:after="0"/>
        <w:rPr>
          <w:rFonts w:eastAsia="Times New Roman" w:cs="Times New Roman"/>
          <w:color w:val="000000" w:themeColor="text1"/>
          <w:szCs w:val="24"/>
        </w:rPr>
      </w:pPr>
      <w:proofErr w:type="spellStart"/>
      <w:r w:rsidRPr="00E04FD1">
        <w:rPr>
          <w:rFonts w:eastAsia="Times New Roman" w:cs="Times New Roman"/>
          <w:color w:val="000000" w:themeColor="text1"/>
          <w:szCs w:val="24"/>
        </w:rPr>
        <w:t>Odoo</w:t>
      </w:r>
      <w:proofErr w:type="spellEnd"/>
      <w:r w:rsidRPr="00E04FD1">
        <w:rPr>
          <w:rFonts w:eastAsia="Times New Roman" w:cs="Times New Roman"/>
          <w:color w:val="000000" w:themeColor="text1"/>
          <w:szCs w:val="24"/>
        </w:rPr>
        <w:t xml:space="preserve"> es una plataforma de gestión de inventario que permite monitorizar el ciclo de vida de los productos, definir reglas de reabastecimiento y generar informes básicos. A pesar de sus características limitadas en la versión estándar, es ampliable mediante complementos de pago.</w:t>
      </w:r>
    </w:p>
    <w:p w14:paraId="16D3E7AB"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No ofrece una variedad de tipos de usuarios.</w:t>
      </w:r>
    </w:p>
    <w:p w14:paraId="1001DA36"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roporciona diagramas que ilustran el ciclo de vida de los productos.</w:t>
      </w:r>
    </w:p>
    <w:p w14:paraId="606BD9AE"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No incluye diagramas específicos para WMS.</w:t>
      </w:r>
    </w:p>
    <w:p w14:paraId="3B573506"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Establece reglas para el reabastecimiento de stock, permitiendo al usuario definir un número mínimo de existencias.</w:t>
      </w:r>
    </w:p>
    <w:p w14:paraId="34508C33"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 xml:space="preserve">La edición relativa a los almacenes se limita únicamente a la dirección </w:t>
      </w:r>
      <w:proofErr w:type="gramStart"/>
      <w:r w:rsidRPr="2F707DC6">
        <w:rPr>
          <w:rFonts w:eastAsia="Times New Roman" w:cs="Times New Roman"/>
          <w:color w:val="000000" w:themeColor="text1"/>
          <w:szCs w:val="24"/>
        </w:rPr>
        <w:t>del mismo</w:t>
      </w:r>
      <w:proofErr w:type="gramEnd"/>
      <w:r w:rsidRPr="2F707DC6">
        <w:rPr>
          <w:rFonts w:eastAsia="Times New Roman" w:cs="Times New Roman"/>
          <w:color w:val="000000" w:themeColor="text1"/>
          <w:szCs w:val="24"/>
        </w:rPr>
        <w:t>.</w:t>
      </w:r>
    </w:p>
    <w:p w14:paraId="78683D4C"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Genera informes en formato de lista, siendo estos relativamente básicos.</w:t>
      </w:r>
    </w:p>
    <w:p w14:paraId="6485EA50" w14:textId="71602329" w:rsidR="536DB271" w:rsidRDefault="536DB271" w:rsidP="2F707DC6">
      <w:pPr>
        <w:rPr>
          <w:rFonts w:eastAsia="Times New Roman" w:cs="Times New Roman"/>
          <w:b/>
          <w:color w:val="000000" w:themeColor="text1"/>
          <w:szCs w:val="24"/>
        </w:rPr>
      </w:pPr>
      <w:r w:rsidRPr="2F707DC6">
        <w:rPr>
          <w:rFonts w:eastAsia="Times New Roman" w:cs="Times New Roman"/>
          <w:b/>
          <w:color w:val="000000" w:themeColor="text1"/>
          <w:szCs w:val="24"/>
        </w:rPr>
        <w:t>Rendimiento</w:t>
      </w:r>
    </w:p>
    <w:p w14:paraId="20792E94"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Durante sus operaciones, permite registrar desperdicios o "</w:t>
      </w:r>
      <w:proofErr w:type="spellStart"/>
      <w:r w:rsidRPr="2F707DC6">
        <w:rPr>
          <w:rFonts w:eastAsia="Times New Roman" w:cs="Times New Roman"/>
          <w:color w:val="000000" w:themeColor="text1"/>
          <w:szCs w:val="24"/>
        </w:rPr>
        <w:t>scrap</w:t>
      </w:r>
      <w:proofErr w:type="spellEnd"/>
      <w:r w:rsidRPr="2F707DC6">
        <w:rPr>
          <w:rFonts w:eastAsia="Times New Roman" w:cs="Times New Roman"/>
          <w:color w:val="000000" w:themeColor="text1"/>
          <w:szCs w:val="24"/>
        </w:rPr>
        <w:t>".</w:t>
      </w:r>
    </w:p>
    <w:p w14:paraId="00DB0B9F"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Es posible ampliar sus funcionalidades, pero hay que considerar costos adicionales. La versión básica tiene características limitadas.</w:t>
      </w:r>
    </w:p>
    <w:p w14:paraId="1E0B6AC5"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Cuenta con un tablero de control (</w:t>
      </w:r>
      <w:proofErr w:type="spellStart"/>
      <w:r w:rsidRPr="2F707DC6">
        <w:rPr>
          <w:rFonts w:eastAsia="Times New Roman" w:cs="Times New Roman"/>
          <w:color w:val="000000" w:themeColor="text1"/>
          <w:szCs w:val="24"/>
        </w:rPr>
        <w:t>dashboard</w:t>
      </w:r>
      <w:proofErr w:type="spellEnd"/>
      <w:r w:rsidRPr="2F707DC6">
        <w:rPr>
          <w:rFonts w:eastAsia="Times New Roman" w:cs="Times New Roman"/>
          <w:color w:val="000000" w:themeColor="text1"/>
          <w:szCs w:val="24"/>
        </w:rPr>
        <w:t>) y una visualización de datos básica. Las visualizaciones parecen ser simplemente consultas ordenadas de mayor a menor.</w:t>
      </w:r>
    </w:p>
    <w:p w14:paraId="4A355DB1"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la opción de visualizar periodos que varían desde 7 días hasta 3 años.</w:t>
      </w:r>
    </w:p>
    <w:p w14:paraId="3D356759"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ermite seleccionar un almacén en específico.</w:t>
      </w:r>
    </w:p>
    <w:p w14:paraId="4AEA53CB"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Facilita la visualización de estadísticas por producto.</w:t>
      </w:r>
    </w:p>
    <w:p w14:paraId="5DC76D5A" w14:textId="71602329"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Habilita la creación de entornos colaborativos mediante la invitación de otros usuarios.</w:t>
      </w:r>
    </w:p>
    <w:p w14:paraId="23DAA76E"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opciones para agregar múltiples idiomas.</w:t>
      </w:r>
    </w:p>
    <w:p w14:paraId="38D423E5"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Permite alternar unidades de medida entre:</w:t>
      </w:r>
    </w:p>
    <w:p w14:paraId="39145361"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Kilogramos y libras.</w:t>
      </w:r>
    </w:p>
    <w:p w14:paraId="5F600503" w14:textId="337E326C" w:rsidR="536DB271" w:rsidRDefault="00591859"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Metros y pies cúbicos</w:t>
      </w:r>
      <w:r w:rsidR="536DB271" w:rsidRPr="2F707DC6">
        <w:rPr>
          <w:rFonts w:eastAsia="Times New Roman" w:cs="Times New Roman"/>
          <w:color w:val="000000" w:themeColor="text1"/>
          <w:szCs w:val="24"/>
        </w:rPr>
        <w:t>.</w:t>
      </w:r>
    </w:p>
    <w:p w14:paraId="4821D134"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Genera automáticamente un subdominio basado en cómo registres tu empresa durante el proceso de inscripción en la aplicación.</w:t>
      </w:r>
    </w:p>
    <w:p w14:paraId="7D5F77B4" w14:textId="5C6EA0B6" w:rsidR="536DB271" w:rsidRDefault="536DB271" w:rsidP="003E76CB">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Cuenta con complementos (</w:t>
      </w:r>
      <w:proofErr w:type="spellStart"/>
      <w:r w:rsidRPr="2F707DC6">
        <w:rPr>
          <w:rFonts w:eastAsia="Times New Roman" w:cs="Times New Roman"/>
          <w:color w:val="000000" w:themeColor="text1"/>
          <w:szCs w:val="24"/>
        </w:rPr>
        <w:t>plugins</w:t>
      </w:r>
      <w:proofErr w:type="spellEnd"/>
      <w:r w:rsidRPr="2F707DC6">
        <w:rPr>
          <w:rFonts w:eastAsia="Times New Roman" w:cs="Times New Roman"/>
          <w:color w:val="000000" w:themeColor="text1"/>
          <w:szCs w:val="24"/>
        </w:rPr>
        <w:t>) para correo electrónico, Google Calendar, Outlook Calendar, entre otros. Estos complementos son gratuitos por un período de 15 días.</w:t>
      </w:r>
    </w:p>
    <w:p w14:paraId="6EA193EA" w14:textId="1E02A142" w:rsidR="68B6E8FB" w:rsidRPr="006E07EA" w:rsidRDefault="536DB271" w:rsidP="006E07EA">
      <w:pPr>
        <w:pStyle w:val="Prrafodelista"/>
        <w:numPr>
          <w:ilvl w:val="0"/>
          <w:numId w:val="1"/>
        </w:numPr>
        <w:spacing w:after="0"/>
        <w:rPr>
          <w:rFonts w:eastAsia="Times New Roman" w:cs="Times New Roman"/>
          <w:color w:val="000000" w:themeColor="text1"/>
          <w:szCs w:val="24"/>
        </w:rPr>
      </w:pPr>
      <w:r w:rsidRPr="2F707DC6">
        <w:rPr>
          <w:rFonts w:eastAsia="Times New Roman" w:cs="Times New Roman"/>
          <w:color w:val="000000" w:themeColor="text1"/>
          <w:szCs w:val="24"/>
        </w:rPr>
        <w:t>Ofrece la funcionalidad de enviar mensajes de texto (SMS) utilizando créditos previamente adquiridos.</w:t>
      </w:r>
      <w:r w:rsidR="68B6E8FB">
        <w:br w:type="page"/>
      </w:r>
    </w:p>
    <w:p w14:paraId="5CA3CEB2" w14:textId="00744135" w:rsidR="00793467" w:rsidRPr="00A6591A" w:rsidRDefault="001945B1" w:rsidP="00A6591A">
      <w:pPr>
        <w:pStyle w:val="Ttulo3"/>
        <w:rPr>
          <w:rFonts w:cs="Times New Roman"/>
          <w:b/>
          <w:bCs/>
        </w:rPr>
      </w:pPr>
      <w:bookmarkStart w:id="195" w:name="_Toc148894720"/>
      <w:bookmarkStart w:id="196" w:name="_Toc148981412"/>
      <w:bookmarkStart w:id="197" w:name="_Toc148993429"/>
      <w:bookmarkStart w:id="198" w:name="_Toc149501226"/>
      <w:bookmarkStart w:id="199" w:name="_Toc149576095"/>
      <w:bookmarkStart w:id="200" w:name="_Toc150181506"/>
      <w:bookmarkStart w:id="201" w:name="_Toc150390643"/>
      <w:bookmarkStart w:id="202" w:name="_Toc150418227"/>
      <w:bookmarkStart w:id="203" w:name="_Toc151981451"/>
      <w:bookmarkStart w:id="204" w:name="_Toc151935499"/>
      <w:r w:rsidRPr="00A6591A">
        <w:rPr>
          <w:rFonts w:cs="Times New Roman"/>
          <w:b/>
          <w:bCs/>
        </w:rPr>
        <w:lastRenderedPageBreak/>
        <w:t xml:space="preserve">2.2.3 </w:t>
      </w:r>
      <w:r w:rsidR="003945C9" w:rsidRPr="00A6591A">
        <w:rPr>
          <w:rFonts w:cs="Times New Roman"/>
          <w:b/>
          <w:bCs/>
        </w:rPr>
        <w:t xml:space="preserve">Aplicación web para </w:t>
      </w:r>
      <w:r w:rsidR="000038EC" w:rsidRPr="00A6591A">
        <w:rPr>
          <w:rFonts w:cs="Times New Roman"/>
          <w:b/>
          <w:bCs/>
        </w:rPr>
        <w:t xml:space="preserve">la gestión de almacén e inventario </w:t>
      </w:r>
      <w:r w:rsidR="00665A40" w:rsidRPr="00A6591A">
        <w:rPr>
          <w:rFonts w:cs="Times New Roman"/>
          <w:b/>
          <w:bCs/>
        </w:rPr>
        <w:t xml:space="preserve">con análisis y visualización de datos </w:t>
      </w:r>
      <w:r w:rsidR="00D73851" w:rsidRPr="00A6591A">
        <w:rPr>
          <w:rFonts w:cs="Times New Roman"/>
          <w:b/>
          <w:bCs/>
        </w:rPr>
        <w:t>para tiendas de conveniencia</w:t>
      </w:r>
      <w:bookmarkEnd w:id="195"/>
      <w:bookmarkEnd w:id="196"/>
      <w:r w:rsidR="000038EC" w:rsidRPr="00A6591A">
        <w:rPr>
          <w:rFonts w:cs="Times New Roman"/>
          <w:b/>
          <w:bCs/>
        </w:rPr>
        <w:t xml:space="preserve"> </w:t>
      </w:r>
      <w:r w:rsidR="005D1233">
        <w:rPr>
          <w:rFonts w:cs="Times New Roman"/>
          <w:b/>
          <w:bCs/>
        </w:rPr>
        <w:t>(</w:t>
      </w:r>
      <w:bookmarkStart w:id="205" w:name="_Hlk150191212"/>
      <w:r w:rsidR="00FA4353">
        <w:rPr>
          <w:rFonts w:cs="Times New Roman"/>
          <w:b/>
          <w:bCs/>
        </w:rPr>
        <w:t>K</w:t>
      </w:r>
      <w:r w:rsidR="00B05AEE">
        <w:rPr>
          <w:rFonts w:cs="Times New Roman"/>
          <w:b/>
          <w:bCs/>
        </w:rPr>
        <w:t>v-</w:t>
      </w:r>
      <w:proofErr w:type="spellStart"/>
      <w:r w:rsidR="00D34C69">
        <w:rPr>
          <w:rFonts w:cs="Times New Roman"/>
          <w:b/>
          <w:bCs/>
        </w:rPr>
        <w:t>wims</w:t>
      </w:r>
      <w:bookmarkEnd w:id="205"/>
      <w:proofErr w:type="spellEnd"/>
      <w:r w:rsidR="005D1233">
        <w:rPr>
          <w:rFonts w:cs="Times New Roman"/>
          <w:b/>
          <w:bCs/>
        </w:rPr>
        <w:t>)</w:t>
      </w:r>
      <w:bookmarkEnd w:id="197"/>
      <w:bookmarkEnd w:id="198"/>
      <w:bookmarkEnd w:id="199"/>
      <w:bookmarkEnd w:id="200"/>
      <w:bookmarkEnd w:id="201"/>
      <w:bookmarkEnd w:id="202"/>
      <w:bookmarkEnd w:id="203"/>
      <w:bookmarkEnd w:id="204"/>
    </w:p>
    <w:p w14:paraId="477C7CCA" w14:textId="19CC7741" w:rsidR="00F646C5" w:rsidRDefault="0009158E" w:rsidP="00793467">
      <w:pPr>
        <w:tabs>
          <w:tab w:val="left" w:pos="3240"/>
        </w:tabs>
        <w:rPr>
          <w:rFonts w:eastAsia="Times New Roman" w:cs="Times New Roman"/>
          <w:szCs w:val="24"/>
        </w:rPr>
      </w:pPr>
      <w:r>
        <w:rPr>
          <w:rFonts w:eastAsia="Times New Roman" w:cs="Times New Roman"/>
          <w:szCs w:val="24"/>
        </w:rPr>
        <w:t>De acuerdo con</w:t>
      </w:r>
      <w:r w:rsidR="00A77368">
        <w:rPr>
          <w:rFonts w:eastAsia="Times New Roman" w:cs="Times New Roman"/>
          <w:szCs w:val="24"/>
        </w:rPr>
        <w:t xml:space="preserve"> </w:t>
      </w:r>
      <w:r w:rsidR="00DF7FED">
        <w:rPr>
          <w:rFonts w:eastAsia="Times New Roman" w:cs="Times New Roman"/>
          <w:szCs w:val="24"/>
        </w:rPr>
        <w:t xml:space="preserve">los resultados </w:t>
      </w:r>
      <w:r w:rsidR="00DE00D4">
        <w:rPr>
          <w:rFonts w:eastAsia="Times New Roman" w:cs="Times New Roman"/>
          <w:szCs w:val="24"/>
        </w:rPr>
        <w:t>de una investigación previa de herramientas que of</w:t>
      </w:r>
      <w:r w:rsidR="00A46A2B">
        <w:rPr>
          <w:rFonts w:eastAsia="Times New Roman" w:cs="Times New Roman"/>
          <w:szCs w:val="24"/>
        </w:rPr>
        <w:t xml:space="preserve">recen </w:t>
      </w:r>
      <w:r w:rsidR="00DE00D4">
        <w:rPr>
          <w:rFonts w:eastAsia="Times New Roman" w:cs="Times New Roman"/>
          <w:szCs w:val="24"/>
        </w:rPr>
        <w:t>servicios para la gestión de almacén e inve</w:t>
      </w:r>
      <w:r w:rsidR="00A46A2B">
        <w:rPr>
          <w:rFonts w:eastAsia="Times New Roman" w:cs="Times New Roman"/>
          <w:szCs w:val="24"/>
        </w:rPr>
        <w:t>n</w:t>
      </w:r>
      <w:r w:rsidR="00DE00D4">
        <w:rPr>
          <w:rFonts w:eastAsia="Times New Roman" w:cs="Times New Roman"/>
          <w:szCs w:val="24"/>
        </w:rPr>
        <w:t>tario</w:t>
      </w:r>
      <w:r w:rsidR="00A46A2B">
        <w:rPr>
          <w:rFonts w:eastAsia="Times New Roman" w:cs="Times New Roman"/>
          <w:szCs w:val="24"/>
        </w:rPr>
        <w:t xml:space="preserve">, </w:t>
      </w:r>
      <w:r w:rsidR="00297D59">
        <w:rPr>
          <w:rFonts w:eastAsia="Times New Roman" w:cs="Times New Roman"/>
          <w:szCs w:val="24"/>
        </w:rPr>
        <w:t xml:space="preserve">surge </w:t>
      </w:r>
      <w:r w:rsidR="0097171F">
        <w:rPr>
          <w:rFonts w:eastAsia="Times New Roman" w:cs="Times New Roman"/>
          <w:szCs w:val="24"/>
        </w:rPr>
        <w:t xml:space="preserve">la </w:t>
      </w:r>
      <w:r w:rsidR="00297D59">
        <w:rPr>
          <w:rFonts w:eastAsia="Times New Roman" w:cs="Times New Roman"/>
          <w:szCs w:val="24"/>
        </w:rPr>
        <w:t>idea de</w:t>
      </w:r>
      <w:r w:rsidR="0041090C">
        <w:rPr>
          <w:rFonts w:eastAsia="Times New Roman" w:cs="Times New Roman"/>
          <w:szCs w:val="24"/>
        </w:rPr>
        <w:t xml:space="preserve"> crear y proporcionar una alternativa</w:t>
      </w:r>
      <w:r w:rsidR="002B13B8">
        <w:rPr>
          <w:rFonts w:eastAsia="Times New Roman" w:cs="Times New Roman"/>
          <w:szCs w:val="24"/>
        </w:rPr>
        <w:t xml:space="preserve"> que pretende ser competitiva </w:t>
      </w:r>
      <w:r w:rsidR="00304F06">
        <w:rPr>
          <w:rFonts w:eastAsia="Times New Roman" w:cs="Times New Roman"/>
          <w:szCs w:val="24"/>
        </w:rPr>
        <w:t>y está dirigida para aquellas tiendas de conve</w:t>
      </w:r>
      <w:r w:rsidR="00C66AEC">
        <w:rPr>
          <w:rFonts w:eastAsia="Times New Roman" w:cs="Times New Roman"/>
          <w:szCs w:val="24"/>
        </w:rPr>
        <w:t xml:space="preserve">niencia cuyos recursos </w:t>
      </w:r>
      <w:r w:rsidR="00892CE0">
        <w:rPr>
          <w:rFonts w:eastAsia="Times New Roman" w:cs="Times New Roman"/>
          <w:szCs w:val="24"/>
        </w:rPr>
        <w:t xml:space="preserve">económicos </w:t>
      </w:r>
      <w:r w:rsidR="00C66AEC">
        <w:rPr>
          <w:rFonts w:eastAsia="Times New Roman" w:cs="Times New Roman"/>
          <w:szCs w:val="24"/>
        </w:rPr>
        <w:t>podrían no</w:t>
      </w:r>
      <w:r w:rsidR="00892CE0">
        <w:rPr>
          <w:rFonts w:eastAsia="Times New Roman" w:cs="Times New Roman"/>
          <w:szCs w:val="24"/>
        </w:rPr>
        <w:t xml:space="preserve"> ser suficientes para adquirir alguna de esas opciones</w:t>
      </w:r>
      <w:r w:rsidR="001C0D97">
        <w:rPr>
          <w:rFonts w:eastAsia="Times New Roman" w:cs="Times New Roman"/>
          <w:szCs w:val="24"/>
        </w:rPr>
        <w:t xml:space="preserve"> </w:t>
      </w:r>
      <w:r w:rsidR="00440AE2">
        <w:rPr>
          <w:rFonts w:eastAsia="Times New Roman" w:cs="Times New Roman"/>
          <w:szCs w:val="24"/>
        </w:rPr>
        <w:t xml:space="preserve">debido a que algunas de ellas son de índole </w:t>
      </w:r>
      <w:r w:rsidR="00A15EB1">
        <w:rPr>
          <w:rFonts w:eastAsia="Times New Roman" w:cs="Times New Roman"/>
          <w:szCs w:val="24"/>
        </w:rPr>
        <w:t>gratuita por pequeños periodos de prueba no mayor a 7 días</w:t>
      </w:r>
      <w:r w:rsidR="00CD7D2B">
        <w:rPr>
          <w:rFonts w:eastAsia="Times New Roman" w:cs="Times New Roman"/>
          <w:szCs w:val="24"/>
        </w:rPr>
        <w:t xml:space="preserve"> además de que </w:t>
      </w:r>
      <w:r w:rsidR="00BE3747">
        <w:rPr>
          <w:rFonts w:eastAsia="Times New Roman" w:cs="Times New Roman"/>
          <w:szCs w:val="24"/>
        </w:rPr>
        <w:t>cada nueva funcionalidad tiene un costo extra</w:t>
      </w:r>
      <w:r w:rsidR="00F646C5">
        <w:rPr>
          <w:rFonts w:eastAsia="Times New Roman" w:cs="Times New Roman"/>
          <w:szCs w:val="24"/>
        </w:rPr>
        <w:t>.</w:t>
      </w:r>
      <w:r w:rsidR="00AB170D">
        <w:rPr>
          <w:rFonts w:eastAsia="Times New Roman" w:cs="Times New Roman"/>
          <w:szCs w:val="24"/>
        </w:rPr>
        <w:t xml:space="preserve"> Por otra parte</w:t>
      </w:r>
      <w:r w:rsidR="00260FDC">
        <w:rPr>
          <w:rFonts w:eastAsia="Times New Roman" w:cs="Times New Roman"/>
          <w:szCs w:val="24"/>
        </w:rPr>
        <w:t xml:space="preserve">, </w:t>
      </w:r>
      <w:r w:rsidR="00AB170D">
        <w:rPr>
          <w:rFonts w:eastAsia="Times New Roman" w:cs="Times New Roman"/>
          <w:szCs w:val="24"/>
        </w:rPr>
        <w:t xml:space="preserve">están las </w:t>
      </w:r>
      <w:r w:rsidR="00983C2D">
        <w:rPr>
          <w:rFonts w:eastAsia="Times New Roman" w:cs="Times New Roman"/>
          <w:szCs w:val="24"/>
        </w:rPr>
        <w:t xml:space="preserve">opciones </w:t>
      </w:r>
      <w:r w:rsidR="00D57236">
        <w:rPr>
          <w:rFonts w:eastAsia="Times New Roman" w:cs="Times New Roman"/>
          <w:szCs w:val="24"/>
        </w:rPr>
        <w:t xml:space="preserve">que son </w:t>
      </w:r>
      <w:r w:rsidR="00515C38">
        <w:rPr>
          <w:rFonts w:eastAsia="Times New Roman" w:cs="Times New Roman"/>
          <w:szCs w:val="24"/>
        </w:rPr>
        <w:t xml:space="preserve">completamente de paga </w:t>
      </w:r>
      <w:r w:rsidR="0022288F">
        <w:rPr>
          <w:rFonts w:eastAsia="Times New Roman" w:cs="Times New Roman"/>
          <w:szCs w:val="24"/>
        </w:rPr>
        <w:t>y que se deben cotizar con las empresas</w:t>
      </w:r>
      <w:r w:rsidR="00B80918">
        <w:rPr>
          <w:rFonts w:eastAsia="Times New Roman" w:cs="Times New Roman"/>
          <w:szCs w:val="24"/>
        </w:rPr>
        <w:t xml:space="preserve"> </w:t>
      </w:r>
      <w:r w:rsidR="0022288F">
        <w:rPr>
          <w:rFonts w:eastAsia="Times New Roman" w:cs="Times New Roman"/>
          <w:szCs w:val="24"/>
        </w:rPr>
        <w:t>distribuidoras de acuerdo con las características de cada tienda de conven</w:t>
      </w:r>
      <w:r w:rsidR="00247301">
        <w:rPr>
          <w:rFonts w:eastAsia="Times New Roman" w:cs="Times New Roman"/>
          <w:szCs w:val="24"/>
        </w:rPr>
        <w:t>iencia.</w:t>
      </w:r>
      <w:r w:rsidR="0022288F">
        <w:rPr>
          <w:rFonts w:eastAsia="Times New Roman" w:cs="Times New Roman"/>
          <w:szCs w:val="24"/>
        </w:rPr>
        <w:t xml:space="preserve"> </w:t>
      </w:r>
      <w:r w:rsidR="00967509">
        <w:rPr>
          <w:rFonts w:eastAsia="Times New Roman" w:cs="Times New Roman"/>
          <w:szCs w:val="24"/>
        </w:rPr>
        <w:t xml:space="preserve"> </w:t>
      </w:r>
    </w:p>
    <w:p w14:paraId="0E52CB1D" w14:textId="633B5410" w:rsidR="00D8392F" w:rsidRDefault="00622A62" w:rsidP="00793467">
      <w:pPr>
        <w:tabs>
          <w:tab w:val="left" w:pos="3240"/>
        </w:tabs>
        <w:rPr>
          <w:rFonts w:eastAsia="Times New Roman" w:cs="Times New Roman"/>
          <w:szCs w:val="24"/>
        </w:rPr>
      </w:pPr>
      <w:proofErr w:type="spellStart"/>
      <w:r>
        <w:rPr>
          <w:rFonts w:eastAsia="Times New Roman" w:cs="Times New Roman"/>
          <w:szCs w:val="24"/>
        </w:rPr>
        <w:t>Kno</w:t>
      </w:r>
      <w:r w:rsidR="003C0ABC">
        <w:rPr>
          <w:rFonts w:eastAsia="Times New Roman" w:cs="Times New Roman"/>
          <w:szCs w:val="24"/>
        </w:rPr>
        <w:t>wledge</w:t>
      </w:r>
      <w:proofErr w:type="spellEnd"/>
      <w:r w:rsidR="003C0ABC">
        <w:rPr>
          <w:rFonts w:eastAsia="Times New Roman" w:cs="Times New Roman"/>
          <w:szCs w:val="24"/>
        </w:rPr>
        <w:t xml:space="preserve"> </w:t>
      </w:r>
      <w:r w:rsidR="00286730">
        <w:rPr>
          <w:rFonts w:eastAsia="Times New Roman" w:cs="Times New Roman"/>
          <w:szCs w:val="24"/>
        </w:rPr>
        <w:t xml:space="preserve">&amp; </w:t>
      </w:r>
      <w:proofErr w:type="spellStart"/>
      <w:r w:rsidR="00286730">
        <w:rPr>
          <w:rFonts w:eastAsia="Times New Roman" w:cs="Times New Roman"/>
          <w:szCs w:val="24"/>
        </w:rPr>
        <w:t>visu</w:t>
      </w:r>
      <w:r w:rsidR="007B5C8A">
        <w:rPr>
          <w:rFonts w:eastAsia="Times New Roman" w:cs="Times New Roman"/>
          <w:szCs w:val="24"/>
        </w:rPr>
        <w:t>alization</w:t>
      </w:r>
      <w:proofErr w:type="spellEnd"/>
      <w:r w:rsidR="009D1558">
        <w:rPr>
          <w:rFonts w:eastAsia="Times New Roman" w:cs="Times New Roman"/>
          <w:szCs w:val="24"/>
        </w:rPr>
        <w:t xml:space="preserve"> </w:t>
      </w:r>
      <w:proofErr w:type="spellStart"/>
      <w:r w:rsidR="0024257B">
        <w:rPr>
          <w:rFonts w:eastAsia="Times New Roman" w:cs="Times New Roman"/>
          <w:szCs w:val="24"/>
        </w:rPr>
        <w:t>for</w:t>
      </w:r>
      <w:proofErr w:type="spellEnd"/>
      <w:r w:rsidR="0024257B">
        <w:rPr>
          <w:rFonts w:eastAsia="Times New Roman" w:cs="Times New Roman"/>
          <w:szCs w:val="24"/>
        </w:rPr>
        <w:t xml:space="preserve"> </w:t>
      </w:r>
      <w:proofErr w:type="spellStart"/>
      <w:r w:rsidR="0024257B">
        <w:rPr>
          <w:rFonts w:eastAsia="Times New Roman" w:cs="Times New Roman"/>
          <w:szCs w:val="24"/>
        </w:rPr>
        <w:t>warehouse</w:t>
      </w:r>
      <w:proofErr w:type="spellEnd"/>
      <w:r w:rsidR="0024257B">
        <w:rPr>
          <w:rFonts w:eastAsia="Times New Roman" w:cs="Times New Roman"/>
          <w:szCs w:val="24"/>
        </w:rPr>
        <w:t xml:space="preserve"> </w:t>
      </w:r>
      <w:proofErr w:type="spellStart"/>
      <w:r w:rsidR="0024257B">
        <w:rPr>
          <w:rFonts w:eastAsia="Times New Roman" w:cs="Times New Roman"/>
          <w:szCs w:val="24"/>
        </w:rPr>
        <w:t>inventory</w:t>
      </w:r>
      <w:proofErr w:type="spellEnd"/>
      <w:r w:rsidR="0024257B">
        <w:rPr>
          <w:rFonts w:eastAsia="Times New Roman" w:cs="Times New Roman"/>
          <w:szCs w:val="24"/>
        </w:rPr>
        <w:t xml:space="preserve"> </w:t>
      </w:r>
      <w:proofErr w:type="spellStart"/>
      <w:r w:rsidR="00030DDC">
        <w:rPr>
          <w:rFonts w:eastAsia="Times New Roman" w:cs="Times New Roman"/>
          <w:szCs w:val="24"/>
        </w:rPr>
        <w:t>management</w:t>
      </w:r>
      <w:proofErr w:type="spellEnd"/>
      <w:r w:rsidR="00030DDC">
        <w:rPr>
          <w:rFonts w:eastAsia="Times New Roman" w:cs="Times New Roman"/>
          <w:szCs w:val="24"/>
        </w:rPr>
        <w:t xml:space="preserve"> </w:t>
      </w:r>
      <w:proofErr w:type="spellStart"/>
      <w:r w:rsidR="00030DDC">
        <w:rPr>
          <w:rFonts w:eastAsia="Times New Roman" w:cs="Times New Roman"/>
          <w:szCs w:val="24"/>
        </w:rPr>
        <w:t>system</w:t>
      </w:r>
      <w:proofErr w:type="spellEnd"/>
      <w:r w:rsidR="009D1558">
        <w:rPr>
          <w:rFonts w:eastAsia="Times New Roman" w:cs="Times New Roman"/>
          <w:szCs w:val="24"/>
        </w:rPr>
        <w:t xml:space="preserve"> (</w:t>
      </w:r>
      <w:r w:rsidR="00B83653" w:rsidRPr="00B83653">
        <w:rPr>
          <w:rFonts w:eastAsia="Times New Roman" w:cs="Times New Roman"/>
          <w:szCs w:val="24"/>
        </w:rPr>
        <w:t>Kv-</w:t>
      </w:r>
      <w:proofErr w:type="spellStart"/>
      <w:r w:rsidR="00B83653" w:rsidRPr="00B83653">
        <w:rPr>
          <w:rFonts w:eastAsia="Times New Roman" w:cs="Times New Roman"/>
          <w:szCs w:val="24"/>
        </w:rPr>
        <w:t>wims</w:t>
      </w:r>
      <w:proofErr w:type="spellEnd"/>
      <w:r w:rsidR="009D1558">
        <w:rPr>
          <w:rFonts w:eastAsia="Times New Roman" w:cs="Times New Roman"/>
          <w:szCs w:val="24"/>
        </w:rPr>
        <w:t xml:space="preserve">, por sus siglas en </w:t>
      </w:r>
      <w:r w:rsidR="003248BD">
        <w:rPr>
          <w:rFonts w:eastAsia="Times New Roman" w:cs="Times New Roman"/>
          <w:szCs w:val="24"/>
        </w:rPr>
        <w:t>inglés</w:t>
      </w:r>
      <w:r w:rsidR="009D1558">
        <w:rPr>
          <w:rFonts w:eastAsia="Times New Roman" w:cs="Times New Roman"/>
          <w:szCs w:val="24"/>
        </w:rPr>
        <w:t>)</w:t>
      </w:r>
      <w:r w:rsidR="00A72253">
        <w:rPr>
          <w:rFonts w:eastAsia="Times New Roman" w:cs="Times New Roman"/>
          <w:szCs w:val="24"/>
        </w:rPr>
        <w:t xml:space="preserve"> es la </w:t>
      </w:r>
      <w:r w:rsidR="00182A0E">
        <w:rPr>
          <w:rFonts w:eastAsia="Times New Roman" w:cs="Times New Roman"/>
          <w:szCs w:val="24"/>
        </w:rPr>
        <w:t xml:space="preserve">alternativa que integra las principales funcionalidades de WMS e IMS en un solo sitio </w:t>
      </w:r>
      <w:r w:rsidR="00B716FF">
        <w:rPr>
          <w:rFonts w:eastAsia="Times New Roman" w:cs="Times New Roman"/>
          <w:szCs w:val="24"/>
        </w:rPr>
        <w:t xml:space="preserve">y que permitirá a los usuarios realizar una administración </w:t>
      </w:r>
      <w:r w:rsidR="008D5432">
        <w:rPr>
          <w:rFonts w:eastAsia="Times New Roman" w:cs="Times New Roman"/>
          <w:szCs w:val="24"/>
        </w:rPr>
        <w:t xml:space="preserve">adecuada </w:t>
      </w:r>
      <w:r w:rsidR="00806793">
        <w:rPr>
          <w:rFonts w:eastAsia="Times New Roman" w:cs="Times New Roman"/>
          <w:szCs w:val="24"/>
        </w:rPr>
        <w:t xml:space="preserve">y sencilla de los almacenes. </w:t>
      </w:r>
      <w:r w:rsidR="00B83653" w:rsidRPr="00B83653">
        <w:rPr>
          <w:rFonts w:eastAsia="Times New Roman" w:cs="Times New Roman"/>
          <w:szCs w:val="24"/>
        </w:rPr>
        <w:t>Kv-</w:t>
      </w:r>
      <w:proofErr w:type="spellStart"/>
      <w:r w:rsidR="00B83653" w:rsidRPr="00B83653">
        <w:rPr>
          <w:rFonts w:eastAsia="Times New Roman" w:cs="Times New Roman"/>
          <w:szCs w:val="24"/>
        </w:rPr>
        <w:t>wims</w:t>
      </w:r>
      <w:proofErr w:type="spellEnd"/>
      <w:r w:rsidR="00806793">
        <w:rPr>
          <w:rFonts w:eastAsia="Times New Roman" w:cs="Times New Roman"/>
          <w:szCs w:val="24"/>
        </w:rPr>
        <w:t xml:space="preserve"> </w:t>
      </w:r>
      <w:r w:rsidR="00C461CD">
        <w:rPr>
          <w:rFonts w:eastAsia="Times New Roman" w:cs="Times New Roman"/>
          <w:szCs w:val="24"/>
        </w:rPr>
        <w:t>se destaca en comparación a las demás opciones por las siguientes razones</w:t>
      </w:r>
      <w:r w:rsidR="00806793">
        <w:rPr>
          <w:rFonts w:eastAsia="Times New Roman" w:cs="Times New Roman"/>
          <w:szCs w:val="24"/>
        </w:rPr>
        <w:t xml:space="preserve">: </w:t>
      </w:r>
    </w:p>
    <w:p w14:paraId="0447FFD6" w14:textId="1936DE8E"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Unificación de Funcionalidades</w:t>
      </w:r>
      <w:r w:rsidR="0061142F">
        <w:rPr>
          <w:rFonts w:eastAsia="Times New Roman" w:cs="Times New Roman"/>
          <w:b/>
          <w:szCs w:val="24"/>
        </w:rPr>
        <w:t>:</w:t>
      </w:r>
    </w:p>
    <w:p w14:paraId="294EC864" w14:textId="1C876869"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integra tanto las características de un sistema de gestión de inventario (IMS) como de un sistema de gestión de almacenes (WMS). Esto significa que los usuarios pueden administrar su inventario y la disposición de productos en los almacenes de manera eficiente en un solo sistema.</w:t>
      </w:r>
    </w:p>
    <w:p w14:paraId="29EB0431" w14:textId="1A172F54"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Análisis de Datos Avanzado</w:t>
      </w:r>
      <w:r w:rsidR="0061142F">
        <w:rPr>
          <w:rFonts w:eastAsia="Times New Roman" w:cs="Times New Roman"/>
          <w:b/>
          <w:szCs w:val="24"/>
        </w:rPr>
        <w:t>:</w:t>
      </w:r>
    </w:p>
    <w:p w14:paraId="7C88BA27" w14:textId="01030A13"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5C29730B">
        <w:rPr>
          <w:rFonts w:eastAsia="Times New Roman" w:cs="Times New Roman"/>
          <w:szCs w:val="24"/>
        </w:rPr>
        <w:t xml:space="preserve"> incluye un módulo de análisis de datos que proporciona resultados descriptivos y predictivos basados en datos generados por el sistema. Esto brinda información valiosa para la toma de decisiones comerciales y estratégicas.</w:t>
      </w:r>
    </w:p>
    <w:p w14:paraId="71D7240D" w14:textId="79610559"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Facilidad de Uso</w:t>
      </w:r>
      <w:r w:rsidR="0061142F">
        <w:rPr>
          <w:rFonts w:eastAsia="Times New Roman" w:cs="Times New Roman"/>
          <w:b/>
          <w:szCs w:val="24"/>
        </w:rPr>
        <w:t>:</w:t>
      </w:r>
    </w:p>
    <w:p w14:paraId="06336802" w14:textId="1970A200"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A diferencia de algunas de las alternativas en el mercado,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está diseñado específicamente para las necesidades de las tiendas de conveniencia. Ofrece una interfaz de usuario </w:t>
      </w:r>
      <w:r w:rsidR="00552B72">
        <w:rPr>
          <w:rFonts w:eastAsia="Times New Roman" w:cs="Times New Roman"/>
          <w:szCs w:val="24"/>
        </w:rPr>
        <w:t>integrada</w:t>
      </w:r>
      <w:r w:rsidRPr="5C29730B">
        <w:rPr>
          <w:rFonts w:eastAsia="Times New Roman" w:cs="Times New Roman"/>
          <w:szCs w:val="24"/>
        </w:rPr>
        <w:t xml:space="preserve"> y accesible, lo que significa que los propietarios y empleados pueden utilizarlo con facilidad sin la necesidad de una capacitación extensa.</w:t>
      </w:r>
    </w:p>
    <w:p w14:paraId="24F20723" w14:textId="69263235"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Costos Asequibles</w:t>
      </w:r>
      <w:r w:rsidR="0061142F">
        <w:rPr>
          <w:rFonts w:eastAsia="Times New Roman" w:cs="Times New Roman"/>
          <w:b/>
          <w:szCs w:val="24"/>
        </w:rPr>
        <w:t>:</w:t>
      </w:r>
    </w:p>
    <w:p w14:paraId="3EADACBA" w14:textId="6A198118"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5C29730B">
        <w:rPr>
          <w:rFonts w:eastAsia="Times New Roman" w:cs="Times New Roman"/>
          <w:szCs w:val="24"/>
        </w:rPr>
        <w:t xml:space="preserve"> se presenta como una inversión accesible para las tiendas de conveniencia con recursos limitados. Esto es importante, ya que algunos sistemas en el mercado pueden resultar en costos prohibitivos debido a la adquisición, implementación y mantenimiento.</w:t>
      </w:r>
    </w:p>
    <w:p w14:paraId="2CFCD549" w14:textId="344D10FD"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Mejora en la Satisfacción del Cliente</w:t>
      </w:r>
      <w:r w:rsidR="0061142F">
        <w:rPr>
          <w:rFonts w:eastAsia="Times New Roman" w:cs="Times New Roman"/>
          <w:b/>
          <w:szCs w:val="24"/>
        </w:rPr>
        <w:t>:</w:t>
      </w:r>
      <w:r w:rsidR="005D51A0" w:rsidRPr="0061142F">
        <w:rPr>
          <w:b/>
          <w:bCs/>
        </w:rPr>
        <w:tab/>
      </w:r>
    </w:p>
    <w:p w14:paraId="77A70695" w14:textId="1A16C7B4" w:rsidR="005D51A0" w:rsidRDefault="684A612F" w:rsidP="003E76CB">
      <w:pPr>
        <w:pStyle w:val="Prrafodelista"/>
        <w:numPr>
          <w:ilvl w:val="1"/>
          <w:numId w:val="4"/>
        </w:numPr>
        <w:tabs>
          <w:tab w:val="left" w:pos="3240"/>
        </w:tabs>
        <w:rPr>
          <w:rFonts w:eastAsia="Times New Roman" w:cs="Times New Roman"/>
          <w:szCs w:val="24"/>
        </w:rPr>
      </w:pPr>
      <w:r w:rsidRPr="5C29730B">
        <w:rPr>
          <w:rFonts w:eastAsia="Times New Roman" w:cs="Times New Roman"/>
          <w:szCs w:val="24"/>
        </w:rPr>
        <w:t xml:space="preserve">Al mantener un inventario bien organizado y en constante rotación,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5C29730B">
        <w:rPr>
          <w:rFonts w:eastAsia="Times New Roman" w:cs="Times New Roman"/>
          <w:szCs w:val="24"/>
        </w:rPr>
        <w:t xml:space="preserve"> puede mejorar significativamente la satisfacción del cliente. Los productos frescos y disponibles en stock brindan a los clientes una experiencia de compra más agradable y eficiente, lo que puede aumentar la fidelidad del cliente y las ventas.</w:t>
      </w:r>
    </w:p>
    <w:p w14:paraId="2EB52EB7" w14:textId="4464C60C" w:rsidR="005D51A0" w:rsidRPr="007D0ADE" w:rsidRDefault="684A612F" w:rsidP="003E76CB">
      <w:pPr>
        <w:pStyle w:val="Prrafodelista"/>
        <w:numPr>
          <w:ilvl w:val="0"/>
          <w:numId w:val="4"/>
        </w:numPr>
        <w:tabs>
          <w:tab w:val="left" w:pos="3240"/>
        </w:tabs>
        <w:rPr>
          <w:rFonts w:eastAsia="Times New Roman" w:cs="Times New Roman"/>
          <w:b/>
          <w:szCs w:val="24"/>
        </w:rPr>
      </w:pPr>
      <w:r w:rsidRPr="007D0ADE">
        <w:rPr>
          <w:rFonts w:eastAsia="Times New Roman" w:cs="Times New Roman"/>
          <w:b/>
          <w:szCs w:val="24"/>
        </w:rPr>
        <w:t>Aplicación</w:t>
      </w:r>
      <w:r w:rsidR="007D0ADE" w:rsidRPr="007D0ADE">
        <w:rPr>
          <w:rFonts w:eastAsia="Times New Roman" w:cs="Times New Roman"/>
          <w:b/>
          <w:szCs w:val="24"/>
        </w:rPr>
        <w:t xml:space="preserve"> web responsiva</w:t>
      </w:r>
      <w:r w:rsidR="0061142F" w:rsidRPr="007D0ADE">
        <w:rPr>
          <w:rFonts w:eastAsia="Times New Roman" w:cs="Times New Roman"/>
          <w:b/>
          <w:szCs w:val="24"/>
        </w:rPr>
        <w:t>:</w:t>
      </w:r>
    </w:p>
    <w:p w14:paraId="143102D9" w14:textId="1426FE87" w:rsidR="005D51A0" w:rsidRPr="007D0ADE"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684A612F" w:rsidRPr="007D0ADE">
        <w:rPr>
          <w:rFonts w:eastAsia="Times New Roman" w:cs="Times New Roman"/>
          <w:szCs w:val="24"/>
        </w:rPr>
        <w:t xml:space="preserve"> permite la ejecución en dispositivos móviles, como teléfonos inteligentes y tabletas, lo que brinda flexibilidad para atender a los clientes en el lugar y mejorar la experiencia de compra.</w:t>
      </w:r>
    </w:p>
    <w:p w14:paraId="2DB078BB" w14:textId="59412C4B"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Control de Inventarios Avanzado</w:t>
      </w:r>
      <w:r w:rsidR="0061142F">
        <w:rPr>
          <w:rFonts w:eastAsia="Times New Roman" w:cs="Times New Roman"/>
          <w:b/>
          <w:szCs w:val="24"/>
        </w:rPr>
        <w:t>:</w:t>
      </w:r>
    </w:p>
    <w:p w14:paraId="1BEB6EA7" w14:textId="1022FBD0"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lastRenderedPageBreak/>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brinda</w:t>
      </w:r>
      <w:r w:rsidR="684A612F" w:rsidRPr="5C29730B">
        <w:rPr>
          <w:rFonts w:eastAsia="Times New Roman" w:cs="Times New Roman"/>
          <w:szCs w:val="24"/>
        </w:rPr>
        <w:t xml:space="preserve"> un control de inventario avanzado que permite el seguimiento de productos y variantes, conteos cíclicos y gestión de surtidos, lo que ayuda a mantener registros precisos de las existencias.</w:t>
      </w:r>
    </w:p>
    <w:p w14:paraId="608DD16A" w14:textId="677A48A1"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Gestión de Proveedores y Órdenes de Compra</w:t>
      </w:r>
      <w:r w:rsidR="0061142F">
        <w:rPr>
          <w:rFonts w:eastAsia="Times New Roman" w:cs="Times New Roman"/>
          <w:b/>
          <w:szCs w:val="24"/>
        </w:rPr>
        <w:t>:</w:t>
      </w:r>
    </w:p>
    <w:p w14:paraId="75A8970E" w14:textId="306104AF"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p</w:t>
      </w:r>
      <w:r w:rsidR="684A612F" w:rsidRPr="5C29730B">
        <w:rPr>
          <w:rFonts w:eastAsia="Times New Roman" w:cs="Times New Roman"/>
          <w:szCs w:val="24"/>
        </w:rPr>
        <w:t>ermite administrar la lista de proveedores, asociarlos con productos y variantes, y crear órdenes de compra para reponer existencias, lo que simplifica la gestión de proveedores y la recepción de inventario.</w:t>
      </w:r>
    </w:p>
    <w:p w14:paraId="59987843" w14:textId="43B2C761" w:rsidR="005D51A0" w:rsidRPr="0061142F" w:rsidRDefault="684A612F" w:rsidP="003E76CB">
      <w:pPr>
        <w:pStyle w:val="Prrafodelista"/>
        <w:numPr>
          <w:ilvl w:val="0"/>
          <w:numId w:val="4"/>
        </w:numPr>
        <w:tabs>
          <w:tab w:val="left" w:pos="3240"/>
        </w:tabs>
        <w:rPr>
          <w:rFonts w:eastAsia="Times New Roman" w:cs="Times New Roman"/>
          <w:b/>
          <w:szCs w:val="24"/>
        </w:rPr>
      </w:pPr>
      <w:r w:rsidRPr="0061142F">
        <w:rPr>
          <w:rFonts w:eastAsia="Times New Roman" w:cs="Times New Roman"/>
          <w:b/>
          <w:szCs w:val="24"/>
        </w:rPr>
        <w:t xml:space="preserve">Contabilidad y Análisis Integrados: </w:t>
      </w:r>
    </w:p>
    <w:p w14:paraId="25F26678" w14:textId="46D838C8" w:rsidR="005D51A0" w:rsidRDefault="00ED37F1" w:rsidP="003E76CB">
      <w:pPr>
        <w:pStyle w:val="Prrafodelista"/>
        <w:numPr>
          <w:ilvl w:val="1"/>
          <w:numId w:val="4"/>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332FDB">
        <w:rPr>
          <w:rFonts w:eastAsia="Times New Roman" w:cs="Times New Roman"/>
          <w:szCs w:val="24"/>
        </w:rPr>
        <w:t xml:space="preserve"> o</w:t>
      </w:r>
      <w:r w:rsidR="684A612F" w:rsidRPr="67AE8BF0">
        <w:rPr>
          <w:rFonts w:eastAsia="Times New Roman" w:cs="Times New Roman"/>
          <w:szCs w:val="24"/>
        </w:rPr>
        <w:t>frece herramientas para llevar un registro de ventas y gastos, así como informes detallados y análisis de ventas que permiten tomar decisiones comerciales informadas.</w:t>
      </w:r>
      <w:r w:rsidR="4AC6E393" w:rsidRPr="67AE8BF0">
        <w:rPr>
          <w:rFonts w:eastAsia="Times New Roman" w:cs="Times New Roman"/>
          <w:szCs w:val="24"/>
        </w:rPr>
        <w:t xml:space="preserve"> </w:t>
      </w:r>
    </w:p>
    <w:p w14:paraId="3136A81D" w14:textId="0E3DDC08"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Visualización Gráfica de Almacenes:</w:t>
      </w:r>
    </w:p>
    <w:p w14:paraId="18FF3A41" w14:textId="4A0AFD51"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A diferencia de las competencias,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ofrece una visualización en 2D de los almacenes que permite a los usuarios ver de manera gráfica la disposición de los productos en sus almacenes. Esta característica mejora significativamente la capacidad de los usuarios para comprender y optimizar la organización de su espacio de almacenamiento.</w:t>
      </w:r>
    </w:p>
    <w:p w14:paraId="382B948D" w14:textId="388F2B3B"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Modelado Visual de Anaqueles y Contenedores</w:t>
      </w:r>
      <w:r w:rsidR="0061142F">
        <w:rPr>
          <w:rFonts w:eastAsia="Times New Roman" w:cs="Times New Roman"/>
          <w:b/>
          <w:szCs w:val="24"/>
        </w:rPr>
        <w:t>:</w:t>
      </w:r>
    </w:p>
    <w:p w14:paraId="107FA640" w14:textId="0CD74A00"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permite a los usuarios modelar visualmente los tipos de anaqueles y contenedores físicos presentes en sus almacenes. Esto garantiza que el sistema se asemeje a la configuración física de su tienda, lo que maximiza la funcionalidad de la aplicación y reduce la necesidad de costosas adaptaciones en el mundo real.</w:t>
      </w:r>
    </w:p>
    <w:p w14:paraId="29B13055" w14:textId="7F70521C"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Simplificación de la Capacitación</w:t>
      </w:r>
      <w:r w:rsidR="0061142F">
        <w:rPr>
          <w:rFonts w:eastAsia="Times New Roman" w:cs="Times New Roman"/>
          <w:b/>
          <w:szCs w:val="24"/>
        </w:rPr>
        <w:t>:</w:t>
      </w:r>
    </w:p>
    <w:p w14:paraId="07E50D87" w14:textId="572144B7"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 La visualización en 2D hace que la capacitación del personal sea más eficiente. Los empleados pueden entender rápidamente la disposición de los productos en el almacén y cómo interactuar con el sistema, lo que acelera la implementación y reduce los costos asociados con la capacitación.</w:t>
      </w:r>
    </w:p>
    <w:p w14:paraId="3C2D79EF" w14:textId="5D862CC4"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Identificación Rápida de Productos</w:t>
      </w:r>
      <w:r w:rsidR="0061142F">
        <w:rPr>
          <w:rFonts w:eastAsia="Times New Roman" w:cs="Times New Roman"/>
          <w:b/>
          <w:szCs w:val="24"/>
        </w:rPr>
        <w:t>:</w:t>
      </w:r>
    </w:p>
    <w:p w14:paraId="430B38AE" w14:textId="4AB91B2D"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La visualización gráfica facilita la identificación rápida de productos y la ubicación de </w:t>
      </w:r>
      <w:r w:rsidR="004A119E">
        <w:rPr>
          <w:rFonts w:eastAsia="Times New Roman" w:cs="Times New Roman"/>
          <w:szCs w:val="24"/>
        </w:rPr>
        <w:t>productos</w:t>
      </w:r>
      <w:r w:rsidRPr="67AE8BF0">
        <w:rPr>
          <w:rFonts w:eastAsia="Times New Roman" w:cs="Times New Roman"/>
          <w:szCs w:val="24"/>
        </w:rPr>
        <w:t xml:space="preserve"> en el almacén. Esto contribuye a una experiencia de compra más eficiente y reduce el tiempo que los empleados deben dedicar a buscar productos.</w:t>
      </w:r>
    </w:p>
    <w:p w14:paraId="6255A7A1" w14:textId="568CEDD9" w:rsidR="005D51A0" w:rsidRPr="0061142F" w:rsidRDefault="4AC6E393" w:rsidP="003E76CB">
      <w:pPr>
        <w:pStyle w:val="Prrafodelista"/>
        <w:numPr>
          <w:ilvl w:val="0"/>
          <w:numId w:val="5"/>
        </w:numPr>
        <w:tabs>
          <w:tab w:val="left" w:pos="3240"/>
        </w:tabs>
        <w:rPr>
          <w:rFonts w:eastAsia="Times New Roman" w:cs="Times New Roman"/>
          <w:b/>
          <w:szCs w:val="24"/>
        </w:rPr>
      </w:pPr>
      <w:r w:rsidRPr="0061142F">
        <w:rPr>
          <w:rFonts w:eastAsia="Times New Roman" w:cs="Times New Roman"/>
          <w:b/>
          <w:szCs w:val="24"/>
        </w:rPr>
        <w:t xml:space="preserve">Optimización de Almacenes: </w:t>
      </w:r>
    </w:p>
    <w:p w14:paraId="1AB5783B" w14:textId="459453AA" w:rsidR="005D51A0" w:rsidRDefault="4AC6E393" w:rsidP="003E76CB">
      <w:pPr>
        <w:pStyle w:val="Prrafodelista"/>
        <w:numPr>
          <w:ilvl w:val="1"/>
          <w:numId w:val="5"/>
        </w:numPr>
        <w:tabs>
          <w:tab w:val="left" w:pos="3240"/>
        </w:tabs>
        <w:rPr>
          <w:rFonts w:eastAsia="Times New Roman" w:cs="Times New Roman"/>
          <w:szCs w:val="24"/>
        </w:rPr>
      </w:pPr>
      <w:r w:rsidRPr="67AE8BF0">
        <w:rPr>
          <w:rFonts w:eastAsia="Times New Roman" w:cs="Times New Roman"/>
          <w:szCs w:val="24"/>
        </w:rPr>
        <w:t xml:space="preserve">Al proporcionar una vista en 2D de los almacenes, </w:t>
      </w:r>
      <w:r w:rsidR="09962EE1" w:rsidRPr="0B770970">
        <w:rPr>
          <w:rFonts w:eastAsia="Times New Roman" w:cs="Times New Roman"/>
          <w:szCs w:val="24"/>
        </w:rPr>
        <w:t>este</w:t>
      </w:r>
      <w:r w:rsidRPr="67AE8BF0">
        <w:rPr>
          <w:rFonts w:eastAsia="Times New Roman" w:cs="Times New Roman"/>
          <w:szCs w:val="24"/>
        </w:rPr>
        <w:t xml:space="preserve"> sistema ayuda a los usuarios a optimizar la distribución de productos y a tomar decisiones informadas sobre la disposición de sus almacenes. Esto conduce a un uso más eficiente del espacio y ahorro de tiempo en la gestión de inventario.</w:t>
      </w:r>
    </w:p>
    <w:p w14:paraId="376768E6" w14:textId="586CB5C5"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Menor Costo General</w:t>
      </w:r>
      <w:r w:rsidR="0061142F">
        <w:rPr>
          <w:rFonts w:eastAsia="Times New Roman" w:cs="Times New Roman"/>
          <w:b/>
          <w:szCs w:val="24"/>
        </w:rPr>
        <w:t>:</w:t>
      </w:r>
    </w:p>
    <w:p w14:paraId="72104BDC" w14:textId="3491FC20"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A diferencia de otras soluciones que pueden involucrar costosos planes de suscripción o servicios complementarios de pago,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se enfoca en proporcionar un paquete integral a un costo más asequible. Esto garantiza que los propietarios de tiendas de conveniencia con recursos limitados puedan acceder a una solución de calidad sin incurrir en gastos excesivos.</w:t>
      </w:r>
    </w:p>
    <w:p w14:paraId="043534F3" w14:textId="16ABD08F"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Mejor Funcionalidad a Precio Accesible</w:t>
      </w:r>
      <w:r w:rsidR="0061142F">
        <w:rPr>
          <w:rFonts w:eastAsia="Times New Roman" w:cs="Times New Roman"/>
          <w:b/>
          <w:szCs w:val="24"/>
        </w:rPr>
        <w:t>:</w:t>
      </w:r>
    </w:p>
    <w:p w14:paraId="2553129D" w14:textId="0B64C276"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A pesar de ofrecer precios competitivos, </w:t>
      </w:r>
      <w:r w:rsidR="00ED37F1" w:rsidRPr="00B83653">
        <w:rPr>
          <w:rFonts w:eastAsia="Times New Roman" w:cs="Times New Roman"/>
          <w:szCs w:val="24"/>
        </w:rPr>
        <w:t>Kv-</w:t>
      </w:r>
      <w:proofErr w:type="spellStart"/>
      <w:r w:rsidR="00ED37F1" w:rsidRPr="00B83653">
        <w:rPr>
          <w:rFonts w:eastAsia="Times New Roman" w:cs="Times New Roman"/>
          <w:szCs w:val="24"/>
        </w:rPr>
        <w:t>wims</w:t>
      </w:r>
      <w:proofErr w:type="spellEnd"/>
      <w:r w:rsidRPr="67AE8BF0">
        <w:rPr>
          <w:rFonts w:eastAsia="Times New Roman" w:cs="Times New Roman"/>
          <w:szCs w:val="24"/>
        </w:rPr>
        <w:t xml:space="preserve"> no sacrifica la funcionalidad. Proporciona una amplia gama de características que incluyen la gestión de </w:t>
      </w:r>
      <w:r w:rsidRPr="67AE8BF0">
        <w:rPr>
          <w:rFonts w:eastAsia="Times New Roman" w:cs="Times New Roman"/>
          <w:szCs w:val="24"/>
        </w:rPr>
        <w:lastRenderedPageBreak/>
        <w:t>inventario, gestión de almacenes y análisis de datos, lo que supera a las herramientas gratuitas y algunas de las soluciones de pago en términos de capacidades.</w:t>
      </w:r>
    </w:p>
    <w:p w14:paraId="523CFADF" w14:textId="26514409"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Herramientas de Calidad asequibles</w:t>
      </w:r>
      <w:r w:rsidR="0061142F">
        <w:rPr>
          <w:rFonts w:eastAsia="Times New Roman" w:cs="Times New Roman"/>
          <w:b/>
          <w:szCs w:val="24"/>
        </w:rPr>
        <w:t>:</w:t>
      </w:r>
    </w:p>
    <w:p w14:paraId="10316DE3" w14:textId="658007F7" w:rsidR="005D51A0" w:rsidRDefault="034A1D0E" w:rsidP="003E76CB">
      <w:pPr>
        <w:pStyle w:val="Prrafodelista"/>
        <w:numPr>
          <w:ilvl w:val="1"/>
          <w:numId w:val="6"/>
        </w:numPr>
        <w:tabs>
          <w:tab w:val="left" w:pos="3240"/>
        </w:tabs>
        <w:rPr>
          <w:rFonts w:eastAsia="Times New Roman" w:cs="Times New Roman"/>
          <w:szCs w:val="24"/>
        </w:rPr>
      </w:pPr>
      <w:r w:rsidRPr="67AE8BF0">
        <w:rPr>
          <w:rFonts w:eastAsia="Times New Roman" w:cs="Times New Roman"/>
          <w:szCs w:val="24"/>
        </w:rPr>
        <w:t xml:space="preserve">En comparación con las aplicaciones gratuitas y algunas de las opciones de pago,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Pr="67AE8BF0">
        <w:rPr>
          <w:rFonts w:eastAsia="Times New Roman" w:cs="Times New Roman"/>
          <w:szCs w:val="24"/>
        </w:rPr>
        <w:t xml:space="preserve"> se basa en la integración de sistemas de gestión de inventario (IMS) y gestión de almacenes (WMS). Esto permite una mayor flexibilidad y eficiencia en la administración del inventario y los almacenes, lo que no siempre se encuentra en aplicaciones gratuitas.</w:t>
      </w:r>
    </w:p>
    <w:p w14:paraId="5387BD04" w14:textId="04A4189F" w:rsidR="005D51A0" w:rsidRPr="0061142F" w:rsidRDefault="034A1D0E" w:rsidP="003E76CB">
      <w:pPr>
        <w:pStyle w:val="Prrafodelista"/>
        <w:numPr>
          <w:ilvl w:val="0"/>
          <w:numId w:val="6"/>
        </w:numPr>
        <w:tabs>
          <w:tab w:val="left" w:pos="3240"/>
        </w:tabs>
        <w:rPr>
          <w:rFonts w:eastAsia="Times New Roman" w:cs="Times New Roman"/>
          <w:b/>
          <w:szCs w:val="24"/>
        </w:rPr>
      </w:pPr>
      <w:r w:rsidRPr="0061142F">
        <w:rPr>
          <w:rFonts w:eastAsia="Times New Roman" w:cs="Times New Roman"/>
          <w:b/>
          <w:szCs w:val="24"/>
        </w:rPr>
        <w:t>Reducción de Costos en Capacitación</w:t>
      </w:r>
      <w:r w:rsidR="0061142F">
        <w:rPr>
          <w:rFonts w:eastAsia="Times New Roman" w:cs="Times New Roman"/>
          <w:b/>
          <w:szCs w:val="24"/>
        </w:rPr>
        <w:t>:</w:t>
      </w:r>
    </w:p>
    <w:p w14:paraId="047AF91F" w14:textId="72E50847" w:rsidR="005D51A0" w:rsidRDefault="009C2473" w:rsidP="003E76CB">
      <w:pPr>
        <w:pStyle w:val="Prrafodelista"/>
        <w:numPr>
          <w:ilvl w:val="1"/>
          <w:numId w:val="6"/>
        </w:numPr>
        <w:tabs>
          <w:tab w:val="left" w:pos="3240"/>
        </w:tabs>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34A1D0E" w:rsidRPr="67AE8BF0">
        <w:rPr>
          <w:rFonts w:eastAsia="Times New Roman" w:cs="Times New Roman"/>
          <w:szCs w:val="24"/>
        </w:rPr>
        <w:t xml:space="preserve"> se ha diseñado pensando en la facilidad de uso, lo que disminuye la necesidad de costosas sesiones de capacitación. El personal de la tienda podrá utilizar </w:t>
      </w:r>
      <w:r w:rsidRPr="00B83653">
        <w:rPr>
          <w:rFonts w:eastAsia="Times New Roman" w:cs="Times New Roman"/>
          <w:szCs w:val="24"/>
        </w:rPr>
        <w:t>Kv-</w:t>
      </w:r>
      <w:proofErr w:type="spellStart"/>
      <w:r w:rsidRPr="00B83653">
        <w:rPr>
          <w:rFonts w:eastAsia="Times New Roman" w:cs="Times New Roman"/>
          <w:szCs w:val="24"/>
        </w:rPr>
        <w:t>wims</w:t>
      </w:r>
      <w:proofErr w:type="spellEnd"/>
      <w:r w:rsidR="034A1D0E" w:rsidRPr="67AE8BF0">
        <w:rPr>
          <w:rFonts w:eastAsia="Times New Roman" w:cs="Times New Roman"/>
          <w:szCs w:val="24"/>
        </w:rPr>
        <w:t xml:space="preserve"> de manera efectiva sin requerir una inversión significativa en tiempo y recursos de capacitación</w:t>
      </w:r>
    </w:p>
    <w:p w14:paraId="2DCA66FB" w14:textId="00381C4B" w:rsidR="00E92439" w:rsidRDefault="005D51A0" w:rsidP="00E92439">
      <w:pPr>
        <w:pStyle w:val="Ttulo2"/>
        <w:rPr>
          <w:rFonts w:ascii="Times New Roman" w:hAnsi="Times New Roman" w:cs="Times New Roman"/>
          <w:b/>
          <w:bCs/>
        </w:rPr>
      </w:pPr>
      <w:r>
        <w:br/>
      </w:r>
      <w:bookmarkStart w:id="206" w:name="_Toc148616122"/>
      <w:bookmarkStart w:id="207" w:name="_Toc148894721"/>
      <w:bookmarkStart w:id="208" w:name="_Toc148981413"/>
      <w:bookmarkStart w:id="209" w:name="_Toc148993430"/>
      <w:bookmarkStart w:id="210" w:name="_Toc149501227"/>
      <w:bookmarkStart w:id="211" w:name="_Toc149576096"/>
      <w:bookmarkStart w:id="212" w:name="_Toc150181507"/>
      <w:bookmarkStart w:id="213" w:name="_Toc150390644"/>
      <w:bookmarkStart w:id="214" w:name="_Toc150418228"/>
      <w:bookmarkStart w:id="215" w:name="_Toc151981452"/>
      <w:bookmarkStart w:id="216" w:name="_Toc151935500"/>
      <w:r w:rsidR="00AF1A8D" w:rsidRPr="002729D5">
        <w:rPr>
          <w:rFonts w:ascii="Times New Roman" w:hAnsi="Times New Roman" w:cs="Times New Roman"/>
          <w:b/>
          <w:bCs/>
        </w:rPr>
        <w:t xml:space="preserve">2.3 </w:t>
      </w:r>
      <w:r w:rsidR="00877C59" w:rsidRPr="002729D5">
        <w:rPr>
          <w:rFonts w:ascii="Times New Roman" w:hAnsi="Times New Roman" w:cs="Times New Roman"/>
          <w:b/>
          <w:bCs/>
        </w:rPr>
        <w:t>E</w:t>
      </w:r>
      <w:bookmarkEnd w:id="206"/>
      <w:r w:rsidR="00514600">
        <w:rPr>
          <w:rFonts w:ascii="Times New Roman" w:hAnsi="Times New Roman" w:cs="Times New Roman"/>
          <w:b/>
          <w:bCs/>
        </w:rPr>
        <w:t>studio comparativo</w:t>
      </w:r>
      <w:bookmarkEnd w:id="207"/>
      <w:bookmarkEnd w:id="208"/>
      <w:bookmarkEnd w:id="209"/>
      <w:bookmarkEnd w:id="210"/>
      <w:bookmarkEnd w:id="211"/>
      <w:bookmarkEnd w:id="212"/>
      <w:bookmarkEnd w:id="213"/>
      <w:bookmarkEnd w:id="214"/>
      <w:bookmarkEnd w:id="215"/>
      <w:bookmarkEnd w:id="216"/>
    </w:p>
    <w:p w14:paraId="193557AC" w14:textId="6EFD8272" w:rsidR="00BE4B88" w:rsidRDefault="00622C66" w:rsidP="00E92439">
      <w:pPr>
        <w:rPr>
          <w:rFonts w:cs="Times New Roman"/>
          <w:szCs w:val="24"/>
        </w:rPr>
      </w:pPr>
      <w:r w:rsidRPr="00622C66">
        <w:rPr>
          <w:rFonts w:cs="Times New Roman"/>
          <w:szCs w:val="24"/>
        </w:rPr>
        <w:t xml:space="preserve">En esta sección del trabajo, se ha elaborado una tabla </w:t>
      </w:r>
      <w:r w:rsidR="00CD6684">
        <w:rPr>
          <w:rFonts w:cs="Times New Roman"/>
          <w:szCs w:val="24"/>
        </w:rPr>
        <w:t>comparativa</w:t>
      </w:r>
      <w:r w:rsidRPr="00622C66">
        <w:rPr>
          <w:rFonts w:cs="Times New Roman"/>
          <w:szCs w:val="24"/>
        </w:rPr>
        <w:t xml:space="preserve"> </w:t>
      </w:r>
      <w:r w:rsidR="00CD6684">
        <w:rPr>
          <w:rFonts w:cs="Times New Roman"/>
          <w:szCs w:val="24"/>
        </w:rPr>
        <w:t>de</w:t>
      </w:r>
      <w:r w:rsidRPr="00622C66">
        <w:rPr>
          <w:rFonts w:cs="Times New Roman"/>
          <w:szCs w:val="24"/>
        </w:rPr>
        <w:t xml:space="preserve"> diversas funcionalidades y características de los sistemas previamente investigados, los cuales están dirigidos hacia la gestión de almacén e inventario en el contexto de tiendas de conveniencia. </w:t>
      </w:r>
    </w:p>
    <w:p w14:paraId="6294EDA3" w14:textId="58C503F3" w:rsidR="00622C66" w:rsidRPr="00E92439" w:rsidRDefault="00622C66" w:rsidP="00E92439">
      <w:pPr>
        <w:rPr>
          <w:rFonts w:cs="Times New Roman"/>
          <w:szCs w:val="24"/>
        </w:rPr>
      </w:pPr>
      <w:r w:rsidRPr="00622C66">
        <w:rPr>
          <w:rFonts w:cs="Times New Roman"/>
          <w:szCs w:val="24"/>
        </w:rPr>
        <w:t xml:space="preserve">Además, se proporciona una explicación detallada que destaca las fortalezas </w:t>
      </w:r>
      <w:r w:rsidR="00830012">
        <w:rPr>
          <w:rFonts w:cs="Times New Roman"/>
          <w:szCs w:val="24"/>
        </w:rPr>
        <w:t>que</w:t>
      </w:r>
      <w:r w:rsidRPr="00622C66">
        <w:rPr>
          <w:rFonts w:cs="Times New Roman"/>
          <w:szCs w:val="24"/>
        </w:rPr>
        <w:t xml:space="preserve">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005D1233">
        <w:rPr>
          <w:rFonts w:cs="Times New Roman"/>
          <w:szCs w:val="24"/>
        </w:rPr>
        <w:t xml:space="preserve"> posee</w:t>
      </w:r>
      <w:r w:rsidRPr="00622C66">
        <w:rPr>
          <w:rFonts w:cs="Times New Roman"/>
          <w:szCs w:val="24"/>
        </w:rPr>
        <w:t xml:space="preserve">, junto con las razones </w:t>
      </w:r>
      <w:r w:rsidR="00B935D2">
        <w:rPr>
          <w:rFonts w:cs="Times New Roman"/>
          <w:szCs w:val="24"/>
        </w:rPr>
        <w:t>relevantes</w:t>
      </w:r>
      <w:r w:rsidRPr="00622C66">
        <w:rPr>
          <w:rFonts w:cs="Times New Roman"/>
          <w:szCs w:val="24"/>
        </w:rPr>
        <w:t xml:space="preserve"> por las cuales las tiendas de conveniencia deben considerar la adquisición </w:t>
      </w:r>
      <w:r w:rsidR="009978C2">
        <w:rPr>
          <w:rFonts w:cs="Times New Roman"/>
          <w:szCs w:val="24"/>
        </w:rPr>
        <w:t>del</w:t>
      </w:r>
      <w:r w:rsidRPr="00622C66">
        <w:rPr>
          <w:rFonts w:cs="Times New Roman"/>
          <w:szCs w:val="24"/>
        </w:rPr>
        <w:t xml:space="preserve"> sistema</w:t>
      </w:r>
      <w:r w:rsidR="009978C2">
        <w:rPr>
          <w:rFonts w:cs="Times New Roman"/>
          <w:szCs w:val="24"/>
        </w:rPr>
        <w:t>.</w:t>
      </w:r>
    </w:p>
    <w:p w14:paraId="32A3D506" w14:textId="76CB0893" w:rsidR="00243CE4" w:rsidRPr="00EB0069" w:rsidRDefault="00EB0069" w:rsidP="00EB0069">
      <w:pPr>
        <w:pStyle w:val="Ttulo3"/>
        <w:rPr>
          <w:rFonts w:cs="Times New Roman"/>
          <w:b/>
          <w:bCs/>
        </w:rPr>
      </w:pPr>
      <w:bookmarkStart w:id="217" w:name="_Toc148894722"/>
      <w:bookmarkStart w:id="218" w:name="_Toc148981414"/>
      <w:bookmarkStart w:id="219" w:name="_Toc148993431"/>
      <w:bookmarkStart w:id="220" w:name="_Toc149501228"/>
      <w:bookmarkStart w:id="221" w:name="_Toc149576097"/>
      <w:bookmarkStart w:id="222" w:name="_Toc150181508"/>
      <w:bookmarkStart w:id="223" w:name="_Toc150390645"/>
      <w:bookmarkStart w:id="224" w:name="_Toc150418229"/>
      <w:bookmarkStart w:id="225" w:name="_Toc151981453"/>
      <w:bookmarkStart w:id="226" w:name="_Toc151935501"/>
      <w:r w:rsidRPr="00EB0069">
        <w:rPr>
          <w:rFonts w:cs="Times New Roman"/>
          <w:b/>
          <w:bCs/>
        </w:rPr>
        <w:t>2.3.1 Tabla comparativa</w:t>
      </w:r>
      <w:bookmarkEnd w:id="217"/>
      <w:bookmarkEnd w:id="218"/>
      <w:bookmarkEnd w:id="219"/>
      <w:bookmarkEnd w:id="220"/>
      <w:bookmarkEnd w:id="221"/>
      <w:bookmarkEnd w:id="222"/>
      <w:bookmarkEnd w:id="223"/>
      <w:bookmarkEnd w:id="224"/>
      <w:bookmarkEnd w:id="225"/>
      <w:bookmarkEnd w:id="226"/>
      <w:r w:rsidR="009228EB" w:rsidRPr="00EB0069">
        <w:rPr>
          <w:rFonts w:cs="Times New Roman"/>
          <w:b/>
          <w:bCs/>
        </w:rPr>
        <w:t xml:space="preserve"> </w:t>
      </w:r>
    </w:p>
    <w:p w14:paraId="39CC780D" w14:textId="0A95360C" w:rsidR="58A22E74" w:rsidRDefault="009B05E3" w:rsidP="58A22E74">
      <w:r>
        <w:t xml:space="preserve">A continuación, </w:t>
      </w:r>
      <w:r w:rsidR="00D66DD7">
        <w:t>se muestra un resumen de las fortalezas y funcionalidades de los sistemas analizados</w:t>
      </w:r>
      <w:r w:rsidR="00E26852">
        <w:t>, incluyendo Kv-</w:t>
      </w:r>
      <w:proofErr w:type="spellStart"/>
      <w:r w:rsidR="00E26852">
        <w:t>wims</w:t>
      </w:r>
      <w:proofErr w:type="spellEnd"/>
      <w:r w:rsidR="00E26852">
        <w:t xml:space="preserve"> que es la propuesta de solución</w:t>
      </w:r>
      <w:r w:rsidR="00E05BF8">
        <w:t>.</w:t>
      </w:r>
    </w:p>
    <w:tbl>
      <w:tblPr>
        <w:tblStyle w:val="Tablaconcuadrcula"/>
        <w:tblW w:w="9640" w:type="dxa"/>
        <w:tblInd w:w="-431" w:type="dxa"/>
        <w:tblLayout w:type="fixed"/>
        <w:tblLook w:val="06A0" w:firstRow="1" w:lastRow="0" w:firstColumn="1" w:lastColumn="0" w:noHBand="1" w:noVBand="1"/>
      </w:tblPr>
      <w:tblGrid>
        <w:gridCol w:w="1560"/>
        <w:gridCol w:w="1395"/>
        <w:gridCol w:w="1262"/>
        <w:gridCol w:w="1262"/>
        <w:gridCol w:w="1262"/>
        <w:gridCol w:w="1340"/>
        <w:gridCol w:w="1559"/>
      </w:tblGrid>
      <w:tr w:rsidR="00DB50B8" w14:paraId="222258D2" w14:textId="77777777" w:rsidTr="00EA7C07">
        <w:trPr>
          <w:trHeight w:val="1090"/>
        </w:trPr>
        <w:tc>
          <w:tcPr>
            <w:tcW w:w="1560" w:type="dxa"/>
            <w:vMerge w:val="restart"/>
            <w:shd w:val="clear" w:color="auto" w:fill="DBDBDB" w:themeFill="accent3" w:themeFillTint="66"/>
            <w:textDirection w:val="btLr"/>
            <w:vAlign w:val="center"/>
          </w:tcPr>
          <w:p w14:paraId="3AC1735F" w14:textId="404EDBD0" w:rsidR="00DB50B8" w:rsidRPr="00EA7C07" w:rsidRDefault="00C51322" w:rsidP="00B501B4">
            <w:pPr>
              <w:ind w:left="113" w:right="113"/>
              <w:jc w:val="center"/>
              <w:rPr>
                <w:rFonts w:eastAsia="Times New Roman" w:cs="Times New Roman"/>
                <w:b/>
                <w:szCs w:val="24"/>
              </w:rPr>
            </w:pPr>
            <w:r w:rsidRPr="00EA7C07">
              <w:rPr>
                <w:rFonts w:eastAsia="Times New Roman" w:cs="Times New Roman"/>
                <w:b/>
                <w:szCs w:val="24"/>
              </w:rPr>
              <w:t>Fortalezas y funcionalidades</w:t>
            </w:r>
          </w:p>
        </w:tc>
        <w:tc>
          <w:tcPr>
            <w:tcW w:w="8080" w:type="dxa"/>
            <w:gridSpan w:val="6"/>
            <w:shd w:val="clear" w:color="auto" w:fill="F7CAAC" w:themeFill="accent2" w:themeFillTint="66"/>
            <w:vAlign w:val="center"/>
          </w:tcPr>
          <w:p w14:paraId="1598CDF8" w14:textId="1757127F" w:rsidR="00DB50B8" w:rsidRPr="0080782F" w:rsidRDefault="00DB50B8" w:rsidP="4F78B1EA">
            <w:pPr>
              <w:jc w:val="center"/>
              <w:rPr>
                <w:rFonts w:eastAsia="Times New Roman" w:cs="Times New Roman"/>
                <w:b/>
                <w:sz w:val="40"/>
                <w:szCs w:val="40"/>
              </w:rPr>
            </w:pPr>
            <w:r w:rsidRPr="0080782F">
              <w:rPr>
                <w:rFonts w:eastAsia="Times New Roman" w:cs="Times New Roman"/>
                <w:b/>
                <w:sz w:val="56"/>
                <w:szCs w:val="56"/>
              </w:rPr>
              <w:t>Herramientas</w:t>
            </w:r>
          </w:p>
        </w:tc>
      </w:tr>
      <w:tr w:rsidR="00E8078D" w14:paraId="6BB82905" w14:textId="28E7523E" w:rsidTr="00EA7C07">
        <w:trPr>
          <w:trHeight w:val="1090"/>
        </w:trPr>
        <w:tc>
          <w:tcPr>
            <w:tcW w:w="1560" w:type="dxa"/>
            <w:vMerge/>
            <w:shd w:val="clear" w:color="auto" w:fill="DBDBDB" w:themeFill="accent3" w:themeFillTint="66"/>
          </w:tcPr>
          <w:p w14:paraId="4CB5522A" w14:textId="79442D5C" w:rsidR="343B9DB7" w:rsidRDefault="343B9DB7" w:rsidP="00F35F0C">
            <w:pPr>
              <w:jc w:val="center"/>
              <w:rPr>
                <w:rFonts w:eastAsia="Times New Roman" w:cs="Times New Roman"/>
                <w:szCs w:val="24"/>
              </w:rPr>
            </w:pPr>
          </w:p>
        </w:tc>
        <w:tc>
          <w:tcPr>
            <w:tcW w:w="1395" w:type="dxa"/>
            <w:shd w:val="clear" w:color="auto" w:fill="FBE4D5" w:themeFill="accent2" w:themeFillTint="33"/>
            <w:vAlign w:val="center"/>
          </w:tcPr>
          <w:p w14:paraId="062C83A0" w14:textId="1E36947A" w:rsidR="12CC9A60" w:rsidRPr="0C28E4FB" w:rsidRDefault="1A0071D1" w:rsidP="000D2F54">
            <w:pPr>
              <w:jc w:val="center"/>
              <w:rPr>
                <w:rFonts w:eastAsia="Times New Roman" w:cs="Times New Roman"/>
                <w:szCs w:val="24"/>
              </w:rPr>
            </w:pPr>
            <w:proofErr w:type="spellStart"/>
            <w:r w:rsidRPr="46E226A0">
              <w:rPr>
                <w:rFonts w:eastAsia="Times New Roman" w:cs="Times New Roman"/>
                <w:szCs w:val="24"/>
              </w:rPr>
              <w:t>Körber</w:t>
            </w:r>
            <w:proofErr w:type="spellEnd"/>
            <w:r w:rsidRPr="46E226A0">
              <w:rPr>
                <w:rFonts w:eastAsia="Times New Roman" w:cs="Times New Roman"/>
                <w:szCs w:val="24"/>
              </w:rPr>
              <w:t xml:space="preserve"> (antes </w:t>
            </w:r>
            <w:proofErr w:type="spellStart"/>
            <w:r w:rsidRPr="46E226A0">
              <w:rPr>
                <w:rFonts w:eastAsia="Times New Roman" w:cs="Times New Roman"/>
                <w:szCs w:val="24"/>
              </w:rPr>
              <w:t>HighJump</w:t>
            </w:r>
            <w:proofErr w:type="spellEnd"/>
            <w:r w:rsidRPr="46E226A0">
              <w:rPr>
                <w:rFonts w:eastAsia="Times New Roman" w:cs="Times New Roman"/>
                <w:szCs w:val="24"/>
              </w:rPr>
              <w:t xml:space="preserve"> WMS)</w:t>
            </w:r>
            <w:r w:rsidR="155BB0BA" w:rsidRPr="46E226A0">
              <w:rPr>
                <w:rFonts w:eastAsia="Times New Roman" w:cs="Times New Roman"/>
                <w:szCs w:val="24"/>
              </w:rPr>
              <w:t xml:space="preserve"> </w:t>
            </w:r>
          </w:p>
        </w:tc>
        <w:tc>
          <w:tcPr>
            <w:tcW w:w="1262" w:type="dxa"/>
            <w:shd w:val="clear" w:color="auto" w:fill="FBE4D5" w:themeFill="accent2" w:themeFillTint="33"/>
            <w:vAlign w:val="center"/>
          </w:tcPr>
          <w:p w14:paraId="677A913D" w14:textId="1C11B5F6" w:rsidR="5F455EE1" w:rsidRDefault="75EB7066" w:rsidP="38BCA437">
            <w:pPr>
              <w:rPr>
                <w:rFonts w:eastAsia="Times New Roman" w:cs="Times New Roman"/>
                <w:szCs w:val="24"/>
              </w:rPr>
            </w:pPr>
            <w:proofErr w:type="spellStart"/>
            <w:r w:rsidRPr="38BCA437">
              <w:rPr>
                <w:rFonts w:eastAsia="Times New Roman" w:cs="Times New Roman"/>
                <w:szCs w:val="24"/>
              </w:rPr>
              <w:t>Vend</w:t>
            </w:r>
            <w:proofErr w:type="spellEnd"/>
            <w:r w:rsidRPr="38BCA437">
              <w:rPr>
                <w:rFonts w:eastAsia="Times New Roman" w:cs="Times New Roman"/>
                <w:szCs w:val="24"/>
              </w:rPr>
              <w:t>: Sistema de Punto de Venta</w:t>
            </w:r>
          </w:p>
          <w:p w14:paraId="3A32A603" w14:textId="13FC9D27" w:rsidR="5F455EE1" w:rsidRDefault="5F455EE1" w:rsidP="5F455EE1">
            <w:pPr>
              <w:jc w:val="center"/>
              <w:rPr>
                <w:rFonts w:eastAsia="Times New Roman" w:cs="Times New Roman"/>
                <w:szCs w:val="24"/>
              </w:rPr>
            </w:pPr>
          </w:p>
        </w:tc>
        <w:tc>
          <w:tcPr>
            <w:tcW w:w="1262" w:type="dxa"/>
            <w:shd w:val="clear" w:color="auto" w:fill="FBE4D5" w:themeFill="accent2" w:themeFillTint="33"/>
            <w:vAlign w:val="center"/>
          </w:tcPr>
          <w:p w14:paraId="396CCD85" w14:textId="617E1F66" w:rsidR="5F455EE1" w:rsidRDefault="75EB7066" w:rsidP="5F455EE1">
            <w:pPr>
              <w:jc w:val="center"/>
              <w:rPr>
                <w:rFonts w:eastAsia="Times New Roman" w:cs="Times New Roman"/>
                <w:szCs w:val="24"/>
              </w:rPr>
            </w:pPr>
            <w:r w:rsidRPr="23CBB93C">
              <w:rPr>
                <w:rFonts w:eastAsia="Times New Roman" w:cs="Times New Roman"/>
                <w:szCs w:val="24"/>
              </w:rPr>
              <w:t xml:space="preserve">Manhattan SCALE  </w:t>
            </w:r>
          </w:p>
        </w:tc>
        <w:tc>
          <w:tcPr>
            <w:tcW w:w="1262" w:type="dxa"/>
            <w:shd w:val="clear" w:color="auto" w:fill="FBE4D5" w:themeFill="accent2" w:themeFillTint="33"/>
            <w:vAlign w:val="center"/>
          </w:tcPr>
          <w:p w14:paraId="1346B877" w14:textId="62058BAD" w:rsidR="5F455EE1" w:rsidRDefault="75EB7066" w:rsidP="5F455EE1">
            <w:pPr>
              <w:jc w:val="center"/>
              <w:rPr>
                <w:rFonts w:eastAsia="Times New Roman" w:cs="Times New Roman"/>
                <w:szCs w:val="24"/>
              </w:rPr>
            </w:pPr>
            <w:r w:rsidRPr="23CBB93C">
              <w:rPr>
                <w:rFonts w:eastAsia="Times New Roman" w:cs="Times New Roman"/>
                <w:szCs w:val="24"/>
              </w:rPr>
              <w:t xml:space="preserve">Square para Tiendas  </w:t>
            </w:r>
          </w:p>
        </w:tc>
        <w:tc>
          <w:tcPr>
            <w:tcW w:w="1340" w:type="dxa"/>
            <w:shd w:val="clear" w:color="auto" w:fill="FBE4D5" w:themeFill="accent2" w:themeFillTint="33"/>
            <w:vAlign w:val="center"/>
          </w:tcPr>
          <w:p w14:paraId="0EDD2305" w14:textId="43437A97" w:rsidR="5F455EE1" w:rsidRDefault="75EB7066" w:rsidP="5F455EE1">
            <w:pPr>
              <w:jc w:val="center"/>
              <w:rPr>
                <w:rFonts w:eastAsia="Times New Roman" w:cs="Times New Roman"/>
                <w:szCs w:val="24"/>
              </w:rPr>
            </w:pPr>
            <w:proofErr w:type="spellStart"/>
            <w:r w:rsidRPr="5052EFE9">
              <w:rPr>
                <w:rFonts w:eastAsia="Times New Roman" w:cs="Times New Roman"/>
                <w:szCs w:val="24"/>
              </w:rPr>
              <w:t>Odo</w:t>
            </w:r>
            <w:r w:rsidR="004824A4">
              <w:rPr>
                <w:rFonts w:eastAsia="Times New Roman" w:cs="Times New Roman"/>
                <w:szCs w:val="24"/>
              </w:rPr>
              <w:t>o</w:t>
            </w:r>
            <w:proofErr w:type="spellEnd"/>
            <w:r w:rsidR="004824A4">
              <w:rPr>
                <w:rFonts w:eastAsia="Times New Roman" w:cs="Times New Roman"/>
                <w:szCs w:val="24"/>
              </w:rPr>
              <w:t xml:space="preserve"> (</w:t>
            </w:r>
            <w:proofErr w:type="spellStart"/>
            <w:r w:rsidR="004824A4">
              <w:rPr>
                <w:rFonts w:eastAsia="Times New Roman" w:cs="Times New Roman"/>
                <w:szCs w:val="24"/>
              </w:rPr>
              <w:t>inventory</w:t>
            </w:r>
            <w:proofErr w:type="spellEnd"/>
            <w:r w:rsidR="004824A4">
              <w:rPr>
                <w:rFonts w:eastAsia="Times New Roman" w:cs="Times New Roman"/>
                <w:szCs w:val="24"/>
              </w:rPr>
              <w:t>)</w:t>
            </w:r>
          </w:p>
        </w:tc>
        <w:tc>
          <w:tcPr>
            <w:tcW w:w="1559" w:type="dxa"/>
            <w:shd w:val="clear" w:color="auto" w:fill="FBE4D5" w:themeFill="accent2" w:themeFillTint="33"/>
            <w:vAlign w:val="center"/>
          </w:tcPr>
          <w:p w14:paraId="3D47B198" w14:textId="7BE66290" w:rsidR="4F78B1EA" w:rsidRDefault="009C2473" w:rsidP="4F78B1EA">
            <w:pPr>
              <w:jc w:val="center"/>
              <w:rPr>
                <w:rFonts w:eastAsia="Times New Roman"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p>
        </w:tc>
      </w:tr>
      <w:tr w:rsidR="00E14026" w14:paraId="3EF5E832" w14:textId="2EA1246E" w:rsidTr="00EA7C07">
        <w:trPr>
          <w:trHeight w:val="1755"/>
        </w:trPr>
        <w:tc>
          <w:tcPr>
            <w:tcW w:w="1560" w:type="dxa"/>
            <w:shd w:val="clear" w:color="auto" w:fill="EDEDED" w:themeFill="accent3" w:themeFillTint="33"/>
            <w:vAlign w:val="center"/>
          </w:tcPr>
          <w:p w14:paraId="44BB1381" w14:textId="4393D79E" w:rsidR="343B9DB7" w:rsidRDefault="75EB7066" w:rsidP="00F35F0C">
            <w:pPr>
              <w:jc w:val="center"/>
              <w:rPr>
                <w:rFonts w:eastAsia="Times New Roman" w:cs="Times New Roman"/>
                <w:szCs w:val="24"/>
              </w:rPr>
            </w:pPr>
            <w:r w:rsidRPr="46E226A0">
              <w:rPr>
                <w:rFonts w:eastAsia="Times New Roman" w:cs="Times New Roman"/>
                <w:szCs w:val="24"/>
              </w:rPr>
              <w:t>Visualización gráfica de almacenes</w:t>
            </w:r>
          </w:p>
          <w:p w14:paraId="3B99ABA3" w14:textId="721545F9" w:rsidR="343B9DB7" w:rsidRDefault="75EB7066" w:rsidP="00F35F0C">
            <w:pPr>
              <w:jc w:val="center"/>
              <w:rPr>
                <w:rFonts w:eastAsia="Times New Roman" w:cs="Times New Roman"/>
                <w:szCs w:val="24"/>
              </w:rPr>
            </w:pPr>
            <w:r>
              <w:br/>
            </w:r>
          </w:p>
        </w:tc>
        <w:tc>
          <w:tcPr>
            <w:tcW w:w="1395" w:type="dxa"/>
            <w:vAlign w:val="center"/>
          </w:tcPr>
          <w:p w14:paraId="3D3731EC" w14:textId="506C66FE" w:rsidR="343B9DB7" w:rsidRDefault="00525763" w:rsidP="00F35F0C">
            <w:pPr>
              <w:jc w:val="center"/>
              <w:rPr>
                <w:rFonts w:eastAsia="Times New Roman" w:cs="Times New Roman"/>
                <w:szCs w:val="24"/>
              </w:rPr>
            </w:pPr>
            <w:r>
              <w:rPr>
                <w:rFonts w:eastAsia="Times New Roman" w:cs="Times New Roman"/>
                <w:noProof/>
                <w:szCs w:val="24"/>
              </w:rPr>
              <w:drawing>
                <wp:inline distT="0" distB="0" distL="0" distR="0" wp14:anchorId="7543FE3D" wp14:editId="35456F71">
                  <wp:extent cx="530225" cy="530225"/>
                  <wp:effectExtent l="0" t="0" r="3175" b="3175"/>
                  <wp:docPr id="743923474" name="Imagen 743923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25" cy="530225"/>
                          </a:xfrm>
                          <a:prstGeom prst="rect">
                            <a:avLst/>
                          </a:prstGeom>
                          <a:noFill/>
                        </pic:spPr>
                      </pic:pic>
                    </a:graphicData>
                  </a:graphic>
                </wp:inline>
              </w:drawing>
            </w:r>
          </w:p>
        </w:tc>
        <w:tc>
          <w:tcPr>
            <w:tcW w:w="1262" w:type="dxa"/>
            <w:vAlign w:val="center"/>
          </w:tcPr>
          <w:p w14:paraId="3FB17C72" w14:textId="7EBA78D9" w:rsidR="343B9DB7" w:rsidRDefault="00525763" w:rsidP="00F35F0C">
            <w:pPr>
              <w:jc w:val="center"/>
              <w:rPr>
                <w:rFonts w:eastAsia="Times New Roman" w:cs="Times New Roman"/>
                <w:szCs w:val="24"/>
              </w:rPr>
            </w:pPr>
            <w:r>
              <w:rPr>
                <w:rFonts w:eastAsia="Times New Roman" w:cs="Times New Roman"/>
                <w:noProof/>
                <w:szCs w:val="24"/>
              </w:rPr>
              <w:drawing>
                <wp:inline distT="0" distB="0" distL="0" distR="0" wp14:anchorId="0467FF1C" wp14:editId="4A73F9EE">
                  <wp:extent cx="530225" cy="530225"/>
                  <wp:effectExtent l="0" t="0" r="3175" b="3175"/>
                  <wp:docPr id="1765251295" name="Imagen 1765251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25" cy="530225"/>
                          </a:xfrm>
                          <a:prstGeom prst="rect">
                            <a:avLst/>
                          </a:prstGeom>
                          <a:noFill/>
                        </pic:spPr>
                      </pic:pic>
                    </a:graphicData>
                  </a:graphic>
                </wp:inline>
              </w:drawing>
            </w:r>
          </w:p>
        </w:tc>
        <w:tc>
          <w:tcPr>
            <w:tcW w:w="1262" w:type="dxa"/>
            <w:vAlign w:val="center"/>
          </w:tcPr>
          <w:p w14:paraId="7443E8ED" w14:textId="68B03FA4" w:rsidR="343B9DB7" w:rsidRDefault="00525763" w:rsidP="00F35F0C">
            <w:pPr>
              <w:jc w:val="center"/>
              <w:rPr>
                <w:rFonts w:eastAsia="Times New Roman" w:cs="Times New Roman"/>
                <w:szCs w:val="24"/>
              </w:rPr>
            </w:pPr>
            <w:r>
              <w:rPr>
                <w:rFonts w:eastAsia="Times New Roman" w:cs="Times New Roman"/>
                <w:noProof/>
                <w:szCs w:val="24"/>
              </w:rPr>
              <w:drawing>
                <wp:inline distT="0" distB="0" distL="0" distR="0" wp14:anchorId="7F9938DD" wp14:editId="49FCE28D">
                  <wp:extent cx="530225" cy="530225"/>
                  <wp:effectExtent l="0" t="0" r="3175" b="3175"/>
                  <wp:docPr id="982774372" name="Imagen 9827743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25" cy="530225"/>
                          </a:xfrm>
                          <a:prstGeom prst="rect">
                            <a:avLst/>
                          </a:prstGeom>
                          <a:noFill/>
                        </pic:spPr>
                      </pic:pic>
                    </a:graphicData>
                  </a:graphic>
                </wp:inline>
              </w:drawing>
            </w:r>
          </w:p>
        </w:tc>
        <w:tc>
          <w:tcPr>
            <w:tcW w:w="1262" w:type="dxa"/>
            <w:vAlign w:val="center"/>
          </w:tcPr>
          <w:p w14:paraId="2A9CF3C3" w14:textId="0BD6218C" w:rsidR="343B9DB7" w:rsidRDefault="00525763" w:rsidP="00F35F0C">
            <w:pPr>
              <w:jc w:val="center"/>
              <w:rPr>
                <w:rFonts w:eastAsia="Times New Roman" w:cs="Times New Roman"/>
                <w:szCs w:val="24"/>
              </w:rPr>
            </w:pPr>
            <w:r>
              <w:rPr>
                <w:rFonts w:eastAsia="Times New Roman" w:cs="Times New Roman"/>
                <w:noProof/>
                <w:szCs w:val="24"/>
              </w:rPr>
              <w:drawing>
                <wp:inline distT="0" distB="0" distL="0" distR="0" wp14:anchorId="0435BB63" wp14:editId="1A5A63CA">
                  <wp:extent cx="530225" cy="530225"/>
                  <wp:effectExtent l="0" t="0" r="3175" b="3175"/>
                  <wp:docPr id="1467132736" name="Imagen 1467132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0225" cy="530225"/>
                          </a:xfrm>
                          <a:prstGeom prst="rect">
                            <a:avLst/>
                          </a:prstGeom>
                          <a:noFill/>
                        </pic:spPr>
                      </pic:pic>
                    </a:graphicData>
                  </a:graphic>
                </wp:inline>
              </w:drawing>
            </w:r>
          </w:p>
        </w:tc>
        <w:tc>
          <w:tcPr>
            <w:tcW w:w="1340" w:type="dxa"/>
            <w:vAlign w:val="center"/>
          </w:tcPr>
          <w:p w14:paraId="4A445E29" w14:textId="61477D0E" w:rsidR="343B9DB7" w:rsidRDefault="00525763" w:rsidP="00F35F0C">
            <w:pPr>
              <w:jc w:val="center"/>
              <w:rPr>
                <w:rFonts w:eastAsia="Times New Roman" w:cs="Times New Roman"/>
                <w:szCs w:val="24"/>
              </w:rPr>
            </w:pPr>
            <w:r>
              <w:rPr>
                <w:rFonts w:eastAsia="Times New Roman" w:cs="Times New Roman"/>
                <w:noProof/>
                <w:szCs w:val="24"/>
              </w:rPr>
              <w:drawing>
                <wp:inline distT="0" distB="0" distL="0" distR="0" wp14:anchorId="0E956093" wp14:editId="13A69CC1">
                  <wp:extent cx="531628" cy="531628"/>
                  <wp:effectExtent l="0" t="0" r="1905" b="1905"/>
                  <wp:docPr id="1430697410" name="Gráfico 1430697410"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2C383B29" w14:textId="148CE7F1" w:rsidR="4F78B1EA" w:rsidRPr="002B59A3" w:rsidRDefault="00525763" w:rsidP="00F35F0C">
            <w:pPr>
              <w:spacing w:line="259" w:lineRule="auto"/>
              <w:jc w:val="center"/>
              <w:rPr>
                <w:vertAlign w:val="superscript"/>
              </w:rPr>
            </w:pPr>
            <w:r>
              <w:rPr>
                <w:rFonts w:eastAsia="Times New Roman" w:cs="Times New Roman"/>
                <w:noProof/>
                <w:szCs w:val="24"/>
              </w:rPr>
              <w:drawing>
                <wp:inline distT="0" distB="0" distL="0" distR="0" wp14:anchorId="7CAAD7D2" wp14:editId="32536D8D">
                  <wp:extent cx="499731" cy="499731"/>
                  <wp:effectExtent l="0" t="0" r="0" b="0"/>
                  <wp:docPr id="1096000254" name="Gráfico 1096000254"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7A5EB45E" w14:textId="1AE285E6" w:rsidTr="00EA7C07">
        <w:trPr>
          <w:trHeight w:val="1755"/>
        </w:trPr>
        <w:tc>
          <w:tcPr>
            <w:tcW w:w="1560" w:type="dxa"/>
            <w:shd w:val="clear" w:color="auto" w:fill="EDEDED" w:themeFill="accent3" w:themeFillTint="33"/>
            <w:vAlign w:val="center"/>
          </w:tcPr>
          <w:p w14:paraId="228598FC" w14:textId="68DA23AB" w:rsidR="343B9DB7" w:rsidRDefault="75EB7066" w:rsidP="00F35F0C">
            <w:pPr>
              <w:jc w:val="center"/>
              <w:rPr>
                <w:rFonts w:eastAsia="Times New Roman" w:cs="Times New Roman"/>
                <w:szCs w:val="24"/>
              </w:rPr>
            </w:pPr>
            <w:r w:rsidRPr="46E226A0">
              <w:rPr>
                <w:rFonts w:eastAsia="Times New Roman" w:cs="Times New Roman"/>
                <w:szCs w:val="24"/>
              </w:rPr>
              <w:lastRenderedPageBreak/>
              <w:t>Modelado visual de almacenes y contenedores</w:t>
            </w:r>
          </w:p>
          <w:p w14:paraId="44C54013" w14:textId="1B586F83" w:rsidR="343B9DB7" w:rsidRDefault="343B9DB7" w:rsidP="00F35F0C">
            <w:pPr>
              <w:jc w:val="center"/>
              <w:rPr>
                <w:rFonts w:eastAsia="Times New Roman" w:cs="Times New Roman"/>
                <w:szCs w:val="24"/>
              </w:rPr>
            </w:pPr>
          </w:p>
        </w:tc>
        <w:tc>
          <w:tcPr>
            <w:tcW w:w="1395" w:type="dxa"/>
            <w:vAlign w:val="center"/>
          </w:tcPr>
          <w:p w14:paraId="780C2FA9" w14:textId="78AB2335" w:rsidR="343B9DB7" w:rsidRDefault="0073515F" w:rsidP="00F35F0C">
            <w:pPr>
              <w:jc w:val="center"/>
              <w:rPr>
                <w:rFonts w:eastAsia="Times New Roman" w:cs="Times New Roman"/>
                <w:szCs w:val="24"/>
              </w:rPr>
            </w:pPr>
            <w:r>
              <w:rPr>
                <w:rFonts w:eastAsia="Times New Roman" w:cs="Times New Roman"/>
                <w:noProof/>
                <w:szCs w:val="24"/>
              </w:rPr>
              <w:drawing>
                <wp:inline distT="0" distB="0" distL="0" distR="0" wp14:anchorId="5872B33F" wp14:editId="43534FA1">
                  <wp:extent cx="499731" cy="499731"/>
                  <wp:effectExtent l="0" t="0" r="0" b="0"/>
                  <wp:docPr id="692811458" name="Gráfico 692811458"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1BCDB34E" w14:textId="2079B35F"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77E313E8" wp14:editId="5D7FA7A9">
                  <wp:extent cx="531628" cy="531628"/>
                  <wp:effectExtent l="0" t="0" r="1905" b="1905"/>
                  <wp:docPr id="1799017662" name="Gráfico 1799017662"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262" w:type="dxa"/>
            <w:vAlign w:val="center"/>
          </w:tcPr>
          <w:p w14:paraId="21C2D484" w14:textId="3E26536C" w:rsidR="343B9DB7" w:rsidRDefault="0073515F" w:rsidP="00F35F0C">
            <w:pPr>
              <w:jc w:val="center"/>
              <w:rPr>
                <w:rFonts w:eastAsia="Times New Roman" w:cs="Times New Roman"/>
                <w:szCs w:val="24"/>
              </w:rPr>
            </w:pPr>
            <w:r>
              <w:rPr>
                <w:rFonts w:eastAsia="Times New Roman" w:cs="Times New Roman"/>
                <w:noProof/>
                <w:szCs w:val="24"/>
              </w:rPr>
              <w:drawing>
                <wp:inline distT="0" distB="0" distL="0" distR="0" wp14:anchorId="5F5B37B7" wp14:editId="49754D62">
                  <wp:extent cx="499731" cy="499731"/>
                  <wp:effectExtent l="0" t="0" r="0" b="0"/>
                  <wp:docPr id="731845522" name="Gráfico 731845522"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2DED4A30" w14:textId="553A3D53"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364F6D39" wp14:editId="201DF5E8">
                  <wp:extent cx="531628" cy="531628"/>
                  <wp:effectExtent l="0" t="0" r="1905" b="1905"/>
                  <wp:docPr id="2019448541" name="Gráfico 2019448541"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340" w:type="dxa"/>
            <w:vAlign w:val="center"/>
          </w:tcPr>
          <w:p w14:paraId="2C4F1541" w14:textId="22F2291C"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3F1FD6B6" wp14:editId="437CDF28">
                  <wp:extent cx="531628" cy="531628"/>
                  <wp:effectExtent l="0" t="0" r="1905" b="1905"/>
                  <wp:docPr id="854390541" name="Gráfico 854390541"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06A5678E" w14:textId="28B557DD" w:rsidR="4F78B1EA" w:rsidRDefault="0073515F" w:rsidP="00F35F0C">
            <w:pPr>
              <w:jc w:val="center"/>
              <w:rPr>
                <w:rFonts w:eastAsia="Times New Roman" w:cs="Times New Roman"/>
                <w:szCs w:val="24"/>
              </w:rPr>
            </w:pPr>
            <w:r>
              <w:rPr>
                <w:rFonts w:eastAsia="Times New Roman" w:cs="Times New Roman"/>
                <w:noProof/>
                <w:szCs w:val="24"/>
              </w:rPr>
              <w:drawing>
                <wp:inline distT="0" distB="0" distL="0" distR="0" wp14:anchorId="4FF87B5F" wp14:editId="0AA1CD4C">
                  <wp:extent cx="499731" cy="499731"/>
                  <wp:effectExtent l="0" t="0" r="0" b="0"/>
                  <wp:docPr id="984783033" name="Gráfico 98478303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34E9FFE1" w14:textId="7FE3DB54" w:rsidTr="00EA7C07">
        <w:trPr>
          <w:trHeight w:val="1755"/>
        </w:trPr>
        <w:tc>
          <w:tcPr>
            <w:tcW w:w="1560" w:type="dxa"/>
            <w:shd w:val="clear" w:color="auto" w:fill="EDEDED" w:themeFill="accent3" w:themeFillTint="33"/>
            <w:vAlign w:val="center"/>
          </w:tcPr>
          <w:p w14:paraId="0422C72A" w14:textId="08B2308C" w:rsidR="343B9DB7" w:rsidRDefault="75EB7066" w:rsidP="00F35F0C">
            <w:pPr>
              <w:jc w:val="center"/>
              <w:rPr>
                <w:rFonts w:eastAsia="Times New Roman" w:cs="Times New Roman"/>
                <w:szCs w:val="24"/>
              </w:rPr>
            </w:pPr>
            <w:r w:rsidRPr="46E226A0">
              <w:rPr>
                <w:rFonts w:eastAsia="Times New Roman" w:cs="Times New Roman"/>
                <w:szCs w:val="24"/>
              </w:rPr>
              <w:t>Análisis de datos</w:t>
            </w:r>
          </w:p>
          <w:p w14:paraId="0D56F527" w14:textId="7ADF5D33" w:rsidR="343B9DB7" w:rsidRDefault="343B9DB7" w:rsidP="00F35F0C">
            <w:pPr>
              <w:jc w:val="center"/>
              <w:rPr>
                <w:rFonts w:eastAsia="Times New Roman" w:cs="Times New Roman"/>
                <w:szCs w:val="24"/>
              </w:rPr>
            </w:pPr>
          </w:p>
        </w:tc>
        <w:tc>
          <w:tcPr>
            <w:tcW w:w="1395" w:type="dxa"/>
            <w:vAlign w:val="center"/>
          </w:tcPr>
          <w:p w14:paraId="41F96170" w14:textId="4209E707"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10F0CA1E" wp14:editId="00869AD2">
                  <wp:extent cx="499731" cy="499731"/>
                  <wp:effectExtent l="0" t="0" r="0" b="0"/>
                  <wp:docPr id="546107459" name="Gráfico 546107459"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478CE5BB" w14:textId="3ABBBFEE" w:rsidR="343B9DB7" w:rsidRDefault="4AB1BD6B" w:rsidP="00F35F0C">
            <w:pPr>
              <w:jc w:val="center"/>
              <w:rPr>
                <w:rFonts w:eastAsia="Times New Roman" w:cs="Times New Roman"/>
                <w:szCs w:val="24"/>
              </w:rPr>
            </w:pPr>
            <w:r w:rsidRPr="63CA7821">
              <w:rPr>
                <w:rFonts w:eastAsia="Times New Roman" w:cs="Times New Roman"/>
                <w:szCs w:val="24"/>
              </w:rPr>
              <w:t>(con pago)</w:t>
            </w:r>
          </w:p>
        </w:tc>
        <w:tc>
          <w:tcPr>
            <w:tcW w:w="1262" w:type="dxa"/>
            <w:vAlign w:val="center"/>
          </w:tcPr>
          <w:p w14:paraId="31E5B776" w14:textId="4C8FE705"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479E8840" wp14:editId="27DDEC7F">
                  <wp:extent cx="499731" cy="499731"/>
                  <wp:effectExtent l="0" t="0" r="0" b="0"/>
                  <wp:docPr id="1164219180" name="Gráfico 1164219180"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30279AF6" w14:textId="70A1F098" w:rsidR="343B9DB7" w:rsidRDefault="2CCF15C3" w:rsidP="00F35F0C">
            <w:pPr>
              <w:jc w:val="center"/>
              <w:rPr>
                <w:rFonts w:eastAsia="Times New Roman" w:cs="Times New Roman"/>
                <w:szCs w:val="24"/>
              </w:rPr>
            </w:pPr>
            <w:r w:rsidRPr="07485CBB">
              <w:rPr>
                <w:rFonts w:eastAsia="Times New Roman" w:cs="Times New Roman"/>
                <w:szCs w:val="24"/>
              </w:rPr>
              <w:t>(con pago)</w:t>
            </w:r>
          </w:p>
        </w:tc>
        <w:tc>
          <w:tcPr>
            <w:tcW w:w="1262" w:type="dxa"/>
            <w:vAlign w:val="center"/>
          </w:tcPr>
          <w:p w14:paraId="005512CC" w14:textId="125A6A15"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31A46765" wp14:editId="0B1F5746">
                  <wp:extent cx="499731" cy="499731"/>
                  <wp:effectExtent l="0" t="0" r="0" b="0"/>
                  <wp:docPr id="581627912" name="Gráfico 581627912"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2839C5BF" w14:textId="09C02330" w:rsidR="343B9DB7" w:rsidRDefault="7F2E2996" w:rsidP="00F35F0C">
            <w:pPr>
              <w:jc w:val="center"/>
              <w:rPr>
                <w:rFonts w:eastAsia="Times New Roman" w:cs="Times New Roman"/>
                <w:szCs w:val="24"/>
              </w:rPr>
            </w:pPr>
            <w:r w:rsidRPr="1E93F002">
              <w:rPr>
                <w:rFonts w:eastAsia="Times New Roman" w:cs="Times New Roman"/>
                <w:szCs w:val="24"/>
              </w:rPr>
              <w:t>(con pago)</w:t>
            </w:r>
          </w:p>
        </w:tc>
        <w:tc>
          <w:tcPr>
            <w:tcW w:w="1262" w:type="dxa"/>
            <w:vAlign w:val="center"/>
          </w:tcPr>
          <w:p w14:paraId="0523563B" w14:textId="7DC736A8" w:rsidR="343B9DB7" w:rsidRDefault="0073515F" w:rsidP="00F35F0C">
            <w:pPr>
              <w:jc w:val="center"/>
              <w:rPr>
                <w:rFonts w:eastAsia="Times New Roman" w:cs="Times New Roman"/>
                <w:szCs w:val="24"/>
              </w:rPr>
            </w:pPr>
            <w:r>
              <w:rPr>
                <w:rFonts w:eastAsia="Times New Roman" w:cs="Times New Roman"/>
                <w:noProof/>
                <w:szCs w:val="24"/>
              </w:rPr>
              <w:drawing>
                <wp:inline distT="0" distB="0" distL="0" distR="0" wp14:anchorId="5E88BC8C" wp14:editId="3EB627E4">
                  <wp:extent cx="499731" cy="499731"/>
                  <wp:effectExtent l="0" t="0" r="0" b="0"/>
                  <wp:docPr id="640202635" name="Gráfico 640202635"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340" w:type="dxa"/>
            <w:vAlign w:val="center"/>
          </w:tcPr>
          <w:p w14:paraId="4E4449C7" w14:textId="651E12BD"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4DC1CA48" wp14:editId="1E79FC08">
                  <wp:extent cx="531628" cy="531628"/>
                  <wp:effectExtent l="0" t="0" r="1905" b="1905"/>
                  <wp:docPr id="1863363930" name="Gráfico 1863363930"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63D698C7" w14:textId="0525C245" w:rsidR="4F78B1EA" w:rsidRDefault="0073515F" w:rsidP="00F35F0C">
            <w:pPr>
              <w:jc w:val="center"/>
              <w:rPr>
                <w:rFonts w:eastAsia="Times New Roman" w:cs="Times New Roman"/>
                <w:szCs w:val="24"/>
              </w:rPr>
            </w:pPr>
            <w:r>
              <w:rPr>
                <w:rFonts w:eastAsia="Times New Roman" w:cs="Times New Roman"/>
                <w:noProof/>
                <w:szCs w:val="24"/>
              </w:rPr>
              <w:drawing>
                <wp:inline distT="0" distB="0" distL="0" distR="0" wp14:anchorId="149A8751" wp14:editId="0745F563">
                  <wp:extent cx="499731" cy="499731"/>
                  <wp:effectExtent l="0" t="0" r="0" b="0"/>
                  <wp:docPr id="1845695990" name="Gráfico 1845695990"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425FB71A" w14:textId="1C2A3A62" w:rsidTr="00EA7C07">
        <w:trPr>
          <w:trHeight w:val="1755"/>
        </w:trPr>
        <w:tc>
          <w:tcPr>
            <w:tcW w:w="1560" w:type="dxa"/>
            <w:shd w:val="clear" w:color="auto" w:fill="EDEDED" w:themeFill="accent3" w:themeFillTint="33"/>
            <w:vAlign w:val="center"/>
          </w:tcPr>
          <w:p w14:paraId="5C75FD16" w14:textId="5730A078" w:rsidR="343B9DB7" w:rsidRDefault="75EB7066" w:rsidP="00F35F0C">
            <w:pPr>
              <w:jc w:val="center"/>
              <w:rPr>
                <w:rFonts w:eastAsia="Times New Roman" w:cs="Times New Roman"/>
                <w:szCs w:val="24"/>
              </w:rPr>
            </w:pPr>
            <w:r w:rsidRPr="46E226A0">
              <w:rPr>
                <w:rFonts w:eastAsia="Times New Roman" w:cs="Times New Roman"/>
                <w:szCs w:val="24"/>
              </w:rPr>
              <w:t>Manejo de inventario</w:t>
            </w:r>
          </w:p>
        </w:tc>
        <w:tc>
          <w:tcPr>
            <w:tcW w:w="1395" w:type="dxa"/>
            <w:vAlign w:val="center"/>
          </w:tcPr>
          <w:p w14:paraId="52384E41" w14:textId="189D6896"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69C208D9" wp14:editId="53DA5C2D">
                  <wp:extent cx="499731" cy="499731"/>
                  <wp:effectExtent l="0" t="0" r="0" b="0"/>
                  <wp:docPr id="403976626" name="Gráfico 403976626"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4C5F0E84" w14:textId="2C614300"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2A540FCC" wp14:editId="75EED2CF">
                  <wp:extent cx="499731" cy="499731"/>
                  <wp:effectExtent l="0" t="0" r="0" b="0"/>
                  <wp:docPr id="1048891061" name="Gráfico 1048891061"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39696C4E" w14:textId="0F60FCDC"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16D13561" wp14:editId="72F97937">
                  <wp:extent cx="499731" cy="499731"/>
                  <wp:effectExtent l="0" t="0" r="0" b="0"/>
                  <wp:docPr id="950467746" name="Gráfico 950467746"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531CBB4C" w14:textId="4AF0B0A5"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0EB584C2" wp14:editId="64B2BFA5">
                  <wp:extent cx="499731" cy="499731"/>
                  <wp:effectExtent l="0" t="0" r="0" b="0"/>
                  <wp:docPr id="139723261" name="Gráfico 139723261"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340" w:type="dxa"/>
            <w:vAlign w:val="center"/>
          </w:tcPr>
          <w:p w14:paraId="1B0ABEE3" w14:textId="37645EB1"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2091847E" wp14:editId="0994A799">
                  <wp:extent cx="499731" cy="499731"/>
                  <wp:effectExtent l="0" t="0" r="0" b="0"/>
                  <wp:docPr id="123513569" name="Gráfico 123513569"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559" w:type="dxa"/>
            <w:vAlign w:val="center"/>
          </w:tcPr>
          <w:p w14:paraId="5BE6AEB5" w14:textId="18CB29A2" w:rsidR="4F78B1EA"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4508F5A8" wp14:editId="03C504A7">
                  <wp:extent cx="499731" cy="499731"/>
                  <wp:effectExtent l="0" t="0" r="0" b="0"/>
                  <wp:docPr id="330716985" name="Gráfico 330716985"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1BCA13DB" w14:textId="75622293" w:rsidTr="00EA7C07">
        <w:trPr>
          <w:trHeight w:val="1755"/>
        </w:trPr>
        <w:tc>
          <w:tcPr>
            <w:tcW w:w="1560" w:type="dxa"/>
            <w:shd w:val="clear" w:color="auto" w:fill="EDEDED" w:themeFill="accent3" w:themeFillTint="33"/>
            <w:vAlign w:val="center"/>
          </w:tcPr>
          <w:p w14:paraId="42B67221" w14:textId="1E9CEF33" w:rsidR="343B9DB7" w:rsidRDefault="75EB7066" w:rsidP="00F35F0C">
            <w:pPr>
              <w:jc w:val="center"/>
              <w:rPr>
                <w:rFonts w:eastAsia="Times New Roman" w:cs="Times New Roman"/>
                <w:szCs w:val="24"/>
              </w:rPr>
            </w:pPr>
            <w:r w:rsidRPr="46E226A0">
              <w:rPr>
                <w:rFonts w:eastAsia="Times New Roman" w:cs="Times New Roman"/>
                <w:szCs w:val="24"/>
              </w:rPr>
              <w:t>Manejo de pedidos</w:t>
            </w:r>
          </w:p>
        </w:tc>
        <w:tc>
          <w:tcPr>
            <w:tcW w:w="1395" w:type="dxa"/>
            <w:vAlign w:val="center"/>
          </w:tcPr>
          <w:p w14:paraId="08C71224" w14:textId="7FA5CD51" w:rsidR="00AD688F"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16C28960" wp14:editId="401CDF8C">
                  <wp:extent cx="499731" cy="499731"/>
                  <wp:effectExtent l="0" t="0" r="0" b="0"/>
                  <wp:docPr id="1347568495" name="Gráfico 1347568495"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7D949276" w14:textId="0387B8BE" w:rsidR="343B9DB7" w:rsidRDefault="00AD688F" w:rsidP="00F35F0C">
            <w:pPr>
              <w:jc w:val="center"/>
              <w:rPr>
                <w:rFonts w:eastAsia="Times New Roman" w:cs="Times New Roman"/>
                <w:szCs w:val="24"/>
              </w:rPr>
            </w:pPr>
            <w:r>
              <w:rPr>
                <w:rFonts w:eastAsia="Times New Roman" w:cs="Times New Roman"/>
                <w:szCs w:val="24"/>
              </w:rPr>
              <w:t>(con pago)</w:t>
            </w:r>
          </w:p>
        </w:tc>
        <w:tc>
          <w:tcPr>
            <w:tcW w:w="1262" w:type="dxa"/>
            <w:vAlign w:val="center"/>
          </w:tcPr>
          <w:p w14:paraId="560F57D2" w14:textId="1921D5F2"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42195CF6" wp14:editId="62101E1C">
                  <wp:extent cx="531628" cy="531628"/>
                  <wp:effectExtent l="0" t="0" r="1905" b="1905"/>
                  <wp:docPr id="2035837007" name="Gráfico 2035837007"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262" w:type="dxa"/>
            <w:vAlign w:val="center"/>
          </w:tcPr>
          <w:p w14:paraId="7DA96E8B" w14:textId="1B4E7D11"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2D20A428" wp14:editId="58466819">
                  <wp:extent cx="499731" cy="499731"/>
                  <wp:effectExtent l="0" t="0" r="0" b="0"/>
                  <wp:docPr id="1929235975" name="Gráfico 1929235975"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051AE15D" w14:textId="1CAEFCBE" w:rsidR="0047385A" w:rsidRDefault="0047385A" w:rsidP="00F35F0C">
            <w:pPr>
              <w:jc w:val="center"/>
              <w:rPr>
                <w:rFonts w:eastAsia="Times New Roman" w:cs="Times New Roman"/>
                <w:szCs w:val="24"/>
              </w:rPr>
            </w:pPr>
            <w:r>
              <w:rPr>
                <w:rFonts w:eastAsia="Times New Roman" w:cs="Times New Roman"/>
                <w:szCs w:val="24"/>
              </w:rPr>
              <w:t>(con pago)</w:t>
            </w:r>
          </w:p>
        </w:tc>
        <w:tc>
          <w:tcPr>
            <w:tcW w:w="1262" w:type="dxa"/>
            <w:vAlign w:val="center"/>
          </w:tcPr>
          <w:p w14:paraId="4BD51B31" w14:textId="7BE7EC22" w:rsidR="343B9DB7"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0B5ADDC6" wp14:editId="37FAAD80">
                  <wp:extent cx="499731" cy="499731"/>
                  <wp:effectExtent l="0" t="0" r="0" b="0"/>
                  <wp:docPr id="655936330" name="Gráfico 655936330"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340" w:type="dxa"/>
            <w:vAlign w:val="center"/>
          </w:tcPr>
          <w:p w14:paraId="4879ED0D" w14:textId="54625AB8" w:rsidR="343B9DB7"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3D86AC67" wp14:editId="7290B080">
                  <wp:extent cx="531628" cy="531628"/>
                  <wp:effectExtent l="0" t="0" r="1905" b="1905"/>
                  <wp:docPr id="1952276520" name="Gráfico 1952276520"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2A71714C" w14:textId="6D510F18" w:rsidR="4F78B1EA"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59BCEB1A" wp14:editId="3F942720">
                  <wp:extent cx="531628" cy="531628"/>
                  <wp:effectExtent l="0" t="0" r="1905" b="1905"/>
                  <wp:docPr id="604652566" name="Gráfico 604652566"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r>
      <w:tr w:rsidR="00E14026" w14:paraId="36832590" w14:textId="47E809AD" w:rsidTr="00EA7C07">
        <w:trPr>
          <w:trHeight w:val="1755"/>
        </w:trPr>
        <w:tc>
          <w:tcPr>
            <w:tcW w:w="1560" w:type="dxa"/>
            <w:shd w:val="clear" w:color="auto" w:fill="EDEDED" w:themeFill="accent3" w:themeFillTint="33"/>
            <w:vAlign w:val="center"/>
          </w:tcPr>
          <w:p w14:paraId="5357CDF6" w14:textId="2709B8E4" w:rsidR="75EB7066" w:rsidRDefault="75EB7066" w:rsidP="00F35F0C">
            <w:pPr>
              <w:jc w:val="center"/>
              <w:rPr>
                <w:rFonts w:eastAsia="Times New Roman" w:cs="Times New Roman"/>
                <w:szCs w:val="24"/>
              </w:rPr>
            </w:pPr>
            <w:r w:rsidRPr="46E226A0">
              <w:rPr>
                <w:rFonts w:eastAsia="Times New Roman" w:cs="Times New Roman"/>
                <w:szCs w:val="24"/>
              </w:rPr>
              <w:t>Costo</w:t>
            </w:r>
            <w:r w:rsidR="46DFE614" w:rsidRPr="063F62E2">
              <w:rPr>
                <w:rFonts w:eastAsia="Times New Roman" w:cs="Times New Roman"/>
                <w:szCs w:val="24"/>
              </w:rPr>
              <w:t xml:space="preserve"> </w:t>
            </w:r>
            <w:r w:rsidR="46DFE614" w:rsidRPr="43F68D62">
              <w:rPr>
                <w:rFonts w:eastAsia="Times New Roman" w:cs="Times New Roman"/>
                <w:szCs w:val="24"/>
              </w:rPr>
              <w:t>(USD)</w:t>
            </w:r>
          </w:p>
        </w:tc>
        <w:tc>
          <w:tcPr>
            <w:tcW w:w="1395" w:type="dxa"/>
            <w:vAlign w:val="center"/>
          </w:tcPr>
          <w:p w14:paraId="5823AF61" w14:textId="0B7BD028" w:rsidR="46E226A0" w:rsidRDefault="006346F6" w:rsidP="00F35F0C">
            <w:pPr>
              <w:jc w:val="center"/>
              <w:rPr>
                <w:rFonts w:eastAsia="Times New Roman" w:cs="Times New Roman"/>
                <w:szCs w:val="24"/>
              </w:rPr>
            </w:pPr>
            <w:r>
              <w:rPr>
                <w:rFonts w:eastAsia="Times New Roman" w:cs="Times New Roman"/>
                <w:szCs w:val="24"/>
              </w:rPr>
              <w:t>Se cotiza con la empresa</w:t>
            </w:r>
          </w:p>
        </w:tc>
        <w:tc>
          <w:tcPr>
            <w:tcW w:w="1262" w:type="dxa"/>
            <w:vAlign w:val="center"/>
          </w:tcPr>
          <w:p w14:paraId="30EFBB65" w14:textId="5178AFC5" w:rsidR="46E226A0" w:rsidRDefault="57340637" w:rsidP="294DE3BB">
            <w:pPr>
              <w:jc w:val="center"/>
              <w:rPr>
                <w:rFonts w:eastAsia="Times New Roman" w:cs="Times New Roman"/>
                <w:szCs w:val="24"/>
              </w:rPr>
            </w:pPr>
            <w:r w:rsidRPr="1334E338">
              <w:rPr>
                <w:rFonts w:eastAsia="Times New Roman" w:cs="Times New Roman"/>
                <w:szCs w:val="24"/>
              </w:rPr>
              <w:t>$</w:t>
            </w:r>
            <w:r w:rsidR="145C56E0" w:rsidRPr="294DE3BB">
              <w:rPr>
                <w:rFonts w:eastAsia="Times New Roman" w:cs="Times New Roman"/>
                <w:szCs w:val="24"/>
              </w:rPr>
              <w:t xml:space="preserve">119 </w:t>
            </w:r>
          </w:p>
          <w:p w14:paraId="1AC85F71" w14:textId="60E22C3B" w:rsidR="46E226A0" w:rsidRDefault="5AEF71D1" w:rsidP="294DE3BB">
            <w:pPr>
              <w:jc w:val="center"/>
              <w:rPr>
                <w:rFonts w:eastAsia="Times New Roman" w:cs="Times New Roman"/>
                <w:szCs w:val="24"/>
              </w:rPr>
            </w:pPr>
            <w:r w:rsidRPr="1334E338">
              <w:rPr>
                <w:rFonts w:eastAsia="Times New Roman" w:cs="Times New Roman"/>
                <w:szCs w:val="24"/>
              </w:rPr>
              <w:t>$</w:t>
            </w:r>
            <w:r w:rsidR="145C56E0" w:rsidRPr="294DE3BB">
              <w:rPr>
                <w:rFonts w:eastAsia="Times New Roman" w:cs="Times New Roman"/>
                <w:szCs w:val="24"/>
              </w:rPr>
              <w:t>169</w:t>
            </w:r>
          </w:p>
          <w:p w14:paraId="5AC39707" w14:textId="47705970" w:rsidR="46E226A0" w:rsidRDefault="60E41144" w:rsidP="00F35F0C">
            <w:pPr>
              <w:jc w:val="center"/>
              <w:rPr>
                <w:rFonts w:eastAsia="Times New Roman" w:cs="Times New Roman"/>
                <w:szCs w:val="24"/>
              </w:rPr>
            </w:pPr>
            <w:r w:rsidRPr="063F62E2">
              <w:rPr>
                <w:rFonts w:eastAsia="Times New Roman" w:cs="Times New Roman"/>
                <w:szCs w:val="24"/>
              </w:rPr>
              <w:t>$</w:t>
            </w:r>
            <w:r w:rsidR="145C56E0" w:rsidRPr="294DE3BB">
              <w:rPr>
                <w:rFonts w:eastAsia="Times New Roman" w:cs="Times New Roman"/>
                <w:szCs w:val="24"/>
              </w:rPr>
              <w:t>249</w:t>
            </w:r>
          </w:p>
        </w:tc>
        <w:tc>
          <w:tcPr>
            <w:tcW w:w="1262" w:type="dxa"/>
            <w:vAlign w:val="center"/>
          </w:tcPr>
          <w:p w14:paraId="150A5E5E" w14:textId="77FD8927" w:rsidR="46E226A0" w:rsidRDefault="006346F6" w:rsidP="00F35F0C">
            <w:pPr>
              <w:jc w:val="center"/>
              <w:rPr>
                <w:rFonts w:eastAsia="Times New Roman" w:cs="Times New Roman"/>
                <w:szCs w:val="24"/>
              </w:rPr>
            </w:pPr>
            <w:r>
              <w:rPr>
                <w:rFonts w:eastAsia="Times New Roman" w:cs="Times New Roman"/>
                <w:szCs w:val="24"/>
              </w:rPr>
              <w:t>Se cotiza con la empresa</w:t>
            </w:r>
          </w:p>
        </w:tc>
        <w:tc>
          <w:tcPr>
            <w:tcW w:w="1262" w:type="dxa"/>
            <w:vAlign w:val="center"/>
          </w:tcPr>
          <w:p w14:paraId="335F4BA0" w14:textId="14512933" w:rsidR="46E226A0" w:rsidRDefault="004824A4" w:rsidP="00F35F0C">
            <w:pPr>
              <w:jc w:val="center"/>
              <w:rPr>
                <w:rFonts w:eastAsia="Times New Roman" w:cs="Times New Roman"/>
                <w:szCs w:val="24"/>
              </w:rPr>
            </w:pPr>
            <w:r w:rsidRPr="30EF535C">
              <w:rPr>
                <w:rFonts w:eastAsia="Times New Roman" w:cs="Times New Roman"/>
                <w:szCs w:val="24"/>
              </w:rPr>
              <w:t>Gratis (versión base)</w:t>
            </w:r>
            <w:r>
              <w:br/>
            </w:r>
            <w:r w:rsidRPr="30EF535C">
              <w:rPr>
                <w:rFonts w:eastAsia="Times New Roman" w:cs="Times New Roman"/>
                <w:szCs w:val="24"/>
              </w:rPr>
              <w:t>$60 (</w:t>
            </w:r>
            <w:r w:rsidRPr="08DF34EE">
              <w:rPr>
                <w:rFonts w:eastAsia="Times New Roman" w:cs="Times New Roman"/>
                <w:szCs w:val="24"/>
              </w:rPr>
              <w:t>versión pagada</w:t>
            </w:r>
            <w:r w:rsidRPr="30EF535C">
              <w:rPr>
                <w:rFonts w:eastAsia="Times New Roman" w:cs="Times New Roman"/>
                <w:szCs w:val="24"/>
              </w:rPr>
              <w:t>)</w:t>
            </w:r>
          </w:p>
        </w:tc>
        <w:tc>
          <w:tcPr>
            <w:tcW w:w="1340" w:type="dxa"/>
            <w:vAlign w:val="center"/>
          </w:tcPr>
          <w:p w14:paraId="6B9B2D07" w14:textId="77777777" w:rsidR="46E226A0" w:rsidRDefault="003F670E" w:rsidP="00F35F0C">
            <w:pPr>
              <w:jc w:val="center"/>
              <w:rPr>
                <w:rFonts w:eastAsia="Times New Roman" w:cs="Times New Roman"/>
                <w:szCs w:val="24"/>
              </w:rPr>
            </w:pPr>
            <w:r>
              <w:rPr>
                <w:rFonts w:eastAsia="Times New Roman" w:cs="Times New Roman"/>
                <w:szCs w:val="24"/>
              </w:rPr>
              <w:t>Gratis (versión base)</w:t>
            </w:r>
          </w:p>
          <w:p w14:paraId="14912025" w14:textId="7610C514" w:rsidR="008520A3" w:rsidRDefault="008520A3" w:rsidP="008520A3">
            <w:pPr>
              <w:jc w:val="center"/>
              <w:rPr>
                <w:rFonts w:eastAsia="Times New Roman" w:cs="Times New Roman"/>
                <w:szCs w:val="24"/>
              </w:rPr>
            </w:pPr>
            <w:r>
              <w:rPr>
                <w:rFonts w:eastAsia="Times New Roman" w:cs="Times New Roman"/>
                <w:szCs w:val="24"/>
              </w:rPr>
              <w:t>$</w:t>
            </w:r>
            <w:r w:rsidR="00ED7AEC">
              <w:rPr>
                <w:rFonts w:eastAsia="Times New Roman" w:cs="Times New Roman"/>
                <w:szCs w:val="24"/>
              </w:rPr>
              <w:t>1</w:t>
            </w:r>
            <w:r w:rsidR="00FB093D">
              <w:rPr>
                <w:rFonts w:eastAsia="Times New Roman" w:cs="Times New Roman"/>
                <w:szCs w:val="24"/>
              </w:rPr>
              <w:t>5(Versión standard)</w:t>
            </w:r>
          </w:p>
          <w:p w14:paraId="00F76A11" w14:textId="3CF51C26" w:rsidR="009173BC" w:rsidRDefault="009173BC" w:rsidP="008520A3">
            <w:pPr>
              <w:jc w:val="center"/>
              <w:rPr>
                <w:rFonts w:eastAsia="Times New Roman" w:cs="Times New Roman"/>
                <w:szCs w:val="24"/>
              </w:rPr>
            </w:pPr>
            <w:r>
              <w:rPr>
                <w:rFonts w:eastAsia="Times New Roman" w:cs="Times New Roman"/>
                <w:szCs w:val="24"/>
              </w:rPr>
              <w:t>$</w:t>
            </w:r>
            <w:r w:rsidR="00FB093D">
              <w:rPr>
                <w:rFonts w:eastAsia="Times New Roman" w:cs="Times New Roman"/>
                <w:szCs w:val="24"/>
              </w:rPr>
              <w:t>24(versión personalizada)</w:t>
            </w:r>
          </w:p>
        </w:tc>
        <w:tc>
          <w:tcPr>
            <w:tcW w:w="1559" w:type="dxa"/>
            <w:vAlign w:val="center"/>
          </w:tcPr>
          <w:p w14:paraId="1B1400A2" w14:textId="2CB63ECF" w:rsidR="4F78B1EA" w:rsidRDefault="005B4580" w:rsidP="00F35F0C">
            <w:pPr>
              <w:jc w:val="center"/>
              <w:rPr>
                <w:rFonts w:eastAsia="Times New Roman" w:cs="Times New Roman"/>
                <w:szCs w:val="24"/>
              </w:rPr>
            </w:pPr>
            <w:r>
              <w:rPr>
                <w:rFonts w:eastAsia="Times New Roman" w:cs="Times New Roman"/>
                <w:szCs w:val="24"/>
              </w:rPr>
              <w:t xml:space="preserve">Vea </w:t>
            </w:r>
            <w:proofErr w:type="spellStart"/>
            <w:r>
              <w:rPr>
                <w:rFonts w:eastAsia="Times New Roman" w:cs="Times New Roman"/>
                <w:szCs w:val="24"/>
              </w:rPr>
              <w:t>capitulo</w:t>
            </w:r>
            <w:proofErr w:type="spellEnd"/>
            <w:r>
              <w:rPr>
                <w:rFonts w:eastAsia="Times New Roman" w:cs="Times New Roman"/>
                <w:szCs w:val="24"/>
              </w:rPr>
              <w:t xml:space="preserve"> 4</w:t>
            </w:r>
          </w:p>
        </w:tc>
      </w:tr>
      <w:tr w:rsidR="00E14026" w14:paraId="68A3C320" w14:textId="37FF83CF" w:rsidTr="00EA7C07">
        <w:trPr>
          <w:trHeight w:val="1755"/>
        </w:trPr>
        <w:tc>
          <w:tcPr>
            <w:tcW w:w="1560" w:type="dxa"/>
            <w:shd w:val="clear" w:color="auto" w:fill="EDEDED" w:themeFill="accent3" w:themeFillTint="33"/>
            <w:vAlign w:val="center"/>
          </w:tcPr>
          <w:p w14:paraId="5676E1F0" w14:textId="0798B141" w:rsidR="6F112776" w:rsidRDefault="6F112776" w:rsidP="00F35F0C">
            <w:pPr>
              <w:jc w:val="center"/>
              <w:rPr>
                <w:rFonts w:eastAsia="Times New Roman" w:cs="Times New Roman"/>
                <w:szCs w:val="24"/>
              </w:rPr>
            </w:pPr>
            <w:r w:rsidRPr="46E226A0">
              <w:rPr>
                <w:rFonts w:eastAsia="Times New Roman" w:cs="Times New Roman"/>
                <w:szCs w:val="24"/>
              </w:rPr>
              <w:t>Generación de reportes</w:t>
            </w:r>
          </w:p>
          <w:p w14:paraId="0E610E4C" w14:textId="42E9ECED" w:rsidR="46E226A0" w:rsidRDefault="46E226A0" w:rsidP="00F35F0C">
            <w:pPr>
              <w:jc w:val="center"/>
              <w:rPr>
                <w:rFonts w:eastAsia="Times New Roman" w:cs="Times New Roman"/>
                <w:szCs w:val="24"/>
              </w:rPr>
            </w:pPr>
          </w:p>
        </w:tc>
        <w:tc>
          <w:tcPr>
            <w:tcW w:w="1395" w:type="dxa"/>
            <w:vAlign w:val="center"/>
          </w:tcPr>
          <w:p w14:paraId="0E9C6320" w14:textId="5D3A6157"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23B53F8B" wp14:editId="7B53716A">
                  <wp:extent cx="499731" cy="499731"/>
                  <wp:effectExtent l="0" t="0" r="0" b="0"/>
                  <wp:docPr id="1011320787" name="Gráfico 1011320787"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4A22AA2A" w14:textId="31494410"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62C4F66C" wp14:editId="392E7A8E">
                  <wp:extent cx="499731" cy="499731"/>
                  <wp:effectExtent l="0" t="0" r="0" b="0"/>
                  <wp:docPr id="2091693892" name="Gráfico 2091693892"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p w14:paraId="035DD14B" w14:textId="19570F70" w:rsidR="46E226A0" w:rsidRDefault="3E321132" w:rsidP="00F35F0C">
            <w:pPr>
              <w:jc w:val="center"/>
              <w:rPr>
                <w:rFonts w:eastAsia="Times New Roman" w:cs="Times New Roman"/>
                <w:szCs w:val="24"/>
              </w:rPr>
            </w:pPr>
            <w:r w:rsidRPr="4E12630E">
              <w:rPr>
                <w:rFonts w:eastAsia="Times New Roman" w:cs="Times New Roman"/>
                <w:szCs w:val="24"/>
              </w:rPr>
              <w:t>(con pago)</w:t>
            </w:r>
          </w:p>
        </w:tc>
        <w:tc>
          <w:tcPr>
            <w:tcW w:w="1262" w:type="dxa"/>
            <w:vAlign w:val="center"/>
          </w:tcPr>
          <w:p w14:paraId="2CCBBFC7" w14:textId="39AA6CFC"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5A23E141" wp14:editId="2D854F0F">
                  <wp:extent cx="499731" cy="499731"/>
                  <wp:effectExtent l="0" t="0" r="0" b="0"/>
                  <wp:docPr id="1585574843" name="Gráfico 158557484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37393328" w14:textId="119593E9"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32581143" wp14:editId="779AF2FB">
                  <wp:extent cx="499731" cy="499731"/>
                  <wp:effectExtent l="0" t="0" r="0" b="0"/>
                  <wp:docPr id="1273566940" name="Gráfico 1273566940"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340" w:type="dxa"/>
            <w:vAlign w:val="center"/>
          </w:tcPr>
          <w:p w14:paraId="4B3DC385" w14:textId="6717D71D"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18A471F1" wp14:editId="77B3EE6F">
                  <wp:extent cx="531628" cy="531628"/>
                  <wp:effectExtent l="0" t="0" r="1905" b="1905"/>
                  <wp:docPr id="117208894" name="Gráfico 117208894"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2D2BAD8C" w14:textId="0AFC543C" w:rsidR="4F78B1EA"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0D383B7F" wp14:editId="414F255E">
                  <wp:extent cx="499731" cy="499731"/>
                  <wp:effectExtent l="0" t="0" r="0" b="0"/>
                  <wp:docPr id="1885810752" name="Gráfico 1885810752"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554B3AF2" w14:textId="7B4804B0" w:rsidTr="00EA7C07">
        <w:trPr>
          <w:trHeight w:val="1755"/>
        </w:trPr>
        <w:tc>
          <w:tcPr>
            <w:tcW w:w="1560" w:type="dxa"/>
            <w:shd w:val="clear" w:color="auto" w:fill="EDEDED" w:themeFill="accent3" w:themeFillTint="33"/>
            <w:vAlign w:val="center"/>
          </w:tcPr>
          <w:p w14:paraId="3C95F068" w14:textId="4CA1F0EF" w:rsidR="6F112776" w:rsidRDefault="6F112776" w:rsidP="00F35F0C">
            <w:pPr>
              <w:jc w:val="center"/>
              <w:rPr>
                <w:rFonts w:eastAsia="Times New Roman" w:cs="Times New Roman"/>
                <w:szCs w:val="24"/>
              </w:rPr>
            </w:pPr>
            <w:r w:rsidRPr="46E226A0">
              <w:rPr>
                <w:rFonts w:eastAsia="Times New Roman" w:cs="Times New Roman"/>
                <w:szCs w:val="24"/>
              </w:rPr>
              <w:t>Permisos de usuario</w:t>
            </w:r>
          </w:p>
        </w:tc>
        <w:tc>
          <w:tcPr>
            <w:tcW w:w="1395" w:type="dxa"/>
            <w:vAlign w:val="center"/>
          </w:tcPr>
          <w:p w14:paraId="3062ADE6" w14:textId="249BA86C"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0298ED56" wp14:editId="3FD5B543">
                  <wp:extent cx="531628" cy="531628"/>
                  <wp:effectExtent l="0" t="0" r="1905" b="1905"/>
                  <wp:docPr id="1886697178" name="Gráfico 1886697178"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262" w:type="dxa"/>
            <w:vAlign w:val="center"/>
          </w:tcPr>
          <w:p w14:paraId="3D6E126B" w14:textId="2D29A4EC"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31A8AB0E" wp14:editId="2EB71034">
                  <wp:extent cx="531628" cy="531628"/>
                  <wp:effectExtent l="0" t="0" r="1905" b="1905"/>
                  <wp:docPr id="1082884176" name="Gráfico 1082884176"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262" w:type="dxa"/>
            <w:vAlign w:val="center"/>
          </w:tcPr>
          <w:p w14:paraId="461283BB" w14:textId="120A0D0F"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26A3A422" wp14:editId="6EDC8238">
                  <wp:extent cx="531628" cy="531628"/>
                  <wp:effectExtent l="0" t="0" r="1905" b="1905"/>
                  <wp:docPr id="799728355" name="Gráfico 799728355"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262" w:type="dxa"/>
            <w:vAlign w:val="center"/>
          </w:tcPr>
          <w:p w14:paraId="56F31EAC" w14:textId="67B731ED"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7A034203" wp14:editId="6A086306">
                  <wp:extent cx="531628" cy="531628"/>
                  <wp:effectExtent l="0" t="0" r="1905" b="1905"/>
                  <wp:docPr id="1733149746" name="Gráfico 1733149746"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340" w:type="dxa"/>
            <w:vAlign w:val="center"/>
          </w:tcPr>
          <w:p w14:paraId="0BB25B58" w14:textId="6A948ACB" w:rsidR="46E226A0" w:rsidRDefault="001F1E78" w:rsidP="00F35F0C">
            <w:pPr>
              <w:jc w:val="center"/>
              <w:rPr>
                <w:rFonts w:eastAsia="Times New Roman" w:cs="Times New Roman"/>
                <w:szCs w:val="24"/>
              </w:rPr>
            </w:pPr>
            <w:r>
              <w:rPr>
                <w:rFonts w:eastAsia="Times New Roman" w:cs="Times New Roman"/>
                <w:noProof/>
                <w:szCs w:val="24"/>
              </w:rPr>
              <w:drawing>
                <wp:inline distT="0" distB="0" distL="0" distR="0" wp14:anchorId="5F9D8328" wp14:editId="38BD8793">
                  <wp:extent cx="531628" cy="531628"/>
                  <wp:effectExtent l="0" t="0" r="1905" b="1905"/>
                  <wp:docPr id="1021866359" name="Gráfico 1021866359"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c>
          <w:tcPr>
            <w:tcW w:w="1559" w:type="dxa"/>
            <w:vAlign w:val="center"/>
          </w:tcPr>
          <w:p w14:paraId="37B3303D" w14:textId="1B0F2FB3" w:rsidR="4F78B1EA"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30A5A74B" wp14:editId="5E0FA3BD">
                  <wp:extent cx="499731" cy="499731"/>
                  <wp:effectExtent l="0" t="0" r="0" b="0"/>
                  <wp:docPr id="1076790714" name="Gráfico 1076790714"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r>
      <w:tr w:rsidR="00E14026" w14:paraId="29A231E7" w14:textId="6E62554C" w:rsidTr="00EA7C07">
        <w:trPr>
          <w:trHeight w:val="1755"/>
        </w:trPr>
        <w:tc>
          <w:tcPr>
            <w:tcW w:w="1560" w:type="dxa"/>
            <w:shd w:val="clear" w:color="auto" w:fill="EDEDED" w:themeFill="accent3" w:themeFillTint="33"/>
            <w:vAlign w:val="center"/>
          </w:tcPr>
          <w:p w14:paraId="1614924D" w14:textId="0B2136D4" w:rsidR="6F112776" w:rsidRDefault="6F112776" w:rsidP="00F35F0C">
            <w:pPr>
              <w:jc w:val="center"/>
              <w:rPr>
                <w:rFonts w:eastAsia="Times New Roman" w:cs="Times New Roman"/>
                <w:szCs w:val="24"/>
              </w:rPr>
            </w:pPr>
            <w:r w:rsidRPr="58A22E74">
              <w:rPr>
                <w:rFonts w:eastAsia="Times New Roman" w:cs="Times New Roman"/>
                <w:szCs w:val="24"/>
              </w:rPr>
              <w:lastRenderedPageBreak/>
              <w:t>Planes de precio</w:t>
            </w:r>
          </w:p>
        </w:tc>
        <w:tc>
          <w:tcPr>
            <w:tcW w:w="1395" w:type="dxa"/>
            <w:vAlign w:val="center"/>
          </w:tcPr>
          <w:p w14:paraId="10646BBD" w14:textId="79F0034D"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07BB8F7F" wp14:editId="417CAB9E">
                  <wp:extent cx="499731" cy="499731"/>
                  <wp:effectExtent l="0" t="0" r="0" b="0"/>
                  <wp:docPr id="438395619" name="Gráfico 438395619"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57BFE482" w14:textId="2AF54054"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1DB1A69E" wp14:editId="4351B58B">
                  <wp:extent cx="499731" cy="499731"/>
                  <wp:effectExtent l="0" t="0" r="0" b="0"/>
                  <wp:docPr id="268189220" name="Gráfico 268189220"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33D09781" w14:textId="776C0D30"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0742E3D3" wp14:editId="2C2AD305">
                  <wp:extent cx="499731" cy="499731"/>
                  <wp:effectExtent l="0" t="0" r="0" b="0"/>
                  <wp:docPr id="518752481" name="Gráfico 518752481"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262" w:type="dxa"/>
            <w:vAlign w:val="center"/>
          </w:tcPr>
          <w:p w14:paraId="3BF11F64" w14:textId="5C6B262C"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15A45E19" wp14:editId="5DBA9F13">
                  <wp:extent cx="499731" cy="499731"/>
                  <wp:effectExtent l="0" t="0" r="0" b="0"/>
                  <wp:docPr id="436384881" name="Gráfico 436384881"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340" w:type="dxa"/>
            <w:vAlign w:val="center"/>
          </w:tcPr>
          <w:p w14:paraId="070B831B" w14:textId="3A5DED46" w:rsidR="46E226A0" w:rsidRDefault="0027142A" w:rsidP="00F35F0C">
            <w:pPr>
              <w:jc w:val="center"/>
              <w:rPr>
                <w:rFonts w:eastAsia="Times New Roman" w:cs="Times New Roman"/>
                <w:szCs w:val="24"/>
              </w:rPr>
            </w:pPr>
            <w:r>
              <w:rPr>
                <w:rFonts w:eastAsia="Times New Roman" w:cs="Times New Roman"/>
                <w:noProof/>
                <w:szCs w:val="24"/>
              </w:rPr>
              <w:drawing>
                <wp:inline distT="0" distB="0" distL="0" distR="0" wp14:anchorId="4064657B" wp14:editId="6695EB5C">
                  <wp:extent cx="499731" cy="499731"/>
                  <wp:effectExtent l="0" t="0" r="0" b="0"/>
                  <wp:docPr id="1909062533" name="Gráfico 1909062533" descr="Marca de insignia1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000254" name="Gráfico 1096000254" descr="Marca de insignia1 contorno"/>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4744" cy="504744"/>
                          </a:xfrm>
                          <a:prstGeom prst="rect">
                            <a:avLst/>
                          </a:prstGeom>
                        </pic:spPr>
                      </pic:pic>
                    </a:graphicData>
                  </a:graphic>
                </wp:inline>
              </w:drawing>
            </w:r>
          </w:p>
        </w:tc>
        <w:tc>
          <w:tcPr>
            <w:tcW w:w="1559" w:type="dxa"/>
            <w:vAlign w:val="center"/>
          </w:tcPr>
          <w:p w14:paraId="165065E5" w14:textId="59BB288F" w:rsidR="4F78B1EA" w:rsidRDefault="001F1E78" w:rsidP="00E05BF8">
            <w:pPr>
              <w:keepNext/>
              <w:jc w:val="center"/>
              <w:rPr>
                <w:rFonts w:eastAsia="Times New Roman" w:cs="Times New Roman"/>
                <w:szCs w:val="24"/>
              </w:rPr>
            </w:pPr>
            <w:r>
              <w:rPr>
                <w:rFonts w:eastAsia="Times New Roman" w:cs="Times New Roman"/>
                <w:noProof/>
                <w:szCs w:val="24"/>
              </w:rPr>
              <w:drawing>
                <wp:inline distT="0" distB="0" distL="0" distR="0" wp14:anchorId="7C0FD4BB" wp14:editId="06610186">
                  <wp:extent cx="531628" cy="531628"/>
                  <wp:effectExtent l="0" t="0" r="1905" b="1905"/>
                  <wp:docPr id="1014046348" name="Gráfico 1014046348" descr="Insignia de cruz contor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697410" name="Gráfico 1430697410" descr="Insignia de cruz contorno"/>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33795" cy="533795"/>
                          </a:xfrm>
                          <a:prstGeom prst="rect">
                            <a:avLst/>
                          </a:prstGeom>
                        </pic:spPr>
                      </pic:pic>
                    </a:graphicData>
                  </a:graphic>
                </wp:inline>
              </w:drawing>
            </w:r>
          </w:p>
        </w:tc>
      </w:tr>
    </w:tbl>
    <w:p w14:paraId="2858D95F" w14:textId="37338B31" w:rsidR="00CB1C36" w:rsidRDefault="002D5D21" w:rsidP="002D5D21">
      <w:pPr>
        <w:pStyle w:val="Titulotabla"/>
        <w:rPr>
          <w:rFonts w:eastAsia="Times New Roman" w:cs="Times New Roman"/>
          <w:szCs w:val="24"/>
        </w:rPr>
      </w:pPr>
      <w:r>
        <w:t xml:space="preserve"> </w:t>
      </w:r>
      <w:bookmarkStart w:id="227" w:name="_Toc151934585"/>
      <w:r w:rsidR="00E05BF8">
        <w:t>Resumen fortalezas herrami</w:t>
      </w:r>
      <w:r w:rsidR="0082040E">
        <w:t>en</w:t>
      </w:r>
      <w:r w:rsidR="00E05BF8">
        <w:t>tas investigadas y Kv-</w:t>
      </w:r>
      <w:proofErr w:type="spellStart"/>
      <w:r w:rsidR="00E05BF8">
        <w:t>wims</w:t>
      </w:r>
      <w:bookmarkEnd w:id="227"/>
      <w:proofErr w:type="spellEnd"/>
    </w:p>
    <w:p w14:paraId="51720210" w14:textId="7DE3644E" w:rsidR="007837C2" w:rsidRPr="0054030B" w:rsidRDefault="00495712" w:rsidP="0054030B">
      <w:pPr>
        <w:pStyle w:val="Ttulo3"/>
        <w:rPr>
          <w:rFonts w:cs="Times New Roman"/>
          <w:b/>
          <w:bCs/>
        </w:rPr>
      </w:pPr>
      <w:bookmarkStart w:id="228" w:name="_Toc148894723"/>
      <w:bookmarkStart w:id="229" w:name="_Toc148981415"/>
      <w:bookmarkStart w:id="230" w:name="_Toc148993432"/>
      <w:bookmarkStart w:id="231" w:name="_Toc149501229"/>
      <w:bookmarkStart w:id="232" w:name="_Toc149576098"/>
      <w:bookmarkStart w:id="233" w:name="_Toc150181509"/>
      <w:bookmarkStart w:id="234" w:name="_Toc150390646"/>
      <w:bookmarkStart w:id="235" w:name="_Toc150418230"/>
      <w:bookmarkStart w:id="236" w:name="_Toc151981454"/>
      <w:bookmarkStart w:id="237" w:name="_Toc151935502"/>
      <w:r w:rsidRPr="0054030B">
        <w:rPr>
          <w:rFonts w:cs="Times New Roman"/>
          <w:b/>
          <w:bCs/>
        </w:rPr>
        <w:t>2.3.</w:t>
      </w:r>
      <w:r w:rsidR="00EB0069">
        <w:rPr>
          <w:rFonts w:cs="Times New Roman"/>
          <w:b/>
          <w:bCs/>
        </w:rPr>
        <w:t>2</w:t>
      </w:r>
      <w:r w:rsidRPr="0054030B">
        <w:rPr>
          <w:rFonts w:cs="Times New Roman"/>
          <w:b/>
          <w:bCs/>
        </w:rPr>
        <w:t xml:space="preserve"> </w:t>
      </w:r>
      <w:r w:rsidR="005D56DC" w:rsidRPr="0054030B">
        <w:rPr>
          <w:rFonts w:cs="Times New Roman"/>
          <w:b/>
          <w:bCs/>
        </w:rPr>
        <w:t xml:space="preserve">¿Por qué </w:t>
      </w:r>
      <w:r w:rsidR="00B67CB3" w:rsidRPr="009C2473">
        <w:rPr>
          <w:rFonts w:cs="Times New Roman"/>
          <w:b/>
          <w:bCs/>
        </w:rPr>
        <w:t>elegir</w:t>
      </w:r>
      <w:r w:rsidR="009C2473" w:rsidRPr="009C2473">
        <w:rPr>
          <w:rFonts w:cs="Times New Roman"/>
          <w:b/>
          <w:bCs/>
        </w:rPr>
        <w:t xml:space="preserve"> </w:t>
      </w:r>
      <w:r w:rsidR="009C2473" w:rsidRPr="009C2473">
        <w:rPr>
          <w:rFonts w:eastAsia="Times New Roman" w:cs="Times New Roman"/>
          <w:b/>
          <w:bCs/>
        </w:rPr>
        <w:t>Kv-</w:t>
      </w:r>
      <w:proofErr w:type="spellStart"/>
      <w:r w:rsidR="009C2473" w:rsidRPr="009C2473">
        <w:rPr>
          <w:rFonts w:eastAsia="Times New Roman" w:cs="Times New Roman"/>
          <w:b/>
          <w:bCs/>
        </w:rPr>
        <w:t>wims</w:t>
      </w:r>
      <w:proofErr w:type="spellEnd"/>
      <w:r w:rsidR="005D56DC" w:rsidRPr="009C2473">
        <w:rPr>
          <w:rFonts w:cs="Times New Roman"/>
          <w:b/>
          <w:bCs/>
        </w:rPr>
        <w:t>?</w:t>
      </w:r>
      <w:bookmarkEnd w:id="228"/>
      <w:bookmarkEnd w:id="229"/>
      <w:bookmarkEnd w:id="230"/>
      <w:bookmarkEnd w:id="231"/>
      <w:bookmarkEnd w:id="232"/>
      <w:bookmarkEnd w:id="233"/>
      <w:bookmarkEnd w:id="234"/>
      <w:bookmarkEnd w:id="235"/>
      <w:bookmarkEnd w:id="236"/>
      <w:bookmarkEnd w:id="237"/>
    </w:p>
    <w:p w14:paraId="6834A4CA" w14:textId="3153C24D" w:rsidR="004228D5" w:rsidRDefault="00E918A1" w:rsidP="00CA19B5">
      <w:pPr>
        <w:rPr>
          <w:rFonts w:cs="Times New Roman"/>
          <w:szCs w:val="24"/>
        </w:rPr>
      </w:pPr>
      <w:r>
        <w:rPr>
          <w:rFonts w:cs="Times New Roman"/>
          <w:szCs w:val="24"/>
        </w:rPr>
        <w:t xml:space="preserve">La integración de </w:t>
      </w:r>
      <w:r w:rsidR="00EF55F9">
        <w:rPr>
          <w:rFonts w:cs="Times New Roman"/>
          <w:szCs w:val="24"/>
        </w:rPr>
        <w:t>distintas funcionalidades en una sola herramienta resulta ser bastante útil pues no so</w:t>
      </w:r>
      <w:r w:rsidR="003D3E96">
        <w:rPr>
          <w:rFonts w:cs="Times New Roman"/>
          <w:szCs w:val="24"/>
        </w:rPr>
        <w:t>lo</w:t>
      </w:r>
      <w:r w:rsidR="00EF55F9">
        <w:rPr>
          <w:rFonts w:cs="Times New Roman"/>
          <w:szCs w:val="24"/>
        </w:rPr>
        <w:t xml:space="preserve"> ayuda a </w:t>
      </w:r>
      <w:r w:rsidR="0091360F">
        <w:rPr>
          <w:rFonts w:cs="Times New Roman"/>
          <w:szCs w:val="24"/>
        </w:rPr>
        <w:t xml:space="preserve">cumplir con las tareas por las que fue </w:t>
      </w:r>
      <w:r w:rsidR="004E41CA">
        <w:rPr>
          <w:rFonts w:cs="Times New Roman"/>
          <w:szCs w:val="24"/>
        </w:rPr>
        <w:t>creada,</w:t>
      </w:r>
      <w:r w:rsidR="002C5327">
        <w:rPr>
          <w:rFonts w:cs="Times New Roman"/>
          <w:szCs w:val="24"/>
        </w:rPr>
        <w:t xml:space="preserve"> sino que </w:t>
      </w:r>
      <w:r w:rsidR="006D5F1D">
        <w:rPr>
          <w:rFonts w:cs="Times New Roman"/>
          <w:szCs w:val="24"/>
        </w:rPr>
        <w:t xml:space="preserve">ofrece una alternativa </w:t>
      </w:r>
      <w:r w:rsidR="002C10B9">
        <w:rPr>
          <w:rFonts w:cs="Times New Roman"/>
          <w:szCs w:val="24"/>
        </w:rPr>
        <w:t>completa</w:t>
      </w:r>
      <w:r w:rsidR="00120DA9">
        <w:rPr>
          <w:rFonts w:cs="Times New Roman"/>
          <w:szCs w:val="24"/>
        </w:rPr>
        <w:t xml:space="preserve"> con la que </w:t>
      </w:r>
      <w:r w:rsidR="004E41CA">
        <w:rPr>
          <w:rFonts w:cs="Times New Roman"/>
          <w:szCs w:val="24"/>
        </w:rPr>
        <w:t>podrás llevar</w:t>
      </w:r>
      <w:r w:rsidR="00210F34">
        <w:rPr>
          <w:rFonts w:cs="Times New Roman"/>
          <w:szCs w:val="24"/>
        </w:rPr>
        <w:t xml:space="preserve"> a cabo </w:t>
      </w:r>
      <w:r w:rsidR="00A36420">
        <w:rPr>
          <w:rFonts w:cs="Times New Roman"/>
          <w:szCs w:val="24"/>
        </w:rPr>
        <w:t xml:space="preserve">una eficaz </w:t>
      </w:r>
      <w:r w:rsidR="004E41CA">
        <w:rPr>
          <w:rFonts w:cs="Times New Roman"/>
          <w:szCs w:val="24"/>
        </w:rPr>
        <w:t>gestión de tu almacén.</w:t>
      </w:r>
    </w:p>
    <w:p w14:paraId="1BA54F81" w14:textId="02C5E027" w:rsidR="00CA19B5" w:rsidRPr="00E36E52" w:rsidRDefault="009C2473" w:rsidP="00CA19B5">
      <w:pPr>
        <w:rPr>
          <w:rFonts w:cs="Times New Roman"/>
          <w:szCs w:val="24"/>
        </w:rPr>
      </w:pPr>
      <w:r w:rsidRPr="00B83653">
        <w:rPr>
          <w:rFonts w:eastAsia="Times New Roman" w:cs="Times New Roman"/>
          <w:szCs w:val="24"/>
        </w:rPr>
        <w:t>Kv-</w:t>
      </w:r>
      <w:proofErr w:type="spellStart"/>
      <w:r w:rsidRPr="00B83653">
        <w:rPr>
          <w:rFonts w:eastAsia="Times New Roman" w:cs="Times New Roman"/>
          <w:szCs w:val="24"/>
        </w:rPr>
        <w:t>wims</w:t>
      </w:r>
      <w:proofErr w:type="spellEnd"/>
      <w:r w:rsidR="00FB0778">
        <w:rPr>
          <w:rFonts w:cs="Times New Roman"/>
          <w:szCs w:val="24"/>
        </w:rPr>
        <w:t xml:space="preserve"> </w:t>
      </w:r>
      <w:r w:rsidR="00CA19B5" w:rsidRPr="00E36E52">
        <w:rPr>
          <w:rFonts w:cs="Times New Roman"/>
          <w:szCs w:val="24"/>
        </w:rPr>
        <w:t xml:space="preserve">sobresale por </w:t>
      </w:r>
      <w:r w:rsidR="00ED6766">
        <w:rPr>
          <w:rFonts w:cs="Times New Roman"/>
          <w:szCs w:val="24"/>
        </w:rPr>
        <w:t xml:space="preserve">algunas razones </w:t>
      </w:r>
      <w:r w:rsidR="00CA19B5" w:rsidRPr="00E36E52">
        <w:rPr>
          <w:rFonts w:cs="Times New Roman"/>
          <w:szCs w:val="24"/>
        </w:rPr>
        <w:t xml:space="preserve">clave que lo distinguen </w:t>
      </w:r>
      <w:r w:rsidR="0094210C">
        <w:rPr>
          <w:rFonts w:cs="Times New Roman"/>
          <w:szCs w:val="24"/>
        </w:rPr>
        <w:t>en comparación</w:t>
      </w:r>
      <w:r w:rsidR="00CA19B5" w:rsidRPr="00E36E52">
        <w:rPr>
          <w:rFonts w:cs="Times New Roman"/>
          <w:szCs w:val="24"/>
        </w:rPr>
        <w:t xml:space="preserve"> de </w:t>
      </w:r>
      <w:r w:rsidR="00485506">
        <w:rPr>
          <w:rFonts w:cs="Times New Roman"/>
          <w:szCs w:val="24"/>
        </w:rPr>
        <w:t xml:space="preserve">otras alternativas de gestión almacén </w:t>
      </w:r>
      <w:r w:rsidR="00CA19B5" w:rsidRPr="00E36E52">
        <w:rPr>
          <w:rFonts w:cs="Times New Roman"/>
          <w:szCs w:val="24"/>
        </w:rPr>
        <w:t xml:space="preserve">en el mercado. En primer lugar, </w:t>
      </w:r>
      <w:r w:rsidR="001751F2">
        <w:rPr>
          <w:rFonts w:cs="Times New Roman"/>
          <w:szCs w:val="24"/>
        </w:rPr>
        <w:t>se ofrece</w:t>
      </w:r>
      <w:r w:rsidR="00CA19B5" w:rsidRPr="00E36E52">
        <w:rPr>
          <w:rFonts w:cs="Times New Roman"/>
          <w:szCs w:val="24"/>
        </w:rPr>
        <w:t xml:space="preserve"> una interfaz</w:t>
      </w:r>
      <w:r w:rsidR="00460713">
        <w:rPr>
          <w:rFonts w:cs="Times New Roman"/>
          <w:szCs w:val="24"/>
        </w:rPr>
        <w:t xml:space="preserve"> </w:t>
      </w:r>
      <w:r w:rsidR="00ED6766">
        <w:rPr>
          <w:rFonts w:cs="Times New Roman"/>
          <w:szCs w:val="24"/>
        </w:rPr>
        <w:t xml:space="preserve">gráfica </w:t>
      </w:r>
      <w:r w:rsidR="00CA19B5" w:rsidRPr="00E36E52">
        <w:rPr>
          <w:rFonts w:cs="Times New Roman"/>
          <w:szCs w:val="24"/>
        </w:rPr>
        <w:t>y</w:t>
      </w:r>
      <w:r w:rsidR="00ED6766">
        <w:rPr>
          <w:rFonts w:cs="Times New Roman"/>
          <w:szCs w:val="24"/>
        </w:rPr>
        <w:t xml:space="preserve"> </w:t>
      </w:r>
      <w:r w:rsidR="00CA19B5" w:rsidRPr="00E36E52">
        <w:rPr>
          <w:rFonts w:cs="Times New Roman"/>
          <w:szCs w:val="24"/>
        </w:rPr>
        <w:t>personalizable que simplifica la navegació</w:t>
      </w:r>
      <w:r w:rsidR="000B0E28">
        <w:rPr>
          <w:rFonts w:cs="Times New Roman"/>
          <w:szCs w:val="24"/>
        </w:rPr>
        <w:t xml:space="preserve">n, </w:t>
      </w:r>
      <w:r w:rsidR="00CA19B5" w:rsidRPr="00E36E52">
        <w:rPr>
          <w:rFonts w:cs="Times New Roman"/>
          <w:szCs w:val="24"/>
        </w:rPr>
        <w:t>adaptación</w:t>
      </w:r>
      <w:r w:rsidR="000B0E28">
        <w:rPr>
          <w:rFonts w:cs="Times New Roman"/>
          <w:szCs w:val="24"/>
        </w:rPr>
        <w:t>, visualización</w:t>
      </w:r>
      <w:r w:rsidR="00266BBC">
        <w:rPr>
          <w:rFonts w:cs="Times New Roman"/>
          <w:szCs w:val="24"/>
        </w:rPr>
        <w:t xml:space="preserve"> y gestión</w:t>
      </w:r>
      <w:r w:rsidR="00CA19B5" w:rsidRPr="00E36E52">
        <w:rPr>
          <w:rFonts w:cs="Times New Roman"/>
          <w:szCs w:val="24"/>
        </w:rPr>
        <w:t xml:space="preserve"> </w:t>
      </w:r>
      <w:r w:rsidR="00266BBC">
        <w:rPr>
          <w:rFonts w:cs="Times New Roman"/>
          <w:szCs w:val="24"/>
        </w:rPr>
        <w:t xml:space="preserve">de </w:t>
      </w:r>
      <w:r w:rsidR="00CA19B5" w:rsidRPr="00E36E52">
        <w:rPr>
          <w:rFonts w:cs="Times New Roman"/>
          <w:szCs w:val="24"/>
        </w:rPr>
        <w:t xml:space="preserve">las necesidades específicas de cada </w:t>
      </w:r>
      <w:r w:rsidR="00266BBC">
        <w:rPr>
          <w:rFonts w:cs="Times New Roman"/>
          <w:szCs w:val="24"/>
        </w:rPr>
        <w:t>tienda</w:t>
      </w:r>
      <w:r w:rsidR="00CA19B5" w:rsidRPr="00E36E52">
        <w:rPr>
          <w:rFonts w:cs="Times New Roman"/>
          <w:szCs w:val="24"/>
        </w:rPr>
        <w:t>. Esto se traduce en una curva de aprendizaje más corta y un aumento significativo en la eficiencia operativa pa</w:t>
      </w:r>
      <w:r w:rsidR="0054030B">
        <w:rPr>
          <w:rFonts w:cs="Times New Roman"/>
          <w:szCs w:val="24"/>
        </w:rPr>
        <w:t>ra los clientes</w:t>
      </w:r>
      <w:r w:rsidR="00CA19B5" w:rsidRPr="00E36E52">
        <w:rPr>
          <w:rFonts w:cs="Times New Roman"/>
          <w:szCs w:val="24"/>
        </w:rPr>
        <w:t>.</w:t>
      </w:r>
    </w:p>
    <w:p w14:paraId="6BED5D87" w14:textId="613ED99B" w:rsidR="00CA19B5" w:rsidRPr="00E36E52" w:rsidRDefault="00CA19B5" w:rsidP="00CA19B5">
      <w:pPr>
        <w:rPr>
          <w:rFonts w:cs="Times New Roman"/>
          <w:szCs w:val="24"/>
        </w:rPr>
      </w:pPr>
      <w:r w:rsidRPr="00E36E52">
        <w:rPr>
          <w:rFonts w:cs="Times New Roman"/>
          <w:szCs w:val="24"/>
        </w:rPr>
        <w:t xml:space="preserve">Además, </w:t>
      </w:r>
      <w:r w:rsidR="009C2473" w:rsidRPr="00B83653">
        <w:rPr>
          <w:rFonts w:eastAsia="Times New Roman" w:cs="Times New Roman"/>
          <w:szCs w:val="24"/>
        </w:rPr>
        <w:t>Kv-</w:t>
      </w:r>
      <w:proofErr w:type="spellStart"/>
      <w:r w:rsidR="009C2473" w:rsidRPr="00B83653">
        <w:rPr>
          <w:rFonts w:eastAsia="Times New Roman" w:cs="Times New Roman"/>
          <w:szCs w:val="24"/>
        </w:rPr>
        <w:t>wims</w:t>
      </w:r>
      <w:proofErr w:type="spellEnd"/>
      <w:r w:rsidRPr="00E36E52">
        <w:rPr>
          <w:rFonts w:cs="Times New Roman"/>
          <w:szCs w:val="24"/>
        </w:rPr>
        <w:t xml:space="preserve"> ha sido diseñad</w:t>
      </w:r>
      <w:r w:rsidR="00D81585">
        <w:rPr>
          <w:rFonts w:cs="Times New Roman"/>
          <w:szCs w:val="24"/>
        </w:rPr>
        <w:t>o</w:t>
      </w:r>
      <w:r w:rsidR="00F96158">
        <w:rPr>
          <w:rFonts w:cs="Times New Roman"/>
          <w:szCs w:val="24"/>
        </w:rPr>
        <w:t xml:space="preserve"> para </w:t>
      </w:r>
      <w:r w:rsidR="004D7BCE">
        <w:rPr>
          <w:rFonts w:cs="Times New Roman"/>
          <w:szCs w:val="24"/>
        </w:rPr>
        <w:t>llevar a cabo un manejo sencillo de</w:t>
      </w:r>
      <w:r w:rsidR="007C1E2E">
        <w:rPr>
          <w:rFonts w:cs="Times New Roman"/>
          <w:szCs w:val="24"/>
        </w:rPr>
        <w:t xml:space="preserve"> los datos del</w:t>
      </w:r>
      <w:r w:rsidR="004D7BCE">
        <w:rPr>
          <w:rFonts w:cs="Times New Roman"/>
          <w:szCs w:val="24"/>
        </w:rPr>
        <w:t xml:space="preserve"> inventario</w:t>
      </w:r>
      <w:r w:rsidR="00DB7680">
        <w:rPr>
          <w:rFonts w:cs="Times New Roman"/>
          <w:szCs w:val="24"/>
        </w:rPr>
        <w:t>,</w:t>
      </w:r>
      <w:r w:rsidR="004D7BCE">
        <w:rPr>
          <w:rFonts w:cs="Times New Roman"/>
          <w:szCs w:val="24"/>
        </w:rPr>
        <w:t xml:space="preserve"> </w:t>
      </w:r>
      <w:r w:rsidR="00CC3D99">
        <w:rPr>
          <w:rFonts w:cs="Times New Roman"/>
          <w:szCs w:val="24"/>
        </w:rPr>
        <w:t xml:space="preserve">pues el usuario tendrá la posibilidad de </w:t>
      </w:r>
      <w:r w:rsidR="007C1E2E">
        <w:rPr>
          <w:rFonts w:cs="Times New Roman"/>
          <w:szCs w:val="24"/>
        </w:rPr>
        <w:t>consulta</w:t>
      </w:r>
      <w:r w:rsidR="000E5612">
        <w:rPr>
          <w:rFonts w:cs="Times New Roman"/>
          <w:szCs w:val="24"/>
        </w:rPr>
        <w:t>r</w:t>
      </w:r>
      <w:r w:rsidR="007C1E2E">
        <w:rPr>
          <w:rFonts w:cs="Times New Roman"/>
          <w:szCs w:val="24"/>
        </w:rPr>
        <w:t xml:space="preserve"> dicha información de los productos que conforman el inventario de manera escrita por medio de la generación de reportes o </w:t>
      </w:r>
      <w:r w:rsidR="000E5C10">
        <w:rPr>
          <w:rFonts w:cs="Times New Roman"/>
          <w:szCs w:val="24"/>
        </w:rPr>
        <w:t>por medio del</w:t>
      </w:r>
      <w:r w:rsidR="007C1E2E">
        <w:rPr>
          <w:rFonts w:cs="Times New Roman"/>
          <w:szCs w:val="24"/>
        </w:rPr>
        <w:t xml:space="preserve"> </w:t>
      </w:r>
      <w:r w:rsidR="00DC56EE">
        <w:rPr>
          <w:rFonts w:cs="Times New Roman"/>
          <w:szCs w:val="24"/>
        </w:rPr>
        <w:t>módulo visualizador del almacén</w:t>
      </w:r>
      <w:r w:rsidR="0027066D">
        <w:rPr>
          <w:rFonts w:cs="Times New Roman"/>
          <w:szCs w:val="24"/>
        </w:rPr>
        <w:t xml:space="preserve"> que brinda una vista 2D del mismo.</w:t>
      </w:r>
    </w:p>
    <w:p w14:paraId="70F914E5" w14:textId="01026569" w:rsidR="00F92613" w:rsidRPr="00E36E52" w:rsidRDefault="009C73E7" w:rsidP="00F92613">
      <w:r>
        <w:t xml:space="preserve">En adición, </w:t>
      </w:r>
      <w:r w:rsidR="00A5545E">
        <w:t>el uso de algoritmos de minería de datos ofrece</w:t>
      </w:r>
      <w:r w:rsidR="00E4387E">
        <w:t xml:space="preserve"> </w:t>
      </w:r>
      <w:r w:rsidR="00487297">
        <w:t xml:space="preserve">una </w:t>
      </w:r>
      <w:r w:rsidR="00F92613">
        <w:t xml:space="preserve">gama de posibilidades </w:t>
      </w:r>
      <w:r w:rsidR="00410271">
        <w:t>para el</w:t>
      </w:r>
      <w:r w:rsidR="00B26292">
        <w:t xml:space="preserve"> manejo de </w:t>
      </w:r>
      <w:r w:rsidR="00E35640">
        <w:t xml:space="preserve">datos históricos </w:t>
      </w:r>
      <w:r w:rsidR="00410271">
        <w:t xml:space="preserve">pues se implementan módulos para generar </w:t>
      </w:r>
      <w:r w:rsidR="0089529F">
        <w:t>conocimiento</w:t>
      </w:r>
      <w:r w:rsidR="0099717E">
        <w:t xml:space="preserve"> en función de </w:t>
      </w:r>
      <w:r w:rsidR="0089529F">
        <w:t>datos generados por la instancia del sistema, por ejemplo,</w:t>
      </w:r>
      <w:r w:rsidR="0099717E">
        <w:t xml:space="preserve"> mediante reglas de asociación se identifica que </w:t>
      </w:r>
      <w:r w:rsidR="0089529F">
        <w:t>productos</w:t>
      </w:r>
      <w:r w:rsidR="0099717E">
        <w:t xml:space="preserve"> se </w:t>
      </w:r>
      <w:r w:rsidR="0089529F">
        <w:t>suelen</w:t>
      </w:r>
      <w:r w:rsidR="0099717E">
        <w:t xml:space="preserve"> vende</w:t>
      </w:r>
      <w:r w:rsidR="0089529F">
        <w:t>r</w:t>
      </w:r>
      <w:r w:rsidR="0099717E">
        <w:t xml:space="preserve"> </w:t>
      </w:r>
      <w:r w:rsidR="006A3BBB">
        <w:t>en conjunt</w:t>
      </w:r>
      <w:r w:rsidR="009F44F4">
        <w:t>o</w:t>
      </w:r>
      <w:r w:rsidR="00A71110">
        <w:t>,</w:t>
      </w:r>
      <w:r w:rsidR="00F05F7C">
        <w:t xml:space="preserve"> </w:t>
      </w:r>
      <w:r w:rsidR="00E641C4">
        <w:t xml:space="preserve">de igual forma </w:t>
      </w:r>
      <w:r w:rsidR="00B91A12">
        <w:t>haciendo un</w:t>
      </w:r>
      <w:r w:rsidR="00EF01E3">
        <w:t xml:space="preserve"> </w:t>
      </w:r>
      <w:r w:rsidR="00405EE8">
        <w:t xml:space="preserve">análisis de las características de productos </w:t>
      </w:r>
      <w:r w:rsidR="0030462F">
        <w:t>existentes</w:t>
      </w:r>
      <w:r w:rsidR="00187B68">
        <w:t xml:space="preserve">, </w:t>
      </w:r>
      <w:r w:rsidR="00DB36E7">
        <w:t xml:space="preserve">nuevos lanzamientos de </w:t>
      </w:r>
      <w:r w:rsidR="00187B68">
        <w:t>productos</w:t>
      </w:r>
      <w:r w:rsidR="00405EE8">
        <w:t xml:space="preserve"> </w:t>
      </w:r>
      <w:r w:rsidR="00DB36E7">
        <w:t>dentro de la tienda,</w:t>
      </w:r>
      <w:r w:rsidR="00187B68">
        <w:t xml:space="preserve"> </w:t>
      </w:r>
      <w:r w:rsidR="0038440A">
        <w:t xml:space="preserve">se podrán categorizar </w:t>
      </w:r>
      <w:r w:rsidR="00F179D3">
        <w:t xml:space="preserve">adecuadamente </w:t>
      </w:r>
      <w:r w:rsidR="000E6BA6">
        <w:t>de manera automática</w:t>
      </w:r>
      <w:r w:rsidR="00E641C4">
        <w:t xml:space="preserve">, </w:t>
      </w:r>
      <w:r w:rsidR="000D6EE4">
        <w:t>por otra parte</w:t>
      </w:r>
      <w:r w:rsidR="000D7E02">
        <w:t>,</w:t>
      </w:r>
      <w:r w:rsidR="000D6EE4">
        <w:t xml:space="preserve"> se proveerá </w:t>
      </w:r>
      <w:r w:rsidR="000C4102">
        <w:t xml:space="preserve">un módulo para </w:t>
      </w:r>
      <w:r w:rsidR="00B16E07">
        <w:t xml:space="preserve">realizar </w:t>
      </w:r>
      <w:proofErr w:type="spellStart"/>
      <w:r w:rsidR="00B16E07">
        <w:t>clustering</w:t>
      </w:r>
      <w:proofErr w:type="spellEnd"/>
      <w:r w:rsidR="00DB36E7">
        <w:t>,</w:t>
      </w:r>
      <w:r w:rsidR="00B16E07">
        <w:t xml:space="preserve"> </w:t>
      </w:r>
      <w:r w:rsidR="006048B5">
        <w:t xml:space="preserve">el cual </w:t>
      </w:r>
      <w:r w:rsidR="00511833">
        <w:t xml:space="preserve">agrupará a </w:t>
      </w:r>
      <w:r w:rsidR="00F53C92">
        <w:t xml:space="preserve">los productos </w:t>
      </w:r>
      <w:r w:rsidR="00511833">
        <w:t>en un rango de</w:t>
      </w:r>
      <w:r w:rsidR="00F53C92">
        <w:t xml:space="preserve"> más y menos vendidos</w:t>
      </w:r>
      <w:r w:rsidR="00A260C6">
        <w:t xml:space="preserve">, </w:t>
      </w:r>
      <w:r w:rsidR="00EE0A11">
        <w:t>esto,</w:t>
      </w:r>
      <w:r w:rsidR="00F53C92">
        <w:t xml:space="preserve"> </w:t>
      </w:r>
      <w:r w:rsidR="008073B4">
        <w:t xml:space="preserve">con el fin de </w:t>
      </w:r>
      <w:r w:rsidR="00511833">
        <w:t xml:space="preserve">exponer esta información al </w:t>
      </w:r>
      <w:r w:rsidR="001A4E85">
        <w:t>usuario, y pueda tomar decisiones para</w:t>
      </w:r>
      <w:r w:rsidR="008073B4">
        <w:t xml:space="preserve"> </w:t>
      </w:r>
      <w:r w:rsidR="00B15D7E">
        <w:t>disminuir la pérdida de inventario por caducidad.</w:t>
      </w:r>
    </w:p>
    <w:p w14:paraId="161EB50B" w14:textId="09C2969A" w:rsidR="002E08F3" w:rsidRPr="00733EC9" w:rsidRDefault="00FD6454" w:rsidP="00FD6454">
      <w:pPr>
        <w:rPr>
          <w:rFonts w:cs="Times New Roman"/>
          <w:szCs w:val="24"/>
          <w:u w:val="single"/>
        </w:rPr>
      </w:pPr>
      <w:r w:rsidRPr="00FD6454">
        <w:rPr>
          <w:rFonts w:cs="Times New Roman"/>
          <w:szCs w:val="24"/>
        </w:rPr>
        <w:t>Finalmente</w:t>
      </w:r>
      <w:r w:rsidR="00041131">
        <w:rPr>
          <w:rFonts w:cs="Times New Roman"/>
          <w:szCs w:val="24"/>
        </w:rPr>
        <w:t xml:space="preserve">, </w:t>
      </w:r>
      <w:r w:rsidR="00DC57D3">
        <w:rPr>
          <w:rFonts w:cs="Times New Roman"/>
          <w:szCs w:val="24"/>
        </w:rPr>
        <w:t xml:space="preserve">el costo de </w:t>
      </w:r>
      <w:r w:rsidRPr="00FD6454">
        <w:rPr>
          <w:rFonts w:cs="Times New Roman"/>
          <w:szCs w:val="24"/>
        </w:rPr>
        <w:t>adquisición</w:t>
      </w:r>
      <w:r w:rsidR="00DC57D3">
        <w:rPr>
          <w:rFonts w:cs="Times New Roman"/>
          <w:szCs w:val="24"/>
        </w:rPr>
        <w:t xml:space="preserve"> </w:t>
      </w:r>
      <w:r w:rsidR="00C94061">
        <w:rPr>
          <w:rFonts w:cs="Times New Roman"/>
          <w:szCs w:val="24"/>
        </w:rPr>
        <w:t xml:space="preserve">para </w:t>
      </w:r>
      <w:r w:rsidRPr="00FD6454">
        <w:rPr>
          <w:rFonts w:cs="Times New Roman"/>
          <w:szCs w:val="24"/>
        </w:rPr>
        <w:t>un comercio</w:t>
      </w:r>
      <w:r w:rsidR="00C94061">
        <w:rPr>
          <w:rFonts w:cs="Times New Roman"/>
          <w:szCs w:val="24"/>
        </w:rPr>
        <w:t xml:space="preserve"> que </w:t>
      </w:r>
      <w:r w:rsidRPr="00FD6454">
        <w:rPr>
          <w:rFonts w:cs="Times New Roman"/>
          <w:szCs w:val="24"/>
        </w:rPr>
        <w:t xml:space="preserve">carezca de </w:t>
      </w:r>
      <w:r w:rsidR="00C94061">
        <w:rPr>
          <w:rFonts w:cs="Times New Roman"/>
          <w:szCs w:val="24"/>
        </w:rPr>
        <w:t xml:space="preserve">los </w:t>
      </w:r>
      <w:r w:rsidRPr="00FD6454">
        <w:rPr>
          <w:rFonts w:cs="Times New Roman"/>
          <w:szCs w:val="24"/>
        </w:rPr>
        <w:t>medios</w:t>
      </w:r>
      <w:r w:rsidR="00C94061">
        <w:rPr>
          <w:rFonts w:cs="Times New Roman"/>
          <w:szCs w:val="24"/>
        </w:rPr>
        <w:t xml:space="preserve"> financieros </w:t>
      </w:r>
      <w:r w:rsidRPr="00FD6454">
        <w:rPr>
          <w:rFonts w:cs="Times New Roman"/>
          <w:szCs w:val="24"/>
        </w:rPr>
        <w:t xml:space="preserve">necesarios </w:t>
      </w:r>
      <w:r w:rsidR="00C94061">
        <w:rPr>
          <w:rFonts w:cs="Times New Roman"/>
          <w:szCs w:val="24"/>
        </w:rPr>
        <w:t xml:space="preserve">para </w:t>
      </w:r>
      <w:r w:rsidRPr="00FD6454">
        <w:rPr>
          <w:rFonts w:cs="Times New Roman"/>
          <w:szCs w:val="24"/>
        </w:rPr>
        <w:t xml:space="preserve">acceder a </w:t>
      </w:r>
      <w:r w:rsidR="00C94061">
        <w:rPr>
          <w:rFonts w:cs="Times New Roman"/>
          <w:szCs w:val="24"/>
        </w:rPr>
        <w:t xml:space="preserve">un servicio </w:t>
      </w:r>
      <w:r w:rsidRPr="00FD6454">
        <w:rPr>
          <w:rFonts w:cs="Times New Roman"/>
          <w:szCs w:val="24"/>
        </w:rPr>
        <w:t xml:space="preserve">de gran envergadura disminuye sustancialmente, dado </w:t>
      </w:r>
      <w:r w:rsidR="00A23371">
        <w:rPr>
          <w:rFonts w:cs="Times New Roman"/>
          <w:szCs w:val="24"/>
        </w:rPr>
        <w:t xml:space="preserve">que </w:t>
      </w:r>
      <w:r w:rsidRPr="00FD6454">
        <w:rPr>
          <w:rFonts w:cs="Times New Roman"/>
          <w:szCs w:val="24"/>
        </w:rPr>
        <w:t>se contempla</w:t>
      </w:r>
      <w:r w:rsidR="00EE306E">
        <w:rPr>
          <w:rFonts w:cs="Times New Roman"/>
          <w:szCs w:val="24"/>
        </w:rPr>
        <w:t xml:space="preserve"> que el sistema sea </w:t>
      </w:r>
      <w:r w:rsidRPr="00FD6454">
        <w:rPr>
          <w:rFonts w:cs="Times New Roman"/>
          <w:szCs w:val="24"/>
        </w:rPr>
        <w:t>asequible</w:t>
      </w:r>
      <w:r w:rsidR="004D69EA">
        <w:rPr>
          <w:rFonts w:cs="Times New Roman"/>
          <w:szCs w:val="24"/>
        </w:rPr>
        <w:t xml:space="preserve"> para </w:t>
      </w:r>
      <w:r w:rsidRPr="00FD6454">
        <w:rPr>
          <w:rFonts w:cs="Times New Roman"/>
          <w:szCs w:val="24"/>
        </w:rPr>
        <w:t>aquellos establecimientos</w:t>
      </w:r>
      <w:r w:rsidR="004D69EA">
        <w:rPr>
          <w:rFonts w:cs="Times New Roman"/>
          <w:szCs w:val="24"/>
        </w:rPr>
        <w:t xml:space="preserve"> minoristas </w:t>
      </w:r>
      <w:r w:rsidRPr="00FD6454">
        <w:rPr>
          <w:rFonts w:cs="Times New Roman"/>
          <w:szCs w:val="24"/>
        </w:rPr>
        <w:t>que exhiban</w:t>
      </w:r>
      <w:r w:rsidR="0033597E">
        <w:rPr>
          <w:rFonts w:cs="Times New Roman"/>
          <w:szCs w:val="24"/>
        </w:rPr>
        <w:t xml:space="preserve"> características </w:t>
      </w:r>
      <w:r w:rsidRPr="00FD6454">
        <w:rPr>
          <w:rFonts w:cs="Times New Roman"/>
          <w:szCs w:val="24"/>
        </w:rPr>
        <w:t>específicas, tales</w:t>
      </w:r>
      <w:r w:rsidR="0033597E">
        <w:rPr>
          <w:rFonts w:cs="Times New Roman"/>
          <w:szCs w:val="24"/>
        </w:rPr>
        <w:t xml:space="preserve"> como un</w:t>
      </w:r>
      <w:r w:rsidR="004D69EA">
        <w:rPr>
          <w:rFonts w:cs="Times New Roman"/>
          <w:szCs w:val="24"/>
        </w:rPr>
        <w:t xml:space="preserve"> </w:t>
      </w:r>
      <w:r w:rsidR="002F01F6">
        <w:rPr>
          <w:rFonts w:cs="Times New Roman"/>
          <w:szCs w:val="24"/>
        </w:rPr>
        <w:t xml:space="preserve">presupuesto </w:t>
      </w:r>
      <w:r w:rsidRPr="00FD6454">
        <w:rPr>
          <w:rFonts w:cs="Times New Roman"/>
          <w:szCs w:val="24"/>
        </w:rPr>
        <w:t>limitado, un</w:t>
      </w:r>
      <w:r w:rsidR="002F01F6">
        <w:rPr>
          <w:rFonts w:cs="Times New Roman"/>
          <w:szCs w:val="24"/>
        </w:rPr>
        <w:t xml:space="preserve"> espacio de almacenamiento promedio y </w:t>
      </w:r>
      <w:r w:rsidR="00BF7ED6">
        <w:rPr>
          <w:rFonts w:cs="Times New Roman"/>
          <w:szCs w:val="24"/>
        </w:rPr>
        <w:t xml:space="preserve">un </w:t>
      </w:r>
      <w:r w:rsidRPr="00FD6454">
        <w:rPr>
          <w:rFonts w:cs="Times New Roman"/>
          <w:szCs w:val="24"/>
        </w:rPr>
        <w:t>reducido número</w:t>
      </w:r>
      <w:r w:rsidR="00BF7ED6">
        <w:rPr>
          <w:rFonts w:cs="Times New Roman"/>
          <w:szCs w:val="24"/>
        </w:rPr>
        <w:t xml:space="preserve"> de empleados.</w:t>
      </w:r>
    </w:p>
    <w:p w14:paraId="3B5D5718" w14:textId="4BA871AC" w:rsidR="00333196" w:rsidRPr="00A57CD0" w:rsidRDefault="00A57CD0" w:rsidP="00A57CD0">
      <w:pPr>
        <w:rPr>
          <w:rFonts w:eastAsiaTheme="majorEastAsia" w:cs="Times New Roman"/>
          <w:b/>
          <w:bCs/>
          <w:color w:val="2F5496" w:themeColor="accent1" w:themeShade="BF"/>
          <w:sz w:val="32"/>
          <w:szCs w:val="32"/>
        </w:rPr>
      </w:pPr>
      <w:bookmarkStart w:id="238" w:name="_Toc148616123"/>
      <w:r>
        <w:rPr>
          <w:rFonts w:cs="Times New Roman"/>
          <w:b/>
          <w:bCs/>
        </w:rPr>
        <w:br w:type="page"/>
      </w:r>
    </w:p>
    <w:p w14:paraId="27FF8ECE" w14:textId="0DED13C6" w:rsidR="119E8B5B" w:rsidRDefault="005D51A0" w:rsidP="28C914C3">
      <w:pPr>
        <w:pStyle w:val="Ttulo1"/>
        <w:jc w:val="center"/>
        <w:rPr>
          <w:rFonts w:ascii="Times New Roman" w:eastAsia="Times New Roman" w:hAnsi="Times New Roman" w:cs="Times New Roman"/>
          <w:sz w:val="24"/>
          <w:szCs w:val="24"/>
        </w:rPr>
      </w:pPr>
      <w:bookmarkStart w:id="239" w:name="_Toc148894724"/>
      <w:bookmarkStart w:id="240" w:name="_Toc148981416"/>
      <w:bookmarkStart w:id="241" w:name="_Toc148993433"/>
      <w:bookmarkStart w:id="242" w:name="_Toc149501230"/>
      <w:bookmarkStart w:id="243" w:name="_Toc149576099"/>
      <w:bookmarkStart w:id="244" w:name="_Toc150181510"/>
      <w:bookmarkStart w:id="245" w:name="_Toc150390647"/>
      <w:bookmarkStart w:id="246" w:name="_Toc150418231"/>
      <w:bookmarkStart w:id="247" w:name="_Toc151981455"/>
      <w:bookmarkStart w:id="248" w:name="_Toc151935503"/>
      <w:r w:rsidRPr="004D7D63">
        <w:rPr>
          <w:rFonts w:ascii="Times New Roman" w:hAnsi="Times New Roman" w:cs="Times New Roman"/>
          <w:b/>
          <w:bCs/>
        </w:rPr>
        <w:lastRenderedPageBreak/>
        <w:t>CAPÍTULO 3: MARCO TEÓRICO</w:t>
      </w:r>
      <w:bookmarkEnd w:id="238"/>
      <w:bookmarkEnd w:id="239"/>
      <w:bookmarkEnd w:id="240"/>
      <w:bookmarkEnd w:id="241"/>
      <w:bookmarkEnd w:id="242"/>
      <w:bookmarkEnd w:id="243"/>
      <w:bookmarkEnd w:id="244"/>
      <w:bookmarkEnd w:id="245"/>
      <w:bookmarkEnd w:id="246"/>
      <w:bookmarkEnd w:id="247"/>
      <w:bookmarkEnd w:id="248"/>
      <w:r w:rsidR="119E8B5B" w:rsidRPr="2A7F1438">
        <w:rPr>
          <w:rFonts w:ascii="Times New Roman" w:eastAsia="Times New Roman" w:hAnsi="Times New Roman" w:cs="Times New Roman"/>
          <w:sz w:val="24"/>
          <w:szCs w:val="24"/>
        </w:rPr>
        <w:t xml:space="preserve"> </w:t>
      </w:r>
    </w:p>
    <w:p w14:paraId="261D3F73" w14:textId="77777777" w:rsidR="003E6C32" w:rsidRDefault="003E6C32" w:rsidP="00CF3F6B">
      <w:pPr>
        <w:rPr>
          <w:rFonts w:cs="Times New Roman"/>
          <w:szCs w:val="24"/>
        </w:rPr>
      </w:pPr>
    </w:p>
    <w:p w14:paraId="5A3F534D" w14:textId="5E6EF0D5" w:rsidR="00E81992" w:rsidRPr="00CF3F6B" w:rsidRDefault="00E81992" w:rsidP="00CF3F6B">
      <w:pPr>
        <w:rPr>
          <w:rFonts w:cs="Times New Roman"/>
          <w:szCs w:val="24"/>
        </w:rPr>
      </w:pPr>
      <w:r w:rsidRPr="00E81992">
        <w:rPr>
          <w:rFonts w:cs="Times New Roman"/>
          <w:szCs w:val="24"/>
        </w:rPr>
        <w:t xml:space="preserve">En el proceso de desarrollo de este capítulo, se exponen los temas </w:t>
      </w:r>
      <w:r w:rsidR="00405382">
        <w:rPr>
          <w:rFonts w:cs="Times New Roman"/>
          <w:szCs w:val="24"/>
        </w:rPr>
        <w:t>trascendentales</w:t>
      </w:r>
      <w:r w:rsidRPr="00E81992">
        <w:rPr>
          <w:rFonts w:cs="Times New Roman"/>
          <w:szCs w:val="24"/>
        </w:rPr>
        <w:t>, las tecnologías pertinentes y los términos específicos que componen el fundamento teórico de la propuesta, con el propósito de proporcionar una visión minuciosa en cuanto a la extensión y las capacidades del sistema.</w:t>
      </w:r>
    </w:p>
    <w:p w14:paraId="0BC7F864" w14:textId="77777777" w:rsidR="00C01BDB" w:rsidRDefault="00C01BDB" w:rsidP="006D25FD">
      <w:pPr>
        <w:pStyle w:val="Ttulo2"/>
        <w:rPr>
          <w:rFonts w:ascii="Times New Roman" w:hAnsi="Times New Roman" w:cs="Times New Roman"/>
          <w:b/>
        </w:rPr>
      </w:pPr>
      <w:bookmarkStart w:id="249" w:name="_Toc148894725"/>
      <w:bookmarkStart w:id="250" w:name="_Toc148981417"/>
      <w:bookmarkStart w:id="251" w:name="_Toc148993434"/>
      <w:bookmarkStart w:id="252" w:name="_Toc149501231"/>
      <w:bookmarkStart w:id="253" w:name="_Toc149576100"/>
      <w:bookmarkStart w:id="254" w:name="_Toc150181511"/>
      <w:bookmarkStart w:id="255" w:name="_Toc150390648"/>
      <w:bookmarkStart w:id="256" w:name="_Toc150418232"/>
    </w:p>
    <w:p w14:paraId="35454146" w14:textId="70303BCA" w:rsidR="119E8B5B" w:rsidRPr="006D25FD" w:rsidRDefault="6BB2D669" w:rsidP="006D25FD">
      <w:pPr>
        <w:pStyle w:val="Ttulo2"/>
        <w:rPr>
          <w:rFonts w:ascii="Times New Roman" w:hAnsi="Times New Roman" w:cs="Times New Roman"/>
          <w:b/>
        </w:rPr>
      </w:pPr>
      <w:bookmarkStart w:id="257" w:name="_Toc151981456"/>
      <w:bookmarkStart w:id="258" w:name="_Toc151935504"/>
      <w:r w:rsidRPr="006D25FD">
        <w:rPr>
          <w:rFonts w:ascii="Times New Roman" w:hAnsi="Times New Roman" w:cs="Times New Roman"/>
          <w:b/>
        </w:rPr>
        <w:t>3.1</w:t>
      </w:r>
      <w:r w:rsidR="119E8B5B" w:rsidRPr="006D25FD">
        <w:rPr>
          <w:rFonts w:ascii="Times New Roman" w:hAnsi="Times New Roman" w:cs="Times New Roman"/>
          <w:b/>
        </w:rPr>
        <w:t xml:space="preserve">. </w:t>
      </w:r>
      <w:r w:rsidR="0022191C">
        <w:rPr>
          <w:rFonts w:ascii="Times New Roman" w:hAnsi="Times New Roman" w:cs="Times New Roman"/>
          <w:b/>
        </w:rPr>
        <w:t>I</w:t>
      </w:r>
      <w:r w:rsidR="0022191C" w:rsidRPr="006D25FD">
        <w:rPr>
          <w:rFonts w:ascii="Times New Roman" w:hAnsi="Times New Roman" w:cs="Times New Roman"/>
          <w:b/>
        </w:rPr>
        <w:t xml:space="preserve">ntroducción a la metodología </w:t>
      </w:r>
      <w:bookmarkEnd w:id="249"/>
      <w:bookmarkEnd w:id="250"/>
      <w:bookmarkEnd w:id="251"/>
      <w:bookmarkEnd w:id="252"/>
      <w:bookmarkEnd w:id="253"/>
      <w:bookmarkEnd w:id="254"/>
      <w:bookmarkEnd w:id="255"/>
      <w:bookmarkEnd w:id="256"/>
      <w:r w:rsidR="00BB5765">
        <w:rPr>
          <w:rFonts w:ascii="Times New Roman" w:hAnsi="Times New Roman" w:cs="Times New Roman"/>
          <w:b/>
        </w:rPr>
        <w:t>XP</w:t>
      </w:r>
      <w:bookmarkEnd w:id="257"/>
      <w:bookmarkEnd w:id="258"/>
    </w:p>
    <w:p w14:paraId="58484281" w14:textId="69A40710" w:rsidR="119E8B5B" w:rsidRPr="006D25FD" w:rsidRDefault="382F365A" w:rsidP="006D25FD">
      <w:pPr>
        <w:pStyle w:val="Ttulo3"/>
        <w:rPr>
          <w:rFonts w:cs="Times New Roman"/>
          <w:b/>
          <w:bCs/>
        </w:rPr>
      </w:pPr>
      <w:bookmarkStart w:id="259" w:name="_Toc148894726"/>
      <w:bookmarkStart w:id="260" w:name="_Toc148981418"/>
      <w:bookmarkStart w:id="261" w:name="_Toc148993435"/>
      <w:bookmarkStart w:id="262" w:name="_Toc149501232"/>
      <w:bookmarkStart w:id="263" w:name="_Toc149576101"/>
      <w:bookmarkStart w:id="264" w:name="_Toc150181512"/>
      <w:bookmarkStart w:id="265" w:name="_Toc150390649"/>
      <w:bookmarkStart w:id="266" w:name="_Toc150418233"/>
      <w:bookmarkStart w:id="267" w:name="_Toc151981457"/>
      <w:bookmarkStart w:id="268" w:name="_Toc151935505"/>
      <w:r w:rsidRPr="006D25FD">
        <w:rPr>
          <w:rFonts w:cs="Times New Roman"/>
          <w:b/>
          <w:bCs/>
        </w:rPr>
        <w:t xml:space="preserve">3.1.1 </w:t>
      </w:r>
      <w:r w:rsidR="119E8B5B" w:rsidRPr="006D25FD">
        <w:rPr>
          <w:rFonts w:cs="Times New Roman"/>
          <w:b/>
          <w:bCs/>
        </w:rPr>
        <w:t xml:space="preserve">Definición </w:t>
      </w:r>
      <w:r w:rsidR="00BB5765">
        <w:rPr>
          <w:rFonts w:cs="Times New Roman"/>
          <w:b/>
          <w:bCs/>
        </w:rPr>
        <w:t>y características</w:t>
      </w:r>
      <w:r w:rsidR="119E8B5B" w:rsidRPr="006D25FD">
        <w:rPr>
          <w:rFonts w:cs="Times New Roman"/>
          <w:b/>
          <w:bCs/>
        </w:rPr>
        <w:t>:</w:t>
      </w:r>
      <w:bookmarkEnd w:id="259"/>
      <w:bookmarkEnd w:id="260"/>
      <w:bookmarkEnd w:id="261"/>
      <w:bookmarkEnd w:id="262"/>
      <w:bookmarkEnd w:id="263"/>
      <w:bookmarkEnd w:id="264"/>
      <w:bookmarkEnd w:id="265"/>
      <w:bookmarkEnd w:id="266"/>
      <w:bookmarkEnd w:id="267"/>
      <w:bookmarkEnd w:id="268"/>
    </w:p>
    <w:p w14:paraId="6B3310D6" w14:textId="018C7DC3" w:rsidR="119E8B5B" w:rsidRDefault="119E8B5B" w:rsidP="2A7F1438">
      <w:pPr>
        <w:tabs>
          <w:tab w:val="left" w:pos="3240"/>
        </w:tabs>
        <w:rPr>
          <w:rFonts w:eastAsia="Times New Roman" w:cs="Times New Roman"/>
          <w:szCs w:val="24"/>
        </w:rPr>
      </w:pPr>
      <w:r w:rsidRPr="2A7F1438">
        <w:rPr>
          <w:rFonts w:eastAsia="Times New Roman" w:cs="Times New Roman"/>
          <w:szCs w:val="24"/>
        </w:rPr>
        <w:t xml:space="preserve">La Programación Extrema (XP) es una metodología de desarrollo de software que se enmarca </w:t>
      </w:r>
      <w:r w:rsidR="006F422D" w:rsidRPr="2A7F1438">
        <w:rPr>
          <w:rFonts w:eastAsia="Times New Roman" w:cs="Times New Roman"/>
          <w:szCs w:val="24"/>
        </w:rPr>
        <w:t>en</w:t>
      </w:r>
      <w:r w:rsidRPr="2A7F1438">
        <w:rPr>
          <w:rFonts w:eastAsia="Times New Roman" w:cs="Times New Roman"/>
          <w:szCs w:val="24"/>
        </w:rPr>
        <w:t xml:space="preserve"> las metodologías ágiles. Fue introducida a mediados de la década de 1990 por Kent Beck y ha ganado una amplia aceptación en la industria del desarrollo de software debido a su enfoque centrado en el cliente y su capacidad para adaptarse a los cambios en los requisitos del proyecto.</w:t>
      </w:r>
    </w:p>
    <w:p w14:paraId="3A60953D" w14:textId="27EDCCF6" w:rsidR="119E8B5B" w:rsidRPr="007A74E8" w:rsidRDefault="119E8B5B" w:rsidP="2A7F1438">
      <w:pPr>
        <w:pStyle w:val="Prrafodelista"/>
        <w:numPr>
          <w:ilvl w:val="0"/>
          <w:numId w:val="8"/>
        </w:numPr>
        <w:tabs>
          <w:tab w:val="left" w:pos="3240"/>
        </w:tabs>
        <w:ind w:left="284"/>
        <w:rPr>
          <w:rFonts w:eastAsia="Times New Roman" w:cs="Times New Roman"/>
          <w:szCs w:val="24"/>
        </w:rPr>
      </w:pPr>
      <w:r w:rsidRPr="007A74E8">
        <w:rPr>
          <w:rFonts w:eastAsia="Times New Roman" w:cs="Times New Roman"/>
          <w:b/>
          <w:szCs w:val="24"/>
        </w:rPr>
        <w:t>Antecedentes</w:t>
      </w:r>
      <w:r w:rsidRPr="456C1D56">
        <w:rPr>
          <w:rFonts w:eastAsia="Times New Roman" w:cs="Times New Roman"/>
          <w:szCs w:val="24"/>
        </w:rPr>
        <w:t>:</w:t>
      </w:r>
      <w:r w:rsidR="007A74E8">
        <w:rPr>
          <w:rFonts w:eastAsia="Times New Roman" w:cs="Times New Roman"/>
          <w:szCs w:val="24"/>
        </w:rPr>
        <w:t xml:space="preserve"> </w:t>
      </w:r>
      <w:r w:rsidRPr="2A7F1438">
        <w:rPr>
          <w:rFonts w:eastAsia="Times New Roman" w:cs="Times New Roman"/>
          <w:szCs w:val="24"/>
        </w:rPr>
        <w:t>Los antecedentes de XP se encuentran en varias disciplinas, incluyendo la ingeniería de software, la teoría de sistemas y la psicología. Beck y su equipo de desarrollo tomaron inspiración de estas disciplinas para crear un enfoque que abordara los desafíos comunes en el desarrollo de software, como la falta de comunicación efectiva entre equipos, la dificultad en la gestión de requisitos cambiantes y la necesidad de entregar software de alta calidad.</w:t>
      </w:r>
    </w:p>
    <w:p w14:paraId="42B4FBA2" w14:textId="1C2DF6B9" w:rsidR="00445289" w:rsidRPr="00BC0A6C" w:rsidRDefault="119E8B5B" w:rsidP="2A7F1438">
      <w:pPr>
        <w:pStyle w:val="Prrafodelista"/>
        <w:numPr>
          <w:ilvl w:val="0"/>
          <w:numId w:val="9"/>
        </w:numPr>
        <w:tabs>
          <w:tab w:val="left" w:pos="3240"/>
        </w:tabs>
        <w:ind w:left="284"/>
        <w:rPr>
          <w:rFonts w:eastAsia="Times New Roman" w:cs="Times New Roman"/>
          <w:szCs w:val="24"/>
        </w:rPr>
      </w:pPr>
      <w:r w:rsidRPr="007A74E8">
        <w:rPr>
          <w:rFonts w:eastAsia="Times New Roman" w:cs="Times New Roman"/>
          <w:b/>
          <w:szCs w:val="24"/>
        </w:rPr>
        <w:t xml:space="preserve">Origen y </w:t>
      </w:r>
      <w:r w:rsidR="00C7047A">
        <w:rPr>
          <w:rFonts w:eastAsia="Times New Roman" w:cs="Times New Roman"/>
          <w:b/>
          <w:bCs/>
          <w:szCs w:val="24"/>
        </w:rPr>
        <w:t>e</w:t>
      </w:r>
      <w:r w:rsidRPr="007A74E8">
        <w:rPr>
          <w:rFonts w:eastAsia="Times New Roman" w:cs="Times New Roman"/>
          <w:b/>
          <w:bCs/>
          <w:szCs w:val="24"/>
        </w:rPr>
        <w:t>volución</w:t>
      </w:r>
      <w:r>
        <w:rPr>
          <w:rFonts w:eastAsia="Times New Roman" w:cs="Times New Roman"/>
          <w:b/>
          <w:szCs w:val="24"/>
        </w:rPr>
        <w:t xml:space="preserve"> </w:t>
      </w:r>
      <w:r w:rsidRPr="007A74E8">
        <w:rPr>
          <w:rFonts w:eastAsia="Times New Roman" w:cs="Times New Roman"/>
          <w:b/>
          <w:szCs w:val="24"/>
        </w:rPr>
        <w:t>en la Gestión de Proyectos de Desarrollo de Software</w:t>
      </w:r>
      <w:r w:rsidRPr="456C1D56">
        <w:rPr>
          <w:rFonts w:eastAsia="Times New Roman" w:cs="Times New Roman"/>
          <w:szCs w:val="24"/>
        </w:rPr>
        <w:t>:</w:t>
      </w:r>
      <w:r w:rsidR="007A74E8">
        <w:rPr>
          <w:rFonts w:eastAsia="Times New Roman" w:cs="Times New Roman"/>
          <w:szCs w:val="24"/>
        </w:rPr>
        <w:t xml:space="preserve"> </w:t>
      </w:r>
      <w:r w:rsidRPr="2A7F1438">
        <w:rPr>
          <w:rFonts w:eastAsia="Times New Roman" w:cs="Times New Roman"/>
          <w:szCs w:val="24"/>
        </w:rPr>
        <w:t>XP surgió como una respuesta a las limitaciones de las metodologías tradicionales de desarrollo de software, como el modelo en cascada. A medida que los proyectos de software se volvieron más complejos y dinámicos, se reconoció la necesidad de enfoques más flexibles y orientados al cliente. XP ha evolucionado a lo largo de los años a medida que la comunidad de desarrollo de software ha refinado y adaptado sus prácticas.</w:t>
      </w:r>
    </w:p>
    <w:p w14:paraId="20A034FE" w14:textId="1F677B72" w:rsidR="119E8B5B" w:rsidRPr="007A74E8" w:rsidRDefault="119E8B5B" w:rsidP="007A74E8">
      <w:pPr>
        <w:tabs>
          <w:tab w:val="left" w:pos="3240"/>
        </w:tabs>
        <w:rPr>
          <w:rFonts w:eastAsia="Times New Roman" w:cs="Times New Roman"/>
          <w:b/>
          <w:szCs w:val="24"/>
        </w:rPr>
      </w:pPr>
      <w:r w:rsidRPr="007A74E8">
        <w:rPr>
          <w:rFonts w:eastAsia="Times New Roman" w:cs="Times New Roman"/>
          <w:b/>
          <w:szCs w:val="24"/>
        </w:rPr>
        <w:t>Características:</w:t>
      </w:r>
    </w:p>
    <w:p w14:paraId="24D33C4E" w14:textId="054800B6" w:rsidR="7778481E" w:rsidRPr="00BC0A6C" w:rsidRDefault="119E8B5B" w:rsidP="00216DEA">
      <w:pPr>
        <w:pStyle w:val="Prrafodelista"/>
        <w:numPr>
          <w:ilvl w:val="0"/>
          <w:numId w:val="56"/>
        </w:numPr>
        <w:tabs>
          <w:tab w:val="left" w:pos="3240"/>
        </w:tabs>
        <w:rPr>
          <w:rFonts w:eastAsia="Times New Roman" w:cs="Times New Roman"/>
          <w:szCs w:val="24"/>
        </w:rPr>
      </w:pPr>
      <w:r w:rsidRPr="00046883">
        <w:rPr>
          <w:rFonts w:eastAsia="Times New Roman" w:cs="Times New Roman"/>
          <w:b/>
          <w:szCs w:val="24"/>
        </w:rPr>
        <w:t>Comunicación Constante</w:t>
      </w:r>
      <w:r w:rsidRPr="456C1D56">
        <w:rPr>
          <w:rFonts w:eastAsia="Times New Roman" w:cs="Times New Roman"/>
          <w:szCs w:val="24"/>
        </w:rPr>
        <w:t>:</w:t>
      </w:r>
      <w:r w:rsidRPr="2A7F1438">
        <w:rPr>
          <w:rFonts w:eastAsia="Times New Roman" w:cs="Times New Roman"/>
          <w:szCs w:val="24"/>
        </w:rPr>
        <w:t xml:space="preserve"> enfatiza la comunicación constante entre desarrolladores, clientes y otros interesados. Se fomenta la colaboración cara a cara y la retroalimentación continua para garantizar que los requisitos sean comprendidos y satisfechos de manera efectiva.</w:t>
      </w:r>
    </w:p>
    <w:p w14:paraId="7D839A55" w14:textId="13B5CA0E" w:rsidR="119E8B5B" w:rsidRPr="00BC0A6C" w:rsidRDefault="119E8B5B" w:rsidP="00216DEA">
      <w:pPr>
        <w:pStyle w:val="Prrafodelista"/>
        <w:numPr>
          <w:ilvl w:val="0"/>
          <w:numId w:val="56"/>
        </w:numPr>
        <w:tabs>
          <w:tab w:val="left" w:pos="3240"/>
        </w:tabs>
        <w:rPr>
          <w:rFonts w:eastAsia="Times New Roman" w:cs="Times New Roman"/>
          <w:szCs w:val="24"/>
        </w:rPr>
      </w:pPr>
      <w:r w:rsidRPr="00046883">
        <w:rPr>
          <w:rFonts w:eastAsia="Times New Roman" w:cs="Times New Roman"/>
          <w:b/>
          <w:szCs w:val="24"/>
        </w:rPr>
        <w:t>Desarrollo Iterativo e Incremental</w:t>
      </w:r>
      <w:r w:rsidRPr="456C1D56">
        <w:rPr>
          <w:rFonts w:eastAsia="Times New Roman" w:cs="Times New Roman"/>
          <w:szCs w:val="24"/>
        </w:rPr>
        <w:t>:</w:t>
      </w:r>
      <w:r w:rsidRPr="2A7F1438">
        <w:rPr>
          <w:rFonts w:eastAsia="Times New Roman" w:cs="Times New Roman"/>
          <w:szCs w:val="24"/>
        </w:rPr>
        <w:t xml:space="preserve"> divide el proyecto en pequeñas iteraciones. En cada iteración, se desarrolla, prueba y entrega una parte funcional del software. Esto permite una entrega temprana y frecuente de valor al cliente.</w:t>
      </w:r>
    </w:p>
    <w:p w14:paraId="05CA5FFE" w14:textId="4E3A2CBC" w:rsidR="119E8B5B" w:rsidRPr="00BC0A6C" w:rsidRDefault="119E8B5B" w:rsidP="00216DEA">
      <w:pPr>
        <w:pStyle w:val="Prrafodelista"/>
        <w:numPr>
          <w:ilvl w:val="0"/>
          <w:numId w:val="56"/>
        </w:numPr>
        <w:tabs>
          <w:tab w:val="left" w:pos="3240"/>
        </w:tabs>
        <w:rPr>
          <w:rFonts w:eastAsia="Times New Roman" w:cs="Times New Roman"/>
          <w:szCs w:val="24"/>
        </w:rPr>
      </w:pPr>
      <w:r w:rsidRPr="00046883">
        <w:rPr>
          <w:rFonts w:eastAsia="Times New Roman" w:cs="Times New Roman"/>
          <w:b/>
          <w:szCs w:val="24"/>
        </w:rPr>
        <w:t>Pruebas Unitarias</w:t>
      </w:r>
      <w:r w:rsidRPr="456C1D56">
        <w:rPr>
          <w:rFonts w:eastAsia="Times New Roman" w:cs="Times New Roman"/>
          <w:szCs w:val="24"/>
        </w:rPr>
        <w:t>:</w:t>
      </w:r>
      <w:r w:rsidRPr="2A7F1438">
        <w:rPr>
          <w:rFonts w:eastAsia="Times New Roman" w:cs="Times New Roman"/>
          <w:szCs w:val="24"/>
        </w:rPr>
        <w:t xml:space="preserve"> promueve la escritura de pruebas unitarias antes de escribir el código de producción. Las pruebas unitarias garantizan que el código funcione correctamente y se puede refactorizar de manera segura.</w:t>
      </w:r>
    </w:p>
    <w:p w14:paraId="181C29FE" w14:textId="0E47AC5F" w:rsidR="6404B3E5" w:rsidRDefault="119E8B5B" w:rsidP="00216DEA">
      <w:pPr>
        <w:pStyle w:val="Prrafodelista"/>
        <w:numPr>
          <w:ilvl w:val="0"/>
          <w:numId w:val="56"/>
        </w:numPr>
        <w:tabs>
          <w:tab w:val="left" w:pos="3240"/>
        </w:tabs>
        <w:rPr>
          <w:rFonts w:eastAsia="Times New Roman" w:cs="Times New Roman"/>
          <w:szCs w:val="24"/>
        </w:rPr>
      </w:pPr>
      <w:r w:rsidRPr="00046883">
        <w:rPr>
          <w:rFonts w:eastAsia="Times New Roman" w:cs="Times New Roman"/>
          <w:b/>
          <w:szCs w:val="24"/>
        </w:rPr>
        <w:t>Simplicidad</w:t>
      </w:r>
      <w:r w:rsidRPr="456C1D56">
        <w:rPr>
          <w:rFonts w:eastAsia="Times New Roman" w:cs="Times New Roman"/>
          <w:szCs w:val="24"/>
        </w:rPr>
        <w:t>:</w:t>
      </w:r>
      <w:r w:rsidRPr="2A7F1438">
        <w:rPr>
          <w:rFonts w:eastAsia="Times New Roman" w:cs="Times New Roman"/>
          <w:szCs w:val="24"/>
        </w:rPr>
        <w:t xml:space="preserve"> aboga por mantener el diseño y la implementación del software lo más simple posible. Se evitan características innecesarias y se prioriza la funcionalidad </w:t>
      </w:r>
      <w:r w:rsidR="00993C48">
        <w:rPr>
          <w:rFonts w:eastAsia="Times New Roman" w:cs="Times New Roman"/>
          <w:szCs w:val="24"/>
        </w:rPr>
        <w:t>vital</w:t>
      </w:r>
      <w:r w:rsidRPr="2A7F1438">
        <w:rPr>
          <w:rFonts w:eastAsia="Times New Roman" w:cs="Times New Roman"/>
          <w:szCs w:val="24"/>
        </w:rPr>
        <w:t>.</w:t>
      </w:r>
    </w:p>
    <w:p w14:paraId="26F7224E" w14:textId="4B5B3528" w:rsidR="6404B3E5" w:rsidRPr="00046883" w:rsidRDefault="00046883" w:rsidP="00046883">
      <w:pPr>
        <w:jc w:val="left"/>
        <w:rPr>
          <w:rFonts w:eastAsia="Times New Roman" w:cs="Times New Roman"/>
          <w:szCs w:val="24"/>
        </w:rPr>
      </w:pPr>
      <w:r>
        <w:rPr>
          <w:rFonts w:eastAsia="Times New Roman" w:cs="Times New Roman"/>
          <w:szCs w:val="24"/>
        </w:rPr>
        <w:br w:type="page"/>
      </w:r>
    </w:p>
    <w:p w14:paraId="2A86DEC5" w14:textId="5A67B716" w:rsidR="00445289" w:rsidRDefault="00046883" w:rsidP="00046883">
      <w:pPr>
        <w:pStyle w:val="Ttulo3"/>
        <w:rPr>
          <w:b/>
        </w:rPr>
      </w:pPr>
      <w:bookmarkStart w:id="269" w:name="_Toc151981458"/>
      <w:bookmarkStart w:id="270" w:name="_Toc151935506"/>
      <w:r w:rsidRPr="00046883">
        <w:rPr>
          <w:b/>
          <w:bCs/>
        </w:rPr>
        <w:lastRenderedPageBreak/>
        <w:t>3.1.2 Principios, roles y responsabilidades:</w:t>
      </w:r>
      <w:bookmarkEnd w:id="269"/>
      <w:bookmarkEnd w:id="270"/>
    </w:p>
    <w:p w14:paraId="36747EE4" w14:textId="1EFE79CE" w:rsidR="00CB4036" w:rsidRPr="009C4CF8" w:rsidRDefault="00CB4036" w:rsidP="00CB4036">
      <w:pPr>
        <w:rPr>
          <w:b/>
          <w:bCs/>
          <w:sz w:val="28"/>
          <w:szCs w:val="24"/>
        </w:rPr>
      </w:pPr>
      <w:r w:rsidRPr="009C4CF8">
        <w:rPr>
          <w:b/>
          <w:bCs/>
          <w:sz w:val="28"/>
          <w:szCs w:val="24"/>
        </w:rPr>
        <w:t xml:space="preserve">1. </w:t>
      </w:r>
      <w:r w:rsidR="00DD7444" w:rsidRPr="009C4CF8">
        <w:rPr>
          <w:b/>
          <w:bCs/>
          <w:sz w:val="28"/>
          <w:szCs w:val="24"/>
        </w:rPr>
        <w:t>Principios</w:t>
      </w:r>
    </w:p>
    <w:p w14:paraId="78422588" w14:textId="60477254" w:rsidR="45C47A2B" w:rsidRPr="00046883" w:rsidRDefault="4DD02388" w:rsidP="00216DEA">
      <w:pPr>
        <w:pStyle w:val="Prrafodelista"/>
        <w:numPr>
          <w:ilvl w:val="0"/>
          <w:numId w:val="10"/>
        </w:numPr>
        <w:tabs>
          <w:tab w:val="left" w:pos="3240"/>
        </w:tabs>
        <w:rPr>
          <w:rFonts w:eastAsia="Times New Roman" w:cs="Times New Roman"/>
          <w:b/>
          <w:szCs w:val="24"/>
        </w:rPr>
      </w:pPr>
      <w:r w:rsidRPr="00046883">
        <w:rPr>
          <w:rFonts w:eastAsia="Times New Roman" w:cs="Times New Roman"/>
          <w:b/>
          <w:szCs w:val="24"/>
        </w:rPr>
        <w:t>Retroalimentación Continua</w:t>
      </w:r>
    </w:p>
    <w:p w14:paraId="04C60863" w14:textId="0FE5DC1A"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El principio de retroalimentación continua en la Programación Extrema (XP) destaca la importancia de obtener comentarios regulares del cliente a lo largo del proceso de desarrollo. Esta retroalimentación constante es </w:t>
      </w:r>
      <w:r w:rsidR="00142B72">
        <w:rPr>
          <w:rFonts w:eastAsia="Times New Roman" w:cs="Times New Roman"/>
          <w:szCs w:val="24"/>
        </w:rPr>
        <w:t>sustancial</w:t>
      </w:r>
      <w:r w:rsidRPr="660B4AE2">
        <w:rPr>
          <w:rFonts w:eastAsia="Times New Roman" w:cs="Times New Roman"/>
          <w:szCs w:val="24"/>
        </w:rPr>
        <w:t xml:space="preserve"> para garantizar que el software evolucione de manera acorde a las necesidades del cliente. Para lograr esto, XP emplea prácticas como la inspección y la revisión del código. La inspección consiste en examinar el código para identificar errores y defectos, mientras que la revisión implica presentar el código a un grupo de personas para obtener sus comentarios.</w:t>
      </w:r>
    </w:p>
    <w:p w14:paraId="17EDDD85" w14:textId="1E544B1F" w:rsidR="45C47A2B" w:rsidRDefault="4DD02388" w:rsidP="6C018DAA">
      <w:pPr>
        <w:tabs>
          <w:tab w:val="left" w:pos="3240"/>
        </w:tabs>
        <w:rPr>
          <w:rFonts w:eastAsia="Times New Roman" w:cs="Times New Roman"/>
          <w:szCs w:val="24"/>
        </w:rPr>
      </w:pPr>
      <w:r w:rsidRPr="660B4AE2">
        <w:rPr>
          <w:rFonts w:eastAsia="Times New Roman" w:cs="Times New Roman"/>
          <w:szCs w:val="24"/>
        </w:rPr>
        <w:t>La retroalimentación continua permite al equipo de desarrollo detectar y corregir problemas de manera temprana en el proceso, lo que resulta en software de alta calidad que cumple con las expectativas del cliente.</w:t>
      </w:r>
    </w:p>
    <w:p w14:paraId="1D6779AC" w14:textId="3DE3C7B6" w:rsidR="45C47A2B" w:rsidRPr="00046883" w:rsidRDefault="4DD02388" w:rsidP="00216DEA">
      <w:pPr>
        <w:pStyle w:val="Prrafodelista"/>
        <w:numPr>
          <w:ilvl w:val="0"/>
          <w:numId w:val="11"/>
        </w:numPr>
        <w:tabs>
          <w:tab w:val="left" w:pos="3240"/>
        </w:tabs>
        <w:rPr>
          <w:rFonts w:eastAsia="Times New Roman" w:cs="Times New Roman"/>
          <w:b/>
          <w:szCs w:val="24"/>
        </w:rPr>
      </w:pPr>
      <w:r w:rsidRPr="00046883">
        <w:rPr>
          <w:rFonts w:eastAsia="Times New Roman" w:cs="Times New Roman"/>
          <w:b/>
          <w:szCs w:val="24"/>
        </w:rPr>
        <w:t>Simplicidad</w:t>
      </w:r>
    </w:p>
    <w:p w14:paraId="3BD375B3" w14:textId="5BF0BF37" w:rsidR="45C47A2B" w:rsidRDefault="4DD02388" w:rsidP="6C018DAA">
      <w:pPr>
        <w:tabs>
          <w:tab w:val="left" w:pos="3240"/>
        </w:tabs>
        <w:rPr>
          <w:rFonts w:eastAsia="Times New Roman" w:cs="Times New Roman"/>
          <w:szCs w:val="24"/>
        </w:rPr>
      </w:pPr>
      <w:r w:rsidRPr="660B4AE2">
        <w:rPr>
          <w:rFonts w:eastAsia="Times New Roman" w:cs="Times New Roman"/>
          <w:szCs w:val="24"/>
        </w:rPr>
        <w:t>El principio de simplicidad en XP enfatiza que el software debe ser lo más simple posible en términos de su diseño, estructura y funcionamiento. Esto implica que el software debe ser fácil de entender, utilizar y mantener. XP utiliza prácticas como el Desarrollo Dirigido por Pruebas (TDD) y la refactorización para lograr la simplicidad. En TDD, se escriben pruebas antes de desarrollar el código, lo que ayuda a diseñar el software de manera clara y enfocada. La refactorización implica mejorar la estructura del código sin cambiar su funcionalidad.</w:t>
      </w:r>
    </w:p>
    <w:p w14:paraId="51A55ECE" w14:textId="7D139E52"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La simplicidad es </w:t>
      </w:r>
      <w:r w:rsidR="00FB0E1F">
        <w:rPr>
          <w:rFonts w:eastAsia="Times New Roman" w:cs="Times New Roman"/>
          <w:szCs w:val="24"/>
        </w:rPr>
        <w:t>primordial</w:t>
      </w:r>
      <w:r w:rsidRPr="660B4AE2">
        <w:rPr>
          <w:rFonts w:eastAsia="Times New Roman" w:cs="Times New Roman"/>
          <w:szCs w:val="24"/>
        </w:rPr>
        <w:t xml:space="preserve"> para asegurar que el software sea fácil de mantener y que su evolución futura sea manejable.</w:t>
      </w:r>
    </w:p>
    <w:p w14:paraId="1E56BB2B" w14:textId="1B826BAF" w:rsidR="45C47A2B" w:rsidRPr="00046883" w:rsidRDefault="4DD02388" w:rsidP="00216DEA">
      <w:pPr>
        <w:pStyle w:val="Prrafodelista"/>
        <w:numPr>
          <w:ilvl w:val="0"/>
          <w:numId w:val="12"/>
        </w:numPr>
        <w:tabs>
          <w:tab w:val="left" w:pos="3240"/>
        </w:tabs>
        <w:rPr>
          <w:rFonts w:eastAsia="Times New Roman" w:cs="Times New Roman"/>
          <w:b/>
          <w:szCs w:val="24"/>
        </w:rPr>
      </w:pPr>
      <w:r w:rsidRPr="00046883">
        <w:rPr>
          <w:rFonts w:eastAsia="Times New Roman" w:cs="Times New Roman"/>
          <w:b/>
          <w:szCs w:val="24"/>
        </w:rPr>
        <w:t>Comunicación</w:t>
      </w:r>
    </w:p>
    <w:p w14:paraId="00DD4EB0" w14:textId="3DA3C85A" w:rsidR="45C47A2B" w:rsidRDefault="4DD02388" w:rsidP="6C018DAA">
      <w:pPr>
        <w:tabs>
          <w:tab w:val="left" w:pos="3240"/>
        </w:tabs>
        <w:rPr>
          <w:rFonts w:eastAsia="Times New Roman" w:cs="Times New Roman"/>
          <w:szCs w:val="24"/>
        </w:rPr>
      </w:pPr>
      <w:r w:rsidRPr="660B4AE2">
        <w:rPr>
          <w:rFonts w:eastAsia="Times New Roman" w:cs="Times New Roman"/>
          <w:szCs w:val="24"/>
        </w:rPr>
        <w:t>El principio de comunicación en XP establece que la comunicación efectiva es fundamental para el éxito del desarrollo de software. Esto implica que los miembros del equipo de desarrollo deben mantener una comunicación constante y eficiente entre ellos y con el cliente. Para lograr esto, XP utiliza prácticas como la programación en pareja (</w:t>
      </w:r>
      <w:proofErr w:type="spellStart"/>
      <w:r w:rsidRPr="660B4AE2">
        <w:rPr>
          <w:rFonts w:eastAsia="Times New Roman" w:cs="Times New Roman"/>
          <w:szCs w:val="24"/>
        </w:rPr>
        <w:t>pair</w:t>
      </w:r>
      <w:proofErr w:type="spellEnd"/>
      <w:r w:rsidRPr="660B4AE2">
        <w:rPr>
          <w:rFonts w:eastAsia="Times New Roman" w:cs="Times New Roman"/>
          <w:szCs w:val="24"/>
        </w:rPr>
        <w:t xml:space="preserve"> </w:t>
      </w:r>
      <w:proofErr w:type="spellStart"/>
      <w:r w:rsidRPr="660B4AE2">
        <w:rPr>
          <w:rFonts w:eastAsia="Times New Roman" w:cs="Times New Roman"/>
          <w:szCs w:val="24"/>
        </w:rPr>
        <w:t>programming</w:t>
      </w:r>
      <w:proofErr w:type="spellEnd"/>
      <w:r w:rsidRPr="660B4AE2">
        <w:rPr>
          <w:rFonts w:eastAsia="Times New Roman" w:cs="Times New Roman"/>
          <w:szCs w:val="24"/>
        </w:rPr>
        <w:t>) y las reuniones diarias conocidas como "stand-ups." La programación en pareja implica que dos desarrolladores trabajen en el mismo código, lo que fomenta la colaboración y la revisión constante del trabajo. Los "stand-ups" diarios son reuniones cortas donde el equipo discute el progreso del proyecto y los obstáculos que puedan surgir.</w:t>
      </w:r>
    </w:p>
    <w:p w14:paraId="492CC52E" w14:textId="0FF8A9CB"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Una comunicación efectiva es </w:t>
      </w:r>
      <w:r w:rsidR="00737003">
        <w:rPr>
          <w:rFonts w:eastAsia="Times New Roman" w:cs="Times New Roman"/>
          <w:szCs w:val="24"/>
        </w:rPr>
        <w:t>vital</w:t>
      </w:r>
      <w:r w:rsidRPr="660B4AE2">
        <w:rPr>
          <w:rFonts w:eastAsia="Times New Roman" w:cs="Times New Roman"/>
          <w:szCs w:val="24"/>
        </w:rPr>
        <w:t xml:space="preserve"> para asegurarse de que el equipo comprenda los requisitos del cliente y para garantizar que el software se desarrolle de acuerdo con esas necesidades.</w:t>
      </w:r>
    </w:p>
    <w:p w14:paraId="5169DD36" w14:textId="3B74086A" w:rsidR="45C47A2B" w:rsidRPr="0083403C" w:rsidRDefault="4DD02388" w:rsidP="00216DEA">
      <w:pPr>
        <w:pStyle w:val="Prrafodelista"/>
        <w:numPr>
          <w:ilvl w:val="0"/>
          <w:numId w:val="12"/>
        </w:numPr>
        <w:tabs>
          <w:tab w:val="left" w:pos="3240"/>
        </w:tabs>
        <w:rPr>
          <w:rFonts w:eastAsia="Times New Roman" w:cs="Times New Roman"/>
          <w:b/>
          <w:szCs w:val="24"/>
        </w:rPr>
      </w:pPr>
      <w:r w:rsidRPr="0083403C">
        <w:rPr>
          <w:rFonts w:eastAsia="Times New Roman" w:cs="Times New Roman"/>
          <w:b/>
          <w:szCs w:val="24"/>
        </w:rPr>
        <w:t>Flexibilidad</w:t>
      </w:r>
    </w:p>
    <w:p w14:paraId="66887B29" w14:textId="0EEDF765" w:rsidR="45C47A2B" w:rsidRDefault="4DD02388" w:rsidP="6C018DAA">
      <w:pPr>
        <w:tabs>
          <w:tab w:val="left" w:pos="3240"/>
        </w:tabs>
        <w:rPr>
          <w:rFonts w:eastAsia="Times New Roman" w:cs="Times New Roman"/>
          <w:szCs w:val="24"/>
        </w:rPr>
      </w:pPr>
      <w:r w:rsidRPr="660B4AE2">
        <w:rPr>
          <w:rFonts w:eastAsia="Times New Roman" w:cs="Times New Roman"/>
          <w:szCs w:val="24"/>
        </w:rPr>
        <w:t xml:space="preserve">El principio de flexibilidad en XP subraya la importancia de que el software sea adaptable a los cambios. Esto significa que el software debe ser fácil de modificar y actualizar a medida que evolucionan los requisitos del cliente o cambian las condiciones del entorno tecnológico. XP emplea prácticas como el cambio incremental y la capacidad de adaptación al cambio. El cambio incremental implica que el software se entrega en pequeños incrementos funcionales, lo que </w:t>
      </w:r>
      <w:r w:rsidRPr="660B4AE2">
        <w:rPr>
          <w:rFonts w:eastAsia="Times New Roman" w:cs="Times New Roman"/>
          <w:szCs w:val="24"/>
        </w:rPr>
        <w:lastRenderedPageBreak/>
        <w:t>permite responder ágilmente a las necesidades cambiantes del cliente. La adaptación al cambio se refiere a la capacidad de ajustar el software en respuesta a cambios en los requisitos del cliente o en la tecnología utilizada.</w:t>
      </w:r>
    </w:p>
    <w:p w14:paraId="7F77D49B" w14:textId="77777777" w:rsidR="00BC0A6C" w:rsidRDefault="4DD02388" w:rsidP="1639B8E3">
      <w:pPr>
        <w:tabs>
          <w:tab w:val="left" w:pos="3240"/>
        </w:tabs>
        <w:rPr>
          <w:rFonts w:eastAsia="Times New Roman" w:cs="Times New Roman"/>
          <w:szCs w:val="24"/>
        </w:rPr>
      </w:pPr>
      <w:r w:rsidRPr="660B4AE2">
        <w:rPr>
          <w:rFonts w:eastAsia="Times New Roman" w:cs="Times New Roman"/>
          <w:szCs w:val="24"/>
        </w:rPr>
        <w:t>La flexibilidad es fundamental para garantizar que el software pueda satisfacer de manera continua las necesidades en constante evolución del cliente</w:t>
      </w:r>
      <w:r w:rsidR="00BC0A6C">
        <w:rPr>
          <w:rFonts w:eastAsia="Times New Roman" w:cs="Times New Roman"/>
          <w:szCs w:val="24"/>
        </w:rPr>
        <w:t>.</w:t>
      </w:r>
    </w:p>
    <w:p w14:paraId="29877860" w14:textId="031FC81E" w:rsidR="424879F2" w:rsidRPr="009C4CF8" w:rsidRDefault="00DD7444" w:rsidP="1639B8E3">
      <w:pPr>
        <w:tabs>
          <w:tab w:val="left" w:pos="3240"/>
        </w:tabs>
        <w:rPr>
          <w:rFonts w:eastAsia="Times New Roman" w:cs="Times New Roman"/>
          <w:b/>
          <w:sz w:val="28"/>
          <w:szCs w:val="24"/>
        </w:rPr>
      </w:pPr>
      <w:r w:rsidRPr="009C4CF8">
        <w:rPr>
          <w:b/>
          <w:bCs/>
          <w:sz w:val="28"/>
          <w:szCs w:val="24"/>
        </w:rPr>
        <w:t>2. Roles</w:t>
      </w:r>
      <w:r w:rsidR="009C4CF8">
        <w:rPr>
          <w:b/>
          <w:bCs/>
          <w:sz w:val="28"/>
          <w:szCs w:val="24"/>
        </w:rPr>
        <w:t xml:space="preserve"> y responsabilidades:</w:t>
      </w:r>
    </w:p>
    <w:p w14:paraId="7FEAED97" w14:textId="0F146B65" w:rsidR="424879F2" w:rsidRDefault="00DD7444" w:rsidP="1639B8E3">
      <w:pPr>
        <w:tabs>
          <w:tab w:val="left" w:pos="3240"/>
        </w:tabs>
        <w:rPr>
          <w:rFonts w:eastAsia="Times New Roman" w:cs="Times New Roman"/>
          <w:szCs w:val="24"/>
        </w:rPr>
      </w:pPr>
      <w:r>
        <w:rPr>
          <w:rFonts w:eastAsia="Times New Roman" w:cs="Times New Roman"/>
          <w:szCs w:val="24"/>
        </w:rPr>
        <w:t>Se</w:t>
      </w:r>
      <w:r w:rsidR="2C0592EC" w:rsidRPr="660B4AE2">
        <w:rPr>
          <w:rFonts w:eastAsia="Times New Roman" w:cs="Times New Roman"/>
          <w:szCs w:val="24"/>
        </w:rPr>
        <w:t xml:space="preserve"> </w:t>
      </w:r>
      <w:r>
        <w:rPr>
          <w:rFonts w:eastAsia="Times New Roman" w:cs="Times New Roman"/>
          <w:szCs w:val="24"/>
        </w:rPr>
        <w:t>designan</w:t>
      </w:r>
      <w:r w:rsidR="2C0592EC" w:rsidRPr="660B4AE2">
        <w:rPr>
          <w:rFonts w:eastAsia="Times New Roman" w:cs="Times New Roman"/>
          <w:szCs w:val="24"/>
        </w:rPr>
        <w:t xml:space="preserve"> roles y responsabilidades para los miembros del equipo con el objetivo de optimizar el proceso de desarrollo de software y garantizar la entrega de productos de alta calidad. A continuación, se detallan los roles típicos en un equipo XP y las funciones y responsabilidades asociadas a cada uno.</w:t>
      </w:r>
    </w:p>
    <w:p w14:paraId="1AFC85E3" w14:textId="43C11FD5" w:rsidR="424879F2" w:rsidRPr="009C4CF8" w:rsidRDefault="2C0592EC" w:rsidP="00216DEA">
      <w:pPr>
        <w:pStyle w:val="Prrafodelista"/>
        <w:numPr>
          <w:ilvl w:val="0"/>
          <w:numId w:val="13"/>
        </w:numPr>
        <w:tabs>
          <w:tab w:val="left" w:pos="3240"/>
        </w:tabs>
        <w:rPr>
          <w:rFonts w:eastAsia="Times New Roman" w:cs="Times New Roman"/>
          <w:b/>
          <w:szCs w:val="24"/>
        </w:rPr>
      </w:pPr>
      <w:r w:rsidRPr="009C4CF8">
        <w:rPr>
          <w:rFonts w:eastAsia="Times New Roman" w:cs="Times New Roman"/>
          <w:b/>
          <w:szCs w:val="24"/>
        </w:rPr>
        <w:t>Cliente</w:t>
      </w:r>
    </w:p>
    <w:p w14:paraId="1E5E67C3" w14:textId="1B1D4B45" w:rsidR="424879F2" w:rsidRDefault="2C0592EC" w:rsidP="1639B8E3">
      <w:pPr>
        <w:tabs>
          <w:tab w:val="left" w:pos="3240"/>
        </w:tabs>
        <w:rPr>
          <w:rFonts w:eastAsia="Times New Roman" w:cs="Times New Roman"/>
          <w:szCs w:val="24"/>
        </w:rPr>
      </w:pPr>
      <w:r w:rsidRPr="660B4AE2">
        <w:rPr>
          <w:rFonts w:eastAsia="Times New Roman" w:cs="Times New Roman"/>
          <w:szCs w:val="24"/>
        </w:rPr>
        <w:t>El cliente en XP es el principal interesado o la entidad que requiere el desarrollo de un software específico. Sus responsabilidades incluyen:</w:t>
      </w:r>
    </w:p>
    <w:p w14:paraId="398AD7A0" w14:textId="7CDA61A2"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 Definir los requisitos del software: El cliente es responsable de especificar y detallar los requisitos del software, tanto funcionales como no funcionales. Esto implica definir qué deberá hacer el software y qué cualidades debe poseer.</w:t>
      </w:r>
    </w:p>
    <w:p w14:paraId="7EAABADA" w14:textId="2FC7EA29" w:rsidR="17B6455C" w:rsidRDefault="2C0592EC" w:rsidP="7778481E">
      <w:pPr>
        <w:tabs>
          <w:tab w:val="left" w:pos="3240"/>
        </w:tabs>
        <w:rPr>
          <w:rFonts w:eastAsia="Times New Roman" w:cs="Times New Roman"/>
          <w:szCs w:val="24"/>
        </w:rPr>
      </w:pPr>
      <w:r w:rsidRPr="660B4AE2">
        <w:rPr>
          <w:rFonts w:eastAsia="Times New Roman" w:cs="Times New Roman"/>
          <w:szCs w:val="24"/>
        </w:rPr>
        <w:t>Proporcionar retroalimentación al equipo de desarrollo: Es fundamental que el cliente mantenga una comunicación constante con el equipo de desarrollo. Debe ofrecer retroalimentación regular sobre el software en desarrollo, lo que incluye validar que cumple con sus necesidades y realizar ajustes cuando sea necesario.</w:t>
      </w:r>
    </w:p>
    <w:p w14:paraId="6FB81EAB" w14:textId="502B5317" w:rsidR="424879F2" w:rsidRPr="009C4CF8" w:rsidRDefault="2C0592EC" w:rsidP="00216DEA">
      <w:pPr>
        <w:pStyle w:val="Prrafodelista"/>
        <w:numPr>
          <w:ilvl w:val="0"/>
          <w:numId w:val="14"/>
        </w:numPr>
        <w:tabs>
          <w:tab w:val="left" w:pos="3240"/>
        </w:tabs>
        <w:rPr>
          <w:rFonts w:eastAsia="Times New Roman" w:cs="Times New Roman"/>
          <w:b/>
          <w:szCs w:val="24"/>
        </w:rPr>
      </w:pPr>
      <w:r w:rsidRPr="009C4CF8">
        <w:rPr>
          <w:rFonts w:eastAsia="Times New Roman" w:cs="Times New Roman"/>
          <w:b/>
          <w:szCs w:val="24"/>
        </w:rPr>
        <w:t>Programador</w:t>
      </w:r>
    </w:p>
    <w:p w14:paraId="6F3C2DEB" w14:textId="0FB3754D" w:rsidR="424879F2" w:rsidRDefault="2C0592EC" w:rsidP="1639B8E3">
      <w:pPr>
        <w:tabs>
          <w:tab w:val="left" w:pos="3240"/>
        </w:tabs>
        <w:rPr>
          <w:rFonts w:eastAsia="Times New Roman" w:cs="Times New Roman"/>
          <w:szCs w:val="24"/>
        </w:rPr>
      </w:pPr>
      <w:r w:rsidRPr="660B4AE2">
        <w:rPr>
          <w:rFonts w:eastAsia="Times New Roman" w:cs="Times New Roman"/>
          <w:szCs w:val="24"/>
        </w:rPr>
        <w:t>El programador es la figura central en el proceso de desarrollo del software y asume las siguientes responsabilidades:</w:t>
      </w:r>
    </w:p>
    <w:p w14:paraId="5E372145" w14:textId="6F76CF2A" w:rsidR="424879F2" w:rsidRDefault="2C0592EC" w:rsidP="1639B8E3">
      <w:pPr>
        <w:tabs>
          <w:tab w:val="left" w:pos="3240"/>
        </w:tabs>
        <w:rPr>
          <w:rFonts w:eastAsia="Times New Roman" w:cs="Times New Roman"/>
          <w:szCs w:val="24"/>
        </w:rPr>
      </w:pPr>
      <w:r w:rsidRPr="660B4AE2">
        <w:rPr>
          <w:rFonts w:eastAsia="Times New Roman" w:cs="Times New Roman"/>
          <w:szCs w:val="24"/>
        </w:rPr>
        <w:t>Escribir el código del software: La tarea principal del programador es implementar el código del software de acuerdo con los requisitos establecidos por el cliente. Debe escribir código limpio y funcional.</w:t>
      </w:r>
    </w:p>
    <w:p w14:paraId="2042BAAC" w14:textId="3BF6795E" w:rsidR="424879F2" w:rsidRDefault="2C0592EC" w:rsidP="1639B8E3">
      <w:pPr>
        <w:tabs>
          <w:tab w:val="left" w:pos="3240"/>
        </w:tabs>
        <w:rPr>
          <w:rFonts w:eastAsia="Times New Roman" w:cs="Times New Roman"/>
          <w:szCs w:val="24"/>
        </w:rPr>
      </w:pPr>
      <w:r w:rsidRPr="660B4AE2">
        <w:rPr>
          <w:rFonts w:eastAsia="Times New Roman" w:cs="Times New Roman"/>
          <w:szCs w:val="24"/>
        </w:rPr>
        <w:t>Escribir pruebas para el código: El programador también es responsable de desarrollar pruebas para el código que ha escrito. Estas pruebas ayudan a verificar que el software funciona correctamente y cumple con los requisitos.</w:t>
      </w:r>
    </w:p>
    <w:p w14:paraId="43F0C144" w14:textId="69F7D676" w:rsidR="424879F2" w:rsidRDefault="2C0592EC" w:rsidP="1639B8E3">
      <w:pPr>
        <w:tabs>
          <w:tab w:val="left" w:pos="3240"/>
        </w:tabs>
        <w:rPr>
          <w:rFonts w:eastAsia="Times New Roman" w:cs="Times New Roman"/>
          <w:szCs w:val="24"/>
        </w:rPr>
      </w:pPr>
      <w:r w:rsidRPr="660B4AE2">
        <w:rPr>
          <w:rFonts w:eastAsia="Times New Roman" w:cs="Times New Roman"/>
          <w:szCs w:val="24"/>
        </w:rPr>
        <w:t>Refactorizar el código: La refactorización es una práctica clave en XP. El programador debe mejorar la estructura y calidad del código sin cambiar su funcionalidad. Esto garantiza que el código sea mantenible y escalable.</w:t>
      </w:r>
    </w:p>
    <w:p w14:paraId="3D5A6A02" w14:textId="1A405346" w:rsidR="424879F2" w:rsidRPr="009C4CF8" w:rsidRDefault="2C0592EC" w:rsidP="00216DEA">
      <w:pPr>
        <w:pStyle w:val="Prrafodelista"/>
        <w:numPr>
          <w:ilvl w:val="0"/>
          <w:numId w:val="14"/>
        </w:numPr>
        <w:tabs>
          <w:tab w:val="left" w:pos="3240"/>
        </w:tabs>
        <w:rPr>
          <w:rFonts w:eastAsia="Times New Roman" w:cs="Times New Roman"/>
          <w:b/>
          <w:szCs w:val="24"/>
        </w:rPr>
      </w:pPr>
      <w:proofErr w:type="spellStart"/>
      <w:r w:rsidRPr="009C4CF8">
        <w:rPr>
          <w:rFonts w:eastAsia="Times New Roman" w:cs="Times New Roman"/>
          <w:b/>
          <w:szCs w:val="24"/>
        </w:rPr>
        <w:t>Tester</w:t>
      </w:r>
      <w:proofErr w:type="spellEnd"/>
    </w:p>
    <w:p w14:paraId="61038C11" w14:textId="408FDCE2"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desempeña un papel crítico en la garantía de calidad del software y está a cargo de las siguientes tareas:</w:t>
      </w:r>
    </w:p>
    <w:p w14:paraId="1C0A4BC2" w14:textId="63EB50E5" w:rsidR="424879F2" w:rsidRDefault="2C0592EC" w:rsidP="1639B8E3">
      <w:pPr>
        <w:tabs>
          <w:tab w:val="left" w:pos="3240"/>
        </w:tabs>
        <w:rPr>
          <w:rFonts w:eastAsia="Times New Roman" w:cs="Times New Roman"/>
          <w:szCs w:val="24"/>
        </w:rPr>
      </w:pPr>
      <w:r w:rsidRPr="660B4AE2">
        <w:rPr>
          <w:rFonts w:eastAsia="Times New Roman" w:cs="Times New Roman"/>
          <w:szCs w:val="24"/>
        </w:rPr>
        <w:lastRenderedPageBreak/>
        <w:t xml:space="preserve">Probar el software para garantizar que cumple con los requisitos: 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es responsable de realizar pruebas exhaustivas en el software para asegurarse de que cumple con los requisitos definidos por el cliente. Esto implica probar diversas funcionalidades y escenarios.</w:t>
      </w:r>
    </w:p>
    <w:p w14:paraId="1670ED12" w14:textId="558B4DD6" w:rsidR="424879F2" w:rsidRDefault="2C0592EC" w:rsidP="1639B8E3">
      <w:pPr>
        <w:tabs>
          <w:tab w:val="left" w:pos="3240"/>
        </w:tabs>
        <w:rPr>
          <w:rFonts w:eastAsia="Times New Roman" w:cs="Times New Roman"/>
          <w:szCs w:val="24"/>
        </w:rPr>
      </w:pPr>
      <w:r w:rsidRPr="660B4AE2">
        <w:rPr>
          <w:rFonts w:eastAsia="Times New Roman" w:cs="Times New Roman"/>
          <w:szCs w:val="24"/>
        </w:rPr>
        <w:t xml:space="preserve">Proporcionar retroalimentación al equipo de desarrollo: Después de completar las pruebas, el </w:t>
      </w:r>
      <w:proofErr w:type="spellStart"/>
      <w:r w:rsidRPr="660B4AE2">
        <w:rPr>
          <w:rFonts w:eastAsia="Times New Roman" w:cs="Times New Roman"/>
          <w:szCs w:val="24"/>
        </w:rPr>
        <w:t>tester</w:t>
      </w:r>
      <w:proofErr w:type="spellEnd"/>
      <w:r w:rsidRPr="660B4AE2">
        <w:rPr>
          <w:rFonts w:eastAsia="Times New Roman" w:cs="Times New Roman"/>
          <w:szCs w:val="24"/>
        </w:rPr>
        <w:t xml:space="preserve"> debe proporcionar retroalimentación al equipo de desarrollo. Esto incluye informar sobre problemas y ayudar a identificar soluciones para mejorar el software.</w:t>
      </w:r>
    </w:p>
    <w:p w14:paraId="69592063" w14:textId="368E7568" w:rsidR="424879F2" w:rsidRPr="009C4CF8" w:rsidRDefault="2C0592EC" w:rsidP="00216DEA">
      <w:pPr>
        <w:pStyle w:val="Prrafodelista"/>
        <w:numPr>
          <w:ilvl w:val="0"/>
          <w:numId w:val="14"/>
        </w:numPr>
        <w:tabs>
          <w:tab w:val="left" w:pos="3240"/>
        </w:tabs>
        <w:rPr>
          <w:rFonts w:eastAsia="Times New Roman" w:cs="Times New Roman"/>
          <w:b/>
          <w:szCs w:val="24"/>
        </w:rPr>
      </w:pPr>
      <w:r w:rsidRPr="009C4CF8">
        <w:rPr>
          <w:rFonts w:eastAsia="Times New Roman" w:cs="Times New Roman"/>
          <w:b/>
          <w:szCs w:val="24"/>
        </w:rPr>
        <w:t>Entrenador</w:t>
      </w:r>
    </w:p>
    <w:p w14:paraId="04EB477B" w14:textId="6B4A903F" w:rsidR="424879F2" w:rsidRDefault="2C0592EC" w:rsidP="1639B8E3">
      <w:pPr>
        <w:tabs>
          <w:tab w:val="left" w:pos="3240"/>
        </w:tabs>
        <w:rPr>
          <w:rFonts w:eastAsia="Times New Roman" w:cs="Times New Roman"/>
          <w:szCs w:val="24"/>
        </w:rPr>
      </w:pPr>
      <w:r w:rsidRPr="660B4AE2">
        <w:rPr>
          <w:rFonts w:eastAsia="Times New Roman" w:cs="Times New Roman"/>
          <w:szCs w:val="24"/>
        </w:rPr>
        <w:t>El entrenador en XP es un experto en la metodología y asume un rol orientador y de apoyo. Sus responsabilidades abarcan:</w:t>
      </w:r>
    </w:p>
    <w:p w14:paraId="4D8E460A" w14:textId="631C5E2A" w:rsidR="424879F2" w:rsidRDefault="2C0592EC" w:rsidP="1639B8E3">
      <w:pPr>
        <w:tabs>
          <w:tab w:val="left" w:pos="3240"/>
        </w:tabs>
        <w:rPr>
          <w:rFonts w:eastAsia="Times New Roman" w:cs="Times New Roman"/>
          <w:szCs w:val="24"/>
        </w:rPr>
      </w:pPr>
      <w:r w:rsidRPr="660B4AE2">
        <w:rPr>
          <w:rFonts w:eastAsia="Times New Roman" w:cs="Times New Roman"/>
          <w:szCs w:val="24"/>
        </w:rPr>
        <w:t>Ayudar al equipo a aplicar los principios y prácticas de XP: El entrenador juega un papel crucial al ayudar al equipo a implementar de manera efectiva los principios y prácticas de XP. Brinda orientación sobre cómo aplicar estas técnicas en el desarrollo diario.</w:t>
      </w:r>
    </w:p>
    <w:p w14:paraId="03E3677B" w14:textId="6689D4CE" w:rsidR="17B6455C" w:rsidRDefault="2C0592EC" w:rsidP="17B6455C">
      <w:pPr>
        <w:tabs>
          <w:tab w:val="left" w:pos="3240"/>
        </w:tabs>
        <w:rPr>
          <w:rFonts w:eastAsia="Times New Roman" w:cs="Times New Roman"/>
          <w:szCs w:val="24"/>
        </w:rPr>
      </w:pPr>
      <w:r w:rsidRPr="660B4AE2">
        <w:rPr>
          <w:rFonts w:eastAsia="Times New Roman" w:cs="Times New Roman"/>
          <w:szCs w:val="24"/>
        </w:rPr>
        <w:t>Resolver problemas y conflictos: Cuando surgen problemas o conflictos en el equipo, el entrenador interviene para ayudar a encontrar soluciones y restablecer la armonía. Su experiencia es fundamental para superar obstáculos.</w:t>
      </w:r>
      <w:r w:rsidR="0514B547" w:rsidRPr="28DEE321">
        <w:rPr>
          <w:rFonts w:eastAsia="Times New Roman" w:cs="Times New Roman"/>
          <w:szCs w:val="24"/>
        </w:rPr>
        <w:t xml:space="preserve"> </w:t>
      </w:r>
    </w:p>
    <w:p w14:paraId="7101F0EA" w14:textId="1E2EFFE6" w:rsidR="167CAFAE" w:rsidRPr="004F7661" w:rsidRDefault="167CAFAE" w:rsidP="000401A7">
      <w:pPr>
        <w:pStyle w:val="Ttulo3"/>
      </w:pPr>
      <w:r>
        <w:br/>
      </w:r>
      <w:bookmarkStart w:id="271" w:name="_Toc150390653"/>
      <w:bookmarkStart w:id="272" w:name="_Toc150418237"/>
      <w:bookmarkStart w:id="273" w:name="_Toc151981459"/>
      <w:bookmarkStart w:id="274" w:name="_Toc151935507"/>
      <w:r w:rsidR="58C1DD3F" w:rsidRPr="004F7661">
        <w:rPr>
          <w:rStyle w:val="Ttulo2Car"/>
          <w:rFonts w:ascii="Times New Roman" w:hAnsi="Times New Roman" w:cs="Times New Roman"/>
          <w:b/>
          <w:color w:val="1F3763"/>
          <w:sz w:val="24"/>
          <w:szCs w:val="24"/>
        </w:rPr>
        <w:t>3.1.</w:t>
      </w:r>
      <w:r w:rsidR="009C4CF8">
        <w:rPr>
          <w:rStyle w:val="Ttulo2Car"/>
          <w:rFonts w:ascii="Times New Roman" w:hAnsi="Times New Roman" w:cs="Times New Roman"/>
          <w:b/>
          <w:bCs/>
          <w:color w:val="1F3763"/>
          <w:sz w:val="24"/>
          <w:szCs w:val="24"/>
        </w:rPr>
        <w:t>3</w:t>
      </w:r>
      <w:r w:rsidR="58C1DD3F" w:rsidRPr="004F7661">
        <w:rPr>
          <w:rStyle w:val="Ttulo2Car"/>
          <w:rFonts w:ascii="Times New Roman" w:hAnsi="Times New Roman" w:cs="Times New Roman"/>
          <w:b/>
          <w:color w:val="1F3763"/>
          <w:sz w:val="24"/>
          <w:szCs w:val="24"/>
        </w:rPr>
        <w:t xml:space="preserve"> Tarjetas CRC (Clase-Responsabilidad-Colaboración</w:t>
      </w:r>
      <w:r w:rsidR="40DF916A" w:rsidRPr="004F7661">
        <w:rPr>
          <w:rStyle w:val="Ttulo2Car"/>
          <w:rFonts w:ascii="Times New Roman" w:hAnsi="Times New Roman" w:cs="Times New Roman"/>
          <w:b/>
          <w:color w:val="1F3763"/>
          <w:sz w:val="24"/>
          <w:szCs w:val="24"/>
        </w:rPr>
        <w:t>)</w:t>
      </w:r>
      <w:r w:rsidR="29654905" w:rsidRPr="004F7661">
        <w:rPr>
          <w:rStyle w:val="Ttulo2Car"/>
          <w:rFonts w:ascii="Times New Roman" w:hAnsi="Times New Roman" w:cs="Times New Roman"/>
          <w:b/>
          <w:color w:val="1F3763"/>
          <w:sz w:val="24"/>
          <w:szCs w:val="24"/>
        </w:rPr>
        <w:t>.</w:t>
      </w:r>
      <w:bookmarkEnd w:id="271"/>
      <w:bookmarkEnd w:id="272"/>
      <w:bookmarkEnd w:id="273"/>
      <w:bookmarkEnd w:id="274"/>
    </w:p>
    <w:p w14:paraId="01D8E92C" w14:textId="64F3BB2E" w:rsidR="58C1DD3F" w:rsidRDefault="58C1DD3F" w:rsidP="167CAFAE">
      <w:pPr>
        <w:tabs>
          <w:tab w:val="left" w:pos="3240"/>
        </w:tabs>
      </w:pPr>
      <w:r w:rsidRPr="167CAFAE">
        <w:rPr>
          <w:rFonts w:eastAsia="Times New Roman" w:cs="Times New Roman"/>
          <w:szCs w:val="24"/>
        </w:rPr>
        <w:t>Las tarjetas CRC, que representan Clase-Responsabilidad-Colaboración, son una técnica utilizada en la metodología de Programación Extrema (XP) para modelar las interacciones entre las clases en un sistema de software. Estas tarjetas son una herramienta efectiva para el diseño y análisis de clases en un proyecto de desarrollo ágil. A continuación, se describe detalladamente en qué consisten y cómo se emplean en el desarrollo de software.</w:t>
      </w:r>
    </w:p>
    <w:p w14:paraId="1D0BE23B" w14:textId="3B4B5570" w:rsidR="58C1DD3F" w:rsidRPr="00AA1A7C" w:rsidRDefault="58C1DD3F" w:rsidP="167CAFAE">
      <w:pPr>
        <w:tabs>
          <w:tab w:val="left" w:pos="3240"/>
        </w:tabs>
        <w:rPr>
          <w:rFonts w:eastAsia="Times New Roman" w:cs="Times New Roman"/>
          <w:b/>
          <w:bCs/>
          <w:szCs w:val="24"/>
        </w:rPr>
      </w:pPr>
      <w:r w:rsidRPr="00AA1A7C">
        <w:rPr>
          <w:rFonts w:eastAsia="Times New Roman" w:cs="Times New Roman"/>
          <w:b/>
          <w:bCs/>
          <w:szCs w:val="24"/>
        </w:rPr>
        <w:t>Descripción de las tarjetas CRC:</w:t>
      </w:r>
    </w:p>
    <w:p w14:paraId="7532B8BC" w14:textId="4F770586" w:rsidR="58C1DD3F" w:rsidRDefault="58C1DD3F" w:rsidP="167CAFAE">
      <w:pPr>
        <w:tabs>
          <w:tab w:val="left" w:pos="3240"/>
        </w:tabs>
      </w:pPr>
      <w:r w:rsidRPr="167CAFAE">
        <w:rPr>
          <w:rFonts w:eastAsia="Times New Roman" w:cs="Times New Roman"/>
          <w:szCs w:val="24"/>
        </w:rPr>
        <w:t>1. Clase: En una tarjeta CRC, la "Clase" se refiere a una entidad que agrupa datos y funciones relacionadas. Representa una abstracción de un objeto o entidad del mundo real en el sistema. Las clases son elementos fundamentales de la programación orientada a objetos y se utilizan para modelar las estructuras del sistema.</w:t>
      </w:r>
    </w:p>
    <w:p w14:paraId="41574A5A" w14:textId="4D8B38B8" w:rsidR="58C1DD3F" w:rsidRDefault="58C1DD3F" w:rsidP="167CAFAE">
      <w:pPr>
        <w:tabs>
          <w:tab w:val="left" w:pos="3240"/>
        </w:tabs>
      </w:pPr>
      <w:r w:rsidRPr="167CAFAE">
        <w:rPr>
          <w:rFonts w:eastAsia="Times New Roman" w:cs="Times New Roman"/>
          <w:szCs w:val="24"/>
        </w:rPr>
        <w:t>2. Responsabilidad: La sección de "Responsabilidad" en la tarjeta indica qué acciones o funcionalidades está encargada de realizar la clase. Cada clase tiene responsabilidades específicas que definen sus tareas y funciones en el sistema. Esto puede incluir la manipulación de datos, la ejecución de cálculos o la interacción con otras clases.</w:t>
      </w:r>
    </w:p>
    <w:p w14:paraId="0EE3B4CE" w14:textId="6581B912" w:rsidR="00AA1A7C" w:rsidRPr="00AA1A7C" w:rsidRDefault="58C1DD3F" w:rsidP="167CAFAE">
      <w:pPr>
        <w:tabs>
          <w:tab w:val="left" w:pos="3240"/>
        </w:tabs>
        <w:rPr>
          <w:rFonts w:eastAsia="Times New Roman" w:cs="Times New Roman"/>
          <w:szCs w:val="24"/>
        </w:rPr>
      </w:pPr>
      <w:r w:rsidRPr="167CAFAE">
        <w:rPr>
          <w:rFonts w:eastAsia="Times New Roman" w:cs="Times New Roman"/>
          <w:szCs w:val="24"/>
        </w:rPr>
        <w:t>3. Colaboración: La sección de "Colaboración" identifica con qué otras clases interactúa la clase en cuestión. Esta colaboración refleja las conexiones y dependencias entre las clases. Las colaboraciones ayudan a comprender cómo se comunican las clases para lograr objetivos específicos del sistema.</w:t>
      </w:r>
    </w:p>
    <w:p w14:paraId="7C438905" w14:textId="48786308" w:rsidR="58C1DD3F" w:rsidRPr="00AA1A7C" w:rsidRDefault="58C1DD3F" w:rsidP="167CAFAE">
      <w:pPr>
        <w:tabs>
          <w:tab w:val="left" w:pos="3240"/>
        </w:tabs>
        <w:rPr>
          <w:rFonts w:eastAsia="Times New Roman" w:cs="Times New Roman"/>
          <w:b/>
          <w:bCs/>
          <w:szCs w:val="24"/>
        </w:rPr>
      </w:pPr>
      <w:r w:rsidRPr="00AA1A7C">
        <w:rPr>
          <w:rFonts w:eastAsia="Times New Roman" w:cs="Times New Roman"/>
          <w:b/>
          <w:bCs/>
          <w:szCs w:val="24"/>
        </w:rPr>
        <w:t>Utilización de las tarjetas CRC en el desarrollo de software:</w:t>
      </w:r>
    </w:p>
    <w:p w14:paraId="71935C8E" w14:textId="21F0A12D" w:rsidR="58C1DD3F" w:rsidRDefault="58C1DD3F" w:rsidP="167CAFAE">
      <w:pPr>
        <w:tabs>
          <w:tab w:val="left" w:pos="3240"/>
        </w:tabs>
      </w:pPr>
      <w:r w:rsidRPr="167CAFAE">
        <w:rPr>
          <w:rFonts w:eastAsia="Times New Roman" w:cs="Times New Roman"/>
          <w:szCs w:val="24"/>
        </w:rPr>
        <w:t>El proceso de creación y uso de tarjetas CRC en el desarrollo de software involucra los siguientes pasos:</w:t>
      </w:r>
    </w:p>
    <w:p w14:paraId="5CAB431F" w14:textId="1AA9F62D" w:rsidR="58C1DD3F" w:rsidRDefault="58C1DD3F" w:rsidP="167CAFAE">
      <w:pPr>
        <w:tabs>
          <w:tab w:val="left" w:pos="3240"/>
        </w:tabs>
      </w:pPr>
      <w:r w:rsidRPr="167CAFAE">
        <w:rPr>
          <w:rFonts w:eastAsia="Times New Roman" w:cs="Times New Roman"/>
          <w:szCs w:val="24"/>
        </w:rPr>
        <w:lastRenderedPageBreak/>
        <w:t>1. Identificación de clases: El primer paso es identificar las clases necesarias para el sistema. Esto se hace a través del análisis de requisitos y la comprensión de las entidades y objetos involucrados en el dominio del problema.</w:t>
      </w:r>
    </w:p>
    <w:p w14:paraId="6F8C014D" w14:textId="674708D6" w:rsidR="58C1DD3F" w:rsidRDefault="58C1DD3F" w:rsidP="167CAFAE">
      <w:pPr>
        <w:tabs>
          <w:tab w:val="left" w:pos="3240"/>
        </w:tabs>
      </w:pPr>
      <w:r w:rsidRPr="167CAFAE">
        <w:rPr>
          <w:rFonts w:eastAsia="Times New Roman" w:cs="Times New Roman"/>
          <w:szCs w:val="24"/>
        </w:rPr>
        <w:t>2. Llenado de tarjetas: Para cada clase identificada, se crea una tarjeta CRC. En la tarjeta, se detalla el nombre de la clase en la sección "Clase". Luego, se enumeran las responsabilidades de la clase en la sección correspondiente. Esto implica especificar las funciones que realiza la clase, como cálculos, validaciones o manipulación de datos. Finalmente, en la sección de "Colaboración", se enumeran las clases con las que interactúa la clase en cuestión.</w:t>
      </w:r>
    </w:p>
    <w:p w14:paraId="0767876E" w14:textId="541AF498" w:rsidR="58C1DD3F" w:rsidRDefault="58C1DD3F" w:rsidP="167CAFAE">
      <w:pPr>
        <w:tabs>
          <w:tab w:val="left" w:pos="3240"/>
        </w:tabs>
      </w:pPr>
      <w:r w:rsidRPr="167CAFAE">
        <w:rPr>
          <w:rFonts w:eastAsia="Times New Roman" w:cs="Times New Roman"/>
          <w:szCs w:val="24"/>
        </w:rPr>
        <w:t>3. Sesiones de diseño: En las sesiones de diseño de XP, los miembros del equipo se reúnen y utilizan las tarjetas CRC para discutir y analizar la estructura del sistema. Estas tarjetas se utilizan para comprender cómo interactúan las clases y cómo se distribuyen las responsabilidades.</w:t>
      </w:r>
    </w:p>
    <w:p w14:paraId="182D5404" w14:textId="795B54E7" w:rsidR="58C1DD3F" w:rsidRDefault="58C1DD3F" w:rsidP="167CAFAE">
      <w:pPr>
        <w:tabs>
          <w:tab w:val="left" w:pos="3240"/>
        </w:tabs>
      </w:pPr>
      <w:r w:rsidRPr="167CAFAE">
        <w:rPr>
          <w:rFonts w:eastAsia="Times New Roman" w:cs="Times New Roman"/>
          <w:szCs w:val="24"/>
        </w:rPr>
        <w:t>4. Iteración y mejora: A medida que el proyecto avanza, las tarjetas CRC pueden someterse a iteraciones y mejoras. Las tarjetas se actualizan para reflejar cambios en las clases, sus responsabilidades o colaboraciones a medida que se desarrolla el sistema</w:t>
      </w:r>
      <w:r w:rsidR="00233308">
        <w:rPr>
          <w:rFonts w:eastAsia="Times New Roman" w:cs="Times New Roman"/>
          <w:szCs w:val="24"/>
        </w:rPr>
        <w:t>.</w:t>
      </w:r>
    </w:p>
    <w:p w14:paraId="37521306" w14:textId="4F9125A2" w:rsidR="58C1DD3F" w:rsidRDefault="58C1DD3F" w:rsidP="167CAFAE">
      <w:pPr>
        <w:tabs>
          <w:tab w:val="left" w:pos="3240"/>
        </w:tabs>
      </w:pPr>
      <w:r w:rsidRPr="757D52C6">
        <w:rPr>
          <w:rFonts w:eastAsia="Times New Roman" w:cs="Times New Roman"/>
          <w:szCs w:val="24"/>
        </w:rPr>
        <w:t>5. Documentación y referencia: Las tarjetas CRC sirven como una valiosa fuente de documentación y referencia para el equipo de desarrollo. Facilitan la comunicación y el entendimiento de la estructura del sistema en todo el ciclo de vida del proyecto.</w:t>
      </w:r>
    </w:p>
    <w:p w14:paraId="4BF44C30" w14:textId="2177D94D" w:rsidR="757D52C6" w:rsidRDefault="757D52C6" w:rsidP="757D52C6">
      <w:pPr>
        <w:tabs>
          <w:tab w:val="left" w:pos="3240"/>
        </w:tabs>
        <w:rPr>
          <w:rFonts w:eastAsia="Times New Roman" w:cs="Times New Roman"/>
          <w:szCs w:val="24"/>
        </w:rPr>
      </w:pPr>
    </w:p>
    <w:p w14:paraId="7825B23D" w14:textId="64C74FBD" w:rsidR="247A175A" w:rsidRPr="000401A7" w:rsidRDefault="247A175A" w:rsidP="000401A7">
      <w:pPr>
        <w:pStyle w:val="Ttulo3"/>
        <w:rPr>
          <w:b/>
        </w:rPr>
      </w:pPr>
      <w:bookmarkStart w:id="275" w:name="_Toc150390654"/>
      <w:bookmarkStart w:id="276" w:name="_Toc150418238"/>
      <w:bookmarkStart w:id="277" w:name="_Toc151981460"/>
      <w:bookmarkStart w:id="278" w:name="_Toc151935508"/>
      <w:r w:rsidRPr="000401A7">
        <w:rPr>
          <w:b/>
        </w:rPr>
        <w:t>3.1.</w:t>
      </w:r>
      <w:r w:rsidR="009C4CF8">
        <w:rPr>
          <w:b/>
          <w:bCs/>
        </w:rPr>
        <w:t>4</w:t>
      </w:r>
      <w:r w:rsidRPr="000401A7">
        <w:rPr>
          <w:b/>
        </w:rPr>
        <w:t xml:space="preserve"> Historias de Usuario</w:t>
      </w:r>
      <w:bookmarkEnd w:id="275"/>
      <w:bookmarkEnd w:id="276"/>
      <w:bookmarkEnd w:id="277"/>
      <w:bookmarkEnd w:id="278"/>
    </w:p>
    <w:p w14:paraId="529DD814" w14:textId="40A62A25" w:rsidR="247A175A" w:rsidRPr="00AA1A7C" w:rsidRDefault="247A175A" w:rsidP="757D52C6">
      <w:pPr>
        <w:tabs>
          <w:tab w:val="left" w:pos="3240"/>
        </w:tabs>
        <w:rPr>
          <w:b/>
          <w:bCs/>
        </w:rPr>
      </w:pPr>
      <w:r w:rsidRPr="00AA1A7C">
        <w:rPr>
          <w:rFonts w:eastAsia="Times New Roman" w:cs="Times New Roman"/>
          <w:b/>
          <w:bCs/>
          <w:szCs w:val="24"/>
        </w:rPr>
        <w:t>Definición y Función de las Historias de Usuario en XP</w:t>
      </w:r>
    </w:p>
    <w:p w14:paraId="704D82EC" w14:textId="78D8397A" w:rsidR="247A175A" w:rsidRDefault="247A175A" w:rsidP="757D52C6">
      <w:pPr>
        <w:tabs>
          <w:tab w:val="left" w:pos="3240"/>
        </w:tabs>
      </w:pPr>
      <w:r w:rsidRPr="757D52C6">
        <w:rPr>
          <w:rFonts w:eastAsia="Times New Roman" w:cs="Times New Roman"/>
          <w:szCs w:val="24"/>
        </w:rPr>
        <w:t>Las historias de usuario en el contexto de la Programación Extrema (XP) desempeñan un papel crucial al definir los requisitos del software desde la perspectiva del usuario. Estas historias representan características o funcionalidades específicas que un usuario final desea en el software. A través de su lenguaje claro y accesible, cada historia describe un solo elemento funcional, lo que facilita la comprensión tanto para los desarrolladores como para los usuarios.</w:t>
      </w:r>
    </w:p>
    <w:p w14:paraId="06A19992" w14:textId="37C907D3" w:rsidR="247A175A" w:rsidRPr="00AA1A7C" w:rsidRDefault="247A175A" w:rsidP="757D52C6">
      <w:pPr>
        <w:tabs>
          <w:tab w:val="left" w:pos="3240"/>
        </w:tabs>
        <w:rPr>
          <w:b/>
          <w:bCs/>
        </w:rPr>
      </w:pPr>
      <w:r w:rsidRPr="00AA1A7C">
        <w:rPr>
          <w:rFonts w:eastAsia="Times New Roman" w:cs="Times New Roman"/>
          <w:b/>
          <w:bCs/>
          <w:szCs w:val="24"/>
        </w:rPr>
        <w:t>Funciones Clave:</w:t>
      </w:r>
    </w:p>
    <w:p w14:paraId="662F241F" w14:textId="693C94D4" w:rsidR="247A175A" w:rsidRPr="00AA1A7C" w:rsidRDefault="247A175A" w:rsidP="757D52C6">
      <w:pPr>
        <w:tabs>
          <w:tab w:val="left" w:pos="3240"/>
        </w:tabs>
        <w:rPr>
          <w:b/>
          <w:bCs/>
        </w:rPr>
      </w:pPr>
      <w:r w:rsidRPr="00AA1A7C">
        <w:rPr>
          <w:rFonts w:eastAsia="Times New Roman" w:cs="Times New Roman"/>
          <w:b/>
          <w:bCs/>
          <w:szCs w:val="24"/>
        </w:rPr>
        <w:t>Definición de Requisitos desde la Perspectiva del Usuario:</w:t>
      </w:r>
    </w:p>
    <w:p w14:paraId="4AEF65EE" w14:textId="7158F069" w:rsidR="247A175A" w:rsidRDefault="247A175A" w:rsidP="757D52C6">
      <w:pPr>
        <w:tabs>
          <w:tab w:val="left" w:pos="3240"/>
        </w:tabs>
      </w:pPr>
      <w:r w:rsidRPr="757D52C6">
        <w:rPr>
          <w:rFonts w:eastAsia="Times New Roman" w:cs="Times New Roman"/>
          <w:szCs w:val="24"/>
        </w:rPr>
        <w:t xml:space="preserve">Las historias de usuario ponen en el centro de atención las necesidades de los usuarios finales, garantizando que el software sea relevante y útil. Los requisitos se describen en términos de lo que un usuario necesita lograr, mejorando la comunicación entre el equipo de desarrollo y los </w:t>
      </w:r>
      <w:proofErr w:type="spellStart"/>
      <w:r w:rsidRPr="757D52C6">
        <w:rPr>
          <w:rFonts w:eastAsia="Times New Roman" w:cs="Times New Roman"/>
          <w:szCs w:val="24"/>
        </w:rPr>
        <w:t>stakeholders</w:t>
      </w:r>
      <w:proofErr w:type="spellEnd"/>
      <w:r w:rsidRPr="757D52C6">
        <w:rPr>
          <w:rFonts w:eastAsia="Times New Roman" w:cs="Times New Roman"/>
          <w:szCs w:val="24"/>
        </w:rPr>
        <w:t>.</w:t>
      </w:r>
    </w:p>
    <w:p w14:paraId="22350BC1" w14:textId="7B1F5526" w:rsidR="247A175A" w:rsidRPr="001105C6" w:rsidRDefault="247A175A" w:rsidP="757D52C6">
      <w:pPr>
        <w:tabs>
          <w:tab w:val="left" w:pos="3240"/>
        </w:tabs>
        <w:rPr>
          <w:b/>
        </w:rPr>
      </w:pPr>
      <w:r w:rsidRPr="001105C6">
        <w:rPr>
          <w:rFonts w:eastAsia="Times New Roman" w:cs="Times New Roman"/>
          <w:b/>
          <w:szCs w:val="24"/>
        </w:rPr>
        <w:t>Priorización y Planificación:</w:t>
      </w:r>
    </w:p>
    <w:p w14:paraId="7550B051" w14:textId="2B9AFC44" w:rsidR="247A175A" w:rsidRDefault="247A175A" w:rsidP="757D52C6">
      <w:pPr>
        <w:tabs>
          <w:tab w:val="left" w:pos="3240"/>
        </w:tabs>
      </w:pPr>
      <w:r w:rsidRPr="757D52C6">
        <w:rPr>
          <w:rFonts w:eastAsia="Times New Roman" w:cs="Times New Roman"/>
          <w:szCs w:val="24"/>
        </w:rPr>
        <w:t>Las historias de usuario permiten priorizar las características del software. Los usuarios o representantes del negocio pueden asignar prioridades a cada historia, lo que ayuda al equipo de desarrollo a determinar qué funcionalidades implementar primero.</w:t>
      </w:r>
    </w:p>
    <w:p w14:paraId="111F23D0" w14:textId="5724BA78" w:rsidR="247A175A" w:rsidRPr="001105C6" w:rsidRDefault="247A175A" w:rsidP="757D52C6">
      <w:pPr>
        <w:tabs>
          <w:tab w:val="left" w:pos="3240"/>
        </w:tabs>
        <w:rPr>
          <w:b/>
        </w:rPr>
      </w:pPr>
      <w:r w:rsidRPr="001105C6">
        <w:rPr>
          <w:rFonts w:eastAsia="Times New Roman" w:cs="Times New Roman"/>
          <w:b/>
          <w:szCs w:val="24"/>
        </w:rPr>
        <w:t>Estimación de Esfuerzo:</w:t>
      </w:r>
    </w:p>
    <w:p w14:paraId="44F8866F" w14:textId="61EF62E5" w:rsidR="247A175A" w:rsidRDefault="247A175A" w:rsidP="757D52C6">
      <w:pPr>
        <w:tabs>
          <w:tab w:val="left" w:pos="3240"/>
        </w:tabs>
      </w:pPr>
      <w:r w:rsidRPr="757D52C6">
        <w:rPr>
          <w:rFonts w:eastAsia="Times New Roman" w:cs="Times New Roman"/>
          <w:szCs w:val="24"/>
        </w:rPr>
        <w:lastRenderedPageBreak/>
        <w:t xml:space="preserve">Cada historia de usuario puede estimarse en términos de tiempo y recursos necesarios para su implementación. Esta estimación es </w:t>
      </w:r>
      <w:r w:rsidR="006E6E7E">
        <w:rPr>
          <w:rFonts w:eastAsia="Times New Roman" w:cs="Times New Roman"/>
          <w:szCs w:val="24"/>
        </w:rPr>
        <w:t>necesaria</w:t>
      </w:r>
      <w:r w:rsidRPr="757D52C6">
        <w:rPr>
          <w:rFonts w:eastAsia="Times New Roman" w:cs="Times New Roman"/>
          <w:szCs w:val="24"/>
        </w:rPr>
        <w:t xml:space="preserve"> para la planificación y asignación de tareas en el equipo.</w:t>
      </w:r>
    </w:p>
    <w:p w14:paraId="11B94E93" w14:textId="5DE57480" w:rsidR="247A175A" w:rsidRPr="001105C6" w:rsidRDefault="247A175A" w:rsidP="757D52C6">
      <w:pPr>
        <w:tabs>
          <w:tab w:val="left" w:pos="3240"/>
        </w:tabs>
        <w:rPr>
          <w:b/>
        </w:rPr>
      </w:pPr>
      <w:r w:rsidRPr="001105C6">
        <w:rPr>
          <w:rFonts w:eastAsia="Times New Roman" w:cs="Times New Roman"/>
          <w:b/>
          <w:szCs w:val="24"/>
        </w:rPr>
        <w:t>Seguimiento del Progreso:</w:t>
      </w:r>
    </w:p>
    <w:p w14:paraId="5BACEC4F" w14:textId="4D2D72B1" w:rsidR="247A175A" w:rsidRDefault="247A175A" w:rsidP="757D52C6">
      <w:pPr>
        <w:tabs>
          <w:tab w:val="left" w:pos="3240"/>
        </w:tabs>
      </w:pPr>
      <w:r w:rsidRPr="757D52C6">
        <w:rPr>
          <w:rFonts w:eastAsia="Times New Roman" w:cs="Times New Roman"/>
          <w:szCs w:val="24"/>
        </w:rPr>
        <w:t>Las historias de usuario permiten un seguimiento detallado del progreso del proyecto. El equipo de desarrollo puede marcar cada historia a medida que se completa, lo que proporciona una vista clara de lo logrado y lo pendiente.</w:t>
      </w:r>
    </w:p>
    <w:p w14:paraId="67CEA56B" w14:textId="4DBEA316" w:rsidR="247A175A" w:rsidRPr="001105C6" w:rsidRDefault="247A175A" w:rsidP="757D52C6">
      <w:pPr>
        <w:tabs>
          <w:tab w:val="left" w:pos="3240"/>
        </w:tabs>
        <w:rPr>
          <w:b/>
        </w:rPr>
      </w:pPr>
      <w:r w:rsidRPr="001105C6">
        <w:rPr>
          <w:rFonts w:eastAsia="Times New Roman" w:cs="Times New Roman"/>
          <w:b/>
          <w:szCs w:val="24"/>
        </w:rPr>
        <w:t>Flexibilidad y Adaptación:</w:t>
      </w:r>
    </w:p>
    <w:p w14:paraId="67546281" w14:textId="4342B52A" w:rsidR="247A175A" w:rsidRDefault="247A175A" w:rsidP="757D52C6">
      <w:pPr>
        <w:tabs>
          <w:tab w:val="left" w:pos="3240"/>
        </w:tabs>
      </w:pPr>
      <w:r w:rsidRPr="757D52C6">
        <w:rPr>
          <w:rFonts w:eastAsia="Times New Roman" w:cs="Times New Roman"/>
          <w:szCs w:val="24"/>
        </w:rPr>
        <w:t>Las historias de usuario fomentan la flexibilidad. Los requisitos pueden cambiar a medida que el proyecto avanza, y las historias de usuario permiten una adaptación ágil a estas modificaciones.</w:t>
      </w:r>
    </w:p>
    <w:p w14:paraId="1B54223F" w14:textId="791AC9BF" w:rsidR="247A175A" w:rsidRPr="001105C6" w:rsidRDefault="247A175A" w:rsidP="757D52C6">
      <w:pPr>
        <w:tabs>
          <w:tab w:val="left" w:pos="3240"/>
        </w:tabs>
        <w:rPr>
          <w:b/>
        </w:rPr>
      </w:pPr>
      <w:r w:rsidRPr="001105C6">
        <w:rPr>
          <w:rFonts w:eastAsia="Times New Roman" w:cs="Times New Roman"/>
          <w:b/>
          <w:szCs w:val="24"/>
        </w:rPr>
        <w:t>Utilización en XP:</w:t>
      </w:r>
    </w:p>
    <w:p w14:paraId="1C25984A" w14:textId="777D8AC9" w:rsidR="247A175A" w:rsidRDefault="001105C6" w:rsidP="757D52C6">
      <w:pPr>
        <w:tabs>
          <w:tab w:val="left" w:pos="3240"/>
        </w:tabs>
      </w:pPr>
      <w:r>
        <w:rPr>
          <w:rFonts w:eastAsia="Times New Roman" w:cs="Times New Roman"/>
          <w:szCs w:val="24"/>
        </w:rPr>
        <w:t>E</w:t>
      </w:r>
      <w:r w:rsidR="247A175A" w:rsidRPr="757D52C6">
        <w:rPr>
          <w:rFonts w:eastAsia="Times New Roman" w:cs="Times New Roman"/>
          <w:szCs w:val="24"/>
        </w:rPr>
        <w:t>l proceso de trabajo con historias de usuario generalmente involucra los siguientes pasos:</w:t>
      </w:r>
    </w:p>
    <w:p w14:paraId="3F2FD3BD" w14:textId="0561F429" w:rsidR="247A175A" w:rsidRDefault="247A175A" w:rsidP="00216DEA">
      <w:pPr>
        <w:pStyle w:val="Prrafodelista"/>
        <w:numPr>
          <w:ilvl w:val="0"/>
          <w:numId w:val="57"/>
        </w:numPr>
        <w:tabs>
          <w:tab w:val="left" w:pos="3240"/>
        </w:tabs>
      </w:pPr>
      <w:r w:rsidRPr="001105C6">
        <w:rPr>
          <w:rFonts w:eastAsia="Times New Roman" w:cs="Times New Roman"/>
          <w:b/>
          <w:szCs w:val="24"/>
        </w:rPr>
        <w:t>Captura de Historias de Usuario:</w:t>
      </w:r>
      <w:r w:rsidR="001105C6">
        <w:t xml:space="preserve"> </w:t>
      </w:r>
      <w:r w:rsidRPr="757D52C6">
        <w:rPr>
          <w:rFonts w:eastAsia="Times New Roman" w:cs="Times New Roman"/>
          <w:szCs w:val="24"/>
        </w:rPr>
        <w:t>Los usuarios o representantes del negocio proporcionan historias de usuario al equipo de desarrollo. Estas historias deben ser claras y concisas, centradas en la funcionalidad que se desea.</w:t>
      </w:r>
    </w:p>
    <w:p w14:paraId="3C21C3B5" w14:textId="2525FFD0" w:rsidR="247A175A" w:rsidRDefault="247A175A" w:rsidP="00216DEA">
      <w:pPr>
        <w:pStyle w:val="Prrafodelista"/>
        <w:numPr>
          <w:ilvl w:val="0"/>
          <w:numId w:val="57"/>
        </w:numPr>
        <w:tabs>
          <w:tab w:val="left" w:pos="3240"/>
        </w:tabs>
      </w:pPr>
      <w:r w:rsidRPr="001105C6">
        <w:rPr>
          <w:rFonts w:eastAsia="Times New Roman" w:cs="Times New Roman"/>
          <w:b/>
          <w:szCs w:val="24"/>
        </w:rPr>
        <w:t>Priorización:</w:t>
      </w:r>
      <w:r w:rsidR="001105C6">
        <w:t xml:space="preserve"> </w:t>
      </w:r>
      <w:r w:rsidRPr="757D52C6">
        <w:rPr>
          <w:rFonts w:eastAsia="Times New Roman" w:cs="Times New Roman"/>
          <w:szCs w:val="24"/>
        </w:rPr>
        <w:t xml:space="preserve">El equipo y los </w:t>
      </w:r>
      <w:proofErr w:type="spellStart"/>
      <w:r w:rsidRPr="757D52C6">
        <w:rPr>
          <w:rFonts w:eastAsia="Times New Roman" w:cs="Times New Roman"/>
          <w:szCs w:val="24"/>
        </w:rPr>
        <w:t>stakeholders</w:t>
      </w:r>
      <w:proofErr w:type="spellEnd"/>
      <w:r w:rsidRPr="757D52C6">
        <w:rPr>
          <w:rFonts w:eastAsia="Times New Roman" w:cs="Times New Roman"/>
          <w:szCs w:val="24"/>
        </w:rPr>
        <w:t xml:space="preserve"> priorizan las historias de usuario según su importancia y valor para el usuario.</w:t>
      </w:r>
    </w:p>
    <w:p w14:paraId="5DBD2F0A" w14:textId="01BAD193" w:rsidR="247A175A" w:rsidRDefault="247A175A" w:rsidP="00216DEA">
      <w:pPr>
        <w:pStyle w:val="Prrafodelista"/>
        <w:numPr>
          <w:ilvl w:val="0"/>
          <w:numId w:val="57"/>
        </w:numPr>
        <w:tabs>
          <w:tab w:val="left" w:pos="3240"/>
        </w:tabs>
      </w:pPr>
      <w:r w:rsidRPr="001105C6">
        <w:rPr>
          <w:rFonts w:eastAsia="Times New Roman" w:cs="Times New Roman"/>
          <w:b/>
          <w:szCs w:val="24"/>
        </w:rPr>
        <w:t>Estimación</w:t>
      </w:r>
      <w:r w:rsidRPr="757D52C6">
        <w:rPr>
          <w:rFonts w:eastAsia="Times New Roman" w:cs="Times New Roman"/>
          <w:szCs w:val="24"/>
        </w:rPr>
        <w:t>:</w:t>
      </w:r>
      <w:r w:rsidR="001105C6">
        <w:t xml:space="preserve"> </w:t>
      </w:r>
      <w:r w:rsidRPr="757D52C6">
        <w:rPr>
          <w:rFonts w:eastAsia="Times New Roman" w:cs="Times New Roman"/>
          <w:szCs w:val="24"/>
        </w:rPr>
        <w:t>El equipo de desarrollo estima el esfuerzo necesario para implementar cada historia. Esto puede incluir la definición de las tareas específicas requeridas.</w:t>
      </w:r>
    </w:p>
    <w:p w14:paraId="4398E34B" w14:textId="601E29B4" w:rsidR="247A175A" w:rsidRDefault="247A175A" w:rsidP="00216DEA">
      <w:pPr>
        <w:pStyle w:val="Prrafodelista"/>
        <w:numPr>
          <w:ilvl w:val="0"/>
          <w:numId w:val="57"/>
        </w:numPr>
        <w:tabs>
          <w:tab w:val="left" w:pos="3240"/>
        </w:tabs>
      </w:pPr>
      <w:r w:rsidRPr="001105C6">
        <w:rPr>
          <w:rFonts w:eastAsia="Times New Roman" w:cs="Times New Roman"/>
          <w:b/>
          <w:szCs w:val="24"/>
        </w:rPr>
        <w:t>Implementación:</w:t>
      </w:r>
      <w:r w:rsidR="001105C6">
        <w:t xml:space="preserve"> </w:t>
      </w:r>
      <w:r w:rsidRPr="757D52C6">
        <w:rPr>
          <w:rFonts w:eastAsia="Times New Roman" w:cs="Times New Roman"/>
          <w:szCs w:val="24"/>
        </w:rPr>
        <w:t>El equipo trabaja en la implementación de las historias de usuario en ciclos de desarrollo iterativos y cortos.</w:t>
      </w:r>
    </w:p>
    <w:p w14:paraId="31261AE6" w14:textId="030C0DE8" w:rsidR="247A175A" w:rsidRDefault="247A175A" w:rsidP="00216DEA">
      <w:pPr>
        <w:pStyle w:val="Prrafodelista"/>
        <w:numPr>
          <w:ilvl w:val="0"/>
          <w:numId w:val="57"/>
        </w:numPr>
        <w:tabs>
          <w:tab w:val="left" w:pos="3240"/>
        </w:tabs>
      </w:pPr>
      <w:r w:rsidRPr="001105C6">
        <w:rPr>
          <w:rFonts w:eastAsia="Times New Roman" w:cs="Times New Roman"/>
          <w:b/>
          <w:szCs w:val="24"/>
        </w:rPr>
        <w:t>Pruebas y Validación:</w:t>
      </w:r>
      <w:r w:rsidR="001105C6">
        <w:t xml:space="preserve"> </w:t>
      </w:r>
      <w:r w:rsidRPr="757D52C6">
        <w:rPr>
          <w:rFonts w:eastAsia="Times New Roman" w:cs="Times New Roman"/>
          <w:szCs w:val="24"/>
        </w:rPr>
        <w:t>Cada historia de usuario se somete a pruebas para asegurarse de que cumple con los requisitos y expectativas del usuario.</w:t>
      </w:r>
    </w:p>
    <w:p w14:paraId="27C3D34D" w14:textId="0A1E6280" w:rsidR="247A175A" w:rsidRDefault="247A175A" w:rsidP="00216DEA">
      <w:pPr>
        <w:pStyle w:val="Prrafodelista"/>
        <w:numPr>
          <w:ilvl w:val="0"/>
          <w:numId w:val="57"/>
        </w:numPr>
        <w:tabs>
          <w:tab w:val="left" w:pos="3240"/>
        </w:tabs>
      </w:pPr>
      <w:r w:rsidRPr="001105C6">
        <w:rPr>
          <w:rFonts w:eastAsia="Times New Roman" w:cs="Times New Roman"/>
          <w:b/>
          <w:szCs w:val="24"/>
        </w:rPr>
        <w:t>Entrega Incremental:</w:t>
      </w:r>
      <w:r w:rsidR="001105C6">
        <w:t xml:space="preserve"> </w:t>
      </w:r>
      <w:r w:rsidRPr="757D52C6">
        <w:rPr>
          <w:rFonts w:eastAsia="Times New Roman" w:cs="Times New Roman"/>
          <w:szCs w:val="24"/>
        </w:rPr>
        <w:t>Las historias de usuario completadas se entregan al usuario final de forma incremental, lo que permite la obtención de retroalimentación temprana.</w:t>
      </w:r>
    </w:p>
    <w:p w14:paraId="24C72419" w14:textId="35B5B5BB" w:rsidR="58C1DD3F" w:rsidRDefault="58C1DD3F" w:rsidP="167CAFAE">
      <w:pPr>
        <w:tabs>
          <w:tab w:val="left" w:pos="3240"/>
        </w:tabs>
      </w:pPr>
      <w:r w:rsidRPr="167CAFAE">
        <w:rPr>
          <w:rFonts w:eastAsia="Times New Roman" w:cs="Times New Roman"/>
          <w:szCs w:val="24"/>
        </w:rPr>
        <w:t xml:space="preserve"> </w:t>
      </w:r>
    </w:p>
    <w:p w14:paraId="1B56BA9F" w14:textId="4EAEB4E2" w:rsidR="007E74E2" w:rsidRPr="00273C3F" w:rsidRDefault="007E74E2" w:rsidP="00E00A30">
      <w:pPr>
        <w:pStyle w:val="Ttulo3"/>
        <w:rPr>
          <w:rFonts w:cs="Times New Roman"/>
          <w:b/>
          <w:bCs/>
        </w:rPr>
      </w:pPr>
      <w:bookmarkStart w:id="279" w:name="_Toc148894730"/>
      <w:bookmarkStart w:id="280" w:name="_Toc148993439"/>
      <w:bookmarkStart w:id="281" w:name="_Toc149501236"/>
      <w:bookmarkStart w:id="282" w:name="_Toc149576105"/>
      <w:bookmarkStart w:id="283" w:name="_Toc150181516"/>
      <w:bookmarkStart w:id="284" w:name="_Toc150390655"/>
      <w:bookmarkStart w:id="285" w:name="_Toc150418239"/>
      <w:bookmarkStart w:id="286" w:name="_Toc151981461"/>
      <w:bookmarkStart w:id="287" w:name="_Toc151935509"/>
      <w:r w:rsidRPr="00E00A30">
        <w:rPr>
          <w:b/>
        </w:rPr>
        <w:t>3.</w:t>
      </w:r>
      <w:r w:rsidR="001105C6" w:rsidRPr="00E00A30">
        <w:rPr>
          <w:b/>
          <w:bCs/>
        </w:rPr>
        <w:t>1.5</w:t>
      </w:r>
      <w:r w:rsidRPr="00E00A30">
        <w:rPr>
          <w:b/>
        </w:rPr>
        <w:t xml:space="preserve"> ¿Cómo </w:t>
      </w:r>
      <w:r w:rsidR="00007AD4" w:rsidRPr="00273C3F">
        <w:rPr>
          <w:rFonts w:cs="Times New Roman"/>
          <w:b/>
          <w:bCs/>
        </w:rPr>
        <w:t xml:space="preserve">utilizar esta metodología en este </w:t>
      </w:r>
      <w:r w:rsidRPr="00273C3F">
        <w:rPr>
          <w:rFonts w:cs="Times New Roman"/>
          <w:b/>
          <w:bCs/>
        </w:rPr>
        <w:t>trabajo?</w:t>
      </w:r>
      <w:bookmarkEnd w:id="279"/>
      <w:bookmarkEnd w:id="280"/>
      <w:bookmarkEnd w:id="281"/>
      <w:bookmarkEnd w:id="282"/>
      <w:bookmarkEnd w:id="283"/>
      <w:bookmarkEnd w:id="284"/>
      <w:bookmarkEnd w:id="285"/>
      <w:bookmarkEnd w:id="286"/>
      <w:bookmarkEnd w:id="287"/>
    </w:p>
    <w:p w14:paraId="768C10C1" w14:textId="0783FD51" w:rsidR="00B6668C" w:rsidRPr="00B6668C" w:rsidRDefault="002313AA" w:rsidP="00B6668C">
      <w:pPr>
        <w:rPr>
          <w:rFonts w:cs="Times New Roman"/>
          <w:szCs w:val="24"/>
        </w:rPr>
      </w:pPr>
      <w:r>
        <w:rPr>
          <w:rFonts w:cs="Times New Roman"/>
          <w:szCs w:val="24"/>
        </w:rPr>
        <w:t xml:space="preserve">El siguiente fragmento del documento </w:t>
      </w:r>
      <w:r w:rsidR="00EA7CAF">
        <w:rPr>
          <w:rFonts w:cs="Times New Roman"/>
          <w:szCs w:val="24"/>
        </w:rPr>
        <w:t xml:space="preserve">describe la manera en la que se </w:t>
      </w:r>
      <w:r w:rsidR="00542E9D">
        <w:rPr>
          <w:rFonts w:cs="Times New Roman"/>
          <w:szCs w:val="24"/>
        </w:rPr>
        <w:t xml:space="preserve">implementa la metodología XP </w:t>
      </w:r>
      <w:r w:rsidR="003123CB">
        <w:rPr>
          <w:rFonts w:cs="Times New Roman"/>
          <w:szCs w:val="24"/>
        </w:rPr>
        <w:t xml:space="preserve">con la propuesta planteada </w:t>
      </w:r>
      <w:r w:rsidR="00FC45FB">
        <w:rPr>
          <w:rFonts w:cs="Times New Roman"/>
          <w:szCs w:val="24"/>
        </w:rPr>
        <w:t>Kv-</w:t>
      </w:r>
      <w:proofErr w:type="spellStart"/>
      <w:r w:rsidR="00FC45FB">
        <w:rPr>
          <w:rFonts w:cs="Times New Roman"/>
          <w:szCs w:val="24"/>
        </w:rPr>
        <w:t>wims</w:t>
      </w:r>
      <w:proofErr w:type="spellEnd"/>
      <w:r w:rsidR="00315E84">
        <w:rPr>
          <w:rFonts w:cs="Times New Roman"/>
          <w:szCs w:val="24"/>
        </w:rPr>
        <w:t xml:space="preserve"> </w:t>
      </w:r>
      <w:r w:rsidR="00CE2B25">
        <w:rPr>
          <w:rFonts w:cs="Times New Roman"/>
          <w:szCs w:val="24"/>
        </w:rPr>
        <w:t xml:space="preserve">y las principales </w:t>
      </w:r>
      <w:r w:rsidR="0066074B">
        <w:rPr>
          <w:rFonts w:cs="Times New Roman"/>
          <w:szCs w:val="24"/>
        </w:rPr>
        <w:t>funcionalidades detectadas</w:t>
      </w:r>
      <w:r w:rsidR="00751234">
        <w:rPr>
          <w:rFonts w:cs="Times New Roman"/>
          <w:szCs w:val="24"/>
        </w:rPr>
        <w:t>.</w:t>
      </w:r>
    </w:p>
    <w:p w14:paraId="50FA0EEE" w14:textId="77777777" w:rsidR="0000738D" w:rsidRDefault="00250115" w:rsidP="00B6668C">
      <w:pPr>
        <w:rPr>
          <w:rFonts w:cs="Times New Roman"/>
          <w:szCs w:val="24"/>
        </w:rPr>
      </w:pPr>
      <w:r>
        <w:rPr>
          <w:rFonts w:cs="Times New Roman"/>
          <w:szCs w:val="24"/>
        </w:rPr>
        <w:t xml:space="preserve">Al tratarse de un sistema que permita </w:t>
      </w:r>
      <w:r w:rsidR="003564B0">
        <w:rPr>
          <w:rFonts w:cs="Times New Roman"/>
          <w:szCs w:val="24"/>
        </w:rPr>
        <w:t xml:space="preserve">resolver una necesidad particular </w:t>
      </w:r>
      <w:r w:rsidR="00A02054">
        <w:rPr>
          <w:rFonts w:cs="Times New Roman"/>
          <w:szCs w:val="24"/>
        </w:rPr>
        <w:t xml:space="preserve">como lo es la gestión de almacén e inventario, es importante obtener </w:t>
      </w:r>
      <w:r w:rsidR="0018573B">
        <w:rPr>
          <w:rFonts w:cs="Times New Roman"/>
          <w:szCs w:val="24"/>
        </w:rPr>
        <w:t xml:space="preserve">exactamente cuáles serían las principales tareas </w:t>
      </w:r>
      <w:r w:rsidR="00436ECA">
        <w:rPr>
          <w:rFonts w:cs="Times New Roman"/>
          <w:szCs w:val="24"/>
        </w:rPr>
        <w:t>para</w:t>
      </w:r>
      <w:r w:rsidR="0018573B">
        <w:rPr>
          <w:rFonts w:cs="Times New Roman"/>
          <w:szCs w:val="24"/>
        </w:rPr>
        <w:t xml:space="preserve"> resolver </w:t>
      </w:r>
      <w:r w:rsidR="0019545A">
        <w:rPr>
          <w:rFonts w:cs="Times New Roman"/>
          <w:szCs w:val="24"/>
        </w:rPr>
        <w:t xml:space="preserve">por parte de los usuarios que van a adquirir el sistema y es entonces cuando </w:t>
      </w:r>
      <w:r w:rsidR="008A66F0">
        <w:rPr>
          <w:rFonts w:cs="Times New Roman"/>
          <w:szCs w:val="24"/>
        </w:rPr>
        <w:t xml:space="preserve">la metodología tiene su primera etapa de </w:t>
      </w:r>
      <w:r w:rsidR="00C5053A">
        <w:rPr>
          <w:rFonts w:cs="Times New Roman"/>
          <w:szCs w:val="24"/>
        </w:rPr>
        <w:t xml:space="preserve">implementación </w:t>
      </w:r>
      <w:r w:rsidR="00047B0A">
        <w:rPr>
          <w:rFonts w:cs="Times New Roman"/>
          <w:szCs w:val="24"/>
        </w:rPr>
        <w:t>mediante el uso de historias de usuario</w:t>
      </w:r>
      <w:r w:rsidR="00C5053A">
        <w:rPr>
          <w:rFonts w:cs="Times New Roman"/>
          <w:szCs w:val="24"/>
        </w:rPr>
        <w:t xml:space="preserve"> </w:t>
      </w:r>
      <w:r w:rsidR="002D299C">
        <w:rPr>
          <w:rFonts w:cs="Times New Roman"/>
          <w:szCs w:val="24"/>
        </w:rPr>
        <w:t xml:space="preserve">y las tarjetas CRC. </w:t>
      </w:r>
    </w:p>
    <w:p w14:paraId="4515D848" w14:textId="03AE4E2F" w:rsidR="003C132A" w:rsidRDefault="00EB5126" w:rsidP="00B6668C">
      <w:pPr>
        <w:rPr>
          <w:rFonts w:cs="Times New Roman"/>
          <w:szCs w:val="24"/>
        </w:rPr>
      </w:pPr>
      <w:r>
        <w:rPr>
          <w:rFonts w:cs="Times New Roman"/>
          <w:szCs w:val="24"/>
        </w:rPr>
        <w:t>Analizando y obteniendo las</w:t>
      </w:r>
      <w:r w:rsidR="00532483">
        <w:rPr>
          <w:rFonts w:cs="Times New Roman"/>
          <w:szCs w:val="24"/>
        </w:rPr>
        <w:t xml:space="preserve"> </w:t>
      </w:r>
      <w:r w:rsidR="00F253AD">
        <w:rPr>
          <w:rFonts w:cs="Times New Roman"/>
          <w:szCs w:val="24"/>
        </w:rPr>
        <w:t xml:space="preserve">Historias de Usuario </w:t>
      </w:r>
      <w:r w:rsidR="00532483">
        <w:rPr>
          <w:rFonts w:cs="Times New Roman"/>
          <w:szCs w:val="24"/>
        </w:rPr>
        <w:t>se tendrá el primer acercamiento</w:t>
      </w:r>
      <w:r w:rsidR="00F253AD">
        <w:rPr>
          <w:rFonts w:cs="Times New Roman"/>
          <w:szCs w:val="24"/>
        </w:rPr>
        <w:t xml:space="preserve"> </w:t>
      </w:r>
      <w:r w:rsidR="00532483">
        <w:rPr>
          <w:rFonts w:cs="Times New Roman"/>
          <w:szCs w:val="24"/>
        </w:rPr>
        <w:t>a</w:t>
      </w:r>
      <w:r w:rsidR="00F253AD">
        <w:rPr>
          <w:rFonts w:cs="Times New Roman"/>
          <w:szCs w:val="24"/>
        </w:rPr>
        <w:t xml:space="preserve"> </w:t>
      </w:r>
      <w:r w:rsidR="00C739DE">
        <w:rPr>
          <w:rFonts w:cs="Times New Roman"/>
          <w:szCs w:val="24"/>
        </w:rPr>
        <w:t xml:space="preserve">las necesidades específicas del cliente pues mediante una descripción detallada de lo que desea implementar se obtendrá la funcionalidad del sistema </w:t>
      </w:r>
      <w:r w:rsidR="00870224">
        <w:rPr>
          <w:rFonts w:cs="Times New Roman"/>
          <w:szCs w:val="24"/>
        </w:rPr>
        <w:t>o,</w:t>
      </w:r>
      <w:r w:rsidR="009C17D8">
        <w:rPr>
          <w:rFonts w:cs="Times New Roman"/>
          <w:szCs w:val="24"/>
        </w:rPr>
        <w:t xml:space="preserve"> en otras palabras, vamos a obtener los requerimientos que el usuario desea visualizar en la implementación del producto</w:t>
      </w:r>
      <w:r w:rsidR="00C739DE">
        <w:rPr>
          <w:rFonts w:cs="Times New Roman"/>
          <w:szCs w:val="24"/>
        </w:rPr>
        <w:t xml:space="preserve"> </w:t>
      </w:r>
      <w:r w:rsidR="003C132A">
        <w:rPr>
          <w:rFonts w:cs="Times New Roman"/>
          <w:szCs w:val="24"/>
        </w:rPr>
        <w:t>final.</w:t>
      </w:r>
    </w:p>
    <w:p w14:paraId="420B9490" w14:textId="77777777" w:rsidR="00637598" w:rsidRDefault="003C132A" w:rsidP="00637598">
      <w:pPr>
        <w:rPr>
          <w:rFonts w:cs="Times New Roman"/>
          <w:szCs w:val="24"/>
        </w:rPr>
      </w:pPr>
      <w:r>
        <w:rPr>
          <w:rFonts w:cs="Times New Roman"/>
          <w:szCs w:val="24"/>
        </w:rPr>
        <w:lastRenderedPageBreak/>
        <w:t>Por otra parte, las tarjetas CRC</w:t>
      </w:r>
      <w:r w:rsidR="00126828">
        <w:rPr>
          <w:rFonts w:cs="Times New Roman"/>
          <w:szCs w:val="24"/>
        </w:rPr>
        <w:t xml:space="preserve"> definen las funcionalidades del sistema desde la perspectiva del </w:t>
      </w:r>
      <w:r w:rsidR="000F7590">
        <w:rPr>
          <w:rFonts w:cs="Times New Roman"/>
          <w:szCs w:val="24"/>
        </w:rPr>
        <w:t>desarrollador</w:t>
      </w:r>
      <w:r w:rsidR="00126828">
        <w:rPr>
          <w:rFonts w:cs="Times New Roman"/>
          <w:szCs w:val="24"/>
        </w:rPr>
        <w:t xml:space="preserve"> y sirven como medio de comunicación con el cliente pues </w:t>
      </w:r>
      <w:r w:rsidR="00045676">
        <w:rPr>
          <w:rFonts w:cs="Times New Roman"/>
          <w:szCs w:val="24"/>
        </w:rPr>
        <w:t xml:space="preserve">al detallarse en ellas cuál será el funcionamiento de algún requisito obtenido de las historias de usuario, el cliente podrá brindar una retroalimentación </w:t>
      </w:r>
      <w:r w:rsidR="00730E2A">
        <w:rPr>
          <w:rFonts w:cs="Times New Roman"/>
          <w:szCs w:val="24"/>
        </w:rPr>
        <w:t xml:space="preserve">individual para cada </w:t>
      </w:r>
      <w:r w:rsidR="000F7590">
        <w:rPr>
          <w:rFonts w:cs="Times New Roman"/>
          <w:szCs w:val="24"/>
        </w:rPr>
        <w:t xml:space="preserve">funcionalidad y así los desarrolladores </w:t>
      </w:r>
      <w:r w:rsidR="00ED60A6">
        <w:rPr>
          <w:rFonts w:cs="Times New Roman"/>
          <w:szCs w:val="24"/>
        </w:rPr>
        <w:t xml:space="preserve">tendrán un control </w:t>
      </w:r>
      <w:r w:rsidR="00542620">
        <w:rPr>
          <w:rFonts w:cs="Times New Roman"/>
          <w:szCs w:val="24"/>
        </w:rPr>
        <w:t xml:space="preserve">de los cambios que deben </w:t>
      </w:r>
      <w:r w:rsidR="0074773E">
        <w:rPr>
          <w:rFonts w:cs="Times New Roman"/>
          <w:szCs w:val="24"/>
        </w:rPr>
        <w:t xml:space="preserve">realizarse </w:t>
      </w:r>
      <w:r w:rsidR="001A4465">
        <w:rPr>
          <w:rFonts w:cs="Times New Roman"/>
          <w:szCs w:val="24"/>
        </w:rPr>
        <w:t>al sistema.</w:t>
      </w:r>
      <w:bookmarkStart w:id="288" w:name="_Toc148894732"/>
      <w:bookmarkStart w:id="289" w:name="_Toc148981423"/>
      <w:bookmarkStart w:id="290" w:name="_Toc148993441"/>
      <w:bookmarkStart w:id="291" w:name="_Toc149501238"/>
      <w:bookmarkStart w:id="292" w:name="_Toc149576107"/>
      <w:bookmarkStart w:id="293" w:name="_Toc150181518"/>
      <w:bookmarkStart w:id="294" w:name="_Toc150390657"/>
      <w:bookmarkStart w:id="295" w:name="_Toc150418241"/>
    </w:p>
    <w:p w14:paraId="7962461C" w14:textId="77777777" w:rsidR="00C01BDB" w:rsidRDefault="00C01BDB" w:rsidP="003B5A0B">
      <w:pPr>
        <w:pStyle w:val="Ttulo2"/>
        <w:rPr>
          <w:rFonts w:ascii="Times New Roman" w:hAnsi="Times New Roman" w:cs="Times New Roman"/>
          <w:b/>
          <w:bCs/>
        </w:rPr>
      </w:pPr>
    </w:p>
    <w:p w14:paraId="504A6C8D" w14:textId="0E715371" w:rsidR="000907A6" w:rsidRPr="003B5A0B" w:rsidRDefault="00017EC6" w:rsidP="00E00A30">
      <w:pPr>
        <w:pStyle w:val="Ttulo3"/>
        <w:rPr>
          <w:rFonts w:cs="Times New Roman"/>
          <w:b/>
          <w:bCs/>
        </w:rPr>
      </w:pPr>
      <w:bookmarkStart w:id="296" w:name="_Toc151981462"/>
      <w:bookmarkStart w:id="297" w:name="_Toc151935510"/>
      <w:r w:rsidRPr="00E00A30">
        <w:rPr>
          <w:b/>
        </w:rPr>
        <w:t>3.</w:t>
      </w:r>
      <w:r w:rsidR="001105C6" w:rsidRPr="00E00A30">
        <w:rPr>
          <w:b/>
          <w:bCs/>
        </w:rPr>
        <w:t>1.6</w:t>
      </w:r>
      <w:r w:rsidRPr="00E00A30">
        <w:rPr>
          <w:b/>
        </w:rPr>
        <w:t xml:space="preserve"> Productos esperados</w:t>
      </w:r>
      <w:bookmarkEnd w:id="296"/>
      <w:bookmarkEnd w:id="297"/>
    </w:p>
    <w:p w14:paraId="13C44B00" w14:textId="77777777" w:rsidR="00452109" w:rsidRPr="00A94D00" w:rsidRDefault="00C7047A" w:rsidP="00452109">
      <w:pPr>
        <w:rPr>
          <w:rFonts w:eastAsia="Times New Roman" w:cs="Times New Roman"/>
          <w:b/>
          <w:szCs w:val="24"/>
        </w:rPr>
      </w:pPr>
      <w:r w:rsidRPr="00A94D00">
        <w:rPr>
          <w:rFonts w:eastAsia="Times New Roman" w:cs="Times New Roman"/>
          <w:b/>
          <w:szCs w:val="24"/>
        </w:rPr>
        <w:t>¿Qué se hará en TT1?</w:t>
      </w:r>
    </w:p>
    <w:p w14:paraId="59969A88" w14:textId="4626E923" w:rsidR="007510D7" w:rsidRDefault="00C43A80" w:rsidP="00452109">
      <w:pPr>
        <w:rPr>
          <w:rFonts w:eastAsia="Times New Roman" w:cs="Times New Roman"/>
          <w:szCs w:val="24"/>
        </w:rPr>
      </w:pPr>
      <w:r>
        <w:rPr>
          <w:rFonts w:eastAsia="Times New Roman" w:cs="Times New Roman"/>
          <w:szCs w:val="24"/>
        </w:rPr>
        <w:t xml:space="preserve">Durante </w:t>
      </w:r>
      <w:r w:rsidR="004A785B">
        <w:rPr>
          <w:rFonts w:eastAsia="Times New Roman" w:cs="Times New Roman"/>
          <w:szCs w:val="24"/>
        </w:rPr>
        <w:t xml:space="preserve">el desarrollo de Trabajo Terminal 1, se trabajaron aspectos teóricos y </w:t>
      </w:r>
      <w:r w:rsidR="000F1E15">
        <w:rPr>
          <w:rFonts w:eastAsia="Times New Roman" w:cs="Times New Roman"/>
          <w:szCs w:val="24"/>
        </w:rPr>
        <w:t>del</w:t>
      </w:r>
      <w:r w:rsidR="004A785B">
        <w:rPr>
          <w:rFonts w:eastAsia="Times New Roman" w:cs="Times New Roman"/>
          <w:szCs w:val="24"/>
        </w:rPr>
        <w:t xml:space="preserve"> diseño del sistema, </w:t>
      </w:r>
      <w:r w:rsidR="000F1E15">
        <w:rPr>
          <w:rFonts w:eastAsia="Times New Roman" w:cs="Times New Roman"/>
          <w:szCs w:val="24"/>
        </w:rPr>
        <w:t>por lo que</w:t>
      </w:r>
      <w:r w:rsidR="000A297F">
        <w:rPr>
          <w:rFonts w:eastAsia="Times New Roman" w:cs="Times New Roman"/>
          <w:szCs w:val="24"/>
        </w:rPr>
        <w:t>,</w:t>
      </w:r>
      <w:r w:rsidR="000F1E15">
        <w:rPr>
          <w:rFonts w:eastAsia="Times New Roman" w:cs="Times New Roman"/>
          <w:szCs w:val="24"/>
        </w:rPr>
        <w:t xml:space="preserve"> </w:t>
      </w:r>
      <w:r w:rsidR="00901CFD">
        <w:rPr>
          <w:rFonts w:eastAsia="Times New Roman" w:cs="Times New Roman"/>
          <w:szCs w:val="24"/>
        </w:rPr>
        <w:t xml:space="preserve">al finalizar este periodo, los productos </w:t>
      </w:r>
      <w:r w:rsidR="00F773A1">
        <w:rPr>
          <w:rFonts w:eastAsia="Times New Roman" w:cs="Times New Roman"/>
          <w:szCs w:val="24"/>
        </w:rPr>
        <w:t>esperados</w:t>
      </w:r>
      <w:r w:rsidR="004065FF">
        <w:rPr>
          <w:rFonts w:eastAsia="Times New Roman" w:cs="Times New Roman"/>
          <w:szCs w:val="24"/>
        </w:rPr>
        <w:t xml:space="preserve">, </w:t>
      </w:r>
      <w:r w:rsidR="00697F12">
        <w:rPr>
          <w:rFonts w:eastAsia="Times New Roman" w:cs="Times New Roman"/>
          <w:szCs w:val="24"/>
        </w:rPr>
        <w:t>salvo la presentación</w:t>
      </w:r>
      <w:r w:rsidR="004065FF">
        <w:rPr>
          <w:rFonts w:eastAsia="Times New Roman" w:cs="Times New Roman"/>
          <w:szCs w:val="24"/>
        </w:rPr>
        <w:t xml:space="preserve"> para la exposición del trabajo,</w:t>
      </w:r>
      <w:r w:rsidR="00F773A1">
        <w:rPr>
          <w:rFonts w:eastAsia="Times New Roman" w:cs="Times New Roman"/>
          <w:szCs w:val="24"/>
        </w:rPr>
        <w:t xml:space="preserve"> se encuentran dentro de este mismo documento</w:t>
      </w:r>
      <w:r w:rsidR="00697F12">
        <w:rPr>
          <w:rFonts w:eastAsia="Times New Roman" w:cs="Times New Roman"/>
          <w:szCs w:val="24"/>
        </w:rPr>
        <w:t xml:space="preserve"> técnico</w:t>
      </w:r>
      <w:r w:rsidR="007510D7">
        <w:rPr>
          <w:rFonts w:eastAsia="Times New Roman" w:cs="Times New Roman"/>
          <w:szCs w:val="24"/>
        </w:rPr>
        <w:t>, el cual, a grandes rasgos está conformado por:</w:t>
      </w:r>
    </w:p>
    <w:p w14:paraId="361CABE2" w14:textId="4D0DFA31" w:rsidR="00C43A80" w:rsidRDefault="007510D7" w:rsidP="007510D7">
      <w:pPr>
        <w:pStyle w:val="Prrafodelista"/>
        <w:numPr>
          <w:ilvl w:val="0"/>
          <w:numId w:val="59"/>
        </w:numPr>
        <w:rPr>
          <w:rFonts w:eastAsia="Times New Roman" w:cs="Times New Roman"/>
          <w:szCs w:val="24"/>
        </w:rPr>
      </w:pPr>
      <w:r>
        <w:rPr>
          <w:rFonts w:eastAsia="Times New Roman" w:cs="Times New Roman"/>
          <w:szCs w:val="24"/>
        </w:rPr>
        <w:t xml:space="preserve">Introducción a la problemática: </w:t>
      </w:r>
      <w:r w:rsidR="00116FB1" w:rsidRPr="007510D7">
        <w:rPr>
          <w:rFonts w:eastAsia="Times New Roman" w:cs="Times New Roman"/>
          <w:szCs w:val="24"/>
        </w:rPr>
        <w:t xml:space="preserve"> </w:t>
      </w:r>
      <w:r w:rsidR="00C66BE7">
        <w:rPr>
          <w:rFonts w:eastAsia="Times New Roman" w:cs="Times New Roman"/>
          <w:szCs w:val="24"/>
        </w:rPr>
        <w:t>En este capítulo se indaga sobre la problemática principal que se desea abordar en el diseño y futuro desarrollo del sistema.</w:t>
      </w:r>
    </w:p>
    <w:p w14:paraId="66B90A47" w14:textId="6BE3B257" w:rsidR="00EF013A" w:rsidRPr="007510D7" w:rsidRDefault="006D023C" w:rsidP="007510D7">
      <w:pPr>
        <w:pStyle w:val="Prrafodelista"/>
        <w:numPr>
          <w:ilvl w:val="0"/>
          <w:numId w:val="59"/>
        </w:numPr>
        <w:rPr>
          <w:rFonts w:eastAsia="Times New Roman" w:cs="Times New Roman"/>
          <w:szCs w:val="24"/>
        </w:rPr>
      </w:pPr>
      <w:r>
        <w:rPr>
          <w:rFonts w:eastAsia="Times New Roman" w:cs="Times New Roman"/>
          <w:szCs w:val="24"/>
        </w:rPr>
        <w:t>Estado del arte: Se realiz</w:t>
      </w:r>
      <w:r w:rsidR="006C5C9B">
        <w:rPr>
          <w:rFonts w:eastAsia="Times New Roman" w:cs="Times New Roman"/>
          <w:szCs w:val="24"/>
        </w:rPr>
        <w:t>a</w:t>
      </w:r>
      <w:r>
        <w:rPr>
          <w:rFonts w:eastAsia="Times New Roman" w:cs="Times New Roman"/>
          <w:szCs w:val="24"/>
        </w:rPr>
        <w:t xml:space="preserve"> un estudio </w:t>
      </w:r>
      <w:r w:rsidR="00A52EC5">
        <w:rPr>
          <w:rFonts w:eastAsia="Times New Roman" w:cs="Times New Roman"/>
          <w:szCs w:val="24"/>
        </w:rPr>
        <w:t xml:space="preserve">comparativo sobre las alternativas </w:t>
      </w:r>
      <w:r w:rsidR="00193407">
        <w:rPr>
          <w:rFonts w:eastAsia="Times New Roman" w:cs="Times New Roman"/>
          <w:szCs w:val="24"/>
        </w:rPr>
        <w:t>de sistemas existentes en el mercado los cuales son aplicables al problema descrito.</w:t>
      </w:r>
    </w:p>
    <w:p w14:paraId="15A84235" w14:textId="32CF3ED7" w:rsidR="00193407" w:rsidRPr="007510D7" w:rsidRDefault="00193407" w:rsidP="007510D7">
      <w:pPr>
        <w:pStyle w:val="Prrafodelista"/>
        <w:numPr>
          <w:ilvl w:val="0"/>
          <w:numId w:val="59"/>
        </w:numPr>
        <w:rPr>
          <w:rFonts w:eastAsia="Times New Roman" w:cs="Times New Roman"/>
          <w:szCs w:val="24"/>
        </w:rPr>
      </w:pPr>
      <w:r>
        <w:rPr>
          <w:rFonts w:eastAsia="Times New Roman" w:cs="Times New Roman"/>
          <w:szCs w:val="24"/>
        </w:rPr>
        <w:t xml:space="preserve">Marco teórico: </w:t>
      </w:r>
      <w:r w:rsidR="00D10739">
        <w:rPr>
          <w:rFonts w:eastAsia="Times New Roman" w:cs="Times New Roman"/>
          <w:szCs w:val="24"/>
        </w:rPr>
        <w:t>En es</w:t>
      </w:r>
      <w:r w:rsidR="006C0D1E">
        <w:rPr>
          <w:rFonts w:eastAsia="Times New Roman" w:cs="Times New Roman"/>
          <w:szCs w:val="24"/>
        </w:rPr>
        <w:t xml:space="preserve">te capítulo, se introduce al lector a los conceptos </w:t>
      </w:r>
      <w:r w:rsidR="001D0A64">
        <w:rPr>
          <w:rFonts w:eastAsia="Times New Roman" w:cs="Times New Roman"/>
          <w:szCs w:val="24"/>
        </w:rPr>
        <w:t>importantes</w:t>
      </w:r>
      <w:r w:rsidR="003E3228">
        <w:rPr>
          <w:rFonts w:eastAsia="Times New Roman" w:cs="Times New Roman"/>
          <w:szCs w:val="24"/>
        </w:rPr>
        <w:t xml:space="preserve"> </w:t>
      </w:r>
      <w:r w:rsidR="00014852">
        <w:rPr>
          <w:rFonts w:eastAsia="Times New Roman" w:cs="Times New Roman"/>
          <w:szCs w:val="24"/>
        </w:rPr>
        <w:t>que</w:t>
      </w:r>
      <w:r w:rsidR="0002343A">
        <w:rPr>
          <w:rFonts w:eastAsia="Times New Roman" w:cs="Times New Roman"/>
          <w:szCs w:val="24"/>
        </w:rPr>
        <w:t xml:space="preserve"> </w:t>
      </w:r>
      <w:r w:rsidR="001D0A64">
        <w:rPr>
          <w:rFonts w:eastAsia="Times New Roman" w:cs="Times New Roman"/>
          <w:szCs w:val="24"/>
        </w:rPr>
        <w:t xml:space="preserve">están directamente relacionados </w:t>
      </w:r>
      <w:r w:rsidR="00E74965">
        <w:rPr>
          <w:rFonts w:eastAsia="Times New Roman" w:cs="Times New Roman"/>
          <w:szCs w:val="24"/>
        </w:rPr>
        <w:t xml:space="preserve">con el diseño </w:t>
      </w:r>
      <w:r w:rsidR="00007DBD">
        <w:rPr>
          <w:rFonts w:eastAsia="Times New Roman" w:cs="Times New Roman"/>
          <w:szCs w:val="24"/>
        </w:rPr>
        <w:t>del sistema en capítulos subsecuentes.</w:t>
      </w:r>
    </w:p>
    <w:p w14:paraId="625D3D45" w14:textId="0449CED4" w:rsidR="00007DBD" w:rsidRPr="007510D7" w:rsidRDefault="00F64EB2" w:rsidP="007510D7">
      <w:pPr>
        <w:pStyle w:val="Prrafodelista"/>
        <w:numPr>
          <w:ilvl w:val="0"/>
          <w:numId w:val="59"/>
        </w:numPr>
        <w:rPr>
          <w:rFonts w:eastAsia="Times New Roman" w:cs="Times New Roman"/>
          <w:szCs w:val="24"/>
        </w:rPr>
      </w:pPr>
      <w:r>
        <w:rPr>
          <w:rFonts w:eastAsia="Times New Roman" w:cs="Times New Roman"/>
          <w:szCs w:val="24"/>
        </w:rPr>
        <w:t xml:space="preserve">Análisis </w:t>
      </w:r>
      <w:r w:rsidR="00B93C20">
        <w:rPr>
          <w:rFonts w:eastAsia="Times New Roman" w:cs="Times New Roman"/>
          <w:szCs w:val="24"/>
        </w:rPr>
        <w:t xml:space="preserve">del sistema: </w:t>
      </w:r>
      <w:r>
        <w:rPr>
          <w:rFonts w:eastAsia="Times New Roman" w:cs="Times New Roman"/>
          <w:szCs w:val="24"/>
        </w:rPr>
        <w:t>Se realiza un</w:t>
      </w:r>
      <w:r w:rsidR="00892880">
        <w:rPr>
          <w:rFonts w:eastAsia="Times New Roman" w:cs="Times New Roman"/>
          <w:szCs w:val="24"/>
        </w:rPr>
        <w:t xml:space="preserve">a serie de análisis elementales para </w:t>
      </w:r>
      <w:r w:rsidR="00161C7F">
        <w:rPr>
          <w:rFonts w:eastAsia="Times New Roman" w:cs="Times New Roman"/>
          <w:szCs w:val="24"/>
        </w:rPr>
        <w:t xml:space="preserve">determinar el camino de la futura implementación del sistema; entre ellos: </w:t>
      </w:r>
      <w:r w:rsidR="00CD0D23">
        <w:rPr>
          <w:rFonts w:eastAsia="Times New Roman" w:cs="Times New Roman"/>
          <w:szCs w:val="24"/>
        </w:rPr>
        <w:t xml:space="preserve">el </w:t>
      </w:r>
      <w:r w:rsidR="0085244E">
        <w:rPr>
          <w:rFonts w:eastAsia="Times New Roman" w:cs="Times New Roman"/>
          <w:szCs w:val="24"/>
        </w:rPr>
        <w:t>estudio</w:t>
      </w:r>
      <w:r w:rsidR="00CD0D23">
        <w:rPr>
          <w:rFonts w:eastAsia="Times New Roman" w:cs="Times New Roman"/>
          <w:szCs w:val="24"/>
        </w:rPr>
        <w:t xml:space="preserve"> de factibilidad, </w:t>
      </w:r>
      <w:r w:rsidR="00B405E1">
        <w:rPr>
          <w:rFonts w:eastAsia="Times New Roman" w:cs="Times New Roman"/>
          <w:szCs w:val="24"/>
        </w:rPr>
        <w:t xml:space="preserve">análisis de riesgos, </w:t>
      </w:r>
      <w:r w:rsidR="00C24206">
        <w:rPr>
          <w:rFonts w:eastAsia="Times New Roman" w:cs="Times New Roman"/>
          <w:szCs w:val="24"/>
        </w:rPr>
        <w:t xml:space="preserve">historias de usuario (para entender </w:t>
      </w:r>
      <w:r w:rsidR="00401A26">
        <w:rPr>
          <w:rFonts w:eastAsia="Times New Roman" w:cs="Times New Roman"/>
          <w:szCs w:val="24"/>
        </w:rPr>
        <w:t>el funcionamiento del sistema desde el punto de vista del usuario final</w:t>
      </w:r>
      <w:r w:rsidR="00C24206">
        <w:rPr>
          <w:rFonts w:eastAsia="Times New Roman" w:cs="Times New Roman"/>
          <w:szCs w:val="24"/>
        </w:rPr>
        <w:t>)</w:t>
      </w:r>
      <w:r w:rsidR="00401A26">
        <w:rPr>
          <w:rFonts w:eastAsia="Times New Roman" w:cs="Times New Roman"/>
          <w:szCs w:val="24"/>
        </w:rPr>
        <w:t xml:space="preserve">, </w:t>
      </w:r>
      <w:r w:rsidR="00E916DE">
        <w:rPr>
          <w:rFonts w:eastAsia="Times New Roman" w:cs="Times New Roman"/>
          <w:szCs w:val="24"/>
        </w:rPr>
        <w:t xml:space="preserve">y, </w:t>
      </w:r>
      <w:r w:rsidR="0072422D">
        <w:rPr>
          <w:rFonts w:eastAsia="Times New Roman" w:cs="Times New Roman"/>
          <w:szCs w:val="24"/>
        </w:rPr>
        <w:t>requerimientos de la base de datos</w:t>
      </w:r>
      <w:r w:rsidR="00263AE3">
        <w:rPr>
          <w:rFonts w:eastAsia="Times New Roman" w:cs="Times New Roman"/>
          <w:szCs w:val="24"/>
        </w:rPr>
        <w:t xml:space="preserve"> respecto a distintos aspectos.</w:t>
      </w:r>
    </w:p>
    <w:p w14:paraId="2128A90F" w14:textId="0677B014" w:rsidR="00263AE3" w:rsidRPr="007510D7" w:rsidRDefault="005568D2" w:rsidP="007510D7">
      <w:pPr>
        <w:pStyle w:val="Prrafodelista"/>
        <w:numPr>
          <w:ilvl w:val="0"/>
          <w:numId w:val="59"/>
        </w:numPr>
        <w:rPr>
          <w:rFonts w:eastAsia="Times New Roman" w:cs="Times New Roman"/>
          <w:szCs w:val="24"/>
        </w:rPr>
      </w:pPr>
      <w:r>
        <w:rPr>
          <w:rFonts w:eastAsia="Times New Roman" w:cs="Times New Roman"/>
          <w:szCs w:val="24"/>
        </w:rPr>
        <w:t xml:space="preserve">Diseño del sistema: En este capítulo, </w:t>
      </w:r>
      <w:r w:rsidR="00CA0E73">
        <w:rPr>
          <w:rFonts w:eastAsia="Times New Roman" w:cs="Times New Roman"/>
          <w:szCs w:val="24"/>
        </w:rPr>
        <w:t xml:space="preserve">se dan los primeros pasos </w:t>
      </w:r>
      <w:r w:rsidR="00C62E87">
        <w:rPr>
          <w:rFonts w:eastAsia="Times New Roman" w:cs="Times New Roman"/>
          <w:szCs w:val="24"/>
        </w:rPr>
        <w:t xml:space="preserve">respecto al apartado técnico del </w:t>
      </w:r>
      <w:r w:rsidR="00215A4E">
        <w:rPr>
          <w:rFonts w:eastAsia="Times New Roman" w:cs="Times New Roman"/>
          <w:szCs w:val="24"/>
        </w:rPr>
        <w:t xml:space="preserve">diseño </w:t>
      </w:r>
      <w:r w:rsidR="006D54EE">
        <w:rPr>
          <w:rFonts w:eastAsia="Times New Roman" w:cs="Times New Roman"/>
          <w:szCs w:val="24"/>
        </w:rPr>
        <w:t>del sistema</w:t>
      </w:r>
      <w:r w:rsidR="00C62E87">
        <w:rPr>
          <w:rFonts w:eastAsia="Times New Roman" w:cs="Times New Roman"/>
          <w:szCs w:val="24"/>
        </w:rPr>
        <w:t xml:space="preserve"> para su futura implementación</w:t>
      </w:r>
      <w:r w:rsidR="00AA5CB3">
        <w:rPr>
          <w:rFonts w:eastAsia="Times New Roman" w:cs="Times New Roman"/>
          <w:szCs w:val="24"/>
        </w:rPr>
        <w:t xml:space="preserve">, mediante tarjetas CRC </w:t>
      </w:r>
      <w:r w:rsidR="004251D4">
        <w:rPr>
          <w:rFonts w:eastAsia="Times New Roman" w:cs="Times New Roman"/>
          <w:szCs w:val="24"/>
        </w:rPr>
        <w:t xml:space="preserve">se describen </w:t>
      </w:r>
      <w:r w:rsidR="00D112FD">
        <w:rPr>
          <w:rFonts w:eastAsia="Times New Roman" w:cs="Times New Roman"/>
          <w:szCs w:val="24"/>
        </w:rPr>
        <w:t>l</w:t>
      </w:r>
      <w:r w:rsidR="00F44ED7">
        <w:rPr>
          <w:rFonts w:eastAsia="Times New Roman" w:cs="Times New Roman"/>
          <w:szCs w:val="24"/>
        </w:rPr>
        <w:t xml:space="preserve">as clases potenciales que </w:t>
      </w:r>
      <w:r w:rsidR="004251D4">
        <w:rPr>
          <w:rFonts w:eastAsia="Times New Roman" w:cs="Times New Roman"/>
          <w:szCs w:val="24"/>
        </w:rPr>
        <w:t xml:space="preserve">existirán </w:t>
      </w:r>
      <w:r w:rsidR="00F44ED7">
        <w:rPr>
          <w:rFonts w:eastAsia="Times New Roman" w:cs="Times New Roman"/>
          <w:szCs w:val="24"/>
        </w:rPr>
        <w:t>en el sistema, y, posteriormente,</w:t>
      </w:r>
      <w:r w:rsidR="004251D4">
        <w:rPr>
          <w:rFonts w:eastAsia="Times New Roman" w:cs="Times New Roman"/>
          <w:szCs w:val="24"/>
        </w:rPr>
        <w:t xml:space="preserve"> se muestra</w:t>
      </w:r>
      <w:r w:rsidR="00CF2191">
        <w:rPr>
          <w:rFonts w:eastAsia="Times New Roman" w:cs="Times New Roman"/>
          <w:szCs w:val="24"/>
        </w:rPr>
        <w:t xml:space="preserve">n varios diagramas UML </w:t>
      </w:r>
      <w:r w:rsidR="00DB7792">
        <w:rPr>
          <w:rFonts w:eastAsia="Times New Roman" w:cs="Times New Roman"/>
          <w:szCs w:val="24"/>
        </w:rPr>
        <w:t xml:space="preserve">que aportan a la documentación </w:t>
      </w:r>
      <w:r w:rsidR="00E03E78">
        <w:rPr>
          <w:rFonts w:eastAsia="Times New Roman" w:cs="Times New Roman"/>
          <w:szCs w:val="24"/>
        </w:rPr>
        <w:t>y futuro desarrollo iterativo del proyecto.</w:t>
      </w:r>
    </w:p>
    <w:p w14:paraId="07710AD5" w14:textId="3AC6D86B" w:rsidR="00E03E78" w:rsidRPr="007510D7" w:rsidRDefault="00E03E78" w:rsidP="007510D7">
      <w:pPr>
        <w:pStyle w:val="Prrafodelista"/>
        <w:numPr>
          <w:ilvl w:val="0"/>
          <w:numId w:val="59"/>
        </w:numPr>
        <w:rPr>
          <w:rFonts w:eastAsia="Times New Roman" w:cs="Times New Roman"/>
          <w:szCs w:val="24"/>
        </w:rPr>
      </w:pPr>
      <w:r>
        <w:rPr>
          <w:rFonts w:eastAsia="Times New Roman" w:cs="Times New Roman"/>
          <w:szCs w:val="24"/>
        </w:rPr>
        <w:t xml:space="preserve">Anexos: Por último, se </w:t>
      </w:r>
      <w:r w:rsidR="000D0F03">
        <w:rPr>
          <w:rFonts w:eastAsia="Times New Roman" w:cs="Times New Roman"/>
          <w:szCs w:val="24"/>
        </w:rPr>
        <w:t>agregan ciertas notas e información</w:t>
      </w:r>
      <w:r w:rsidR="00443564">
        <w:rPr>
          <w:rFonts w:eastAsia="Times New Roman" w:cs="Times New Roman"/>
          <w:szCs w:val="24"/>
        </w:rPr>
        <w:t xml:space="preserve"> extra</w:t>
      </w:r>
      <w:r w:rsidR="00717612">
        <w:rPr>
          <w:rFonts w:eastAsia="Times New Roman" w:cs="Times New Roman"/>
          <w:szCs w:val="24"/>
        </w:rPr>
        <w:t xml:space="preserve"> que es útil</w:t>
      </w:r>
      <w:r w:rsidR="00AC7CC6">
        <w:rPr>
          <w:rFonts w:eastAsia="Times New Roman" w:cs="Times New Roman"/>
          <w:szCs w:val="24"/>
        </w:rPr>
        <w:t>, aunque no necesariamente elemental para el entendimiento de este documento.</w:t>
      </w:r>
    </w:p>
    <w:p w14:paraId="5493FB0A" w14:textId="68440016" w:rsidR="00C7047A" w:rsidRPr="00A94D00" w:rsidRDefault="00C7047A" w:rsidP="00452109">
      <w:pPr>
        <w:rPr>
          <w:rFonts w:eastAsia="Times New Roman" w:cs="Times New Roman"/>
          <w:b/>
          <w:szCs w:val="24"/>
        </w:rPr>
      </w:pPr>
      <w:r w:rsidRPr="00A94D00">
        <w:rPr>
          <w:rFonts w:eastAsia="Times New Roman" w:cs="Times New Roman"/>
          <w:b/>
          <w:szCs w:val="24"/>
        </w:rPr>
        <w:t>¿Qué se hará en TT2?</w:t>
      </w:r>
    </w:p>
    <w:p w14:paraId="7B8EFB0F" w14:textId="377C64B7" w:rsidR="001A1124" w:rsidRPr="00452109" w:rsidRDefault="001A1124" w:rsidP="00452109">
      <w:pPr>
        <w:rPr>
          <w:rFonts w:eastAsia="Times New Roman" w:cs="Times New Roman"/>
          <w:szCs w:val="24"/>
        </w:rPr>
      </w:pPr>
      <w:r>
        <w:rPr>
          <w:rFonts w:eastAsia="Times New Roman" w:cs="Times New Roman"/>
          <w:szCs w:val="24"/>
        </w:rPr>
        <w:t>En Trabajo Terminal 2, se</w:t>
      </w:r>
      <w:r w:rsidR="001C442E">
        <w:rPr>
          <w:rFonts w:eastAsia="Times New Roman" w:cs="Times New Roman"/>
          <w:szCs w:val="24"/>
        </w:rPr>
        <w:t xml:space="preserve"> </w:t>
      </w:r>
      <w:r w:rsidR="007F6F67">
        <w:rPr>
          <w:rFonts w:eastAsia="Times New Roman" w:cs="Times New Roman"/>
          <w:szCs w:val="24"/>
        </w:rPr>
        <w:t xml:space="preserve">continua con el proceso </w:t>
      </w:r>
      <w:r w:rsidR="008E5D8E">
        <w:rPr>
          <w:rFonts w:eastAsia="Times New Roman" w:cs="Times New Roman"/>
          <w:szCs w:val="24"/>
        </w:rPr>
        <w:t xml:space="preserve">de diseño y desarrollo iterativo </w:t>
      </w:r>
      <w:r w:rsidR="00907B9D">
        <w:rPr>
          <w:rFonts w:eastAsia="Times New Roman" w:cs="Times New Roman"/>
          <w:szCs w:val="24"/>
        </w:rPr>
        <w:t>de la metodología, por ende, se espera que</w:t>
      </w:r>
      <w:r w:rsidR="006C2EBB">
        <w:rPr>
          <w:rFonts w:eastAsia="Times New Roman" w:cs="Times New Roman"/>
          <w:szCs w:val="24"/>
        </w:rPr>
        <w:t>,</w:t>
      </w:r>
      <w:r w:rsidR="00907B9D">
        <w:rPr>
          <w:rFonts w:eastAsia="Times New Roman" w:cs="Times New Roman"/>
          <w:szCs w:val="24"/>
        </w:rPr>
        <w:t xml:space="preserve"> </w:t>
      </w:r>
      <w:r w:rsidR="00602CC1">
        <w:rPr>
          <w:rFonts w:eastAsia="Times New Roman" w:cs="Times New Roman"/>
          <w:szCs w:val="24"/>
        </w:rPr>
        <w:t>para el final de este periodo se cuente con la implementación del sistema</w:t>
      </w:r>
      <w:r w:rsidR="001510A2">
        <w:rPr>
          <w:rFonts w:eastAsia="Times New Roman" w:cs="Times New Roman"/>
          <w:szCs w:val="24"/>
        </w:rPr>
        <w:t xml:space="preserve">, </w:t>
      </w:r>
      <w:r w:rsidR="00137CA6">
        <w:rPr>
          <w:rFonts w:eastAsia="Times New Roman" w:cs="Times New Roman"/>
          <w:szCs w:val="24"/>
        </w:rPr>
        <w:t>cuyas funcionalidades se pueden resumir en:</w:t>
      </w:r>
    </w:p>
    <w:p w14:paraId="44CBBF22" w14:textId="44FFEEA3"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Módulo de autenticación de usuario.</w:t>
      </w:r>
    </w:p>
    <w:p w14:paraId="577059AF" w14:textId="77777777"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Módulo de gestión de usuarios y controles de acceso.</w:t>
      </w:r>
    </w:p>
    <w:p w14:paraId="0C2D82B7" w14:textId="54C21A31"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 xml:space="preserve">Módulo de edición de </w:t>
      </w:r>
      <w:r w:rsidR="004A119E">
        <w:rPr>
          <w:rFonts w:eastAsia="Times New Roman" w:cs="Times New Roman"/>
          <w:szCs w:val="24"/>
        </w:rPr>
        <w:t>productos</w:t>
      </w:r>
      <w:r w:rsidRPr="40A600B9">
        <w:rPr>
          <w:rFonts w:eastAsia="Times New Roman" w:cs="Times New Roman"/>
          <w:szCs w:val="24"/>
        </w:rPr>
        <w:t xml:space="preserve"> (crear, consultar, editar, eliminar).</w:t>
      </w:r>
    </w:p>
    <w:p w14:paraId="48FC6EC9" w14:textId="32E8FEC4"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 xml:space="preserve">Módulo editor de anaqueles: permitirá crear clases de anaqueles según sus características (dimensiones, pisos), instanciarlos dentro del almacén y editar manualmente la disposición esperada de los </w:t>
      </w:r>
      <w:r w:rsidR="004A119E">
        <w:rPr>
          <w:rFonts w:eastAsia="Times New Roman" w:cs="Times New Roman"/>
          <w:szCs w:val="24"/>
        </w:rPr>
        <w:t>productos</w:t>
      </w:r>
      <w:r w:rsidRPr="40A600B9">
        <w:rPr>
          <w:rFonts w:eastAsia="Times New Roman" w:cs="Times New Roman"/>
          <w:szCs w:val="24"/>
        </w:rPr>
        <w:t>.</w:t>
      </w:r>
    </w:p>
    <w:p w14:paraId="1732F9BA" w14:textId="396AFC09"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 xml:space="preserve">Módulo visualizador de anaqueles: mostrará el orden esperado de los </w:t>
      </w:r>
      <w:r w:rsidR="004A119E">
        <w:rPr>
          <w:rFonts w:eastAsia="Times New Roman" w:cs="Times New Roman"/>
          <w:szCs w:val="24"/>
        </w:rPr>
        <w:t>productos</w:t>
      </w:r>
      <w:r w:rsidRPr="40A600B9">
        <w:rPr>
          <w:rFonts w:eastAsia="Times New Roman" w:cs="Times New Roman"/>
          <w:szCs w:val="24"/>
        </w:rPr>
        <w:t xml:space="preserve"> en el anaquel, su clase, nombre y características.</w:t>
      </w:r>
    </w:p>
    <w:p w14:paraId="19A30CD8" w14:textId="7DD1D6BF"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lastRenderedPageBreak/>
        <w:t>Editor visual de almacén: permitirá editar la distribución de anaqueles dentro del almacén, así como modificar las propiedades inherentes del almacén, como sus dimensiones y puntos de entrada y salida.</w:t>
      </w:r>
    </w:p>
    <w:p w14:paraId="1F307DC2" w14:textId="77777777"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Módulo visualizador de almacén: mostrará la disposición de los anaqueles dentro del almacén.</w:t>
      </w:r>
    </w:p>
    <w:p w14:paraId="2255334D" w14:textId="6942383C"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 xml:space="preserve">Módulo de administración de inventario: permitirá registrar los cambios en existencias de los </w:t>
      </w:r>
      <w:r w:rsidR="004A119E">
        <w:rPr>
          <w:rFonts w:eastAsia="Times New Roman" w:cs="Times New Roman"/>
          <w:szCs w:val="24"/>
        </w:rPr>
        <w:t>productos</w:t>
      </w:r>
      <w:r w:rsidRPr="40A600B9">
        <w:rPr>
          <w:rFonts w:eastAsia="Times New Roman" w:cs="Times New Roman"/>
          <w:szCs w:val="24"/>
        </w:rPr>
        <w:t>, así como programar y registrar reposiciones de inventario.</w:t>
      </w:r>
    </w:p>
    <w:p w14:paraId="399DD0D0" w14:textId="5B91464F" w:rsidR="003B5A0B" w:rsidRPr="00B700B0" w:rsidRDefault="003B5A0B" w:rsidP="00216DEA">
      <w:pPr>
        <w:pStyle w:val="Prrafodelista"/>
        <w:numPr>
          <w:ilvl w:val="0"/>
          <w:numId w:val="40"/>
        </w:numPr>
        <w:rPr>
          <w:rFonts w:eastAsia="Times New Roman" w:cs="Times New Roman"/>
          <w:szCs w:val="24"/>
        </w:rPr>
      </w:pPr>
      <w:r w:rsidRPr="40A600B9">
        <w:rPr>
          <w:rFonts w:eastAsia="Times New Roman" w:cs="Times New Roman"/>
          <w:szCs w:val="24"/>
        </w:rPr>
        <w:t xml:space="preserve">Módulo de búsqueda de </w:t>
      </w:r>
      <w:r w:rsidR="004A119E">
        <w:rPr>
          <w:rFonts w:eastAsia="Times New Roman" w:cs="Times New Roman"/>
          <w:szCs w:val="24"/>
        </w:rPr>
        <w:t>productos</w:t>
      </w:r>
      <w:r w:rsidRPr="40A600B9">
        <w:rPr>
          <w:rFonts w:eastAsia="Times New Roman" w:cs="Times New Roman"/>
          <w:szCs w:val="24"/>
        </w:rPr>
        <w:t xml:space="preserve">: permitirá buscar la ubicación de un </w:t>
      </w:r>
      <w:r w:rsidR="00A81135">
        <w:rPr>
          <w:rFonts w:eastAsia="Times New Roman" w:cs="Times New Roman"/>
          <w:szCs w:val="24"/>
        </w:rPr>
        <w:t>producto</w:t>
      </w:r>
      <w:r w:rsidRPr="40A600B9">
        <w:rPr>
          <w:rFonts w:eastAsia="Times New Roman" w:cs="Times New Roman"/>
          <w:szCs w:val="24"/>
        </w:rPr>
        <w:t xml:space="preserve"> dentro del almacén y en el orden esperado en el anaquel, así como señalar sus existencias y otra información relevante, como la fecha más próxima a disponibilidad en caso de que no haya existencias.</w:t>
      </w:r>
    </w:p>
    <w:p w14:paraId="76608C1B" w14:textId="0CE8B176" w:rsidR="003B5A0B" w:rsidRDefault="003B5A0B" w:rsidP="00216DEA">
      <w:pPr>
        <w:pStyle w:val="Prrafodelista"/>
        <w:numPr>
          <w:ilvl w:val="0"/>
          <w:numId w:val="40"/>
        </w:numPr>
        <w:rPr>
          <w:rFonts w:eastAsia="Times New Roman" w:cs="Times New Roman"/>
          <w:szCs w:val="24"/>
        </w:rPr>
      </w:pPr>
      <w:r w:rsidRPr="43EF73B1">
        <w:rPr>
          <w:rFonts w:eastAsia="Times New Roman" w:cs="Times New Roman"/>
          <w:szCs w:val="24"/>
        </w:rPr>
        <w:t>Módulo de analítica</w:t>
      </w:r>
      <w:r w:rsidR="00BF2104">
        <w:rPr>
          <w:rFonts w:eastAsia="Times New Roman" w:cs="Times New Roman"/>
          <w:szCs w:val="24"/>
        </w:rPr>
        <w:t xml:space="preserve"> y métricas</w:t>
      </w:r>
      <w:r w:rsidRPr="43EF73B1">
        <w:rPr>
          <w:rFonts w:eastAsia="Times New Roman" w:cs="Times New Roman"/>
          <w:szCs w:val="24"/>
        </w:rPr>
        <w:t xml:space="preserve"> de datos: basándose en la historia de datos generada por los módulos de administración de inventario, búsqueda de productos, editor de almacén y editor de anaqueles, ofrecerá </w:t>
      </w:r>
      <w:r w:rsidR="00C7785A">
        <w:rPr>
          <w:rFonts w:eastAsia="Times New Roman" w:cs="Times New Roman"/>
          <w:szCs w:val="24"/>
        </w:rPr>
        <w:t>información útil</w:t>
      </w:r>
      <w:r w:rsidRPr="43EF73B1">
        <w:rPr>
          <w:rFonts w:eastAsia="Times New Roman" w:cs="Times New Roman"/>
          <w:szCs w:val="24"/>
        </w:rPr>
        <w:t xml:space="preserve"> al usuario </w:t>
      </w:r>
      <w:r w:rsidR="00C7785A">
        <w:rPr>
          <w:rFonts w:eastAsia="Times New Roman" w:cs="Times New Roman"/>
          <w:szCs w:val="24"/>
        </w:rPr>
        <w:t>como clasificación de productos</w:t>
      </w:r>
      <w:r w:rsidR="0015407A">
        <w:rPr>
          <w:rFonts w:eastAsia="Times New Roman" w:cs="Times New Roman"/>
          <w:szCs w:val="24"/>
        </w:rPr>
        <w:t xml:space="preserve"> en el</w:t>
      </w:r>
      <w:r w:rsidR="00C7785A">
        <w:rPr>
          <w:rFonts w:eastAsia="Times New Roman" w:cs="Times New Roman"/>
          <w:szCs w:val="24"/>
        </w:rPr>
        <w:t xml:space="preserve"> rango de más </w:t>
      </w:r>
      <w:r w:rsidR="0015407A">
        <w:rPr>
          <w:rFonts w:eastAsia="Times New Roman" w:cs="Times New Roman"/>
          <w:szCs w:val="24"/>
        </w:rPr>
        <w:t>a</w:t>
      </w:r>
      <w:r w:rsidR="00C7785A">
        <w:rPr>
          <w:rFonts w:eastAsia="Times New Roman" w:cs="Times New Roman"/>
          <w:szCs w:val="24"/>
        </w:rPr>
        <w:t xml:space="preserve"> menos vendidos,</w:t>
      </w:r>
      <w:r w:rsidRPr="43EF73B1">
        <w:rPr>
          <w:rFonts w:eastAsia="Times New Roman" w:cs="Times New Roman"/>
          <w:szCs w:val="24"/>
        </w:rPr>
        <w:t xml:space="preserve"> </w:t>
      </w:r>
      <w:r w:rsidR="00071512">
        <w:rPr>
          <w:rFonts w:eastAsia="Times New Roman" w:cs="Times New Roman"/>
          <w:szCs w:val="24"/>
        </w:rPr>
        <w:t xml:space="preserve">posibles ofertas </w:t>
      </w:r>
      <w:r w:rsidR="007C7AD1">
        <w:rPr>
          <w:rFonts w:eastAsia="Times New Roman" w:cs="Times New Roman"/>
          <w:szCs w:val="24"/>
        </w:rPr>
        <w:t xml:space="preserve">que podrían implementarse, </w:t>
      </w:r>
      <w:r w:rsidR="00606CE1">
        <w:rPr>
          <w:rFonts w:eastAsia="Times New Roman" w:cs="Times New Roman"/>
          <w:szCs w:val="24"/>
        </w:rPr>
        <w:t>y otros datos estadísticos que se pueden obtener en base a</w:t>
      </w:r>
      <w:r w:rsidR="0058217B">
        <w:rPr>
          <w:rFonts w:eastAsia="Times New Roman" w:cs="Times New Roman"/>
          <w:szCs w:val="24"/>
        </w:rPr>
        <w:t xml:space="preserve">l análisis de </w:t>
      </w:r>
      <w:r w:rsidR="00ED7C30">
        <w:rPr>
          <w:rFonts w:eastAsia="Times New Roman" w:cs="Times New Roman"/>
          <w:szCs w:val="24"/>
        </w:rPr>
        <w:t>datos históricos generados por el sistema.</w:t>
      </w:r>
    </w:p>
    <w:p w14:paraId="66532ECC" w14:textId="77777777" w:rsidR="00CE375C" w:rsidRDefault="00CE375C" w:rsidP="00637598">
      <w:pPr>
        <w:rPr>
          <w:rFonts w:cs="Times New Roman"/>
          <w:szCs w:val="24"/>
        </w:rPr>
      </w:pPr>
    </w:p>
    <w:p w14:paraId="6055CF0E" w14:textId="16CFEEDF" w:rsidR="00801AF5" w:rsidRPr="00637598" w:rsidRDefault="00801AF5" w:rsidP="00637598">
      <w:pPr>
        <w:pStyle w:val="Ttulo2"/>
        <w:rPr>
          <w:rFonts w:ascii="Times New Roman" w:hAnsi="Times New Roman" w:cs="Times New Roman"/>
          <w:b/>
          <w:bCs/>
          <w:szCs w:val="24"/>
        </w:rPr>
      </w:pPr>
      <w:bookmarkStart w:id="298" w:name="_Toc151981463"/>
      <w:bookmarkStart w:id="299" w:name="_Toc151935511"/>
      <w:r w:rsidRPr="00637598">
        <w:rPr>
          <w:rFonts w:ascii="Times New Roman" w:hAnsi="Times New Roman" w:cs="Times New Roman"/>
          <w:b/>
          <w:bCs/>
        </w:rPr>
        <w:t>3.</w:t>
      </w:r>
      <w:r w:rsidR="006F21E7" w:rsidRPr="00637598">
        <w:rPr>
          <w:rFonts w:ascii="Times New Roman" w:hAnsi="Times New Roman" w:cs="Times New Roman"/>
          <w:b/>
          <w:bCs/>
        </w:rPr>
        <w:t>4</w:t>
      </w:r>
      <w:r w:rsidRPr="00637598">
        <w:rPr>
          <w:rFonts w:ascii="Times New Roman" w:hAnsi="Times New Roman" w:cs="Times New Roman"/>
          <w:b/>
          <w:bCs/>
        </w:rPr>
        <w:t xml:space="preserve"> </w:t>
      </w:r>
      <w:bookmarkEnd w:id="288"/>
      <w:bookmarkEnd w:id="289"/>
      <w:r w:rsidR="004D1CE5" w:rsidRPr="00637598">
        <w:rPr>
          <w:rFonts w:ascii="Times New Roman" w:hAnsi="Times New Roman" w:cs="Times New Roman"/>
          <w:b/>
          <w:bCs/>
        </w:rPr>
        <w:t xml:space="preserve">Patrones </w:t>
      </w:r>
      <w:r w:rsidR="005F40C3" w:rsidRPr="00637598">
        <w:rPr>
          <w:rFonts w:ascii="Times New Roman" w:hAnsi="Times New Roman" w:cs="Times New Roman"/>
          <w:b/>
          <w:bCs/>
        </w:rPr>
        <w:t>de arquitectura</w:t>
      </w:r>
      <w:r w:rsidR="00B84139" w:rsidRPr="00637598">
        <w:rPr>
          <w:rFonts w:ascii="Times New Roman" w:hAnsi="Times New Roman" w:cs="Times New Roman"/>
          <w:b/>
          <w:bCs/>
        </w:rPr>
        <w:t xml:space="preserve"> aplicad</w:t>
      </w:r>
      <w:r w:rsidR="005F40C3" w:rsidRPr="00637598">
        <w:rPr>
          <w:rFonts w:ascii="Times New Roman" w:hAnsi="Times New Roman" w:cs="Times New Roman"/>
          <w:b/>
          <w:bCs/>
        </w:rPr>
        <w:t>o</w:t>
      </w:r>
      <w:r w:rsidR="00B84139" w:rsidRPr="00637598">
        <w:rPr>
          <w:rFonts w:ascii="Times New Roman" w:hAnsi="Times New Roman" w:cs="Times New Roman"/>
          <w:b/>
          <w:bCs/>
        </w:rPr>
        <w:t>s</w:t>
      </w:r>
      <w:bookmarkEnd w:id="290"/>
      <w:bookmarkEnd w:id="291"/>
      <w:bookmarkEnd w:id="292"/>
      <w:bookmarkEnd w:id="293"/>
      <w:bookmarkEnd w:id="294"/>
      <w:bookmarkEnd w:id="295"/>
      <w:bookmarkEnd w:id="298"/>
      <w:bookmarkEnd w:id="299"/>
    </w:p>
    <w:p w14:paraId="451E7496" w14:textId="168F8D52" w:rsidR="005C12CD" w:rsidRDefault="00792829" w:rsidP="00F07D80">
      <w:pPr>
        <w:rPr>
          <w:rFonts w:cs="Times New Roman"/>
          <w:szCs w:val="24"/>
        </w:rPr>
      </w:pPr>
      <w:r>
        <w:rPr>
          <w:rFonts w:cs="Times New Roman"/>
          <w:szCs w:val="24"/>
        </w:rPr>
        <w:t xml:space="preserve">En esta sección del documento se detallan </w:t>
      </w:r>
      <w:r w:rsidR="009A2983">
        <w:rPr>
          <w:rFonts w:cs="Times New Roman"/>
          <w:szCs w:val="24"/>
        </w:rPr>
        <w:t>l</w:t>
      </w:r>
      <w:r w:rsidR="00840515">
        <w:rPr>
          <w:rFonts w:cs="Times New Roman"/>
          <w:szCs w:val="24"/>
        </w:rPr>
        <w:t>o</w:t>
      </w:r>
      <w:r w:rsidR="009A2983">
        <w:rPr>
          <w:rFonts w:cs="Times New Roman"/>
          <w:szCs w:val="24"/>
        </w:rPr>
        <w:t>s 2</w:t>
      </w:r>
      <w:r w:rsidR="00D57493">
        <w:rPr>
          <w:rFonts w:cs="Times New Roman"/>
          <w:szCs w:val="24"/>
        </w:rPr>
        <w:t xml:space="preserve"> patrones de arquitectura </w:t>
      </w:r>
      <w:r w:rsidR="009A2983">
        <w:rPr>
          <w:rFonts w:cs="Times New Roman"/>
          <w:szCs w:val="24"/>
        </w:rPr>
        <w:t>sobre l</w:t>
      </w:r>
      <w:r w:rsidR="009C0DFA">
        <w:rPr>
          <w:rFonts w:cs="Times New Roman"/>
          <w:szCs w:val="24"/>
        </w:rPr>
        <w:t>o</w:t>
      </w:r>
      <w:r w:rsidR="009A2983">
        <w:rPr>
          <w:rFonts w:cs="Times New Roman"/>
          <w:szCs w:val="24"/>
        </w:rPr>
        <w:t xml:space="preserve">s </w:t>
      </w:r>
      <w:r w:rsidR="005F427E">
        <w:rPr>
          <w:rFonts w:cs="Times New Roman"/>
          <w:szCs w:val="24"/>
        </w:rPr>
        <w:t xml:space="preserve">cuales </w:t>
      </w:r>
      <w:r w:rsidR="00840515">
        <w:rPr>
          <w:rFonts w:cs="Times New Roman"/>
          <w:szCs w:val="24"/>
        </w:rPr>
        <w:t>está basada la arquitectura general de</w:t>
      </w:r>
      <w:r w:rsidR="00AC01C6">
        <w:rPr>
          <w:rFonts w:cs="Times New Roman"/>
          <w:szCs w:val="24"/>
        </w:rPr>
        <w:t>l</w:t>
      </w:r>
      <w:r w:rsidR="00840515">
        <w:rPr>
          <w:rFonts w:cs="Times New Roman"/>
          <w:szCs w:val="24"/>
        </w:rPr>
        <w:t xml:space="preserve"> sistema</w:t>
      </w:r>
      <w:r w:rsidR="00E40A0B">
        <w:rPr>
          <w:rFonts w:cs="Times New Roman"/>
          <w:szCs w:val="24"/>
        </w:rPr>
        <w:t>.</w:t>
      </w:r>
    </w:p>
    <w:p w14:paraId="2A30E036" w14:textId="423A8F1F" w:rsidR="001E49F7" w:rsidRPr="00D7275D" w:rsidRDefault="001E49F7" w:rsidP="00D7275D">
      <w:pPr>
        <w:pStyle w:val="Ttulo3"/>
        <w:rPr>
          <w:rFonts w:cs="Times New Roman"/>
          <w:b/>
          <w:bCs/>
        </w:rPr>
      </w:pPr>
      <w:bookmarkStart w:id="300" w:name="_Toc148993442"/>
      <w:bookmarkStart w:id="301" w:name="_Toc149501239"/>
      <w:bookmarkStart w:id="302" w:name="_Toc149576108"/>
      <w:bookmarkStart w:id="303" w:name="_Toc150181519"/>
      <w:bookmarkStart w:id="304" w:name="_Toc150390658"/>
      <w:bookmarkStart w:id="305" w:name="_Toc150418242"/>
      <w:bookmarkStart w:id="306" w:name="_Toc151981464"/>
      <w:bookmarkStart w:id="307" w:name="_Toc151935512"/>
      <w:r w:rsidRPr="00B17C94">
        <w:rPr>
          <w:rFonts w:cs="Times New Roman"/>
          <w:b/>
          <w:bCs/>
        </w:rPr>
        <w:t>3</w:t>
      </w:r>
      <w:r w:rsidRPr="00D7275D">
        <w:rPr>
          <w:rFonts w:cs="Times New Roman"/>
          <w:b/>
          <w:bCs/>
        </w:rPr>
        <w:t>.</w:t>
      </w:r>
      <w:r w:rsidR="006F21E7">
        <w:rPr>
          <w:rFonts w:cs="Times New Roman"/>
          <w:b/>
        </w:rPr>
        <w:t>4</w:t>
      </w:r>
      <w:r w:rsidRPr="00D7275D">
        <w:rPr>
          <w:rFonts w:cs="Times New Roman"/>
          <w:b/>
          <w:bCs/>
        </w:rPr>
        <w:t xml:space="preserve">.1 </w:t>
      </w:r>
      <w:r w:rsidR="00B17C94">
        <w:rPr>
          <w:rFonts w:cs="Times New Roman"/>
          <w:b/>
          <w:bCs/>
        </w:rPr>
        <w:t xml:space="preserve">Patrón </w:t>
      </w:r>
      <w:r w:rsidRPr="00D7275D">
        <w:rPr>
          <w:rFonts w:cs="Times New Roman"/>
          <w:b/>
          <w:bCs/>
        </w:rPr>
        <w:t>Modelo</w:t>
      </w:r>
      <w:r w:rsidR="00857E6C">
        <w:rPr>
          <w:rFonts w:cs="Times New Roman"/>
          <w:b/>
          <w:bCs/>
        </w:rPr>
        <w:t>-</w:t>
      </w:r>
      <w:r w:rsidRPr="00D7275D">
        <w:rPr>
          <w:rFonts w:cs="Times New Roman"/>
          <w:b/>
          <w:bCs/>
        </w:rPr>
        <w:t>Vista</w:t>
      </w:r>
      <w:bookmarkEnd w:id="300"/>
      <w:bookmarkEnd w:id="301"/>
      <w:bookmarkEnd w:id="302"/>
      <w:bookmarkEnd w:id="303"/>
      <w:bookmarkEnd w:id="304"/>
      <w:bookmarkEnd w:id="305"/>
      <w:r w:rsidR="00857E6C">
        <w:rPr>
          <w:rFonts w:cs="Times New Roman"/>
          <w:b/>
          <w:bCs/>
        </w:rPr>
        <w:t>-</w:t>
      </w:r>
      <w:proofErr w:type="spellStart"/>
      <w:r w:rsidR="00AB0CCC">
        <w:rPr>
          <w:rFonts w:cs="Times New Roman"/>
          <w:b/>
          <w:bCs/>
        </w:rPr>
        <w:t>Template</w:t>
      </w:r>
      <w:bookmarkEnd w:id="306"/>
      <w:bookmarkEnd w:id="307"/>
      <w:proofErr w:type="spellEnd"/>
    </w:p>
    <w:p w14:paraId="677D78E8" w14:textId="54280982" w:rsidR="00550575" w:rsidRDefault="00DD6A67" w:rsidP="006F11A5">
      <w:pPr>
        <w:tabs>
          <w:tab w:val="left" w:pos="2930"/>
        </w:tabs>
        <w:rPr>
          <w:rFonts w:cs="Times New Roman"/>
          <w:szCs w:val="24"/>
        </w:rPr>
      </w:pPr>
      <w:r>
        <w:rPr>
          <w:rFonts w:cs="Times New Roman"/>
          <w:szCs w:val="24"/>
        </w:rPr>
        <w:t>El</w:t>
      </w:r>
      <w:r w:rsidR="00F15F3D">
        <w:rPr>
          <w:rFonts w:cs="Times New Roman"/>
          <w:szCs w:val="24"/>
        </w:rPr>
        <w:t xml:space="preserve"> patrón de arquitectura</w:t>
      </w:r>
      <w:r>
        <w:rPr>
          <w:rFonts w:cs="Times New Roman"/>
          <w:szCs w:val="24"/>
        </w:rPr>
        <w:t xml:space="preserve"> </w:t>
      </w:r>
      <w:r w:rsidR="00F15F3D">
        <w:rPr>
          <w:rFonts w:cs="Times New Roman"/>
          <w:szCs w:val="24"/>
        </w:rPr>
        <w:t>M</w:t>
      </w:r>
      <w:r>
        <w:rPr>
          <w:rFonts w:cs="Times New Roman"/>
          <w:szCs w:val="24"/>
        </w:rPr>
        <w:t>odelo</w:t>
      </w:r>
      <w:r w:rsidR="00E1242B">
        <w:rPr>
          <w:rFonts w:cs="Times New Roman"/>
          <w:szCs w:val="24"/>
        </w:rPr>
        <w:t>-</w:t>
      </w:r>
      <w:r w:rsidR="00F15F3D">
        <w:rPr>
          <w:rFonts w:cs="Times New Roman"/>
          <w:szCs w:val="24"/>
        </w:rPr>
        <w:t>V</w:t>
      </w:r>
      <w:r>
        <w:rPr>
          <w:rFonts w:cs="Times New Roman"/>
          <w:szCs w:val="24"/>
        </w:rPr>
        <w:t>ista</w:t>
      </w:r>
      <w:r w:rsidR="00E1242B">
        <w:rPr>
          <w:rFonts w:cs="Times New Roman"/>
          <w:szCs w:val="24"/>
        </w:rPr>
        <w:t>-</w:t>
      </w:r>
      <w:proofErr w:type="spellStart"/>
      <w:r w:rsidR="00E42C24">
        <w:rPr>
          <w:rFonts w:cs="Times New Roman"/>
          <w:szCs w:val="24"/>
        </w:rPr>
        <w:t>Template</w:t>
      </w:r>
      <w:proofErr w:type="spellEnd"/>
      <w:r w:rsidR="00E1242B">
        <w:rPr>
          <w:rFonts w:cs="Times New Roman"/>
          <w:szCs w:val="24"/>
        </w:rPr>
        <w:t>,</w:t>
      </w:r>
      <w:r>
        <w:rPr>
          <w:rFonts w:cs="Times New Roman"/>
          <w:szCs w:val="24"/>
        </w:rPr>
        <w:t xml:space="preserve"> </w:t>
      </w:r>
      <w:r w:rsidR="00E42C24">
        <w:rPr>
          <w:rFonts w:cs="Times New Roman"/>
          <w:szCs w:val="24"/>
        </w:rPr>
        <w:t xml:space="preserve">es una </w:t>
      </w:r>
      <w:r w:rsidR="00E1242B">
        <w:rPr>
          <w:rFonts w:cs="Times New Roman"/>
          <w:szCs w:val="24"/>
        </w:rPr>
        <w:t>variación del patrón tradicional conocido como Modelo-Vista-</w:t>
      </w:r>
      <w:r w:rsidR="00F15F3D">
        <w:rPr>
          <w:rFonts w:cs="Times New Roman"/>
          <w:szCs w:val="24"/>
        </w:rPr>
        <w:t>C</w:t>
      </w:r>
      <w:r>
        <w:rPr>
          <w:rFonts w:cs="Times New Roman"/>
          <w:szCs w:val="24"/>
        </w:rPr>
        <w:t>ontrolador</w:t>
      </w:r>
      <w:r w:rsidR="00E878C2">
        <w:rPr>
          <w:rFonts w:cs="Times New Roman"/>
          <w:szCs w:val="24"/>
        </w:rPr>
        <w:t>, el cual</w:t>
      </w:r>
      <w:r>
        <w:rPr>
          <w:rFonts w:cs="Times New Roman"/>
          <w:szCs w:val="24"/>
        </w:rPr>
        <w:t xml:space="preserve"> es la </w:t>
      </w:r>
      <w:r w:rsidR="00113A9D">
        <w:rPr>
          <w:rFonts w:cs="Times New Roman"/>
          <w:szCs w:val="24"/>
        </w:rPr>
        <w:t xml:space="preserve">base </w:t>
      </w:r>
      <w:r w:rsidR="00F47390">
        <w:rPr>
          <w:rFonts w:cs="Times New Roman"/>
          <w:szCs w:val="24"/>
        </w:rPr>
        <w:t xml:space="preserve">de </w:t>
      </w:r>
      <w:r w:rsidR="001341D2">
        <w:rPr>
          <w:rFonts w:cs="Times New Roman"/>
          <w:szCs w:val="24"/>
        </w:rPr>
        <w:t xml:space="preserve">manejo de interacciones de </w:t>
      </w:r>
      <w:r w:rsidR="003A7F11">
        <w:rPr>
          <w:rFonts w:cs="Times New Roman"/>
          <w:szCs w:val="24"/>
        </w:rPr>
        <w:t>gran parte de sistemas basados en web</w:t>
      </w:r>
      <w:r w:rsidR="00A747C2">
        <w:rPr>
          <w:rFonts w:cs="Times New Roman"/>
          <w:szCs w:val="24"/>
        </w:rPr>
        <w:t xml:space="preserve">, tiene soporte en la mayoría de </w:t>
      </w:r>
      <w:r w:rsidR="00D92D05">
        <w:rPr>
          <w:rFonts w:cs="Times New Roman"/>
          <w:szCs w:val="24"/>
        </w:rPr>
        <w:t>los lenguajes</w:t>
      </w:r>
      <w:r w:rsidR="00A747C2">
        <w:rPr>
          <w:rFonts w:cs="Times New Roman"/>
          <w:szCs w:val="24"/>
        </w:rPr>
        <w:t xml:space="preserve"> de programación</w:t>
      </w:r>
      <w:r w:rsidR="00B72AA4">
        <w:rPr>
          <w:rFonts w:cs="Times New Roman"/>
          <w:szCs w:val="24"/>
        </w:rPr>
        <w:t xml:space="preserve">. </w:t>
      </w:r>
      <w:r w:rsidR="00502B57">
        <w:rPr>
          <w:rFonts w:cs="Times New Roman"/>
          <w:szCs w:val="24"/>
        </w:rPr>
        <w:t>Est</w:t>
      </w:r>
      <w:r w:rsidR="00B72AA4">
        <w:rPr>
          <w:rFonts w:cs="Times New Roman"/>
          <w:szCs w:val="24"/>
        </w:rPr>
        <w:t>a arquitectura</w:t>
      </w:r>
      <w:r w:rsidR="00502B57">
        <w:rPr>
          <w:rFonts w:cs="Times New Roman"/>
          <w:szCs w:val="24"/>
        </w:rPr>
        <w:t xml:space="preserve"> separa </w:t>
      </w:r>
      <w:r w:rsidR="00464FEA">
        <w:rPr>
          <w:rFonts w:cs="Times New Roman"/>
          <w:szCs w:val="24"/>
        </w:rPr>
        <w:t xml:space="preserve">el sistema en 3 componentes; </w:t>
      </w:r>
      <w:r w:rsidR="0021778D">
        <w:rPr>
          <w:rFonts w:cs="Times New Roman"/>
          <w:szCs w:val="24"/>
        </w:rPr>
        <w:t xml:space="preserve">datos, </w:t>
      </w:r>
      <w:r w:rsidR="009D4FF7">
        <w:rPr>
          <w:rFonts w:cs="Times New Roman"/>
          <w:szCs w:val="24"/>
        </w:rPr>
        <w:t>interacción y presentación.</w:t>
      </w:r>
      <w:r w:rsidR="00B312C9">
        <w:rPr>
          <w:rFonts w:cs="Times New Roman"/>
          <w:szCs w:val="24"/>
        </w:rPr>
        <w:t xml:space="preserve"> Cada uno de estos componentes </w:t>
      </w:r>
      <w:r w:rsidR="00875187">
        <w:rPr>
          <w:rFonts w:cs="Times New Roman"/>
          <w:szCs w:val="24"/>
        </w:rPr>
        <w:t xml:space="preserve">lógicos </w:t>
      </w:r>
      <w:r w:rsidR="00C5608C">
        <w:rPr>
          <w:rFonts w:cs="Times New Roman"/>
          <w:szCs w:val="24"/>
        </w:rPr>
        <w:t xml:space="preserve">interactúan </w:t>
      </w:r>
      <w:r w:rsidR="00D24299">
        <w:rPr>
          <w:rFonts w:cs="Times New Roman"/>
          <w:szCs w:val="24"/>
        </w:rPr>
        <w:t>entre sí</w:t>
      </w:r>
      <w:r w:rsidR="00AD1938">
        <w:rPr>
          <w:rFonts w:cs="Times New Roman"/>
          <w:szCs w:val="24"/>
        </w:rPr>
        <w:t>.</w:t>
      </w:r>
      <w:r w:rsidR="00B72AA4">
        <w:rPr>
          <w:rFonts w:cs="Times New Roman"/>
          <w:szCs w:val="24"/>
        </w:rPr>
        <w:t xml:space="preserve"> </w:t>
      </w:r>
      <w:r w:rsidR="0023096A">
        <w:rPr>
          <w:rFonts w:cs="Times New Roman"/>
          <w:szCs w:val="24"/>
        </w:rPr>
        <w:fldChar w:fldCharType="begin"/>
      </w:r>
      <w:r w:rsidR="00CC0E5B">
        <w:rPr>
          <w:rFonts w:cs="Times New Roman"/>
          <w:szCs w:val="24"/>
        </w:rPr>
        <w:instrText xml:space="preserve"> ADDIN ZOTERO_ITEM CSL_CITATION {"citationID":"d0c7z61M","properties":{"formattedCitation":"[8]","plainCitation":"[8]","noteIndex":0},"citationItems":[{"id":1,"uris":["http://zotero.org/users/12776228/items/LUAVW7UR"],"itemData":{"id":1,"type":"book","edition":"10. ed","event-place":"Boston, Munich","ISBN":"978-0-13-394303-0","language":"eng","number-of-pages":"796","publisher":"Pearson","publisher-place":"Boston, Munich","source":"K10plus ISBN","title":"Software engineering","author":[{"family":"Sommerville","given":"Ian"}],"issued":{"date-parts":[["2016"]]}}}],"schema":"https://github.com/citation-style-language/schema/raw/master/csl-citation.json"} </w:instrText>
      </w:r>
      <w:r w:rsidR="0023096A">
        <w:rPr>
          <w:rFonts w:cs="Times New Roman"/>
          <w:szCs w:val="24"/>
        </w:rPr>
        <w:fldChar w:fldCharType="separate"/>
      </w:r>
      <w:r w:rsidR="006D1591" w:rsidRPr="006D1591">
        <w:rPr>
          <w:rFonts w:cs="Times New Roman"/>
        </w:rPr>
        <w:t>[8]</w:t>
      </w:r>
      <w:r w:rsidR="0023096A">
        <w:rPr>
          <w:rFonts w:cs="Times New Roman"/>
          <w:szCs w:val="24"/>
        </w:rPr>
        <w:fldChar w:fldCharType="end"/>
      </w:r>
    </w:p>
    <w:tbl>
      <w:tblPr>
        <w:tblStyle w:val="Tablaconcuadrcula"/>
        <w:tblW w:w="0" w:type="auto"/>
        <w:tblLook w:val="04A0" w:firstRow="1" w:lastRow="0" w:firstColumn="1" w:lastColumn="0" w:noHBand="0" w:noVBand="1"/>
      </w:tblPr>
      <w:tblGrid>
        <w:gridCol w:w="3681"/>
        <w:gridCol w:w="5714"/>
      </w:tblGrid>
      <w:tr w:rsidR="005271F5" w14:paraId="4C672D73" w14:textId="77777777" w:rsidTr="008C62C6">
        <w:tc>
          <w:tcPr>
            <w:tcW w:w="3681" w:type="dxa"/>
          </w:tcPr>
          <w:p w14:paraId="1642B78F" w14:textId="1AE8F302" w:rsidR="005271F5" w:rsidRPr="005271F5" w:rsidRDefault="005271F5" w:rsidP="009A2336">
            <w:pPr>
              <w:tabs>
                <w:tab w:val="left" w:pos="2930"/>
              </w:tabs>
              <w:jc w:val="center"/>
              <w:rPr>
                <w:rFonts w:cs="Times New Roman"/>
                <w:b/>
                <w:szCs w:val="24"/>
              </w:rPr>
            </w:pPr>
            <w:r w:rsidRPr="005271F5">
              <w:rPr>
                <w:rFonts w:cs="Times New Roman"/>
                <w:b/>
                <w:szCs w:val="24"/>
              </w:rPr>
              <w:t>COMPONENTE</w:t>
            </w:r>
          </w:p>
        </w:tc>
        <w:tc>
          <w:tcPr>
            <w:tcW w:w="5714" w:type="dxa"/>
          </w:tcPr>
          <w:p w14:paraId="18889FCD" w14:textId="0F3DDF97" w:rsidR="005271F5" w:rsidRPr="005271F5" w:rsidRDefault="005271F5" w:rsidP="002E3B47">
            <w:pPr>
              <w:tabs>
                <w:tab w:val="left" w:pos="2930"/>
              </w:tabs>
              <w:jc w:val="center"/>
              <w:rPr>
                <w:rFonts w:cs="Times New Roman"/>
                <w:b/>
                <w:szCs w:val="24"/>
              </w:rPr>
            </w:pPr>
            <w:r w:rsidRPr="005271F5">
              <w:rPr>
                <w:rFonts w:cs="Times New Roman"/>
                <w:b/>
                <w:szCs w:val="24"/>
              </w:rPr>
              <w:t>FUNCIÓN</w:t>
            </w:r>
          </w:p>
        </w:tc>
      </w:tr>
      <w:tr w:rsidR="005271F5" w14:paraId="4531BA4A" w14:textId="77777777" w:rsidTr="008C62C6">
        <w:tc>
          <w:tcPr>
            <w:tcW w:w="3681" w:type="dxa"/>
          </w:tcPr>
          <w:p w14:paraId="2D47748A" w14:textId="35904BCF" w:rsidR="005271F5" w:rsidRDefault="005271F5" w:rsidP="009A2336">
            <w:pPr>
              <w:tabs>
                <w:tab w:val="left" w:pos="2930"/>
              </w:tabs>
              <w:jc w:val="center"/>
              <w:rPr>
                <w:rFonts w:cs="Times New Roman"/>
                <w:szCs w:val="24"/>
              </w:rPr>
            </w:pPr>
            <w:r>
              <w:rPr>
                <w:rFonts w:cs="Times New Roman"/>
                <w:szCs w:val="24"/>
              </w:rPr>
              <w:t>Modelo</w:t>
            </w:r>
          </w:p>
        </w:tc>
        <w:tc>
          <w:tcPr>
            <w:tcW w:w="5714" w:type="dxa"/>
          </w:tcPr>
          <w:p w14:paraId="294E8ADB" w14:textId="4E9421B1" w:rsidR="005271F5" w:rsidRDefault="006F11A5" w:rsidP="00926F58">
            <w:pPr>
              <w:tabs>
                <w:tab w:val="left" w:pos="2930"/>
              </w:tabs>
              <w:rPr>
                <w:rFonts w:cs="Times New Roman"/>
                <w:szCs w:val="24"/>
              </w:rPr>
            </w:pPr>
            <w:r>
              <w:rPr>
                <w:rFonts w:cs="Times New Roman"/>
                <w:szCs w:val="24"/>
              </w:rPr>
              <w:t>Maneja los datos del sistema y las operaciones sobre estos datos, es decir, la persistencia de datos y la lógica y reglas del negocio.</w:t>
            </w:r>
          </w:p>
        </w:tc>
      </w:tr>
      <w:tr w:rsidR="005271F5" w14:paraId="62AC0AE3" w14:textId="77777777" w:rsidTr="008C62C6">
        <w:tc>
          <w:tcPr>
            <w:tcW w:w="3681" w:type="dxa"/>
          </w:tcPr>
          <w:p w14:paraId="1FC494B5" w14:textId="46CB3BC7" w:rsidR="005271F5" w:rsidRDefault="006F11A5" w:rsidP="009A2336">
            <w:pPr>
              <w:tabs>
                <w:tab w:val="left" w:pos="2930"/>
              </w:tabs>
              <w:jc w:val="center"/>
              <w:rPr>
                <w:rFonts w:cs="Times New Roman"/>
                <w:szCs w:val="24"/>
              </w:rPr>
            </w:pPr>
            <w:r>
              <w:rPr>
                <w:rFonts w:cs="Times New Roman"/>
                <w:szCs w:val="24"/>
              </w:rPr>
              <w:t>Vista</w:t>
            </w:r>
          </w:p>
        </w:tc>
        <w:tc>
          <w:tcPr>
            <w:tcW w:w="5714" w:type="dxa"/>
          </w:tcPr>
          <w:p w14:paraId="7229D0D1" w14:textId="2BD5CEA3" w:rsidR="006F11A5" w:rsidRDefault="006F11A5" w:rsidP="00926F58">
            <w:pPr>
              <w:tabs>
                <w:tab w:val="left" w:pos="2930"/>
              </w:tabs>
              <w:rPr>
                <w:rFonts w:cs="Times New Roman"/>
                <w:szCs w:val="24"/>
              </w:rPr>
            </w:pPr>
            <w:r>
              <w:rPr>
                <w:rFonts w:cs="Times New Roman"/>
                <w:szCs w:val="24"/>
              </w:rPr>
              <w:t>Define y maneja como los datos son presentados al usuario, es decir, incluye la generación de páginas dinámicas.</w:t>
            </w:r>
          </w:p>
          <w:p w14:paraId="5389A5D7" w14:textId="77777777" w:rsidR="005271F5" w:rsidRDefault="005271F5" w:rsidP="00926F58">
            <w:pPr>
              <w:tabs>
                <w:tab w:val="left" w:pos="2930"/>
              </w:tabs>
              <w:rPr>
                <w:rFonts w:cs="Times New Roman"/>
                <w:szCs w:val="24"/>
              </w:rPr>
            </w:pPr>
          </w:p>
        </w:tc>
      </w:tr>
      <w:tr w:rsidR="005271F5" w14:paraId="48E58FE5" w14:textId="77777777" w:rsidTr="008C62C6">
        <w:tc>
          <w:tcPr>
            <w:tcW w:w="3681" w:type="dxa"/>
          </w:tcPr>
          <w:p w14:paraId="7D2A81E0" w14:textId="6DFFB326" w:rsidR="005271F5" w:rsidRDefault="00676E98" w:rsidP="009A2336">
            <w:pPr>
              <w:tabs>
                <w:tab w:val="left" w:pos="2930"/>
              </w:tabs>
              <w:jc w:val="center"/>
              <w:rPr>
                <w:rFonts w:cs="Times New Roman"/>
                <w:szCs w:val="24"/>
              </w:rPr>
            </w:pPr>
            <w:proofErr w:type="spellStart"/>
            <w:r>
              <w:rPr>
                <w:rFonts w:cs="Times New Roman"/>
                <w:szCs w:val="24"/>
              </w:rPr>
              <w:t>Template</w:t>
            </w:r>
            <w:proofErr w:type="spellEnd"/>
          </w:p>
        </w:tc>
        <w:tc>
          <w:tcPr>
            <w:tcW w:w="5714" w:type="dxa"/>
          </w:tcPr>
          <w:p w14:paraId="62C55F4A" w14:textId="3ECC981D" w:rsidR="005271F5" w:rsidRDefault="0084466C" w:rsidP="00926F58">
            <w:pPr>
              <w:tabs>
                <w:tab w:val="left" w:pos="2930"/>
              </w:tabs>
              <w:rPr>
                <w:rFonts w:cs="Times New Roman"/>
                <w:szCs w:val="24"/>
              </w:rPr>
            </w:pPr>
            <w:r>
              <w:rPr>
                <w:rFonts w:cs="Times New Roman"/>
                <w:szCs w:val="24"/>
              </w:rPr>
              <w:t xml:space="preserve">Maneja </w:t>
            </w:r>
            <w:r w:rsidR="008E0F18">
              <w:rPr>
                <w:rFonts w:cs="Times New Roman"/>
                <w:szCs w:val="24"/>
              </w:rPr>
              <w:t>las interacciones</w:t>
            </w:r>
            <w:r w:rsidR="00D2484E">
              <w:rPr>
                <w:rFonts w:cs="Times New Roman"/>
                <w:szCs w:val="24"/>
              </w:rPr>
              <w:t xml:space="preserve"> </w:t>
            </w:r>
            <w:r w:rsidR="00877332">
              <w:rPr>
                <w:rFonts w:cs="Times New Roman"/>
                <w:szCs w:val="24"/>
              </w:rPr>
              <w:t>y peticiones</w:t>
            </w:r>
            <w:r w:rsidR="008E0F18">
              <w:rPr>
                <w:rFonts w:cs="Times New Roman"/>
                <w:szCs w:val="24"/>
              </w:rPr>
              <w:t xml:space="preserve"> </w:t>
            </w:r>
            <w:r w:rsidR="00877332">
              <w:rPr>
                <w:rFonts w:cs="Times New Roman"/>
                <w:szCs w:val="24"/>
              </w:rPr>
              <w:t>que el</w:t>
            </w:r>
            <w:r w:rsidR="00D2484E">
              <w:rPr>
                <w:rFonts w:cs="Times New Roman"/>
                <w:szCs w:val="24"/>
              </w:rPr>
              <w:t xml:space="preserve"> usuario</w:t>
            </w:r>
            <w:r w:rsidR="008E0F18">
              <w:rPr>
                <w:rFonts w:cs="Times New Roman"/>
                <w:szCs w:val="24"/>
              </w:rPr>
              <w:t xml:space="preserve"> </w:t>
            </w:r>
            <w:r w:rsidR="00877332">
              <w:rPr>
                <w:rFonts w:cs="Times New Roman"/>
                <w:szCs w:val="24"/>
              </w:rPr>
              <w:t xml:space="preserve">hace mediante </w:t>
            </w:r>
            <w:r w:rsidR="00E85B98">
              <w:rPr>
                <w:rFonts w:cs="Times New Roman"/>
                <w:szCs w:val="24"/>
              </w:rPr>
              <w:t>la</w:t>
            </w:r>
            <w:r w:rsidR="00C826CC">
              <w:rPr>
                <w:rFonts w:cs="Times New Roman"/>
                <w:szCs w:val="24"/>
              </w:rPr>
              <w:t xml:space="preserve"> componente</w:t>
            </w:r>
            <w:r w:rsidR="00877332">
              <w:rPr>
                <w:rFonts w:cs="Times New Roman"/>
                <w:szCs w:val="24"/>
              </w:rPr>
              <w:t xml:space="preserve"> vista</w:t>
            </w:r>
            <w:r w:rsidR="00C826CC">
              <w:rPr>
                <w:rFonts w:cs="Times New Roman"/>
                <w:szCs w:val="24"/>
              </w:rPr>
              <w:t>. Algunas veces actualiza directamente</w:t>
            </w:r>
            <w:r w:rsidR="00877332">
              <w:rPr>
                <w:rFonts w:cs="Times New Roman"/>
                <w:szCs w:val="24"/>
              </w:rPr>
              <w:t xml:space="preserve"> </w:t>
            </w:r>
            <w:r w:rsidR="008E7A22">
              <w:rPr>
                <w:rFonts w:cs="Times New Roman"/>
                <w:szCs w:val="24"/>
              </w:rPr>
              <w:t>la vista, sin embargo</w:t>
            </w:r>
            <w:r w:rsidR="005D306A">
              <w:rPr>
                <w:rFonts w:cs="Times New Roman"/>
                <w:szCs w:val="24"/>
              </w:rPr>
              <w:t>,</w:t>
            </w:r>
            <w:r w:rsidR="008E7A22">
              <w:rPr>
                <w:rFonts w:cs="Times New Roman"/>
                <w:szCs w:val="24"/>
              </w:rPr>
              <w:t xml:space="preserve"> su función principal es </w:t>
            </w:r>
            <w:r w:rsidR="005D306A">
              <w:rPr>
                <w:rFonts w:cs="Times New Roman"/>
                <w:szCs w:val="24"/>
              </w:rPr>
              <w:t xml:space="preserve">comunicarse con el componente modelo, para que este último actualice </w:t>
            </w:r>
            <w:r w:rsidR="00E85B98">
              <w:rPr>
                <w:rFonts w:cs="Times New Roman"/>
                <w:szCs w:val="24"/>
              </w:rPr>
              <w:t>la</w:t>
            </w:r>
            <w:r w:rsidR="005D306A">
              <w:rPr>
                <w:rFonts w:cs="Times New Roman"/>
                <w:szCs w:val="24"/>
              </w:rPr>
              <w:t xml:space="preserve"> componente vista.</w:t>
            </w:r>
          </w:p>
        </w:tc>
      </w:tr>
    </w:tbl>
    <w:p w14:paraId="1357FD46" w14:textId="499FA4D4" w:rsidR="00AA1A7C" w:rsidRDefault="005E4721" w:rsidP="00A50D51">
      <w:pPr>
        <w:pStyle w:val="Titulotabla"/>
      </w:pPr>
      <w:bookmarkStart w:id="308" w:name="_Toc151934586"/>
      <w:r>
        <w:t>Componentes del patrón de arquitectura: modelo</w:t>
      </w:r>
      <w:r w:rsidR="00BE4D2F">
        <w:t>-</w:t>
      </w:r>
      <w:r>
        <w:t>vista</w:t>
      </w:r>
      <w:r w:rsidR="00BE4D2F">
        <w:t>-</w:t>
      </w:r>
      <w:r>
        <w:t>controlador</w:t>
      </w:r>
      <w:bookmarkEnd w:id="308"/>
    </w:p>
    <w:p w14:paraId="41BA3485" w14:textId="77777777" w:rsidR="00D52481" w:rsidRDefault="00942AE3" w:rsidP="004656FD">
      <w:pPr>
        <w:keepNext/>
        <w:tabs>
          <w:tab w:val="left" w:pos="2930"/>
        </w:tabs>
        <w:jc w:val="center"/>
      </w:pPr>
      <w:r>
        <w:rPr>
          <w:rFonts w:cs="Times New Roman"/>
          <w:szCs w:val="24"/>
        </w:rPr>
        <w:lastRenderedPageBreak/>
        <w:br/>
      </w:r>
      <w:r>
        <w:rPr>
          <w:rFonts w:cs="Times New Roman"/>
          <w:noProof/>
          <w:szCs w:val="24"/>
        </w:rPr>
        <w:drawing>
          <wp:inline distT="0" distB="0" distL="0" distR="0" wp14:anchorId="541676DD" wp14:editId="4D866A17">
            <wp:extent cx="4425351" cy="2779519"/>
            <wp:effectExtent l="0" t="0" r="0" b="1905"/>
            <wp:docPr id="1790855610" name="Imagen 17908556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431" b="13292"/>
                    <a:stretch/>
                  </pic:blipFill>
                  <pic:spPr bwMode="auto">
                    <a:xfrm>
                      <a:off x="0" y="0"/>
                      <a:ext cx="4446639" cy="2792890"/>
                    </a:xfrm>
                    <a:prstGeom prst="rect">
                      <a:avLst/>
                    </a:prstGeom>
                    <a:noFill/>
                    <a:ln>
                      <a:noFill/>
                    </a:ln>
                    <a:extLst>
                      <a:ext uri="{53640926-AAD7-44D8-BBD7-CCE9431645EC}">
                        <a14:shadowObscured xmlns:a14="http://schemas.microsoft.com/office/drawing/2010/main"/>
                      </a:ext>
                    </a:extLst>
                  </pic:spPr>
                </pic:pic>
              </a:graphicData>
            </a:graphic>
          </wp:inline>
        </w:drawing>
      </w:r>
    </w:p>
    <w:p w14:paraId="100742B0" w14:textId="3702D0DC" w:rsidR="00111E33" w:rsidRDefault="00D1076B" w:rsidP="00111E33">
      <w:pPr>
        <w:pStyle w:val="indicefiguras"/>
        <w:tabs>
          <w:tab w:val="clear" w:pos="360"/>
        </w:tabs>
      </w:pPr>
      <w:bookmarkStart w:id="309" w:name="_Toc151934657"/>
      <w:bookmarkStart w:id="310" w:name="_Toc151981155"/>
      <w:r>
        <w:t>Patrón</w:t>
      </w:r>
      <w:r w:rsidR="00DA441D">
        <w:t xml:space="preserve"> de arquitectura:</w:t>
      </w:r>
      <w:r>
        <w:t xml:space="preserve"> modelo, vista, controlador</w:t>
      </w:r>
      <w:bookmarkEnd w:id="309"/>
      <w:bookmarkEnd w:id="310"/>
    </w:p>
    <w:p w14:paraId="7F5B3FF8" w14:textId="44752BB1" w:rsidR="00474320" w:rsidRDefault="00297ABD" w:rsidP="00355187">
      <w:pPr>
        <w:rPr>
          <w:i/>
          <w:color w:val="0D0D0D" w:themeColor="text1" w:themeTint="F2"/>
          <w:szCs w:val="24"/>
        </w:rPr>
      </w:pPr>
      <w:bookmarkStart w:id="311" w:name="_Toc151934658"/>
      <w:r>
        <w:t>Por otro lado, el patrón Modelo-Vista-</w:t>
      </w:r>
      <w:proofErr w:type="spellStart"/>
      <w:r>
        <w:t>Template</w:t>
      </w:r>
      <w:proofErr w:type="spellEnd"/>
      <w:r w:rsidR="000B5E92">
        <w:t>,</w:t>
      </w:r>
      <w:r w:rsidR="00193B50">
        <w:t xml:space="preserve"> modifica </w:t>
      </w:r>
      <w:r w:rsidR="004C3EFD">
        <w:t>los roles del patrón MVC, en este caso</w:t>
      </w:r>
      <w:r w:rsidR="009224EA">
        <w:t>,</w:t>
      </w:r>
      <w:r w:rsidR="00D64EC1">
        <w:t xml:space="preserve"> </w:t>
      </w:r>
      <w:r w:rsidR="009224EA">
        <w:t>la vista tiene la primera interacción con una petición de cliente, esta</w:t>
      </w:r>
      <w:r w:rsidR="00D64EC1">
        <w:t xml:space="preserve"> </w:t>
      </w:r>
      <w:r w:rsidR="00786395">
        <w:t>toma los datos del usuario</w:t>
      </w:r>
      <w:r w:rsidR="00496769">
        <w:t xml:space="preserve"> y </w:t>
      </w:r>
      <w:r w:rsidR="00786395">
        <w:t xml:space="preserve">se comunica con el </w:t>
      </w:r>
      <w:r w:rsidR="00713A02">
        <w:t xml:space="preserve">modelo </w:t>
      </w:r>
      <w:r w:rsidR="00786395">
        <w:t>el cual se encarga del procesamiento de dichos datos</w:t>
      </w:r>
      <w:r w:rsidR="00713A02">
        <w:t xml:space="preserve">, posteriormente </w:t>
      </w:r>
      <w:r w:rsidR="008703F6">
        <w:t xml:space="preserve">cuando los datos han sido procesados por el modelo, la vista </w:t>
      </w:r>
      <w:r w:rsidR="00F21CF0">
        <w:t>interactúa</w:t>
      </w:r>
      <w:r w:rsidR="004D29BB">
        <w:t xml:space="preserve"> con una plantilla (</w:t>
      </w:r>
      <w:proofErr w:type="spellStart"/>
      <w:r w:rsidR="004D29BB">
        <w:t>template</w:t>
      </w:r>
      <w:proofErr w:type="spellEnd"/>
      <w:r w:rsidR="004D29BB">
        <w:t xml:space="preserve">), la cual se encarga de </w:t>
      </w:r>
      <w:r w:rsidR="00114B5B">
        <w:rPr>
          <w:color w:val="0D0D0D" w:themeColor="text1" w:themeTint="F2"/>
        </w:rPr>
        <w:t>la presentación</w:t>
      </w:r>
      <w:r w:rsidR="00F12696">
        <w:t xml:space="preserve"> estos datos mediante HTML y CSS</w:t>
      </w:r>
      <w:r w:rsidR="00847D55">
        <w:rPr>
          <w:color w:val="0D0D0D" w:themeColor="text1" w:themeTint="F2"/>
        </w:rPr>
        <w:t xml:space="preserve"> </w:t>
      </w:r>
      <w:r w:rsidR="00137183" w:rsidRPr="00F2174D">
        <w:rPr>
          <w:color w:val="0D0D0D" w:themeColor="text1" w:themeTint="F2"/>
        </w:rPr>
        <w:fldChar w:fldCharType="begin"/>
      </w:r>
      <w:r w:rsidR="00137183" w:rsidRPr="00F2174D">
        <w:rPr>
          <w:color w:val="0D0D0D" w:themeColor="text1" w:themeTint="F2"/>
        </w:rPr>
        <w:instrText xml:space="preserve"> ADDIN ZOTERO_ITEM CSL_CITATION {"citationID":"9hBtIsv5","properties":{"formattedCitation":"[9]","plainCitation":"[9]","noteIndex":0},"citationItems":[{"id":105,"uris":["http://zotero.org/users/12776228/items/54J548EJ"],"itemData":{"id":105,"type":"document","title":"Los modelos MVC y MVT con Django","URL":"https://programacionfacil.org/blog/los-modelos-mvc-y-mvt-con-django/","author":[{"family":"Programación Fácil","given":""}],"issued":{"date-parts":[["2023",4,18]]}}}],"schema":"https://github.com/citation-style-language/schema/raw/master/csl-citation.json"} </w:instrText>
      </w:r>
      <w:r w:rsidR="00137183" w:rsidRPr="00F2174D">
        <w:rPr>
          <w:color w:val="0D0D0D" w:themeColor="text1" w:themeTint="F2"/>
        </w:rPr>
        <w:fldChar w:fldCharType="separate"/>
      </w:r>
      <w:r w:rsidR="00137183" w:rsidRPr="00F2174D">
        <w:t>[9]</w:t>
      </w:r>
      <w:r w:rsidR="00137183" w:rsidRPr="00F2174D">
        <w:rPr>
          <w:color w:val="0D0D0D" w:themeColor="text1" w:themeTint="F2"/>
        </w:rPr>
        <w:fldChar w:fldCharType="end"/>
      </w:r>
      <w:r w:rsidR="00F2174D">
        <w:rPr>
          <w:color w:val="0D0D0D" w:themeColor="text1" w:themeTint="F2"/>
        </w:rPr>
        <w:t>.</w:t>
      </w:r>
      <w:r w:rsidR="00607EC7">
        <w:t xml:space="preserve"> E</w:t>
      </w:r>
      <w:r w:rsidR="00B45A2B">
        <w:t xml:space="preserve">ste patrón de </w:t>
      </w:r>
      <w:r w:rsidR="00F21CF0">
        <w:t>arquitectura es aplicable en Kv-</w:t>
      </w:r>
      <w:proofErr w:type="spellStart"/>
      <w:r w:rsidR="00F21CF0">
        <w:t>wims</w:t>
      </w:r>
      <w:proofErr w:type="spellEnd"/>
      <w:r w:rsidR="00F21CF0">
        <w:t xml:space="preserve"> debido a que </w:t>
      </w:r>
      <w:r w:rsidR="00200867">
        <w:t xml:space="preserve">el servidor web </w:t>
      </w:r>
      <w:r w:rsidR="00894C32">
        <w:t>Django</w:t>
      </w:r>
      <w:r w:rsidR="00857104">
        <w:t>, el cual se describe más adelante en e</w:t>
      </w:r>
      <w:r w:rsidR="00502493">
        <w:t>ste</w:t>
      </w:r>
      <w:r w:rsidR="00857104">
        <w:t xml:space="preserve"> documento (vea </w:t>
      </w:r>
      <w:r w:rsidR="00F95C4C">
        <w:t xml:space="preserve">capítulo </w:t>
      </w:r>
      <w:r w:rsidR="00857104">
        <w:t>3.5)</w:t>
      </w:r>
      <w:r w:rsidR="007743DD">
        <w:rPr>
          <w:color w:val="0D0D0D" w:themeColor="text1" w:themeTint="F2"/>
          <w:szCs w:val="24"/>
        </w:rPr>
        <w:t xml:space="preserve"> </w:t>
      </w:r>
      <w:r w:rsidR="00E436CB">
        <w:rPr>
          <w:color w:val="0D0D0D" w:themeColor="text1" w:themeTint="F2"/>
          <w:szCs w:val="24"/>
        </w:rPr>
        <w:t>lo aplica.</w:t>
      </w:r>
      <w:bookmarkEnd w:id="311"/>
    </w:p>
    <w:p w14:paraId="1F9153B0" w14:textId="77DC2406" w:rsidR="003948AF" w:rsidRDefault="003948AF" w:rsidP="00355187">
      <w:pPr>
        <w:jc w:val="center"/>
        <w:rPr>
          <w:i/>
          <w:color w:val="0D0D0D" w:themeColor="text1" w:themeTint="F2"/>
          <w:szCs w:val="24"/>
        </w:rPr>
      </w:pPr>
      <w:bookmarkStart w:id="312" w:name="_Toc151934659"/>
      <w:r>
        <w:rPr>
          <w:noProof/>
        </w:rPr>
        <w:drawing>
          <wp:inline distT="0" distB="0" distL="0" distR="0" wp14:anchorId="5B1D7308" wp14:editId="2B6C6143">
            <wp:extent cx="2466909" cy="2742310"/>
            <wp:effectExtent l="0" t="0" r="0" b="1270"/>
            <wp:docPr id="177701433" name="Imagen 177701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a:extLst>
                        <a:ext uri="{28A0092B-C50C-407E-A947-70E740481C1C}">
                          <a14:useLocalDpi xmlns:a14="http://schemas.microsoft.com/office/drawing/2010/main" val="0"/>
                        </a:ext>
                      </a:extLst>
                    </a:blip>
                    <a:srcRect l="29733" t="19146" r="28913" b="21368"/>
                    <a:stretch/>
                  </pic:blipFill>
                  <pic:spPr bwMode="auto">
                    <a:xfrm>
                      <a:off x="0" y="0"/>
                      <a:ext cx="2467662" cy="2743147"/>
                    </a:xfrm>
                    <a:prstGeom prst="rect">
                      <a:avLst/>
                    </a:prstGeom>
                    <a:noFill/>
                    <a:ln>
                      <a:noFill/>
                    </a:ln>
                    <a:extLst>
                      <a:ext uri="{53640926-AAD7-44D8-BBD7-CCE9431645EC}">
                        <a14:shadowObscured xmlns:a14="http://schemas.microsoft.com/office/drawing/2010/main"/>
                      </a:ext>
                    </a:extLst>
                  </pic:spPr>
                </pic:pic>
              </a:graphicData>
            </a:graphic>
          </wp:inline>
        </w:drawing>
      </w:r>
      <w:bookmarkEnd w:id="312"/>
    </w:p>
    <w:p w14:paraId="74A7FD60" w14:textId="78A332EC" w:rsidR="00832F75" w:rsidRPr="00474320" w:rsidRDefault="007F0E01" w:rsidP="0068122F">
      <w:pPr>
        <w:pStyle w:val="indicefiguras"/>
        <w:ind w:left="720"/>
      </w:pPr>
      <w:bookmarkStart w:id="313" w:name="_Toc151934660"/>
      <w:bookmarkStart w:id="314" w:name="_Toc151981156"/>
      <w:r>
        <w:t>Patrón de arquitectura: modelo-vista-</w:t>
      </w:r>
      <w:proofErr w:type="spellStart"/>
      <w:r w:rsidR="003948AF">
        <w:t>template</w:t>
      </w:r>
      <w:bookmarkEnd w:id="313"/>
      <w:bookmarkEnd w:id="314"/>
      <w:proofErr w:type="spellEnd"/>
    </w:p>
    <w:p w14:paraId="18E3F667" w14:textId="494C8369" w:rsidR="00886947" w:rsidRPr="00886947" w:rsidRDefault="00886947" w:rsidP="00886947">
      <w:pPr>
        <w:pStyle w:val="Ttulo3"/>
        <w:rPr>
          <w:rFonts w:cs="Times New Roman"/>
          <w:b/>
          <w:bCs/>
        </w:rPr>
      </w:pPr>
      <w:bookmarkStart w:id="315" w:name="_Toc151981465"/>
      <w:bookmarkStart w:id="316" w:name="_Toc151935513"/>
      <w:r w:rsidRPr="00B17C94">
        <w:rPr>
          <w:rFonts w:cs="Times New Roman"/>
          <w:b/>
          <w:bCs/>
        </w:rPr>
        <w:lastRenderedPageBreak/>
        <w:t>3</w:t>
      </w:r>
      <w:r w:rsidRPr="00D7275D">
        <w:rPr>
          <w:rFonts w:cs="Times New Roman"/>
          <w:b/>
          <w:bCs/>
        </w:rPr>
        <w:t>.</w:t>
      </w:r>
      <w:r>
        <w:rPr>
          <w:rFonts w:cs="Times New Roman"/>
          <w:b/>
        </w:rPr>
        <w:t>4</w:t>
      </w:r>
      <w:r w:rsidRPr="00D7275D">
        <w:rPr>
          <w:rFonts w:cs="Times New Roman"/>
          <w:b/>
          <w:bCs/>
        </w:rPr>
        <w:t>.</w:t>
      </w:r>
      <w:r>
        <w:rPr>
          <w:rFonts w:cs="Times New Roman"/>
          <w:b/>
          <w:bCs/>
        </w:rPr>
        <w:t>2</w:t>
      </w:r>
      <w:r w:rsidRPr="00D7275D">
        <w:rPr>
          <w:rFonts w:cs="Times New Roman"/>
          <w:b/>
          <w:bCs/>
        </w:rPr>
        <w:t xml:space="preserve"> </w:t>
      </w:r>
      <w:r>
        <w:rPr>
          <w:rFonts w:cs="Times New Roman"/>
          <w:b/>
          <w:bCs/>
        </w:rPr>
        <w:t>Patrón Cliente - Servidor</w:t>
      </w:r>
      <w:bookmarkEnd w:id="315"/>
      <w:bookmarkEnd w:id="316"/>
    </w:p>
    <w:p w14:paraId="43B43B96" w14:textId="6A49BCD5" w:rsidR="004624B9" w:rsidRDefault="00DD39D7" w:rsidP="00E32838">
      <w:pPr>
        <w:rPr>
          <w:rFonts w:cs="Times New Roman"/>
          <w:szCs w:val="24"/>
        </w:rPr>
      </w:pPr>
      <w:r>
        <w:rPr>
          <w:rFonts w:cs="Times New Roman"/>
          <w:szCs w:val="24"/>
        </w:rPr>
        <w:t xml:space="preserve">Existen básicamente 2 tipos de </w:t>
      </w:r>
      <w:r w:rsidR="00DF656B">
        <w:rPr>
          <w:rFonts w:cs="Times New Roman"/>
          <w:szCs w:val="24"/>
        </w:rPr>
        <w:t xml:space="preserve">arquitecturas cliente-servidor, de 2 niveles </w:t>
      </w:r>
      <w:r w:rsidR="00A64904">
        <w:rPr>
          <w:rFonts w:cs="Times New Roman"/>
          <w:szCs w:val="24"/>
        </w:rPr>
        <w:t>y de</w:t>
      </w:r>
      <w:r w:rsidR="00DF656B">
        <w:rPr>
          <w:rFonts w:cs="Times New Roman"/>
          <w:szCs w:val="24"/>
        </w:rPr>
        <w:t xml:space="preserve"> N-niveles</w:t>
      </w:r>
      <w:r w:rsidR="004624B9">
        <w:rPr>
          <w:rFonts w:cs="Times New Roman"/>
          <w:szCs w:val="24"/>
        </w:rPr>
        <w:t xml:space="preserve">, cada una de estas arquitecturas tiene sus variaciones, </w:t>
      </w:r>
      <w:r w:rsidR="005A1BEE">
        <w:rPr>
          <w:rFonts w:cs="Times New Roman"/>
          <w:szCs w:val="24"/>
        </w:rPr>
        <w:t xml:space="preserve">por ejemplo, </w:t>
      </w:r>
      <w:r w:rsidR="001E59E9">
        <w:rPr>
          <w:rFonts w:cs="Times New Roman"/>
          <w:szCs w:val="24"/>
        </w:rPr>
        <w:t>en el caso de Kv-</w:t>
      </w:r>
      <w:proofErr w:type="spellStart"/>
      <w:r w:rsidR="001E59E9">
        <w:rPr>
          <w:rFonts w:cs="Times New Roman"/>
          <w:szCs w:val="24"/>
        </w:rPr>
        <w:t>Wims</w:t>
      </w:r>
      <w:proofErr w:type="spellEnd"/>
      <w:r w:rsidR="001E59E9">
        <w:rPr>
          <w:rFonts w:cs="Times New Roman"/>
          <w:szCs w:val="24"/>
        </w:rPr>
        <w:t xml:space="preserve">, </w:t>
      </w:r>
      <w:r w:rsidR="00F77A4B">
        <w:rPr>
          <w:rFonts w:cs="Times New Roman"/>
          <w:szCs w:val="24"/>
        </w:rPr>
        <w:t xml:space="preserve">al contar con almacenamiento de datos, se </w:t>
      </w:r>
      <w:r w:rsidR="005B7531">
        <w:rPr>
          <w:rFonts w:cs="Times New Roman"/>
          <w:szCs w:val="24"/>
        </w:rPr>
        <w:t>puede considerar al menos como</w:t>
      </w:r>
      <w:r w:rsidR="00F77A4B">
        <w:rPr>
          <w:rFonts w:cs="Times New Roman"/>
          <w:szCs w:val="24"/>
        </w:rPr>
        <w:t xml:space="preserve"> una </w:t>
      </w:r>
      <w:r w:rsidR="00995250">
        <w:rPr>
          <w:rFonts w:cs="Times New Roman"/>
          <w:szCs w:val="24"/>
        </w:rPr>
        <w:t xml:space="preserve">arquitectura cliente-servidor de 3 niveles; </w:t>
      </w:r>
      <w:r w:rsidR="002E649C">
        <w:rPr>
          <w:rFonts w:cs="Times New Roman"/>
          <w:szCs w:val="24"/>
        </w:rPr>
        <w:t xml:space="preserve">Presentación, </w:t>
      </w:r>
      <w:r w:rsidR="002D017C">
        <w:rPr>
          <w:rFonts w:cs="Times New Roman"/>
          <w:szCs w:val="24"/>
        </w:rPr>
        <w:t xml:space="preserve">lógica de negocios y </w:t>
      </w:r>
      <w:r w:rsidR="00452E54">
        <w:rPr>
          <w:rFonts w:cs="Times New Roman"/>
          <w:szCs w:val="24"/>
        </w:rPr>
        <w:t>almacenamiento de datos.</w:t>
      </w:r>
    </w:p>
    <w:p w14:paraId="6C4667F5" w14:textId="144C9F8A" w:rsidR="004624B9" w:rsidRDefault="00A64904" w:rsidP="00E32838">
      <w:pPr>
        <w:rPr>
          <w:rFonts w:cs="Times New Roman"/>
          <w:szCs w:val="24"/>
        </w:rPr>
      </w:pPr>
      <w:r>
        <w:rPr>
          <w:rFonts w:cs="Times New Roman"/>
          <w:szCs w:val="24"/>
        </w:rPr>
        <w:t xml:space="preserve">De manera general, </w:t>
      </w:r>
      <w:r w:rsidR="00AC6A86">
        <w:rPr>
          <w:rFonts w:cs="Times New Roman"/>
          <w:szCs w:val="24"/>
        </w:rPr>
        <w:t xml:space="preserve">esta arquitectura </w:t>
      </w:r>
      <w:r w:rsidR="00EA6AFB">
        <w:rPr>
          <w:rFonts w:cs="Times New Roman"/>
          <w:szCs w:val="24"/>
        </w:rPr>
        <w:t>se encarga de separar el procesamiento del sistema,</w:t>
      </w:r>
      <w:r w:rsidR="008B2721">
        <w:rPr>
          <w:rFonts w:cs="Times New Roman"/>
          <w:szCs w:val="24"/>
        </w:rPr>
        <w:t xml:space="preserve"> el cual </w:t>
      </w:r>
      <w:r w:rsidR="00440E9C">
        <w:rPr>
          <w:rFonts w:cs="Times New Roman"/>
          <w:szCs w:val="24"/>
        </w:rPr>
        <w:t>ocurre por lo menos en 2 procesos distintos y en computadoras distintas</w:t>
      </w:r>
      <w:r w:rsidR="008036EC">
        <w:rPr>
          <w:rFonts w:cs="Times New Roman"/>
          <w:szCs w:val="24"/>
        </w:rPr>
        <w:t xml:space="preserve">. Se habla de que un sistema está basado en esta arquitectura si la manipulación de datos y la presentación de datos están </w:t>
      </w:r>
      <w:r w:rsidR="00E14590">
        <w:rPr>
          <w:rFonts w:cs="Times New Roman"/>
          <w:szCs w:val="24"/>
        </w:rPr>
        <w:t>separados.</w:t>
      </w:r>
      <w:r w:rsidR="00481E7D">
        <w:rPr>
          <w:rFonts w:cs="Times New Roman"/>
          <w:szCs w:val="24"/>
        </w:rPr>
        <w:t xml:space="preserve"> </w:t>
      </w:r>
      <w:r w:rsidR="00577A82">
        <w:rPr>
          <w:rFonts w:cs="Times New Roman"/>
          <w:szCs w:val="24"/>
        </w:rPr>
        <w:fldChar w:fldCharType="begin"/>
      </w:r>
      <w:r w:rsidR="00577A82">
        <w:rPr>
          <w:rFonts w:cs="Times New Roman"/>
          <w:szCs w:val="24"/>
        </w:rPr>
        <w:instrText xml:space="preserve"> ADDIN ZOTERO_ITEM CSL_CITATION {"citationID":"FJK5o4jz","properties":{"formattedCitation":"[10]","plainCitation":"[10]","noteIndex":0},"citationItems":[{"id":28,"uris":["http://zotero.org/users/12776228/items/EBM2LYXK"],"itemData":{"id":28,"type":"book","call-number":"QA76.9.D26 R44 2000","collection-title":"The Java series","edition":"2nd ed","event-place":"Cambridge, Mass","ISBN":"978-1-56592-616-5","number-of-pages":"328","publisher":"O'Reilly","publisher-place":"Cambridge, Mass","source":"Library of Congress ISBN","title":"Database programming with JDBC and Java","URL":"https://web.archive.org/web/20110406121920/http://java.sun.com/developer/Books/jdbc/ch07.pdf","author":[{"family":"Reese","given":"George"}],"accessed":{"date-parts":[["2023",10,23]]},"issued":{"date-parts":[["2000"]]}}}],"schema":"https://github.com/citation-style-language/schema/raw/master/csl-citation.json"} </w:instrText>
      </w:r>
      <w:r w:rsidR="00577A82">
        <w:rPr>
          <w:rFonts w:cs="Times New Roman"/>
          <w:szCs w:val="24"/>
        </w:rPr>
        <w:fldChar w:fldCharType="separate"/>
      </w:r>
      <w:r w:rsidR="00577A82" w:rsidRPr="00577A82">
        <w:rPr>
          <w:rFonts w:cs="Times New Roman"/>
        </w:rPr>
        <w:t>[10]</w:t>
      </w:r>
      <w:r w:rsidR="00577A82">
        <w:rPr>
          <w:rFonts w:cs="Times New Roman"/>
          <w:szCs w:val="24"/>
        </w:rPr>
        <w:fldChar w:fldCharType="end"/>
      </w:r>
    </w:p>
    <w:p w14:paraId="3D97A1A3" w14:textId="1C72F295" w:rsidR="00F56995" w:rsidRPr="00F56995" w:rsidRDefault="009B48B1" w:rsidP="00F56995">
      <w:pPr>
        <w:rPr>
          <w:rFonts w:cs="Times New Roman"/>
          <w:szCs w:val="24"/>
        </w:rPr>
      </w:pPr>
      <w:r>
        <w:rPr>
          <w:rFonts w:cs="Times New Roman"/>
          <w:szCs w:val="24"/>
        </w:rPr>
        <w:t xml:space="preserve">A </w:t>
      </w:r>
      <w:r w:rsidR="004476D7">
        <w:rPr>
          <w:rFonts w:cs="Times New Roman"/>
          <w:szCs w:val="24"/>
        </w:rPr>
        <w:t>continuación,</w:t>
      </w:r>
      <w:r>
        <w:rPr>
          <w:rFonts w:cs="Times New Roman"/>
          <w:szCs w:val="24"/>
        </w:rPr>
        <w:t xml:space="preserve"> se muestra el diagrama general de arquitecturas cliente-servidor de 3 niveles: </w:t>
      </w:r>
    </w:p>
    <w:p w14:paraId="4A4D20FA" w14:textId="6B97E777" w:rsidR="00722DC1" w:rsidRDefault="00F56995" w:rsidP="00111E33">
      <w:pPr>
        <w:keepNext/>
        <w:jc w:val="center"/>
      </w:pPr>
      <w:r>
        <w:rPr>
          <w:noProof/>
        </w:rPr>
        <w:drawing>
          <wp:inline distT="0" distB="0" distL="0" distR="0" wp14:anchorId="2F51EF2E" wp14:editId="51DECE29">
            <wp:extent cx="4855560" cy="2332257"/>
            <wp:effectExtent l="0" t="0" r="2540" b="0"/>
            <wp:docPr id="1591243417" name="Imagen 1591243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6211" t="22910" r="12387" b="26495"/>
                    <a:stretch/>
                  </pic:blipFill>
                  <pic:spPr bwMode="auto">
                    <a:xfrm>
                      <a:off x="0" y="0"/>
                      <a:ext cx="4857342" cy="2333113"/>
                    </a:xfrm>
                    <a:prstGeom prst="rect">
                      <a:avLst/>
                    </a:prstGeom>
                    <a:noFill/>
                    <a:ln>
                      <a:noFill/>
                    </a:ln>
                    <a:extLst>
                      <a:ext uri="{53640926-AAD7-44D8-BBD7-CCE9431645EC}">
                        <a14:shadowObscured xmlns:a14="http://schemas.microsoft.com/office/drawing/2010/main"/>
                      </a:ext>
                    </a:extLst>
                  </pic:spPr>
                </pic:pic>
              </a:graphicData>
            </a:graphic>
          </wp:inline>
        </w:drawing>
      </w:r>
      <w:bookmarkStart w:id="317" w:name="_Toc148894733"/>
      <w:bookmarkStart w:id="318" w:name="_Toc148981424"/>
      <w:bookmarkStart w:id="319" w:name="_Toc148993444"/>
    </w:p>
    <w:p w14:paraId="7FB46057" w14:textId="045AE1E4" w:rsidR="00F16BA6" w:rsidRPr="00F2174D" w:rsidRDefault="00DA441D" w:rsidP="00D164E0">
      <w:pPr>
        <w:pStyle w:val="indicefiguras"/>
        <w:tabs>
          <w:tab w:val="clear" w:pos="360"/>
        </w:tabs>
      </w:pPr>
      <w:bookmarkStart w:id="320" w:name="_Toc151934661"/>
      <w:bookmarkStart w:id="321" w:name="_Toc151981157"/>
      <w:r>
        <w:t>Patrón de arquitectura: cliente servidor</w:t>
      </w:r>
      <w:bookmarkEnd w:id="320"/>
      <w:bookmarkEnd w:id="321"/>
      <w:r w:rsidR="004476D7">
        <w:t xml:space="preserve"> de 3 niveles</w:t>
      </w:r>
    </w:p>
    <w:p w14:paraId="7DCB36D7" w14:textId="441E86A2" w:rsidR="00722DC1" w:rsidRPr="00967509" w:rsidRDefault="00801AF5" w:rsidP="00722DC1">
      <w:pPr>
        <w:pStyle w:val="Ttulo2"/>
        <w:rPr>
          <w:rFonts w:ascii="Times New Roman" w:hAnsi="Times New Roman" w:cs="Times New Roman"/>
          <w:b/>
        </w:rPr>
      </w:pPr>
      <w:bookmarkStart w:id="322" w:name="_Toc149501241"/>
      <w:bookmarkStart w:id="323" w:name="_Toc149576110"/>
      <w:bookmarkStart w:id="324" w:name="_Toc150181521"/>
      <w:bookmarkStart w:id="325" w:name="_Toc150390660"/>
      <w:bookmarkStart w:id="326" w:name="_Toc150418244"/>
      <w:bookmarkStart w:id="327" w:name="_Toc151981466"/>
      <w:bookmarkStart w:id="328" w:name="_Toc151935514"/>
      <w:r w:rsidRPr="00967509">
        <w:rPr>
          <w:rFonts w:ascii="Times New Roman" w:hAnsi="Times New Roman" w:cs="Times New Roman"/>
          <w:b/>
        </w:rPr>
        <w:t>3.</w:t>
      </w:r>
      <w:r w:rsidR="006F21E7" w:rsidRPr="00967509">
        <w:rPr>
          <w:rFonts w:ascii="Times New Roman" w:hAnsi="Times New Roman" w:cs="Times New Roman"/>
          <w:b/>
        </w:rPr>
        <w:t>5</w:t>
      </w:r>
      <w:r w:rsidRPr="00967509">
        <w:rPr>
          <w:rFonts w:ascii="Times New Roman" w:hAnsi="Times New Roman" w:cs="Times New Roman"/>
          <w:b/>
        </w:rPr>
        <w:t xml:space="preserve"> </w:t>
      </w:r>
      <w:bookmarkEnd w:id="317"/>
      <w:bookmarkEnd w:id="318"/>
      <w:bookmarkEnd w:id="319"/>
      <w:r w:rsidR="006168CF" w:rsidRPr="00967509">
        <w:rPr>
          <w:rFonts w:ascii="Times New Roman" w:hAnsi="Times New Roman" w:cs="Times New Roman"/>
          <w:b/>
        </w:rPr>
        <w:t>Python</w:t>
      </w:r>
      <w:bookmarkEnd w:id="322"/>
      <w:bookmarkEnd w:id="323"/>
      <w:bookmarkEnd w:id="324"/>
      <w:bookmarkEnd w:id="325"/>
      <w:bookmarkEnd w:id="326"/>
      <w:bookmarkEnd w:id="327"/>
      <w:bookmarkEnd w:id="328"/>
    </w:p>
    <w:p w14:paraId="3DABF60B" w14:textId="7EAC65F4" w:rsidR="00722DC1" w:rsidRDefault="00E02EA0" w:rsidP="00E727AE">
      <w:pPr>
        <w:rPr>
          <w:rFonts w:cs="Times New Roman"/>
          <w:szCs w:val="24"/>
        </w:rPr>
      </w:pPr>
      <w:r w:rsidRPr="00E02EA0">
        <w:rPr>
          <w:rFonts w:cs="Times New Roman"/>
          <w:szCs w:val="24"/>
        </w:rPr>
        <w:t>Python es un lenguaje</w:t>
      </w:r>
      <w:r>
        <w:rPr>
          <w:rFonts w:cs="Times New Roman"/>
          <w:szCs w:val="24"/>
        </w:rPr>
        <w:t xml:space="preserve"> de programación </w:t>
      </w:r>
      <w:r w:rsidR="00A05B91">
        <w:rPr>
          <w:rFonts w:cs="Times New Roman"/>
          <w:szCs w:val="24"/>
        </w:rPr>
        <w:t>orientado a objetos, interpretado y de alto nivel</w:t>
      </w:r>
      <w:r w:rsidR="00E727AE">
        <w:rPr>
          <w:rFonts w:cs="Times New Roman"/>
          <w:szCs w:val="24"/>
        </w:rPr>
        <w:t xml:space="preserve"> de abstracción</w:t>
      </w:r>
      <w:r w:rsidR="009B3419">
        <w:rPr>
          <w:rFonts w:cs="Times New Roman"/>
          <w:szCs w:val="24"/>
        </w:rPr>
        <w:t xml:space="preserve">. </w:t>
      </w:r>
      <w:r w:rsidR="00E727AE">
        <w:rPr>
          <w:rFonts w:cs="Times New Roman"/>
          <w:szCs w:val="24"/>
        </w:rPr>
        <w:t xml:space="preserve">Tomando </w:t>
      </w:r>
      <w:r w:rsidR="00555F41">
        <w:rPr>
          <w:rFonts w:cs="Times New Roman"/>
          <w:szCs w:val="24"/>
        </w:rPr>
        <w:t>la</w:t>
      </w:r>
      <w:r w:rsidR="00E727AE">
        <w:rPr>
          <w:rFonts w:cs="Times New Roman"/>
          <w:szCs w:val="24"/>
        </w:rPr>
        <w:t xml:space="preserve"> implementación</w:t>
      </w:r>
      <w:r w:rsidR="00433F35">
        <w:rPr>
          <w:rFonts w:cs="Times New Roman"/>
          <w:szCs w:val="24"/>
        </w:rPr>
        <w:t xml:space="preserve"> de referencia</w:t>
      </w:r>
      <w:r w:rsidR="00555F41">
        <w:rPr>
          <w:rFonts w:cs="Times New Roman"/>
          <w:szCs w:val="24"/>
        </w:rPr>
        <w:t xml:space="preserve"> de Python;</w:t>
      </w:r>
      <w:r w:rsidR="00433F35">
        <w:rPr>
          <w:rFonts w:cs="Times New Roman"/>
          <w:szCs w:val="24"/>
        </w:rPr>
        <w:t xml:space="preserve"> </w:t>
      </w:r>
      <w:proofErr w:type="spellStart"/>
      <w:r w:rsidR="00E727AE">
        <w:rPr>
          <w:rFonts w:cs="Times New Roman"/>
          <w:szCs w:val="24"/>
        </w:rPr>
        <w:t>CPython</w:t>
      </w:r>
      <w:proofErr w:type="spellEnd"/>
      <w:r w:rsidR="00C16996">
        <w:rPr>
          <w:rFonts w:cs="Times New Roman"/>
          <w:szCs w:val="24"/>
        </w:rPr>
        <w:t xml:space="preserve"> </w:t>
      </w:r>
      <w:r w:rsidR="00C16996">
        <w:rPr>
          <w:rFonts w:cs="Times New Roman"/>
          <w:szCs w:val="24"/>
        </w:rPr>
        <w:fldChar w:fldCharType="begin"/>
      </w:r>
      <w:r w:rsidR="00137183">
        <w:rPr>
          <w:rFonts w:cs="Times New Roman"/>
          <w:szCs w:val="24"/>
        </w:rPr>
        <w:instrText xml:space="preserve"> ADDIN ZOTERO_ITEM CSL_CITATION {"citationID":"cldIFonX","properties":{"formattedCitation":"[11]","plainCitation":"[11]","noteIndex":0},"citationItems":[{"id":31,"uris":["http://zotero.org/users/12776228/items/8Z2TP4KU"],"itemData":{"id":31,"type":"book","edition":"First edition","event-place":"United States?","ISBN":"978-1-77509-334-3","language":"eng","note":"OCLC: 1309889895","publisher":"Real Python","publisher-place":"United States?","source":"Open WorldCat","title":"CPython internals: your guide to the Python 3 interpreter","title-short":"CPython internals","author":[{"family":"Shaw","given":"Anthony"}],"issued":{"date-parts":[["2021"]]}}}],"schema":"https://github.com/citation-style-language/schema/raw/master/csl-citation.json"} </w:instrText>
      </w:r>
      <w:r w:rsidR="00C16996">
        <w:rPr>
          <w:rFonts w:cs="Times New Roman"/>
          <w:szCs w:val="24"/>
        </w:rPr>
        <w:fldChar w:fldCharType="separate"/>
      </w:r>
      <w:r w:rsidR="00137183" w:rsidRPr="00137183">
        <w:rPr>
          <w:rFonts w:cs="Times New Roman"/>
        </w:rPr>
        <w:t>[11]</w:t>
      </w:r>
      <w:r w:rsidR="00C16996">
        <w:rPr>
          <w:rFonts w:cs="Times New Roman"/>
          <w:szCs w:val="24"/>
        </w:rPr>
        <w:fldChar w:fldCharType="end"/>
      </w:r>
      <w:r w:rsidR="00797B64">
        <w:rPr>
          <w:rFonts w:cs="Times New Roman"/>
          <w:szCs w:val="24"/>
        </w:rPr>
        <w:t xml:space="preserve"> </w:t>
      </w:r>
      <w:r w:rsidR="006C3263">
        <w:rPr>
          <w:rFonts w:cs="Times New Roman"/>
          <w:szCs w:val="24"/>
        </w:rPr>
        <w:t xml:space="preserve">ofrece varias </w:t>
      </w:r>
      <w:r w:rsidR="0023372C">
        <w:rPr>
          <w:rFonts w:cs="Times New Roman"/>
          <w:szCs w:val="24"/>
        </w:rPr>
        <w:t>herramientas que lo hacen atractivo para el desarrollo de aplicaciones de manera ági</w:t>
      </w:r>
      <w:r w:rsidR="007E6D00">
        <w:rPr>
          <w:rFonts w:cs="Times New Roman"/>
          <w:szCs w:val="24"/>
        </w:rPr>
        <w:t>l</w:t>
      </w:r>
      <w:r w:rsidR="009F751B">
        <w:rPr>
          <w:rFonts w:cs="Times New Roman"/>
          <w:szCs w:val="24"/>
        </w:rPr>
        <w:t>:</w:t>
      </w:r>
    </w:p>
    <w:p w14:paraId="11EB5478" w14:textId="3F9D0C40" w:rsidR="009F751B" w:rsidRPr="00712E32" w:rsidRDefault="009F751B" w:rsidP="00216DEA">
      <w:pPr>
        <w:pStyle w:val="Prrafodelista"/>
        <w:numPr>
          <w:ilvl w:val="0"/>
          <w:numId w:val="18"/>
        </w:numPr>
        <w:rPr>
          <w:rFonts w:cs="Times New Roman"/>
          <w:b/>
          <w:szCs w:val="24"/>
        </w:rPr>
      </w:pPr>
      <w:r w:rsidRPr="00ED4D4F">
        <w:rPr>
          <w:rFonts w:cs="Times New Roman"/>
          <w:b/>
          <w:szCs w:val="24"/>
        </w:rPr>
        <w:t>Estructuras de datos de alto nivel:</w:t>
      </w:r>
      <w:r w:rsidR="00ED4D4F">
        <w:rPr>
          <w:rFonts w:cs="Times New Roman"/>
          <w:szCs w:val="24"/>
        </w:rPr>
        <w:t xml:space="preserve"> </w:t>
      </w:r>
      <w:proofErr w:type="spellStart"/>
      <w:r w:rsidR="00AE07E3">
        <w:rPr>
          <w:rFonts w:cs="Times New Roman"/>
          <w:szCs w:val="24"/>
        </w:rPr>
        <w:t>CPython</w:t>
      </w:r>
      <w:proofErr w:type="spellEnd"/>
      <w:r w:rsidR="00532AAB">
        <w:rPr>
          <w:rFonts w:cs="Times New Roman"/>
          <w:szCs w:val="24"/>
        </w:rPr>
        <w:t xml:space="preserve"> tiene </w:t>
      </w:r>
      <w:r w:rsidR="00C70C49">
        <w:rPr>
          <w:rFonts w:cs="Times New Roman"/>
          <w:szCs w:val="24"/>
        </w:rPr>
        <w:t>varias estructuras de datos implementadas por defecto;</w:t>
      </w:r>
      <w:r w:rsidR="002B537B">
        <w:rPr>
          <w:rFonts w:cs="Times New Roman"/>
          <w:szCs w:val="24"/>
        </w:rPr>
        <w:t xml:space="preserve"> cadenas de texto (</w:t>
      </w:r>
      <w:proofErr w:type="spellStart"/>
      <w:r w:rsidR="002B537B" w:rsidRPr="004943A6">
        <w:rPr>
          <w:rFonts w:cs="Times New Roman"/>
          <w:i/>
          <w:szCs w:val="24"/>
        </w:rPr>
        <w:t>strings</w:t>
      </w:r>
      <w:proofErr w:type="spellEnd"/>
      <w:r w:rsidR="002B537B">
        <w:rPr>
          <w:rFonts w:cs="Times New Roman"/>
          <w:szCs w:val="24"/>
        </w:rPr>
        <w:t>),</w:t>
      </w:r>
      <w:r w:rsidR="00C70C49">
        <w:rPr>
          <w:rFonts w:cs="Times New Roman"/>
          <w:szCs w:val="24"/>
        </w:rPr>
        <w:t xml:space="preserve"> listas, diccionarios, </w:t>
      </w:r>
      <w:r w:rsidR="002B537B">
        <w:rPr>
          <w:rFonts w:cs="Times New Roman"/>
          <w:szCs w:val="24"/>
        </w:rPr>
        <w:t>conjuntos</w:t>
      </w:r>
      <w:r w:rsidR="004943A6">
        <w:rPr>
          <w:rFonts w:cs="Times New Roman"/>
          <w:szCs w:val="24"/>
        </w:rPr>
        <w:t xml:space="preserve"> mutables e inmutables</w:t>
      </w:r>
      <w:r w:rsidR="009103F2">
        <w:rPr>
          <w:rFonts w:cs="Times New Roman"/>
          <w:szCs w:val="24"/>
        </w:rPr>
        <w:t xml:space="preserve"> (</w:t>
      </w:r>
      <w:r w:rsidR="009103F2" w:rsidRPr="004943A6">
        <w:rPr>
          <w:rFonts w:cs="Times New Roman"/>
          <w:i/>
          <w:szCs w:val="24"/>
        </w:rPr>
        <w:t>sets</w:t>
      </w:r>
      <w:r w:rsidR="004943A6" w:rsidRPr="004943A6">
        <w:rPr>
          <w:rFonts w:cs="Times New Roman"/>
          <w:i/>
          <w:szCs w:val="24"/>
        </w:rPr>
        <w:t xml:space="preserve"> y </w:t>
      </w:r>
      <w:proofErr w:type="spellStart"/>
      <w:r w:rsidR="004943A6" w:rsidRPr="004943A6">
        <w:rPr>
          <w:rFonts w:cs="Times New Roman"/>
          <w:i/>
          <w:szCs w:val="24"/>
        </w:rPr>
        <w:t>frozensets</w:t>
      </w:r>
      <w:proofErr w:type="spellEnd"/>
      <w:r w:rsidR="004943A6" w:rsidRPr="004943A6">
        <w:rPr>
          <w:rFonts w:cs="Times New Roman"/>
          <w:i/>
          <w:szCs w:val="24"/>
        </w:rPr>
        <w:t xml:space="preserve"> respectivamente</w:t>
      </w:r>
      <w:r w:rsidR="009103F2">
        <w:rPr>
          <w:rFonts w:cs="Times New Roman"/>
          <w:szCs w:val="24"/>
        </w:rPr>
        <w:t>)</w:t>
      </w:r>
      <w:r w:rsidR="00980E06">
        <w:rPr>
          <w:rFonts w:cs="Times New Roman"/>
          <w:szCs w:val="24"/>
        </w:rPr>
        <w:t xml:space="preserve">, que </w:t>
      </w:r>
      <w:r w:rsidR="00033587">
        <w:rPr>
          <w:rFonts w:cs="Times New Roman"/>
          <w:szCs w:val="24"/>
        </w:rPr>
        <w:t>facilitan la construcción de aplicaciones.</w:t>
      </w:r>
    </w:p>
    <w:p w14:paraId="0199773B" w14:textId="2547D0A0" w:rsidR="00712E32" w:rsidRPr="00736E98" w:rsidRDefault="009A38D5" w:rsidP="00216DEA">
      <w:pPr>
        <w:pStyle w:val="Prrafodelista"/>
        <w:numPr>
          <w:ilvl w:val="0"/>
          <w:numId w:val="18"/>
        </w:numPr>
        <w:rPr>
          <w:rFonts w:cs="Times New Roman"/>
          <w:b/>
          <w:szCs w:val="24"/>
        </w:rPr>
      </w:pPr>
      <w:r>
        <w:rPr>
          <w:rFonts w:cs="Times New Roman"/>
          <w:b/>
          <w:szCs w:val="24"/>
        </w:rPr>
        <w:t>Sintaxis sencilla</w:t>
      </w:r>
      <w:r w:rsidR="00947918">
        <w:rPr>
          <w:rFonts w:cs="Times New Roman"/>
          <w:b/>
          <w:szCs w:val="24"/>
        </w:rPr>
        <w:t>:</w:t>
      </w:r>
      <w:r w:rsidR="00947918">
        <w:rPr>
          <w:rFonts w:cs="Times New Roman"/>
          <w:szCs w:val="24"/>
        </w:rPr>
        <w:t xml:space="preserve"> </w:t>
      </w:r>
      <w:r w:rsidR="008B7D6A">
        <w:rPr>
          <w:rFonts w:cs="Times New Roman"/>
          <w:szCs w:val="24"/>
        </w:rPr>
        <w:t xml:space="preserve">La sintaxis de Python es fácil de aprender y enfatiza </w:t>
      </w:r>
      <w:r w:rsidR="00AA2F67">
        <w:rPr>
          <w:rFonts w:cs="Times New Roman"/>
          <w:szCs w:val="24"/>
        </w:rPr>
        <w:t>la legibilidad</w:t>
      </w:r>
      <w:r w:rsidR="00477411">
        <w:rPr>
          <w:rFonts w:cs="Times New Roman"/>
          <w:szCs w:val="24"/>
        </w:rPr>
        <w:t xml:space="preserve"> </w:t>
      </w:r>
      <w:r w:rsidR="0059263E">
        <w:rPr>
          <w:rFonts w:cs="Times New Roman"/>
          <w:szCs w:val="24"/>
        </w:rPr>
        <w:t xml:space="preserve">de los programas mediante el uso de </w:t>
      </w:r>
      <w:r w:rsidR="00341624">
        <w:rPr>
          <w:rFonts w:cs="Times New Roman"/>
          <w:szCs w:val="24"/>
        </w:rPr>
        <w:t xml:space="preserve">saltos de línea e </w:t>
      </w:r>
      <w:proofErr w:type="spellStart"/>
      <w:r w:rsidR="00341624">
        <w:rPr>
          <w:rFonts w:cs="Times New Roman"/>
          <w:szCs w:val="24"/>
        </w:rPr>
        <w:t>identaci</w:t>
      </w:r>
      <w:r w:rsidR="007D23CA">
        <w:rPr>
          <w:rFonts w:cs="Times New Roman"/>
          <w:szCs w:val="24"/>
        </w:rPr>
        <w:t>ón</w:t>
      </w:r>
      <w:proofErr w:type="spellEnd"/>
      <w:r w:rsidR="007D23CA">
        <w:rPr>
          <w:rFonts w:cs="Times New Roman"/>
          <w:szCs w:val="24"/>
        </w:rPr>
        <w:t xml:space="preserve"> de bloques</w:t>
      </w:r>
      <w:r w:rsidR="00D27D09">
        <w:rPr>
          <w:rFonts w:cs="Times New Roman"/>
          <w:szCs w:val="24"/>
        </w:rPr>
        <w:t>.</w:t>
      </w:r>
      <w:r w:rsidR="00CC7845">
        <w:rPr>
          <w:rFonts w:cs="Times New Roman"/>
          <w:szCs w:val="24"/>
        </w:rPr>
        <w:t xml:space="preserve"> </w:t>
      </w:r>
      <w:r w:rsidR="00CC7845">
        <w:rPr>
          <w:rFonts w:cs="Times New Roman"/>
          <w:szCs w:val="24"/>
        </w:rPr>
        <w:fldChar w:fldCharType="begin"/>
      </w:r>
      <w:r w:rsidR="00137183">
        <w:rPr>
          <w:rFonts w:cs="Times New Roman"/>
          <w:szCs w:val="24"/>
        </w:rPr>
        <w:instrText xml:space="preserve"> ADDIN ZOTERO_ITEM CSL_CITATION {"citationID":"cBbjb9oL","properties":{"formattedCitation":"[12]","plainCitation":"[12]","noteIndex":0},"citationItems":[{"id":32,"uris":["http://zotero.org/users/12776228/items/VZBNAFLP"],"itemData":{"id":32,"type":"post-weblog","container-title":"Python Essays","license":"Python Software Foundation","title":"What is Python? Executive Summary","URL":"https://www.python.org/doc/essays/blurb/","author":[{"family":"Python Software Foundation","given":""}],"accessed":{"date-parts":[["2023",11,2]]}}}],"schema":"https://github.com/citation-style-language/schema/raw/master/csl-citation.json"} </w:instrText>
      </w:r>
      <w:r w:rsidR="00CC7845">
        <w:rPr>
          <w:rFonts w:cs="Times New Roman"/>
          <w:szCs w:val="24"/>
        </w:rPr>
        <w:fldChar w:fldCharType="separate"/>
      </w:r>
      <w:r w:rsidR="00137183" w:rsidRPr="00137183">
        <w:rPr>
          <w:rFonts w:cs="Times New Roman"/>
        </w:rPr>
        <w:t>[12]</w:t>
      </w:r>
      <w:r w:rsidR="00CC7845">
        <w:rPr>
          <w:rFonts w:cs="Times New Roman"/>
          <w:szCs w:val="24"/>
        </w:rPr>
        <w:fldChar w:fldCharType="end"/>
      </w:r>
    </w:p>
    <w:p w14:paraId="35BD4180" w14:textId="77146F90" w:rsidR="00D92540" w:rsidRPr="00D66492" w:rsidRDefault="00BD260F" w:rsidP="00216DEA">
      <w:pPr>
        <w:pStyle w:val="Prrafodelista"/>
        <w:numPr>
          <w:ilvl w:val="0"/>
          <w:numId w:val="18"/>
        </w:numPr>
        <w:rPr>
          <w:rFonts w:cs="Times New Roman"/>
          <w:b/>
          <w:szCs w:val="24"/>
        </w:rPr>
      </w:pPr>
      <w:r>
        <w:rPr>
          <w:rFonts w:cs="Times New Roman"/>
          <w:b/>
          <w:szCs w:val="24"/>
        </w:rPr>
        <w:lastRenderedPageBreak/>
        <w:t>Módulos</w:t>
      </w:r>
      <w:r w:rsidR="00D66492">
        <w:rPr>
          <w:rFonts w:cs="Times New Roman"/>
          <w:b/>
          <w:szCs w:val="24"/>
        </w:rPr>
        <w:t xml:space="preserve">: </w:t>
      </w:r>
      <w:r w:rsidR="002B5AA9">
        <w:rPr>
          <w:rFonts w:cs="Times New Roman"/>
          <w:szCs w:val="24"/>
        </w:rPr>
        <w:t>L</w:t>
      </w:r>
      <w:r w:rsidR="00090A98">
        <w:rPr>
          <w:rFonts w:cs="Times New Roman"/>
          <w:szCs w:val="24"/>
        </w:rPr>
        <w:t>os</w:t>
      </w:r>
      <w:r w:rsidR="002B5AA9">
        <w:rPr>
          <w:rFonts w:cs="Times New Roman"/>
          <w:szCs w:val="24"/>
        </w:rPr>
        <w:t xml:space="preserve"> módulos en Python </w:t>
      </w:r>
      <w:r w:rsidR="00090A98">
        <w:rPr>
          <w:rFonts w:cs="Times New Roman"/>
          <w:szCs w:val="24"/>
        </w:rPr>
        <w:t xml:space="preserve">son simplemente un archivo </w:t>
      </w:r>
      <w:r w:rsidR="00740AF3">
        <w:rPr>
          <w:rFonts w:cs="Times New Roman"/>
          <w:szCs w:val="24"/>
        </w:rPr>
        <w:t>que contiene definiciones y funciones que pueden ser importadas a otros archivos para</w:t>
      </w:r>
      <w:r w:rsidR="007A5DAB">
        <w:rPr>
          <w:rFonts w:cs="Times New Roman"/>
          <w:szCs w:val="24"/>
        </w:rPr>
        <w:t xml:space="preserve"> reutilizarse, lo cual </w:t>
      </w:r>
      <w:r w:rsidR="002B5AA9">
        <w:rPr>
          <w:rFonts w:cs="Times New Roman"/>
          <w:szCs w:val="24"/>
        </w:rPr>
        <w:t xml:space="preserve">beneficia la modularidad </w:t>
      </w:r>
      <w:r w:rsidR="00D66492">
        <w:rPr>
          <w:rFonts w:cs="Times New Roman"/>
          <w:szCs w:val="24"/>
        </w:rPr>
        <w:t>y</w:t>
      </w:r>
      <w:r w:rsidR="002B5AA9">
        <w:rPr>
          <w:rFonts w:cs="Times New Roman"/>
          <w:szCs w:val="24"/>
        </w:rPr>
        <w:t xml:space="preserve"> separación de tareas de una aplicación</w:t>
      </w:r>
      <w:r w:rsidR="00D66492">
        <w:rPr>
          <w:rFonts w:cs="Times New Roman"/>
          <w:szCs w:val="24"/>
        </w:rPr>
        <w:t>, así como la reutilización del código.</w:t>
      </w:r>
      <w:r w:rsidR="006C6715">
        <w:rPr>
          <w:rFonts w:cs="Times New Roman"/>
          <w:szCs w:val="24"/>
        </w:rPr>
        <w:t xml:space="preserve"> </w:t>
      </w:r>
      <w:r w:rsidR="006C6715">
        <w:rPr>
          <w:rFonts w:cs="Times New Roman"/>
          <w:szCs w:val="24"/>
        </w:rPr>
        <w:fldChar w:fldCharType="begin"/>
      </w:r>
      <w:r w:rsidR="00137183">
        <w:rPr>
          <w:rFonts w:cs="Times New Roman"/>
          <w:szCs w:val="24"/>
        </w:rPr>
        <w:instrText xml:space="preserve"> ADDIN ZOTERO_ITEM CSL_CITATION {"citationID":"wvTjAw2c","properties":{"formattedCitation":"[13]","plainCitation":"[13]","noteIndex":0},"citationItems":[{"id":33,"uris":["http://zotero.org/users/12776228/items/V6NE6JI6"],"itemData":{"id":33,"type":"document","publisher":"Python Software Foundation","title":"Python Software Foundation: Modules","URL":"https://docs.python.org/3/tutorial/modules.html","author":[{"family":"Python Software Foundation","given":""}],"accessed":{"date-parts":[["2023",11,2]]},"issued":{"date-parts":[["2023"]]}}}],"schema":"https://github.com/citation-style-language/schema/raw/master/csl-citation.json"} </w:instrText>
      </w:r>
      <w:r w:rsidR="006C6715">
        <w:rPr>
          <w:rFonts w:cs="Times New Roman"/>
          <w:szCs w:val="24"/>
        </w:rPr>
        <w:fldChar w:fldCharType="separate"/>
      </w:r>
      <w:r w:rsidR="00137183" w:rsidRPr="00137183">
        <w:rPr>
          <w:rFonts w:cs="Times New Roman"/>
        </w:rPr>
        <w:t>[13]</w:t>
      </w:r>
      <w:r w:rsidR="006C6715">
        <w:rPr>
          <w:rFonts w:cs="Times New Roman"/>
          <w:szCs w:val="24"/>
        </w:rPr>
        <w:fldChar w:fldCharType="end"/>
      </w:r>
    </w:p>
    <w:p w14:paraId="49C45002" w14:textId="001339C6" w:rsidR="003C2792" w:rsidRPr="003C2792" w:rsidRDefault="00F83165" w:rsidP="00216DEA">
      <w:pPr>
        <w:pStyle w:val="Prrafodelista"/>
        <w:numPr>
          <w:ilvl w:val="0"/>
          <w:numId w:val="18"/>
        </w:numPr>
        <w:rPr>
          <w:rFonts w:cs="Times New Roman"/>
          <w:b/>
          <w:szCs w:val="24"/>
        </w:rPr>
      </w:pPr>
      <w:r>
        <w:rPr>
          <w:rFonts w:cs="Times New Roman"/>
          <w:b/>
          <w:szCs w:val="24"/>
        </w:rPr>
        <w:t>Paquetes:</w:t>
      </w:r>
      <w:r w:rsidR="00F87B75">
        <w:rPr>
          <w:rFonts w:cs="Times New Roman"/>
          <w:szCs w:val="24"/>
        </w:rPr>
        <w:t xml:space="preserve"> Esta funcionalidad de Python </w:t>
      </w:r>
      <w:r w:rsidR="007F6D54">
        <w:rPr>
          <w:rFonts w:cs="Times New Roman"/>
          <w:szCs w:val="24"/>
        </w:rPr>
        <w:t xml:space="preserve">ayuda </w:t>
      </w:r>
      <w:r w:rsidR="00337C45">
        <w:rPr>
          <w:rFonts w:cs="Times New Roman"/>
          <w:szCs w:val="24"/>
        </w:rPr>
        <w:t xml:space="preserve">el escalamiento de </w:t>
      </w:r>
      <w:r w:rsidR="006018C6">
        <w:rPr>
          <w:rFonts w:cs="Times New Roman"/>
          <w:szCs w:val="24"/>
        </w:rPr>
        <w:t xml:space="preserve">proyectos permitiendo al </w:t>
      </w:r>
      <w:r w:rsidR="00344A9D">
        <w:rPr>
          <w:rFonts w:cs="Times New Roman"/>
          <w:szCs w:val="24"/>
        </w:rPr>
        <w:t>desarrollador</w:t>
      </w:r>
      <w:r w:rsidR="006018C6">
        <w:rPr>
          <w:rFonts w:cs="Times New Roman"/>
          <w:szCs w:val="24"/>
        </w:rPr>
        <w:t xml:space="preserve"> agrupar módulos</w:t>
      </w:r>
      <w:r w:rsidR="00337C45">
        <w:rPr>
          <w:rFonts w:cs="Times New Roman"/>
          <w:szCs w:val="24"/>
        </w:rPr>
        <w:t xml:space="preserve"> mediante el sistema de archivos inherentemente jerárquico del sistema operativo.</w:t>
      </w:r>
      <w:r w:rsidR="006018C6">
        <w:rPr>
          <w:rFonts w:cs="Times New Roman"/>
          <w:szCs w:val="24"/>
        </w:rPr>
        <w:t xml:space="preserve"> </w:t>
      </w:r>
      <w:r w:rsidR="00337C45">
        <w:rPr>
          <w:rFonts w:cs="Times New Roman"/>
          <w:szCs w:val="24"/>
        </w:rPr>
        <w:t>U</w:t>
      </w:r>
      <w:r w:rsidR="006018C6">
        <w:rPr>
          <w:rFonts w:cs="Times New Roman"/>
          <w:szCs w:val="24"/>
        </w:rPr>
        <w:t>sualmente</w:t>
      </w:r>
      <w:r w:rsidR="00337C45">
        <w:rPr>
          <w:rFonts w:cs="Times New Roman"/>
          <w:szCs w:val="24"/>
        </w:rPr>
        <w:t xml:space="preserve"> se hace esto</w:t>
      </w:r>
      <w:r w:rsidR="006018C6">
        <w:rPr>
          <w:rFonts w:cs="Times New Roman"/>
          <w:szCs w:val="24"/>
        </w:rPr>
        <w:t xml:space="preserve"> </w:t>
      </w:r>
      <w:r w:rsidR="003D524F">
        <w:rPr>
          <w:rFonts w:cs="Times New Roman"/>
          <w:szCs w:val="24"/>
        </w:rPr>
        <w:t xml:space="preserve">para clasificar archivos mediante funcionalidades similares y evitar colisiones </w:t>
      </w:r>
      <w:r w:rsidR="00337C45">
        <w:rPr>
          <w:rFonts w:cs="Times New Roman"/>
          <w:szCs w:val="24"/>
        </w:rPr>
        <w:t>en otros nombres de archivo</w:t>
      </w:r>
      <w:r w:rsidR="00A97B7E">
        <w:rPr>
          <w:rFonts w:cs="Times New Roman"/>
          <w:szCs w:val="24"/>
        </w:rPr>
        <w:t xml:space="preserve"> </w:t>
      </w:r>
      <w:r w:rsidR="007D78B2">
        <w:rPr>
          <w:rFonts w:cs="Times New Roman"/>
          <w:szCs w:val="24"/>
        </w:rPr>
        <w:fldChar w:fldCharType="begin"/>
      </w:r>
      <w:r w:rsidR="00137183">
        <w:rPr>
          <w:rFonts w:cs="Times New Roman"/>
          <w:szCs w:val="24"/>
        </w:rPr>
        <w:instrText xml:space="preserve"> ADDIN ZOTERO_ITEM CSL_CITATION {"citationID":"lmPF1kJD","properties":{"formattedCitation":"[14]","plainCitation":"[14]","noteIndex":0},"citationItems":[{"id":34,"uris":["http://zotero.org/users/12776228/items/VEHIE6TU"],"itemData":{"id":34,"type":"document","publisher":"Real Python","title":"Python Modules and Packages – An Introduction","URL":"https://realpython.com/python-modules-packages/#python-packages","author":[{"family":"Sturtz","given":"John"}],"accessed":{"date-parts":[["2023",11,2]]}}}],"schema":"https://github.com/citation-style-language/schema/raw/master/csl-citation.json"} </w:instrText>
      </w:r>
      <w:r w:rsidR="007D78B2">
        <w:rPr>
          <w:rFonts w:cs="Times New Roman"/>
          <w:szCs w:val="24"/>
        </w:rPr>
        <w:fldChar w:fldCharType="separate"/>
      </w:r>
      <w:r w:rsidR="00137183" w:rsidRPr="00137183">
        <w:rPr>
          <w:rFonts w:cs="Times New Roman"/>
        </w:rPr>
        <w:t>[14]</w:t>
      </w:r>
      <w:r w:rsidR="007D78B2">
        <w:rPr>
          <w:rFonts w:cs="Times New Roman"/>
          <w:szCs w:val="24"/>
        </w:rPr>
        <w:fldChar w:fldCharType="end"/>
      </w:r>
      <w:r w:rsidR="000F7433">
        <w:rPr>
          <w:rFonts w:cs="Times New Roman"/>
          <w:szCs w:val="24"/>
        </w:rPr>
        <w:t xml:space="preserve">. </w:t>
      </w:r>
      <w:r w:rsidR="00905100">
        <w:rPr>
          <w:rFonts w:cs="Times New Roman"/>
          <w:szCs w:val="24"/>
        </w:rPr>
        <w:br/>
      </w:r>
      <w:r w:rsidR="000F7433">
        <w:rPr>
          <w:rFonts w:cs="Times New Roman"/>
          <w:szCs w:val="24"/>
        </w:rPr>
        <w:t xml:space="preserve">Por último, </w:t>
      </w:r>
      <w:r w:rsidR="009763FD">
        <w:rPr>
          <w:rFonts w:cs="Times New Roman"/>
          <w:szCs w:val="24"/>
        </w:rPr>
        <w:t xml:space="preserve">el </w:t>
      </w:r>
      <w:r w:rsidR="00D70AD2">
        <w:rPr>
          <w:rFonts w:cs="Times New Roman"/>
          <w:szCs w:val="24"/>
        </w:rPr>
        <w:t>administrador de paquetes de Python, “</w:t>
      </w:r>
      <w:r w:rsidR="00D70AD2" w:rsidRPr="00D70AD2">
        <w:rPr>
          <w:rFonts w:cs="Times New Roman"/>
          <w:i/>
          <w:szCs w:val="24"/>
        </w:rPr>
        <w:t xml:space="preserve">Python </w:t>
      </w:r>
      <w:proofErr w:type="spellStart"/>
      <w:r w:rsidR="00D70AD2" w:rsidRPr="00D70AD2">
        <w:rPr>
          <w:rFonts w:cs="Times New Roman"/>
          <w:i/>
          <w:szCs w:val="24"/>
        </w:rPr>
        <w:t>Package</w:t>
      </w:r>
      <w:proofErr w:type="spellEnd"/>
      <w:r w:rsidR="00D70AD2" w:rsidRPr="00D70AD2">
        <w:rPr>
          <w:rFonts w:cs="Times New Roman"/>
          <w:i/>
          <w:szCs w:val="24"/>
        </w:rPr>
        <w:t xml:space="preserve"> Manager</w:t>
      </w:r>
      <w:r w:rsidR="00D70AD2">
        <w:rPr>
          <w:rFonts w:cs="Times New Roman"/>
          <w:szCs w:val="24"/>
        </w:rPr>
        <w:t>” (</w:t>
      </w:r>
      <w:r w:rsidR="00D70AD2" w:rsidRPr="00C74C5F">
        <w:rPr>
          <w:rFonts w:cs="Times New Roman"/>
          <w:szCs w:val="24"/>
        </w:rPr>
        <w:t>PIP</w:t>
      </w:r>
      <w:r w:rsidR="00D70AD2">
        <w:rPr>
          <w:rFonts w:cs="Times New Roman"/>
          <w:szCs w:val="24"/>
        </w:rPr>
        <w:t xml:space="preserve">), permite </w:t>
      </w:r>
      <w:r w:rsidR="00905100">
        <w:rPr>
          <w:rFonts w:cs="Times New Roman"/>
          <w:szCs w:val="24"/>
        </w:rPr>
        <w:t xml:space="preserve">a los desarrolladores el acceso </w:t>
      </w:r>
      <w:r w:rsidR="000C6AF5">
        <w:rPr>
          <w:rFonts w:cs="Times New Roman"/>
          <w:szCs w:val="24"/>
        </w:rPr>
        <w:t>e</w:t>
      </w:r>
      <w:r w:rsidR="00D70AD2">
        <w:rPr>
          <w:rFonts w:cs="Times New Roman"/>
          <w:szCs w:val="24"/>
        </w:rPr>
        <w:t xml:space="preserve"> </w:t>
      </w:r>
      <w:r w:rsidR="00905100">
        <w:rPr>
          <w:rFonts w:cs="Times New Roman"/>
          <w:szCs w:val="24"/>
        </w:rPr>
        <w:t xml:space="preserve">instalación de </w:t>
      </w:r>
      <w:r w:rsidR="00132F32">
        <w:rPr>
          <w:rFonts w:cs="Times New Roman"/>
          <w:szCs w:val="24"/>
        </w:rPr>
        <w:t>paquetes externos</w:t>
      </w:r>
      <w:r w:rsidR="000B3EEC">
        <w:rPr>
          <w:rFonts w:cs="Times New Roman"/>
          <w:szCs w:val="24"/>
        </w:rPr>
        <w:t xml:space="preserve"> </w:t>
      </w:r>
      <w:r w:rsidR="00905100">
        <w:rPr>
          <w:rFonts w:cs="Times New Roman"/>
          <w:szCs w:val="24"/>
        </w:rPr>
        <w:t>hechos</w:t>
      </w:r>
      <w:r w:rsidR="000B3EEC">
        <w:rPr>
          <w:rFonts w:cs="Times New Roman"/>
          <w:szCs w:val="24"/>
        </w:rPr>
        <w:t xml:space="preserve"> por otros </w:t>
      </w:r>
      <w:r w:rsidR="008C2C86">
        <w:rPr>
          <w:rFonts w:cs="Times New Roman"/>
          <w:szCs w:val="24"/>
        </w:rPr>
        <w:t>desarrollador</w:t>
      </w:r>
      <w:r w:rsidR="00500548">
        <w:rPr>
          <w:rFonts w:cs="Times New Roman"/>
          <w:szCs w:val="24"/>
        </w:rPr>
        <w:t>e</w:t>
      </w:r>
      <w:r w:rsidR="008C2C86">
        <w:rPr>
          <w:rFonts w:cs="Times New Roman"/>
          <w:szCs w:val="24"/>
        </w:rPr>
        <w:t>s</w:t>
      </w:r>
      <w:r w:rsidR="000B3EEC">
        <w:rPr>
          <w:rFonts w:cs="Times New Roman"/>
          <w:szCs w:val="24"/>
        </w:rPr>
        <w:t xml:space="preserve"> u </w:t>
      </w:r>
      <w:r w:rsidR="00903254">
        <w:rPr>
          <w:rFonts w:cs="Times New Roman"/>
          <w:szCs w:val="24"/>
        </w:rPr>
        <w:t>organizaciones</w:t>
      </w:r>
      <w:r w:rsidR="00FA43FF">
        <w:rPr>
          <w:rFonts w:cs="Times New Roman"/>
          <w:szCs w:val="24"/>
        </w:rPr>
        <w:t xml:space="preserve"> </w:t>
      </w:r>
      <w:r w:rsidR="00FA43FF">
        <w:rPr>
          <w:rFonts w:cs="Times New Roman"/>
          <w:szCs w:val="24"/>
        </w:rPr>
        <w:fldChar w:fldCharType="begin"/>
      </w:r>
      <w:r w:rsidR="00137183">
        <w:rPr>
          <w:rFonts w:cs="Times New Roman"/>
          <w:szCs w:val="24"/>
        </w:rPr>
        <w:instrText xml:space="preserve"> ADDIN ZOTERO_ITEM CSL_CITATION {"citationID":"Ul5ZUazh","properties":{"formattedCitation":"[15]","plainCitation":"[15]","noteIndex":0},"citationItems":[{"id":36,"uris":["http://zotero.org/users/12776228/items/NAB32F65"],"itemData":{"id":36,"type":"document","license":"Python Software Foundation","publisher":"Python Software Foundation","title":"Python Packaging User Guide: Installing Packages","URL":"https://packaging.python.org/en/latest/tutorials/installing-packages/","author":[{"family":"Python Software Foundation","given":""}],"accessed":{"date-parts":[["2023",11,2]]}}}],"schema":"https://github.com/citation-style-language/schema/raw/master/csl-citation.json"} </w:instrText>
      </w:r>
      <w:r w:rsidR="00FA43FF">
        <w:rPr>
          <w:rFonts w:cs="Times New Roman"/>
          <w:szCs w:val="24"/>
        </w:rPr>
        <w:fldChar w:fldCharType="separate"/>
      </w:r>
      <w:r w:rsidR="00137183" w:rsidRPr="00137183">
        <w:rPr>
          <w:rFonts w:cs="Times New Roman"/>
        </w:rPr>
        <w:t>[15]</w:t>
      </w:r>
      <w:r w:rsidR="00FA43FF">
        <w:rPr>
          <w:rFonts w:cs="Times New Roman"/>
          <w:szCs w:val="24"/>
        </w:rPr>
        <w:fldChar w:fldCharType="end"/>
      </w:r>
      <w:r w:rsidR="00903254">
        <w:rPr>
          <w:rFonts w:cs="Times New Roman"/>
          <w:szCs w:val="24"/>
        </w:rPr>
        <w:t>;</w:t>
      </w:r>
      <w:r w:rsidR="000C6AF5">
        <w:rPr>
          <w:rFonts w:cs="Times New Roman"/>
          <w:szCs w:val="24"/>
        </w:rPr>
        <w:t xml:space="preserve"> </w:t>
      </w:r>
      <w:r w:rsidR="00500548">
        <w:rPr>
          <w:rFonts w:cs="Times New Roman"/>
          <w:szCs w:val="24"/>
        </w:rPr>
        <w:t xml:space="preserve">Estos paquetes </w:t>
      </w:r>
      <w:r w:rsidR="00746BAB">
        <w:rPr>
          <w:rFonts w:cs="Times New Roman"/>
          <w:szCs w:val="24"/>
        </w:rPr>
        <w:t>se instalan ya que contienen funcionalidades de las cuales el</w:t>
      </w:r>
      <w:r w:rsidR="003724BE">
        <w:rPr>
          <w:rFonts w:cs="Times New Roman"/>
          <w:szCs w:val="24"/>
        </w:rPr>
        <w:t xml:space="preserve"> proyecto</w:t>
      </w:r>
      <w:r w:rsidR="00500548">
        <w:rPr>
          <w:rFonts w:cs="Times New Roman"/>
          <w:szCs w:val="24"/>
        </w:rPr>
        <w:t xml:space="preserve"> en desarrollo</w:t>
      </w:r>
      <w:r w:rsidR="00746BAB">
        <w:rPr>
          <w:rFonts w:cs="Times New Roman"/>
          <w:szCs w:val="24"/>
        </w:rPr>
        <w:t xml:space="preserve"> depende</w:t>
      </w:r>
      <w:r w:rsidR="00500548">
        <w:rPr>
          <w:rFonts w:cs="Times New Roman"/>
          <w:szCs w:val="24"/>
        </w:rPr>
        <w:t>, de esta manera</w:t>
      </w:r>
      <w:r w:rsidR="002E4648">
        <w:rPr>
          <w:rFonts w:cs="Times New Roman"/>
          <w:szCs w:val="24"/>
        </w:rPr>
        <w:t xml:space="preserve">, </w:t>
      </w:r>
      <w:r w:rsidR="0028067E">
        <w:rPr>
          <w:rFonts w:cs="Times New Roman"/>
          <w:szCs w:val="24"/>
        </w:rPr>
        <w:t>se</w:t>
      </w:r>
      <w:r w:rsidR="00500548">
        <w:rPr>
          <w:rFonts w:cs="Times New Roman"/>
          <w:szCs w:val="24"/>
        </w:rPr>
        <w:t xml:space="preserve"> </w:t>
      </w:r>
      <w:r w:rsidR="002E4648">
        <w:rPr>
          <w:rFonts w:cs="Times New Roman"/>
          <w:szCs w:val="24"/>
        </w:rPr>
        <w:t>favorece</w:t>
      </w:r>
      <w:r w:rsidR="003724BE">
        <w:rPr>
          <w:rFonts w:cs="Times New Roman"/>
          <w:szCs w:val="24"/>
        </w:rPr>
        <w:t xml:space="preserve"> el uso de herramientas existentes y probadas</w:t>
      </w:r>
      <w:r w:rsidR="00722221">
        <w:rPr>
          <w:rFonts w:cs="Times New Roman"/>
          <w:szCs w:val="24"/>
        </w:rPr>
        <w:t xml:space="preserve">, las cuales aceleran el tiempo de desarrollo </w:t>
      </w:r>
      <w:r w:rsidR="00004A6A">
        <w:rPr>
          <w:rFonts w:cs="Times New Roman"/>
          <w:szCs w:val="24"/>
        </w:rPr>
        <w:t>de la aplicación.</w:t>
      </w:r>
    </w:p>
    <w:p w14:paraId="6541E836" w14:textId="37C9BF73" w:rsidR="007F0013" w:rsidRPr="007F0013" w:rsidRDefault="0035743B" w:rsidP="00216DEA">
      <w:pPr>
        <w:pStyle w:val="Prrafodelista"/>
        <w:numPr>
          <w:ilvl w:val="0"/>
          <w:numId w:val="18"/>
        </w:numPr>
        <w:rPr>
          <w:rFonts w:cs="Times New Roman"/>
          <w:b/>
          <w:szCs w:val="24"/>
        </w:rPr>
      </w:pPr>
      <w:r>
        <w:rPr>
          <w:rFonts w:cs="Times New Roman"/>
          <w:b/>
          <w:szCs w:val="24"/>
        </w:rPr>
        <w:t>Ambientes virtuales:</w:t>
      </w:r>
      <w:r w:rsidR="007F0013">
        <w:rPr>
          <w:rFonts w:cs="Times New Roman"/>
          <w:szCs w:val="24"/>
        </w:rPr>
        <w:t xml:space="preserve"> </w:t>
      </w:r>
      <w:r w:rsidR="004131AA">
        <w:rPr>
          <w:rFonts w:cs="Times New Roman"/>
          <w:szCs w:val="24"/>
        </w:rPr>
        <w:t xml:space="preserve">Python tiene soporte nativo de ambientes virtuales, estos </w:t>
      </w:r>
      <w:r w:rsidR="00747496">
        <w:rPr>
          <w:rFonts w:cs="Times New Roman"/>
          <w:szCs w:val="24"/>
        </w:rPr>
        <w:t xml:space="preserve">permiten la instalación de paquetes de manera aislada </w:t>
      </w:r>
      <w:r w:rsidR="009D7E22">
        <w:rPr>
          <w:rFonts w:cs="Times New Roman"/>
          <w:szCs w:val="24"/>
        </w:rPr>
        <w:t xml:space="preserve">en algún directorio para </w:t>
      </w:r>
      <w:r w:rsidR="00DD1682">
        <w:rPr>
          <w:rFonts w:cs="Times New Roman"/>
          <w:szCs w:val="24"/>
        </w:rPr>
        <w:t xml:space="preserve">una aplicación en particular. Los ambientes virtuales principalmente prevén la colisión de versiones </w:t>
      </w:r>
      <w:r w:rsidR="00BC1276">
        <w:rPr>
          <w:rFonts w:cs="Times New Roman"/>
          <w:szCs w:val="24"/>
        </w:rPr>
        <w:t xml:space="preserve">de dependencias </w:t>
      </w:r>
      <w:r w:rsidR="003F5D8C">
        <w:rPr>
          <w:rFonts w:cs="Times New Roman"/>
          <w:szCs w:val="24"/>
        </w:rPr>
        <w:t xml:space="preserve">entre distintos proyectos mediante instalación de dependencias de manera local al proyecto en vez de instalación de paquetes globales al ecosistema Python </w:t>
      </w:r>
      <w:r w:rsidR="00D219CE">
        <w:rPr>
          <w:rFonts w:cs="Times New Roman"/>
          <w:szCs w:val="24"/>
        </w:rPr>
        <w:fldChar w:fldCharType="begin"/>
      </w:r>
      <w:r w:rsidR="00137183">
        <w:rPr>
          <w:rFonts w:cs="Times New Roman"/>
          <w:szCs w:val="24"/>
        </w:rPr>
        <w:instrText xml:space="preserve"> ADDIN ZOTERO_ITEM CSL_CITATION {"citationID":"c983Ghye","properties":{"formattedCitation":"[15]","plainCitation":"[15]","noteIndex":0},"citationItems":[{"id":36,"uris":["http://zotero.org/users/12776228/items/NAB32F65"],"itemData":{"id":36,"type":"document","license":"Python Software Foundation","publisher":"Python Software Foundation","title":"Python Packaging User Guide: Installing Packages","URL":"https://packaging.python.org/en/latest/tutorials/installing-packages/","author":[{"family":"Python Software Foundation","given":""}],"accessed":{"date-parts":[["2023",11,2]]}}}],"schema":"https://github.com/citation-style-language/schema/raw/master/csl-citation.json"} </w:instrText>
      </w:r>
      <w:r w:rsidR="00D219CE">
        <w:rPr>
          <w:rFonts w:cs="Times New Roman"/>
          <w:szCs w:val="24"/>
        </w:rPr>
        <w:fldChar w:fldCharType="separate"/>
      </w:r>
      <w:r w:rsidR="00137183" w:rsidRPr="00137183">
        <w:rPr>
          <w:rFonts w:cs="Times New Roman"/>
        </w:rPr>
        <w:t>[15]</w:t>
      </w:r>
      <w:r w:rsidR="00D219CE">
        <w:rPr>
          <w:rFonts w:cs="Times New Roman"/>
          <w:szCs w:val="24"/>
        </w:rPr>
        <w:fldChar w:fldCharType="end"/>
      </w:r>
      <w:r w:rsidR="00A8240E">
        <w:rPr>
          <w:rFonts w:cs="Times New Roman"/>
          <w:szCs w:val="24"/>
        </w:rPr>
        <w:t xml:space="preserve">. Nuevamente se favorece la modularidad y portabilidad de código mediante </w:t>
      </w:r>
      <w:r w:rsidR="00D350E2">
        <w:rPr>
          <w:rFonts w:cs="Times New Roman"/>
          <w:szCs w:val="24"/>
        </w:rPr>
        <w:t>el uso de ambientes virtuales (VENV) en Python.</w:t>
      </w:r>
    </w:p>
    <w:p w14:paraId="15B816DC" w14:textId="1F7271AE" w:rsidR="00C96C8F" w:rsidRPr="005C5C27" w:rsidRDefault="00C96C8F" w:rsidP="00216DEA">
      <w:pPr>
        <w:pStyle w:val="Prrafodelista"/>
        <w:numPr>
          <w:ilvl w:val="0"/>
          <w:numId w:val="18"/>
        </w:numPr>
        <w:rPr>
          <w:rFonts w:cs="Times New Roman"/>
          <w:b/>
          <w:szCs w:val="24"/>
        </w:rPr>
      </w:pPr>
      <w:r>
        <w:rPr>
          <w:rFonts w:cs="Times New Roman"/>
          <w:b/>
          <w:szCs w:val="24"/>
        </w:rPr>
        <w:t>Interpret</w:t>
      </w:r>
      <w:r w:rsidR="00893419">
        <w:rPr>
          <w:rFonts w:cs="Times New Roman"/>
          <w:b/>
          <w:szCs w:val="24"/>
        </w:rPr>
        <w:t>e</w:t>
      </w:r>
      <w:r w:rsidR="0035743B">
        <w:rPr>
          <w:rFonts w:cs="Times New Roman"/>
          <w:b/>
          <w:szCs w:val="24"/>
        </w:rPr>
        <w:t>:</w:t>
      </w:r>
      <w:r w:rsidR="00C74C5F">
        <w:rPr>
          <w:rFonts w:cs="Times New Roman"/>
          <w:szCs w:val="24"/>
        </w:rPr>
        <w:t xml:space="preserve"> </w:t>
      </w:r>
      <w:r w:rsidR="00C419BC">
        <w:rPr>
          <w:rFonts w:cs="Times New Roman"/>
          <w:szCs w:val="24"/>
        </w:rPr>
        <w:t xml:space="preserve">Una de las características principales de Python es el hecho de que </w:t>
      </w:r>
      <w:r w:rsidR="00FB4DA2">
        <w:rPr>
          <w:rFonts w:cs="Times New Roman"/>
          <w:szCs w:val="24"/>
        </w:rPr>
        <w:t>su implementación por defecto (</w:t>
      </w:r>
      <w:proofErr w:type="spellStart"/>
      <w:r w:rsidR="00FB4DA2">
        <w:rPr>
          <w:rFonts w:cs="Times New Roman"/>
          <w:szCs w:val="24"/>
        </w:rPr>
        <w:t>CPython</w:t>
      </w:r>
      <w:proofErr w:type="spellEnd"/>
      <w:r w:rsidR="00FB4DA2">
        <w:rPr>
          <w:rFonts w:cs="Times New Roman"/>
          <w:szCs w:val="24"/>
        </w:rPr>
        <w:t xml:space="preserve">) </w:t>
      </w:r>
      <w:r w:rsidR="009B4FEC">
        <w:rPr>
          <w:rFonts w:cs="Times New Roman"/>
          <w:szCs w:val="24"/>
        </w:rPr>
        <w:t xml:space="preserve">ejecuta scripts de Python mediante un intérprete, es decir, en vez de compilar </w:t>
      </w:r>
      <w:r w:rsidR="0052616D">
        <w:rPr>
          <w:rFonts w:cs="Times New Roman"/>
          <w:szCs w:val="24"/>
        </w:rPr>
        <w:t xml:space="preserve">a código máquina, un script es compilado a </w:t>
      </w:r>
      <w:proofErr w:type="spellStart"/>
      <w:r w:rsidR="0052616D">
        <w:rPr>
          <w:rFonts w:cs="Times New Roman"/>
          <w:szCs w:val="24"/>
        </w:rPr>
        <w:t>Bytecode</w:t>
      </w:r>
      <w:proofErr w:type="spellEnd"/>
      <w:r w:rsidR="0052616D">
        <w:rPr>
          <w:rFonts w:cs="Times New Roman"/>
          <w:szCs w:val="24"/>
        </w:rPr>
        <w:t xml:space="preserve"> que es</w:t>
      </w:r>
      <w:r w:rsidR="00942A40">
        <w:rPr>
          <w:rFonts w:cs="Times New Roman"/>
          <w:szCs w:val="24"/>
        </w:rPr>
        <w:t xml:space="preserve"> directamente</w:t>
      </w:r>
      <w:r w:rsidR="0052616D">
        <w:rPr>
          <w:rFonts w:cs="Times New Roman"/>
          <w:szCs w:val="24"/>
        </w:rPr>
        <w:t xml:space="preserve"> ejecutado</w:t>
      </w:r>
      <w:r w:rsidR="006325C7">
        <w:rPr>
          <w:rFonts w:cs="Times New Roman"/>
          <w:szCs w:val="24"/>
        </w:rPr>
        <w:t xml:space="preserve"> por el intérprete</w:t>
      </w:r>
      <w:r w:rsidR="0052616D">
        <w:rPr>
          <w:rFonts w:cs="Times New Roman"/>
          <w:szCs w:val="24"/>
        </w:rPr>
        <w:t xml:space="preserve"> mediante llamadas a funciones en el lenguaje C</w:t>
      </w:r>
      <w:r w:rsidR="006325C7">
        <w:rPr>
          <w:rFonts w:cs="Times New Roman"/>
          <w:szCs w:val="24"/>
        </w:rPr>
        <w:t>.</w:t>
      </w:r>
      <w:r w:rsidR="00C862BA">
        <w:rPr>
          <w:rFonts w:cs="Times New Roman"/>
          <w:szCs w:val="24"/>
        </w:rPr>
        <w:t xml:space="preserve"> </w:t>
      </w:r>
      <w:r w:rsidR="00C862BA">
        <w:rPr>
          <w:rFonts w:cs="Times New Roman"/>
          <w:szCs w:val="24"/>
        </w:rPr>
        <w:fldChar w:fldCharType="begin"/>
      </w:r>
      <w:r w:rsidR="00137183">
        <w:rPr>
          <w:rFonts w:cs="Times New Roman"/>
          <w:szCs w:val="24"/>
        </w:rPr>
        <w:instrText xml:space="preserve"> ADDIN ZOTERO_ITEM CSL_CITATION {"citationID":"O09ngds2","properties":{"formattedCitation":"[11]","plainCitation":"[11]","noteIndex":0},"citationItems":[{"id":31,"uris":["http://zotero.org/users/12776228/items/8Z2TP4KU"],"itemData":{"id":31,"type":"book","edition":"First edition","event-place":"United States?","ISBN":"978-1-77509-334-3","language":"eng","note":"OCLC: 1309889895","publisher":"Real Python","publisher-place":"United States?","source":"Open WorldCat","title":"CPython internals: your guide to the Python 3 interpreter","title-short":"CPython internals","author":[{"family":"Shaw","given":"Anthony"}],"issued":{"date-parts":[["2021"]]}}}],"schema":"https://github.com/citation-style-language/schema/raw/master/csl-citation.json"} </w:instrText>
      </w:r>
      <w:r w:rsidR="00C862BA">
        <w:rPr>
          <w:rFonts w:cs="Times New Roman"/>
          <w:szCs w:val="24"/>
        </w:rPr>
        <w:fldChar w:fldCharType="separate"/>
      </w:r>
      <w:r w:rsidR="00137183" w:rsidRPr="00137183">
        <w:rPr>
          <w:rFonts w:cs="Times New Roman"/>
        </w:rPr>
        <w:t>[11]</w:t>
      </w:r>
      <w:r w:rsidR="00C862BA">
        <w:rPr>
          <w:rFonts w:cs="Times New Roman"/>
          <w:szCs w:val="24"/>
        </w:rPr>
        <w:fldChar w:fldCharType="end"/>
      </w:r>
      <w:r w:rsidR="00942A40">
        <w:rPr>
          <w:rFonts w:cs="Times New Roman"/>
          <w:szCs w:val="24"/>
        </w:rPr>
        <w:t xml:space="preserve"> Esta característica del lenguaje hace que </w:t>
      </w:r>
      <w:r w:rsidR="00A257DA">
        <w:rPr>
          <w:rFonts w:cs="Times New Roman"/>
          <w:szCs w:val="24"/>
        </w:rPr>
        <w:t>los ciclos de</w:t>
      </w:r>
      <w:r w:rsidR="004D12EC">
        <w:rPr>
          <w:rFonts w:cs="Times New Roman"/>
          <w:szCs w:val="24"/>
        </w:rPr>
        <w:t xml:space="preserve"> edición-prueba</w:t>
      </w:r>
      <w:r w:rsidR="006B131F">
        <w:rPr>
          <w:rFonts w:cs="Times New Roman"/>
          <w:szCs w:val="24"/>
        </w:rPr>
        <w:t>-</w:t>
      </w:r>
      <w:r w:rsidR="00A257DA">
        <w:rPr>
          <w:rFonts w:cs="Times New Roman"/>
          <w:szCs w:val="24"/>
        </w:rPr>
        <w:t>depuración sean más</w:t>
      </w:r>
      <w:r w:rsidR="00C862BA">
        <w:rPr>
          <w:rFonts w:cs="Times New Roman"/>
          <w:szCs w:val="24"/>
        </w:rPr>
        <w:t xml:space="preserve"> </w:t>
      </w:r>
      <w:r w:rsidR="006B131F">
        <w:rPr>
          <w:rFonts w:cs="Times New Roman"/>
          <w:szCs w:val="24"/>
        </w:rPr>
        <w:t xml:space="preserve">rápidos, ya que </w:t>
      </w:r>
      <w:r w:rsidR="004045B3">
        <w:rPr>
          <w:rFonts w:cs="Times New Roman"/>
          <w:szCs w:val="24"/>
        </w:rPr>
        <w:t>cuando el intérprete encuentre algún error</w:t>
      </w:r>
      <w:r w:rsidR="00566308">
        <w:rPr>
          <w:rFonts w:cs="Times New Roman"/>
          <w:szCs w:val="24"/>
        </w:rPr>
        <w:t xml:space="preserve"> al momento de ejecución, se lanza una excepción, que si no es atrapada, </w:t>
      </w:r>
      <w:r w:rsidR="00714AAC">
        <w:rPr>
          <w:rFonts w:cs="Times New Roman"/>
          <w:szCs w:val="24"/>
        </w:rPr>
        <w:t xml:space="preserve">muestra un </w:t>
      </w:r>
      <w:r w:rsidR="00557650">
        <w:rPr>
          <w:rFonts w:cs="Times New Roman"/>
          <w:szCs w:val="24"/>
        </w:rPr>
        <w:t xml:space="preserve">seguimiento de la pila de llamadas a funciones del script, lo cual facilita encontrar la fuente del error e incremente la productividad </w:t>
      </w:r>
      <w:r w:rsidR="00625D45">
        <w:rPr>
          <w:rFonts w:cs="Times New Roman"/>
          <w:szCs w:val="24"/>
        </w:rPr>
        <w:t>de los desarrolladores.</w:t>
      </w:r>
    </w:p>
    <w:p w14:paraId="60F4AF7A" w14:textId="76F078AE" w:rsidR="00E02EA0" w:rsidRPr="00FF3B8B" w:rsidRDefault="005C5C27" w:rsidP="00216DEA">
      <w:pPr>
        <w:pStyle w:val="Prrafodelista"/>
        <w:numPr>
          <w:ilvl w:val="0"/>
          <w:numId w:val="18"/>
        </w:numPr>
        <w:rPr>
          <w:rFonts w:cs="Times New Roman"/>
          <w:b/>
          <w:szCs w:val="24"/>
        </w:rPr>
      </w:pPr>
      <w:r>
        <w:rPr>
          <w:rFonts w:cs="Times New Roman"/>
          <w:b/>
          <w:szCs w:val="24"/>
        </w:rPr>
        <w:t>Tipado dinámico:</w:t>
      </w:r>
      <w:r>
        <w:rPr>
          <w:rFonts w:cs="Times New Roman"/>
          <w:szCs w:val="24"/>
        </w:rPr>
        <w:t xml:space="preserve"> </w:t>
      </w:r>
      <w:r w:rsidR="002A486A">
        <w:rPr>
          <w:rFonts w:cs="Times New Roman"/>
          <w:szCs w:val="24"/>
        </w:rPr>
        <w:t xml:space="preserve">Otra característica destacable de Python es su sistema de tipado dinámico. Esto significa que </w:t>
      </w:r>
      <w:r w:rsidR="009264E1">
        <w:rPr>
          <w:rFonts w:cs="Times New Roman"/>
          <w:szCs w:val="24"/>
        </w:rPr>
        <w:t>el tipo</w:t>
      </w:r>
      <w:r w:rsidR="00317140">
        <w:rPr>
          <w:rFonts w:cs="Times New Roman"/>
          <w:szCs w:val="24"/>
        </w:rPr>
        <w:t xml:space="preserve"> de dato</w:t>
      </w:r>
      <w:r w:rsidR="00386E1A">
        <w:rPr>
          <w:rFonts w:cs="Times New Roman"/>
          <w:szCs w:val="24"/>
        </w:rPr>
        <w:t xml:space="preserve"> asociado a</w:t>
      </w:r>
      <w:r w:rsidR="009264E1">
        <w:rPr>
          <w:rFonts w:cs="Times New Roman"/>
          <w:szCs w:val="24"/>
        </w:rPr>
        <w:t xml:space="preserve"> una variable puede cambiar durante la ejecución </w:t>
      </w:r>
      <w:r w:rsidR="00386E1A">
        <w:rPr>
          <w:rFonts w:cs="Times New Roman"/>
          <w:szCs w:val="24"/>
        </w:rPr>
        <w:t>del programa</w:t>
      </w:r>
      <w:r w:rsidR="006C68F3">
        <w:rPr>
          <w:rFonts w:cs="Times New Roman"/>
          <w:szCs w:val="24"/>
        </w:rPr>
        <w:t xml:space="preserve">. Si bien este sistema de tipado </w:t>
      </w:r>
      <w:r w:rsidR="00A57773">
        <w:rPr>
          <w:rFonts w:cs="Times New Roman"/>
          <w:szCs w:val="24"/>
        </w:rPr>
        <w:t xml:space="preserve">conlleva su propio conjunto de retos, en general </w:t>
      </w:r>
      <w:r w:rsidR="008C012B">
        <w:rPr>
          <w:rFonts w:cs="Times New Roman"/>
          <w:szCs w:val="24"/>
        </w:rPr>
        <w:t xml:space="preserve">esto favorece el desarrollo eficiente de aplicaciones haciendo el código </w:t>
      </w:r>
      <w:r w:rsidR="00234697">
        <w:rPr>
          <w:rFonts w:cs="Times New Roman"/>
          <w:szCs w:val="24"/>
        </w:rPr>
        <w:t>más</w:t>
      </w:r>
      <w:r w:rsidR="008C012B">
        <w:rPr>
          <w:rFonts w:cs="Times New Roman"/>
          <w:szCs w:val="24"/>
        </w:rPr>
        <w:t xml:space="preserve"> sencillo y legible. </w:t>
      </w:r>
      <w:r w:rsidR="008C012B">
        <w:rPr>
          <w:rFonts w:cs="Times New Roman"/>
          <w:szCs w:val="24"/>
        </w:rPr>
        <w:fldChar w:fldCharType="begin"/>
      </w:r>
      <w:r w:rsidR="00137183">
        <w:rPr>
          <w:rFonts w:cs="Times New Roman"/>
          <w:szCs w:val="24"/>
        </w:rPr>
        <w:instrText xml:space="preserve"> ADDIN ZOTERO_ITEM CSL_CITATION {"citationID":"9z8s5aLG","properties":{"formattedCitation":"[12]","plainCitation":"[12]","noteIndex":0},"citationItems":[{"id":32,"uris":["http://zotero.org/users/12776228/items/VZBNAFLP"],"itemData":{"id":32,"type":"post-weblog","container-title":"Python Essays","license":"Python Software Foundation","title":"What is Python? Executive Summary","URL":"https://www.python.org/doc/essays/blurb/","author":[{"family":"Python Software Foundation","given":""}],"accessed":{"date-parts":[["2023",11,2]]}}}],"schema":"https://github.com/citation-style-language/schema/raw/master/csl-citation.json"} </w:instrText>
      </w:r>
      <w:r w:rsidR="008C012B">
        <w:rPr>
          <w:rFonts w:cs="Times New Roman"/>
          <w:szCs w:val="24"/>
        </w:rPr>
        <w:fldChar w:fldCharType="separate"/>
      </w:r>
      <w:r w:rsidR="00137183" w:rsidRPr="00137183">
        <w:rPr>
          <w:rFonts w:cs="Times New Roman"/>
        </w:rPr>
        <w:t>[12]</w:t>
      </w:r>
      <w:r w:rsidR="008C012B">
        <w:rPr>
          <w:rFonts w:cs="Times New Roman"/>
          <w:szCs w:val="24"/>
        </w:rPr>
        <w:fldChar w:fldCharType="end"/>
      </w:r>
    </w:p>
    <w:p w14:paraId="627832E0" w14:textId="77777777" w:rsidR="00FF3B8B" w:rsidRPr="00FF3B8B" w:rsidRDefault="00FF3B8B" w:rsidP="00FF3B8B">
      <w:pPr>
        <w:rPr>
          <w:rFonts w:cs="Times New Roman"/>
          <w:b/>
          <w:szCs w:val="24"/>
        </w:rPr>
      </w:pPr>
    </w:p>
    <w:p w14:paraId="20C02CBB" w14:textId="6F04D3C7" w:rsidR="00722DC1" w:rsidRDefault="00CF317B" w:rsidP="00722DC1">
      <w:pPr>
        <w:pStyle w:val="Ttulo3"/>
        <w:rPr>
          <w:rFonts w:cs="Times New Roman"/>
          <w:b/>
        </w:rPr>
      </w:pPr>
      <w:bookmarkStart w:id="329" w:name="_Toc148894734"/>
      <w:bookmarkStart w:id="330" w:name="_Toc148981425"/>
      <w:bookmarkStart w:id="331" w:name="_Toc148993445"/>
      <w:bookmarkStart w:id="332" w:name="_Toc149501242"/>
      <w:bookmarkStart w:id="333" w:name="_Toc149576111"/>
      <w:bookmarkStart w:id="334" w:name="_Toc150181522"/>
      <w:bookmarkStart w:id="335" w:name="_Toc150390661"/>
      <w:bookmarkStart w:id="336" w:name="_Toc150418245"/>
      <w:bookmarkStart w:id="337" w:name="_Toc151981467"/>
      <w:bookmarkStart w:id="338" w:name="_Toc151935515"/>
      <w:r w:rsidRPr="00967509">
        <w:rPr>
          <w:rFonts w:cs="Times New Roman"/>
          <w:b/>
        </w:rPr>
        <w:t>3.</w:t>
      </w:r>
      <w:r w:rsidR="00625358" w:rsidRPr="00967509">
        <w:rPr>
          <w:rFonts w:cs="Times New Roman"/>
          <w:b/>
        </w:rPr>
        <w:t>5</w:t>
      </w:r>
      <w:r w:rsidR="00CB7D99" w:rsidRPr="00967509">
        <w:rPr>
          <w:rFonts w:cs="Times New Roman"/>
          <w:b/>
        </w:rPr>
        <w:t>.1</w:t>
      </w:r>
      <w:r w:rsidRPr="00967509">
        <w:rPr>
          <w:rFonts w:cs="Times New Roman"/>
          <w:b/>
        </w:rPr>
        <w:t xml:space="preserve"> Django</w:t>
      </w:r>
      <w:bookmarkStart w:id="339" w:name="_Toc148894735"/>
      <w:bookmarkEnd w:id="329"/>
      <w:bookmarkEnd w:id="330"/>
      <w:bookmarkEnd w:id="331"/>
      <w:bookmarkEnd w:id="332"/>
      <w:bookmarkEnd w:id="333"/>
      <w:bookmarkEnd w:id="334"/>
      <w:bookmarkEnd w:id="335"/>
      <w:bookmarkEnd w:id="336"/>
      <w:bookmarkEnd w:id="337"/>
      <w:bookmarkEnd w:id="338"/>
    </w:p>
    <w:p w14:paraId="3529039C" w14:textId="0DE79573" w:rsidR="00BF4FEA" w:rsidRDefault="008E7759" w:rsidP="00101CCC">
      <w:pPr>
        <w:rPr>
          <w:rFonts w:cs="Times New Roman"/>
          <w:szCs w:val="24"/>
        </w:rPr>
      </w:pPr>
      <w:r w:rsidRPr="008E7759">
        <w:rPr>
          <w:rFonts w:cs="Times New Roman"/>
          <w:szCs w:val="24"/>
        </w:rPr>
        <w:t>Django es un marco de desarrollo web de alto nivel escrito en Python que promueve un diseño limpio y pragmático. Fue desarrollado para manejar las complejidades del desarrollo web, permitiendo a los desarrolladores centrarse en la creación de componentes de su aplicación sin necesidad de reinventar la rueda. Está diseñado para facilitar la creación de aplicaciones web complejas y basadas en bases de datos.</w:t>
      </w:r>
      <w:r>
        <w:rPr>
          <w:rFonts w:cs="Times New Roman"/>
          <w:szCs w:val="24"/>
        </w:rPr>
        <w:t xml:space="preserve"> </w:t>
      </w:r>
      <w:r w:rsidR="006F3CCF">
        <w:rPr>
          <w:rFonts w:cs="Times New Roman"/>
          <w:szCs w:val="24"/>
        </w:rPr>
        <w:fldChar w:fldCharType="begin"/>
      </w:r>
      <w:r w:rsidR="00137183">
        <w:rPr>
          <w:rFonts w:cs="Times New Roman"/>
          <w:szCs w:val="24"/>
        </w:rPr>
        <w:instrText xml:space="preserve"> ADDIN ZOTERO_ITEM CSL_CITATION {"citationID":"wTb33xAm","properties":{"formattedCitation":"[16]","plainCitation":"[16]","noteIndex":0},"citationItems":[{"id":37,"uris":["http://zotero.org/users/12776228/items/X45VQGR6"],"itemData":{"id":37,"type":"document","publisher":"Mozilla Foundation","title":"Django introduction","URL":"https://developer.mozilla.org/en-US/docs/Learn/Server-side/Django/Introduction","author":[{"family":"MDN contributors","given":""}],"accessed":{"date-parts":[["2023",11,3]]},"issued":{"date-parts":[["2023",10,4]]}}}],"schema":"https://github.com/citation-style-language/schema/raw/master/csl-citation.json"} </w:instrText>
      </w:r>
      <w:r w:rsidR="006F3CCF">
        <w:rPr>
          <w:rFonts w:cs="Times New Roman"/>
          <w:szCs w:val="24"/>
        </w:rPr>
        <w:fldChar w:fldCharType="separate"/>
      </w:r>
      <w:r w:rsidR="00137183" w:rsidRPr="00137183">
        <w:rPr>
          <w:rFonts w:cs="Times New Roman"/>
        </w:rPr>
        <w:t>[16]</w:t>
      </w:r>
      <w:r w:rsidR="006F3CCF">
        <w:rPr>
          <w:rFonts w:cs="Times New Roman"/>
          <w:szCs w:val="24"/>
        </w:rPr>
        <w:fldChar w:fldCharType="end"/>
      </w:r>
    </w:p>
    <w:p w14:paraId="1F7EA3C4" w14:textId="7B8C8E45" w:rsidR="009723C8" w:rsidRDefault="009723C8" w:rsidP="00101CCC">
      <w:pPr>
        <w:rPr>
          <w:rFonts w:cs="Times New Roman"/>
          <w:szCs w:val="24"/>
        </w:rPr>
      </w:pPr>
      <w:r w:rsidRPr="009723C8">
        <w:rPr>
          <w:rFonts w:cs="Times New Roman"/>
          <w:szCs w:val="24"/>
        </w:rPr>
        <w:lastRenderedPageBreak/>
        <w:t>Algunas de las características</w:t>
      </w:r>
      <w:r w:rsidR="001F7464">
        <w:rPr>
          <w:rFonts w:cs="Times New Roman"/>
          <w:szCs w:val="24"/>
        </w:rPr>
        <w:t xml:space="preserve"> notables de Django que favorecen el desarrollo de aplicaciones web</w:t>
      </w:r>
      <w:r w:rsidRPr="009723C8">
        <w:rPr>
          <w:rFonts w:cs="Times New Roman"/>
          <w:szCs w:val="24"/>
        </w:rPr>
        <w:t xml:space="preserve"> </w:t>
      </w:r>
      <w:r w:rsidR="001F7464">
        <w:rPr>
          <w:rFonts w:cs="Times New Roman"/>
          <w:szCs w:val="24"/>
        </w:rPr>
        <w:t xml:space="preserve">de manera eficiente </w:t>
      </w:r>
      <w:r w:rsidR="00931595">
        <w:rPr>
          <w:rFonts w:cs="Times New Roman"/>
          <w:szCs w:val="24"/>
        </w:rPr>
        <w:t>son:</w:t>
      </w:r>
    </w:p>
    <w:p w14:paraId="62A25CB3" w14:textId="09C9F0B1" w:rsidR="001F7464" w:rsidRDefault="003B0BE5" w:rsidP="00216DEA">
      <w:pPr>
        <w:pStyle w:val="Prrafodelista"/>
        <w:numPr>
          <w:ilvl w:val="0"/>
          <w:numId w:val="19"/>
        </w:numPr>
        <w:rPr>
          <w:rFonts w:cs="Times New Roman"/>
          <w:szCs w:val="24"/>
        </w:rPr>
      </w:pPr>
      <w:r w:rsidRPr="003B0BE5">
        <w:rPr>
          <w:rFonts w:cs="Times New Roman"/>
          <w:b/>
          <w:szCs w:val="24"/>
        </w:rPr>
        <w:t>Orientado a componentes:</w:t>
      </w:r>
      <w:r w:rsidRPr="003B0BE5">
        <w:rPr>
          <w:rFonts w:cs="Times New Roman"/>
          <w:szCs w:val="24"/>
        </w:rPr>
        <w:t xml:space="preserve"> Django promueve la reutilización de código a través de lo que denomina "</w:t>
      </w:r>
      <w:r w:rsidR="00322CA2">
        <w:rPr>
          <w:rFonts w:cs="Times New Roman"/>
          <w:szCs w:val="24"/>
        </w:rPr>
        <w:t>componentes</w:t>
      </w:r>
      <w:r w:rsidRPr="003B0BE5">
        <w:rPr>
          <w:rFonts w:cs="Times New Roman"/>
          <w:szCs w:val="24"/>
        </w:rPr>
        <w:t>"</w:t>
      </w:r>
      <w:r w:rsidR="00CC5D9C">
        <w:rPr>
          <w:rFonts w:cs="Times New Roman"/>
          <w:szCs w:val="24"/>
        </w:rPr>
        <w:t>;</w:t>
      </w:r>
      <w:r w:rsidRPr="003B0BE5">
        <w:rPr>
          <w:rFonts w:cs="Times New Roman"/>
          <w:szCs w:val="24"/>
        </w:rPr>
        <w:t xml:space="preserve"> unidades autocontenidas que pueden incluirse en múltiples proyectos.</w:t>
      </w:r>
    </w:p>
    <w:p w14:paraId="364DAB36" w14:textId="509B1478" w:rsidR="00141D47" w:rsidRDefault="00141D47" w:rsidP="00216DEA">
      <w:pPr>
        <w:pStyle w:val="Prrafodelista"/>
        <w:numPr>
          <w:ilvl w:val="0"/>
          <w:numId w:val="19"/>
        </w:numPr>
        <w:rPr>
          <w:rFonts w:cs="Times New Roman"/>
          <w:szCs w:val="24"/>
        </w:rPr>
      </w:pPr>
      <w:r w:rsidRPr="00141D47">
        <w:rPr>
          <w:rFonts w:cs="Times New Roman"/>
          <w:b/>
          <w:szCs w:val="24"/>
        </w:rPr>
        <w:t>Creador de Modelos (</w:t>
      </w:r>
      <w:proofErr w:type="spellStart"/>
      <w:r w:rsidRPr="00141D47">
        <w:rPr>
          <w:rFonts w:cs="Times New Roman"/>
          <w:b/>
          <w:szCs w:val="24"/>
        </w:rPr>
        <w:t>Models</w:t>
      </w:r>
      <w:proofErr w:type="spellEnd"/>
      <w:r w:rsidRPr="00141D47">
        <w:rPr>
          <w:rFonts w:cs="Times New Roman"/>
          <w:b/>
          <w:szCs w:val="24"/>
        </w:rPr>
        <w:t>)</w:t>
      </w:r>
      <w:r w:rsidRPr="00141D47">
        <w:rPr>
          <w:rFonts w:cs="Times New Roman"/>
          <w:szCs w:val="24"/>
        </w:rPr>
        <w:t>: El creador de modelos de Django es uno de sus componentes más importantes, que proporciona una abstracción de alto nivel para definir la estructura de las bases de datos (esquemas de base de datos) utilizando clases de Python.</w:t>
      </w:r>
    </w:p>
    <w:p w14:paraId="5C8DDA8F" w14:textId="6ACD4C4A" w:rsidR="00DF453E" w:rsidRDefault="00DF453E" w:rsidP="00216DEA">
      <w:pPr>
        <w:pStyle w:val="Prrafodelista"/>
        <w:numPr>
          <w:ilvl w:val="0"/>
          <w:numId w:val="19"/>
        </w:numPr>
        <w:rPr>
          <w:rFonts w:cs="Times New Roman"/>
          <w:szCs w:val="24"/>
        </w:rPr>
      </w:pPr>
      <w:r w:rsidRPr="00DF453E">
        <w:rPr>
          <w:rFonts w:cs="Times New Roman"/>
          <w:b/>
          <w:szCs w:val="24"/>
        </w:rPr>
        <w:t>Sistema de Plantillas (</w:t>
      </w:r>
      <w:proofErr w:type="spellStart"/>
      <w:r w:rsidRPr="00DF453E">
        <w:rPr>
          <w:rFonts w:cs="Times New Roman"/>
          <w:b/>
          <w:szCs w:val="24"/>
        </w:rPr>
        <w:t>Templates</w:t>
      </w:r>
      <w:proofErr w:type="spellEnd"/>
      <w:r w:rsidRPr="00DF453E">
        <w:rPr>
          <w:rFonts w:cs="Times New Roman"/>
          <w:b/>
          <w:szCs w:val="24"/>
        </w:rPr>
        <w:t>)</w:t>
      </w:r>
      <w:r w:rsidRPr="00DF453E">
        <w:rPr>
          <w:rFonts w:cs="Times New Roman"/>
          <w:szCs w:val="24"/>
        </w:rPr>
        <w:t xml:space="preserve">: Django </w:t>
      </w:r>
      <w:r w:rsidR="00552A77">
        <w:rPr>
          <w:rFonts w:cs="Times New Roman"/>
          <w:szCs w:val="24"/>
        </w:rPr>
        <w:t>ofrece</w:t>
      </w:r>
      <w:r w:rsidRPr="00DF453E">
        <w:rPr>
          <w:rFonts w:cs="Times New Roman"/>
          <w:szCs w:val="24"/>
        </w:rPr>
        <w:t xml:space="preserve"> un sistema de plantillas propio, que permite a los desarrolladores definir la presentación de una página web</w:t>
      </w:r>
      <w:r w:rsidR="003E766D">
        <w:rPr>
          <w:rFonts w:cs="Times New Roman"/>
          <w:szCs w:val="24"/>
        </w:rPr>
        <w:t xml:space="preserve">. </w:t>
      </w:r>
      <w:r w:rsidRPr="00DF453E">
        <w:rPr>
          <w:rFonts w:cs="Times New Roman"/>
          <w:szCs w:val="24"/>
        </w:rPr>
        <w:t>Las plantillas de Django utilizan su propio lenguaje de marcado, que permite la inserción de código Python para la generación dinámica de HTML</w:t>
      </w:r>
      <w:r w:rsidR="00552A77">
        <w:rPr>
          <w:rFonts w:cs="Times New Roman"/>
          <w:szCs w:val="24"/>
        </w:rPr>
        <w:t xml:space="preserve">. </w:t>
      </w:r>
      <w:r w:rsidRPr="00DF453E">
        <w:rPr>
          <w:rFonts w:cs="Times New Roman"/>
          <w:szCs w:val="24"/>
        </w:rPr>
        <w:t>Este sistema permite la creación de filtros y etiquetas personalizadas para ampliar su funcionalidad.</w:t>
      </w:r>
    </w:p>
    <w:p w14:paraId="2A030C19" w14:textId="3781DD8E" w:rsidR="00496B9B" w:rsidRDefault="00496B9B" w:rsidP="00216DEA">
      <w:pPr>
        <w:pStyle w:val="Prrafodelista"/>
        <w:numPr>
          <w:ilvl w:val="0"/>
          <w:numId w:val="19"/>
        </w:numPr>
        <w:rPr>
          <w:rFonts w:cs="Times New Roman"/>
          <w:szCs w:val="24"/>
        </w:rPr>
      </w:pPr>
      <w:r w:rsidRPr="00496B9B">
        <w:rPr>
          <w:rFonts w:cs="Times New Roman"/>
          <w:b/>
          <w:szCs w:val="24"/>
        </w:rPr>
        <w:t>Vistas</w:t>
      </w:r>
      <w:r w:rsidRPr="00496B9B">
        <w:rPr>
          <w:rFonts w:cs="Times New Roman"/>
          <w:szCs w:val="24"/>
        </w:rPr>
        <w:t>: En Django, una vista es una función Python que toma una solicitud web y devuelve una respuesta. Este es el lugar donde se coloca la "lógica de negocio" de una aplicación. Las vistas interactúan con el modelo y la plantilla para entregar contenido, redirigir a otra página, manejar sesiones y cookies, y responder a las acciones de los usuarios. Las vistas pueden servir una página web, redirigir, manejar errores, procesar formularios y más.</w:t>
      </w:r>
    </w:p>
    <w:p w14:paraId="278791D9" w14:textId="6E56E1C8" w:rsidR="003B0BE5" w:rsidRDefault="00622399" w:rsidP="00216DEA">
      <w:pPr>
        <w:pStyle w:val="Prrafodelista"/>
        <w:numPr>
          <w:ilvl w:val="0"/>
          <w:numId w:val="19"/>
        </w:numPr>
        <w:rPr>
          <w:rFonts w:cs="Times New Roman"/>
          <w:szCs w:val="24"/>
        </w:rPr>
      </w:pPr>
      <w:r w:rsidRPr="00622399">
        <w:rPr>
          <w:rFonts w:cs="Times New Roman"/>
          <w:b/>
          <w:szCs w:val="24"/>
        </w:rPr>
        <w:t>Interfaz de administración generada automáticamente:</w:t>
      </w:r>
      <w:r w:rsidRPr="00622399">
        <w:rPr>
          <w:rFonts w:cs="Times New Roman"/>
          <w:szCs w:val="24"/>
        </w:rPr>
        <w:t xml:space="preserve"> Django incluye una interfaz de administración que se genera dinámicamente a partir de la configuración de los modelos</w:t>
      </w:r>
      <w:r>
        <w:rPr>
          <w:rFonts w:cs="Times New Roman"/>
          <w:szCs w:val="24"/>
        </w:rPr>
        <w:t>.</w:t>
      </w:r>
    </w:p>
    <w:p w14:paraId="7BE878F7" w14:textId="44830883" w:rsidR="00622399" w:rsidRDefault="0025606D" w:rsidP="00216DEA">
      <w:pPr>
        <w:pStyle w:val="Prrafodelista"/>
        <w:numPr>
          <w:ilvl w:val="0"/>
          <w:numId w:val="19"/>
        </w:numPr>
        <w:rPr>
          <w:rFonts w:cs="Times New Roman"/>
          <w:szCs w:val="24"/>
        </w:rPr>
      </w:pPr>
      <w:r w:rsidRPr="0025606D">
        <w:rPr>
          <w:rFonts w:cs="Times New Roman"/>
          <w:b/>
          <w:szCs w:val="24"/>
        </w:rPr>
        <w:t>Soporte robusto de URL</w:t>
      </w:r>
      <w:r w:rsidRPr="0025606D">
        <w:rPr>
          <w:rFonts w:cs="Times New Roman"/>
          <w:szCs w:val="24"/>
        </w:rPr>
        <w:t>: Django permite diseñar URL elegantes y fáciles de recordar, lo que es beneficioso tanto para la usabilidad como para la optimización de motores de búsqueda (SEO).</w:t>
      </w:r>
    </w:p>
    <w:p w14:paraId="29C4A40C" w14:textId="6387C0CE" w:rsidR="0025606D" w:rsidRDefault="001214E9" w:rsidP="00216DEA">
      <w:pPr>
        <w:pStyle w:val="Prrafodelista"/>
        <w:numPr>
          <w:ilvl w:val="0"/>
          <w:numId w:val="19"/>
        </w:numPr>
        <w:rPr>
          <w:rFonts w:cs="Times New Roman"/>
          <w:szCs w:val="24"/>
        </w:rPr>
      </w:pPr>
      <w:r w:rsidRPr="001214E9">
        <w:rPr>
          <w:rFonts w:cs="Times New Roman"/>
          <w:b/>
          <w:szCs w:val="24"/>
        </w:rPr>
        <w:t>Seguridad</w:t>
      </w:r>
      <w:r w:rsidRPr="001214E9">
        <w:rPr>
          <w:rFonts w:cs="Times New Roman"/>
          <w:szCs w:val="24"/>
        </w:rPr>
        <w:t>: Incluye medidas de seguridad integradas para ayudar a proteger la aplicación contra problemas como la falsificación de solicitudes entre sitios (CSRF), inyección de SQL</w:t>
      </w:r>
      <w:r>
        <w:rPr>
          <w:rFonts w:cs="Times New Roman"/>
          <w:szCs w:val="24"/>
        </w:rPr>
        <w:t>.</w:t>
      </w:r>
    </w:p>
    <w:p w14:paraId="16608E81" w14:textId="3ACB77E8" w:rsidR="001214E9" w:rsidRDefault="001214E9" w:rsidP="00216DEA">
      <w:pPr>
        <w:pStyle w:val="Prrafodelista"/>
        <w:numPr>
          <w:ilvl w:val="0"/>
          <w:numId w:val="19"/>
        </w:numPr>
        <w:rPr>
          <w:rFonts w:cs="Times New Roman"/>
          <w:szCs w:val="24"/>
        </w:rPr>
      </w:pPr>
      <w:r w:rsidRPr="001214E9">
        <w:rPr>
          <w:rFonts w:cs="Times New Roman"/>
          <w:b/>
          <w:szCs w:val="24"/>
        </w:rPr>
        <w:t>Comunidad y Documentación</w:t>
      </w:r>
      <w:r w:rsidRPr="001214E9">
        <w:rPr>
          <w:rFonts w:cs="Times New Roman"/>
          <w:szCs w:val="24"/>
        </w:rPr>
        <w:t>: Tiene una comunidad activa y una documentación exhaustiva, lo que hace que sea más fácil para los desarrolladores aprender y resolver problemas.</w:t>
      </w:r>
      <w:r w:rsidR="0038228A">
        <w:rPr>
          <w:rFonts w:cs="Times New Roman"/>
          <w:szCs w:val="24"/>
        </w:rPr>
        <w:t xml:space="preserve"> </w:t>
      </w:r>
      <w:r w:rsidR="0038228A">
        <w:rPr>
          <w:rFonts w:cs="Times New Roman"/>
          <w:szCs w:val="24"/>
        </w:rPr>
        <w:fldChar w:fldCharType="begin"/>
      </w:r>
      <w:r w:rsidR="00137183">
        <w:rPr>
          <w:rFonts w:cs="Times New Roman"/>
          <w:szCs w:val="24"/>
        </w:rPr>
        <w:instrText xml:space="preserve"> ADDIN ZOTERO_ITEM CSL_CITATION {"citationID":"uOIF26XM","properties":{"formattedCitation":"[17]","plainCitation":"[17]","noteIndex":0},"citationItems":[{"id":38,"uris":["http://zotero.org/users/12776228/items/LAIEFX6I"],"itemData":{"id":38,"type":"document","license":"Django Software Foundation","title":"Documentation: Django at a glance","URL":"https://docs.djangoproject.com/en/4.2/intro/overview/","author":[{"family":"Django Software Foundation","given":""}],"accessed":{"date-parts":[["2023",11,3]]},"issued":{"date-parts":[["2023"]]}}}],"schema":"https://github.com/citation-style-language/schema/raw/master/csl-citation.json"} </w:instrText>
      </w:r>
      <w:r w:rsidR="0038228A">
        <w:rPr>
          <w:rFonts w:cs="Times New Roman"/>
          <w:szCs w:val="24"/>
        </w:rPr>
        <w:fldChar w:fldCharType="separate"/>
      </w:r>
      <w:r w:rsidR="00137183" w:rsidRPr="00137183">
        <w:rPr>
          <w:rFonts w:cs="Times New Roman"/>
        </w:rPr>
        <w:t>[17]</w:t>
      </w:r>
      <w:r w:rsidR="0038228A">
        <w:rPr>
          <w:rFonts w:cs="Times New Roman"/>
          <w:szCs w:val="24"/>
        </w:rPr>
        <w:fldChar w:fldCharType="end"/>
      </w:r>
    </w:p>
    <w:p w14:paraId="0F0BA7B4" w14:textId="77777777" w:rsidR="006A5540" w:rsidRPr="006A5540" w:rsidRDefault="006A5540" w:rsidP="006A5540">
      <w:pPr>
        <w:rPr>
          <w:rFonts w:cs="Times New Roman"/>
          <w:szCs w:val="24"/>
        </w:rPr>
      </w:pPr>
    </w:p>
    <w:p w14:paraId="71CFA47A" w14:textId="067FC713" w:rsidR="00133E05" w:rsidRDefault="00B52746" w:rsidP="00101CCC">
      <w:pPr>
        <w:pStyle w:val="Ttulo3"/>
        <w:rPr>
          <w:rFonts w:cs="Times New Roman"/>
          <w:b/>
        </w:rPr>
      </w:pPr>
      <w:bookmarkStart w:id="340" w:name="_Toc150181523"/>
      <w:bookmarkStart w:id="341" w:name="_Toc150390662"/>
      <w:bookmarkStart w:id="342" w:name="_Toc150418246"/>
      <w:bookmarkStart w:id="343" w:name="_Toc151981468"/>
      <w:bookmarkStart w:id="344" w:name="_Toc151935516"/>
      <w:r w:rsidRPr="009723C8">
        <w:rPr>
          <w:rFonts w:cs="Times New Roman"/>
          <w:b/>
        </w:rPr>
        <w:t xml:space="preserve">3.5.2 </w:t>
      </w:r>
      <w:proofErr w:type="spellStart"/>
      <w:r w:rsidRPr="009723C8">
        <w:rPr>
          <w:rFonts w:cs="Times New Roman"/>
          <w:b/>
        </w:rPr>
        <w:t>Type</w:t>
      </w:r>
      <w:proofErr w:type="spellEnd"/>
      <w:r w:rsidRPr="009723C8">
        <w:rPr>
          <w:rFonts w:cs="Times New Roman"/>
          <w:b/>
        </w:rPr>
        <w:t xml:space="preserve"> </w:t>
      </w:r>
      <w:proofErr w:type="spellStart"/>
      <w:r w:rsidRPr="009723C8">
        <w:rPr>
          <w:rFonts w:cs="Times New Roman"/>
          <w:b/>
        </w:rPr>
        <w:t>hints</w:t>
      </w:r>
      <w:bookmarkEnd w:id="340"/>
      <w:bookmarkEnd w:id="341"/>
      <w:bookmarkEnd w:id="342"/>
      <w:bookmarkEnd w:id="343"/>
      <w:bookmarkEnd w:id="344"/>
      <w:proofErr w:type="spellEnd"/>
    </w:p>
    <w:p w14:paraId="19176280" w14:textId="48C8CFBE" w:rsidR="00591DBF" w:rsidRDefault="00532519" w:rsidP="002915AF">
      <w:pPr>
        <w:rPr>
          <w:rFonts w:cs="Times New Roman"/>
          <w:szCs w:val="24"/>
        </w:rPr>
      </w:pPr>
      <w:r>
        <w:rPr>
          <w:rFonts w:cs="Times New Roman"/>
          <w:szCs w:val="24"/>
        </w:rPr>
        <w:t xml:space="preserve">Dada la naturaleza dinámica de Python, </w:t>
      </w:r>
      <w:r w:rsidR="001923CF">
        <w:rPr>
          <w:rFonts w:cs="Times New Roman"/>
          <w:szCs w:val="24"/>
        </w:rPr>
        <w:t>un desarrollador puede inferir el tipo de dato de una variable al leer su inicialización, sin embargo</w:t>
      </w:r>
      <w:r w:rsidR="00C94989">
        <w:rPr>
          <w:rFonts w:cs="Times New Roman"/>
          <w:szCs w:val="24"/>
        </w:rPr>
        <w:t xml:space="preserve">, ya que Python es un lenguaje interpretado, muchos errores no aparecerán </w:t>
      </w:r>
      <w:r w:rsidR="001A044D">
        <w:rPr>
          <w:rFonts w:cs="Times New Roman"/>
          <w:szCs w:val="24"/>
        </w:rPr>
        <w:t xml:space="preserve">hasta el momento en que se ejecuta el </w:t>
      </w:r>
      <w:r w:rsidR="00591DBF">
        <w:rPr>
          <w:rFonts w:cs="Times New Roman"/>
          <w:szCs w:val="24"/>
        </w:rPr>
        <w:t>script</w:t>
      </w:r>
      <w:r w:rsidR="001A044D">
        <w:rPr>
          <w:rFonts w:cs="Times New Roman"/>
          <w:szCs w:val="24"/>
        </w:rPr>
        <w:t>.</w:t>
      </w:r>
      <w:r>
        <w:rPr>
          <w:rFonts w:cs="Times New Roman"/>
          <w:szCs w:val="24"/>
        </w:rPr>
        <w:t xml:space="preserve"> </w:t>
      </w:r>
      <w:r w:rsidR="00197D16">
        <w:rPr>
          <w:rFonts w:cs="Times New Roman"/>
          <w:szCs w:val="24"/>
        </w:rPr>
        <w:fldChar w:fldCharType="begin"/>
      </w:r>
      <w:r w:rsidR="00137183">
        <w:rPr>
          <w:rFonts w:cs="Times New Roman"/>
          <w:szCs w:val="24"/>
        </w:rPr>
        <w:instrText xml:space="preserve"> ADDIN ZOTERO_ITEM CSL_CITATION {"citationID":"Uky8uAYD","properties":{"formattedCitation":"[18]","plainCitation":"[18]","noteIndex":0},"citationItems":[{"id":39,"uris":["http://zotero.org/users/12776228/items/XGKHHM92"],"itemData":{"id":39,"type":"document","license":"Jukka Lehtosalo","publisher":"Read the Docs","title":"mypy Documentation: Welcome to mypy documentation!","URL":"https://mypy.readthedocs.io/en/stable/index.html","author":[{"family":"Lehtosalo","given":"Jukka"}],"accessed":{"date-parts":[["2023",11,3]]},"issued":{"date-parts":[["2022"]]}}}],"schema":"https://github.com/citation-style-language/schema/raw/master/csl-citation.json"} </w:instrText>
      </w:r>
      <w:r w:rsidR="00197D16">
        <w:rPr>
          <w:rFonts w:cs="Times New Roman"/>
          <w:szCs w:val="24"/>
        </w:rPr>
        <w:fldChar w:fldCharType="separate"/>
      </w:r>
      <w:r w:rsidR="00137183" w:rsidRPr="00137183">
        <w:rPr>
          <w:rFonts w:cs="Times New Roman"/>
        </w:rPr>
        <w:t>[18]</w:t>
      </w:r>
      <w:r w:rsidR="00197D16">
        <w:rPr>
          <w:rFonts w:cs="Times New Roman"/>
          <w:szCs w:val="24"/>
        </w:rPr>
        <w:fldChar w:fldCharType="end"/>
      </w:r>
    </w:p>
    <w:p w14:paraId="4615CB7A" w14:textId="77777777" w:rsidR="00503604" w:rsidRDefault="0004107D" w:rsidP="002915AF">
      <w:pPr>
        <w:rPr>
          <w:rFonts w:cs="Times New Roman"/>
          <w:szCs w:val="24"/>
        </w:rPr>
      </w:pPr>
      <w:r w:rsidRPr="0004107D">
        <w:rPr>
          <w:rFonts w:cs="Times New Roman"/>
          <w:szCs w:val="24"/>
        </w:rPr>
        <w:t>Las sugerencias de tipado (</w:t>
      </w:r>
      <w:proofErr w:type="spellStart"/>
      <w:r w:rsidR="0064677F">
        <w:rPr>
          <w:rFonts w:cs="Times New Roman"/>
          <w:szCs w:val="24"/>
        </w:rPr>
        <w:t>t</w:t>
      </w:r>
      <w:r w:rsidRPr="0004107D">
        <w:rPr>
          <w:rFonts w:cs="Times New Roman"/>
          <w:szCs w:val="24"/>
        </w:rPr>
        <w:t>ype</w:t>
      </w:r>
      <w:proofErr w:type="spellEnd"/>
      <w:r w:rsidRPr="0004107D">
        <w:rPr>
          <w:rFonts w:cs="Times New Roman"/>
          <w:szCs w:val="24"/>
        </w:rPr>
        <w:t xml:space="preserve"> </w:t>
      </w:r>
      <w:proofErr w:type="spellStart"/>
      <w:r w:rsidR="0064677F">
        <w:rPr>
          <w:rFonts w:cs="Times New Roman"/>
          <w:szCs w:val="24"/>
        </w:rPr>
        <w:t>h</w:t>
      </w:r>
      <w:r w:rsidRPr="0004107D">
        <w:rPr>
          <w:rFonts w:cs="Times New Roman"/>
          <w:szCs w:val="24"/>
        </w:rPr>
        <w:t>ints</w:t>
      </w:r>
      <w:proofErr w:type="spellEnd"/>
      <w:r w:rsidRPr="0004107D">
        <w:rPr>
          <w:rFonts w:cs="Times New Roman"/>
          <w:szCs w:val="24"/>
        </w:rPr>
        <w:t>)</w:t>
      </w:r>
      <w:r>
        <w:rPr>
          <w:rFonts w:cs="Times New Roman"/>
          <w:szCs w:val="24"/>
        </w:rPr>
        <w:t xml:space="preserve"> en Python proporcionan una manera de anotar </w:t>
      </w:r>
      <w:r w:rsidR="00037383">
        <w:rPr>
          <w:rFonts w:cs="Times New Roman"/>
          <w:szCs w:val="24"/>
        </w:rPr>
        <w:t>código, en especial el tipo de dato asociado a una variable,</w:t>
      </w:r>
      <w:r w:rsidR="00E014C9">
        <w:rPr>
          <w:rFonts w:cs="Times New Roman"/>
          <w:szCs w:val="24"/>
        </w:rPr>
        <w:t xml:space="preserve"> a</w:t>
      </w:r>
      <w:r w:rsidR="00037383">
        <w:rPr>
          <w:rFonts w:cs="Times New Roman"/>
          <w:szCs w:val="24"/>
        </w:rPr>
        <w:t xml:space="preserve"> los parámetros </w:t>
      </w:r>
      <w:r w:rsidR="00414B6E">
        <w:rPr>
          <w:rFonts w:cs="Times New Roman"/>
          <w:szCs w:val="24"/>
        </w:rPr>
        <w:t>de</w:t>
      </w:r>
      <w:r w:rsidR="00591DBF">
        <w:rPr>
          <w:rFonts w:cs="Times New Roman"/>
          <w:szCs w:val="24"/>
        </w:rPr>
        <w:t xml:space="preserve"> </w:t>
      </w:r>
      <w:r w:rsidR="00414B6E">
        <w:rPr>
          <w:rFonts w:cs="Times New Roman"/>
          <w:szCs w:val="24"/>
        </w:rPr>
        <w:t>una función</w:t>
      </w:r>
      <w:r w:rsidR="00037383">
        <w:rPr>
          <w:rFonts w:cs="Times New Roman"/>
          <w:szCs w:val="24"/>
        </w:rPr>
        <w:t xml:space="preserve"> </w:t>
      </w:r>
      <w:r w:rsidR="00795841">
        <w:rPr>
          <w:rFonts w:cs="Times New Roman"/>
          <w:szCs w:val="24"/>
        </w:rPr>
        <w:t>y</w:t>
      </w:r>
      <w:r w:rsidR="00E014C9">
        <w:rPr>
          <w:rFonts w:cs="Times New Roman"/>
          <w:szCs w:val="24"/>
        </w:rPr>
        <w:t xml:space="preserve"> también</w:t>
      </w:r>
      <w:r w:rsidR="00795841">
        <w:rPr>
          <w:rFonts w:cs="Times New Roman"/>
          <w:szCs w:val="24"/>
        </w:rPr>
        <w:t xml:space="preserve"> su valor de retorno.</w:t>
      </w:r>
      <w:r w:rsidR="009542EF">
        <w:rPr>
          <w:rFonts w:cs="Times New Roman"/>
          <w:szCs w:val="24"/>
        </w:rPr>
        <w:t xml:space="preserve"> </w:t>
      </w:r>
      <w:r w:rsidR="009A354E" w:rsidRPr="007F13DB">
        <w:rPr>
          <w:rFonts w:cs="Times New Roman"/>
          <w:szCs w:val="24"/>
        </w:rPr>
        <w:t xml:space="preserve">Una </w:t>
      </w:r>
      <w:proofErr w:type="spellStart"/>
      <w:r w:rsidR="0064677F">
        <w:rPr>
          <w:rFonts w:cs="Times New Roman"/>
          <w:szCs w:val="24"/>
        </w:rPr>
        <w:t>t</w:t>
      </w:r>
      <w:r w:rsidR="009A354E" w:rsidRPr="007F13DB">
        <w:rPr>
          <w:rFonts w:cs="Times New Roman"/>
          <w:szCs w:val="24"/>
        </w:rPr>
        <w:t>ype</w:t>
      </w:r>
      <w:proofErr w:type="spellEnd"/>
      <w:r w:rsidR="009A354E" w:rsidRPr="007F13DB">
        <w:rPr>
          <w:rFonts w:cs="Times New Roman"/>
          <w:szCs w:val="24"/>
        </w:rPr>
        <w:t xml:space="preserve"> </w:t>
      </w:r>
      <w:proofErr w:type="spellStart"/>
      <w:r w:rsidR="009A354E" w:rsidRPr="007F13DB">
        <w:rPr>
          <w:rFonts w:cs="Times New Roman"/>
          <w:szCs w:val="24"/>
        </w:rPr>
        <w:t>hint</w:t>
      </w:r>
      <w:proofErr w:type="spellEnd"/>
      <w:r w:rsidR="009A354E" w:rsidRPr="007F13DB">
        <w:rPr>
          <w:rFonts w:cs="Times New Roman"/>
          <w:szCs w:val="24"/>
        </w:rPr>
        <w:t xml:space="preserve"> consiste en </w:t>
      </w:r>
      <w:r w:rsidR="007F13DB" w:rsidRPr="007F13DB">
        <w:rPr>
          <w:rFonts w:cs="Times New Roman"/>
          <w:szCs w:val="24"/>
        </w:rPr>
        <w:t>u</w:t>
      </w:r>
      <w:r w:rsidR="007F13DB">
        <w:rPr>
          <w:rFonts w:cs="Times New Roman"/>
          <w:szCs w:val="24"/>
        </w:rPr>
        <w:t>na expresión opcional seguida de</w:t>
      </w:r>
      <w:r w:rsidR="00617F4B">
        <w:rPr>
          <w:rFonts w:cs="Times New Roman"/>
          <w:szCs w:val="24"/>
        </w:rPr>
        <w:t>l nombre del parámetro en una función,</w:t>
      </w:r>
      <w:r w:rsidR="00647577">
        <w:rPr>
          <w:rFonts w:cs="Times New Roman"/>
          <w:szCs w:val="24"/>
        </w:rPr>
        <w:t xml:space="preserve"> su lista de parámetros o</w:t>
      </w:r>
      <w:r w:rsidR="00617F4B">
        <w:rPr>
          <w:rFonts w:cs="Times New Roman"/>
          <w:szCs w:val="24"/>
        </w:rPr>
        <w:t xml:space="preserve"> el nombre de una variable</w:t>
      </w:r>
      <w:r w:rsidR="00647577">
        <w:rPr>
          <w:rFonts w:cs="Times New Roman"/>
          <w:szCs w:val="24"/>
        </w:rPr>
        <w:t>.</w:t>
      </w:r>
      <w:r w:rsidR="0083428D">
        <w:rPr>
          <w:rFonts w:cs="Times New Roman"/>
          <w:szCs w:val="24"/>
        </w:rPr>
        <w:t xml:space="preserve"> </w:t>
      </w:r>
      <w:r w:rsidR="009D5892">
        <w:rPr>
          <w:rFonts w:cs="Times New Roman"/>
          <w:szCs w:val="24"/>
        </w:rPr>
        <w:t xml:space="preserve">Estas anotaciones son completamente opcionales y Python </w:t>
      </w:r>
      <w:r w:rsidR="0069384E">
        <w:rPr>
          <w:rFonts w:cs="Times New Roman"/>
          <w:szCs w:val="24"/>
        </w:rPr>
        <w:t>no aplica ninguna regla</w:t>
      </w:r>
      <w:r w:rsidR="006D72A6">
        <w:rPr>
          <w:rFonts w:cs="Times New Roman"/>
          <w:szCs w:val="24"/>
        </w:rPr>
        <w:t xml:space="preserve"> basada en estas anotaciones</w:t>
      </w:r>
      <w:r w:rsidR="0069384E">
        <w:rPr>
          <w:rFonts w:cs="Times New Roman"/>
          <w:szCs w:val="24"/>
        </w:rPr>
        <w:t xml:space="preserve"> </w:t>
      </w:r>
      <w:r w:rsidR="006D72A6">
        <w:rPr>
          <w:rFonts w:cs="Times New Roman"/>
          <w:szCs w:val="24"/>
        </w:rPr>
        <w:t xml:space="preserve">al momento de compilar </w:t>
      </w:r>
      <w:r w:rsidR="002F24BA">
        <w:rPr>
          <w:rFonts w:cs="Times New Roman"/>
          <w:szCs w:val="24"/>
        </w:rPr>
        <w:t xml:space="preserve">y ejecutar </w:t>
      </w:r>
      <w:r w:rsidR="006D72A6">
        <w:rPr>
          <w:rFonts w:cs="Times New Roman"/>
          <w:szCs w:val="24"/>
        </w:rPr>
        <w:t>un script</w:t>
      </w:r>
      <w:r w:rsidR="002F24BA">
        <w:rPr>
          <w:rFonts w:cs="Times New Roman"/>
          <w:szCs w:val="24"/>
        </w:rPr>
        <w:t xml:space="preserve"> </w:t>
      </w:r>
      <w:r w:rsidR="002B3C61">
        <w:rPr>
          <w:rFonts w:cs="Times New Roman"/>
          <w:szCs w:val="24"/>
        </w:rPr>
        <w:t>que contenga dichas anotaciones.</w:t>
      </w:r>
      <w:r w:rsidR="009542EF">
        <w:rPr>
          <w:rFonts w:cs="Times New Roman"/>
          <w:szCs w:val="24"/>
        </w:rPr>
        <w:t xml:space="preserve"> </w:t>
      </w:r>
    </w:p>
    <w:p w14:paraId="0174B6BA" w14:textId="62709A7C" w:rsidR="00180DED" w:rsidRDefault="00461D6A" w:rsidP="002915AF">
      <w:pPr>
        <w:rPr>
          <w:rFonts w:cs="Times New Roman"/>
          <w:szCs w:val="24"/>
        </w:rPr>
      </w:pPr>
      <w:r>
        <w:rPr>
          <w:rFonts w:cs="Times New Roman"/>
          <w:szCs w:val="24"/>
        </w:rPr>
        <w:t xml:space="preserve">Las anotaciones en un script de Python no interfieren </w:t>
      </w:r>
      <w:r w:rsidR="001B1C32">
        <w:rPr>
          <w:rFonts w:cs="Times New Roman"/>
          <w:szCs w:val="24"/>
        </w:rPr>
        <w:t>con la ejecución del</w:t>
      </w:r>
      <w:r>
        <w:rPr>
          <w:rFonts w:cs="Times New Roman"/>
          <w:szCs w:val="24"/>
        </w:rPr>
        <w:t xml:space="preserve"> programa </w:t>
      </w:r>
      <w:r w:rsidR="0064677F">
        <w:rPr>
          <w:rFonts w:cs="Times New Roman"/>
          <w:szCs w:val="24"/>
        </w:rPr>
        <w:t xml:space="preserve">en </w:t>
      </w:r>
      <w:proofErr w:type="spellStart"/>
      <w:r w:rsidR="0064677F">
        <w:rPr>
          <w:rFonts w:cs="Times New Roman"/>
          <w:szCs w:val="24"/>
        </w:rPr>
        <w:t>CPython</w:t>
      </w:r>
      <w:proofErr w:type="spellEnd"/>
      <w:r w:rsidR="0064677F">
        <w:rPr>
          <w:rFonts w:cs="Times New Roman"/>
          <w:szCs w:val="24"/>
        </w:rPr>
        <w:t xml:space="preserve">, sin embargo, el uso </w:t>
      </w:r>
      <w:r w:rsidR="00DE54C5">
        <w:rPr>
          <w:rFonts w:cs="Times New Roman"/>
          <w:szCs w:val="24"/>
        </w:rPr>
        <w:t>asumido</w:t>
      </w:r>
      <w:r w:rsidR="0064677F">
        <w:rPr>
          <w:rFonts w:cs="Times New Roman"/>
          <w:szCs w:val="24"/>
        </w:rPr>
        <w:t xml:space="preserve"> de las </w:t>
      </w:r>
      <w:proofErr w:type="spellStart"/>
      <w:r w:rsidR="0064677F">
        <w:rPr>
          <w:rFonts w:cs="Times New Roman"/>
          <w:szCs w:val="24"/>
        </w:rPr>
        <w:t>type</w:t>
      </w:r>
      <w:proofErr w:type="spellEnd"/>
      <w:r w:rsidR="0064677F">
        <w:rPr>
          <w:rFonts w:cs="Times New Roman"/>
          <w:szCs w:val="24"/>
        </w:rPr>
        <w:t xml:space="preserve"> </w:t>
      </w:r>
      <w:proofErr w:type="spellStart"/>
      <w:r w:rsidR="0064677F">
        <w:rPr>
          <w:rFonts w:cs="Times New Roman"/>
          <w:szCs w:val="24"/>
        </w:rPr>
        <w:t>hints</w:t>
      </w:r>
      <w:proofErr w:type="spellEnd"/>
      <w:r w:rsidR="0064677F">
        <w:rPr>
          <w:rFonts w:cs="Times New Roman"/>
          <w:szCs w:val="24"/>
        </w:rPr>
        <w:t xml:space="preserve"> consiste en </w:t>
      </w:r>
      <w:r w:rsidR="00BF0416">
        <w:rPr>
          <w:rFonts w:cs="Times New Roman"/>
          <w:szCs w:val="24"/>
        </w:rPr>
        <w:t xml:space="preserve">que el desarrollador haga </w:t>
      </w:r>
      <w:r w:rsidR="00911366">
        <w:rPr>
          <w:rFonts w:cs="Times New Roman"/>
          <w:szCs w:val="24"/>
        </w:rPr>
        <w:t xml:space="preserve">analice </w:t>
      </w:r>
      <w:r w:rsidR="00911366">
        <w:rPr>
          <w:rFonts w:cs="Times New Roman"/>
          <w:szCs w:val="24"/>
        </w:rPr>
        <w:lastRenderedPageBreak/>
        <w:t>voluntariamente</w:t>
      </w:r>
      <w:r w:rsidR="00BF0416">
        <w:rPr>
          <w:rFonts w:cs="Times New Roman"/>
          <w:szCs w:val="24"/>
        </w:rPr>
        <w:t xml:space="preserve"> su script </w:t>
      </w:r>
      <w:r w:rsidR="00911366">
        <w:rPr>
          <w:rFonts w:cs="Times New Roman"/>
          <w:szCs w:val="24"/>
        </w:rPr>
        <w:t>utilizando</w:t>
      </w:r>
      <w:r w:rsidR="00BF0416">
        <w:rPr>
          <w:rFonts w:cs="Times New Roman"/>
          <w:szCs w:val="24"/>
        </w:rPr>
        <w:t xml:space="preserve"> alguna herramienta</w:t>
      </w:r>
      <w:r w:rsidR="00093899">
        <w:rPr>
          <w:rFonts w:cs="Times New Roman"/>
          <w:szCs w:val="24"/>
        </w:rPr>
        <w:t xml:space="preserve"> de chequeo de tipado estático </w:t>
      </w:r>
      <w:r w:rsidR="00293C15">
        <w:rPr>
          <w:rFonts w:cs="Times New Roman"/>
          <w:szCs w:val="24"/>
        </w:rPr>
        <w:t>(</w:t>
      </w:r>
      <w:proofErr w:type="spellStart"/>
      <w:r w:rsidR="00293C15">
        <w:rPr>
          <w:rFonts w:cs="Times New Roman"/>
          <w:szCs w:val="24"/>
        </w:rPr>
        <w:t>static</w:t>
      </w:r>
      <w:proofErr w:type="spellEnd"/>
      <w:r w:rsidR="00293C15">
        <w:rPr>
          <w:rFonts w:cs="Times New Roman"/>
          <w:szCs w:val="24"/>
        </w:rPr>
        <w:t xml:space="preserve"> </w:t>
      </w:r>
      <w:proofErr w:type="spellStart"/>
      <w:r w:rsidR="00293C15">
        <w:rPr>
          <w:rFonts w:cs="Times New Roman"/>
          <w:szCs w:val="24"/>
        </w:rPr>
        <w:t>typechecking</w:t>
      </w:r>
      <w:proofErr w:type="spellEnd"/>
      <w:r w:rsidR="00293C15">
        <w:rPr>
          <w:rFonts w:cs="Times New Roman"/>
          <w:szCs w:val="24"/>
        </w:rPr>
        <w:t xml:space="preserve"> </w:t>
      </w:r>
      <w:proofErr w:type="spellStart"/>
      <w:r w:rsidR="00293C15">
        <w:rPr>
          <w:rFonts w:cs="Times New Roman"/>
          <w:szCs w:val="24"/>
        </w:rPr>
        <w:t>tool</w:t>
      </w:r>
      <w:proofErr w:type="spellEnd"/>
      <w:r w:rsidR="00293C15">
        <w:rPr>
          <w:rFonts w:cs="Times New Roman"/>
          <w:szCs w:val="24"/>
        </w:rPr>
        <w:t xml:space="preserve">), o </w:t>
      </w:r>
      <w:proofErr w:type="spellStart"/>
      <w:r w:rsidR="00293C15">
        <w:rPr>
          <w:rFonts w:cs="Times New Roman"/>
          <w:szCs w:val="24"/>
        </w:rPr>
        <w:t>linter</w:t>
      </w:r>
      <w:proofErr w:type="spellEnd"/>
      <w:r w:rsidR="00167FAA">
        <w:rPr>
          <w:rFonts w:cs="Times New Roman"/>
          <w:szCs w:val="24"/>
        </w:rPr>
        <w:t xml:space="preserve"> para encontrar los posibles errores de tipado cometidos.</w:t>
      </w:r>
      <w:r w:rsidR="0098557D">
        <w:rPr>
          <w:rFonts w:cs="Times New Roman"/>
          <w:szCs w:val="24"/>
        </w:rPr>
        <w:t xml:space="preserve"> </w:t>
      </w:r>
      <w:r w:rsidR="00180DED">
        <w:rPr>
          <w:rFonts w:cs="Times New Roman"/>
          <w:szCs w:val="24"/>
        </w:rPr>
        <w:fldChar w:fldCharType="begin"/>
      </w:r>
      <w:r w:rsidR="00137183">
        <w:rPr>
          <w:rFonts w:cs="Times New Roman"/>
          <w:szCs w:val="24"/>
        </w:rPr>
        <w:instrText xml:space="preserve"> ADDIN ZOTERO_ITEM CSL_CITATION {"citationID":"rUGD6peI","properties":{"formattedCitation":"[19]","plainCitation":"[19]","noteIndex":0},"citationItems":[{"id":40,"uris":["http://zotero.org/users/12776228/items/FNK4CHZJ"],"itemData":{"id":40,"type":"document","license":"Python Software Foundation","publisher":"Python Software Foundation","title":"PEP 3107 – Function Annotations","URL":"https://peps.python.org/pep-3107/","author":[{"family":"Winter","given":"Collin"},{"family":"Lownds","given":"Tony"}],"accessed":{"date-parts":[["2023",11,3]]},"issued":{"date-parts":[["2006",12,2]]}}}],"schema":"https://github.com/citation-style-language/schema/raw/master/csl-citation.json"} </w:instrText>
      </w:r>
      <w:r w:rsidR="00180DED">
        <w:rPr>
          <w:rFonts w:cs="Times New Roman"/>
          <w:szCs w:val="24"/>
        </w:rPr>
        <w:fldChar w:fldCharType="separate"/>
      </w:r>
      <w:r w:rsidR="00137183" w:rsidRPr="00137183">
        <w:rPr>
          <w:rFonts w:cs="Times New Roman"/>
        </w:rPr>
        <w:t>[19]</w:t>
      </w:r>
      <w:r w:rsidR="00180DED">
        <w:rPr>
          <w:rFonts w:cs="Times New Roman"/>
          <w:szCs w:val="24"/>
        </w:rPr>
        <w:fldChar w:fldCharType="end"/>
      </w:r>
    </w:p>
    <w:p w14:paraId="21E22B4A" w14:textId="18D822AA" w:rsidR="001958BC" w:rsidRDefault="001958BC" w:rsidP="002915AF">
      <w:pPr>
        <w:rPr>
          <w:rFonts w:cs="Times New Roman"/>
          <w:szCs w:val="24"/>
        </w:rPr>
      </w:pPr>
      <w:r>
        <w:rPr>
          <w:rFonts w:cs="Times New Roman"/>
          <w:szCs w:val="24"/>
        </w:rPr>
        <w:t xml:space="preserve">También se espera que los desarrolladores </w:t>
      </w:r>
      <w:r w:rsidR="007D15FD">
        <w:rPr>
          <w:rFonts w:cs="Times New Roman"/>
          <w:szCs w:val="24"/>
        </w:rPr>
        <w:t>hagan uso de</w:t>
      </w:r>
      <w:r w:rsidR="00424BE8">
        <w:rPr>
          <w:rFonts w:cs="Times New Roman"/>
          <w:szCs w:val="24"/>
        </w:rPr>
        <w:t xml:space="preserve">l tipado gradual (gradual </w:t>
      </w:r>
      <w:proofErr w:type="spellStart"/>
      <w:r w:rsidR="00424BE8">
        <w:rPr>
          <w:rFonts w:cs="Times New Roman"/>
          <w:szCs w:val="24"/>
        </w:rPr>
        <w:t>typing</w:t>
      </w:r>
      <w:proofErr w:type="spellEnd"/>
      <w:r w:rsidR="00424BE8">
        <w:rPr>
          <w:rFonts w:cs="Times New Roman"/>
          <w:szCs w:val="24"/>
        </w:rPr>
        <w:t>), es decir,</w:t>
      </w:r>
      <w:r w:rsidR="0067562A">
        <w:rPr>
          <w:rFonts w:cs="Times New Roman"/>
          <w:szCs w:val="24"/>
        </w:rPr>
        <w:t xml:space="preserve"> anotar parcialmente un programa de Python y de esta manera</w:t>
      </w:r>
      <w:r w:rsidR="00424BE8">
        <w:rPr>
          <w:rFonts w:cs="Times New Roman"/>
          <w:szCs w:val="24"/>
        </w:rPr>
        <w:t xml:space="preserve"> aprovechen las ventajas </w:t>
      </w:r>
      <w:r w:rsidR="00297BAB">
        <w:rPr>
          <w:rFonts w:cs="Times New Roman"/>
          <w:szCs w:val="24"/>
        </w:rPr>
        <w:t>del</w:t>
      </w:r>
      <w:r w:rsidR="0043045C">
        <w:rPr>
          <w:rFonts w:cs="Times New Roman"/>
          <w:szCs w:val="24"/>
        </w:rPr>
        <w:t xml:space="preserve"> tipado dinámico</w:t>
      </w:r>
      <w:r w:rsidR="00297BAB">
        <w:rPr>
          <w:rFonts w:cs="Times New Roman"/>
          <w:szCs w:val="24"/>
        </w:rPr>
        <w:t xml:space="preserve"> y estático</w:t>
      </w:r>
      <w:r w:rsidR="0043045C">
        <w:rPr>
          <w:rFonts w:cs="Times New Roman"/>
          <w:szCs w:val="24"/>
        </w:rPr>
        <w:t xml:space="preserve"> que</w:t>
      </w:r>
      <w:r w:rsidR="00297BAB">
        <w:rPr>
          <w:rFonts w:cs="Times New Roman"/>
          <w:szCs w:val="24"/>
        </w:rPr>
        <w:t xml:space="preserve"> ofrece </w:t>
      </w:r>
      <w:r w:rsidR="0067562A">
        <w:rPr>
          <w:rFonts w:cs="Times New Roman"/>
          <w:szCs w:val="24"/>
        </w:rPr>
        <w:t>el lenguaje</w:t>
      </w:r>
      <w:r w:rsidR="0043045C">
        <w:rPr>
          <w:rFonts w:cs="Times New Roman"/>
          <w:szCs w:val="24"/>
        </w:rPr>
        <w:t xml:space="preserve"> </w:t>
      </w:r>
      <w:r w:rsidR="00B119B8">
        <w:rPr>
          <w:rFonts w:cs="Times New Roman"/>
          <w:szCs w:val="24"/>
        </w:rPr>
        <w:t>de manera nativa y con extensiones de parte de terceros</w:t>
      </w:r>
      <w:r w:rsidR="00297BAB">
        <w:rPr>
          <w:rFonts w:cs="Times New Roman"/>
          <w:szCs w:val="24"/>
        </w:rPr>
        <w:t xml:space="preserve"> respectivamente.</w:t>
      </w:r>
      <w:r w:rsidR="007121E6">
        <w:rPr>
          <w:rFonts w:cs="Times New Roman"/>
          <w:szCs w:val="24"/>
        </w:rPr>
        <w:t xml:space="preserve"> </w:t>
      </w:r>
      <w:r w:rsidR="007121E6">
        <w:rPr>
          <w:rFonts w:cs="Times New Roman"/>
          <w:szCs w:val="24"/>
        </w:rPr>
        <w:fldChar w:fldCharType="begin"/>
      </w:r>
      <w:r w:rsidR="00137183">
        <w:rPr>
          <w:rFonts w:cs="Times New Roman"/>
          <w:szCs w:val="24"/>
        </w:rPr>
        <w:instrText xml:space="preserve"> ADDIN ZOTERO_ITEM CSL_CITATION {"citationID":"goGqNVfg","properties":{"formattedCitation":"[20]","plainCitation":"[20]","noteIndex":0},"citationItems":[{"id":41,"uris":["http://zotero.org/users/12776228/items/BA2UXMQB"],"itemData":{"id":41,"type":"document","license":"Python Software Foundation","publisher":"Python Software Foundation","title":"PEP 483 – The Theory of Type Hints","URL":"https://peps.python.org/pep-0483/","author":[{"family":"Rossum","given":"Guido","non-dropping-particle":"van"},{"family":"Levkivskyi","given":"Ivan"}],"accessed":{"date-parts":[["2023",11,3]]},"issued":{"date-parts":[["2014",12,19]]}}}],"schema":"https://github.com/citation-style-language/schema/raw/master/csl-citation.json"} </w:instrText>
      </w:r>
      <w:r w:rsidR="007121E6">
        <w:rPr>
          <w:rFonts w:cs="Times New Roman"/>
          <w:szCs w:val="24"/>
        </w:rPr>
        <w:fldChar w:fldCharType="separate"/>
      </w:r>
      <w:r w:rsidR="00137183" w:rsidRPr="00137183">
        <w:rPr>
          <w:rFonts w:cs="Times New Roman"/>
        </w:rPr>
        <w:t>[20]</w:t>
      </w:r>
      <w:r w:rsidR="007121E6">
        <w:rPr>
          <w:rFonts w:cs="Times New Roman"/>
          <w:szCs w:val="24"/>
        </w:rPr>
        <w:fldChar w:fldCharType="end"/>
      </w:r>
    </w:p>
    <w:p w14:paraId="3459CC13" w14:textId="6B787079" w:rsidR="006C094E" w:rsidRDefault="007D5474" w:rsidP="007D5474">
      <w:pPr>
        <w:pStyle w:val="Ttulo3"/>
        <w:rPr>
          <w:rFonts w:cs="Times New Roman"/>
          <w:b/>
        </w:rPr>
      </w:pPr>
      <w:bookmarkStart w:id="345" w:name="_Toc151981469"/>
      <w:bookmarkStart w:id="346" w:name="_Toc151935517"/>
      <w:r w:rsidRPr="009723C8">
        <w:rPr>
          <w:rFonts w:cs="Times New Roman"/>
          <w:b/>
        </w:rPr>
        <w:t>3.5.</w:t>
      </w:r>
      <w:r>
        <w:rPr>
          <w:rFonts w:cs="Times New Roman"/>
          <w:b/>
        </w:rPr>
        <w:t>3</w:t>
      </w:r>
      <w:r w:rsidRPr="009723C8">
        <w:rPr>
          <w:rFonts w:cs="Times New Roman"/>
          <w:b/>
        </w:rPr>
        <w:t xml:space="preserve"> </w:t>
      </w:r>
      <w:r>
        <w:rPr>
          <w:rFonts w:cs="Times New Roman"/>
          <w:b/>
        </w:rPr>
        <w:t>Otras bibliotecas</w:t>
      </w:r>
      <w:bookmarkEnd w:id="345"/>
      <w:bookmarkEnd w:id="346"/>
    </w:p>
    <w:p w14:paraId="280518C6" w14:textId="2DC8ADAD" w:rsidR="007D5474" w:rsidRPr="007D5474" w:rsidRDefault="00CE47E5" w:rsidP="007D5474">
      <w:r w:rsidRPr="00CE47E5">
        <w:t xml:space="preserve">En Python, varias bibliotecas clave facilitan la implementación de algoritmos para machine </w:t>
      </w:r>
      <w:proofErr w:type="spellStart"/>
      <w:r w:rsidRPr="00CE47E5">
        <w:t>learning</w:t>
      </w:r>
      <w:proofErr w:type="spellEnd"/>
      <w:r w:rsidRPr="00CE47E5">
        <w:t xml:space="preserve"> y análisis de datos</w:t>
      </w:r>
      <w:r w:rsidR="008873B1">
        <w:t>, entre ellas:</w:t>
      </w:r>
      <w:r w:rsidRPr="00CE47E5">
        <w:t xml:space="preserve"> </w:t>
      </w:r>
      <w:proofErr w:type="spellStart"/>
      <w:r w:rsidRPr="00CE47E5">
        <w:t>Scikit-learn</w:t>
      </w:r>
      <w:proofErr w:type="spellEnd"/>
      <w:r w:rsidRPr="00CE47E5">
        <w:t xml:space="preserve"> es ampliamente usada para tareas generales </w:t>
      </w:r>
      <w:r w:rsidR="007E45F8">
        <w:t>análisis de datos</w:t>
      </w:r>
      <w:r w:rsidRPr="00CE47E5">
        <w:t xml:space="preserve">, incluyendo </w:t>
      </w:r>
      <w:proofErr w:type="spellStart"/>
      <w:r w:rsidRPr="00CE47E5">
        <w:t>clustering</w:t>
      </w:r>
      <w:proofErr w:type="spellEnd"/>
      <w:r w:rsidRPr="00CE47E5">
        <w:t xml:space="preserve"> y árboles de decisión. Para series de tiempo, STUMPY y </w:t>
      </w:r>
      <w:proofErr w:type="spellStart"/>
      <w:r w:rsidRPr="00CE47E5">
        <w:t>Prophet</w:t>
      </w:r>
      <w:proofErr w:type="spellEnd"/>
      <w:r w:rsidRPr="00CE47E5">
        <w:t xml:space="preserve"> ofrecen herramientas especializadas, mientras que </w:t>
      </w:r>
      <w:proofErr w:type="spellStart"/>
      <w:r w:rsidRPr="00CE47E5">
        <w:t>Statsmodels</w:t>
      </w:r>
      <w:proofErr w:type="spellEnd"/>
      <w:r w:rsidRPr="00CE47E5">
        <w:t xml:space="preserve"> y </w:t>
      </w:r>
      <w:proofErr w:type="spellStart"/>
      <w:r w:rsidRPr="00CE47E5">
        <w:t>SciPy</w:t>
      </w:r>
      <w:proofErr w:type="spellEnd"/>
      <w:r w:rsidRPr="00CE47E5">
        <w:t xml:space="preserve"> son útiles para análisis estadísticos. Además, Pandas es esencial para la manipulación y preparación de datos. Estas bibliotecas, junto con otras disponibles en Python, ofrecen una amplia gama de opciones para adaptarse a las necesidades específicas de diferentes proyectos​</w:t>
      </w:r>
      <w:r w:rsidR="00876294">
        <w:t xml:space="preserve"> como lo podría ser </w:t>
      </w:r>
      <w:r w:rsidR="00902109">
        <w:t>en la futura implementación de</w:t>
      </w:r>
      <w:r w:rsidR="00876294">
        <w:t xml:space="preserve"> Kv-</w:t>
      </w:r>
      <w:proofErr w:type="spellStart"/>
      <w:r w:rsidR="003409AF">
        <w:t>w</w:t>
      </w:r>
      <w:r w:rsidR="00876294">
        <w:t>ims</w:t>
      </w:r>
      <w:proofErr w:type="spellEnd"/>
      <w:r w:rsidR="00876294">
        <w:t>.</w:t>
      </w:r>
      <w:r w:rsidR="008D6808">
        <w:t xml:space="preserve"> </w:t>
      </w:r>
      <w:r w:rsidR="00CB4AA9">
        <w:fldChar w:fldCharType="begin"/>
      </w:r>
      <w:r w:rsidR="00137183">
        <w:instrText xml:space="preserve"> ADDIN ZOTERO_ITEM CSL_CITATION {"citationID":"Wwdn2rNu","properties":{"formattedCitation":"[21]","plainCitation":"[21]","noteIndex":0},"citationItems":[{"id":104,"uris":["http://zotero.org/users/12776228/items/CXNULZDB"],"itemData":{"id":104,"type":"document","publisher":"CareerFoundry","title":"16 of the Best Python Machine Learning Libraries to Try","URL":"https://careerfoundry.com/en/blog/data-analytics/python-machine-learning-libraries/","author":[{"family":"Gunn","given":"Elliot"}],"issued":{"date-parts":[["2023",10,17]]}}}],"schema":"https://github.com/citation-style-language/schema/raw/master/csl-citation.json"} </w:instrText>
      </w:r>
      <w:r w:rsidR="00CB4AA9">
        <w:fldChar w:fldCharType="separate"/>
      </w:r>
      <w:r w:rsidR="00137183" w:rsidRPr="00137183">
        <w:rPr>
          <w:rFonts w:cs="Times New Roman"/>
        </w:rPr>
        <w:t>[21]</w:t>
      </w:r>
      <w:r w:rsidR="00CB4AA9">
        <w:fldChar w:fldCharType="end"/>
      </w:r>
    </w:p>
    <w:p w14:paraId="08AF4504" w14:textId="069AA916" w:rsidR="00CF317B" w:rsidRPr="0069384E" w:rsidRDefault="00CF317B" w:rsidP="009A2DFE">
      <w:pPr>
        <w:pStyle w:val="Ttulo2"/>
        <w:rPr>
          <w:rFonts w:ascii="Times New Roman" w:hAnsi="Times New Roman" w:cs="Times New Roman"/>
          <w:b/>
        </w:rPr>
      </w:pPr>
      <w:bookmarkStart w:id="347" w:name="_Toc148981426"/>
      <w:bookmarkStart w:id="348" w:name="_Toc148993446"/>
      <w:bookmarkStart w:id="349" w:name="_Toc149501243"/>
      <w:bookmarkStart w:id="350" w:name="_Toc149576112"/>
      <w:bookmarkStart w:id="351" w:name="_Toc150181524"/>
      <w:bookmarkStart w:id="352" w:name="_Toc150390663"/>
      <w:bookmarkStart w:id="353" w:name="_Toc150418247"/>
      <w:bookmarkStart w:id="354" w:name="_Toc151981470"/>
      <w:bookmarkStart w:id="355" w:name="_Toc151935518"/>
      <w:r w:rsidRPr="0069384E">
        <w:rPr>
          <w:rFonts w:ascii="Times New Roman" w:hAnsi="Times New Roman" w:cs="Times New Roman"/>
          <w:b/>
        </w:rPr>
        <w:t>3.</w:t>
      </w:r>
      <w:r w:rsidR="00625358" w:rsidRPr="0069384E">
        <w:rPr>
          <w:rFonts w:ascii="Times New Roman" w:hAnsi="Times New Roman" w:cs="Times New Roman"/>
          <w:b/>
          <w:bCs/>
        </w:rPr>
        <w:t>6</w:t>
      </w:r>
      <w:r w:rsidRPr="0069384E">
        <w:rPr>
          <w:rFonts w:ascii="Times New Roman" w:hAnsi="Times New Roman" w:cs="Times New Roman"/>
          <w:b/>
        </w:rPr>
        <w:t xml:space="preserve"> JavaScript</w:t>
      </w:r>
      <w:bookmarkEnd w:id="339"/>
      <w:bookmarkEnd w:id="347"/>
      <w:bookmarkEnd w:id="348"/>
      <w:bookmarkEnd w:id="349"/>
      <w:bookmarkEnd w:id="350"/>
      <w:bookmarkEnd w:id="351"/>
      <w:bookmarkEnd w:id="352"/>
      <w:bookmarkEnd w:id="353"/>
      <w:bookmarkEnd w:id="354"/>
      <w:bookmarkEnd w:id="355"/>
    </w:p>
    <w:p w14:paraId="625E3F58" w14:textId="6D3DAABB" w:rsidR="00527DA7" w:rsidRPr="00527DA7" w:rsidRDefault="00527DA7" w:rsidP="00527DA7">
      <w:pPr>
        <w:rPr>
          <w:rFonts w:cs="Times New Roman"/>
          <w:szCs w:val="24"/>
        </w:rPr>
      </w:pPr>
      <w:r w:rsidRPr="00527DA7">
        <w:rPr>
          <w:rFonts w:cs="Times New Roman"/>
          <w:szCs w:val="24"/>
        </w:rPr>
        <w:t>JavaScript es un lenguaje de programación versátil y poderoso que se utiliza ampliamente en el desarrollo web y en otros contextos. Sus capacidades para crear aplicaciones interactivas, su amplia adopción y su sólido ecosistema de desarrollo son algunas de las principales fortalezas que lo convierten en una opción destacada para los desarrolladores</w:t>
      </w:r>
      <w:r w:rsidR="00543447">
        <w:rPr>
          <w:rFonts w:cs="Times New Roman"/>
          <w:szCs w:val="24"/>
        </w:rPr>
        <w:t xml:space="preserve"> </w:t>
      </w:r>
      <w:r w:rsidR="00543447">
        <w:rPr>
          <w:rFonts w:cs="Times New Roman"/>
          <w:szCs w:val="24"/>
        </w:rPr>
        <w:fldChar w:fldCharType="begin"/>
      </w:r>
      <w:r w:rsidR="00137183">
        <w:rPr>
          <w:rFonts w:cs="Times New Roman"/>
          <w:szCs w:val="24"/>
        </w:rPr>
        <w:instrText xml:space="preserve"> ADDIN ZOTERO_ITEM CSL_CITATION {"citationID":"GJF0H0Wt","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543447">
        <w:rPr>
          <w:rFonts w:cs="Times New Roman"/>
          <w:szCs w:val="24"/>
        </w:rPr>
        <w:fldChar w:fldCharType="separate"/>
      </w:r>
      <w:r w:rsidR="00137183" w:rsidRPr="00137183">
        <w:rPr>
          <w:rFonts w:cs="Times New Roman"/>
        </w:rPr>
        <w:t>[22]</w:t>
      </w:r>
      <w:r w:rsidR="00543447">
        <w:rPr>
          <w:rFonts w:cs="Times New Roman"/>
          <w:szCs w:val="24"/>
        </w:rPr>
        <w:fldChar w:fldCharType="end"/>
      </w:r>
      <w:r w:rsidRPr="00527DA7">
        <w:rPr>
          <w:rFonts w:cs="Times New Roman"/>
          <w:szCs w:val="24"/>
        </w:rPr>
        <w:t>.</w:t>
      </w:r>
    </w:p>
    <w:p w14:paraId="5BFE9825" w14:textId="3F7B2B5A" w:rsidR="00527DA7" w:rsidRPr="00527DA7" w:rsidRDefault="00527DA7" w:rsidP="00527DA7">
      <w:pPr>
        <w:rPr>
          <w:rFonts w:cs="Times New Roman"/>
          <w:szCs w:val="24"/>
        </w:rPr>
      </w:pPr>
      <w:r w:rsidRPr="00527DA7">
        <w:rPr>
          <w:rFonts w:cs="Times New Roman"/>
          <w:szCs w:val="24"/>
        </w:rPr>
        <w:t>Sus principales características y fortalezas clave incluyen:</w:t>
      </w:r>
    </w:p>
    <w:p w14:paraId="45D03A18" w14:textId="7534D51B" w:rsidR="00527DA7" w:rsidRPr="005D55EB" w:rsidRDefault="00527DA7" w:rsidP="00216DEA">
      <w:pPr>
        <w:pStyle w:val="Prrafodelista"/>
        <w:numPr>
          <w:ilvl w:val="0"/>
          <w:numId w:val="15"/>
        </w:numPr>
        <w:rPr>
          <w:rFonts w:cs="Times New Roman"/>
          <w:szCs w:val="24"/>
        </w:rPr>
      </w:pPr>
      <w:r w:rsidRPr="00925687">
        <w:rPr>
          <w:rFonts w:cs="Times New Roman"/>
          <w:b/>
          <w:szCs w:val="24"/>
        </w:rPr>
        <w:t>Interactividad en el lado del cliente:</w:t>
      </w:r>
      <w:r w:rsidRPr="005D55EB">
        <w:rPr>
          <w:rFonts w:cs="Times New Roman"/>
          <w:szCs w:val="24"/>
        </w:rPr>
        <w:t xml:space="preserve"> JavaScript permite a los desarrolladores crear aplicaciones web interactivas y dinámicas que responden a las acciones del usuario sin necesidad de recargar la página. Esto mejora significativamente la experiencia del usuario.</w:t>
      </w:r>
    </w:p>
    <w:p w14:paraId="32C18ED6" w14:textId="26118564" w:rsidR="00527DA7" w:rsidRPr="005D55EB" w:rsidRDefault="00527DA7" w:rsidP="00216DEA">
      <w:pPr>
        <w:pStyle w:val="Prrafodelista"/>
        <w:numPr>
          <w:ilvl w:val="0"/>
          <w:numId w:val="15"/>
        </w:numPr>
        <w:rPr>
          <w:rFonts w:cs="Times New Roman"/>
          <w:szCs w:val="24"/>
        </w:rPr>
      </w:pPr>
      <w:r w:rsidRPr="00925687">
        <w:rPr>
          <w:rFonts w:cs="Times New Roman"/>
          <w:b/>
          <w:szCs w:val="24"/>
        </w:rPr>
        <w:t>Amplia adopción:</w:t>
      </w:r>
      <w:r w:rsidRPr="005D55EB">
        <w:rPr>
          <w:rFonts w:cs="Times New Roman"/>
          <w:szCs w:val="24"/>
        </w:rPr>
        <w:t xml:space="preserve"> JavaScript es uno de los lenguajes de programación más populares y ampliamente aceptados en el desarrollo web. Esto significa que hay una gran cantidad de recursos, bibliotecas y herramientas disponibles para los desarrolladores.</w:t>
      </w:r>
    </w:p>
    <w:p w14:paraId="573921E5" w14:textId="4C9BD341" w:rsidR="00527DA7" w:rsidRPr="005D55EB" w:rsidRDefault="00527DA7" w:rsidP="00216DEA">
      <w:pPr>
        <w:pStyle w:val="Prrafodelista"/>
        <w:numPr>
          <w:ilvl w:val="0"/>
          <w:numId w:val="15"/>
        </w:numPr>
        <w:rPr>
          <w:rFonts w:cs="Times New Roman"/>
          <w:szCs w:val="24"/>
        </w:rPr>
      </w:pPr>
      <w:r w:rsidRPr="00925687">
        <w:rPr>
          <w:rFonts w:cs="Times New Roman"/>
          <w:b/>
          <w:szCs w:val="24"/>
        </w:rPr>
        <w:t>Compatibilidad con múltiples navegadores:</w:t>
      </w:r>
      <w:r w:rsidRPr="005D55EB">
        <w:rPr>
          <w:rFonts w:cs="Times New Roman"/>
          <w:szCs w:val="24"/>
        </w:rPr>
        <w:t xml:space="preserve"> JavaScript es compatible con todos los navegadores web modernos, lo que garantiza que las aplicaciones funcionen de manera consistente en diferentes entornos.</w:t>
      </w:r>
    </w:p>
    <w:p w14:paraId="45265CEE" w14:textId="14162C9B" w:rsidR="00527DA7" w:rsidRPr="005D55EB" w:rsidRDefault="00527DA7" w:rsidP="00216DEA">
      <w:pPr>
        <w:pStyle w:val="Prrafodelista"/>
        <w:numPr>
          <w:ilvl w:val="0"/>
          <w:numId w:val="15"/>
        </w:numPr>
        <w:rPr>
          <w:rFonts w:cs="Times New Roman"/>
          <w:szCs w:val="24"/>
        </w:rPr>
      </w:pPr>
      <w:r w:rsidRPr="00925687">
        <w:rPr>
          <w:rFonts w:cs="Times New Roman"/>
          <w:b/>
          <w:szCs w:val="24"/>
        </w:rPr>
        <w:t>Comunidad activa y soporte:</w:t>
      </w:r>
      <w:r w:rsidRPr="005D55EB">
        <w:rPr>
          <w:rFonts w:cs="Times New Roman"/>
          <w:szCs w:val="24"/>
        </w:rPr>
        <w:t xml:space="preserve"> Existe una comunidad de desarrolladores activa que contribuye constantemente a la mejora del lenguaje y proporciona soluciones a los problemas comunes a través de foros, blogs y repositorios en línea.</w:t>
      </w:r>
    </w:p>
    <w:p w14:paraId="704C2C4A" w14:textId="5D5B8041" w:rsidR="00527DA7" w:rsidRPr="005D55EB" w:rsidRDefault="00527DA7" w:rsidP="00216DEA">
      <w:pPr>
        <w:pStyle w:val="Prrafodelista"/>
        <w:numPr>
          <w:ilvl w:val="0"/>
          <w:numId w:val="15"/>
        </w:numPr>
        <w:rPr>
          <w:rFonts w:cs="Times New Roman"/>
          <w:szCs w:val="24"/>
        </w:rPr>
      </w:pPr>
      <w:r w:rsidRPr="00925687">
        <w:rPr>
          <w:rFonts w:cs="Times New Roman"/>
          <w:b/>
          <w:szCs w:val="24"/>
        </w:rPr>
        <w:t>Versatilidad:</w:t>
      </w:r>
      <w:r w:rsidRPr="005D55EB">
        <w:rPr>
          <w:rFonts w:cs="Times New Roman"/>
          <w:szCs w:val="24"/>
        </w:rPr>
        <w:t xml:space="preserve"> JavaScript se utiliza no solo en el desarrollo web, sino también en el desarrollo de aplicaciones móviles, servidores (Node.js), aplicaciones de escritorio y más. Su versatilidad lo convierte en una herramienta poderosa en una variedad de contextos.</w:t>
      </w:r>
    </w:p>
    <w:p w14:paraId="3FCD6409" w14:textId="2DDEF99F" w:rsidR="00527DA7" w:rsidRPr="005D55EB" w:rsidRDefault="00527DA7" w:rsidP="00216DEA">
      <w:pPr>
        <w:pStyle w:val="Prrafodelista"/>
        <w:numPr>
          <w:ilvl w:val="0"/>
          <w:numId w:val="15"/>
        </w:numPr>
        <w:rPr>
          <w:rFonts w:cs="Times New Roman"/>
          <w:szCs w:val="24"/>
        </w:rPr>
      </w:pPr>
      <w:r w:rsidRPr="00925687">
        <w:rPr>
          <w:rFonts w:cs="Times New Roman"/>
          <w:b/>
          <w:szCs w:val="24"/>
        </w:rPr>
        <w:t xml:space="preserve">Librerías y </w:t>
      </w:r>
      <w:proofErr w:type="spellStart"/>
      <w:r w:rsidRPr="00925687">
        <w:rPr>
          <w:rFonts w:cs="Times New Roman"/>
          <w:b/>
          <w:szCs w:val="24"/>
        </w:rPr>
        <w:t>frameworks</w:t>
      </w:r>
      <w:proofErr w:type="spellEnd"/>
      <w:r w:rsidRPr="00925687">
        <w:rPr>
          <w:rFonts w:cs="Times New Roman"/>
          <w:b/>
          <w:szCs w:val="24"/>
        </w:rPr>
        <w:t>:</w:t>
      </w:r>
      <w:r w:rsidRPr="005D55EB">
        <w:rPr>
          <w:rFonts w:cs="Times New Roman"/>
          <w:szCs w:val="24"/>
        </w:rPr>
        <w:t xml:space="preserve"> JavaScript cuenta con numerosas librerías y </w:t>
      </w:r>
      <w:proofErr w:type="spellStart"/>
      <w:r w:rsidRPr="005D55EB">
        <w:rPr>
          <w:rFonts w:cs="Times New Roman"/>
          <w:szCs w:val="24"/>
        </w:rPr>
        <w:t>frameworks</w:t>
      </w:r>
      <w:proofErr w:type="spellEnd"/>
      <w:r w:rsidRPr="005D55EB">
        <w:rPr>
          <w:rFonts w:cs="Times New Roman"/>
          <w:szCs w:val="24"/>
        </w:rPr>
        <w:t xml:space="preserve">, como </w:t>
      </w:r>
      <w:proofErr w:type="spellStart"/>
      <w:r w:rsidRPr="005D55EB">
        <w:rPr>
          <w:rFonts w:cs="Times New Roman"/>
          <w:szCs w:val="24"/>
        </w:rPr>
        <w:t>React</w:t>
      </w:r>
      <w:proofErr w:type="spellEnd"/>
      <w:r w:rsidRPr="005D55EB">
        <w:rPr>
          <w:rFonts w:cs="Times New Roman"/>
          <w:szCs w:val="24"/>
        </w:rPr>
        <w:t>, Angular y Vue.js, que agilizan el desarrollo y facilitan la creación de aplicaciones web complejas y de alto rendimiento.</w:t>
      </w:r>
    </w:p>
    <w:p w14:paraId="45838D7A" w14:textId="63E9D917" w:rsidR="00527DA7" w:rsidRPr="005D55EB" w:rsidRDefault="00527DA7" w:rsidP="00216DEA">
      <w:pPr>
        <w:pStyle w:val="Prrafodelista"/>
        <w:numPr>
          <w:ilvl w:val="0"/>
          <w:numId w:val="15"/>
        </w:numPr>
        <w:rPr>
          <w:rFonts w:cs="Times New Roman"/>
          <w:szCs w:val="24"/>
        </w:rPr>
      </w:pPr>
      <w:r w:rsidRPr="00925687">
        <w:rPr>
          <w:rFonts w:cs="Times New Roman"/>
          <w:b/>
          <w:szCs w:val="24"/>
        </w:rPr>
        <w:t>Ecosistema robusto:</w:t>
      </w:r>
      <w:r w:rsidRPr="005D55EB">
        <w:rPr>
          <w:rFonts w:cs="Times New Roman"/>
          <w:szCs w:val="24"/>
        </w:rPr>
        <w:t xml:space="preserve"> El ecosistema de JavaScript incluye herramientas de prueba, administradores de paquetes (como </w:t>
      </w:r>
      <w:proofErr w:type="spellStart"/>
      <w:r w:rsidRPr="005D55EB">
        <w:rPr>
          <w:rFonts w:cs="Times New Roman"/>
          <w:szCs w:val="24"/>
        </w:rPr>
        <w:t>npm</w:t>
      </w:r>
      <w:proofErr w:type="spellEnd"/>
      <w:r w:rsidRPr="005D55EB">
        <w:rPr>
          <w:rFonts w:cs="Times New Roman"/>
          <w:szCs w:val="24"/>
        </w:rPr>
        <w:t>), editores de código especializados y una variedad de recursos de aprendizaje, lo que facilita el desarrollo y la colaboración en proyectos</w:t>
      </w:r>
      <w:r w:rsidR="005D55EB">
        <w:rPr>
          <w:rFonts w:cs="Times New Roman"/>
          <w:szCs w:val="24"/>
        </w:rPr>
        <w:t xml:space="preserve"> </w:t>
      </w:r>
      <w:r w:rsidR="009A124F">
        <w:rPr>
          <w:rFonts w:cs="Times New Roman"/>
          <w:szCs w:val="24"/>
        </w:rPr>
        <w:fldChar w:fldCharType="begin"/>
      </w:r>
      <w:r w:rsidR="00137183">
        <w:rPr>
          <w:rFonts w:cs="Times New Roman"/>
          <w:szCs w:val="24"/>
        </w:rPr>
        <w:instrText xml:space="preserve"> ADDIN ZOTERO_ITEM CSL_CITATION {"citationID":"8KAE4meE","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9A124F">
        <w:rPr>
          <w:rFonts w:cs="Times New Roman"/>
          <w:szCs w:val="24"/>
        </w:rPr>
        <w:fldChar w:fldCharType="separate"/>
      </w:r>
      <w:r w:rsidR="00137183" w:rsidRPr="00137183">
        <w:rPr>
          <w:rFonts w:cs="Times New Roman"/>
        </w:rPr>
        <w:t>[22]</w:t>
      </w:r>
      <w:r w:rsidR="009A124F">
        <w:rPr>
          <w:rFonts w:cs="Times New Roman"/>
          <w:szCs w:val="24"/>
        </w:rPr>
        <w:fldChar w:fldCharType="end"/>
      </w:r>
      <w:r w:rsidRPr="005D55EB">
        <w:rPr>
          <w:rFonts w:cs="Times New Roman"/>
          <w:szCs w:val="24"/>
        </w:rPr>
        <w:t>.</w:t>
      </w:r>
    </w:p>
    <w:p w14:paraId="4AE4EA95" w14:textId="77777777" w:rsidR="00133E05" w:rsidRPr="00527DA7" w:rsidRDefault="00133E05" w:rsidP="00A4769C"/>
    <w:p w14:paraId="141DDE34" w14:textId="6C139B0C" w:rsidR="00CF317B" w:rsidRPr="00E27DB3" w:rsidRDefault="00CF317B" w:rsidP="0008624F">
      <w:pPr>
        <w:pStyle w:val="Ttulo2"/>
        <w:rPr>
          <w:rFonts w:ascii="Times New Roman" w:hAnsi="Times New Roman" w:cs="Times New Roman"/>
          <w:b/>
        </w:rPr>
      </w:pPr>
      <w:bookmarkStart w:id="356" w:name="_Toc148894737"/>
      <w:bookmarkStart w:id="357" w:name="_Toc148981428"/>
      <w:bookmarkStart w:id="358" w:name="_Toc148993448"/>
      <w:bookmarkStart w:id="359" w:name="_Toc149501244"/>
      <w:bookmarkStart w:id="360" w:name="_Toc149576113"/>
      <w:bookmarkStart w:id="361" w:name="_Toc150181525"/>
      <w:bookmarkStart w:id="362" w:name="_Toc150390664"/>
      <w:bookmarkStart w:id="363" w:name="_Toc150418248"/>
      <w:bookmarkStart w:id="364" w:name="_Toc151981471"/>
      <w:bookmarkStart w:id="365" w:name="_Toc151935519"/>
      <w:r w:rsidRPr="00E27DB3">
        <w:rPr>
          <w:rFonts w:ascii="Times New Roman" w:hAnsi="Times New Roman" w:cs="Times New Roman"/>
          <w:b/>
        </w:rPr>
        <w:t>3.</w:t>
      </w:r>
      <w:r w:rsidR="00625358" w:rsidRPr="00E27DB3">
        <w:rPr>
          <w:rFonts w:ascii="Times New Roman" w:hAnsi="Times New Roman" w:cs="Times New Roman"/>
          <w:b/>
          <w:bCs/>
        </w:rPr>
        <w:t>7</w:t>
      </w:r>
      <w:r w:rsidRPr="00E27DB3">
        <w:rPr>
          <w:rFonts w:ascii="Times New Roman" w:hAnsi="Times New Roman" w:cs="Times New Roman"/>
          <w:b/>
        </w:rPr>
        <w:t xml:space="preserve"> HTML</w:t>
      </w:r>
      <w:bookmarkEnd w:id="356"/>
      <w:bookmarkEnd w:id="357"/>
      <w:bookmarkEnd w:id="358"/>
      <w:bookmarkEnd w:id="359"/>
      <w:bookmarkEnd w:id="360"/>
      <w:bookmarkEnd w:id="361"/>
      <w:bookmarkEnd w:id="362"/>
      <w:bookmarkEnd w:id="363"/>
      <w:bookmarkEnd w:id="364"/>
      <w:bookmarkEnd w:id="365"/>
    </w:p>
    <w:p w14:paraId="26212605" w14:textId="6F48558C" w:rsidR="00D2473F" w:rsidRPr="00E27DB3" w:rsidRDefault="00E27DB3" w:rsidP="00D2473F">
      <w:pPr>
        <w:rPr>
          <w:rFonts w:cs="Times New Roman"/>
          <w:szCs w:val="24"/>
        </w:rPr>
      </w:pPr>
      <w:bookmarkStart w:id="366" w:name="_Toc148894738"/>
      <w:r w:rsidRPr="00E27DB3">
        <w:rPr>
          <w:rFonts w:cs="Times New Roman"/>
          <w:szCs w:val="24"/>
        </w:rPr>
        <w:t xml:space="preserve">HTML </w:t>
      </w:r>
      <w:r w:rsidR="00D2473F" w:rsidRPr="00E27DB3">
        <w:rPr>
          <w:rFonts w:cs="Times New Roman"/>
          <w:szCs w:val="24"/>
        </w:rPr>
        <w:t xml:space="preserve">es el lenguaje </w:t>
      </w:r>
      <w:r w:rsidR="00160BE3">
        <w:rPr>
          <w:rFonts w:cs="Times New Roman"/>
          <w:szCs w:val="24"/>
        </w:rPr>
        <w:t>central</w:t>
      </w:r>
      <w:r w:rsidR="00D2473F" w:rsidRPr="00E27DB3">
        <w:rPr>
          <w:rFonts w:cs="Times New Roman"/>
          <w:szCs w:val="24"/>
        </w:rPr>
        <w:t xml:space="preserve"> para crear la estructura y el contenido de las páginas web. Su facilidad de aprendizaje, compatibilidad universal y capacidad de integración con otras tecnologías lo convierten en un pilar fundamental en el desarrollo web</w:t>
      </w:r>
      <w:r w:rsidR="00347D5E">
        <w:rPr>
          <w:rFonts w:cs="Times New Roman"/>
          <w:szCs w:val="24"/>
        </w:rPr>
        <w:t xml:space="preserve"> </w:t>
      </w:r>
      <w:r w:rsidR="00347D5E">
        <w:rPr>
          <w:rFonts w:cs="Times New Roman"/>
          <w:szCs w:val="24"/>
        </w:rPr>
        <w:fldChar w:fldCharType="begin"/>
      </w:r>
      <w:r w:rsidR="00137183">
        <w:rPr>
          <w:rFonts w:cs="Times New Roman"/>
          <w:szCs w:val="24"/>
        </w:rPr>
        <w:instrText xml:space="preserve"> ADDIN ZOTERO_ITEM CSL_CITATION {"citationID":"36ljsmMX","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347D5E">
        <w:rPr>
          <w:rFonts w:cs="Times New Roman"/>
          <w:szCs w:val="24"/>
        </w:rPr>
        <w:fldChar w:fldCharType="separate"/>
      </w:r>
      <w:r w:rsidR="00137183" w:rsidRPr="00137183">
        <w:rPr>
          <w:rFonts w:cs="Times New Roman"/>
        </w:rPr>
        <w:t>[22]</w:t>
      </w:r>
      <w:r w:rsidR="00347D5E">
        <w:rPr>
          <w:rFonts w:cs="Times New Roman"/>
          <w:szCs w:val="24"/>
        </w:rPr>
        <w:fldChar w:fldCharType="end"/>
      </w:r>
      <w:r w:rsidR="00D2473F" w:rsidRPr="00E27DB3">
        <w:rPr>
          <w:rFonts w:cs="Times New Roman"/>
          <w:szCs w:val="24"/>
        </w:rPr>
        <w:t>.</w:t>
      </w:r>
    </w:p>
    <w:p w14:paraId="489CA0F9" w14:textId="3DC7AFAC" w:rsidR="00E27DB3" w:rsidRPr="00E27DB3" w:rsidRDefault="00E27DB3" w:rsidP="00E27DB3">
      <w:pPr>
        <w:rPr>
          <w:rFonts w:cs="Times New Roman"/>
          <w:szCs w:val="24"/>
        </w:rPr>
      </w:pPr>
      <w:r w:rsidRPr="00E27DB3">
        <w:rPr>
          <w:rFonts w:cs="Times New Roman"/>
          <w:szCs w:val="24"/>
        </w:rPr>
        <w:t>Las principales características y fortalezas clave de HTML incluyen</w:t>
      </w:r>
      <w:r w:rsidR="00D2473F">
        <w:rPr>
          <w:rFonts w:cs="Times New Roman"/>
          <w:szCs w:val="24"/>
        </w:rPr>
        <w:t>:</w:t>
      </w:r>
    </w:p>
    <w:p w14:paraId="738778B3" w14:textId="69CD9BB6" w:rsidR="00E27DB3" w:rsidRPr="00347D5E" w:rsidRDefault="00E27DB3" w:rsidP="00216DEA">
      <w:pPr>
        <w:pStyle w:val="Prrafodelista"/>
        <w:numPr>
          <w:ilvl w:val="0"/>
          <w:numId w:val="16"/>
        </w:numPr>
        <w:rPr>
          <w:rFonts w:cs="Times New Roman"/>
          <w:szCs w:val="24"/>
        </w:rPr>
      </w:pPr>
      <w:r w:rsidRPr="00925687">
        <w:rPr>
          <w:rFonts w:cs="Times New Roman"/>
          <w:b/>
          <w:szCs w:val="24"/>
        </w:rPr>
        <w:t>Estructura y contenido:</w:t>
      </w:r>
      <w:r w:rsidRPr="00347D5E">
        <w:rPr>
          <w:rFonts w:cs="Times New Roman"/>
          <w:szCs w:val="24"/>
        </w:rPr>
        <w:t xml:space="preserve"> HTML se centra en la estructura y el contenido de una página web, permitiendo a los desarrolladores definir elementos como encabezados, párrafos, listas y enlaces para organizar y presentar información de manera coherente.</w:t>
      </w:r>
    </w:p>
    <w:p w14:paraId="23CE9D02" w14:textId="34DBAF69" w:rsidR="00E27DB3" w:rsidRPr="00347D5E" w:rsidRDefault="00E27DB3" w:rsidP="00216DEA">
      <w:pPr>
        <w:pStyle w:val="Prrafodelista"/>
        <w:numPr>
          <w:ilvl w:val="0"/>
          <w:numId w:val="16"/>
        </w:numPr>
        <w:rPr>
          <w:rFonts w:cs="Times New Roman"/>
          <w:szCs w:val="24"/>
        </w:rPr>
      </w:pPr>
      <w:r w:rsidRPr="00925687">
        <w:rPr>
          <w:rFonts w:cs="Times New Roman"/>
          <w:b/>
          <w:szCs w:val="24"/>
        </w:rPr>
        <w:t>Facilidad de aprendizaje:</w:t>
      </w:r>
      <w:r w:rsidRPr="00347D5E">
        <w:rPr>
          <w:rFonts w:cs="Times New Roman"/>
          <w:szCs w:val="24"/>
        </w:rPr>
        <w:t xml:space="preserve"> HTML es un lenguaje relativamente sencillo de aprender y comprender, lo que lo convierte en una excelente opción para principiantes en desarrollo web.</w:t>
      </w:r>
    </w:p>
    <w:p w14:paraId="26F8812D" w14:textId="0C54FE61" w:rsidR="00E27DB3" w:rsidRPr="00347D5E" w:rsidRDefault="00E27DB3" w:rsidP="00216DEA">
      <w:pPr>
        <w:pStyle w:val="Prrafodelista"/>
        <w:numPr>
          <w:ilvl w:val="0"/>
          <w:numId w:val="16"/>
        </w:numPr>
        <w:rPr>
          <w:rFonts w:cs="Times New Roman"/>
          <w:szCs w:val="24"/>
        </w:rPr>
      </w:pPr>
      <w:r w:rsidRPr="00925687">
        <w:rPr>
          <w:rFonts w:cs="Times New Roman"/>
          <w:b/>
          <w:szCs w:val="24"/>
        </w:rPr>
        <w:t>Compatibilidad universal</w:t>
      </w:r>
      <w:r w:rsidRPr="00347D5E">
        <w:rPr>
          <w:rFonts w:cs="Times New Roman"/>
          <w:szCs w:val="24"/>
        </w:rPr>
        <w:t>: Todos los navegadores web admiten HTML, lo que garantiza que las páginas web creadas con HTML sean accesibles y visualizables en prácticamente cualquier dispositivo o plataforma.</w:t>
      </w:r>
    </w:p>
    <w:p w14:paraId="2730FA3A" w14:textId="48A786C9" w:rsidR="00E27DB3" w:rsidRPr="00347D5E" w:rsidRDefault="00E27DB3" w:rsidP="00216DEA">
      <w:pPr>
        <w:pStyle w:val="Prrafodelista"/>
        <w:numPr>
          <w:ilvl w:val="0"/>
          <w:numId w:val="16"/>
        </w:numPr>
        <w:rPr>
          <w:rFonts w:cs="Times New Roman"/>
          <w:szCs w:val="24"/>
        </w:rPr>
      </w:pPr>
      <w:r w:rsidRPr="00925687">
        <w:rPr>
          <w:rFonts w:cs="Times New Roman"/>
          <w:b/>
          <w:szCs w:val="24"/>
        </w:rPr>
        <w:t>Lenguaje de marcado extensible:</w:t>
      </w:r>
      <w:r w:rsidRPr="00347D5E">
        <w:rPr>
          <w:rFonts w:cs="Times New Roman"/>
          <w:szCs w:val="24"/>
        </w:rPr>
        <w:t xml:space="preserve"> HTML es extensible y se puede combinar con otros lenguajes y tecnologías, como CSS (</w:t>
      </w:r>
      <w:proofErr w:type="spellStart"/>
      <w:r w:rsidRPr="00347D5E">
        <w:rPr>
          <w:rFonts w:cs="Times New Roman"/>
          <w:szCs w:val="24"/>
        </w:rPr>
        <w:t>Cascading</w:t>
      </w:r>
      <w:proofErr w:type="spellEnd"/>
      <w:r w:rsidRPr="00347D5E">
        <w:rPr>
          <w:rFonts w:cs="Times New Roman"/>
          <w:szCs w:val="24"/>
        </w:rPr>
        <w:t xml:space="preserve"> Style </w:t>
      </w:r>
      <w:proofErr w:type="spellStart"/>
      <w:r w:rsidRPr="00347D5E">
        <w:rPr>
          <w:rFonts w:cs="Times New Roman"/>
          <w:szCs w:val="24"/>
        </w:rPr>
        <w:t>Sheets</w:t>
      </w:r>
      <w:proofErr w:type="spellEnd"/>
      <w:r w:rsidRPr="00347D5E">
        <w:rPr>
          <w:rFonts w:cs="Times New Roman"/>
          <w:szCs w:val="24"/>
        </w:rPr>
        <w:t>) y JavaScript, para mejorar la presentación y la interactividad de las páginas web.</w:t>
      </w:r>
    </w:p>
    <w:p w14:paraId="14D372DE" w14:textId="3FCBCECD" w:rsidR="00E27DB3" w:rsidRPr="00347D5E" w:rsidRDefault="00E27DB3" w:rsidP="00216DEA">
      <w:pPr>
        <w:pStyle w:val="Prrafodelista"/>
        <w:numPr>
          <w:ilvl w:val="0"/>
          <w:numId w:val="16"/>
        </w:numPr>
        <w:rPr>
          <w:rFonts w:cs="Times New Roman"/>
          <w:szCs w:val="24"/>
        </w:rPr>
      </w:pPr>
      <w:r w:rsidRPr="00925687">
        <w:rPr>
          <w:rFonts w:cs="Times New Roman"/>
          <w:b/>
          <w:szCs w:val="24"/>
        </w:rPr>
        <w:t>Estándar de la web:</w:t>
      </w:r>
      <w:r w:rsidRPr="00347D5E">
        <w:rPr>
          <w:rFonts w:cs="Times New Roman"/>
          <w:szCs w:val="24"/>
        </w:rPr>
        <w:t xml:space="preserve"> HTML es un estándar abierto, mantenido por el </w:t>
      </w:r>
      <w:proofErr w:type="spellStart"/>
      <w:r w:rsidRPr="00347D5E">
        <w:rPr>
          <w:rFonts w:cs="Times New Roman"/>
          <w:szCs w:val="24"/>
        </w:rPr>
        <w:t>World</w:t>
      </w:r>
      <w:proofErr w:type="spellEnd"/>
      <w:r w:rsidRPr="00347D5E">
        <w:rPr>
          <w:rFonts w:cs="Times New Roman"/>
          <w:szCs w:val="24"/>
        </w:rPr>
        <w:t xml:space="preserve"> Wide Web </w:t>
      </w:r>
      <w:proofErr w:type="spellStart"/>
      <w:r w:rsidRPr="00347D5E">
        <w:rPr>
          <w:rFonts w:cs="Times New Roman"/>
          <w:szCs w:val="24"/>
        </w:rPr>
        <w:t>Consortium</w:t>
      </w:r>
      <w:proofErr w:type="spellEnd"/>
      <w:r w:rsidRPr="00347D5E">
        <w:rPr>
          <w:rFonts w:cs="Times New Roman"/>
          <w:szCs w:val="24"/>
        </w:rPr>
        <w:t xml:space="preserve"> (W3C), lo que garantiza la consistencia y la interoperabilidad en la web.</w:t>
      </w:r>
    </w:p>
    <w:p w14:paraId="52A90171" w14:textId="344B44D3" w:rsidR="00E27DB3" w:rsidRPr="00347D5E" w:rsidRDefault="00E27DB3" w:rsidP="00216DEA">
      <w:pPr>
        <w:pStyle w:val="Prrafodelista"/>
        <w:numPr>
          <w:ilvl w:val="0"/>
          <w:numId w:val="16"/>
        </w:numPr>
        <w:rPr>
          <w:rFonts w:cs="Times New Roman"/>
          <w:szCs w:val="24"/>
        </w:rPr>
      </w:pPr>
      <w:r w:rsidRPr="00925687">
        <w:rPr>
          <w:rFonts w:cs="Times New Roman"/>
          <w:b/>
          <w:szCs w:val="24"/>
        </w:rPr>
        <w:t>Accesibilidad:</w:t>
      </w:r>
      <w:r w:rsidRPr="00347D5E">
        <w:rPr>
          <w:rFonts w:cs="Times New Roman"/>
          <w:szCs w:val="24"/>
        </w:rPr>
        <w:t xml:space="preserve"> HTML proporciona etiquetas y atributos que permiten mejorar la accesibilidad web, lo que es </w:t>
      </w:r>
      <w:r w:rsidR="007976A2">
        <w:rPr>
          <w:rFonts w:cs="Times New Roman"/>
          <w:szCs w:val="24"/>
        </w:rPr>
        <w:t xml:space="preserve">primordial </w:t>
      </w:r>
      <w:r w:rsidRPr="00347D5E">
        <w:rPr>
          <w:rFonts w:cs="Times New Roman"/>
          <w:szCs w:val="24"/>
        </w:rPr>
        <w:t>para llegar a un público diverso, incluidas personas con discapacidades.</w:t>
      </w:r>
    </w:p>
    <w:p w14:paraId="4B2B187E" w14:textId="1D3D6494" w:rsidR="00E27DB3" w:rsidRPr="00347D5E" w:rsidRDefault="00E27DB3" w:rsidP="00216DEA">
      <w:pPr>
        <w:pStyle w:val="Prrafodelista"/>
        <w:numPr>
          <w:ilvl w:val="0"/>
          <w:numId w:val="16"/>
        </w:numPr>
        <w:rPr>
          <w:rFonts w:cs="Times New Roman"/>
          <w:szCs w:val="24"/>
        </w:rPr>
      </w:pPr>
      <w:r w:rsidRPr="00925687">
        <w:rPr>
          <w:rFonts w:cs="Times New Roman"/>
          <w:b/>
          <w:szCs w:val="24"/>
        </w:rPr>
        <w:t>SEO (Optimización de motores de búsqueda</w:t>
      </w:r>
      <w:r w:rsidRPr="00347D5E">
        <w:rPr>
          <w:rFonts w:cs="Times New Roman"/>
          <w:szCs w:val="24"/>
        </w:rPr>
        <w:t>): El uso adecuado de las etiquetas HTML permite a los motores de búsqueda comprender mejor el contenido de una página, lo que contribuye a una mejor clasificación en los resultados de búsqueda.</w:t>
      </w:r>
    </w:p>
    <w:p w14:paraId="4F57782F" w14:textId="28D61864" w:rsidR="00E27DB3" w:rsidRPr="00347D5E" w:rsidRDefault="00E27DB3" w:rsidP="00216DEA">
      <w:pPr>
        <w:pStyle w:val="Prrafodelista"/>
        <w:numPr>
          <w:ilvl w:val="0"/>
          <w:numId w:val="16"/>
        </w:numPr>
        <w:rPr>
          <w:rFonts w:cs="Times New Roman"/>
          <w:szCs w:val="24"/>
        </w:rPr>
      </w:pPr>
      <w:r w:rsidRPr="00925687">
        <w:rPr>
          <w:rFonts w:cs="Times New Roman"/>
          <w:b/>
          <w:szCs w:val="24"/>
        </w:rPr>
        <w:t>Gran cantidad de recursos y documentación:</w:t>
      </w:r>
      <w:r w:rsidRPr="00347D5E">
        <w:rPr>
          <w:rFonts w:cs="Times New Roman"/>
          <w:szCs w:val="24"/>
        </w:rPr>
        <w:t xml:space="preserve"> Dado que HTML es fundamental en el desarrollo web, hay una abundancia de recursos, tutoriales y documentación disponibles en línea para ayudar a los desarrolladores a aprender y perfeccionar sus habilidades</w:t>
      </w:r>
      <w:r w:rsidR="00D82DD5">
        <w:rPr>
          <w:rFonts w:cs="Times New Roman"/>
          <w:szCs w:val="24"/>
        </w:rPr>
        <w:t xml:space="preserve"> </w:t>
      </w:r>
      <w:r w:rsidR="00D82DD5">
        <w:rPr>
          <w:rFonts w:cs="Times New Roman"/>
          <w:szCs w:val="24"/>
        </w:rPr>
        <w:fldChar w:fldCharType="begin"/>
      </w:r>
      <w:r w:rsidR="00137183">
        <w:rPr>
          <w:rFonts w:cs="Times New Roman"/>
          <w:szCs w:val="24"/>
        </w:rPr>
        <w:instrText xml:space="preserve"> ADDIN ZOTERO_ITEM CSL_CITATION {"citationID":"RvtF9YvX","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D82DD5">
        <w:rPr>
          <w:rFonts w:cs="Times New Roman"/>
          <w:szCs w:val="24"/>
        </w:rPr>
        <w:fldChar w:fldCharType="separate"/>
      </w:r>
      <w:r w:rsidR="00137183" w:rsidRPr="00137183">
        <w:rPr>
          <w:rFonts w:cs="Times New Roman"/>
        </w:rPr>
        <w:t>[22]</w:t>
      </w:r>
      <w:r w:rsidR="00D82DD5">
        <w:rPr>
          <w:rFonts w:cs="Times New Roman"/>
          <w:szCs w:val="24"/>
        </w:rPr>
        <w:fldChar w:fldCharType="end"/>
      </w:r>
      <w:r w:rsidRPr="00347D5E">
        <w:rPr>
          <w:rFonts w:cs="Times New Roman"/>
          <w:szCs w:val="24"/>
        </w:rPr>
        <w:t>.</w:t>
      </w:r>
    </w:p>
    <w:p w14:paraId="69AA77D1" w14:textId="77777777" w:rsidR="00E27DB3" w:rsidRPr="00E27DB3" w:rsidRDefault="00E27DB3" w:rsidP="00E27DB3">
      <w:pPr>
        <w:rPr>
          <w:rFonts w:cs="Times New Roman"/>
          <w:szCs w:val="24"/>
        </w:rPr>
      </w:pPr>
    </w:p>
    <w:p w14:paraId="51B30293" w14:textId="331BCFAC" w:rsidR="00CF317B" w:rsidRPr="00F574E5" w:rsidRDefault="00CF317B" w:rsidP="0008624F">
      <w:pPr>
        <w:pStyle w:val="Ttulo2"/>
        <w:rPr>
          <w:rFonts w:ascii="Times New Roman" w:hAnsi="Times New Roman" w:cs="Times New Roman"/>
          <w:b/>
        </w:rPr>
      </w:pPr>
      <w:bookmarkStart w:id="367" w:name="_Toc148981429"/>
      <w:bookmarkStart w:id="368" w:name="_Toc148993449"/>
      <w:bookmarkStart w:id="369" w:name="_Toc149501245"/>
      <w:bookmarkStart w:id="370" w:name="_Toc149576114"/>
      <w:bookmarkStart w:id="371" w:name="_Toc150181526"/>
      <w:bookmarkStart w:id="372" w:name="_Toc150390665"/>
      <w:bookmarkStart w:id="373" w:name="_Toc150418249"/>
      <w:bookmarkStart w:id="374" w:name="_Toc151981472"/>
      <w:bookmarkStart w:id="375" w:name="_Toc151935520"/>
      <w:r w:rsidRPr="00F574E5">
        <w:rPr>
          <w:rFonts w:ascii="Times New Roman" w:hAnsi="Times New Roman" w:cs="Times New Roman"/>
          <w:b/>
        </w:rPr>
        <w:t>3.</w:t>
      </w:r>
      <w:r w:rsidR="00625358" w:rsidRPr="00F574E5">
        <w:rPr>
          <w:rFonts w:ascii="Times New Roman" w:hAnsi="Times New Roman" w:cs="Times New Roman"/>
          <w:b/>
          <w:bCs/>
        </w:rPr>
        <w:t>8</w:t>
      </w:r>
      <w:r w:rsidRPr="00F574E5">
        <w:rPr>
          <w:rFonts w:ascii="Times New Roman" w:hAnsi="Times New Roman" w:cs="Times New Roman"/>
          <w:b/>
        </w:rPr>
        <w:t xml:space="preserve"> CSS</w:t>
      </w:r>
      <w:bookmarkEnd w:id="366"/>
      <w:bookmarkEnd w:id="367"/>
      <w:bookmarkEnd w:id="368"/>
      <w:bookmarkEnd w:id="369"/>
      <w:bookmarkEnd w:id="370"/>
      <w:bookmarkEnd w:id="371"/>
      <w:bookmarkEnd w:id="372"/>
      <w:bookmarkEnd w:id="373"/>
      <w:bookmarkEnd w:id="374"/>
      <w:bookmarkEnd w:id="375"/>
    </w:p>
    <w:p w14:paraId="1A283DBD" w14:textId="29D61FA7" w:rsidR="00F574E5" w:rsidRDefault="00F574E5" w:rsidP="00F574E5">
      <w:pPr>
        <w:rPr>
          <w:rFonts w:cs="Times New Roman"/>
          <w:szCs w:val="24"/>
        </w:rPr>
      </w:pPr>
      <w:bookmarkStart w:id="376" w:name="_Toc148894739"/>
      <w:r w:rsidRPr="00F574E5">
        <w:rPr>
          <w:rFonts w:cs="Times New Roman"/>
          <w:szCs w:val="24"/>
        </w:rPr>
        <w:t>CSS</w:t>
      </w:r>
      <w:r>
        <w:rPr>
          <w:rFonts w:cs="Times New Roman"/>
          <w:szCs w:val="24"/>
        </w:rPr>
        <w:t xml:space="preserve"> </w:t>
      </w:r>
      <w:r w:rsidRPr="00F574E5">
        <w:rPr>
          <w:rFonts w:cs="Times New Roman"/>
          <w:szCs w:val="24"/>
        </w:rPr>
        <w:t xml:space="preserve">es </w:t>
      </w:r>
      <w:r w:rsidR="007976A2">
        <w:rPr>
          <w:rFonts w:cs="Times New Roman"/>
          <w:szCs w:val="24"/>
        </w:rPr>
        <w:t>una herramienta</w:t>
      </w:r>
      <w:r w:rsidR="00CA4683">
        <w:rPr>
          <w:rFonts w:cs="Times New Roman"/>
          <w:szCs w:val="24"/>
        </w:rPr>
        <w:t xml:space="preserve"> </w:t>
      </w:r>
      <w:r w:rsidR="007976A2">
        <w:rPr>
          <w:rFonts w:cs="Times New Roman"/>
          <w:szCs w:val="24"/>
        </w:rPr>
        <w:t xml:space="preserve">básica </w:t>
      </w:r>
      <w:r w:rsidRPr="00F574E5">
        <w:rPr>
          <w:rFonts w:cs="Times New Roman"/>
          <w:szCs w:val="24"/>
        </w:rPr>
        <w:t>para el diseño web, ya que permite controlar la apariencia y el diseño de las páginas HTML. Su capacidad para separar el contenido del estilo, su flexibilidad en el diseño y su compatibilidad con múltiples navegadores lo convierten en una herramienta fundamental en el desarrollo web moderno</w:t>
      </w:r>
      <w:r w:rsidR="000D57B9">
        <w:rPr>
          <w:rFonts w:cs="Times New Roman"/>
          <w:szCs w:val="24"/>
        </w:rPr>
        <w:t xml:space="preserve"> </w:t>
      </w:r>
      <w:r w:rsidR="000D57B9">
        <w:rPr>
          <w:rFonts w:cs="Times New Roman"/>
          <w:szCs w:val="24"/>
        </w:rPr>
        <w:fldChar w:fldCharType="begin"/>
      </w:r>
      <w:r w:rsidR="00137183">
        <w:rPr>
          <w:rFonts w:cs="Times New Roman"/>
          <w:szCs w:val="24"/>
        </w:rPr>
        <w:instrText xml:space="preserve"> ADDIN ZOTERO_ITEM CSL_CITATION {"citationID":"omg1lE5W","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0D57B9">
        <w:rPr>
          <w:rFonts w:cs="Times New Roman"/>
          <w:szCs w:val="24"/>
        </w:rPr>
        <w:fldChar w:fldCharType="separate"/>
      </w:r>
      <w:r w:rsidR="00137183" w:rsidRPr="00137183">
        <w:rPr>
          <w:rFonts w:cs="Times New Roman"/>
        </w:rPr>
        <w:t>[22]</w:t>
      </w:r>
      <w:r w:rsidR="000D57B9">
        <w:rPr>
          <w:rFonts w:cs="Times New Roman"/>
          <w:szCs w:val="24"/>
        </w:rPr>
        <w:fldChar w:fldCharType="end"/>
      </w:r>
      <w:r w:rsidRPr="00F574E5">
        <w:rPr>
          <w:rFonts w:cs="Times New Roman"/>
          <w:szCs w:val="24"/>
        </w:rPr>
        <w:t>.</w:t>
      </w:r>
    </w:p>
    <w:p w14:paraId="662DA6BD" w14:textId="6238162A" w:rsidR="002902BB" w:rsidRPr="00F574E5" w:rsidRDefault="002902BB" w:rsidP="00F574E5">
      <w:pPr>
        <w:rPr>
          <w:rFonts w:cs="Times New Roman"/>
          <w:szCs w:val="24"/>
        </w:rPr>
      </w:pPr>
      <w:r w:rsidRPr="002902BB">
        <w:rPr>
          <w:rFonts w:cs="Times New Roman"/>
          <w:szCs w:val="24"/>
        </w:rPr>
        <w:t>Las principales características y fortalezas clave de CSS incluyen:</w:t>
      </w:r>
    </w:p>
    <w:p w14:paraId="5421A4FF" w14:textId="57034D61" w:rsidR="00F574E5" w:rsidRPr="002902BB" w:rsidRDefault="00F574E5" w:rsidP="00216DEA">
      <w:pPr>
        <w:pStyle w:val="Prrafodelista"/>
        <w:numPr>
          <w:ilvl w:val="0"/>
          <w:numId w:val="17"/>
        </w:numPr>
        <w:rPr>
          <w:rFonts w:cs="Times New Roman"/>
          <w:szCs w:val="24"/>
        </w:rPr>
      </w:pPr>
      <w:r w:rsidRPr="00925687">
        <w:rPr>
          <w:rFonts w:cs="Times New Roman"/>
          <w:b/>
          <w:szCs w:val="24"/>
        </w:rPr>
        <w:t>Separación de contenido y presentación:</w:t>
      </w:r>
      <w:r w:rsidRPr="002902BB">
        <w:rPr>
          <w:rFonts w:cs="Times New Roman"/>
          <w:szCs w:val="24"/>
        </w:rPr>
        <w:t xml:space="preserve"> CSS permite separar el contenido de una página web (definido en HTML) de su estilo y diseño. Esto hace que el mantenimiento y la actualización de un sitio web sean más sencillos y eficientes.</w:t>
      </w:r>
    </w:p>
    <w:p w14:paraId="50111EEF" w14:textId="43BAB8ED" w:rsidR="00F574E5" w:rsidRPr="002902BB" w:rsidRDefault="00F574E5" w:rsidP="00216DEA">
      <w:pPr>
        <w:pStyle w:val="Prrafodelista"/>
        <w:numPr>
          <w:ilvl w:val="0"/>
          <w:numId w:val="17"/>
        </w:numPr>
        <w:rPr>
          <w:rFonts w:cs="Times New Roman"/>
          <w:szCs w:val="24"/>
        </w:rPr>
      </w:pPr>
      <w:r w:rsidRPr="00925687">
        <w:rPr>
          <w:rFonts w:cs="Times New Roman"/>
          <w:b/>
          <w:szCs w:val="24"/>
        </w:rPr>
        <w:lastRenderedPageBreak/>
        <w:t>Estilo consistente y uniforme:</w:t>
      </w:r>
      <w:r w:rsidRPr="002902BB">
        <w:rPr>
          <w:rFonts w:cs="Times New Roman"/>
          <w:szCs w:val="24"/>
        </w:rPr>
        <w:t xml:space="preserve"> CSS permite aplicar estilos de manera coherente en un sitio web completo. Esto significa que puedes definir un conjunto de reglas de estilo y aplicarlas a todas las páginas, lo que garantiza una apariencia uniforme.</w:t>
      </w:r>
    </w:p>
    <w:p w14:paraId="17FFB76C" w14:textId="4F171285" w:rsidR="00F574E5" w:rsidRPr="002902BB" w:rsidRDefault="00F574E5" w:rsidP="00216DEA">
      <w:pPr>
        <w:pStyle w:val="Prrafodelista"/>
        <w:numPr>
          <w:ilvl w:val="0"/>
          <w:numId w:val="17"/>
        </w:numPr>
        <w:rPr>
          <w:rFonts w:cs="Times New Roman"/>
          <w:szCs w:val="24"/>
        </w:rPr>
      </w:pPr>
      <w:r w:rsidRPr="00925687">
        <w:rPr>
          <w:rFonts w:cs="Times New Roman"/>
          <w:b/>
          <w:szCs w:val="24"/>
        </w:rPr>
        <w:t>Flexibilidad en el diseño:</w:t>
      </w:r>
      <w:r w:rsidRPr="002902BB">
        <w:rPr>
          <w:rFonts w:cs="Times New Roman"/>
          <w:szCs w:val="24"/>
        </w:rPr>
        <w:t xml:space="preserve"> CSS ofrece una amplia variedad de propiedades y atributos para controlar el diseño de elementos web, como colores, fuentes, márgenes, tamaños y alineación. Esto permite una personalización completa del aspecto de una página web.</w:t>
      </w:r>
    </w:p>
    <w:p w14:paraId="6CDC9534" w14:textId="2B156F7D" w:rsidR="00F574E5" w:rsidRPr="002902BB" w:rsidRDefault="00F574E5" w:rsidP="00216DEA">
      <w:pPr>
        <w:pStyle w:val="Prrafodelista"/>
        <w:numPr>
          <w:ilvl w:val="0"/>
          <w:numId w:val="17"/>
        </w:numPr>
        <w:rPr>
          <w:rFonts w:cs="Times New Roman"/>
          <w:szCs w:val="24"/>
        </w:rPr>
      </w:pPr>
      <w:r w:rsidRPr="00925687">
        <w:rPr>
          <w:rFonts w:cs="Times New Roman"/>
          <w:b/>
          <w:szCs w:val="24"/>
        </w:rPr>
        <w:t xml:space="preserve">Medios de respuesta (responsive </w:t>
      </w:r>
      <w:proofErr w:type="spellStart"/>
      <w:r w:rsidRPr="00925687">
        <w:rPr>
          <w:rFonts w:cs="Times New Roman"/>
          <w:b/>
          <w:szCs w:val="24"/>
        </w:rPr>
        <w:t>design</w:t>
      </w:r>
      <w:proofErr w:type="spellEnd"/>
      <w:r w:rsidRPr="00925687">
        <w:rPr>
          <w:rFonts w:cs="Times New Roman"/>
          <w:b/>
          <w:szCs w:val="24"/>
        </w:rPr>
        <w:t>):</w:t>
      </w:r>
      <w:r w:rsidRPr="002902BB">
        <w:rPr>
          <w:rFonts w:cs="Times New Roman"/>
          <w:szCs w:val="24"/>
        </w:rPr>
        <w:t xml:space="preserve"> CSS facilita la creación de diseños web adaptables, que se ajustan automáticamente a diferentes tamaños de pantalla y dispositivos, lo que mejora la experiencia del usuario en dispositivos móviles y de escritorio.</w:t>
      </w:r>
    </w:p>
    <w:p w14:paraId="04B8D4A4" w14:textId="4530FE59" w:rsidR="00F574E5" w:rsidRPr="002902BB" w:rsidRDefault="00F574E5" w:rsidP="00216DEA">
      <w:pPr>
        <w:pStyle w:val="Prrafodelista"/>
        <w:numPr>
          <w:ilvl w:val="0"/>
          <w:numId w:val="17"/>
        </w:numPr>
        <w:rPr>
          <w:rFonts w:cs="Times New Roman"/>
          <w:szCs w:val="24"/>
        </w:rPr>
      </w:pPr>
      <w:r w:rsidRPr="00925687">
        <w:rPr>
          <w:rFonts w:cs="Times New Roman"/>
          <w:b/>
          <w:szCs w:val="24"/>
        </w:rPr>
        <w:t>Eficiencia en la carga de páginas:</w:t>
      </w:r>
      <w:r w:rsidRPr="002902BB">
        <w:rPr>
          <w:rFonts w:cs="Times New Roman"/>
          <w:szCs w:val="24"/>
        </w:rPr>
        <w:t xml:space="preserve"> Al permitir la definición de estilos en un archivo CSS separado, las páginas web se cargan más rápido, ya que se reduce la duplicación de información de estilo en cada página.</w:t>
      </w:r>
    </w:p>
    <w:p w14:paraId="561F45BF" w14:textId="103267F0" w:rsidR="00F574E5" w:rsidRPr="002902BB" w:rsidRDefault="00F574E5" w:rsidP="00216DEA">
      <w:pPr>
        <w:pStyle w:val="Prrafodelista"/>
        <w:numPr>
          <w:ilvl w:val="0"/>
          <w:numId w:val="17"/>
        </w:numPr>
        <w:rPr>
          <w:rFonts w:cs="Times New Roman"/>
          <w:szCs w:val="24"/>
        </w:rPr>
      </w:pPr>
      <w:r w:rsidRPr="00925687">
        <w:rPr>
          <w:rFonts w:cs="Times New Roman"/>
          <w:b/>
          <w:szCs w:val="24"/>
        </w:rPr>
        <w:t>Mantenimiento sencillo:</w:t>
      </w:r>
      <w:r w:rsidRPr="002902BB">
        <w:rPr>
          <w:rFonts w:cs="Times New Roman"/>
          <w:szCs w:val="24"/>
        </w:rPr>
        <w:t xml:space="preserve"> La modificación de estilos en un sitio web es más sencilla y rápida gracias a CSS. Cambiar un estilo en una hoja de estilo afecta a todas las páginas que lo utilizan.</w:t>
      </w:r>
    </w:p>
    <w:p w14:paraId="54635929" w14:textId="3347142F" w:rsidR="00F574E5" w:rsidRPr="002902BB" w:rsidRDefault="00F574E5" w:rsidP="00216DEA">
      <w:pPr>
        <w:pStyle w:val="Prrafodelista"/>
        <w:numPr>
          <w:ilvl w:val="0"/>
          <w:numId w:val="17"/>
        </w:numPr>
        <w:rPr>
          <w:rFonts w:cs="Times New Roman"/>
          <w:szCs w:val="24"/>
        </w:rPr>
      </w:pPr>
      <w:r w:rsidRPr="00925687">
        <w:rPr>
          <w:rFonts w:cs="Times New Roman"/>
          <w:b/>
          <w:szCs w:val="24"/>
        </w:rPr>
        <w:t>Compatibilidad con múltiples navegadores:</w:t>
      </w:r>
      <w:r w:rsidRPr="002902BB">
        <w:rPr>
          <w:rFonts w:cs="Times New Roman"/>
          <w:szCs w:val="24"/>
        </w:rPr>
        <w:t xml:space="preserve"> CSS es ampliamente compatible con todos los navegadores modernos, lo que garantiza que los estilos se apliquen de manera consistente en diferentes entornos.</w:t>
      </w:r>
    </w:p>
    <w:p w14:paraId="433FD311" w14:textId="01B31C47" w:rsidR="00F574E5" w:rsidRPr="00F574E5" w:rsidRDefault="00F574E5" w:rsidP="00F574E5">
      <w:pPr>
        <w:pStyle w:val="Prrafodelista"/>
        <w:numPr>
          <w:ilvl w:val="0"/>
          <w:numId w:val="17"/>
        </w:numPr>
        <w:rPr>
          <w:rFonts w:cs="Times New Roman"/>
          <w:szCs w:val="24"/>
        </w:rPr>
      </w:pPr>
      <w:r w:rsidRPr="00925687">
        <w:rPr>
          <w:rFonts w:cs="Times New Roman"/>
          <w:b/>
          <w:szCs w:val="24"/>
        </w:rPr>
        <w:t>Extensibilidad y preprocesadores:</w:t>
      </w:r>
      <w:r w:rsidRPr="002902BB">
        <w:rPr>
          <w:rFonts w:cs="Times New Roman"/>
          <w:szCs w:val="24"/>
        </w:rPr>
        <w:t xml:space="preserve"> CSS es extensible a través de preprocesadores como SASS y LESS, que permiten escribir estilos de manera más eficiente y con características adicionales</w:t>
      </w:r>
      <w:r w:rsidR="000D57B9">
        <w:rPr>
          <w:rFonts w:cs="Times New Roman"/>
          <w:szCs w:val="24"/>
        </w:rPr>
        <w:t xml:space="preserve"> </w:t>
      </w:r>
      <w:r w:rsidR="000D57B9">
        <w:rPr>
          <w:rFonts w:cs="Times New Roman"/>
          <w:szCs w:val="24"/>
        </w:rPr>
        <w:fldChar w:fldCharType="begin"/>
      </w:r>
      <w:r w:rsidR="00137183">
        <w:rPr>
          <w:rFonts w:cs="Times New Roman"/>
          <w:szCs w:val="24"/>
        </w:rPr>
        <w:instrText xml:space="preserve"> ADDIN ZOTERO_ITEM CSL_CITATION {"citationID":"JAVshkwF","properties":{"formattedCitation":"[22]","plainCitation":"[22]","noteIndex":0},"citationItems":[{"id":9,"uris":["http://zotero.org/users/12776228/items/AHB3KQP8"],"itemData":{"id":9,"type":"book","edition":"Primera edición","event-place":"Barcelona","ISBN":"978-84-267-1782-5","language":"spa","note":"OCLC: 892892986","publisher":"Marcombo, S.A.","publisher-place":"Barcelona","source":"Open WorldCat","title":"El gran libro de HTML5, CSS3 y JavaScript","author":[{"family":"Gauchat","given":"J. D."}],"issued":{"date-parts":[["2012"]]}}}],"schema":"https://github.com/citation-style-language/schema/raw/master/csl-citation.json"} </w:instrText>
      </w:r>
      <w:r w:rsidR="000D57B9">
        <w:rPr>
          <w:rFonts w:cs="Times New Roman"/>
          <w:szCs w:val="24"/>
        </w:rPr>
        <w:fldChar w:fldCharType="separate"/>
      </w:r>
      <w:r w:rsidR="00137183" w:rsidRPr="00137183">
        <w:rPr>
          <w:rFonts w:cs="Times New Roman"/>
        </w:rPr>
        <w:t>[22]</w:t>
      </w:r>
      <w:r w:rsidR="000D57B9">
        <w:rPr>
          <w:rFonts w:cs="Times New Roman"/>
          <w:szCs w:val="24"/>
        </w:rPr>
        <w:fldChar w:fldCharType="end"/>
      </w:r>
      <w:r w:rsidRPr="002902BB">
        <w:rPr>
          <w:rFonts w:cs="Times New Roman"/>
          <w:szCs w:val="24"/>
        </w:rPr>
        <w:t>.</w:t>
      </w:r>
    </w:p>
    <w:p w14:paraId="718434D9" w14:textId="44208671" w:rsidR="00EB7B78" w:rsidRDefault="00EB7B78" w:rsidP="001577F9">
      <w:pPr>
        <w:pStyle w:val="Ttulo2"/>
        <w:rPr>
          <w:rFonts w:ascii="Times New Roman" w:hAnsi="Times New Roman" w:cs="Times New Roman"/>
          <w:b/>
        </w:rPr>
      </w:pPr>
      <w:bookmarkStart w:id="377" w:name="_Toc148981430"/>
      <w:bookmarkStart w:id="378" w:name="_Toc148993450"/>
      <w:bookmarkStart w:id="379" w:name="_Toc149501246"/>
      <w:bookmarkStart w:id="380" w:name="_Toc149576115"/>
      <w:bookmarkStart w:id="381" w:name="_Toc150181527"/>
      <w:bookmarkStart w:id="382" w:name="_Toc150390666"/>
      <w:bookmarkStart w:id="383" w:name="_Toc150418250"/>
      <w:bookmarkStart w:id="384" w:name="_Toc151981473"/>
      <w:bookmarkStart w:id="385" w:name="_Toc151935521"/>
      <w:r w:rsidRPr="00425434">
        <w:rPr>
          <w:rStyle w:val="Ttulo3Car"/>
          <w:rFonts w:cs="Times New Roman"/>
          <w:b/>
          <w:sz w:val="26"/>
          <w:szCs w:val="26"/>
        </w:rPr>
        <w:t>3.</w:t>
      </w:r>
      <w:r w:rsidR="00872CCD" w:rsidRPr="00425434">
        <w:rPr>
          <w:rStyle w:val="Ttulo3Car"/>
          <w:rFonts w:cs="Times New Roman"/>
          <w:b/>
          <w:bCs/>
          <w:sz w:val="26"/>
          <w:szCs w:val="26"/>
        </w:rPr>
        <w:t>9</w:t>
      </w:r>
      <w:r w:rsidRPr="00425434">
        <w:rPr>
          <w:rFonts w:ascii="Times New Roman" w:hAnsi="Times New Roman" w:cs="Times New Roman"/>
          <w:b/>
        </w:rPr>
        <w:t xml:space="preserve"> Oracle</w:t>
      </w:r>
      <w:r w:rsidR="00F646DF" w:rsidRPr="00425434">
        <w:rPr>
          <w:rFonts w:ascii="Times New Roman" w:hAnsi="Times New Roman" w:cs="Times New Roman"/>
          <w:b/>
        </w:rPr>
        <w:t>-MySQL</w:t>
      </w:r>
      <w:bookmarkEnd w:id="376"/>
      <w:bookmarkEnd w:id="377"/>
      <w:bookmarkEnd w:id="378"/>
      <w:bookmarkEnd w:id="379"/>
      <w:bookmarkEnd w:id="380"/>
      <w:bookmarkEnd w:id="381"/>
      <w:bookmarkEnd w:id="382"/>
      <w:bookmarkEnd w:id="383"/>
      <w:bookmarkEnd w:id="384"/>
      <w:bookmarkEnd w:id="385"/>
    </w:p>
    <w:p w14:paraId="4CF9AC6D" w14:textId="71995269" w:rsidR="00A076E0" w:rsidRDefault="00140521" w:rsidP="000F186F">
      <w:pPr>
        <w:rPr>
          <w:rFonts w:cs="Times New Roman"/>
          <w:szCs w:val="24"/>
        </w:rPr>
      </w:pPr>
      <w:r w:rsidRPr="00177999">
        <w:rPr>
          <w:rFonts w:cs="Times New Roman"/>
          <w:szCs w:val="24"/>
        </w:rPr>
        <w:t>My</w:t>
      </w:r>
      <w:r w:rsidR="00644AF0" w:rsidRPr="00177999">
        <w:rPr>
          <w:rFonts w:cs="Times New Roman"/>
          <w:szCs w:val="24"/>
        </w:rPr>
        <w:t>SQL</w:t>
      </w:r>
      <w:r>
        <w:rPr>
          <w:rFonts w:cs="Times New Roman"/>
          <w:szCs w:val="24"/>
        </w:rPr>
        <w:t xml:space="preserve"> es un </w:t>
      </w:r>
      <w:r w:rsidR="007A7E7F">
        <w:rPr>
          <w:rFonts w:cs="Times New Roman"/>
          <w:szCs w:val="24"/>
        </w:rPr>
        <w:t>sistema de gestión de base de datos</w:t>
      </w:r>
      <w:r w:rsidR="006A5231">
        <w:rPr>
          <w:rFonts w:cs="Times New Roman"/>
          <w:szCs w:val="24"/>
        </w:rPr>
        <w:t xml:space="preserve"> de código abierto</w:t>
      </w:r>
      <w:r w:rsidR="006D7CAB">
        <w:rPr>
          <w:rFonts w:cs="Times New Roman"/>
          <w:szCs w:val="24"/>
        </w:rPr>
        <w:t xml:space="preserve">, es desarrollado, mantenido y </w:t>
      </w:r>
      <w:r w:rsidR="00BE1874">
        <w:rPr>
          <w:rFonts w:cs="Times New Roman"/>
          <w:szCs w:val="24"/>
        </w:rPr>
        <w:t xml:space="preserve">distribuido por Oracle </w:t>
      </w:r>
      <w:proofErr w:type="spellStart"/>
      <w:r w:rsidR="00BE1874">
        <w:rPr>
          <w:rFonts w:cs="Times New Roman"/>
          <w:szCs w:val="24"/>
        </w:rPr>
        <w:t>Coorporation</w:t>
      </w:r>
      <w:proofErr w:type="spellEnd"/>
      <w:r w:rsidR="00BE1874">
        <w:rPr>
          <w:rFonts w:cs="Times New Roman"/>
          <w:szCs w:val="24"/>
        </w:rPr>
        <w:t>.</w:t>
      </w:r>
      <w:r w:rsidR="00A076E0">
        <w:rPr>
          <w:rFonts w:cs="Times New Roman"/>
          <w:szCs w:val="24"/>
        </w:rPr>
        <w:t xml:space="preserve"> Las características destacables de esta tecnología son:</w:t>
      </w:r>
    </w:p>
    <w:p w14:paraId="477AEBCE" w14:textId="2E5B9456" w:rsidR="000F186F" w:rsidRPr="00651444" w:rsidRDefault="000842BE" w:rsidP="00216DEA">
      <w:pPr>
        <w:pStyle w:val="Prrafodelista"/>
        <w:numPr>
          <w:ilvl w:val="0"/>
          <w:numId w:val="20"/>
        </w:numPr>
        <w:rPr>
          <w:rFonts w:cs="Times New Roman"/>
          <w:b/>
          <w:szCs w:val="24"/>
        </w:rPr>
      </w:pPr>
      <w:r w:rsidRPr="000842BE">
        <w:rPr>
          <w:rFonts w:cs="Times New Roman"/>
          <w:b/>
          <w:szCs w:val="24"/>
        </w:rPr>
        <w:t>Bases de dato relacionales</w:t>
      </w:r>
      <w:r>
        <w:rPr>
          <w:rFonts w:cs="Times New Roman"/>
          <w:b/>
          <w:szCs w:val="24"/>
        </w:rPr>
        <w:t xml:space="preserve">: </w:t>
      </w:r>
      <w:r w:rsidR="002771D9" w:rsidRPr="002771D9">
        <w:rPr>
          <w:rFonts w:cs="Times New Roman"/>
          <w:szCs w:val="24"/>
        </w:rPr>
        <w:t xml:space="preserve">Una base de datos relacional almacena datos en tablas separadas en lugar de poner todos los datos en un único </w:t>
      </w:r>
      <w:r w:rsidR="001A42AF">
        <w:rPr>
          <w:rFonts w:cs="Times New Roman"/>
          <w:szCs w:val="24"/>
        </w:rPr>
        <w:t>archivo masivo</w:t>
      </w:r>
      <w:r w:rsidR="002771D9" w:rsidRPr="002771D9">
        <w:rPr>
          <w:rFonts w:cs="Times New Roman"/>
          <w:szCs w:val="24"/>
        </w:rPr>
        <w:t xml:space="preserve">. Las estructuras de la base de datos están organizadas en archivos físicos optimizados </w:t>
      </w:r>
      <w:r w:rsidR="006B50E8">
        <w:rPr>
          <w:rFonts w:cs="Times New Roman"/>
          <w:szCs w:val="24"/>
        </w:rPr>
        <w:t>para la velocidad de procesamiento</w:t>
      </w:r>
      <w:r w:rsidR="002771D9" w:rsidRPr="002771D9">
        <w:rPr>
          <w:rFonts w:cs="Times New Roman"/>
          <w:szCs w:val="24"/>
        </w:rPr>
        <w:t xml:space="preserve">. El modelo lógico, </w:t>
      </w:r>
      <w:r w:rsidR="00490584">
        <w:rPr>
          <w:rFonts w:cs="Times New Roman"/>
          <w:szCs w:val="24"/>
        </w:rPr>
        <w:t xml:space="preserve">que contiene </w:t>
      </w:r>
      <w:r w:rsidR="002771D9" w:rsidRPr="002771D9">
        <w:rPr>
          <w:rFonts w:cs="Times New Roman"/>
          <w:szCs w:val="24"/>
        </w:rPr>
        <w:t>objetos como bases de datos, tablas, vistas, filas y columnas, ofrece un entorno de programación flexible</w:t>
      </w:r>
      <w:r w:rsidR="00963C52">
        <w:rPr>
          <w:rFonts w:cs="Times New Roman"/>
          <w:szCs w:val="24"/>
        </w:rPr>
        <w:t xml:space="preserve"> mediante</w:t>
      </w:r>
      <w:r w:rsidR="00047317">
        <w:rPr>
          <w:rFonts w:cs="Times New Roman"/>
          <w:szCs w:val="24"/>
        </w:rPr>
        <w:t xml:space="preserve"> la implementación del estándar</w:t>
      </w:r>
      <w:r w:rsidR="00963C52">
        <w:rPr>
          <w:rFonts w:cs="Times New Roman"/>
          <w:szCs w:val="24"/>
        </w:rPr>
        <w:t xml:space="preserve"> SQL</w:t>
      </w:r>
      <w:r w:rsidR="002771D9" w:rsidRPr="002771D9">
        <w:rPr>
          <w:rFonts w:cs="Times New Roman"/>
          <w:szCs w:val="24"/>
        </w:rPr>
        <w:t xml:space="preserve">. </w:t>
      </w:r>
      <w:r w:rsidR="007325D4">
        <w:rPr>
          <w:rFonts w:cs="Times New Roman"/>
          <w:szCs w:val="24"/>
        </w:rPr>
        <w:t xml:space="preserve">El desarrollador puede establecer </w:t>
      </w:r>
      <w:r w:rsidR="002771D9" w:rsidRPr="002771D9">
        <w:rPr>
          <w:rFonts w:cs="Times New Roman"/>
          <w:szCs w:val="24"/>
        </w:rPr>
        <w:t>reglas que rigen las relaciones entre diferentes campo</w:t>
      </w:r>
      <w:r w:rsidR="007C0263">
        <w:rPr>
          <w:rFonts w:cs="Times New Roman"/>
          <w:szCs w:val="24"/>
        </w:rPr>
        <w:t>s de datos</w:t>
      </w:r>
      <w:r w:rsidR="002771D9" w:rsidRPr="002771D9">
        <w:rPr>
          <w:rFonts w:cs="Times New Roman"/>
          <w:szCs w:val="24"/>
        </w:rPr>
        <w:t>,</w:t>
      </w:r>
      <w:r w:rsidR="006F3F3D">
        <w:rPr>
          <w:rFonts w:cs="Times New Roman"/>
          <w:szCs w:val="24"/>
        </w:rPr>
        <w:t xml:space="preserve"> como la cardinalidad </w:t>
      </w:r>
      <w:r w:rsidR="000C3501">
        <w:rPr>
          <w:rFonts w:cs="Times New Roman"/>
          <w:szCs w:val="24"/>
        </w:rPr>
        <w:t>entre</w:t>
      </w:r>
      <w:r w:rsidR="006F3F3D">
        <w:rPr>
          <w:rFonts w:cs="Times New Roman"/>
          <w:szCs w:val="24"/>
        </w:rPr>
        <w:t xml:space="preserve"> </w:t>
      </w:r>
      <w:r w:rsidR="007C0263">
        <w:rPr>
          <w:rFonts w:cs="Times New Roman"/>
          <w:szCs w:val="24"/>
        </w:rPr>
        <w:t>relaciones,</w:t>
      </w:r>
      <w:r w:rsidR="000C3501">
        <w:rPr>
          <w:rFonts w:cs="Times New Roman"/>
          <w:szCs w:val="24"/>
        </w:rPr>
        <w:t xml:space="preserve"> campos únicos, requeridos</w:t>
      </w:r>
      <w:r w:rsidR="00316A34">
        <w:rPr>
          <w:rFonts w:cs="Times New Roman"/>
          <w:szCs w:val="24"/>
        </w:rPr>
        <w:t xml:space="preserve"> u </w:t>
      </w:r>
      <w:r w:rsidR="000C3501">
        <w:rPr>
          <w:rFonts w:cs="Times New Roman"/>
          <w:szCs w:val="24"/>
        </w:rPr>
        <w:t>opcionales</w:t>
      </w:r>
      <w:r w:rsidR="007C0263">
        <w:rPr>
          <w:rFonts w:cs="Times New Roman"/>
          <w:szCs w:val="24"/>
        </w:rPr>
        <w:t>.</w:t>
      </w:r>
      <w:r w:rsidR="000C3501">
        <w:rPr>
          <w:rFonts w:cs="Times New Roman"/>
          <w:szCs w:val="24"/>
        </w:rPr>
        <w:t xml:space="preserve"> </w:t>
      </w:r>
      <w:r w:rsidR="00862AE8">
        <w:rPr>
          <w:rFonts w:cs="Times New Roman"/>
          <w:szCs w:val="24"/>
        </w:rPr>
        <w:t>El sistema</w:t>
      </w:r>
      <w:r w:rsidR="00CA20FA">
        <w:rPr>
          <w:rFonts w:cs="Times New Roman"/>
          <w:szCs w:val="24"/>
        </w:rPr>
        <w:t xml:space="preserve"> gestor</w:t>
      </w:r>
      <w:r w:rsidR="002771D9" w:rsidRPr="002771D9">
        <w:rPr>
          <w:rFonts w:cs="Times New Roman"/>
          <w:szCs w:val="24"/>
        </w:rPr>
        <w:t xml:space="preserve"> hace cumplir estas reglas, </w:t>
      </w:r>
      <w:r w:rsidR="007C0263">
        <w:rPr>
          <w:rFonts w:cs="Times New Roman"/>
          <w:szCs w:val="24"/>
        </w:rPr>
        <w:t xml:space="preserve">de modo </w:t>
      </w:r>
      <w:r w:rsidR="00444315">
        <w:rPr>
          <w:rFonts w:cs="Times New Roman"/>
          <w:szCs w:val="24"/>
        </w:rPr>
        <w:t>que,</w:t>
      </w:r>
      <w:r w:rsidR="007C0263">
        <w:rPr>
          <w:rFonts w:cs="Times New Roman"/>
          <w:szCs w:val="24"/>
        </w:rPr>
        <w:t xml:space="preserve"> si la base de datos está bien diseñada,</w:t>
      </w:r>
      <w:r w:rsidR="00862AE8">
        <w:rPr>
          <w:rFonts w:cs="Times New Roman"/>
          <w:szCs w:val="24"/>
        </w:rPr>
        <w:t xml:space="preserve"> </w:t>
      </w:r>
      <w:r w:rsidR="00CA20FA">
        <w:rPr>
          <w:rFonts w:cs="Times New Roman"/>
          <w:szCs w:val="24"/>
        </w:rPr>
        <w:t xml:space="preserve">la aplicación no verá </w:t>
      </w:r>
      <w:r w:rsidR="0012759A">
        <w:rPr>
          <w:rFonts w:cs="Times New Roman"/>
          <w:szCs w:val="24"/>
        </w:rPr>
        <w:t>datos inconsistentes, duplicados, huérfanos, desactualizados o faltantes.</w:t>
      </w:r>
    </w:p>
    <w:p w14:paraId="060E3508" w14:textId="77777777" w:rsidR="00561D51" w:rsidRPr="00561D51" w:rsidRDefault="0062796F" w:rsidP="00216DEA">
      <w:pPr>
        <w:pStyle w:val="Prrafodelista"/>
        <w:numPr>
          <w:ilvl w:val="0"/>
          <w:numId w:val="20"/>
        </w:numPr>
        <w:rPr>
          <w:rFonts w:cs="Times New Roman"/>
          <w:b/>
          <w:szCs w:val="24"/>
        </w:rPr>
      </w:pPr>
      <w:r w:rsidRPr="0062796F">
        <w:rPr>
          <w:rFonts w:cs="Times New Roman"/>
          <w:b/>
          <w:szCs w:val="24"/>
        </w:rPr>
        <w:t>El software MySQL es c</w:t>
      </w:r>
      <w:r>
        <w:rPr>
          <w:rFonts w:cs="Times New Roman"/>
          <w:b/>
          <w:szCs w:val="24"/>
        </w:rPr>
        <w:t xml:space="preserve">ódigo abierto (Open </w:t>
      </w:r>
      <w:proofErr w:type="spellStart"/>
      <w:r w:rsidR="00D60ED8">
        <w:rPr>
          <w:rFonts w:cs="Times New Roman"/>
          <w:b/>
          <w:szCs w:val="24"/>
        </w:rPr>
        <w:t>S</w:t>
      </w:r>
      <w:r>
        <w:rPr>
          <w:rFonts w:cs="Times New Roman"/>
          <w:b/>
          <w:szCs w:val="24"/>
        </w:rPr>
        <w:t>ource</w:t>
      </w:r>
      <w:proofErr w:type="spellEnd"/>
      <w:r>
        <w:rPr>
          <w:rFonts w:cs="Times New Roman"/>
          <w:b/>
          <w:szCs w:val="24"/>
        </w:rPr>
        <w:t>):</w:t>
      </w:r>
      <w:r>
        <w:rPr>
          <w:rFonts w:cs="Times New Roman"/>
          <w:szCs w:val="24"/>
        </w:rPr>
        <w:t xml:space="preserve"> </w:t>
      </w:r>
      <w:r w:rsidR="00AF6D94" w:rsidRPr="00AF6D94">
        <w:rPr>
          <w:rFonts w:cs="Times New Roman"/>
          <w:szCs w:val="24"/>
        </w:rPr>
        <w:t xml:space="preserve">El término Open </w:t>
      </w:r>
      <w:proofErr w:type="spellStart"/>
      <w:r w:rsidR="00AF6D94" w:rsidRPr="00AF6D94">
        <w:rPr>
          <w:rFonts w:cs="Times New Roman"/>
          <w:szCs w:val="24"/>
        </w:rPr>
        <w:t>Source</w:t>
      </w:r>
      <w:proofErr w:type="spellEnd"/>
      <w:r w:rsidR="00AF6D94" w:rsidRPr="00AF6D94">
        <w:rPr>
          <w:rFonts w:cs="Times New Roman"/>
          <w:szCs w:val="24"/>
        </w:rPr>
        <w:t xml:space="preserve"> significa que es posible que cualquiera utilice y modifique el software. Cualquiera puede descargar MySQL de Internet y usarlo sin pagar nada.</w:t>
      </w:r>
      <w:r w:rsidR="00F02FB9">
        <w:rPr>
          <w:rFonts w:cs="Times New Roman"/>
          <w:szCs w:val="24"/>
        </w:rPr>
        <w:t xml:space="preserve"> </w:t>
      </w:r>
      <w:r w:rsidR="000C2B89">
        <w:rPr>
          <w:rFonts w:cs="Times New Roman"/>
          <w:szCs w:val="24"/>
        </w:rPr>
        <w:t xml:space="preserve">El software Open </w:t>
      </w:r>
      <w:proofErr w:type="spellStart"/>
      <w:r w:rsidR="000C2B89">
        <w:rPr>
          <w:rFonts w:cs="Times New Roman"/>
          <w:szCs w:val="24"/>
        </w:rPr>
        <w:t>Source</w:t>
      </w:r>
      <w:proofErr w:type="spellEnd"/>
      <w:r w:rsidR="000C2B89">
        <w:rPr>
          <w:rFonts w:cs="Times New Roman"/>
          <w:szCs w:val="24"/>
        </w:rPr>
        <w:t xml:space="preserve"> </w:t>
      </w:r>
      <w:r w:rsidR="009B2F9F">
        <w:rPr>
          <w:rFonts w:cs="Times New Roman"/>
          <w:szCs w:val="24"/>
        </w:rPr>
        <w:t xml:space="preserve">ofrece </w:t>
      </w:r>
      <w:r w:rsidR="00B205D5">
        <w:rPr>
          <w:rFonts w:cs="Times New Roman"/>
          <w:szCs w:val="24"/>
        </w:rPr>
        <w:t>varias ventajas sobre el software propietario</w:t>
      </w:r>
      <w:r w:rsidR="00561D51">
        <w:rPr>
          <w:rFonts w:cs="Times New Roman"/>
          <w:szCs w:val="24"/>
        </w:rPr>
        <w:t>:</w:t>
      </w:r>
      <w:r w:rsidR="00B205D5">
        <w:rPr>
          <w:rFonts w:cs="Times New Roman"/>
          <w:szCs w:val="24"/>
        </w:rPr>
        <w:t xml:space="preserve"> </w:t>
      </w:r>
    </w:p>
    <w:p w14:paraId="13042AA0" w14:textId="7F8206FD" w:rsidR="00651444" w:rsidRPr="00561D51" w:rsidRDefault="004E5BA2" w:rsidP="00216DEA">
      <w:pPr>
        <w:pStyle w:val="Prrafodelista"/>
        <w:numPr>
          <w:ilvl w:val="1"/>
          <w:numId w:val="20"/>
        </w:numPr>
        <w:rPr>
          <w:rFonts w:cs="Times New Roman"/>
          <w:b/>
          <w:szCs w:val="24"/>
        </w:rPr>
      </w:pPr>
      <w:r>
        <w:rPr>
          <w:rFonts w:cs="Times New Roman"/>
          <w:szCs w:val="24"/>
        </w:rPr>
        <w:t>El costo de este suele ser gratuito</w:t>
      </w:r>
      <w:r w:rsidR="00561D51">
        <w:rPr>
          <w:rFonts w:cs="Times New Roman"/>
          <w:szCs w:val="24"/>
        </w:rPr>
        <w:t>.</w:t>
      </w:r>
    </w:p>
    <w:p w14:paraId="210A5FB3" w14:textId="08435AAE" w:rsidR="00561D51" w:rsidRPr="005775F0" w:rsidRDefault="00561D51" w:rsidP="00216DEA">
      <w:pPr>
        <w:pStyle w:val="Prrafodelista"/>
        <w:numPr>
          <w:ilvl w:val="1"/>
          <w:numId w:val="20"/>
        </w:numPr>
        <w:rPr>
          <w:rFonts w:cs="Times New Roman"/>
          <w:b/>
          <w:szCs w:val="24"/>
        </w:rPr>
      </w:pPr>
      <w:r>
        <w:rPr>
          <w:rFonts w:cs="Times New Roman"/>
          <w:szCs w:val="24"/>
        </w:rPr>
        <w:t>Soporte comunitario</w:t>
      </w:r>
      <w:r w:rsidR="00C67C99">
        <w:rPr>
          <w:rFonts w:cs="Times New Roman"/>
          <w:szCs w:val="24"/>
        </w:rPr>
        <w:t>,</w:t>
      </w:r>
      <w:r w:rsidR="005F4C19">
        <w:rPr>
          <w:rFonts w:cs="Times New Roman"/>
          <w:szCs w:val="24"/>
        </w:rPr>
        <w:t xml:space="preserve"> estabilidad</w:t>
      </w:r>
      <w:r w:rsidR="00091821">
        <w:rPr>
          <w:rFonts w:cs="Times New Roman"/>
          <w:szCs w:val="24"/>
        </w:rPr>
        <w:t>,</w:t>
      </w:r>
      <w:r w:rsidR="00C67C99">
        <w:rPr>
          <w:rFonts w:cs="Times New Roman"/>
          <w:szCs w:val="24"/>
        </w:rPr>
        <w:t xml:space="preserve"> longevidad</w:t>
      </w:r>
      <w:r w:rsidR="00091821">
        <w:rPr>
          <w:rFonts w:cs="Times New Roman"/>
          <w:szCs w:val="24"/>
        </w:rPr>
        <w:t xml:space="preserve"> y soporte</w:t>
      </w:r>
      <w:r>
        <w:rPr>
          <w:rFonts w:cs="Times New Roman"/>
          <w:szCs w:val="24"/>
        </w:rPr>
        <w:t xml:space="preserve">: </w:t>
      </w:r>
      <w:r w:rsidR="00C31B9C">
        <w:rPr>
          <w:rFonts w:cs="Times New Roman"/>
          <w:szCs w:val="24"/>
        </w:rPr>
        <w:t xml:space="preserve">Las comunidades de software abierto son muy activas, lo cual propicia los ciclos de actualización </w:t>
      </w:r>
      <w:r w:rsidR="007B5312">
        <w:rPr>
          <w:rFonts w:cs="Times New Roman"/>
          <w:szCs w:val="24"/>
        </w:rPr>
        <w:t xml:space="preserve">continuos y por extensión, la estabilidad y </w:t>
      </w:r>
      <w:r w:rsidR="00C67C99">
        <w:rPr>
          <w:rFonts w:cs="Times New Roman"/>
          <w:szCs w:val="24"/>
        </w:rPr>
        <w:t>longevidad de estos sistemas</w:t>
      </w:r>
      <w:r w:rsidR="00091821">
        <w:rPr>
          <w:rFonts w:cs="Times New Roman"/>
          <w:szCs w:val="24"/>
        </w:rPr>
        <w:t xml:space="preserve">, así como </w:t>
      </w:r>
      <w:r w:rsidR="005775F0">
        <w:rPr>
          <w:rFonts w:cs="Times New Roman"/>
          <w:szCs w:val="24"/>
        </w:rPr>
        <w:lastRenderedPageBreak/>
        <w:t xml:space="preserve">el soporte que ofrecen los foros y documentación </w:t>
      </w:r>
      <w:r w:rsidR="004B7107">
        <w:rPr>
          <w:rFonts w:cs="Times New Roman"/>
          <w:szCs w:val="24"/>
        </w:rPr>
        <w:t>de este</w:t>
      </w:r>
      <w:r w:rsidR="005775F0">
        <w:rPr>
          <w:rFonts w:cs="Times New Roman"/>
          <w:szCs w:val="24"/>
        </w:rPr>
        <w:t xml:space="preserve"> a desarrolladores que desean integrar esta tecnología a sus aplicaciones.</w:t>
      </w:r>
    </w:p>
    <w:p w14:paraId="440ED523" w14:textId="64DE2F54" w:rsidR="005775F0" w:rsidRPr="000F30D6" w:rsidRDefault="001E58E4" w:rsidP="00216DEA">
      <w:pPr>
        <w:pStyle w:val="Prrafodelista"/>
        <w:numPr>
          <w:ilvl w:val="0"/>
          <w:numId w:val="20"/>
        </w:numPr>
        <w:rPr>
          <w:rFonts w:cs="Times New Roman"/>
          <w:b/>
          <w:szCs w:val="24"/>
        </w:rPr>
      </w:pPr>
      <w:r>
        <w:rPr>
          <w:rFonts w:cs="Times New Roman"/>
          <w:b/>
          <w:szCs w:val="24"/>
        </w:rPr>
        <w:t>Servidor MySQL rápido, fiable, escalable y fácil de usar:</w:t>
      </w:r>
      <w:r>
        <w:rPr>
          <w:rFonts w:cs="Times New Roman"/>
          <w:szCs w:val="24"/>
        </w:rPr>
        <w:t xml:space="preserve"> </w:t>
      </w:r>
      <w:r w:rsidR="00C50E44" w:rsidRPr="00C50E44">
        <w:rPr>
          <w:rFonts w:cs="Times New Roman"/>
          <w:szCs w:val="24"/>
        </w:rPr>
        <w:t>El Servidor MySQL puede funcionar cómodamente</w:t>
      </w:r>
      <w:r w:rsidR="00FC063C">
        <w:rPr>
          <w:rFonts w:cs="Times New Roman"/>
          <w:szCs w:val="24"/>
        </w:rPr>
        <w:t xml:space="preserve"> </w:t>
      </w:r>
      <w:r w:rsidR="00C50E44" w:rsidRPr="00C50E44">
        <w:rPr>
          <w:rFonts w:cs="Times New Roman"/>
          <w:szCs w:val="24"/>
        </w:rPr>
        <w:t xml:space="preserve">en </w:t>
      </w:r>
      <w:r w:rsidR="00C50E44">
        <w:rPr>
          <w:rFonts w:cs="Times New Roman"/>
          <w:szCs w:val="24"/>
        </w:rPr>
        <w:t>computadoras de</w:t>
      </w:r>
      <w:r w:rsidR="00C50E44" w:rsidRPr="00C50E44">
        <w:rPr>
          <w:rFonts w:cs="Times New Roman"/>
          <w:szCs w:val="24"/>
        </w:rPr>
        <w:t xml:space="preserve"> escritorio</w:t>
      </w:r>
      <w:r w:rsidR="00C50E44">
        <w:rPr>
          <w:rFonts w:cs="Times New Roman"/>
          <w:szCs w:val="24"/>
        </w:rPr>
        <w:t>,</w:t>
      </w:r>
      <w:r w:rsidR="00C50E44" w:rsidRPr="00C50E44">
        <w:rPr>
          <w:rFonts w:cs="Times New Roman"/>
          <w:szCs w:val="24"/>
        </w:rPr>
        <w:t xml:space="preserve"> portátil,</w:t>
      </w:r>
      <w:r w:rsidR="00C53B3B">
        <w:rPr>
          <w:rFonts w:cs="Times New Roman"/>
          <w:szCs w:val="24"/>
        </w:rPr>
        <w:t xml:space="preserve"> o sobre cualquier sistema operativo, como es el caso de </w:t>
      </w:r>
      <w:r w:rsidR="00EF503C">
        <w:rPr>
          <w:rFonts w:cs="Times New Roman"/>
          <w:szCs w:val="24"/>
        </w:rPr>
        <w:t>las máquinas virtuales</w:t>
      </w:r>
      <w:r w:rsidR="00C53B3B">
        <w:rPr>
          <w:rFonts w:cs="Times New Roman"/>
          <w:szCs w:val="24"/>
        </w:rPr>
        <w:t xml:space="preserve"> </w:t>
      </w:r>
      <w:r w:rsidR="00EF503C">
        <w:rPr>
          <w:rFonts w:cs="Times New Roman"/>
          <w:szCs w:val="24"/>
        </w:rPr>
        <w:t>que los servicios de hosting o nube ofrecen.</w:t>
      </w:r>
    </w:p>
    <w:p w14:paraId="6E1B49E8" w14:textId="4271AB55" w:rsidR="000F30D6" w:rsidRPr="00104C87" w:rsidRDefault="001B2B15" w:rsidP="00216DEA">
      <w:pPr>
        <w:pStyle w:val="Prrafodelista"/>
        <w:numPr>
          <w:ilvl w:val="0"/>
          <w:numId w:val="20"/>
        </w:numPr>
        <w:rPr>
          <w:rFonts w:cs="Times New Roman"/>
          <w:b/>
          <w:szCs w:val="24"/>
        </w:rPr>
      </w:pPr>
      <w:r w:rsidRPr="00FA6E1D">
        <w:rPr>
          <w:rFonts w:cs="Times New Roman"/>
          <w:b/>
          <w:szCs w:val="24"/>
        </w:rPr>
        <w:t xml:space="preserve">MySQL funciona en </w:t>
      </w:r>
      <w:r w:rsidR="00FA6E1D" w:rsidRPr="00FA6E1D">
        <w:rPr>
          <w:rFonts w:cs="Times New Roman"/>
          <w:b/>
          <w:szCs w:val="24"/>
        </w:rPr>
        <w:t>sistemas cliente-servidor</w:t>
      </w:r>
      <w:r w:rsidR="00FA6E1D">
        <w:rPr>
          <w:rFonts w:cs="Times New Roman"/>
          <w:b/>
          <w:szCs w:val="24"/>
        </w:rPr>
        <w:softHyphen/>
        <w:t>:</w:t>
      </w:r>
      <w:r w:rsidR="00FA6E1D">
        <w:rPr>
          <w:rFonts w:cs="Times New Roman"/>
          <w:szCs w:val="24"/>
        </w:rPr>
        <w:t xml:space="preserve"> </w:t>
      </w:r>
      <w:r w:rsidR="00E008DC" w:rsidRPr="00E008DC">
        <w:rPr>
          <w:rFonts w:cs="Times New Roman"/>
          <w:szCs w:val="24"/>
        </w:rPr>
        <w:t xml:space="preserve">El Software de Base de Datos MySQL es un sistema cliente/servidor que consta de un servidor SQL multihilo que soporta diferentes back </w:t>
      </w:r>
      <w:proofErr w:type="spellStart"/>
      <w:r w:rsidR="00E008DC" w:rsidRPr="00E008DC">
        <w:rPr>
          <w:rFonts w:cs="Times New Roman"/>
          <w:szCs w:val="24"/>
        </w:rPr>
        <w:t>ends</w:t>
      </w:r>
      <w:proofErr w:type="spellEnd"/>
      <w:r w:rsidR="00E008DC" w:rsidRPr="00E008DC">
        <w:rPr>
          <w:rFonts w:cs="Times New Roman"/>
          <w:szCs w:val="24"/>
        </w:rPr>
        <w:t>, varios programas y bibliotecas para el cliente,</w:t>
      </w:r>
      <w:r w:rsidR="00E008DC">
        <w:rPr>
          <w:rFonts w:cs="Times New Roman"/>
          <w:szCs w:val="24"/>
        </w:rPr>
        <w:t xml:space="preserve"> como los drivers para distintos lenguajes de programación host,</w:t>
      </w:r>
      <w:r w:rsidR="00E008DC" w:rsidRPr="00E008DC">
        <w:rPr>
          <w:rFonts w:cs="Times New Roman"/>
          <w:szCs w:val="24"/>
        </w:rPr>
        <w:t xml:space="preserve"> herramientas administrativas y una amplia gama de interfaces de programación de aplicaciones (</w:t>
      </w:r>
      <w:proofErr w:type="spellStart"/>
      <w:r w:rsidR="00E008DC" w:rsidRPr="00E008DC">
        <w:rPr>
          <w:rFonts w:cs="Times New Roman"/>
          <w:szCs w:val="24"/>
        </w:rPr>
        <w:t>APIs</w:t>
      </w:r>
      <w:proofErr w:type="spellEnd"/>
      <w:r w:rsidR="00E008DC" w:rsidRPr="00E008DC">
        <w:rPr>
          <w:rFonts w:cs="Times New Roman"/>
          <w:szCs w:val="24"/>
        </w:rPr>
        <w:t>).</w:t>
      </w:r>
    </w:p>
    <w:p w14:paraId="32AFEF22" w14:textId="4EC30B82" w:rsidR="00104C87" w:rsidRPr="00F2165D" w:rsidRDefault="00AD352B" w:rsidP="00216DEA">
      <w:pPr>
        <w:pStyle w:val="Prrafodelista"/>
        <w:numPr>
          <w:ilvl w:val="0"/>
          <w:numId w:val="20"/>
        </w:numPr>
        <w:rPr>
          <w:rFonts w:cs="Times New Roman"/>
          <w:b/>
          <w:szCs w:val="24"/>
        </w:rPr>
      </w:pPr>
      <w:r>
        <w:rPr>
          <w:rFonts w:cs="Times New Roman"/>
          <w:b/>
          <w:szCs w:val="24"/>
        </w:rPr>
        <w:t xml:space="preserve">Disponibilidad de </w:t>
      </w:r>
      <w:r w:rsidR="00D3629B">
        <w:rPr>
          <w:rFonts w:cs="Times New Roman"/>
          <w:b/>
          <w:szCs w:val="24"/>
        </w:rPr>
        <w:t>software contribuido a MySQL:</w:t>
      </w:r>
      <w:r w:rsidR="00D3629B">
        <w:rPr>
          <w:rFonts w:cs="Times New Roman"/>
          <w:szCs w:val="24"/>
        </w:rPr>
        <w:t xml:space="preserve"> </w:t>
      </w:r>
      <w:r w:rsidR="00DF03F0" w:rsidRPr="00DF03F0">
        <w:rPr>
          <w:rFonts w:cs="Times New Roman"/>
          <w:szCs w:val="24"/>
        </w:rPr>
        <w:t xml:space="preserve">El Servidor MySQL tiene características desarrolladas en estrecha colaboración con </w:t>
      </w:r>
      <w:r w:rsidR="00D63169">
        <w:rPr>
          <w:rFonts w:cs="Times New Roman"/>
          <w:szCs w:val="24"/>
        </w:rPr>
        <w:t>la comunidad</w:t>
      </w:r>
      <w:r w:rsidR="00DF03F0" w:rsidRPr="00DF03F0">
        <w:rPr>
          <w:rFonts w:cs="Times New Roman"/>
          <w:szCs w:val="24"/>
        </w:rPr>
        <w:t xml:space="preserve">. </w:t>
      </w:r>
      <w:r w:rsidR="00D63169">
        <w:rPr>
          <w:rFonts w:cs="Times New Roman"/>
          <w:szCs w:val="24"/>
        </w:rPr>
        <w:t xml:space="preserve">Gran cantidad de aplicaciones y lenguajes de programación tienen soporte para MySQL. </w:t>
      </w:r>
      <w:r w:rsidR="00D63169">
        <w:rPr>
          <w:rFonts w:cs="Times New Roman"/>
          <w:szCs w:val="24"/>
        </w:rPr>
        <w:fldChar w:fldCharType="begin"/>
      </w:r>
      <w:r w:rsidR="00137183">
        <w:rPr>
          <w:rFonts w:cs="Times New Roman"/>
          <w:szCs w:val="24"/>
        </w:rPr>
        <w:instrText xml:space="preserve"> ADDIN ZOTERO_ITEM CSL_CITATION {"citationID":"EzytQ6aS","properties":{"formattedCitation":"[23]","plainCitation":"[23]","noteIndex":0},"citationItems":[{"id":42,"uris":["http://zotero.org/users/12776228/items/3GQ9WK5S"],"itemData":{"id":42,"type":"document","publisher":"Oracle Coorporation","title":"MySQL Documentation Library: What is MySQL?","URL":"https://docs.oracle.com/cd/E17952_01/mysql-8.0-en/what-is-mysql.html","author":[{"family":"Oracle Coorporation","given":""}],"issued":{"date-parts":[["2023",10,27]]}}}],"schema":"https://github.com/citation-style-language/schema/raw/master/csl-citation.json"} </w:instrText>
      </w:r>
      <w:r w:rsidR="00D63169">
        <w:rPr>
          <w:rFonts w:cs="Times New Roman"/>
          <w:szCs w:val="24"/>
        </w:rPr>
        <w:fldChar w:fldCharType="separate"/>
      </w:r>
      <w:r w:rsidR="00137183" w:rsidRPr="00137183">
        <w:rPr>
          <w:rFonts w:cs="Times New Roman"/>
        </w:rPr>
        <w:t>[23]</w:t>
      </w:r>
      <w:r w:rsidR="00D63169">
        <w:rPr>
          <w:rFonts w:cs="Times New Roman"/>
          <w:szCs w:val="24"/>
        </w:rPr>
        <w:fldChar w:fldCharType="end"/>
      </w:r>
    </w:p>
    <w:p w14:paraId="49AE6723" w14:textId="77777777" w:rsidR="00F2165D" w:rsidRPr="00F2165D" w:rsidRDefault="00F2165D" w:rsidP="00F2165D">
      <w:pPr>
        <w:rPr>
          <w:rFonts w:cs="Times New Roman"/>
          <w:b/>
          <w:bCs/>
          <w:szCs w:val="24"/>
        </w:rPr>
      </w:pPr>
    </w:p>
    <w:p w14:paraId="3E32BF2A" w14:textId="64E81B10" w:rsidR="007E74E2" w:rsidRPr="000612CD" w:rsidRDefault="007E74E2" w:rsidP="007E74E2">
      <w:pPr>
        <w:pStyle w:val="Ttulo2"/>
        <w:rPr>
          <w:rFonts w:ascii="Times New Roman" w:hAnsi="Times New Roman" w:cs="Times New Roman"/>
          <w:b/>
          <w:bCs/>
        </w:rPr>
      </w:pPr>
      <w:bookmarkStart w:id="386" w:name="_Toc148894740"/>
      <w:bookmarkStart w:id="387" w:name="_Toc148981431"/>
      <w:bookmarkStart w:id="388" w:name="_Toc148993451"/>
      <w:bookmarkStart w:id="389" w:name="_Toc149501247"/>
      <w:bookmarkStart w:id="390" w:name="_Toc149576116"/>
      <w:bookmarkStart w:id="391" w:name="_Toc150181528"/>
      <w:bookmarkStart w:id="392" w:name="_Toc150390667"/>
      <w:bookmarkStart w:id="393" w:name="_Toc150418251"/>
      <w:bookmarkStart w:id="394" w:name="_Toc151981474"/>
      <w:bookmarkStart w:id="395" w:name="_Toc151935522"/>
      <w:r w:rsidRPr="000612CD">
        <w:rPr>
          <w:rFonts w:ascii="Times New Roman" w:hAnsi="Times New Roman" w:cs="Times New Roman"/>
          <w:b/>
          <w:bCs/>
        </w:rPr>
        <w:t>3.</w:t>
      </w:r>
      <w:r w:rsidR="001577F9">
        <w:rPr>
          <w:rFonts w:ascii="Times New Roman" w:hAnsi="Times New Roman" w:cs="Times New Roman"/>
          <w:b/>
          <w:bCs/>
        </w:rPr>
        <w:t>10</w:t>
      </w:r>
      <w:r w:rsidRPr="000612CD">
        <w:rPr>
          <w:rFonts w:ascii="Times New Roman" w:hAnsi="Times New Roman" w:cs="Times New Roman"/>
          <w:b/>
          <w:bCs/>
        </w:rPr>
        <w:t xml:space="preserve"> </w:t>
      </w:r>
      <w:bookmarkEnd w:id="386"/>
      <w:bookmarkEnd w:id="387"/>
      <w:bookmarkEnd w:id="388"/>
      <w:bookmarkEnd w:id="389"/>
      <w:bookmarkEnd w:id="390"/>
      <w:bookmarkEnd w:id="391"/>
      <w:r w:rsidR="00CE5251">
        <w:rPr>
          <w:rFonts w:ascii="Times New Roman" w:hAnsi="Times New Roman" w:cs="Times New Roman"/>
          <w:b/>
          <w:bCs/>
        </w:rPr>
        <w:t>Minería de datos y</w:t>
      </w:r>
      <w:r w:rsidR="00191682">
        <w:rPr>
          <w:rFonts w:ascii="Times New Roman" w:hAnsi="Times New Roman" w:cs="Times New Roman"/>
          <w:b/>
          <w:bCs/>
        </w:rPr>
        <w:t xml:space="preserve"> </w:t>
      </w:r>
      <w:r w:rsidR="004B49E1">
        <w:rPr>
          <w:rFonts w:ascii="Times New Roman" w:hAnsi="Times New Roman" w:cs="Times New Roman"/>
          <w:b/>
          <w:bCs/>
        </w:rPr>
        <w:t>proceso de descubrimiento de conocimiento en bases de datos</w:t>
      </w:r>
      <w:r w:rsidR="00CE5251">
        <w:rPr>
          <w:rFonts w:ascii="Times New Roman" w:hAnsi="Times New Roman" w:cs="Times New Roman"/>
          <w:b/>
          <w:bCs/>
        </w:rPr>
        <w:t xml:space="preserve"> </w:t>
      </w:r>
      <w:r w:rsidR="004B49E1">
        <w:rPr>
          <w:rFonts w:ascii="Times New Roman" w:hAnsi="Times New Roman" w:cs="Times New Roman"/>
          <w:b/>
          <w:bCs/>
        </w:rPr>
        <w:t>(</w:t>
      </w:r>
      <w:r w:rsidR="00CE5251">
        <w:rPr>
          <w:rFonts w:ascii="Times New Roman" w:hAnsi="Times New Roman" w:cs="Times New Roman"/>
          <w:b/>
          <w:bCs/>
        </w:rPr>
        <w:t>KDD</w:t>
      </w:r>
      <w:r w:rsidR="004B49E1">
        <w:rPr>
          <w:rFonts w:ascii="Times New Roman" w:hAnsi="Times New Roman" w:cs="Times New Roman"/>
          <w:b/>
          <w:bCs/>
        </w:rPr>
        <w:t>)</w:t>
      </w:r>
      <w:bookmarkEnd w:id="392"/>
      <w:bookmarkEnd w:id="393"/>
      <w:bookmarkEnd w:id="394"/>
      <w:bookmarkEnd w:id="395"/>
    </w:p>
    <w:p w14:paraId="35732DC2" w14:textId="34866CC3" w:rsidR="00B52F27" w:rsidRDefault="00A20B66" w:rsidP="0047532F">
      <w:pPr>
        <w:rPr>
          <w:rFonts w:cs="Times New Roman"/>
          <w:szCs w:val="24"/>
        </w:rPr>
      </w:pPr>
      <w:r>
        <w:rPr>
          <w:rFonts w:cs="Times New Roman"/>
          <w:szCs w:val="24"/>
        </w:rPr>
        <w:t>Dentro de la ciencia de datos existen varios conceptos</w:t>
      </w:r>
      <w:r w:rsidR="00167888">
        <w:rPr>
          <w:rFonts w:cs="Times New Roman"/>
          <w:szCs w:val="24"/>
        </w:rPr>
        <w:t xml:space="preserve"> que </w:t>
      </w:r>
      <w:r w:rsidR="00A6283A">
        <w:rPr>
          <w:rFonts w:cs="Times New Roman"/>
          <w:szCs w:val="24"/>
        </w:rPr>
        <w:t xml:space="preserve">suelen ser utilizados por la comunidad </w:t>
      </w:r>
      <w:r w:rsidR="00167888">
        <w:rPr>
          <w:rFonts w:cs="Times New Roman"/>
          <w:szCs w:val="24"/>
        </w:rPr>
        <w:t xml:space="preserve">de manera intercambiable, si </w:t>
      </w:r>
      <w:r w:rsidR="00853247">
        <w:rPr>
          <w:rFonts w:cs="Times New Roman"/>
          <w:szCs w:val="24"/>
        </w:rPr>
        <w:t>bien estos pueden estar estrechamente</w:t>
      </w:r>
      <w:r>
        <w:rPr>
          <w:rFonts w:cs="Times New Roman"/>
          <w:szCs w:val="24"/>
        </w:rPr>
        <w:t xml:space="preserve"> relacionados</w:t>
      </w:r>
      <w:r w:rsidR="00853247">
        <w:rPr>
          <w:rFonts w:cs="Times New Roman"/>
          <w:szCs w:val="24"/>
        </w:rPr>
        <w:t xml:space="preserve">, </w:t>
      </w:r>
      <w:r w:rsidR="00CC053D">
        <w:rPr>
          <w:rFonts w:cs="Times New Roman"/>
          <w:szCs w:val="24"/>
        </w:rPr>
        <w:t xml:space="preserve">la realidad es que existen claras diferencias entre ambos, como es el caso de los conceptos “data </w:t>
      </w:r>
      <w:proofErr w:type="spellStart"/>
      <w:r w:rsidR="00CC053D">
        <w:rPr>
          <w:rFonts w:cs="Times New Roman"/>
          <w:szCs w:val="24"/>
        </w:rPr>
        <w:t>mining</w:t>
      </w:r>
      <w:proofErr w:type="spellEnd"/>
      <w:r w:rsidR="00CC053D">
        <w:rPr>
          <w:rFonts w:cs="Times New Roman"/>
          <w:szCs w:val="24"/>
        </w:rPr>
        <w:t>” y “proceso de descubrimiento de conocimiento en bases de datos (KDD)”</w:t>
      </w:r>
      <w:r w:rsidR="00CB3E70">
        <w:rPr>
          <w:rFonts w:cs="Times New Roman"/>
          <w:szCs w:val="24"/>
        </w:rPr>
        <w:t>.</w:t>
      </w:r>
      <w:r w:rsidR="00B52F27">
        <w:rPr>
          <w:rFonts w:cs="Times New Roman"/>
          <w:szCs w:val="24"/>
        </w:rPr>
        <w:t xml:space="preserve"> El termino KDD </w:t>
      </w:r>
      <w:r w:rsidR="00346F90">
        <w:rPr>
          <w:rFonts w:cs="Times New Roman"/>
          <w:szCs w:val="24"/>
        </w:rPr>
        <w:t>se utiliza para referirse a un proceso que consta de una serie de fases</w:t>
      </w:r>
      <w:r w:rsidR="00274AD8">
        <w:rPr>
          <w:rFonts w:cs="Times New Roman"/>
          <w:szCs w:val="24"/>
        </w:rPr>
        <w:t>, donde la minería de datos es solo</w:t>
      </w:r>
      <w:r w:rsidR="00346F90">
        <w:rPr>
          <w:rFonts w:cs="Times New Roman"/>
          <w:szCs w:val="24"/>
        </w:rPr>
        <w:t xml:space="preserve"> </w:t>
      </w:r>
      <w:r w:rsidR="00AB0AA4">
        <w:rPr>
          <w:rFonts w:cs="Times New Roman"/>
          <w:szCs w:val="24"/>
        </w:rPr>
        <w:t>una de esas fases.</w:t>
      </w:r>
    </w:p>
    <w:p w14:paraId="1A1089D0" w14:textId="5C4CDB8A" w:rsidR="00AB0AA4" w:rsidRDefault="000F343F" w:rsidP="0047532F">
      <w:pPr>
        <w:rPr>
          <w:rFonts w:cs="Times New Roman"/>
          <w:szCs w:val="24"/>
        </w:rPr>
      </w:pPr>
      <w:r>
        <w:rPr>
          <w:rFonts w:cs="Times New Roman"/>
          <w:szCs w:val="24"/>
        </w:rPr>
        <w:t>Específicamente</w:t>
      </w:r>
      <w:r w:rsidR="00B65C44">
        <w:rPr>
          <w:rFonts w:cs="Times New Roman"/>
          <w:szCs w:val="24"/>
        </w:rPr>
        <w:t>,</w:t>
      </w:r>
      <w:r>
        <w:rPr>
          <w:rFonts w:cs="Times New Roman"/>
          <w:szCs w:val="24"/>
        </w:rPr>
        <w:t xml:space="preserve"> el KDD</w:t>
      </w:r>
      <w:r w:rsidR="00EE5AB6">
        <w:rPr>
          <w:rFonts w:cs="Times New Roman"/>
          <w:szCs w:val="24"/>
        </w:rPr>
        <w:t xml:space="preserve"> es el proceso no trivial de identificar patrones </w:t>
      </w:r>
      <w:r w:rsidR="0021490D">
        <w:rPr>
          <w:rFonts w:cs="Times New Roman"/>
          <w:szCs w:val="24"/>
        </w:rPr>
        <w:t>válidos</w:t>
      </w:r>
      <w:r w:rsidR="00EE5AB6">
        <w:rPr>
          <w:rFonts w:cs="Times New Roman"/>
          <w:szCs w:val="24"/>
        </w:rPr>
        <w:t xml:space="preserve">, novedosos, </w:t>
      </w:r>
      <w:r w:rsidR="00E97507">
        <w:rPr>
          <w:rFonts w:cs="Times New Roman"/>
          <w:szCs w:val="24"/>
        </w:rPr>
        <w:t>potencialmente útiles y</w:t>
      </w:r>
      <w:r w:rsidR="0021490D">
        <w:rPr>
          <w:rFonts w:cs="Times New Roman"/>
          <w:szCs w:val="24"/>
        </w:rPr>
        <w:t xml:space="preserve"> ultimadamente comprensibles a partir de los datos.</w:t>
      </w:r>
      <w:r w:rsidR="00DD544A">
        <w:rPr>
          <w:rFonts w:cs="Times New Roman"/>
          <w:szCs w:val="24"/>
        </w:rPr>
        <w:t xml:space="preserve"> </w:t>
      </w:r>
      <w:r w:rsidR="002309ED">
        <w:rPr>
          <w:rFonts w:cs="Times New Roman"/>
          <w:szCs w:val="24"/>
        </w:rPr>
        <w:t>Partiendo</w:t>
      </w:r>
      <w:r w:rsidR="00DD544A">
        <w:rPr>
          <w:rFonts w:cs="Times New Roman"/>
          <w:szCs w:val="24"/>
        </w:rPr>
        <w:t xml:space="preserve"> de esta definición</w:t>
      </w:r>
      <w:r w:rsidR="003F7415">
        <w:rPr>
          <w:rFonts w:cs="Times New Roman"/>
          <w:szCs w:val="24"/>
        </w:rPr>
        <w:t>,</w:t>
      </w:r>
      <w:r w:rsidR="00DD544A">
        <w:rPr>
          <w:rFonts w:cs="Times New Roman"/>
          <w:szCs w:val="24"/>
        </w:rPr>
        <w:t xml:space="preserve"> podemos destacar </w:t>
      </w:r>
      <w:r w:rsidR="0096085F">
        <w:rPr>
          <w:rFonts w:cs="Times New Roman"/>
          <w:szCs w:val="24"/>
        </w:rPr>
        <w:t>las propiedades del conocimiento extraído:</w:t>
      </w:r>
    </w:p>
    <w:p w14:paraId="550CCA9A" w14:textId="3903A8CC" w:rsidR="00A3706E" w:rsidRDefault="00B8125C" w:rsidP="00216DEA">
      <w:pPr>
        <w:pStyle w:val="Prrafodelista"/>
        <w:numPr>
          <w:ilvl w:val="0"/>
          <w:numId w:val="22"/>
        </w:numPr>
        <w:rPr>
          <w:rFonts w:cs="Times New Roman"/>
          <w:szCs w:val="24"/>
        </w:rPr>
      </w:pPr>
      <w:r>
        <w:rPr>
          <w:rFonts w:cs="Times New Roman"/>
          <w:b/>
          <w:bCs/>
          <w:szCs w:val="24"/>
        </w:rPr>
        <w:t xml:space="preserve">Válido: </w:t>
      </w:r>
      <w:r>
        <w:rPr>
          <w:rFonts w:cs="Times New Roman"/>
          <w:szCs w:val="24"/>
        </w:rPr>
        <w:t xml:space="preserve">Se refiere a que los patrones y modelos obtenidos </w:t>
      </w:r>
      <w:r w:rsidR="007F739D">
        <w:rPr>
          <w:rFonts w:cs="Times New Roman"/>
          <w:szCs w:val="24"/>
        </w:rPr>
        <w:t xml:space="preserve">deben </w:t>
      </w:r>
      <w:r w:rsidR="00A32D56">
        <w:rPr>
          <w:rFonts w:cs="Times New Roman"/>
          <w:szCs w:val="24"/>
        </w:rPr>
        <w:t>tener cierto grado de certidumbre al</w:t>
      </w:r>
      <w:r w:rsidR="007F739D">
        <w:rPr>
          <w:rFonts w:cs="Times New Roman"/>
          <w:szCs w:val="24"/>
        </w:rPr>
        <w:t xml:space="preserve"> </w:t>
      </w:r>
      <w:r w:rsidR="00747158">
        <w:rPr>
          <w:rFonts w:cs="Times New Roman"/>
          <w:szCs w:val="24"/>
        </w:rPr>
        <w:t xml:space="preserve">utilizarse con nuevos datos y no solo con </w:t>
      </w:r>
      <w:r w:rsidR="00F455EB">
        <w:rPr>
          <w:rFonts w:cs="Times New Roman"/>
          <w:szCs w:val="24"/>
        </w:rPr>
        <w:t xml:space="preserve">los datos </w:t>
      </w:r>
      <w:r w:rsidR="002650D3">
        <w:rPr>
          <w:rFonts w:cs="Times New Roman"/>
          <w:szCs w:val="24"/>
        </w:rPr>
        <w:t>que fueron usados para su obtención.</w:t>
      </w:r>
    </w:p>
    <w:p w14:paraId="61AD60A3" w14:textId="378AAA65" w:rsidR="00D7661A" w:rsidRDefault="002650D3" w:rsidP="00216DEA">
      <w:pPr>
        <w:pStyle w:val="Prrafodelista"/>
        <w:numPr>
          <w:ilvl w:val="0"/>
          <w:numId w:val="22"/>
        </w:numPr>
        <w:rPr>
          <w:rFonts w:cs="Times New Roman"/>
          <w:szCs w:val="24"/>
        </w:rPr>
      </w:pPr>
      <w:r>
        <w:rPr>
          <w:rFonts w:cs="Times New Roman"/>
          <w:b/>
          <w:bCs/>
          <w:szCs w:val="24"/>
        </w:rPr>
        <w:t>Novedoso:</w:t>
      </w:r>
      <w:r>
        <w:rPr>
          <w:rFonts w:cs="Times New Roman"/>
          <w:szCs w:val="24"/>
        </w:rPr>
        <w:t xml:space="preserve"> </w:t>
      </w:r>
      <w:r w:rsidR="00ED158F">
        <w:rPr>
          <w:rFonts w:cs="Times New Roman"/>
          <w:szCs w:val="24"/>
        </w:rPr>
        <w:t>Se debe obtener i</w:t>
      </w:r>
      <w:r w:rsidR="007B72BB">
        <w:rPr>
          <w:rFonts w:cs="Times New Roman"/>
          <w:szCs w:val="24"/>
        </w:rPr>
        <w:t xml:space="preserve">nformación </w:t>
      </w:r>
      <w:r w:rsidR="00682A73">
        <w:rPr>
          <w:rFonts w:cs="Times New Roman"/>
          <w:szCs w:val="24"/>
        </w:rPr>
        <w:t>desconocida para el sistema y preferentemente para los usuarios de este.</w:t>
      </w:r>
    </w:p>
    <w:p w14:paraId="6C0BB1B7" w14:textId="2F5760FF" w:rsidR="001F06FD" w:rsidRDefault="00D7661A" w:rsidP="00216DEA">
      <w:pPr>
        <w:pStyle w:val="Prrafodelista"/>
        <w:numPr>
          <w:ilvl w:val="0"/>
          <w:numId w:val="22"/>
        </w:numPr>
        <w:rPr>
          <w:rFonts w:cs="Times New Roman"/>
          <w:szCs w:val="24"/>
        </w:rPr>
      </w:pPr>
      <w:r>
        <w:rPr>
          <w:rFonts w:cs="Times New Roman"/>
          <w:b/>
          <w:bCs/>
          <w:szCs w:val="24"/>
        </w:rPr>
        <w:t>Potencialmente útil:</w:t>
      </w:r>
      <w:r>
        <w:rPr>
          <w:rFonts w:cs="Times New Roman"/>
          <w:szCs w:val="24"/>
        </w:rPr>
        <w:t xml:space="preserve"> </w:t>
      </w:r>
      <w:r w:rsidR="00EA33F7">
        <w:rPr>
          <w:rFonts w:cs="Times New Roman"/>
          <w:szCs w:val="24"/>
        </w:rPr>
        <w:t xml:space="preserve">La </w:t>
      </w:r>
      <w:r w:rsidR="009C186F">
        <w:rPr>
          <w:rFonts w:cs="Times New Roman"/>
          <w:szCs w:val="24"/>
        </w:rPr>
        <w:t xml:space="preserve">información obtenida </w:t>
      </w:r>
      <w:r w:rsidR="00AE444A">
        <w:rPr>
          <w:rFonts w:cs="Times New Roman"/>
          <w:szCs w:val="24"/>
        </w:rPr>
        <w:t xml:space="preserve">debe conducir a acciones que reporten beneficios a </w:t>
      </w:r>
      <w:r w:rsidR="001F06FD">
        <w:rPr>
          <w:rFonts w:cs="Times New Roman"/>
          <w:szCs w:val="24"/>
        </w:rPr>
        <w:t>los usuarios del sistema.</w:t>
      </w:r>
    </w:p>
    <w:p w14:paraId="5C1965ED" w14:textId="00341E94" w:rsidR="000656A0" w:rsidRPr="000656A0" w:rsidRDefault="000656A0" w:rsidP="00216DEA">
      <w:pPr>
        <w:pStyle w:val="Prrafodelista"/>
        <w:numPr>
          <w:ilvl w:val="0"/>
          <w:numId w:val="22"/>
        </w:numPr>
        <w:rPr>
          <w:rFonts w:cs="Times New Roman"/>
          <w:szCs w:val="24"/>
        </w:rPr>
      </w:pPr>
      <w:r>
        <w:rPr>
          <w:rFonts w:cs="Times New Roman"/>
          <w:b/>
          <w:bCs/>
          <w:szCs w:val="24"/>
        </w:rPr>
        <w:t>Comprensibilidad:</w:t>
      </w:r>
      <w:r>
        <w:rPr>
          <w:rFonts w:cs="Times New Roman"/>
          <w:szCs w:val="24"/>
        </w:rPr>
        <w:t xml:space="preserve"> </w:t>
      </w:r>
      <w:r w:rsidR="003F472A">
        <w:rPr>
          <w:rFonts w:cs="Times New Roman"/>
          <w:szCs w:val="24"/>
        </w:rPr>
        <w:t xml:space="preserve">Si la información extraída es incomprensible, se dificulta </w:t>
      </w:r>
      <w:r w:rsidR="00EB34CA">
        <w:rPr>
          <w:rFonts w:cs="Times New Roman"/>
          <w:szCs w:val="24"/>
        </w:rPr>
        <w:t xml:space="preserve">su interpretación, revisión y validación, </w:t>
      </w:r>
      <w:r w:rsidR="007136E0">
        <w:rPr>
          <w:rFonts w:cs="Times New Roman"/>
          <w:szCs w:val="24"/>
        </w:rPr>
        <w:t>por lo cual</w:t>
      </w:r>
      <w:r w:rsidR="006E5DD3">
        <w:rPr>
          <w:rFonts w:cs="Times New Roman"/>
          <w:szCs w:val="24"/>
        </w:rPr>
        <w:t xml:space="preserve"> esta </w:t>
      </w:r>
      <w:r w:rsidR="005940E6">
        <w:rPr>
          <w:rFonts w:cs="Times New Roman"/>
          <w:szCs w:val="24"/>
        </w:rPr>
        <w:t>información no proporciona conocimiento desde el punto de vista de</w:t>
      </w:r>
      <w:r w:rsidR="006E5DD3">
        <w:rPr>
          <w:rFonts w:cs="Times New Roman"/>
          <w:szCs w:val="24"/>
        </w:rPr>
        <w:t xml:space="preserve"> </w:t>
      </w:r>
      <w:r w:rsidR="003161CC">
        <w:rPr>
          <w:rFonts w:cs="Times New Roman"/>
          <w:szCs w:val="24"/>
        </w:rPr>
        <w:t>su utilidad.</w:t>
      </w:r>
    </w:p>
    <w:p w14:paraId="6E8EF01E" w14:textId="191D5C57" w:rsidR="00F23775" w:rsidRDefault="002000AF" w:rsidP="0047532F">
      <w:pPr>
        <w:rPr>
          <w:rFonts w:cs="Times New Roman"/>
          <w:szCs w:val="24"/>
        </w:rPr>
      </w:pPr>
      <w:r>
        <w:rPr>
          <w:rFonts w:cs="Times New Roman"/>
          <w:szCs w:val="24"/>
        </w:rPr>
        <w:t xml:space="preserve">De lo anterior, se puede deducir que el KDD es un proceso complejo </w:t>
      </w:r>
      <w:r w:rsidR="00607FE0">
        <w:rPr>
          <w:rFonts w:cs="Times New Roman"/>
          <w:szCs w:val="24"/>
        </w:rPr>
        <w:t xml:space="preserve">que no solo incluye </w:t>
      </w:r>
      <w:r w:rsidR="00C72639">
        <w:rPr>
          <w:rFonts w:cs="Times New Roman"/>
          <w:szCs w:val="24"/>
        </w:rPr>
        <w:t xml:space="preserve">la obtención de modelos y patrones, sino también </w:t>
      </w:r>
      <w:r w:rsidR="000B4214">
        <w:rPr>
          <w:rFonts w:cs="Times New Roman"/>
          <w:szCs w:val="24"/>
        </w:rPr>
        <w:t xml:space="preserve">la evaluación, interpretación e incluso visualización de </w:t>
      </w:r>
      <w:r w:rsidR="00B021FF">
        <w:rPr>
          <w:rFonts w:cs="Times New Roman"/>
          <w:szCs w:val="24"/>
        </w:rPr>
        <w:t>estos. La siguiente figura ilustra de manera general el proceso de KDD.</w:t>
      </w:r>
      <w:r w:rsidR="00F23775">
        <w:rPr>
          <w:rFonts w:cs="Times New Roman"/>
          <w:szCs w:val="24"/>
        </w:rPr>
        <w:t xml:space="preserve"> </w:t>
      </w:r>
      <w:r w:rsidR="00F23775">
        <w:rPr>
          <w:rFonts w:cs="Times New Roman"/>
          <w:szCs w:val="24"/>
        </w:rPr>
        <w:fldChar w:fldCharType="begin"/>
      </w:r>
      <w:r w:rsidR="00137183">
        <w:rPr>
          <w:rFonts w:cs="Times New Roman"/>
          <w:szCs w:val="24"/>
        </w:rPr>
        <w:instrText xml:space="preserve"> ADDIN ZOTERO_ITEM CSL_CITATION {"citationID":"sflRyebD","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F23775">
        <w:rPr>
          <w:rFonts w:cs="Times New Roman"/>
          <w:szCs w:val="24"/>
        </w:rPr>
        <w:fldChar w:fldCharType="separate"/>
      </w:r>
      <w:r w:rsidR="00137183" w:rsidRPr="00137183">
        <w:rPr>
          <w:rFonts w:cs="Times New Roman"/>
        </w:rPr>
        <w:t>[24]</w:t>
      </w:r>
      <w:r w:rsidR="00F23775">
        <w:rPr>
          <w:rFonts w:cs="Times New Roman"/>
          <w:szCs w:val="24"/>
        </w:rPr>
        <w:fldChar w:fldCharType="end"/>
      </w:r>
    </w:p>
    <w:p w14:paraId="39778EAD" w14:textId="3DC94CAA" w:rsidR="002000AF" w:rsidRDefault="00F23775" w:rsidP="0047532F">
      <w:pPr>
        <w:rPr>
          <w:rFonts w:cs="Times New Roman"/>
          <w:szCs w:val="24"/>
        </w:rPr>
      </w:pPr>
      <w:r>
        <w:rPr>
          <w:rFonts w:cs="Times New Roman"/>
          <w:noProof/>
          <w:szCs w:val="24"/>
        </w:rPr>
        <w:lastRenderedPageBreak/>
        <w:drawing>
          <wp:inline distT="0" distB="0" distL="0" distR="0" wp14:anchorId="02702908" wp14:editId="30EE3739">
            <wp:extent cx="5966533" cy="1072055"/>
            <wp:effectExtent l="0" t="0" r="0" b="0"/>
            <wp:docPr id="1503532196" name="Imagen 1503532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39488" b="37262"/>
                    <a:stretch/>
                  </pic:blipFill>
                  <pic:spPr bwMode="auto">
                    <a:xfrm>
                      <a:off x="0" y="0"/>
                      <a:ext cx="5967095" cy="1072156"/>
                    </a:xfrm>
                    <a:prstGeom prst="rect">
                      <a:avLst/>
                    </a:prstGeom>
                    <a:noFill/>
                    <a:ln>
                      <a:noFill/>
                    </a:ln>
                    <a:extLst>
                      <a:ext uri="{53640926-AAD7-44D8-BBD7-CCE9431645EC}">
                        <a14:shadowObscured xmlns:a14="http://schemas.microsoft.com/office/drawing/2010/main"/>
                      </a:ext>
                    </a:extLst>
                  </pic:spPr>
                </pic:pic>
              </a:graphicData>
            </a:graphic>
          </wp:inline>
        </w:drawing>
      </w:r>
    </w:p>
    <w:p w14:paraId="23CEBCCD" w14:textId="77777777" w:rsidR="003C68B8" w:rsidRDefault="003C68B8" w:rsidP="00111E33">
      <w:pPr>
        <w:pStyle w:val="indicefiguras"/>
      </w:pPr>
      <w:bookmarkStart w:id="396" w:name="_Toc151934662"/>
      <w:bookmarkStart w:id="397" w:name="_Toc151981158"/>
      <w:bookmarkEnd w:id="396"/>
      <w:bookmarkEnd w:id="397"/>
    </w:p>
    <w:p w14:paraId="3F8C3AFA" w14:textId="750A8AA9" w:rsidR="00F23775" w:rsidRDefault="0028342C" w:rsidP="0028342C">
      <w:pPr>
        <w:pStyle w:val="Ttulo3"/>
        <w:rPr>
          <w:rFonts w:cs="Times New Roman"/>
          <w:b/>
          <w:bCs/>
        </w:rPr>
      </w:pPr>
      <w:bookmarkStart w:id="398" w:name="_Toc150390668"/>
      <w:bookmarkStart w:id="399" w:name="_Toc150418252"/>
      <w:bookmarkStart w:id="400" w:name="_Toc151981475"/>
      <w:bookmarkStart w:id="401" w:name="_Toc151935523"/>
      <w:r w:rsidRPr="000612CD">
        <w:rPr>
          <w:rFonts w:cs="Times New Roman"/>
          <w:b/>
          <w:bCs/>
        </w:rPr>
        <w:t>3.</w:t>
      </w:r>
      <w:r>
        <w:rPr>
          <w:rFonts w:cs="Times New Roman"/>
          <w:b/>
          <w:bCs/>
        </w:rPr>
        <w:t>10</w:t>
      </w:r>
      <w:r w:rsidRPr="000612CD">
        <w:rPr>
          <w:rFonts w:cs="Times New Roman"/>
          <w:b/>
          <w:bCs/>
        </w:rPr>
        <w:t xml:space="preserve">.1 </w:t>
      </w:r>
      <w:r w:rsidR="00614B8F">
        <w:rPr>
          <w:rFonts w:cs="Times New Roman"/>
          <w:b/>
          <w:bCs/>
        </w:rPr>
        <w:t>L</w:t>
      </w:r>
      <w:r>
        <w:rPr>
          <w:rFonts w:cs="Times New Roman"/>
          <w:b/>
          <w:bCs/>
        </w:rPr>
        <w:t xml:space="preserve">a minería de datos </w:t>
      </w:r>
      <w:r w:rsidR="00614B8F">
        <w:rPr>
          <w:rFonts w:cs="Times New Roman"/>
          <w:b/>
          <w:bCs/>
        </w:rPr>
        <w:t>y</w:t>
      </w:r>
      <w:r>
        <w:rPr>
          <w:rFonts w:cs="Times New Roman"/>
          <w:b/>
          <w:bCs/>
        </w:rPr>
        <w:t xml:space="preserve"> otras disciplinas</w:t>
      </w:r>
      <w:bookmarkEnd w:id="398"/>
      <w:bookmarkEnd w:id="399"/>
      <w:bookmarkEnd w:id="400"/>
      <w:bookmarkEnd w:id="401"/>
    </w:p>
    <w:p w14:paraId="31A1FF64" w14:textId="3C5681B9" w:rsidR="0028342C" w:rsidRDefault="00952A86" w:rsidP="001D3FD8">
      <w:pPr>
        <w:rPr>
          <w:rFonts w:cs="Times New Roman"/>
          <w:szCs w:val="24"/>
        </w:rPr>
      </w:pPr>
      <w:r>
        <w:rPr>
          <w:rFonts w:cs="Times New Roman"/>
          <w:szCs w:val="24"/>
        </w:rPr>
        <w:t>El campo de la minería de datos es multidisciplinar</w:t>
      </w:r>
      <w:r w:rsidR="00D62150">
        <w:rPr>
          <w:rFonts w:cs="Times New Roman"/>
          <w:szCs w:val="24"/>
        </w:rPr>
        <w:t xml:space="preserve"> y</w:t>
      </w:r>
      <w:r>
        <w:rPr>
          <w:rFonts w:cs="Times New Roman"/>
          <w:szCs w:val="24"/>
        </w:rPr>
        <w:t xml:space="preserve"> </w:t>
      </w:r>
      <w:r w:rsidR="00D62150">
        <w:rPr>
          <w:rFonts w:cs="Times New Roman"/>
          <w:szCs w:val="24"/>
        </w:rPr>
        <w:t xml:space="preserve">se ha desarrollado en paralelo </w:t>
      </w:r>
      <w:r w:rsidR="00F86EC2">
        <w:rPr>
          <w:rFonts w:cs="Times New Roman"/>
          <w:szCs w:val="24"/>
        </w:rPr>
        <w:t>o como extensión</w:t>
      </w:r>
      <w:r w:rsidR="00D62150">
        <w:rPr>
          <w:rFonts w:cs="Times New Roman"/>
          <w:szCs w:val="24"/>
        </w:rPr>
        <w:t xml:space="preserve"> con otras</w:t>
      </w:r>
      <w:r>
        <w:rPr>
          <w:rFonts w:cs="Times New Roman"/>
          <w:szCs w:val="24"/>
        </w:rPr>
        <w:t xml:space="preserve"> </w:t>
      </w:r>
      <w:r w:rsidR="00F559F7">
        <w:rPr>
          <w:rFonts w:cs="Times New Roman"/>
          <w:szCs w:val="24"/>
        </w:rPr>
        <w:t xml:space="preserve">tecnologías. </w:t>
      </w:r>
      <w:r w:rsidR="00365D63">
        <w:rPr>
          <w:rFonts w:cs="Times New Roman"/>
          <w:szCs w:val="24"/>
        </w:rPr>
        <w:t xml:space="preserve">La investigación y avances en la minería de datos </w:t>
      </w:r>
      <w:r w:rsidR="004F214B">
        <w:rPr>
          <w:rFonts w:cs="Times New Roman"/>
          <w:szCs w:val="24"/>
        </w:rPr>
        <w:t xml:space="preserve">se nutren de </w:t>
      </w:r>
      <w:r w:rsidR="001D3FD8">
        <w:rPr>
          <w:rFonts w:cs="Times New Roman"/>
          <w:szCs w:val="24"/>
        </w:rPr>
        <w:t>los avances en estas otras áreas.</w:t>
      </w:r>
      <w:r w:rsidR="00AF40BB">
        <w:rPr>
          <w:rFonts w:cs="Times New Roman"/>
          <w:szCs w:val="24"/>
        </w:rPr>
        <w:t xml:space="preserve"> Además</w:t>
      </w:r>
      <w:r w:rsidR="00FE6178">
        <w:rPr>
          <w:rFonts w:cs="Times New Roman"/>
          <w:szCs w:val="24"/>
        </w:rPr>
        <w:t>,</w:t>
      </w:r>
      <w:r w:rsidR="00AF40BB">
        <w:rPr>
          <w:rFonts w:cs="Times New Roman"/>
          <w:szCs w:val="24"/>
        </w:rPr>
        <w:t xml:space="preserve"> es pertinente hacer notar que </w:t>
      </w:r>
      <w:r w:rsidR="005004FA">
        <w:rPr>
          <w:rFonts w:cs="Times New Roman"/>
          <w:szCs w:val="24"/>
        </w:rPr>
        <w:t xml:space="preserve">el uso de </w:t>
      </w:r>
      <w:r w:rsidR="009F3FDC">
        <w:rPr>
          <w:rFonts w:cs="Times New Roman"/>
          <w:szCs w:val="24"/>
        </w:rPr>
        <w:t xml:space="preserve">la minería de datos </w:t>
      </w:r>
      <w:r w:rsidR="001577B2">
        <w:rPr>
          <w:rFonts w:cs="Times New Roman"/>
          <w:szCs w:val="24"/>
        </w:rPr>
        <w:t xml:space="preserve">o el proceso KDD </w:t>
      </w:r>
      <w:r w:rsidR="009F3FDC">
        <w:rPr>
          <w:rFonts w:cs="Times New Roman"/>
          <w:szCs w:val="24"/>
        </w:rPr>
        <w:t xml:space="preserve">en el sistema </w:t>
      </w:r>
      <w:r w:rsidR="00F1241F" w:rsidRPr="00B83653">
        <w:rPr>
          <w:rFonts w:eastAsia="Times New Roman" w:cs="Times New Roman"/>
          <w:szCs w:val="24"/>
        </w:rPr>
        <w:t>Kv-</w:t>
      </w:r>
      <w:proofErr w:type="spellStart"/>
      <w:r w:rsidR="00F1241F" w:rsidRPr="00B83653">
        <w:rPr>
          <w:rFonts w:eastAsia="Times New Roman" w:cs="Times New Roman"/>
          <w:szCs w:val="24"/>
        </w:rPr>
        <w:t>wims</w:t>
      </w:r>
      <w:proofErr w:type="spellEnd"/>
      <w:r w:rsidR="009F3FDC">
        <w:rPr>
          <w:rFonts w:cs="Times New Roman"/>
          <w:szCs w:val="24"/>
        </w:rPr>
        <w:t xml:space="preserve">, </w:t>
      </w:r>
      <w:r w:rsidR="00152971">
        <w:rPr>
          <w:rFonts w:cs="Times New Roman"/>
          <w:szCs w:val="24"/>
        </w:rPr>
        <w:t xml:space="preserve">se extiende </w:t>
      </w:r>
      <w:r w:rsidR="001577B2">
        <w:rPr>
          <w:rFonts w:cs="Times New Roman"/>
          <w:szCs w:val="24"/>
        </w:rPr>
        <w:t xml:space="preserve">a </w:t>
      </w:r>
      <w:r w:rsidR="002D0460">
        <w:rPr>
          <w:rFonts w:cs="Times New Roman"/>
          <w:szCs w:val="24"/>
        </w:rPr>
        <w:t>algunas de</w:t>
      </w:r>
      <w:r w:rsidR="001577B2">
        <w:rPr>
          <w:rFonts w:cs="Times New Roman"/>
          <w:szCs w:val="24"/>
        </w:rPr>
        <w:t xml:space="preserve"> estas otras </w:t>
      </w:r>
      <w:r w:rsidR="002D0460">
        <w:rPr>
          <w:rFonts w:cs="Times New Roman"/>
          <w:szCs w:val="24"/>
        </w:rPr>
        <w:t>disciplinas:</w:t>
      </w:r>
    </w:p>
    <w:p w14:paraId="561EAB05" w14:textId="0F52EA42" w:rsidR="00661D50" w:rsidRDefault="007427BB" w:rsidP="00216DEA">
      <w:pPr>
        <w:pStyle w:val="Prrafodelista"/>
        <w:numPr>
          <w:ilvl w:val="0"/>
          <w:numId w:val="23"/>
        </w:numPr>
        <w:rPr>
          <w:rFonts w:cs="Times New Roman"/>
          <w:szCs w:val="24"/>
        </w:rPr>
      </w:pPr>
      <w:r w:rsidRPr="007427BB">
        <w:rPr>
          <w:rFonts w:cs="Times New Roman"/>
          <w:b/>
          <w:bCs/>
          <w:szCs w:val="24"/>
        </w:rPr>
        <w:t>Bases</w:t>
      </w:r>
      <w:r w:rsidR="005379D1" w:rsidRPr="007427BB">
        <w:rPr>
          <w:rFonts w:cs="Times New Roman"/>
          <w:b/>
          <w:bCs/>
          <w:szCs w:val="24"/>
        </w:rPr>
        <w:t xml:space="preserve"> de datos:</w:t>
      </w:r>
      <w:r w:rsidR="005379D1" w:rsidRPr="007427BB">
        <w:rPr>
          <w:rFonts w:cs="Times New Roman"/>
          <w:szCs w:val="24"/>
        </w:rPr>
        <w:t xml:space="preserve"> conceptos como los almacenes de datos y el procesamiento analítico en línea (OLAP) tienen una gran relación con la minería de datos, aunque en este último caso no se trata de obtener informes avanzados a base de agregar los</w:t>
      </w:r>
      <w:r w:rsidR="00E42562" w:rsidRPr="007427BB">
        <w:rPr>
          <w:rFonts w:cs="Times New Roman"/>
          <w:szCs w:val="24"/>
        </w:rPr>
        <w:t xml:space="preserve"> </w:t>
      </w:r>
      <w:r w:rsidR="005379D1" w:rsidRPr="007427BB">
        <w:rPr>
          <w:rFonts w:cs="Times New Roman"/>
          <w:szCs w:val="24"/>
        </w:rPr>
        <w:t xml:space="preserve">datos de cierta manera compleja pero predefinida (como incluyen muchas herramientas de </w:t>
      </w:r>
      <w:r w:rsidR="00030CC9">
        <w:rPr>
          <w:rFonts w:cs="Times New Roman"/>
          <w:szCs w:val="24"/>
        </w:rPr>
        <w:t>inteligencia de negocios</w:t>
      </w:r>
      <w:r w:rsidR="005379D1" w:rsidRPr="007427BB">
        <w:rPr>
          <w:rFonts w:cs="Times New Roman"/>
          <w:szCs w:val="24"/>
        </w:rPr>
        <w:t>, presentes en sistemas de gestión de bases de datos</w:t>
      </w:r>
      <w:r w:rsidR="00E42562" w:rsidRPr="007427BB">
        <w:rPr>
          <w:rFonts w:cs="Times New Roman"/>
          <w:szCs w:val="24"/>
        </w:rPr>
        <w:t xml:space="preserve"> </w:t>
      </w:r>
      <w:r w:rsidR="005379D1" w:rsidRPr="007427BB">
        <w:rPr>
          <w:rFonts w:cs="Times New Roman"/>
          <w:szCs w:val="24"/>
        </w:rPr>
        <w:t>comerciales)</w:t>
      </w:r>
      <w:r>
        <w:rPr>
          <w:rFonts w:cs="Times New Roman"/>
          <w:szCs w:val="24"/>
        </w:rPr>
        <w:t>.</w:t>
      </w:r>
    </w:p>
    <w:p w14:paraId="3CBCF080" w14:textId="115AEBC8" w:rsidR="00807418" w:rsidRDefault="00B50F87" w:rsidP="00216DEA">
      <w:pPr>
        <w:pStyle w:val="Prrafodelista"/>
        <w:numPr>
          <w:ilvl w:val="0"/>
          <w:numId w:val="23"/>
        </w:numPr>
        <w:rPr>
          <w:rFonts w:cs="Times New Roman"/>
          <w:szCs w:val="24"/>
        </w:rPr>
      </w:pPr>
      <w:r>
        <w:rPr>
          <w:rFonts w:cs="Times New Roman"/>
          <w:b/>
          <w:bCs/>
          <w:szCs w:val="24"/>
        </w:rPr>
        <w:t>Estadística:</w:t>
      </w:r>
      <w:r w:rsidRPr="00B50F87">
        <w:rPr>
          <w:rFonts w:cs="Times New Roman"/>
          <w:szCs w:val="24"/>
        </w:rPr>
        <w:t xml:space="preserve"> esta disciplina ha proporcionado muchos de los conceptos, algoritmos y técnicas que se utilizan en minería de datos</w:t>
      </w:r>
      <w:r w:rsidR="002754AB">
        <w:rPr>
          <w:rFonts w:cs="Times New Roman"/>
          <w:szCs w:val="24"/>
        </w:rPr>
        <w:t xml:space="preserve">, incluso, algunos </w:t>
      </w:r>
      <w:r w:rsidR="00EA425D">
        <w:rPr>
          <w:rFonts w:cs="Times New Roman"/>
          <w:szCs w:val="24"/>
        </w:rPr>
        <w:t xml:space="preserve">paquetes de </w:t>
      </w:r>
      <w:r w:rsidR="00DB2583">
        <w:rPr>
          <w:rFonts w:cs="Times New Roman"/>
          <w:szCs w:val="24"/>
        </w:rPr>
        <w:t xml:space="preserve">análisis estadístico se comercializan como herramientas de </w:t>
      </w:r>
      <w:r w:rsidR="00BC78AA">
        <w:rPr>
          <w:rFonts w:cs="Times New Roman"/>
          <w:szCs w:val="24"/>
        </w:rPr>
        <w:t>minería</w:t>
      </w:r>
      <w:r w:rsidR="00DB2583">
        <w:rPr>
          <w:rFonts w:cs="Times New Roman"/>
          <w:szCs w:val="24"/>
        </w:rPr>
        <w:t xml:space="preserve"> de datos</w:t>
      </w:r>
      <w:r w:rsidR="00BC78AA">
        <w:rPr>
          <w:rFonts w:cs="Times New Roman"/>
          <w:szCs w:val="24"/>
        </w:rPr>
        <w:t>.</w:t>
      </w:r>
    </w:p>
    <w:p w14:paraId="7B32BE73" w14:textId="1485C784" w:rsidR="00BC78AA" w:rsidRDefault="005E2980" w:rsidP="00216DEA">
      <w:pPr>
        <w:pStyle w:val="Prrafodelista"/>
        <w:numPr>
          <w:ilvl w:val="0"/>
          <w:numId w:val="23"/>
        </w:numPr>
        <w:rPr>
          <w:rFonts w:cs="Times New Roman"/>
          <w:szCs w:val="24"/>
        </w:rPr>
      </w:pPr>
      <w:r w:rsidRPr="005E2980">
        <w:rPr>
          <w:rFonts w:cs="Times New Roman"/>
          <w:b/>
          <w:bCs/>
          <w:szCs w:val="24"/>
        </w:rPr>
        <w:t>Aprendizaje automático:</w:t>
      </w:r>
      <w:r w:rsidRPr="005E2980">
        <w:rPr>
          <w:rFonts w:cs="Times New Roman"/>
          <w:szCs w:val="24"/>
        </w:rPr>
        <w:t xml:space="preserve"> ésta es el área de la inteligencia artificial que se ocupa de desarrollar algoritmos</w:t>
      </w:r>
      <w:r>
        <w:rPr>
          <w:rFonts w:cs="Times New Roman"/>
          <w:szCs w:val="24"/>
        </w:rPr>
        <w:t xml:space="preserve"> supervisados o no,</w:t>
      </w:r>
      <w:r w:rsidRPr="005E2980">
        <w:rPr>
          <w:rFonts w:cs="Times New Roman"/>
          <w:szCs w:val="24"/>
        </w:rPr>
        <w:t xml:space="preserve"> capaces de aprender, y constituye, junto con la estadística, el corazón del análisis inteligente de los datos.</w:t>
      </w:r>
      <w:r w:rsidR="00227F91">
        <w:rPr>
          <w:rFonts w:cs="Times New Roman"/>
          <w:szCs w:val="24"/>
        </w:rPr>
        <w:t xml:space="preserve"> El principio seguido se basa simplemente en que la computadora aprenda un </w:t>
      </w:r>
      <w:r w:rsidR="00F60718">
        <w:rPr>
          <w:rFonts w:cs="Times New Roman"/>
          <w:szCs w:val="24"/>
        </w:rPr>
        <w:t xml:space="preserve">modelo </w:t>
      </w:r>
      <w:r w:rsidR="00160135">
        <w:rPr>
          <w:rFonts w:cs="Times New Roman"/>
          <w:szCs w:val="24"/>
        </w:rPr>
        <w:t>a partir de ejemplos y este modelo se utilice posteriormente</w:t>
      </w:r>
      <w:r w:rsidR="006B4242">
        <w:rPr>
          <w:rFonts w:cs="Times New Roman"/>
          <w:szCs w:val="24"/>
        </w:rPr>
        <w:t xml:space="preserve"> para resolver </w:t>
      </w:r>
      <w:r w:rsidR="00F9248A">
        <w:rPr>
          <w:rFonts w:cs="Times New Roman"/>
          <w:szCs w:val="24"/>
        </w:rPr>
        <w:t>un problema.</w:t>
      </w:r>
    </w:p>
    <w:p w14:paraId="08D51D41" w14:textId="29C83FDA" w:rsidR="005E2980" w:rsidRDefault="008309D3" w:rsidP="00216DEA">
      <w:pPr>
        <w:pStyle w:val="Prrafodelista"/>
        <w:numPr>
          <w:ilvl w:val="0"/>
          <w:numId w:val="23"/>
        </w:numPr>
        <w:rPr>
          <w:rFonts w:cs="Times New Roman"/>
          <w:szCs w:val="24"/>
        </w:rPr>
      </w:pPr>
      <w:r w:rsidRPr="008309D3">
        <w:rPr>
          <w:rFonts w:cs="Times New Roman"/>
          <w:b/>
          <w:bCs/>
          <w:szCs w:val="24"/>
        </w:rPr>
        <w:t>Sistemas para la toma de decisión:</w:t>
      </w:r>
      <w:r w:rsidRPr="008309D3">
        <w:rPr>
          <w:rFonts w:cs="Times New Roman"/>
          <w:szCs w:val="24"/>
        </w:rPr>
        <w:t xml:space="preserve"> son herramientas y sistemas informatizados que asisten a los directivos en la resolución de problemas y en la toma de decisiones. El objetivo es proporcionar la información necesaria para realizar decisiones efectivas en el ámbito empresarial o en tareas de diagnóstico</w:t>
      </w:r>
      <w:r>
        <w:rPr>
          <w:rFonts w:cs="Times New Roman"/>
          <w:szCs w:val="24"/>
        </w:rPr>
        <w:t>.</w:t>
      </w:r>
    </w:p>
    <w:p w14:paraId="3AD15EAF" w14:textId="73F6474B" w:rsidR="008309D3" w:rsidRPr="000F2773" w:rsidRDefault="000F2773" w:rsidP="00216DEA">
      <w:pPr>
        <w:pStyle w:val="Prrafodelista"/>
        <w:numPr>
          <w:ilvl w:val="0"/>
          <w:numId w:val="23"/>
        </w:numPr>
        <w:rPr>
          <w:rFonts w:cs="Times New Roman"/>
          <w:szCs w:val="24"/>
        </w:rPr>
      </w:pPr>
      <w:r w:rsidRPr="000F2773">
        <w:rPr>
          <w:rFonts w:cs="Times New Roman"/>
          <w:b/>
          <w:bCs/>
          <w:szCs w:val="24"/>
        </w:rPr>
        <w:t>V</w:t>
      </w:r>
      <w:r w:rsidR="0099174C" w:rsidRPr="000F2773">
        <w:rPr>
          <w:rFonts w:cs="Times New Roman"/>
          <w:b/>
          <w:bCs/>
          <w:szCs w:val="24"/>
        </w:rPr>
        <w:t>isualización de datos:</w:t>
      </w:r>
      <w:r w:rsidR="0099174C" w:rsidRPr="000F2773">
        <w:rPr>
          <w:rFonts w:cs="Times New Roman"/>
          <w:szCs w:val="24"/>
        </w:rPr>
        <w:t xml:space="preserve"> el uso de técnicas de visualización permite al usuario descubrir, intuir o entender patrones que serían más difíciles de “ver” a partir de descripciones matemáticas o textuales de los resultados. Existen técnicas de visualización, como, por ejemplo, las gráficas (diagramas de barras, gráficas de dispersión, histogramas, etc.), las icónicas (basadas en figuras, colores, etc.), las basadas en píxeles (cada dato se representa como un único píxel), las jerárquicas (dividiendo el área de representación en regiones dependiendo de los datos) y muchas otras.</w:t>
      </w:r>
      <w:r w:rsidR="00040EF8">
        <w:rPr>
          <w:rFonts w:cs="Times New Roman"/>
          <w:szCs w:val="24"/>
        </w:rPr>
        <w:t xml:space="preserve"> </w:t>
      </w:r>
      <w:r w:rsidR="00ED0E2C">
        <w:rPr>
          <w:rFonts w:cs="Times New Roman"/>
          <w:szCs w:val="24"/>
        </w:rPr>
        <w:fldChar w:fldCharType="begin"/>
      </w:r>
      <w:r w:rsidR="00137183">
        <w:rPr>
          <w:rFonts w:cs="Times New Roman"/>
          <w:szCs w:val="24"/>
        </w:rPr>
        <w:instrText xml:space="preserve"> ADDIN ZOTERO_ITEM CSL_CITATION {"citationID":"PxHCrAlu","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ED0E2C">
        <w:rPr>
          <w:rFonts w:cs="Times New Roman"/>
          <w:szCs w:val="24"/>
        </w:rPr>
        <w:fldChar w:fldCharType="separate"/>
      </w:r>
      <w:r w:rsidR="00137183" w:rsidRPr="00137183">
        <w:rPr>
          <w:rFonts w:cs="Times New Roman"/>
        </w:rPr>
        <w:t>[24]</w:t>
      </w:r>
      <w:r w:rsidR="00ED0E2C">
        <w:rPr>
          <w:rFonts w:cs="Times New Roman"/>
          <w:szCs w:val="24"/>
        </w:rPr>
        <w:fldChar w:fldCharType="end"/>
      </w:r>
    </w:p>
    <w:p w14:paraId="27505FFA" w14:textId="1392B638" w:rsidR="00202694" w:rsidRDefault="007B0183" w:rsidP="005379D1">
      <w:pPr>
        <w:rPr>
          <w:rFonts w:cs="Times New Roman"/>
          <w:szCs w:val="24"/>
        </w:rPr>
      </w:pPr>
      <w:r>
        <w:rPr>
          <w:rFonts w:cs="Times New Roman"/>
          <w:szCs w:val="24"/>
        </w:rPr>
        <w:t xml:space="preserve">La siguiente figura </w:t>
      </w:r>
      <w:r w:rsidR="00B5418B">
        <w:rPr>
          <w:rFonts w:cs="Times New Roman"/>
          <w:szCs w:val="24"/>
        </w:rPr>
        <w:t xml:space="preserve">muestra las disciplinas más relevantes </w:t>
      </w:r>
      <w:r w:rsidR="008F0D2C">
        <w:rPr>
          <w:rFonts w:cs="Times New Roman"/>
          <w:szCs w:val="24"/>
        </w:rPr>
        <w:t xml:space="preserve">que se integran a la minería de datos, además, en negritas se muestran aquellas </w:t>
      </w:r>
      <w:r w:rsidR="00C74F2E">
        <w:rPr>
          <w:rFonts w:cs="Times New Roman"/>
          <w:szCs w:val="24"/>
        </w:rPr>
        <w:t xml:space="preserve">que consideramos más relacionadas al desarrollo del sistema </w:t>
      </w:r>
      <w:r w:rsidR="00F1241F" w:rsidRPr="00B83653">
        <w:rPr>
          <w:rFonts w:eastAsia="Times New Roman" w:cs="Times New Roman"/>
          <w:szCs w:val="24"/>
        </w:rPr>
        <w:t>Kv-</w:t>
      </w:r>
      <w:proofErr w:type="spellStart"/>
      <w:r w:rsidR="00F1241F" w:rsidRPr="00B83653">
        <w:rPr>
          <w:rFonts w:eastAsia="Times New Roman" w:cs="Times New Roman"/>
          <w:szCs w:val="24"/>
        </w:rPr>
        <w:t>wims</w:t>
      </w:r>
      <w:proofErr w:type="spellEnd"/>
      <w:r w:rsidR="00C74F2E">
        <w:rPr>
          <w:rFonts w:cs="Times New Roman"/>
          <w:szCs w:val="24"/>
        </w:rPr>
        <w:t>.</w:t>
      </w:r>
    </w:p>
    <w:p w14:paraId="105FDEA1" w14:textId="7C7C4E64" w:rsidR="00C56F7B" w:rsidRDefault="00FA29EB" w:rsidP="00202694">
      <w:pPr>
        <w:jc w:val="center"/>
        <w:rPr>
          <w:rFonts w:cs="Times New Roman"/>
          <w:szCs w:val="24"/>
        </w:rPr>
      </w:pPr>
      <w:r>
        <w:rPr>
          <w:rFonts w:cs="Times New Roman"/>
          <w:noProof/>
          <w:szCs w:val="24"/>
        </w:rPr>
        <w:lastRenderedPageBreak/>
        <w:drawing>
          <wp:inline distT="0" distB="0" distL="0" distR="0" wp14:anchorId="6C8DDCC8" wp14:editId="552AF0FD">
            <wp:extent cx="4225159" cy="2631930"/>
            <wp:effectExtent l="0" t="0" r="4445" b="0"/>
            <wp:docPr id="1768619477" name="Imagen 17686194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6914" t="11625" r="12255" b="31281"/>
                    <a:stretch/>
                  </pic:blipFill>
                  <pic:spPr bwMode="auto">
                    <a:xfrm>
                      <a:off x="0" y="0"/>
                      <a:ext cx="4226563" cy="2632805"/>
                    </a:xfrm>
                    <a:prstGeom prst="rect">
                      <a:avLst/>
                    </a:prstGeom>
                    <a:noFill/>
                    <a:ln>
                      <a:noFill/>
                    </a:ln>
                    <a:extLst>
                      <a:ext uri="{53640926-AAD7-44D8-BBD7-CCE9431645EC}">
                        <a14:shadowObscured xmlns:a14="http://schemas.microsoft.com/office/drawing/2010/main"/>
                      </a:ext>
                    </a:extLst>
                  </pic:spPr>
                </pic:pic>
              </a:graphicData>
            </a:graphic>
          </wp:inline>
        </w:drawing>
      </w:r>
    </w:p>
    <w:p w14:paraId="137DE415" w14:textId="77777777" w:rsidR="00E42562" w:rsidRDefault="00E42562" w:rsidP="00111E33">
      <w:pPr>
        <w:pStyle w:val="indicefiguras"/>
      </w:pPr>
      <w:bookmarkStart w:id="402" w:name="_Toc151934663"/>
      <w:bookmarkStart w:id="403" w:name="_Toc151981159"/>
      <w:bookmarkEnd w:id="402"/>
      <w:bookmarkEnd w:id="403"/>
    </w:p>
    <w:p w14:paraId="0719F8C5" w14:textId="739FC45E" w:rsidR="00A37EE6" w:rsidRDefault="00A17E52" w:rsidP="00A37EE6">
      <w:pPr>
        <w:pStyle w:val="Ttulo3"/>
        <w:rPr>
          <w:rFonts w:cs="Times New Roman"/>
          <w:b/>
          <w:bCs/>
        </w:rPr>
      </w:pPr>
      <w:bookmarkStart w:id="404" w:name="_Toc150390669"/>
      <w:bookmarkStart w:id="405" w:name="_Toc150418253"/>
      <w:bookmarkStart w:id="406" w:name="_Toc151981476"/>
      <w:bookmarkStart w:id="407" w:name="_Toc151935524"/>
      <w:r w:rsidRPr="000612CD">
        <w:rPr>
          <w:rFonts w:cs="Times New Roman"/>
          <w:b/>
          <w:bCs/>
        </w:rPr>
        <w:t>3.</w:t>
      </w:r>
      <w:r>
        <w:rPr>
          <w:rFonts w:cs="Times New Roman"/>
          <w:b/>
          <w:bCs/>
        </w:rPr>
        <w:t>10</w:t>
      </w:r>
      <w:r w:rsidRPr="000612CD">
        <w:rPr>
          <w:rFonts w:cs="Times New Roman"/>
          <w:b/>
          <w:bCs/>
        </w:rPr>
        <w:t>.</w:t>
      </w:r>
      <w:r w:rsidR="00FF4635">
        <w:rPr>
          <w:rFonts w:cs="Times New Roman"/>
          <w:b/>
          <w:bCs/>
        </w:rPr>
        <w:t>2</w:t>
      </w:r>
      <w:r w:rsidRPr="000612CD">
        <w:rPr>
          <w:rFonts w:cs="Times New Roman"/>
          <w:b/>
          <w:bCs/>
        </w:rPr>
        <w:t xml:space="preserve"> </w:t>
      </w:r>
      <w:r w:rsidR="00A37EE6">
        <w:rPr>
          <w:rFonts w:cs="Times New Roman"/>
          <w:b/>
          <w:bCs/>
        </w:rPr>
        <w:t>Tipos de modelos de minería de datos</w:t>
      </w:r>
      <w:bookmarkEnd w:id="404"/>
      <w:bookmarkEnd w:id="405"/>
      <w:bookmarkEnd w:id="406"/>
      <w:bookmarkEnd w:id="407"/>
    </w:p>
    <w:p w14:paraId="0A6952D8" w14:textId="77777777" w:rsidR="00A37EE6" w:rsidRDefault="00A37EE6" w:rsidP="00A37EE6">
      <w:r w:rsidRPr="007241A9">
        <w:t>La minería de datos busca escudriñar los datos para descubrir información útil. Esta información puede presentarse en forma de patrones, relaciones o reglas que no</w:t>
      </w:r>
      <w:r>
        <w:t xml:space="preserve"> se</w:t>
      </w:r>
      <w:r w:rsidRPr="007241A9">
        <w:t xml:space="preserve"> </w:t>
      </w:r>
      <w:r>
        <w:t xml:space="preserve">conocían </w:t>
      </w:r>
      <w:r w:rsidRPr="007241A9">
        <w:t xml:space="preserve">antes, o simplemente como un resumen que da una vista general. Estos patrones o resúmenes son lo que </w:t>
      </w:r>
      <w:r>
        <w:t>se consideran</w:t>
      </w:r>
      <w:r w:rsidRPr="007241A9">
        <w:t xml:space="preserve"> el modelo de los datos que hemos analizado.</w:t>
      </w:r>
    </w:p>
    <w:p w14:paraId="059BE191" w14:textId="1040AA10" w:rsidR="00A37EE6" w:rsidRPr="001C16F3" w:rsidRDefault="00A37EE6" w:rsidP="00A37EE6">
      <w:r w:rsidRPr="00A37EE6">
        <w:t>Existen dos tipos principales de modelos en la minería de datos: predictivos y descriptivos. Los modelos predictivos se enfocan en prever valores futuros o no conocidos de ciertas variables de interés, conocidas como variables objetivo o dependientes, mediante el uso de otras variables llamadas independientes o predictivas. En contraste, los modelos descriptivos tienen como finalidad identificar patrones que proporcionan una explicación o un resumen de los datos existentes, y se utilizan para examinar las características de los datos, no para hacer predicciones sobre ellos.</w:t>
      </w:r>
      <w:r w:rsidR="003D7853">
        <w:t xml:space="preserve"> </w:t>
      </w:r>
      <w:r w:rsidR="005468BE">
        <w:fldChar w:fldCharType="begin"/>
      </w:r>
      <w:r w:rsidR="00137183">
        <w:instrText xml:space="preserve"> ADDIN ZOTERO_ITEM CSL_CITATION {"citationID":"9JociOf6","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5468BE">
        <w:fldChar w:fldCharType="separate"/>
      </w:r>
      <w:r w:rsidR="00137183" w:rsidRPr="00137183">
        <w:rPr>
          <w:rFonts w:cs="Times New Roman"/>
        </w:rPr>
        <w:t>[24]</w:t>
      </w:r>
      <w:r w:rsidR="005468BE">
        <w:fldChar w:fldCharType="end"/>
      </w:r>
    </w:p>
    <w:p w14:paraId="06585DFA" w14:textId="77777777" w:rsidR="00A37EE6" w:rsidRDefault="00A37EE6" w:rsidP="00A17E52">
      <w:pPr>
        <w:pStyle w:val="Ttulo3"/>
        <w:rPr>
          <w:rFonts w:cs="Times New Roman"/>
          <w:b/>
          <w:bCs/>
        </w:rPr>
      </w:pPr>
    </w:p>
    <w:p w14:paraId="4FABAB55" w14:textId="2F24A8AF" w:rsidR="00A17E52" w:rsidRDefault="00A17E52" w:rsidP="00A17E52">
      <w:pPr>
        <w:pStyle w:val="Ttulo3"/>
        <w:rPr>
          <w:rFonts w:cs="Times New Roman"/>
          <w:b/>
          <w:bCs/>
        </w:rPr>
      </w:pPr>
      <w:bookmarkStart w:id="408" w:name="_Toc150390670"/>
      <w:bookmarkStart w:id="409" w:name="_Toc150418254"/>
      <w:bookmarkStart w:id="410" w:name="_Toc151981477"/>
      <w:bookmarkStart w:id="411" w:name="_Toc151935525"/>
      <w:r w:rsidRPr="000612CD">
        <w:rPr>
          <w:rFonts w:cs="Times New Roman"/>
          <w:b/>
          <w:bCs/>
        </w:rPr>
        <w:t>3.</w:t>
      </w:r>
      <w:r>
        <w:rPr>
          <w:rFonts w:cs="Times New Roman"/>
          <w:b/>
          <w:bCs/>
        </w:rPr>
        <w:t>10</w:t>
      </w:r>
      <w:r w:rsidRPr="000612CD">
        <w:rPr>
          <w:rFonts w:cs="Times New Roman"/>
          <w:b/>
          <w:bCs/>
        </w:rPr>
        <w:t>.</w:t>
      </w:r>
      <w:r w:rsidR="004C717A">
        <w:rPr>
          <w:rFonts w:cs="Times New Roman"/>
          <w:b/>
          <w:bCs/>
        </w:rPr>
        <w:t>3</w:t>
      </w:r>
      <w:r w:rsidRPr="000612CD">
        <w:rPr>
          <w:rFonts w:cs="Times New Roman"/>
          <w:b/>
          <w:bCs/>
        </w:rPr>
        <w:t xml:space="preserve"> </w:t>
      </w:r>
      <w:r w:rsidR="006D3160">
        <w:rPr>
          <w:rFonts w:cs="Times New Roman"/>
          <w:b/>
          <w:bCs/>
        </w:rPr>
        <w:t>F</w:t>
      </w:r>
      <w:r w:rsidR="00E6089B">
        <w:rPr>
          <w:rFonts w:cs="Times New Roman"/>
          <w:b/>
          <w:bCs/>
        </w:rPr>
        <w:t>ases del proceso de KDD</w:t>
      </w:r>
      <w:bookmarkEnd w:id="408"/>
      <w:bookmarkEnd w:id="409"/>
      <w:bookmarkEnd w:id="410"/>
      <w:bookmarkEnd w:id="411"/>
    </w:p>
    <w:p w14:paraId="39DCE2C3" w14:textId="2CDFF143" w:rsidR="00A17E52" w:rsidRPr="007871F7" w:rsidRDefault="00DB11E3" w:rsidP="005379D1">
      <w:pPr>
        <w:rPr>
          <w:rFonts w:cs="Times New Roman"/>
          <w:szCs w:val="24"/>
        </w:rPr>
      </w:pPr>
      <w:r>
        <w:rPr>
          <w:rFonts w:cs="Times New Roman"/>
          <w:szCs w:val="24"/>
        </w:rPr>
        <w:t>El proceso de KDD se organiza en torno a 5 fases, como se describe en la siguiente figura</w:t>
      </w:r>
      <w:r w:rsidR="00E35510">
        <w:rPr>
          <w:rFonts w:cs="Times New Roman"/>
          <w:szCs w:val="24"/>
        </w:rPr>
        <w:t>. El proceso en general se considera iterativo e interactivo</w:t>
      </w:r>
      <w:r w:rsidR="00E04B38">
        <w:rPr>
          <w:rFonts w:cs="Times New Roman"/>
          <w:szCs w:val="24"/>
        </w:rPr>
        <w:t>. Es</w:t>
      </w:r>
      <w:r w:rsidR="00E35510">
        <w:rPr>
          <w:rFonts w:cs="Times New Roman"/>
          <w:szCs w:val="24"/>
        </w:rPr>
        <w:t xml:space="preserve"> iterativo ya que </w:t>
      </w:r>
      <w:r w:rsidR="008F1F9C">
        <w:rPr>
          <w:rFonts w:cs="Times New Roman"/>
          <w:szCs w:val="24"/>
        </w:rPr>
        <w:t xml:space="preserve">alguna de las fases puede volver a pasos anteriores </w:t>
      </w:r>
      <w:r w:rsidR="00835B0B">
        <w:rPr>
          <w:rFonts w:cs="Times New Roman"/>
          <w:szCs w:val="24"/>
        </w:rPr>
        <w:t xml:space="preserve">e interactivo ya que </w:t>
      </w:r>
      <w:r w:rsidR="0028016E">
        <w:rPr>
          <w:rFonts w:cs="Times New Roman"/>
          <w:szCs w:val="24"/>
        </w:rPr>
        <w:t>el usuario o expertos en el área pueden ayudar con la validación de resultados</w:t>
      </w:r>
      <w:r w:rsidR="00BB4688">
        <w:rPr>
          <w:rFonts w:cs="Times New Roman"/>
          <w:szCs w:val="24"/>
        </w:rPr>
        <w:t xml:space="preserve"> o en la toma de decisiones a partir de estos.</w:t>
      </w:r>
    </w:p>
    <w:p w14:paraId="7585C088" w14:textId="5432BF2C" w:rsidR="00A23F34" w:rsidRDefault="006A335B" w:rsidP="006A335B">
      <w:pPr>
        <w:jc w:val="center"/>
        <w:rPr>
          <w:rFonts w:cs="Times New Roman"/>
          <w:szCs w:val="24"/>
          <w:lang w:val="en-US"/>
        </w:rPr>
      </w:pPr>
      <w:r>
        <w:rPr>
          <w:rFonts w:cs="Times New Roman"/>
          <w:noProof/>
          <w:szCs w:val="24"/>
          <w:lang w:val="en-US"/>
        </w:rPr>
        <w:lastRenderedPageBreak/>
        <w:drawing>
          <wp:inline distT="0" distB="0" distL="0" distR="0" wp14:anchorId="33F5C116" wp14:editId="6875AC41">
            <wp:extent cx="3617562" cy="4067504"/>
            <wp:effectExtent l="0" t="0" r="0" b="0"/>
            <wp:docPr id="1414732365" name="Imagen 1414732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19685" t="4103" r="19681" b="7678"/>
                    <a:stretch/>
                  </pic:blipFill>
                  <pic:spPr bwMode="auto">
                    <a:xfrm>
                      <a:off x="0" y="0"/>
                      <a:ext cx="3618095" cy="4068104"/>
                    </a:xfrm>
                    <a:prstGeom prst="rect">
                      <a:avLst/>
                    </a:prstGeom>
                    <a:noFill/>
                    <a:ln>
                      <a:noFill/>
                    </a:ln>
                    <a:extLst>
                      <a:ext uri="{53640926-AAD7-44D8-BBD7-CCE9431645EC}">
                        <a14:shadowObscured xmlns:a14="http://schemas.microsoft.com/office/drawing/2010/main"/>
                      </a:ext>
                    </a:extLst>
                  </pic:spPr>
                </pic:pic>
              </a:graphicData>
            </a:graphic>
          </wp:inline>
        </w:drawing>
      </w:r>
    </w:p>
    <w:p w14:paraId="2B9ECD52" w14:textId="77777777" w:rsidR="00363616" w:rsidRDefault="00363616" w:rsidP="00363616">
      <w:pPr>
        <w:pStyle w:val="indicefiguras"/>
        <w:tabs>
          <w:tab w:val="clear" w:pos="360"/>
        </w:tabs>
        <w:rPr>
          <w:lang w:val="en-US"/>
        </w:rPr>
      </w:pPr>
      <w:bookmarkStart w:id="412" w:name="_Toc151934664"/>
      <w:bookmarkStart w:id="413" w:name="_Toc151981160"/>
      <w:bookmarkEnd w:id="412"/>
      <w:bookmarkEnd w:id="413"/>
    </w:p>
    <w:p w14:paraId="1B51ACA4" w14:textId="55B8B404" w:rsidR="00DB102E" w:rsidRPr="00176DF9" w:rsidRDefault="00176DF9" w:rsidP="00206077">
      <w:pPr>
        <w:rPr>
          <w:rFonts w:cs="Times New Roman"/>
          <w:szCs w:val="24"/>
        </w:rPr>
      </w:pPr>
      <w:r>
        <w:rPr>
          <w:rFonts w:cs="Times New Roman"/>
          <w:szCs w:val="24"/>
        </w:rPr>
        <w:t xml:space="preserve">Las bases de datos y aplicaciones basadas en el procesamiento tradicional de datos, conocidas como procesamiento transaccional en línea (OLTP, on-line </w:t>
      </w:r>
      <w:proofErr w:type="spellStart"/>
      <w:r>
        <w:rPr>
          <w:rFonts w:cs="Times New Roman"/>
          <w:szCs w:val="24"/>
        </w:rPr>
        <w:t>transaction</w:t>
      </w:r>
      <w:proofErr w:type="spellEnd"/>
      <w:r>
        <w:rPr>
          <w:rFonts w:cs="Times New Roman"/>
          <w:szCs w:val="24"/>
        </w:rPr>
        <w:t xml:space="preserve"> </w:t>
      </w:r>
      <w:proofErr w:type="spellStart"/>
      <w:r>
        <w:rPr>
          <w:rFonts w:cs="Times New Roman"/>
          <w:szCs w:val="24"/>
        </w:rPr>
        <w:t>processing</w:t>
      </w:r>
      <w:proofErr w:type="spellEnd"/>
      <w:r>
        <w:rPr>
          <w:rFonts w:cs="Times New Roman"/>
          <w:szCs w:val="24"/>
        </w:rPr>
        <w:t xml:space="preserve">) suelen ser suficientes para cubrir las necesidades del día a día de las empresas (tales como la facturación, control de inventario y otras), sin embargo, esa misma herramienta puede resultar ineficiente para otras tareas más complejas como el análisis, la planificación y la predicción. Es </w:t>
      </w:r>
      <w:r w:rsidR="00DB102E">
        <w:rPr>
          <w:rFonts w:cs="Times New Roman"/>
          <w:szCs w:val="24"/>
        </w:rPr>
        <w:t>decir,</w:t>
      </w:r>
      <w:r>
        <w:rPr>
          <w:rFonts w:cs="Times New Roman"/>
          <w:szCs w:val="24"/>
        </w:rPr>
        <w:t xml:space="preserve"> decisiones estratégicas a largo plazo, es por eso </w:t>
      </w:r>
      <w:proofErr w:type="gramStart"/>
      <w:r>
        <w:rPr>
          <w:rFonts w:cs="Times New Roman"/>
          <w:szCs w:val="24"/>
        </w:rPr>
        <w:t>que</w:t>
      </w:r>
      <w:proofErr w:type="gramEnd"/>
      <w:r>
        <w:rPr>
          <w:rFonts w:cs="Times New Roman"/>
          <w:szCs w:val="24"/>
        </w:rPr>
        <w:t xml:space="preserve"> la existencia de herramientas que además de proporcionar procesamiento de transacciones en línea, </w:t>
      </w:r>
      <w:r w:rsidR="007F7FFC">
        <w:rPr>
          <w:rFonts w:cs="Times New Roman"/>
          <w:szCs w:val="24"/>
        </w:rPr>
        <w:t>proporcionen</w:t>
      </w:r>
      <w:r w:rsidR="009435EF">
        <w:rPr>
          <w:rFonts w:cs="Times New Roman"/>
          <w:szCs w:val="24"/>
        </w:rPr>
        <w:t xml:space="preserve"> KDD, agregan un gran valor gracias a la interactividad que el usuario puede tener con estas para la toma de decisiones de su negocio. A </w:t>
      </w:r>
      <w:r w:rsidR="00DB102E">
        <w:rPr>
          <w:rFonts w:cs="Times New Roman"/>
          <w:szCs w:val="24"/>
        </w:rPr>
        <w:t>continuación,</w:t>
      </w:r>
      <w:r w:rsidR="009435EF">
        <w:rPr>
          <w:rFonts w:cs="Times New Roman"/>
          <w:szCs w:val="24"/>
        </w:rPr>
        <w:t xml:space="preserve"> se describe a grandes rasgos de que trata cada fase del proceso de KDD</w:t>
      </w:r>
      <w:r w:rsidR="00DB102E">
        <w:rPr>
          <w:rFonts w:cs="Times New Roman"/>
          <w:szCs w:val="24"/>
        </w:rPr>
        <w:t>:</w:t>
      </w:r>
    </w:p>
    <w:p w14:paraId="47074D08" w14:textId="75F5C657" w:rsidR="00206077" w:rsidRDefault="002825BA" w:rsidP="00216DEA">
      <w:pPr>
        <w:pStyle w:val="Prrafodelista"/>
        <w:numPr>
          <w:ilvl w:val="0"/>
          <w:numId w:val="24"/>
        </w:numPr>
        <w:rPr>
          <w:rFonts w:cs="Times New Roman"/>
          <w:szCs w:val="24"/>
        </w:rPr>
      </w:pPr>
      <w:r w:rsidRPr="002825BA">
        <w:rPr>
          <w:rFonts w:cs="Times New Roman"/>
          <w:b/>
          <w:bCs/>
          <w:szCs w:val="24"/>
        </w:rPr>
        <w:t>Integración y recopilación de da</w:t>
      </w:r>
      <w:r>
        <w:rPr>
          <w:rFonts w:cs="Times New Roman"/>
          <w:b/>
          <w:bCs/>
          <w:szCs w:val="24"/>
        </w:rPr>
        <w:t>tos:</w:t>
      </w:r>
      <w:r w:rsidR="00DB102E">
        <w:rPr>
          <w:rFonts w:cs="Times New Roman"/>
          <w:szCs w:val="24"/>
        </w:rPr>
        <w:t xml:space="preserve"> Usualmente </w:t>
      </w:r>
      <w:r w:rsidR="00E02CA4">
        <w:rPr>
          <w:rFonts w:cs="Times New Roman"/>
          <w:szCs w:val="24"/>
        </w:rPr>
        <w:t xml:space="preserve">esta fase consiste en la unificación </w:t>
      </w:r>
      <w:r w:rsidR="004B3EE6">
        <w:rPr>
          <w:rFonts w:cs="Times New Roman"/>
          <w:szCs w:val="24"/>
        </w:rPr>
        <w:t xml:space="preserve">de diversas </w:t>
      </w:r>
      <w:r w:rsidR="003B7118">
        <w:rPr>
          <w:rFonts w:cs="Times New Roman"/>
          <w:szCs w:val="24"/>
        </w:rPr>
        <w:t>bases de datos</w:t>
      </w:r>
      <w:r w:rsidR="00D553A4">
        <w:rPr>
          <w:rFonts w:cs="Times New Roman"/>
          <w:szCs w:val="24"/>
        </w:rPr>
        <w:t xml:space="preserve"> existentes para distintos departamentos o lugares de una corporación</w:t>
      </w:r>
      <w:r w:rsidR="003B7118">
        <w:rPr>
          <w:rFonts w:cs="Times New Roman"/>
          <w:szCs w:val="24"/>
        </w:rPr>
        <w:t xml:space="preserve"> en </w:t>
      </w:r>
      <w:r w:rsidR="00D553A4">
        <w:rPr>
          <w:rFonts w:cs="Times New Roman"/>
          <w:szCs w:val="24"/>
        </w:rPr>
        <w:t xml:space="preserve">un solo almacén de datos con </w:t>
      </w:r>
      <w:r w:rsidR="0041176A">
        <w:rPr>
          <w:rFonts w:cs="Times New Roman"/>
          <w:szCs w:val="24"/>
        </w:rPr>
        <w:t>un formato o estándar común para facilitar el procesamiento posterior. En casos donde el volumen de datos no es masivo, como en las tiendas de conveniencia, se puede trabajar con los datos originales</w:t>
      </w:r>
      <w:r w:rsidR="00620AA8">
        <w:rPr>
          <w:rFonts w:cs="Times New Roman"/>
          <w:szCs w:val="24"/>
        </w:rPr>
        <w:t xml:space="preserve"> e incluso con datos en formatos heterogéneos.</w:t>
      </w:r>
    </w:p>
    <w:p w14:paraId="0FB8EE08" w14:textId="3B15B9A5" w:rsidR="001D6EBD" w:rsidRDefault="001D6EBD" w:rsidP="00216DEA">
      <w:pPr>
        <w:pStyle w:val="Prrafodelista"/>
        <w:numPr>
          <w:ilvl w:val="0"/>
          <w:numId w:val="24"/>
        </w:numPr>
        <w:rPr>
          <w:rFonts w:cs="Times New Roman"/>
          <w:szCs w:val="24"/>
        </w:rPr>
      </w:pPr>
      <w:r>
        <w:rPr>
          <w:rFonts w:cs="Times New Roman"/>
          <w:b/>
          <w:bCs/>
          <w:szCs w:val="24"/>
        </w:rPr>
        <w:t>Selección</w:t>
      </w:r>
      <w:r w:rsidR="007624AD">
        <w:rPr>
          <w:rFonts w:cs="Times New Roman"/>
          <w:b/>
          <w:bCs/>
          <w:szCs w:val="24"/>
        </w:rPr>
        <w:t>,</w:t>
      </w:r>
      <w:r>
        <w:rPr>
          <w:rFonts w:cs="Times New Roman"/>
          <w:b/>
          <w:bCs/>
          <w:szCs w:val="24"/>
        </w:rPr>
        <w:t xml:space="preserve"> limpieza y transformación:</w:t>
      </w:r>
      <w:r>
        <w:rPr>
          <w:rFonts w:cs="Times New Roman"/>
          <w:szCs w:val="24"/>
        </w:rPr>
        <w:t xml:space="preserve"> </w:t>
      </w:r>
      <w:r w:rsidR="003706F5">
        <w:rPr>
          <w:rFonts w:cs="Times New Roman"/>
          <w:szCs w:val="24"/>
        </w:rPr>
        <w:t>La calidad del conocimiento obtenido depende de más factores además del algoritmo utilizado</w:t>
      </w:r>
      <w:r w:rsidR="00AC7D48">
        <w:rPr>
          <w:rFonts w:cs="Times New Roman"/>
          <w:szCs w:val="24"/>
        </w:rPr>
        <w:t xml:space="preserve">, </w:t>
      </w:r>
      <w:r w:rsidR="0058504E">
        <w:rPr>
          <w:rFonts w:cs="Times New Roman"/>
          <w:szCs w:val="24"/>
        </w:rPr>
        <w:t>en especial de</w:t>
      </w:r>
      <w:r w:rsidR="00AC7D48">
        <w:rPr>
          <w:rFonts w:cs="Times New Roman"/>
          <w:szCs w:val="24"/>
        </w:rPr>
        <w:t xml:space="preserve"> </w:t>
      </w:r>
      <w:r w:rsidR="00C9325B">
        <w:rPr>
          <w:rFonts w:cs="Times New Roman"/>
          <w:szCs w:val="24"/>
        </w:rPr>
        <w:t xml:space="preserve">la calidad de los datos siendo </w:t>
      </w:r>
      <w:r w:rsidR="0058504E">
        <w:rPr>
          <w:rFonts w:cs="Times New Roman"/>
          <w:szCs w:val="24"/>
        </w:rPr>
        <w:t>minados.</w:t>
      </w:r>
      <w:r w:rsidR="0051420F">
        <w:rPr>
          <w:rFonts w:cs="Times New Roman"/>
          <w:szCs w:val="24"/>
        </w:rPr>
        <w:t xml:space="preserve"> Esta etapa consiste en preparar la vista </w:t>
      </w:r>
      <w:proofErr w:type="spellStart"/>
      <w:r w:rsidR="0051420F">
        <w:rPr>
          <w:rFonts w:cs="Times New Roman"/>
          <w:szCs w:val="24"/>
        </w:rPr>
        <w:t>minable</w:t>
      </w:r>
      <w:proofErr w:type="spellEnd"/>
      <w:r w:rsidR="0051420F">
        <w:rPr>
          <w:rFonts w:cs="Times New Roman"/>
          <w:szCs w:val="24"/>
        </w:rPr>
        <w:t xml:space="preserve"> a partir del conjunto de datos original</w:t>
      </w:r>
      <w:r w:rsidR="000B005C">
        <w:rPr>
          <w:rFonts w:cs="Times New Roman"/>
          <w:szCs w:val="24"/>
        </w:rPr>
        <w:t>. Este proceso es necesario ya que algunos datos de la etapa anterior pueden s</w:t>
      </w:r>
      <w:r w:rsidR="00FE71F1">
        <w:rPr>
          <w:rFonts w:cs="Times New Roman"/>
          <w:szCs w:val="24"/>
        </w:rPr>
        <w:t xml:space="preserve">er </w:t>
      </w:r>
      <w:r w:rsidR="00FE71F1">
        <w:rPr>
          <w:rFonts w:cs="Times New Roman"/>
          <w:szCs w:val="24"/>
        </w:rPr>
        <w:lastRenderedPageBreak/>
        <w:t>irrelevantes o innecesarios.</w:t>
      </w:r>
      <w:r w:rsidR="00FA754D">
        <w:rPr>
          <w:rFonts w:cs="Times New Roman"/>
          <w:szCs w:val="24"/>
        </w:rPr>
        <w:t xml:space="preserve"> </w:t>
      </w:r>
      <w:r w:rsidR="005F0E37">
        <w:rPr>
          <w:rFonts w:cs="Times New Roman"/>
          <w:szCs w:val="24"/>
        </w:rPr>
        <w:t>Los siguientes puntos son una guía general de que partes de los datos se pueden modificar para que estos puedan ser procesados por algoritmos de minado:</w:t>
      </w:r>
    </w:p>
    <w:p w14:paraId="5A3F8583" w14:textId="55ACA80F" w:rsidR="001E7243" w:rsidRDefault="00526398" w:rsidP="00216DEA">
      <w:pPr>
        <w:pStyle w:val="Prrafodelista"/>
        <w:numPr>
          <w:ilvl w:val="1"/>
          <w:numId w:val="24"/>
        </w:numPr>
        <w:rPr>
          <w:rFonts w:cs="Times New Roman"/>
          <w:szCs w:val="24"/>
        </w:rPr>
      </w:pPr>
      <w:r>
        <w:rPr>
          <w:rFonts w:cs="Times New Roman"/>
          <w:b/>
          <w:bCs/>
          <w:szCs w:val="24"/>
        </w:rPr>
        <w:t>Datos anómalos (</w:t>
      </w:r>
      <w:proofErr w:type="spellStart"/>
      <w:r>
        <w:rPr>
          <w:rFonts w:cs="Times New Roman"/>
          <w:b/>
          <w:bCs/>
          <w:szCs w:val="24"/>
        </w:rPr>
        <w:t>outliers</w:t>
      </w:r>
      <w:proofErr w:type="spellEnd"/>
      <w:r>
        <w:rPr>
          <w:rFonts w:cs="Times New Roman"/>
          <w:b/>
          <w:bCs/>
          <w:szCs w:val="24"/>
        </w:rPr>
        <w:t>):</w:t>
      </w:r>
      <w:r>
        <w:rPr>
          <w:rFonts w:cs="Times New Roman"/>
          <w:szCs w:val="24"/>
        </w:rPr>
        <w:t xml:space="preserve"> estos datos son aquellos que no</w:t>
      </w:r>
      <w:r w:rsidR="00EE5582">
        <w:rPr>
          <w:rFonts w:cs="Times New Roman"/>
          <w:szCs w:val="24"/>
        </w:rPr>
        <w:t xml:space="preserve"> se ajustan, o no son muy parecidos a el resto de datos, es decir son casos límite, y en general depende del algoritmo que se desee utilizar posteriormente con estos datos para decidir </w:t>
      </w:r>
      <w:r w:rsidR="00CD6DC2">
        <w:rPr>
          <w:rFonts w:cs="Times New Roman"/>
          <w:szCs w:val="24"/>
        </w:rPr>
        <w:t>qué</w:t>
      </w:r>
      <w:r w:rsidR="00EE5582">
        <w:rPr>
          <w:rFonts w:cs="Times New Roman"/>
          <w:szCs w:val="24"/>
        </w:rPr>
        <w:t xml:space="preserve"> hacer con estos datos, ya sea omitirlos (varios algoritmos hacen esto)</w:t>
      </w:r>
      <w:r w:rsidR="00E63E42">
        <w:rPr>
          <w:rFonts w:cs="Times New Roman"/>
          <w:szCs w:val="24"/>
        </w:rPr>
        <w:t xml:space="preserve"> por que no son de mayor interés y podrían afectar el resultado del modelo</w:t>
      </w:r>
      <w:r w:rsidR="00430FD7">
        <w:rPr>
          <w:rFonts w:cs="Times New Roman"/>
          <w:szCs w:val="24"/>
        </w:rPr>
        <w:t xml:space="preserve"> según su sensibilidad</w:t>
      </w:r>
      <w:r w:rsidR="00E63E42">
        <w:rPr>
          <w:rFonts w:cs="Times New Roman"/>
          <w:szCs w:val="24"/>
        </w:rPr>
        <w:t>, o por el contrario, este tipo de datos pueden ser de utilidad para otros modelos</w:t>
      </w:r>
      <w:r w:rsidR="00430FD7">
        <w:rPr>
          <w:rFonts w:cs="Times New Roman"/>
          <w:szCs w:val="24"/>
        </w:rPr>
        <w:t xml:space="preserve"> que buscan extraer otro tipo de información</w:t>
      </w:r>
      <w:r w:rsidR="00E63E42">
        <w:rPr>
          <w:rFonts w:cs="Times New Roman"/>
          <w:szCs w:val="24"/>
        </w:rPr>
        <w:t xml:space="preserve"> y por lo tanto no es necesario ignorarlos.</w:t>
      </w:r>
    </w:p>
    <w:p w14:paraId="4AA2F19A" w14:textId="04528BFD" w:rsidR="001E7243" w:rsidRDefault="001E7243" w:rsidP="00216DEA">
      <w:pPr>
        <w:pStyle w:val="Prrafodelista"/>
        <w:numPr>
          <w:ilvl w:val="1"/>
          <w:numId w:val="24"/>
        </w:numPr>
        <w:rPr>
          <w:rFonts w:cs="Times New Roman"/>
          <w:szCs w:val="24"/>
        </w:rPr>
      </w:pPr>
      <w:r w:rsidRPr="001E7243">
        <w:rPr>
          <w:rFonts w:cs="Times New Roman"/>
          <w:b/>
          <w:bCs/>
          <w:szCs w:val="24"/>
        </w:rPr>
        <w:t>Datos faltantes (</w:t>
      </w:r>
      <w:proofErr w:type="spellStart"/>
      <w:r w:rsidRPr="001E7243">
        <w:rPr>
          <w:rFonts w:cs="Times New Roman"/>
          <w:b/>
          <w:bCs/>
          <w:szCs w:val="24"/>
        </w:rPr>
        <w:t>missing</w:t>
      </w:r>
      <w:proofErr w:type="spellEnd"/>
      <w:r w:rsidRPr="001E7243">
        <w:rPr>
          <w:rFonts w:cs="Times New Roman"/>
          <w:b/>
          <w:bCs/>
          <w:szCs w:val="24"/>
        </w:rPr>
        <w:t xml:space="preserve"> </w:t>
      </w:r>
      <w:proofErr w:type="spellStart"/>
      <w:r w:rsidRPr="001E7243">
        <w:rPr>
          <w:rFonts w:cs="Times New Roman"/>
          <w:b/>
          <w:bCs/>
          <w:szCs w:val="24"/>
        </w:rPr>
        <w:t>values</w:t>
      </w:r>
      <w:proofErr w:type="spellEnd"/>
      <w:r w:rsidRPr="001E7243">
        <w:rPr>
          <w:rFonts w:cs="Times New Roman"/>
          <w:b/>
          <w:bCs/>
          <w:szCs w:val="24"/>
        </w:rPr>
        <w:t>):</w:t>
      </w:r>
      <w:r w:rsidRPr="001E7243">
        <w:rPr>
          <w:rFonts w:cs="Times New Roman"/>
          <w:szCs w:val="24"/>
        </w:rPr>
        <w:t xml:space="preserve"> E</w:t>
      </w:r>
      <w:r>
        <w:rPr>
          <w:rFonts w:cs="Times New Roman"/>
          <w:szCs w:val="24"/>
        </w:rPr>
        <w:t xml:space="preserve">ste tipo de tuplas o datos pueden llevar </w:t>
      </w:r>
      <w:r w:rsidR="00F36D3B">
        <w:rPr>
          <w:rFonts w:cs="Times New Roman"/>
          <w:szCs w:val="24"/>
        </w:rPr>
        <w:t xml:space="preserve">a resultados pocos precisos por parte del modelo, sin </w:t>
      </w:r>
      <w:r w:rsidR="00941EE4">
        <w:rPr>
          <w:rFonts w:cs="Times New Roman"/>
          <w:szCs w:val="24"/>
        </w:rPr>
        <w:t>embargo,</w:t>
      </w:r>
      <w:r w:rsidR="00F36D3B">
        <w:rPr>
          <w:rFonts w:cs="Times New Roman"/>
          <w:szCs w:val="24"/>
        </w:rPr>
        <w:t xml:space="preserve"> siempre es útil considerar </w:t>
      </w:r>
      <w:r w:rsidR="00941EE4">
        <w:rPr>
          <w:rFonts w:cs="Times New Roman"/>
          <w:szCs w:val="24"/>
        </w:rPr>
        <w:t xml:space="preserve">el significado real de estos datos faltantes, es decir </w:t>
      </w:r>
      <w:r w:rsidR="00CD6DC2">
        <w:rPr>
          <w:rFonts w:cs="Times New Roman"/>
          <w:szCs w:val="24"/>
        </w:rPr>
        <w:t>qué</w:t>
      </w:r>
      <w:r w:rsidR="00941EE4">
        <w:rPr>
          <w:rFonts w:cs="Times New Roman"/>
          <w:szCs w:val="24"/>
        </w:rPr>
        <w:t xml:space="preserve"> tipo de error pudo haberlos producido, </w:t>
      </w:r>
      <w:r w:rsidR="00207AC0">
        <w:rPr>
          <w:rFonts w:cs="Times New Roman"/>
          <w:szCs w:val="24"/>
        </w:rPr>
        <w:t>ya que,</w:t>
      </w:r>
      <w:r w:rsidR="00941EE4">
        <w:rPr>
          <w:rFonts w:cs="Times New Roman"/>
          <w:szCs w:val="24"/>
        </w:rPr>
        <w:t xml:space="preserve"> en el aspecto </w:t>
      </w:r>
      <w:r w:rsidR="00A97EE5">
        <w:rPr>
          <w:rFonts w:cs="Times New Roman"/>
          <w:szCs w:val="24"/>
        </w:rPr>
        <w:t>práctico d</w:t>
      </w:r>
      <w:r w:rsidR="00941EE4">
        <w:rPr>
          <w:rFonts w:cs="Times New Roman"/>
          <w:szCs w:val="24"/>
        </w:rPr>
        <w:t xml:space="preserve">el uso de </w:t>
      </w:r>
      <w:r w:rsidR="00A97EE5">
        <w:rPr>
          <w:rFonts w:cs="Times New Roman"/>
          <w:szCs w:val="24"/>
        </w:rPr>
        <w:t xml:space="preserve">un sistema, pueden existir diversas </w:t>
      </w:r>
      <w:r w:rsidR="00207AC0">
        <w:rPr>
          <w:rFonts w:cs="Times New Roman"/>
          <w:szCs w:val="24"/>
        </w:rPr>
        <w:t xml:space="preserve">causas para el </w:t>
      </w:r>
      <w:r w:rsidR="00CD6DC2">
        <w:rPr>
          <w:rFonts w:cs="Times New Roman"/>
          <w:szCs w:val="24"/>
        </w:rPr>
        <w:t>por qué</w:t>
      </w:r>
      <w:r w:rsidR="00207AC0">
        <w:rPr>
          <w:rFonts w:cs="Times New Roman"/>
          <w:szCs w:val="24"/>
        </w:rPr>
        <w:t xml:space="preserve"> se registraron datos faltantes.</w:t>
      </w:r>
    </w:p>
    <w:p w14:paraId="1C21BF39" w14:textId="0C5CFB11" w:rsidR="00207AC0" w:rsidRDefault="00207AC0" w:rsidP="00216DEA">
      <w:pPr>
        <w:pStyle w:val="Prrafodelista"/>
        <w:numPr>
          <w:ilvl w:val="1"/>
          <w:numId w:val="24"/>
        </w:numPr>
        <w:rPr>
          <w:rFonts w:cs="Times New Roman"/>
          <w:szCs w:val="24"/>
        </w:rPr>
      </w:pPr>
      <w:r>
        <w:rPr>
          <w:rFonts w:cs="Times New Roman"/>
          <w:b/>
          <w:bCs/>
          <w:szCs w:val="24"/>
        </w:rPr>
        <w:t>Selección de atributos relevantes:</w:t>
      </w:r>
      <w:r>
        <w:rPr>
          <w:rFonts w:cs="Times New Roman"/>
          <w:szCs w:val="24"/>
        </w:rPr>
        <w:t xml:space="preserve"> </w:t>
      </w:r>
      <w:r w:rsidR="00AF632F">
        <w:rPr>
          <w:rFonts w:cs="Times New Roman"/>
          <w:szCs w:val="24"/>
        </w:rPr>
        <w:t xml:space="preserve">Este es uno de los preprocesamientos a datos </w:t>
      </w:r>
      <w:r w:rsidR="00CD6DC2">
        <w:rPr>
          <w:rFonts w:cs="Times New Roman"/>
          <w:szCs w:val="24"/>
        </w:rPr>
        <w:t>más</w:t>
      </w:r>
      <w:r w:rsidR="00AF632F">
        <w:rPr>
          <w:rFonts w:cs="Times New Roman"/>
          <w:szCs w:val="24"/>
        </w:rPr>
        <w:t xml:space="preserve"> importantes, </w:t>
      </w:r>
      <w:r w:rsidR="00594AAD">
        <w:rPr>
          <w:rFonts w:cs="Times New Roman"/>
          <w:szCs w:val="24"/>
        </w:rPr>
        <w:t>ya que es crucial determinar que columnas o atributos de los datos son relevantes para la tarea de minería.</w:t>
      </w:r>
    </w:p>
    <w:p w14:paraId="4FDA9BE0" w14:textId="42D62415" w:rsidR="000F033C" w:rsidRDefault="00E017B3" w:rsidP="00216DEA">
      <w:pPr>
        <w:pStyle w:val="Prrafodelista"/>
        <w:numPr>
          <w:ilvl w:val="1"/>
          <w:numId w:val="24"/>
        </w:numPr>
        <w:rPr>
          <w:rFonts w:cs="Times New Roman"/>
          <w:szCs w:val="24"/>
        </w:rPr>
      </w:pPr>
      <w:r>
        <w:rPr>
          <w:rFonts w:cs="Times New Roman"/>
          <w:b/>
          <w:bCs/>
          <w:szCs w:val="24"/>
        </w:rPr>
        <w:t>Construcción de atributos:</w:t>
      </w:r>
      <w:r>
        <w:rPr>
          <w:rFonts w:cs="Times New Roman"/>
          <w:szCs w:val="24"/>
        </w:rPr>
        <w:t xml:space="preserve"> Esta tarea consiste en construir nuevos atributos </w:t>
      </w:r>
      <w:r w:rsidR="00A83B4E">
        <w:rPr>
          <w:rFonts w:cs="Times New Roman"/>
          <w:szCs w:val="24"/>
        </w:rPr>
        <w:t>a partir de aplicar una función u operación a los atributos ya existentes</w:t>
      </w:r>
      <w:r w:rsidR="0000440E">
        <w:rPr>
          <w:rFonts w:cs="Times New Roman"/>
          <w:szCs w:val="24"/>
        </w:rPr>
        <w:t xml:space="preserve">, este proceso </w:t>
      </w:r>
      <w:r w:rsidR="00991DA0">
        <w:rPr>
          <w:rFonts w:cs="Times New Roman"/>
          <w:szCs w:val="24"/>
        </w:rPr>
        <w:t xml:space="preserve">se motiva en el hecho de que algunas veces los atributos originales no tienen suficiente poder predictivo </w:t>
      </w:r>
      <w:r w:rsidR="005E7ED5">
        <w:rPr>
          <w:rFonts w:cs="Times New Roman"/>
          <w:szCs w:val="24"/>
        </w:rPr>
        <w:t>por si solos y de cierta manera hace falta combinarlos</w:t>
      </w:r>
      <w:r w:rsidR="000D4671">
        <w:rPr>
          <w:rFonts w:cs="Times New Roman"/>
          <w:szCs w:val="24"/>
        </w:rPr>
        <w:t xml:space="preserve"> para obtener una nueva medida que es más descriptiva</w:t>
      </w:r>
      <w:r w:rsidR="002771EF">
        <w:rPr>
          <w:rFonts w:cs="Times New Roman"/>
          <w:szCs w:val="24"/>
        </w:rPr>
        <w:t xml:space="preserve"> por </w:t>
      </w:r>
      <w:proofErr w:type="spellStart"/>
      <w:r w:rsidR="002771EF">
        <w:rPr>
          <w:rFonts w:cs="Times New Roman"/>
          <w:szCs w:val="24"/>
        </w:rPr>
        <w:t>si</w:t>
      </w:r>
      <w:proofErr w:type="spellEnd"/>
      <w:r w:rsidR="002771EF">
        <w:rPr>
          <w:rFonts w:cs="Times New Roman"/>
          <w:szCs w:val="24"/>
        </w:rPr>
        <w:t xml:space="preserve"> solo que como dos o más atributos independientes.</w:t>
      </w:r>
    </w:p>
    <w:p w14:paraId="78DFAA5D" w14:textId="17283E56" w:rsidR="000D4671" w:rsidRDefault="00F22116" w:rsidP="00216DEA">
      <w:pPr>
        <w:pStyle w:val="Prrafodelista"/>
        <w:numPr>
          <w:ilvl w:val="1"/>
          <w:numId w:val="24"/>
        </w:numPr>
        <w:rPr>
          <w:rFonts w:cs="Times New Roman"/>
          <w:szCs w:val="24"/>
        </w:rPr>
      </w:pPr>
      <w:r>
        <w:rPr>
          <w:rFonts w:cs="Times New Roman"/>
          <w:b/>
          <w:bCs/>
          <w:szCs w:val="24"/>
        </w:rPr>
        <w:t xml:space="preserve">Codificación: </w:t>
      </w:r>
      <w:r>
        <w:rPr>
          <w:rFonts w:cs="Times New Roman"/>
          <w:szCs w:val="24"/>
        </w:rPr>
        <w:t xml:space="preserve">Es posible que en algunos casos sea necesario codificar </w:t>
      </w:r>
      <w:r w:rsidR="000A25AA">
        <w:rPr>
          <w:rFonts w:cs="Times New Roman"/>
          <w:szCs w:val="24"/>
        </w:rPr>
        <w:t xml:space="preserve">atributos categóricos en otro formato, por ejemplo, una numeración entera. Por otro lado, existe también la discretización, que consiste en </w:t>
      </w:r>
      <w:r w:rsidR="00290CCF">
        <w:rPr>
          <w:rFonts w:cs="Times New Roman"/>
          <w:szCs w:val="24"/>
        </w:rPr>
        <w:t>tomar una lista de intervalos desde los atributos originales y generar una serie de clases que representen dichos intervalos.</w:t>
      </w:r>
    </w:p>
    <w:p w14:paraId="35516A96" w14:textId="7A7E8762" w:rsidR="00456847" w:rsidRDefault="00622AD7" w:rsidP="00216DEA">
      <w:pPr>
        <w:pStyle w:val="Prrafodelista"/>
        <w:numPr>
          <w:ilvl w:val="0"/>
          <w:numId w:val="24"/>
        </w:numPr>
        <w:rPr>
          <w:rFonts w:cs="Times New Roman"/>
          <w:szCs w:val="24"/>
        </w:rPr>
      </w:pPr>
      <w:r>
        <w:rPr>
          <w:rFonts w:cs="Times New Roman"/>
          <w:b/>
          <w:bCs/>
          <w:szCs w:val="24"/>
        </w:rPr>
        <w:t>M</w:t>
      </w:r>
      <w:r w:rsidR="00456847">
        <w:rPr>
          <w:rFonts w:cs="Times New Roman"/>
          <w:b/>
          <w:bCs/>
          <w:szCs w:val="24"/>
        </w:rPr>
        <w:t>inería de datos:</w:t>
      </w:r>
      <w:r w:rsidR="00456847">
        <w:rPr>
          <w:rFonts w:cs="Times New Roman"/>
          <w:szCs w:val="24"/>
        </w:rPr>
        <w:t xml:space="preserve"> </w:t>
      </w:r>
      <w:r w:rsidR="00BA7B77">
        <w:rPr>
          <w:rFonts w:cs="Times New Roman"/>
          <w:szCs w:val="24"/>
        </w:rPr>
        <w:t>Esta fase es la más característica del proceso completo de KDD</w:t>
      </w:r>
      <w:r w:rsidR="00382F58">
        <w:rPr>
          <w:rFonts w:cs="Times New Roman"/>
          <w:szCs w:val="24"/>
        </w:rPr>
        <w:t xml:space="preserve">, el objetivo en esta fase es producir nuevo conocimiento para que el usuario pueda hacer uso de este. </w:t>
      </w:r>
      <w:r w:rsidR="00663B74">
        <w:rPr>
          <w:rFonts w:cs="Times New Roman"/>
          <w:szCs w:val="24"/>
        </w:rPr>
        <w:t>En esta fase también se realiza una partición en el conjunto de datos, donde una parte se utilizará para entrenar al algoritmo escogido</w:t>
      </w:r>
      <w:r w:rsidR="00180C69">
        <w:rPr>
          <w:rFonts w:cs="Times New Roman"/>
          <w:szCs w:val="24"/>
        </w:rPr>
        <w:t>; el conjunto de datos de entrenamiento</w:t>
      </w:r>
      <w:r w:rsidR="00B97ABA">
        <w:rPr>
          <w:rFonts w:cs="Times New Roman"/>
          <w:szCs w:val="24"/>
        </w:rPr>
        <w:t xml:space="preserve"> (training </w:t>
      </w:r>
      <w:r w:rsidR="008B1FD8">
        <w:rPr>
          <w:rFonts w:cs="Times New Roman"/>
          <w:szCs w:val="24"/>
        </w:rPr>
        <w:t>set</w:t>
      </w:r>
      <w:r w:rsidR="00B97ABA">
        <w:rPr>
          <w:rFonts w:cs="Times New Roman"/>
          <w:szCs w:val="24"/>
        </w:rPr>
        <w:t>)</w:t>
      </w:r>
      <w:r w:rsidR="00663B74">
        <w:rPr>
          <w:rFonts w:cs="Times New Roman"/>
          <w:szCs w:val="24"/>
        </w:rPr>
        <w:t>, y otra parte se utilizará en la fase siguiente para</w:t>
      </w:r>
      <w:r w:rsidR="008B1FD8">
        <w:rPr>
          <w:rFonts w:cs="Times New Roman"/>
          <w:szCs w:val="24"/>
        </w:rPr>
        <w:t xml:space="preserve"> probar</w:t>
      </w:r>
      <w:r w:rsidR="00663B74">
        <w:rPr>
          <w:rFonts w:cs="Times New Roman"/>
          <w:szCs w:val="24"/>
        </w:rPr>
        <w:t xml:space="preserve"> </w:t>
      </w:r>
      <w:r w:rsidR="00B97ABA">
        <w:rPr>
          <w:rFonts w:cs="Times New Roman"/>
          <w:szCs w:val="24"/>
        </w:rPr>
        <w:t>determinar la calidad del modelo generado</w:t>
      </w:r>
      <w:r w:rsidR="00180C69">
        <w:rPr>
          <w:rFonts w:cs="Times New Roman"/>
          <w:szCs w:val="24"/>
        </w:rPr>
        <w:t xml:space="preserve">; el conjunto de datos de </w:t>
      </w:r>
      <w:r w:rsidR="006A621C">
        <w:rPr>
          <w:rFonts w:cs="Times New Roman"/>
          <w:szCs w:val="24"/>
        </w:rPr>
        <w:t>prueba</w:t>
      </w:r>
      <w:r w:rsidR="008B1FD8">
        <w:rPr>
          <w:rFonts w:cs="Times New Roman"/>
          <w:szCs w:val="24"/>
        </w:rPr>
        <w:t xml:space="preserve"> (test set)</w:t>
      </w:r>
      <w:r w:rsidR="0092162E">
        <w:rPr>
          <w:rFonts w:cs="Times New Roman"/>
          <w:szCs w:val="24"/>
        </w:rPr>
        <w:t>. Es importante mencionar que también existen varias t</w:t>
      </w:r>
      <w:r w:rsidR="00C10009">
        <w:rPr>
          <w:rFonts w:cs="Times New Roman"/>
          <w:szCs w:val="24"/>
        </w:rPr>
        <w:t>écnicas para realizar esta partición de manera adecuada</w:t>
      </w:r>
      <w:r w:rsidR="00B97ABA">
        <w:rPr>
          <w:rFonts w:cs="Times New Roman"/>
          <w:szCs w:val="24"/>
        </w:rPr>
        <w:t>.</w:t>
      </w:r>
      <w:r w:rsidR="000C0065">
        <w:rPr>
          <w:rFonts w:cs="Times New Roman"/>
          <w:szCs w:val="24"/>
        </w:rPr>
        <w:t xml:space="preserve"> Por último, existen tres pasos generales para seleccionar un algoritmo adecuado a la tarea que se quiere resolver:</w:t>
      </w:r>
    </w:p>
    <w:p w14:paraId="7938DCF9" w14:textId="41C0B241" w:rsidR="00104DC8" w:rsidRDefault="00104DC8" w:rsidP="00216DEA">
      <w:pPr>
        <w:pStyle w:val="Prrafodelista"/>
        <w:numPr>
          <w:ilvl w:val="1"/>
          <w:numId w:val="24"/>
        </w:numPr>
        <w:rPr>
          <w:rFonts w:cs="Times New Roman"/>
          <w:szCs w:val="24"/>
        </w:rPr>
      </w:pPr>
      <w:r>
        <w:rPr>
          <w:rFonts w:cs="Times New Roman"/>
          <w:b/>
          <w:bCs/>
          <w:szCs w:val="24"/>
        </w:rPr>
        <w:t>Determinar el tipo de tarea de minería:</w:t>
      </w:r>
      <w:r>
        <w:rPr>
          <w:rFonts w:cs="Times New Roman"/>
          <w:szCs w:val="24"/>
        </w:rPr>
        <w:t xml:space="preserve"> </w:t>
      </w:r>
      <w:r w:rsidR="00B060C0">
        <w:rPr>
          <w:rFonts w:cs="Times New Roman"/>
          <w:szCs w:val="24"/>
        </w:rPr>
        <w:t>Se puede partir con una descripción de la tarea a realizar en términos prácticos.</w:t>
      </w:r>
    </w:p>
    <w:p w14:paraId="18835071" w14:textId="1C657C7C" w:rsidR="00B060C0" w:rsidRDefault="00DE400F" w:rsidP="00216DEA">
      <w:pPr>
        <w:pStyle w:val="Prrafodelista"/>
        <w:numPr>
          <w:ilvl w:val="1"/>
          <w:numId w:val="24"/>
        </w:numPr>
        <w:rPr>
          <w:rFonts w:cs="Times New Roman"/>
          <w:szCs w:val="24"/>
        </w:rPr>
      </w:pPr>
      <w:r>
        <w:rPr>
          <w:rFonts w:cs="Times New Roman"/>
          <w:b/>
          <w:bCs/>
          <w:szCs w:val="24"/>
        </w:rPr>
        <w:t>Elegir el tipo de modelo:</w:t>
      </w:r>
      <w:r>
        <w:rPr>
          <w:rFonts w:cs="Times New Roman"/>
          <w:szCs w:val="24"/>
        </w:rPr>
        <w:t xml:space="preserve"> </w:t>
      </w:r>
      <w:r w:rsidR="00B060C0">
        <w:rPr>
          <w:rFonts w:cs="Times New Roman"/>
          <w:szCs w:val="24"/>
        </w:rPr>
        <w:t>A partir de la tarea anterior se intenta dar con el tipo de modelo adecuado para la tarea: predictivo, descriptivo, o algo más específico, como clasificar, identificar patrones, agrupamiento, etc.</w:t>
      </w:r>
    </w:p>
    <w:p w14:paraId="1B3D1F7C" w14:textId="7529B21C" w:rsidR="00046E43" w:rsidRPr="00046E43" w:rsidRDefault="00DF31EE" w:rsidP="00216DEA">
      <w:pPr>
        <w:pStyle w:val="Prrafodelista"/>
        <w:numPr>
          <w:ilvl w:val="1"/>
          <w:numId w:val="24"/>
        </w:numPr>
        <w:rPr>
          <w:rFonts w:cs="Times New Roman"/>
          <w:szCs w:val="24"/>
        </w:rPr>
      </w:pPr>
      <w:r>
        <w:rPr>
          <w:rFonts w:cs="Times New Roman"/>
          <w:b/>
          <w:bCs/>
          <w:szCs w:val="24"/>
        </w:rPr>
        <w:t>Elegir el algoritmo de minería que resuelve la tarea</w:t>
      </w:r>
      <w:r w:rsidR="002C1D8C">
        <w:rPr>
          <w:rFonts w:cs="Times New Roman"/>
          <w:b/>
          <w:bCs/>
          <w:szCs w:val="24"/>
        </w:rPr>
        <w:t>:</w:t>
      </w:r>
      <w:r w:rsidR="00DC65FD">
        <w:rPr>
          <w:rFonts w:cs="Times New Roman"/>
          <w:b/>
          <w:bCs/>
          <w:szCs w:val="24"/>
        </w:rPr>
        <w:t xml:space="preserve"> </w:t>
      </w:r>
      <w:r w:rsidR="00DC65FD">
        <w:rPr>
          <w:rFonts w:cs="Times New Roman"/>
          <w:szCs w:val="24"/>
        </w:rPr>
        <w:t xml:space="preserve">A partir de las dos tareas anteriores </w:t>
      </w:r>
      <w:r w:rsidR="00FE7FB4">
        <w:rPr>
          <w:rFonts w:cs="Times New Roman"/>
          <w:szCs w:val="24"/>
        </w:rPr>
        <w:t xml:space="preserve">se puede decidir que algoritmo en </w:t>
      </w:r>
      <w:r w:rsidR="002143D0">
        <w:rPr>
          <w:rFonts w:cs="Times New Roman"/>
          <w:szCs w:val="24"/>
        </w:rPr>
        <w:t xml:space="preserve">específico. Existen muchos algoritmos </w:t>
      </w:r>
      <w:r w:rsidR="002143D0">
        <w:rPr>
          <w:rFonts w:cs="Times New Roman"/>
          <w:szCs w:val="24"/>
        </w:rPr>
        <w:lastRenderedPageBreak/>
        <w:t xml:space="preserve">para una </w:t>
      </w:r>
      <w:r w:rsidR="00B2722D">
        <w:rPr>
          <w:rFonts w:cs="Times New Roman"/>
          <w:szCs w:val="24"/>
        </w:rPr>
        <w:t>mismo o similar propósito</w:t>
      </w:r>
      <w:r w:rsidR="002143D0">
        <w:rPr>
          <w:rFonts w:cs="Times New Roman"/>
          <w:szCs w:val="24"/>
        </w:rPr>
        <w:t xml:space="preserve">, es por ello </w:t>
      </w:r>
      <w:r w:rsidR="00622AD7">
        <w:rPr>
          <w:rFonts w:cs="Times New Roman"/>
          <w:szCs w:val="24"/>
        </w:rPr>
        <w:t>por lo que</w:t>
      </w:r>
      <w:r w:rsidR="002143D0">
        <w:rPr>
          <w:rFonts w:cs="Times New Roman"/>
          <w:szCs w:val="24"/>
        </w:rPr>
        <w:t xml:space="preserve"> es pertinente</w:t>
      </w:r>
      <w:r w:rsidR="00FE7FB4">
        <w:rPr>
          <w:rFonts w:cs="Times New Roman"/>
          <w:szCs w:val="24"/>
        </w:rPr>
        <w:t xml:space="preserve"> </w:t>
      </w:r>
      <w:r w:rsidR="00B2722D">
        <w:rPr>
          <w:rFonts w:cs="Times New Roman"/>
          <w:szCs w:val="24"/>
        </w:rPr>
        <w:t>elegir</w:t>
      </w:r>
      <w:r w:rsidR="002143D0">
        <w:rPr>
          <w:rFonts w:cs="Times New Roman"/>
          <w:szCs w:val="24"/>
        </w:rPr>
        <w:t xml:space="preserve"> según las características de los datos y la tarea que se espera resolver.</w:t>
      </w:r>
    </w:p>
    <w:p w14:paraId="09AEA766" w14:textId="77777777" w:rsidR="00065DB7" w:rsidRDefault="00E02223" w:rsidP="00216DEA">
      <w:pPr>
        <w:pStyle w:val="Prrafodelista"/>
        <w:numPr>
          <w:ilvl w:val="0"/>
          <w:numId w:val="24"/>
        </w:numPr>
        <w:rPr>
          <w:rFonts w:cs="Times New Roman"/>
          <w:szCs w:val="24"/>
        </w:rPr>
      </w:pPr>
      <w:r>
        <w:rPr>
          <w:rFonts w:cs="Times New Roman"/>
          <w:b/>
          <w:bCs/>
          <w:szCs w:val="24"/>
        </w:rPr>
        <w:t>Evaluación e interpretación:</w:t>
      </w:r>
      <w:r w:rsidR="001F6040">
        <w:rPr>
          <w:rFonts w:cs="Times New Roman"/>
          <w:szCs w:val="24"/>
        </w:rPr>
        <w:t xml:space="preserve"> </w:t>
      </w:r>
      <w:r w:rsidR="00974ED2">
        <w:rPr>
          <w:rFonts w:cs="Times New Roman"/>
          <w:szCs w:val="24"/>
        </w:rPr>
        <w:t xml:space="preserve">La separación previa del conjunto de datos en dos; el training set y test set es necesaria para </w:t>
      </w:r>
      <w:r w:rsidR="00364F20">
        <w:rPr>
          <w:rFonts w:cs="Times New Roman"/>
          <w:szCs w:val="24"/>
        </w:rPr>
        <w:t xml:space="preserve">garantizar que la precisión del modelo </w:t>
      </w:r>
      <w:r w:rsidR="008A7A2A">
        <w:rPr>
          <w:rFonts w:cs="Times New Roman"/>
          <w:szCs w:val="24"/>
        </w:rPr>
        <w:t>es una medida independiente y no</w:t>
      </w:r>
      <w:r w:rsidR="004B5349">
        <w:rPr>
          <w:rFonts w:cs="Times New Roman"/>
          <w:szCs w:val="24"/>
        </w:rPr>
        <w:t xml:space="preserve"> sufre de alguna</w:t>
      </w:r>
      <w:r w:rsidR="008A7A2A">
        <w:rPr>
          <w:rFonts w:cs="Times New Roman"/>
          <w:szCs w:val="24"/>
        </w:rPr>
        <w:t xml:space="preserve"> sobre</w:t>
      </w:r>
      <w:r w:rsidR="004B5349">
        <w:rPr>
          <w:rFonts w:cs="Times New Roman"/>
          <w:szCs w:val="24"/>
        </w:rPr>
        <w:t xml:space="preserve"> </w:t>
      </w:r>
      <w:r w:rsidR="008A7A2A">
        <w:rPr>
          <w:rFonts w:cs="Times New Roman"/>
          <w:szCs w:val="24"/>
        </w:rPr>
        <w:t>estima</w:t>
      </w:r>
      <w:r w:rsidR="004B5349">
        <w:rPr>
          <w:rFonts w:cs="Times New Roman"/>
          <w:szCs w:val="24"/>
        </w:rPr>
        <w:t>ción</w:t>
      </w:r>
      <w:r w:rsidR="008A7A2A">
        <w:rPr>
          <w:rFonts w:cs="Times New Roman"/>
          <w:szCs w:val="24"/>
        </w:rPr>
        <w:t xml:space="preserve"> (que tienda a ser muy optimista por no haber </w:t>
      </w:r>
      <w:r w:rsidR="006F4BC6">
        <w:rPr>
          <w:rFonts w:cs="Times New Roman"/>
          <w:szCs w:val="24"/>
        </w:rPr>
        <w:t xml:space="preserve">particionado </w:t>
      </w:r>
      <w:r w:rsidR="008A7A2A">
        <w:rPr>
          <w:rFonts w:cs="Times New Roman"/>
          <w:szCs w:val="24"/>
        </w:rPr>
        <w:t>el conjunto de datos original)</w:t>
      </w:r>
      <w:r w:rsidR="00C10009">
        <w:rPr>
          <w:rFonts w:cs="Times New Roman"/>
          <w:szCs w:val="24"/>
        </w:rPr>
        <w:t>.</w:t>
      </w:r>
      <w:r w:rsidR="00900A52">
        <w:rPr>
          <w:rFonts w:cs="Times New Roman"/>
          <w:szCs w:val="24"/>
        </w:rPr>
        <w:t xml:space="preserve"> La técnica de evaluación utilizada depende generalmente del tipo de modelo, aunque </w:t>
      </w:r>
      <w:r w:rsidR="001233A2">
        <w:rPr>
          <w:rFonts w:cs="Times New Roman"/>
          <w:szCs w:val="24"/>
        </w:rPr>
        <w:t xml:space="preserve">también hay técnicas específicas para algoritmos en particular, a </w:t>
      </w:r>
      <w:r w:rsidR="00256C45">
        <w:rPr>
          <w:rFonts w:cs="Times New Roman"/>
          <w:szCs w:val="24"/>
        </w:rPr>
        <w:t>continuación,</w:t>
      </w:r>
      <w:r w:rsidR="001233A2">
        <w:rPr>
          <w:rFonts w:cs="Times New Roman"/>
          <w:szCs w:val="24"/>
        </w:rPr>
        <w:t xml:space="preserve"> se mencionan </w:t>
      </w:r>
      <w:r w:rsidR="00256C45">
        <w:rPr>
          <w:rFonts w:cs="Times New Roman"/>
          <w:szCs w:val="24"/>
        </w:rPr>
        <w:t xml:space="preserve">las técnicas de evaluación comunes para </w:t>
      </w:r>
      <w:r w:rsidR="00166D44">
        <w:rPr>
          <w:rFonts w:cs="Times New Roman"/>
          <w:szCs w:val="24"/>
        </w:rPr>
        <w:t>algunos tipos de algoritmos de uso frecuente:</w:t>
      </w:r>
    </w:p>
    <w:p w14:paraId="518E727A" w14:textId="2280049F" w:rsidR="00AF3BF7" w:rsidRDefault="00AF3BF7" w:rsidP="00216DEA">
      <w:pPr>
        <w:pStyle w:val="Prrafodelista"/>
        <w:numPr>
          <w:ilvl w:val="1"/>
          <w:numId w:val="24"/>
        </w:numPr>
        <w:rPr>
          <w:rFonts w:cs="Times New Roman"/>
          <w:szCs w:val="24"/>
        </w:rPr>
      </w:pPr>
      <w:r>
        <w:rPr>
          <w:rFonts w:cs="Times New Roman"/>
          <w:b/>
          <w:bCs/>
          <w:szCs w:val="24"/>
        </w:rPr>
        <w:t>C</w:t>
      </w:r>
      <w:r w:rsidR="00065DB7" w:rsidRPr="00065DB7">
        <w:rPr>
          <w:rFonts w:cs="Times New Roman"/>
          <w:b/>
          <w:bCs/>
          <w:szCs w:val="24"/>
        </w:rPr>
        <w:t>lasificación</w:t>
      </w:r>
      <w:r w:rsidR="00065DB7" w:rsidRPr="00065DB7">
        <w:rPr>
          <w:rFonts w:cs="Times New Roman"/>
          <w:szCs w:val="24"/>
        </w:rPr>
        <w:t>, lo normal es evaluar la calidad de los patrones encontrados con respecto a su precisión predictiva, la cual se calcula como el número de instancias del conjunto de prueba clasificadas correctamente dividido por el número de instancias totales en el conjunto de prueba.</w:t>
      </w:r>
    </w:p>
    <w:p w14:paraId="50377ED1" w14:textId="7A20F637" w:rsidR="00AF3BF7" w:rsidRDefault="00AF3BF7" w:rsidP="00216DEA">
      <w:pPr>
        <w:pStyle w:val="Prrafodelista"/>
        <w:numPr>
          <w:ilvl w:val="1"/>
          <w:numId w:val="24"/>
        </w:numPr>
        <w:rPr>
          <w:rFonts w:cs="Times New Roman"/>
          <w:szCs w:val="24"/>
        </w:rPr>
      </w:pPr>
      <w:r>
        <w:rPr>
          <w:rFonts w:cs="Times New Roman"/>
          <w:b/>
          <w:bCs/>
          <w:szCs w:val="24"/>
        </w:rPr>
        <w:t>R</w:t>
      </w:r>
      <w:r w:rsidRPr="00AF3BF7">
        <w:rPr>
          <w:rFonts w:cs="Times New Roman"/>
          <w:b/>
          <w:bCs/>
          <w:szCs w:val="24"/>
        </w:rPr>
        <w:t>eglas de asociación</w:t>
      </w:r>
      <w:r w:rsidRPr="00AF3BF7">
        <w:rPr>
          <w:rFonts w:cs="Times New Roman"/>
          <w:szCs w:val="24"/>
        </w:rPr>
        <w:t>, se suele evaluar de forma separada cada una de las reglas con objeto de restringirnos a aquellas que pueden aplicarse a un mayor número de instancias y que tienen una precisión relativamente alta sobre estas instancias. Esto se hace en base a dos conceptos:</w:t>
      </w:r>
    </w:p>
    <w:p w14:paraId="72C2D496" w14:textId="77777777" w:rsidR="00AF3BF7" w:rsidRDefault="00AF3BF7" w:rsidP="00216DEA">
      <w:pPr>
        <w:pStyle w:val="Prrafodelista"/>
        <w:numPr>
          <w:ilvl w:val="2"/>
          <w:numId w:val="24"/>
        </w:numPr>
        <w:rPr>
          <w:rFonts w:cs="Times New Roman"/>
          <w:szCs w:val="24"/>
        </w:rPr>
      </w:pPr>
      <w:r w:rsidRPr="00AF3BF7">
        <w:rPr>
          <w:rFonts w:cs="Times New Roman"/>
          <w:szCs w:val="24"/>
        </w:rPr>
        <w:t>Cobertura (también referida como soporte): número de instancias a las que la regla se aplica y predice correctamente.</w:t>
      </w:r>
    </w:p>
    <w:p w14:paraId="27F29081" w14:textId="77777777" w:rsidR="00353A8E" w:rsidRDefault="00AF3BF7" w:rsidP="00216DEA">
      <w:pPr>
        <w:pStyle w:val="Prrafodelista"/>
        <w:numPr>
          <w:ilvl w:val="2"/>
          <w:numId w:val="24"/>
        </w:numPr>
        <w:rPr>
          <w:rFonts w:cs="Times New Roman"/>
          <w:szCs w:val="24"/>
        </w:rPr>
      </w:pPr>
      <w:r w:rsidRPr="00AF3BF7">
        <w:rPr>
          <w:rFonts w:cs="Times New Roman"/>
          <w:szCs w:val="24"/>
        </w:rPr>
        <w:t>Confianza: proporción de instancias que la regla predice correctamente, es decir, la cobertura dividida por el número de instancias a las que se puede aplicar la regla.</w:t>
      </w:r>
    </w:p>
    <w:p w14:paraId="65FE5AA7" w14:textId="77777777" w:rsidR="00BA3988" w:rsidRDefault="00353A8E" w:rsidP="00216DEA">
      <w:pPr>
        <w:pStyle w:val="Prrafodelista"/>
        <w:numPr>
          <w:ilvl w:val="1"/>
          <w:numId w:val="24"/>
        </w:numPr>
        <w:rPr>
          <w:rFonts w:cs="Times New Roman"/>
          <w:szCs w:val="24"/>
        </w:rPr>
      </w:pPr>
      <w:r w:rsidRPr="00353A8E">
        <w:rPr>
          <w:rFonts w:cs="Times New Roman"/>
          <w:b/>
          <w:bCs/>
          <w:szCs w:val="24"/>
        </w:rPr>
        <w:t>Regresión</w:t>
      </w:r>
      <w:r>
        <w:rPr>
          <w:rFonts w:cs="Times New Roman"/>
          <w:szCs w:val="24"/>
        </w:rPr>
        <w:t>:</w:t>
      </w:r>
      <w:r w:rsidRPr="00353A8E">
        <w:rPr>
          <w:rFonts w:cs="Times New Roman"/>
          <w:szCs w:val="24"/>
        </w:rPr>
        <w:t xml:space="preserve"> la salida de</w:t>
      </w:r>
      <w:r w:rsidR="00003DA7">
        <w:rPr>
          <w:rFonts w:cs="Times New Roman"/>
          <w:szCs w:val="24"/>
        </w:rPr>
        <w:t xml:space="preserve"> los modelos de regresión</w:t>
      </w:r>
      <w:r w:rsidRPr="00353A8E">
        <w:rPr>
          <w:rFonts w:cs="Times New Roman"/>
          <w:szCs w:val="24"/>
        </w:rPr>
        <w:t xml:space="preserve"> es un valor numérico, la manera más habitual de evaluar un modelo es mediante el error cuadrático medio del valor predicho respecto al valor que se utiliza como validación. Esto promedia los errores y tiene más en cuenta aquellos errores que se desvían más del valor predicho.</w:t>
      </w:r>
    </w:p>
    <w:p w14:paraId="5A2029DC" w14:textId="1242E9C8" w:rsidR="00BA33FD" w:rsidRDefault="00BA3988" w:rsidP="00216DEA">
      <w:pPr>
        <w:pStyle w:val="Prrafodelista"/>
        <w:numPr>
          <w:ilvl w:val="1"/>
          <w:numId w:val="24"/>
        </w:numPr>
        <w:rPr>
          <w:rFonts w:cs="Times New Roman"/>
          <w:szCs w:val="24"/>
        </w:rPr>
      </w:pPr>
      <w:r>
        <w:rPr>
          <w:rFonts w:cs="Times New Roman"/>
          <w:b/>
          <w:bCs/>
          <w:szCs w:val="24"/>
        </w:rPr>
        <w:t>A</w:t>
      </w:r>
      <w:r w:rsidRPr="00BA3988">
        <w:rPr>
          <w:rFonts w:cs="Times New Roman"/>
          <w:b/>
          <w:bCs/>
          <w:szCs w:val="24"/>
        </w:rPr>
        <w:t>grupamiento</w:t>
      </w:r>
      <w:r>
        <w:rPr>
          <w:rFonts w:cs="Times New Roman"/>
          <w:szCs w:val="24"/>
        </w:rPr>
        <w:t>:</w:t>
      </w:r>
      <w:r w:rsidRPr="00BA3988">
        <w:rPr>
          <w:rFonts w:cs="Times New Roman"/>
          <w:szCs w:val="24"/>
        </w:rPr>
        <w:t xml:space="preserve"> las medidas de evaluación suelen depender del método utilizado, aunque suelen ser función de la cohesión de cada grupo y de la separación entre grupos. La cohesión y separación entre grupos se puede formalizar, por ejemplo, utilizando la distancia media al centro del grupo de los miembros de un grupo y la distancia media entre grupos, respectivamente. El concepto de distancia y de densidad son dos aspectos cruciales tanto en la construcción de modelos de agrupamiento como en su evaluación.</w:t>
      </w:r>
    </w:p>
    <w:p w14:paraId="665FCC37" w14:textId="3E244456" w:rsidR="00BA3988" w:rsidRDefault="00464B2C" w:rsidP="00216DEA">
      <w:pPr>
        <w:pStyle w:val="Prrafodelista"/>
        <w:numPr>
          <w:ilvl w:val="1"/>
          <w:numId w:val="24"/>
        </w:numPr>
        <w:rPr>
          <w:rFonts w:cs="Times New Roman"/>
          <w:szCs w:val="24"/>
        </w:rPr>
      </w:pPr>
      <w:r>
        <w:rPr>
          <w:rFonts w:cs="Times New Roman"/>
          <w:szCs w:val="24"/>
        </w:rPr>
        <w:t xml:space="preserve">Además de medidas puramente objetivas, como las descritas, también existen medidas subjetivas, como el interés, novedad, </w:t>
      </w:r>
      <w:r w:rsidR="00C11F6A">
        <w:rPr>
          <w:rFonts w:cs="Times New Roman"/>
          <w:szCs w:val="24"/>
        </w:rPr>
        <w:t>simplicidad o comprensibilidad.</w:t>
      </w:r>
    </w:p>
    <w:p w14:paraId="09854530" w14:textId="50D44030" w:rsidR="00523425" w:rsidRDefault="00313A35" w:rsidP="00216DEA">
      <w:pPr>
        <w:pStyle w:val="Prrafodelista"/>
        <w:numPr>
          <w:ilvl w:val="0"/>
          <w:numId w:val="24"/>
        </w:numPr>
        <w:rPr>
          <w:rFonts w:cs="Times New Roman"/>
          <w:szCs w:val="24"/>
        </w:rPr>
      </w:pPr>
      <w:r>
        <w:rPr>
          <w:rFonts w:cs="Times New Roman"/>
          <w:b/>
          <w:bCs/>
          <w:szCs w:val="24"/>
        </w:rPr>
        <w:t>Uso de datos</w:t>
      </w:r>
      <w:r w:rsidR="006A6BDE">
        <w:rPr>
          <w:rFonts w:cs="Times New Roman"/>
          <w:b/>
          <w:bCs/>
          <w:szCs w:val="24"/>
        </w:rPr>
        <w:t xml:space="preserve"> y monitorización: </w:t>
      </w:r>
      <w:r w:rsidR="00694CC4">
        <w:rPr>
          <w:rFonts w:cs="Times New Roman"/>
          <w:szCs w:val="24"/>
        </w:rPr>
        <w:t xml:space="preserve">Una vez construido y validado el modelo, se puede utilizar con dos finalidades en el contexto organizacional; </w:t>
      </w:r>
      <w:r w:rsidR="00186EF7">
        <w:rPr>
          <w:rFonts w:cs="Times New Roman"/>
          <w:szCs w:val="24"/>
        </w:rPr>
        <w:t>Primero, que un analista recomiendo acciones basándose en el modelo</w:t>
      </w:r>
      <w:r w:rsidR="00FF2BFE">
        <w:rPr>
          <w:rFonts w:cs="Times New Roman"/>
          <w:szCs w:val="24"/>
        </w:rPr>
        <w:t>. La segunda alternativa es</w:t>
      </w:r>
      <w:r w:rsidR="00186EF7">
        <w:rPr>
          <w:rFonts w:cs="Times New Roman"/>
          <w:szCs w:val="24"/>
        </w:rPr>
        <w:t xml:space="preserve"> integrar el modelo en </w:t>
      </w:r>
      <w:r w:rsidR="00FF2BFE">
        <w:rPr>
          <w:rFonts w:cs="Times New Roman"/>
          <w:szCs w:val="24"/>
        </w:rPr>
        <w:t xml:space="preserve">una aplicación para que </w:t>
      </w:r>
      <w:r w:rsidR="0041604A">
        <w:rPr>
          <w:rFonts w:cs="Times New Roman"/>
          <w:szCs w:val="24"/>
        </w:rPr>
        <w:t>este oriente</w:t>
      </w:r>
      <w:r w:rsidR="001A35F0">
        <w:rPr>
          <w:rFonts w:cs="Times New Roman"/>
          <w:szCs w:val="24"/>
        </w:rPr>
        <w:t xml:space="preserve"> a los usuarios del sistema en la toma de decisiones</w:t>
      </w:r>
      <w:r w:rsidR="00707ADA">
        <w:rPr>
          <w:rFonts w:cs="Times New Roman"/>
          <w:szCs w:val="24"/>
        </w:rPr>
        <w:t xml:space="preserve"> (esto dependerá de su capacitación y otras medidas </w:t>
      </w:r>
      <w:r w:rsidR="0009017D">
        <w:rPr>
          <w:rFonts w:cs="Times New Roman"/>
          <w:szCs w:val="24"/>
        </w:rPr>
        <w:t>subjetivas como las mencionadas en el punto anterior</w:t>
      </w:r>
      <w:r w:rsidR="00707ADA">
        <w:rPr>
          <w:rFonts w:cs="Times New Roman"/>
          <w:szCs w:val="24"/>
        </w:rPr>
        <w:t>)</w:t>
      </w:r>
      <w:r w:rsidR="00523425">
        <w:rPr>
          <w:rFonts w:cs="Times New Roman"/>
          <w:szCs w:val="24"/>
        </w:rPr>
        <w:t>.</w:t>
      </w:r>
      <w:r w:rsidR="00077109">
        <w:rPr>
          <w:rFonts w:cs="Times New Roman"/>
          <w:szCs w:val="24"/>
        </w:rPr>
        <w:t xml:space="preserve"> </w:t>
      </w:r>
      <w:r w:rsidR="00077109">
        <w:rPr>
          <w:rFonts w:cs="Times New Roman"/>
          <w:szCs w:val="24"/>
        </w:rPr>
        <w:fldChar w:fldCharType="begin"/>
      </w:r>
      <w:r w:rsidR="00137183">
        <w:rPr>
          <w:rFonts w:cs="Times New Roman"/>
          <w:szCs w:val="24"/>
        </w:rPr>
        <w:instrText xml:space="preserve"> ADDIN ZOTERO_ITEM CSL_CITATION {"citationID":"y2GPnIk8","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077109">
        <w:rPr>
          <w:rFonts w:cs="Times New Roman"/>
          <w:szCs w:val="24"/>
        </w:rPr>
        <w:fldChar w:fldCharType="separate"/>
      </w:r>
      <w:r w:rsidR="00137183" w:rsidRPr="00137183">
        <w:rPr>
          <w:rFonts w:cs="Times New Roman"/>
        </w:rPr>
        <w:t>[24]</w:t>
      </w:r>
      <w:r w:rsidR="00077109">
        <w:rPr>
          <w:rFonts w:cs="Times New Roman"/>
          <w:szCs w:val="24"/>
        </w:rPr>
        <w:fldChar w:fldCharType="end"/>
      </w:r>
    </w:p>
    <w:p w14:paraId="5744DE1E" w14:textId="77777777" w:rsidR="00A37EE6" w:rsidRDefault="00A37EE6" w:rsidP="00EE0473">
      <w:pPr>
        <w:pStyle w:val="Ttulo3"/>
        <w:rPr>
          <w:rFonts w:cs="Times New Roman"/>
          <w:b/>
          <w:bCs/>
        </w:rPr>
      </w:pPr>
    </w:p>
    <w:p w14:paraId="1A70AE64" w14:textId="5AC1C8E5" w:rsidR="007E74E2" w:rsidRPr="000612CD" w:rsidRDefault="00F646DF" w:rsidP="00EE0473">
      <w:pPr>
        <w:pStyle w:val="Ttulo3"/>
        <w:rPr>
          <w:rFonts w:cs="Times New Roman"/>
          <w:b/>
          <w:bCs/>
        </w:rPr>
      </w:pPr>
      <w:bookmarkStart w:id="414" w:name="_Toc148894741"/>
      <w:bookmarkStart w:id="415" w:name="_Toc148981432"/>
      <w:bookmarkStart w:id="416" w:name="_Toc148993452"/>
      <w:bookmarkStart w:id="417" w:name="_Toc149501248"/>
      <w:bookmarkStart w:id="418" w:name="_Toc149576117"/>
      <w:bookmarkStart w:id="419" w:name="_Toc150181529"/>
      <w:bookmarkStart w:id="420" w:name="_Toc150390671"/>
      <w:bookmarkStart w:id="421" w:name="_Toc150418255"/>
      <w:bookmarkStart w:id="422" w:name="_Toc151981478"/>
      <w:bookmarkStart w:id="423" w:name="_Toc151935526"/>
      <w:r w:rsidRPr="000612CD">
        <w:rPr>
          <w:rFonts w:cs="Times New Roman"/>
          <w:b/>
          <w:bCs/>
        </w:rPr>
        <w:t>3.</w:t>
      </w:r>
      <w:r w:rsidR="00425434">
        <w:rPr>
          <w:rFonts w:cs="Times New Roman"/>
          <w:b/>
          <w:bCs/>
        </w:rPr>
        <w:t>10</w:t>
      </w:r>
      <w:r w:rsidRPr="000612CD">
        <w:rPr>
          <w:rFonts w:cs="Times New Roman"/>
          <w:b/>
          <w:bCs/>
        </w:rPr>
        <w:t>.</w:t>
      </w:r>
      <w:r w:rsidR="00260BC9">
        <w:rPr>
          <w:rFonts w:cs="Times New Roman"/>
          <w:b/>
          <w:bCs/>
        </w:rPr>
        <w:t>4</w:t>
      </w:r>
      <w:r w:rsidRPr="000612CD">
        <w:rPr>
          <w:rFonts w:cs="Times New Roman"/>
          <w:b/>
          <w:bCs/>
        </w:rPr>
        <w:t xml:space="preserve"> </w:t>
      </w:r>
      <w:r w:rsidR="00CE5251">
        <w:rPr>
          <w:rFonts w:cs="Times New Roman"/>
          <w:b/>
          <w:bCs/>
        </w:rPr>
        <w:t>Conjunto de datos (</w:t>
      </w:r>
      <w:proofErr w:type="spellStart"/>
      <w:r w:rsidRPr="000612CD">
        <w:rPr>
          <w:rFonts w:cs="Times New Roman"/>
          <w:b/>
          <w:bCs/>
        </w:rPr>
        <w:t>Dataset</w:t>
      </w:r>
      <w:bookmarkEnd w:id="414"/>
      <w:bookmarkEnd w:id="415"/>
      <w:bookmarkEnd w:id="416"/>
      <w:bookmarkEnd w:id="417"/>
      <w:bookmarkEnd w:id="418"/>
      <w:bookmarkEnd w:id="419"/>
      <w:proofErr w:type="spellEnd"/>
      <w:r w:rsidR="00CE5251">
        <w:rPr>
          <w:rFonts w:cs="Times New Roman"/>
          <w:b/>
          <w:bCs/>
        </w:rPr>
        <w:t>)</w:t>
      </w:r>
      <w:bookmarkEnd w:id="420"/>
      <w:bookmarkEnd w:id="421"/>
      <w:bookmarkEnd w:id="422"/>
      <w:bookmarkEnd w:id="423"/>
    </w:p>
    <w:p w14:paraId="269836CF" w14:textId="197D3C09" w:rsidR="00820A23" w:rsidRDefault="00820A23" w:rsidP="005705AA">
      <w:r>
        <w:t xml:space="preserve">A </w:t>
      </w:r>
      <w:r w:rsidR="009B25ED">
        <w:t>continuación,</w:t>
      </w:r>
      <w:r w:rsidR="00511027">
        <w:t xml:space="preserve"> se presentan algunas estrategias para la recopilación y aumento de datos (en caso de ser necesario</w:t>
      </w:r>
      <w:r w:rsidR="00CC733A">
        <w:t xml:space="preserve"> posteriormente</w:t>
      </w:r>
      <w:r w:rsidR="00511027">
        <w:t xml:space="preserve"> </w:t>
      </w:r>
      <w:r w:rsidR="00212EC0">
        <w:t xml:space="preserve">durante el desarrollo y </w:t>
      </w:r>
      <w:r w:rsidR="00CC733A">
        <w:t>fase de pruebas</w:t>
      </w:r>
      <w:r w:rsidR="00212EC0">
        <w:t xml:space="preserve"> del proyecto</w:t>
      </w:r>
      <w:r w:rsidR="00511027">
        <w:t>)</w:t>
      </w:r>
      <w:r w:rsidR="00212EC0">
        <w:t>.</w:t>
      </w:r>
    </w:p>
    <w:p w14:paraId="2FD14389" w14:textId="32F2E44B" w:rsidR="004B1DE1" w:rsidRDefault="005705AA" w:rsidP="005705AA">
      <w:r>
        <w:t>El termino</w:t>
      </w:r>
      <w:r w:rsidR="004B1DE1">
        <w:t xml:space="preserve"> </w:t>
      </w:r>
      <w:proofErr w:type="spellStart"/>
      <w:r w:rsidR="004B1DE1">
        <w:t>dataset</w:t>
      </w:r>
      <w:proofErr w:type="spellEnd"/>
      <w:r>
        <w:t xml:space="preserve"> es bien conocido en el área de la computación y este se entiende como </w:t>
      </w:r>
      <w:r w:rsidR="004B1DE1">
        <w:t xml:space="preserve">una colección de datos, </w:t>
      </w:r>
      <w:r w:rsidR="0082297D">
        <w:t xml:space="preserve">por lo general </w:t>
      </w:r>
      <w:r w:rsidR="00DB511B">
        <w:t xml:space="preserve">presentados </w:t>
      </w:r>
      <w:r w:rsidR="0082297D">
        <w:t xml:space="preserve">de manera tabular, donde </w:t>
      </w:r>
      <w:r w:rsidR="00F90F4F">
        <w:t>las columnas son las variables, y cada renglón representa un</w:t>
      </w:r>
      <w:r w:rsidR="00C450B1">
        <w:t xml:space="preserve"> registro</w:t>
      </w:r>
      <w:r w:rsidR="00DF6A0C">
        <w:t xml:space="preserve"> </w:t>
      </w:r>
      <w:r w:rsidR="00585E8A">
        <w:t>dentro de esta colección</w:t>
      </w:r>
      <w:r w:rsidR="004B48C5">
        <w:t>.</w:t>
      </w:r>
    </w:p>
    <w:p w14:paraId="300D968D" w14:textId="496CA778" w:rsidR="005B1BB5" w:rsidRDefault="00F73A10" w:rsidP="005705AA">
      <w:r>
        <w:t xml:space="preserve">Gran parte de estas </w:t>
      </w:r>
      <w:r w:rsidR="00756C00">
        <w:t xml:space="preserve">colecciones de datos surgen a partir </w:t>
      </w:r>
      <w:r w:rsidR="00D36FF8">
        <w:t>del</w:t>
      </w:r>
      <w:r w:rsidR="006653BC">
        <w:t xml:space="preserve"> registro de transacciones </w:t>
      </w:r>
      <w:r w:rsidR="00863BCC">
        <w:t xml:space="preserve">que realizan </w:t>
      </w:r>
      <w:r w:rsidR="00A360E6">
        <w:t xml:space="preserve">la mayoría de </w:t>
      </w:r>
      <w:r w:rsidR="00403E6C">
        <w:t>las empresas</w:t>
      </w:r>
      <w:r w:rsidR="00914B36">
        <w:t xml:space="preserve"> y organizacione</w:t>
      </w:r>
      <w:r w:rsidR="00C33300">
        <w:t>s mediante</w:t>
      </w:r>
      <w:r w:rsidR="00F02712">
        <w:t xml:space="preserve"> las</w:t>
      </w:r>
      <w:r w:rsidR="002344A0">
        <w:t xml:space="preserve"> herramientas</w:t>
      </w:r>
      <w:r w:rsidR="00C33300">
        <w:t xml:space="preserve"> </w:t>
      </w:r>
      <w:r w:rsidR="002344A0">
        <w:t>OLTP</w:t>
      </w:r>
      <w:r w:rsidR="00F02712">
        <w:t xml:space="preserve"> que utilizan en su día a día</w:t>
      </w:r>
      <w:r w:rsidR="00FD0509">
        <w:t>, en este caso en particular</w:t>
      </w:r>
      <w:r w:rsidR="00C60483">
        <w:t>,</w:t>
      </w:r>
      <w:r w:rsidR="00FD0509">
        <w:t xml:space="preserve"> </w:t>
      </w:r>
      <w:r w:rsidR="00FA5A00">
        <w:t>el sistema</w:t>
      </w:r>
      <w:r w:rsidR="003F4ED7">
        <w:t xml:space="preserve"> que la tienda de conveniencia utiliza para su </w:t>
      </w:r>
      <w:r w:rsidR="0047398F">
        <w:t>administración de inventario y almacén</w:t>
      </w:r>
      <w:r w:rsidR="009402AA">
        <w:t>.</w:t>
      </w:r>
    </w:p>
    <w:p w14:paraId="00BBCD8C" w14:textId="4DBC21A0" w:rsidR="002959D2" w:rsidRDefault="000831DC" w:rsidP="005705AA">
      <w:r>
        <w:t xml:space="preserve">El principal reto que existe en </w:t>
      </w:r>
      <w:r w:rsidR="003B31CD">
        <w:t xml:space="preserve">este caso de </w:t>
      </w:r>
      <w:r w:rsidR="00AE7735">
        <w:t>estudio</w:t>
      </w:r>
      <w:r w:rsidR="00284718">
        <w:t xml:space="preserve"> es el hecho de </w:t>
      </w:r>
      <w:r w:rsidR="0087089D">
        <w:t xml:space="preserve">que la mayoría de </w:t>
      </w:r>
      <w:r w:rsidR="00E71A6B">
        <w:t>las tiendas</w:t>
      </w:r>
      <w:r w:rsidR="0087089D">
        <w:t xml:space="preserve"> de conveniencia </w:t>
      </w:r>
      <w:r w:rsidR="00013D0B">
        <w:t xml:space="preserve">en México, para las cuales </w:t>
      </w:r>
      <w:r w:rsidR="00517035">
        <w:t>se propone nuestra solución,</w:t>
      </w:r>
      <w:r w:rsidR="005D56EF">
        <w:t xml:space="preserve"> no solo cuentan con sus propios sistemas</w:t>
      </w:r>
      <w:r w:rsidR="001C1F2A">
        <w:t xml:space="preserve"> OLTP</w:t>
      </w:r>
      <w:r w:rsidR="005D56EF">
        <w:t xml:space="preserve"> propietarios</w:t>
      </w:r>
      <w:r w:rsidR="006F133B">
        <w:t>, donde,</w:t>
      </w:r>
      <w:r w:rsidR="00926976">
        <w:t xml:space="preserve"> es probable que su formato de almacenaje de datos no sea </w:t>
      </w:r>
      <w:r w:rsidR="004924D1">
        <w:t>compatible con el nuestro,</w:t>
      </w:r>
      <w:r w:rsidR="00E71A6B">
        <w:t xml:space="preserve"> sino que </w:t>
      </w:r>
      <w:r w:rsidR="00F377D2">
        <w:t xml:space="preserve">aun más importante, </w:t>
      </w:r>
      <w:r w:rsidR="0078234F">
        <w:t xml:space="preserve">estas empresas se reservan </w:t>
      </w:r>
      <w:r w:rsidR="00C32FA5">
        <w:t xml:space="preserve">el derecho a hacer públicos </w:t>
      </w:r>
      <w:r w:rsidR="00612754">
        <w:t xml:space="preserve">sus datos </w:t>
      </w:r>
      <w:r w:rsidR="00160CBA">
        <w:t xml:space="preserve">de ventas, </w:t>
      </w:r>
      <w:proofErr w:type="spellStart"/>
      <w:r w:rsidR="001C6997">
        <w:t>re-stock</w:t>
      </w:r>
      <w:proofErr w:type="spellEnd"/>
      <w:r w:rsidR="00A9188E">
        <w:t xml:space="preserve"> y</w:t>
      </w:r>
      <w:r w:rsidR="00932C84">
        <w:t xml:space="preserve"> logística distribución</w:t>
      </w:r>
      <w:r w:rsidR="00A9188E">
        <w:t xml:space="preserve"> de productos en sus tiendas.</w:t>
      </w:r>
      <w:r w:rsidR="00497503">
        <w:t xml:space="preserve"> En resumen, </w:t>
      </w:r>
      <w:r w:rsidR="00914980">
        <w:t>como desarrolladores de</w:t>
      </w:r>
      <w:r w:rsidR="003D232C">
        <w:t xml:space="preserve">l sistema propuesto en el presente documento, no tenemos acceso a información valiosa </w:t>
      </w:r>
      <w:r w:rsidR="008C34D6">
        <w:t xml:space="preserve">y precisa </w:t>
      </w:r>
      <w:r w:rsidR="001C2A64">
        <w:t xml:space="preserve">generada por tiendas de conveniencia actuales, la cual es de evidente utilidad para la futura fase de pruebas en </w:t>
      </w:r>
      <w:r w:rsidR="007375A3">
        <w:t>el proyecto. Por esta razón, a continuación</w:t>
      </w:r>
      <w:r w:rsidR="00E26CA2">
        <w:t>,</w:t>
      </w:r>
      <w:r w:rsidR="007375A3">
        <w:t xml:space="preserve"> se proponen algunas estrategias para </w:t>
      </w:r>
      <w:r w:rsidR="008070BB">
        <w:t>generar un conjunto de datos</w:t>
      </w:r>
      <w:r w:rsidR="000B7F2A">
        <w:t xml:space="preserve">, </w:t>
      </w:r>
      <w:r w:rsidR="00711B30">
        <w:t xml:space="preserve">que si bien, no nos proporcionará la precisión y volumen </w:t>
      </w:r>
      <w:r w:rsidR="003438E4">
        <w:t xml:space="preserve">que </w:t>
      </w:r>
      <w:r w:rsidR="00420662">
        <w:t xml:space="preserve">un </w:t>
      </w:r>
      <w:proofErr w:type="spellStart"/>
      <w:r w:rsidR="00420662">
        <w:t>dataset</w:t>
      </w:r>
      <w:proofErr w:type="spellEnd"/>
      <w:r w:rsidR="00420662">
        <w:t xml:space="preserve"> original de alguna de estas tiendas haría, </w:t>
      </w:r>
      <w:r w:rsidR="00BA3573">
        <w:t>nos ayudará cuando menos a futuro durante la fase de pruebas del proyecto.</w:t>
      </w:r>
    </w:p>
    <w:p w14:paraId="584704AD" w14:textId="027F3440" w:rsidR="009B25ED" w:rsidRPr="00502A13" w:rsidRDefault="00F646DF" w:rsidP="009B25ED">
      <w:pPr>
        <w:pStyle w:val="Ttulo3"/>
        <w:rPr>
          <w:rFonts w:cs="Times New Roman"/>
          <w:b/>
          <w:bCs/>
        </w:rPr>
      </w:pPr>
      <w:bookmarkStart w:id="424" w:name="_Toc150390672"/>
      <w:bookmarkStart w:id="425" w:name="_Toc150418256"/>
      <w:bookmarkStart w:id="426" w:name="_Toc149501249"/>
      <w:bookmarkStart w:id="427" w:name="_Toc149576118"/>
      <w:bookmarkStart w:id="428" w:name="_Toc150181530"/>
      <w:bookmarkStart w:id="429" w:name="_Toc148894742"/>
      <w:bookmarkStart w:id="430" w:name="_Toc148981433"/>
      <w:bookmarkStart w:id="431" w:name="_Toc148993453"/>
      <w:bookmarkStart w:id="432" w:name="_Toc151981479"/>
      <w:bookmarkStart w:id="433" w:name="_Toc151935527"/>
      <w:r w:rsidRPr="000612CD">
        <w:rPr>
          <w:rFonts w:cs="Times New Roman"/>
          <w:b/>
          <w:bCs/>
        </w:rPr>
        <w:t>3.</w:t>
      </w:r>
      <w:r w:rsidR="00425434">
        <w:rPr>
          <w:rFonts w:cs="Times New Roman"/>
          <w:b/>
          <w:bCs/>
        </w:rPr>
        <w:t>10</w:t>
      </w:r>
      <w:r w:rsidRPr="000612CD">
        <w:rPr>
          <w:rFonts w:cs="Times New Roman"/>
          <w:b/>
          <w:bCs/>
        </w:rPr>
        <w:t>.</w:t>
      </w:r>
      <w:r w:rsidR="00260BC9">
        <w:rPr>
          <w:rFonts w:cs="Times New Roman"/>
          <w:b/>
          <w:bCs/>
        </w:rPr>
        <w:t>5</w:t>
      </w:r>
      <w:r w:rsidRPr="000612CD">
        <w:rPr>
          <w:rFonts w:cs="Times New Roman"/>
          <w:b/>
          <w:bCs/>
        </w:rPr>
        <w:t xml:space="preserve"> </w:t>
      </w:r>
      <w:r w:rsidR="009B25ED">
        <w:rPr>
          <w:rFonts w:cs="Times New Roman"/>
          <w:b/>
          <w:bCs/>
        </w:rPr>
        <w:t xml:space="preserve">Instrumento </w:t>
      </w:r>
      <w:r w:rsidR="00502A13">
        <w:rPr>
          <w:rFonts w:cs="Times New Roman"/>
          <w:b/>
          <w:bCs/>
        </w:rPr>
        <w:t>de investigación</w:t>
      </w:r>
      <w:bookmarkEnd w:id="424"/>
      <w:bookmarkEnd w:id="425"/>
      <w:bookmarkEnd w:id="432"/>
      <w:bookmarkEnd w:id="433"/>
    </w:p>
    <w:p w14:paraId="5D89134D" w14:textId="2CC3175E" w:rsidR="009B25ED" w:rsidRDefault="00963D03" w:rsidP="00341760">
      <w:r w:rsidRPr="00963D03">
        <w:t xml:space="preserve">Un instrumento </w:t>
      </w:r>
      <w:r w:rsidR="00FC3D39">
        <w:t>de investigación es una herramienta</w:t>
      </w:r>
      <w:r>
        <w:t xml:space="preserve"> utilizada para recolectar</w:t>
      </w:r>
      <w:r w:rsidR="00C42D59">
        <w:t xml:space="preserve">, medir, </w:t>
      </w:r>
      <w:r w:rsidR="00091D23">
        <w:t>y analizar</w:t>
      </w:r>
      <w:r>
        <w:t xml:space="preserve"> da</w:t>
      </w:r>
      <w:r w:rsidR="00FC3D39">
        <w:t>tos</w:t>
      </w:r>
      <w:r w:rsidR="00D5506D">
        <w:t xml:space="preserve"> relacionados a un interés </w:t>
      </w:r>
      <w:r w:rsidR="00840689">
        <w:t xml:space="preserve">particular (realizar pruebas de software en este caso). </w:t>
      </w:r>
      <w:r w:rsidR="00D91970">
        <w:t xml:space="preserve">Estos instrumentos pueden incluir </w:t>
      </w:r>
      <w:r w:rsidR="00D150DD">
        <w:t xml:space="preserve">entrevistas, </w:t>
      </w:r>
      <w:r w:rsidR="00E620E6">
        <w:t>pruebas</w:t>
      </w:r>
      <w:r w:rsidR="00323C0B">
        <w:t>, observaciones</w:t>
      </w:r>
      <w:r w:rsidR="00E620E6">
        <w:t xml:space="preserve"> </w:t>
      </w:r>
      <w:r w:rsidR="006F29DF">
        <w:t>o encuestas.</w:t>
      </w:r>
      <w:r w:rsidR="00323C0B">
        <w:t xml:space="preserve"> A </w:t>
      </w:r>
      <w:r w:rsidR="003D5D6B">
        <w:t>continuación,</w:t>
      </w:r>
      <w:r w:rsidR="00323C0B">
        <w:t xml:space="preserve"> se mencionan </w:t>
      </w:r>
      <w:r w:rsidR="00A91B72">
        <w:t xml:space="preserve">dos instrumentos relevantes para </w:t>
      </w:r>
      <w:r w:rsidR="00462F84">
        <w:t xml:space="preserve">la solución a nuestro problema de </w:t>
      </w:r>
      <w:proofErr w:type="spellStart"/>
      <w:r w:rsidR="00462F84">
        <w:t>dataset</w:t>
      </w:r>
      <w:proofErr w:type="spellEnd"/>
      <w:r w:rsidR="00462F84">
        <w:t>.</w:t>
      </w:r>
    </w:p>
    <w:p w14:paraId="4EEE4FD3" w14:textId="03C76344" w:rsidR="00B76874" w:rsidRDefault="00235E12" w:rsidP="00216DEA">
      <w:pPr>
        <w:pStyle w:val="Prrafodelista"/>
        <w:numPr>
          <w:ilvl w:val="0"/>
          <w:numId w:val="29"/>
        </w:numPr>
      </w:pPr>
      <w:r>
        <w:rPr>
          <w:b/>
          <w:bCs/>
        </w:rPr>
        <w:t>Encuestas:</w:t>
      </w:r>
      <w:r>
        <w:t xml:space="preserve"> </w:t>
      </w:r>
      <w:r w:rsidR="007F3D08">
        <w:t xml:space="preserve">Engloban cualquier medida tomada </w:t>
      </w:r>
      <w:r w:rsidR="005E343B">
        <w:t xml:space="preserve">que involucre realizar preguntas </w:t>
      </w:r>
      <w:r w:rsidR="00341760">
        <w:t>a los participantes</w:t>
      </w:r>
      <w:r w:rsidR="00D357ED">
        <w:t xml:space="preserve">. Las encuestas </w:t>
      </w:r>
      <w:r w:rsidR="00DF7900">
        <w:t xml:space="preserve">son de distintos tipos según el periodo de tiempo en que se realicen, </w:t>
      </w:r>
      <w:r w:rsidR="00C70E6F">
        <w:t>para nuestro caso,</w:t>
      </w:r>
      <w:r w:rsidR="00103272">
        <w:t xml:space="preserve"> son relevantes</w:t>
      </w:r>
      <w:r w:rsidR="00C70E6F">
        <w:t xml:space="preserve"> las encuestas </w:t>
      </w:r>
      <w:r w:rsidR="002D7E79">
        <w:t xml:space="preserve">de </w:t>
      </w:r>
      <w:r w:rsidR="00103272">
        <w:t xml:space="preserve">tipo transversal, donde </w:t>
      </w:r>
      <w:r w:rsidR="00262053">
        <w:t xml:space="preserve">se recolectan datos de </w:t>
      </w:r>
      <w:r w:rsidR="004E0748">
        <w:t>distint</w:t>
      </w:r>
      <w:r w:rsidR="0087390A">
        <w:t>os individuos</w:t>
      </w:r>
      <w:r w:rsidR="00CA20DB">
        <w:t xml:space="preserve"> </w:t>
      </w:r>
      <w:r w:rsidR="006E4B84">
        <w:t xml:space="preserve">en un punto específico </w:t>
      </w:r>
      <w:r w:rsidR="003D7D2D">
        <w:t>o por</w:t>
      </w:r>
      <w:r w:rsidR="00505E52">
        <w:t xml:space="preserve"> un periodo no muy largo de tiempo. La utilidad de </w:t>
      </w:r>
      <w:r w:rsidR="00FF0FDC">
        <w:t xml:space="preserve">esto </w:t>
      </w:r>
      <w:r w:rsidR="00505E52">
        <w:t xml:space="preserve">radica en que será posible generar una encuesta </w:t>
      </w:r>
      <w:r w:rsidR="00EF4C26">
        <w:t xml:space="preserve">mediante la cual podamos recopilar información sobre el tipo de productos </w:t>
      </w:r>
      <w:r w:rsidR="000262BD">
        <w:t xml:space="preserve">que </w:t>
      </w:r>
      <w:r w:rsidR="00F84AC1">
        <w:t>las personas comprar en tiendas de conveniencia como Oxxo, 3B,</w:t>
      </w:r>
      <w:r w:rsidR="00F65AAA">
        <w:t xml:space="preserve"> y otras.</w:t>
      </w:r>
    </w:p>
    <w:p w14:paraId="0E18A3A2" w14:textId="09E323EA" w:rsidR="0092047A" w:rsidRDefault="00392BFA" w:rsidP="00216DEA">
      <w:pPr>
        <w:pStyle w:val="Prrafodelista"/>
        <w:numPr>
          <w:ilvl w:val="0"/>
          <w:numId w:val="29"/>
        </w:numPr>
      </w:pPr>
      <w:r>
        <w:rPr>
          <w:b/>
          <w:bCs/>
        </w:rPr>
        <w:t>Observaciones:</w:t>
      </w:r>
      <w:r w:rsidR="004663A5">
        <w:t xml:space="preserve"> Se refiere al hecho de </w:t>
      </w:r>
      <w:r w:rsidR="00DF13F9">
        <w:t xml:space="preserve">recopilar datos mediante </w:t>
      </w:r>
      <w:r w:rsidR="00C754A5">
        <w:t>nuestros sentidos humanos</w:t>
      </w:r>
      <w:r w:rsidR="005832D0">
        <w:t xml:space="preserve">. Los datos recolectados </w:t>
      </w:r>
      <w:r w:rsidR="009C1E28">
        <w:t xml:space="preserve">pueden </w:t>
      </w:r>
      <w:r w:rsidR="005832D0">
        <w:t>ser cualitativo</w:t>
      </w:r>
      <w:r w:rsidR="009C1E28">
        <w:t>s o cuantitativos</w:t>
      </w:r>
      <w:r w:rsidR="005832D0">
        <w:t xml:space="preserve">. </w:t>
      </w:r>
      <w:r w:rsidR="00EE7126">
        <w:t>La observación natural es relevante a</w:t>
      </w:r>
      <w:r w:rsidR="00422261">
        <w:t xml:space="preserve"> nuestro caso</w:t>
      </w:r>
      <w:r w:rsidR="00997CD9">
        <w:t xml:space="preserve">, </w:t>
      </w:r>
      <w:r w:rsidR="001646FF">
        <w:t>ya que,</w:t>
      </w:r>
      <w:r w:rsidR="00C41645">
        <w:t xml:space="preserve"> en esta, simplemente se</w:t>
      </w:r>
      <w:r w:rsidR="001646FF">
        <w:t xml:space="preserve"> anotan datos sin interferir en el ambiente en el que existen. En nuestro caso, las observaciones </w:t>
      </w:r>
      <w:r w:rsidR="00DA5893">
        <w:t>nos servirán para obtener una idea de la distribución</w:t>
      </w:r>
      <w:r w:rsidR="00E94371">
        <w:t xml:space="preserve"> física</w:t>
      </w:r>
      <w:r w:rsidR="001530F9">
        <w:t xml:space="preserve"> usual</w:t>
      </w:r>
      <w:r w:rsidR="00E94371">
        <w:t xml:space="preserve"> que tienen</w:t>
      </w:r>
      <w:r w:rsidR="002E19CF">
        <w:t xml:space="preserve"> los productos en </w:t>
      </w:r>
      <w:r w:rsidR="001530F9">
        <w:t>tiendas</w:t>
      </w:r>
      <w:r w:rsidR="002E19CF">
        <w:t xml:space="preserve"> de conveniencia, esto incluye el numero de anaqueles visibles, como se agrupan </w:t>
      </w:r>
      <w:r w:rsidR="00273CC7">
        <w:t>los productos</w:t>
      </w:r>
      <w:r w:rsidR="00DE7EEB">
        <w:t>, y que lugares tienen mayor y menor visibilidad desde la entrada de la tienda.</w:t>
      </w:r>
      <w:r w:rsidR="00CB3135">
        <w:t xml:space="preserve"> </w:t>
      </w:r>
      <w:r w:rsidR="001125C7">
        <w:fldChar w:fldCharType="begin"/>
      </w:r>
      <w:r w:rsidR="00137183">
        <w:instrText xml:space="preserve"> ADDIN ZOTERO_ITEM CSL_CITATION {"citationID":"J3HKX1lq","properties":{"formattedCitation":"[25]\\uc0\\u8211{}[27]","plainCitation":"[25]–[27]","noteIndex":0},"citationItems":[{"id":45,"uris":["http://zotero.org/users/12776228/items/CPGVL6YD"],"itemData":{"id":45,"type":"document","publisher":"Columbia University","title":"Research Instrument Examples","URL":"https://www.tc.columbia.edu/media/administration/institutional-review-board-/guide-amp-resources---documents/Published_Study-Material-Examples.pdf","author":[{"family":"Teachers College, Columbia University","given":""}]}},{"id":46,"uris":["http://zotero.org/users/12776228/items/WT7UYW59"],"itemData":{"id":46,"type":"document","publisher":"Scribbr","title":"Cross-Sectional Study | Definition, Uses &amp; Examples","URL":"https://www.scribbr.com/methodology/cross-sectional-study/#:~:text=A%20cross-sectional%20study%20is,observe%20variables%20without%20influencing%20them.","author":[{"family":"Lauren","given":"Thomas"}],"issued":{"date-parts":[["2020",5,8]]}}},{"id":47,"uris":["http://zotero.org/users/12776228/items/LSABSSP8"],"itemData":{"id":47,"type":"document","publisher":"Scribbr","title":"Naturalistic Observation | Definition, Guide, &amp; Examples","URL":"https://www.scribbr.com/methodology/naturalistic-observation/#:~:text=a%20naturalistic%20observation%3F-,Naturalistic%20observation%20is%20a%20qualitative%20research%20method%20where%20you%20record,people%20watching”%20with%20a%20purpose.","author":[{"family":"Pritha","given":"Bhandari"}],"issued":{"date-parts":[["2022",2,10]]}}}],"schema":"https://github.com/citation-style-language/schema/raw/master/csl-citation.json"} </w:instrText>
      </w:r>
      <w:r w:rsidR="001125C7">
        <w:fldChar w:fldCharType="separate"/>
      </w:r>
      <w:r w:rsidR="00137183" w:rsidRPr="00137183">
        <w:rPr>
          <w:rFonts w:cs="Times New Roman"/>
          <w:szCs w:val="24"/>
        </w:rPr>
        <w:t>[25]–[27]</w:t>
      </w:r>
      <w:r w:rsidR="001125C7">
        <w:fldChar w:fldCharType="end"/>
      </w:r>
    </w:p>
    <w:p w14:paraId="47BCF540" w14:textId="2C43C343" w:rsidR="00F3087C" w:rsidRDefault="003A6801" w:rsidP="00890F21">
      <w:r>
        <w:lastRenderedPageBreak/>
        <w:t xml:space="preserve">Mediante estos instrumentos de </w:t>
      </w:r>
      <w:r w:rsidR="004E1E5E">
        <w:t xml:space="preserve">investigación, podremos recolectar datos suficientes, </w:t>
      </w:r>
      <w:r w:rsidR="00573054">
        <w:t>que,</w:t>
      </w:r>
      <w:r w:rsidR="004E1E5E">
        <w:t xml:space="preserve"> al ser complementados, </w:t>
      </w:r>
      <w:r w:rsidR="00860206">
        <w:t xml:space="preserve">nos podrán ofrecer una </w:t>
      </w:r>
      <w:r w:rsidR="00A346CD">
        <w:t xml:space="preserve">colección de información </w:t>
      </w:r>
      <w:r w:rsidR="00017D70">
        <w:t>más apta para las futuras pruebas del software.</w:t>
      </w:r>
    </w:p>
    <w:p w14:paraId="1081FE01" w14:textId="26A0784C" w:rsidR="005914C1" w:rsidRDefault="0003180B" w:rsidP="007B3832">
      <w:pPr>
        <w:pStyle w:val="Ttulo3"/>
        <w:rPr>
          <w:rFonts w:cs="Times New Roman"/>
          <w:b/>
          <w:bCs/>
        </w:rPr>
      </w:pPr>
      <w:bookmarkStart w:id="434" w:name="_Toc150390673"/>
      <w:bookmarkStart w:id="435" w:name="_Toc150418257"/>
      <w:bookmarkStart w:id="436" w:name="_Toc151981480"/>
      <w:bookmarkStart w:id="437" w:name="_Toc151935528"/>
      <w:r w:rsidRPr="000612CD">
        <w:rPr>
          <w:rFonts w:cs="Times New Roman"/>
          <w:b/>
          <w:bCs/>
        </w:rPr>
        <w:t>3.</w:t>
      </w:r>
      <w:r>
        <w:rPr>
          <w:rFonts w:cs="Times New Roman"/>
          <w:b/>
          <w:bCs/>
        </w:rPr>
        <w:t>10</w:t>
      </w:r>
      <w:r w:rsidRPr="000612CD">
        <w:rPr>
          <w:rFonts w:cs="Times New Roman"/>
          <w:b/>
          <w:bCs/>
        </w:rPr>
        <w:t>.</w:t>
      </w:r>
      <w:r>
        <w:rPr>
          <w:rFonts w:cs="Times New Roman"/>
          <w:b/>
          <w:bCs/>
        </w:rPr>
        <w:t>6</w:t>
      </w:r>
      <w:r w:rsidRPr="000612CD">
        <w:rPr>
          <w:rFonts w:cs="Times New Roman"/>
          <w:b/>
          <w:bCs/>
        </w:rPr>
        <w:t xml:space="preserve"> </w:t>
      </w:r>
      <w:r>
        <w:rPr>
          <w:rFonts w:cs="Times New Roman"/>
          <w:b/>
          <w:bCs/>
        </w:rPr>
        <w:t>Otras fuentes de datos</w:t>
      </w:r>
      <w:bookmarkEnd w:id="434"/>
      <w:bookmarkEnd w:id="435"/>
      <w:bookmarkEnd w:id="436"/>
      <w:bookmarkEnd w:id="437"/>
    </w:p>
    <w:p w14:paraId="0347B3D8" w14:textId="6C97824A" w:rsidR="0025280A" w:rsidRPr="00017D70" w:rsidRDefault="001D7C28" w:rsidP="007B3832">
      <w:r>
        <w:t>Otro factor que integrar en la colección de datos es, clasificaciones y precio de productos.</w:t>
      </w:r>
      <w:r w:rsidR="00A01970">
        <w:t xml:space="preserve"> Existen algunas bases de datos </w:t>
      </w:r>
      <w:r w:rsidR="00FB53A1">
        <w:t>públicas</w:t>
      </w:r>
      <w:r w:rsidR="00A01970">
        <w:t xml:space="preserve"> que ofrecen esta información</w:t>
      </w:r>
      <w:r w:rsidR="00D8433D">
        <w:t xml:space="preserve"> adicional, por ejemplo,</w:t>
      </w:r>
      <w:r w:rsidR="009F5D2B">
        <w:t xml:space="preserve"> el</w:t>
      </w:r>
      <w:r w:rsidR="00D8433D">
        <w:t xml:space="preserve"> </w:t>
      </w:r>
      <w:r w:rsidR="007B3832">
        <w:t xml:space="preserve">INEGI </w:t>
      </w:r>
      <w:r w:rsidR="009F5D2B">
        <w:t>ofrece</w:t>
      </w:r>
      <w:r w:rsidR="004838EB">
        <w:t xml:space="preserve"> mediante su portal web la descarga y consulta de </w:t>
      </w:r>
      <w:r w:rsidR="00653D4D">
        <w:t>la base de datos de precios promedio</w:t>
      </w:r>
      <w:r w:rsidR="008E6F4B">
        <w:t xml:space="preserve"> </w:t>
      </w:r>
      <w:r w:rsidR="00C44E39">
        <w:fldChar w:fldCharType="begin"/>
      </w:r>
      <w:r w:rsidR="00137183">
        <w:instrText xml:space="preserve"> ADDIN ZOTERO_ITEM CSL_CITATION {"citationID":"alDz43wJ","properties":{"formattedCitation":"[28]","plainCitation":"[28]","noteIndex":0},"citationItems":[{"id":48,"uris":["http://zotero.org/users/12776228/items/8KBJM4LZ"],"itemData":{"id":48,"type":"dataset","title":"Consulta de Precios Promedio","URL":"https://www.inegi.org.mx/app/preciospromedio/?bs=18","author":[{"family":"","given":"INEGI"}],"issued":{"date-parts":[["2023",9]]}}}],"schema":"https://github.com/citation-style-language/schema/raw/master/csl-citation.json"} </w:instrText>
      </w:r>
      <w:r w:rsidR="00C44E39">
        <w:fldChar w:fldCharType="separate"/>
      </w:r>
      <w:r w:rsidR="00137183" w:rsidRPr="00137183">
        <w:rPr>
          <w:rFonts w:cs="Times New Roman"/>
        </w:rPr>
        <w:t>[28]</w:t>
      </w:r>
      <w:r w:rsidR="00C44E39">
        <w:fldChar w:fldCharType="end"/>
      </w:r>
      <w:r w:rsidR="00A01970">
        <w:t xml:space="preserve">; </w:t>
      </w:r>
      <w:r w:rsidR="00137F18">
        <w:t xml:space="preserve">Esta información adicional es útil para algoritmos </w:t>
      </w:r>
      <w:r w:rsidR="000604BE">
        <w:t>como clasificadores y</w:t>
      </w:r>
      <w:r w:rsidR="007B3832">
        <w:t xml:space="preserve"> el cálculo de valores de ventas para algoritmos como</w:t>
      </w:r>
      <w:r w:rsidR="009F5D2B">
        <w:t xml:space="preserve"> pronósticos con</w:t>
      </w:r>
      <w:r w:rsidR="007B3832">
        <w:t xml:space="preserve"> </w:t>
      </w:r>
      <w:r w:rsidR="000604BE">
        <w:t>series de tiempo.</w:t>
      </w:r>
    </w:p>
    <w:p w14:paraId="495CBC06" w14:textId="0A0C07AC" w:rsidR="00373997" w:rsidRDefault="00A32B33" w:rsidP="00373997">
      <w:pPr>
        <w:pStyle w:val="Ttulo3"/>
        <w:rPr>
          <w:rFonts w:cs="Times New Roman"/>
          <w:b/>
          <w:bCs/>
        </w:rPr>
      </w:pPr>
      <w:bookmarkStart w:id="438" w:name="_Toc150390674"/>
      <w:bookmarkStart w:id="439" w:name="_Toc150418258"/>
      <w:bookmarkStart w:id="440" w:name="_Toc151981481"/>
      <w:bookmarkStart w:id="441" w:name="_Toc151935529"/>
      <w:r w:rsidRPr="000612CD">
        <w:rPr>
          <w:rFonts w:cs="Times New Roman"/>
          <w:b/>
          <w:bCs/>
        </w:rPr>
        <w:t>3.</w:t>
      </w:r>
      <w:r>
        <w:rPr>
          <w:rFonts w:cs="Times New Roman"/>
          <w:b/>
          <w:bCs/>
        </w:rPr>
        <w:t>10</w:t>
      </w:r>
      <w:r w:rsidRPr="000612CD">
        <w:rPr>
          <w:rFonts w:cs="Times New Roman"/>
          <w:b/>
          <w:bCs/>
        </w:rPr>
        <w:t>.</w:t>
      </w:r>
      <w:r w:rsidR="0003180B">
        <w:rPr>
          <w:rFonts w:cs="Times New Roman"/>
          <w:b/>
          <w:bCs/>
        </w:rPr>
        <w:t>7</w:t>
      </w:r>
      <w:r w:rsidRPr="000612CD">
        <w:rPr>
          <w:rFonts w:cs="Times New Roman"/>
          <w:b/>
          <w:bCs/>
        </w:rPr>
        <w:t xml:space="preserve"> </w:t>
      </w:r>
      <w:r>
        <w:rPr>
          <w:rFonts w:cs="Times New Roman"/>
          <w:b/>
          <w:bCs/>
        </w:rPr>
        <w:t>Aumento de datos</w:t>
      </w:r>
      <w:bookmarkEnd w:id="438"/>
      <w:bookmarkEnd w:id="439"/>
      <w:bookmarkEnd w:id="440"/>
      <w:bookmarkEnd w:id="441"/>
    </w:p>
    <w:p w14:paraId="2BAFC3B0" w14:textId="6FAB062B" w:rsidR="00FB53A1" w:rsidRDefault="00FB53A1" w:rsidP="00FB53A1">
      <w:r>
        <w:t xml:space="preserve">El aumento de datos es una técnica </w:t>
      </w:r>
      <w:r w:rsidR="00E13C6E">
        <w:t xml:space="preserve">que consiste en incrementar artificialmente el tamaño de un </w:t>
      </w:r>
      <w:proofErr w:type="spellStart"/>
      <w:r w:rsidR="00E13C6E">
        <w:t>dataset</w:t>
      </w:r>
      <w:proofErr w:type="spellEnd"/>
      <w:r w:rsidR="00E13C6E">
        <w:t xml:space="preserve"> mediante la creación de </w:t>
      </w:r>
      <w:r w:rsidR="003A2B58">
        <w:t xml:space="preserve">nuevas entradas basadas en </w:t>
      </w:r>
      <w:r w:rsidR="006F45AE">
        <w:t xml:space="preserve">modificaciones a los registros originales del </w:t>
      </w:r>
      <w:proofErr w:type="spellStart"/>
      <w:r w:rsidR="006F45AE">
        <w:t>dataset</w:t>
      </w:r>
      <w:proofErr w:type="spellEnd"/>
      <w:r w:rsidR="006F45AE">
        <w:t>.</w:t>
      </w:r>
      <w:r w:rsidR="00514C5B">
        <w:t xml:space="preserve"> Este concepto es comúnmente utilizado </w:t>
      </w:r>
      <w:r w:rsidR="000A11FD">
        <w:t>en el campo de ap</w:t>
      </w:r>
      <w:r w:rsidR="00A81127">
        <w:t xml:space="preserve">rendizaje profundo (Deep </w:t>
      </w:r>
      <w:proofErr w:type="spellStart"/>
      <w:r w:rsidR="00A81127">
        <w:t>learning</w:t>
      </w:r>
      <w:proofErr w:type="spellEnd"/>
      <w:r w:rsidR="00A81127">
        <w:t xml:space="preserve">), en especial para modelos referentes a </w:t>
      </w:r>
      <w:r w:rsidR="00696002">
        <w:t xml:space="preserve">clasificadores de imágenes, sin embargo, no se limita a ese tipo de </w:t>
      </w:r>
      <w:r w:rsidR="00586172">
        <w:t>datos</w:t>
      </w:r>
      <w:r w:rsidR="00696002">
        <w:t xml:space="preserve">, sino que también </w:t>
      </w:r>
      <w:r w:rsidR="00586172">
        <w:t xml:space="preserve">puede ser aplicado a </w:t>
      </w:r>
      <w:r w:rsidR="00C21CFE">
        <w:t xml:space="preserve">datos de audio, texto, </w:t>
      </w:r>
      <w:r w:rsidR="000B052B">
        <w:t xml:space="preserve">video, o </w:t>
      </w:r>
      <w:r w:rsidR="00D26D8F">
        <w:t xml:space="preserve">datos </w:t>
      </w:r>
      <w:r w:rsidR="000B052B">
        <w:t xml:space="preserve">tabulares, los cuales son </w:t>
      </w:r>
      <w:r w:rsidR="00D26D8F">
        <w:t xml:space="preserve">especialmente </w:t>
      </w:r>
      <w:r w:rsidR="000B052B">
        <w:t>relevantes para este trabajo.</w:t>
      </w:r>
    </w:p>
    <w:p w14:paraId="3EF3763A" w14:textId="752E24C0" w:rsidR="000407CB" w:rsidRPr="006053B0" w:rsidRDefault="00D26D8F" w:rsidP="0052128B">
      <w:pPr>
        <w:rPr>
          <w:u w:val="single"/>
        </w:rPr>
      </w:pPr>
      <w:r>
        <w:t xml:space="preserve">El aumento de datos </w:t>
      </w:r>
      <w:r w:rsidR="004F053B">
        <w:t>es aconsejable en ciertos casos</w:t>
      </w:r>
      <w:r w:rsidR="0052128B">
        <w:t xml:space="preserve">, </w:t>
      </w:r>
      <w:r w:rsidR="00D9117E">
        <w:t>por ejemplo: para</w:t>
      </w:r>
      <w:r w:rsidR="0052128B">
        <w:t xml:space="preserve"> </w:t>
      </w:r>
      <w:r w:rsidR="00E93956">
        <w:t>prevenir el sobreajuste de un modelo</w:t>
      </w:r>
      <w:r w:rsidR="0052128B">
        <w:t xml:space="preserve">, </w:t>
      </w:r>
      <w:r w:rsidR="000407CB">
        <w:t>mejorar la precisión del modelo</w:t>
      </w:r>
      <w:r w:rsidR="0052128B">
        <w:t xml:space="preserve"> o c</w:t>
      </w:r>
      <w:r w:rsidR="000407CB">
        <w:t>uando el conjunto de datos iniciales es</w:t>
      </w:r>
      <w:r w:rsidR="0052128B">
        <w:t xml:space="preserve"> algo pequeño, (</w:t>
      </w:r>
      <w:r w:rsidR="00132E8A">
        <w:t xml:space="preserve">las </w:t>
      </w:r>
      <w:r w:rsidR="002A20EE">
        <w:t>últimas</w:t>
      </w:r>
      <w:r w:rsidR="00132E8A">
        <w:t xml:space="preserve"> dos situaciones son</w:t>
      </w:r>
      <w:r w:rsidR="0052128B">
        <w:t xml:space="preserve"> </w:t>
      </w:r>
      <w:r w:rsidR="00127B7F">
        <w:t>aplicables en nuestro caso</w:t>
      </w:r>
      <w:r w:rsidR="007875D6">
        <w:t>,</w:t>
      </w:r>
      <w:r w:rsidR="0052128B">
        <w:t xml:space="preserve"> </w:t>
      </w:r>
      <w:r w:rsidR="000E630D">
        <w:t>ya que</w:t>
      </w:r>
      <w:r w:rsidR="009950D2">
        <w:t xml:space="preserve"> </w:t>
      </w:r>
      <w:r w:rsidR="000E630D">
        <w:t xml:space="preserve">no </w:t>
      </w:r>
      <w:r w:rsidR="00196694">
        <w:t>podemos estar seguros de que el volumen de datos obtenidos mediante nuestros instrumentos de investigación sea suficientemente grande</w:t>
      </w:r>
      <w:r w:rsidR="00EE4453">
        <w:t xml:space="preserve">, lo cual podría llevar también a un conjunto de datos desbalanceado, es decir, </w:t>
      </w:r>
      <w:r w:rsidR="006B5E43">
        <w:t xml:space="preserve">cuando alguna clase </w:t>
      </w:r>
      <w:r w:rsidR="000327C9">
        <w:t>dentro del conjunto de datos ocu</w:t>
      </w:r>
      <w:r w:rsidR="00E432E7">
        <w:t>pa un porcentaje muy bajo relativo a otras clases</w:t>
      </w:r>
      <w:r w:rsidR="00210038">
        <w:t xml:space="preserve">. Un ejemplo de desbalance extremo es cuando una clase ocupa solo el </w:t>
      </w:r>
      <w:r w:rsidR="007272EA">
        <w:t>1% de datos de la colección</w:t>
      </w:r>
      <w:r w:rsidR="0052128B">
        <w:t>)</w:t>
      </w:r>
      <w:r w:rsidR="00912B5D">
        <w:t>.</w:t>
      </w:r>
      <w:r w:rsidR="006053B0">
        <w:t xml:space="preserve"> </w:t>
      </w:r>
    </w:p>
    <w:p w14:paraId="52849ADF" w14:textId="0B5AB2CE" w:rsidR="0052128B" w:rsidRPr="00DD6FC2" w:rsidRDefault="0052128B" w:rsidP="0052128B">
      <w:r>
        <w:t>Si</w:t>
      </w:r>
      <w:r w:rsidR="00912B5D">
        <w:t xml:space="preserve"> bien el aumento de datos ofrece una solución</w:t>
      </w:r>
      <w:r w:rsidR="00294A60">
        <w:t xml:space="preserve"> a la problemática de volumen </w:t>
      </w:r>
      <w:r w:rsidR="006053B0">
        <w:t>y desbalance de clases,</w:t>
      </w:r>
      <w:r w:rsidR="000B339A">
        <w:t xml:space="preserve"> esta también viene con sus </w:t>
      </w:r>
      <w:r w:rsidR="009153E8">
        <w:t>propios retos</w:t>
      </w:r>
      <w:r w:rsidR="0086315D">
        <w:t xml:space="preserve"> y limitaciones</w:t>
      </w:r>
      <w:r w:rsidR="009153E8">
        <w:t xml:space="preserve"> a considerar</w:t>
      </w:r>
      <w:r w:rsidR="0086315D">
        <w:t xml:space="preserve">; </w:t>
      </w:r>
      <w:r w:rsidR="00E534AF">
        <w:t xml:space="preserve">El aumento de datos para </w:t>
      </w:r>
      <w:r w:rsidR="00271B2E">
        <w:t xml:space="preserve">colecciones tabulares no está del todo bien establecido, </w:t>
      </w:r>
      <w:r w:rsidR="006C7B6D">
        <w:t xml:space="preserve">debido a </w:t>
      </w:r>
      <w:r w:rsidR="00FF555A">
        <w:t xml:space="preserve">la estructura y complejidad únicos a este tipo de datos. </w:t>
      </w:r>
      <w:r w:rsidR="00674432">
        <w:fldChar w:fldCharType="begin"/>
      </w:r>
      <w:r w:rsidR="00137183">
        <w:instrText xml:space="preserve"> ADDIN ZOTERO_ITEM CSL_CITATION {"citationID":"45eYDV6o","properties":{"formattedCitation":"[29]\\uc0\\u8211{}[32]","plainCitation":"[29]–[32]","noteIndex":0},"citationItems":[{"id":87,"uris":["http://zotero.org/users/12776228/items/ZC9PHZTQ"],"itemData":{"id":87,"type":"document","title":"A Complete Guide to Data Augmentation","URL":"https://www.datacamp.com/tutorial/complete-guide-data-augmentation","author":[{"family":"Ali Awan","given":"Abid"}],"issued":{"date-parts":[["2022",11]]}}},{"id":86,"uris":["http://zotero.org/users/12776228/items/WGW6NZ92"],"itemData":{"id":86,"type":"document","title":"Tabular Data Augmentation with Deep Learning","URL":"https://medium.com/analytics-vidhya/tabular-data-augmentation-with-deep-learning-7270584e7ff","author":[{"family":"Schmidt","given":"Lasse"}],"issued":{"date-parts":[["2021",5,10]]}}},{"id":85,"uris":["http://zotero.org/users/12776228/items/XL4KI4SE"],"itemData":{"id":85,"type":"document","title":"Machine learning: Imbalanced Data","URL":"https://developers.google.com/machine-learning/data-prep/construct/sampling-splitting/imbalanced-data","author":[{"family":"Google for Developers","given":""}],"issued":{"date-parts":[["2023",6,9]]}}},{"id":84,"uris":["http://zotero.org/users/12776228/items/AV2537RB"],"itemData":{"id":84,"type":"document","title":"Rethinking Data Augmentation for Tabular Data in Deep Learning","URL":"https://arxiv.org/pdf/2305.10308.pdf#:~:text=Data%20augmentation%20has%20been%20widely,and%20other%20types%20of%20data.","author":[{"family":"Onishi","given":"Soma"},{"family":"Megro","given":"Shoya"}],"issued":{"date-parts":[["2023",5,22]]}}}],"schema":"https://github.com/citation-style-language/schema/raw/master/csl-citation.json"} </w:instrText>
      </w:r>
      <w:r w:rsidR="00674432">
        <w:fldChar w:fldCharType="separate"/>
      </w:r>
      <w:r w:rsidR="00137183" w:rsidRPr="00137183">
        <w:rPr>
          <w:rFonts w:cs="Times New Roman"/>
          <w:szCs w:val="24"/>
        </w:rPr>
        <w:t>[29]–[32]</w:t>
      </w:r>
      <w:r w:rsidR="00674432">
        <w:fldChar w:fldCharType="end"/>
      </w:r>
    </w:p>
    <w:p w14:paraId="7009CAF9" w14:textId="5B858424" w:rsidR="00373997" w:rsidRPr="00D719A3" w:rsidRDefault="00F63CCE" w:rsidP="00373997">
      <w:r>
        <w:t>En resumen</w:t>
      </w:r>
      <w:r w:rsidR="007E0B1E">
        <w:t xml:space="preserve">, </w:t>
      </w:r>
      <w:r w:rsidR="00C83211">
        <w:t xml:space="preserve">el aumento de datos es un campo </w:t>
      </w:r>
      <w:r w:rsidR="005B6DB6">
        <w:t xml:space="preserve">relativamente nuevo </w:t>
      </w:r>
      <w:r w:rsidR="00614241">
        <w:t xml:space="preserve">para la ciencia de datos, </w:t>
      </w:r>
      <w:r w:rsidR="00F83D09">
        <w:t>el propósito principal de estas técnicas es derivar nuevos datos a partir de datos existentes</w:t>
      </w:r>
      <w:r w:rsidR="00E56EFB">
        <w:t xml:space="preserve">, </w:t>
      </w:r>
      <w:r w:rsidR="00080638">
        <w:t xml:space="preserve">su principal utilidad es el generar </w:t>
      </w:r>
      <w:r w:rsidR="00C73BA8">
        <w:t xml:space="preserve">conjuntos de datos robustos para algoritmos como </w:t>
      </w:r>
      <w:r w:rsidR="00B124C7">
        <w:t xml:space="preserve">clasificadores o análisis predictivos. </w:t>
      </w:r>
      <w:r w:rsidR="00D84706">
        <w:t xml:space="preserve">Si bien este campo es relativamente pequeño aún, es posible encontrar ya una variedad de técnicas en </w:t>
      </w:r>
      <w:r w:rsidR="00786A95">
        <w:t>diversas fuentes</w:t>
      </w:r>
      <w:r w:rsidR="002A18E2">
        <w:t xml:space="preserve"> que varían en complejidad e implementación</w:t>
      </w:r>
      <w:r w:rsidR="00E967B9">
        <w:t xml:space="preserve">, por ejemplo: </w:t>
      </w:r>
      <w:r w:rsidR="002A18E2">
        <w:t xml:space="preserve">muestreos </w:t>
      </w:r>
      <w:r w:rsidR="00A4410A">
        <w:t xml:space="preserve">sobre distribuciones </w:t>
      </w:r>
      <w:r w:rsidR="00C128C6">
        <w:t xml:space="preserve">de probabilidad conjuntas, </w:t>
      </w:r>
      <w:r w:rsidR="006D6713">
        <w:t xml:space="preserve">modelos de </w:t>
      </w:r>
      <w:proofErr w:type="spellStart"/>
      <w:r w:rsidR="006D6713">
        <w:t>Markov</w:t>
      </w:r>
      <w:proofErr w:type="spellEnd"/>
      <w:r w:rsidR="006D6713">
        <w:t xml:space="preserve"> ocultos, </w:t>
      </w:r>
      <w:r w:rsidR="00755ED7">
        <w:t xml:space="preserve">Arboles de regresión, redes Bayesianas, </w:t>
      </w:r>
      <w:r w:rsidR="00273140">
        <w:t xml:space="preserve">y métodos </w:t>
      </w:r>
      <w:r w:rsidR="002855A8">
        <w:t>aleatorizados o semi aleatorizados como SMOTE (</w:t>
      </w:r>
      <w:proofErr w:type="spellStart"/>
      <w:r w:rsidR="00681671" w:rsidRPr="00681671">
        <w:t>Synthetic</w:t>
      </w:r>
      <w:proofErr w:type="spellEnd"/>
      <w:r w:rsidR="00681671" w:rsidRPr="00681671">
        <w:t xml:space="preserve"> </w:t>
      </w:r>
      <w:proofErr w:type="spellStart"/>
      <w:r w:rsidR="00681671" w:rsidRPr="00681671">
        <w:t>Minority</w:t>
      </w:r>
      <w:proofErr w:type="spellEnd"/>
      <w:r w:rsidR="00681671" w:rsidRPr="00681671">
        <w:t xml:space="preserve"> </w:t>
      </w:r>
      <w:proofErr w:type="spellStart"/>
      <w:r w:rsidR="00681671" w:rsidRPr="00681671">
        <w:t>Over-sampling</w:t>
      </w:r>
      <w:proofErr w:type="spellEnd"/>
      <w:r w:rsidR="00681671" w:rsidRPr="00681671">
        <w:t xml:space="preserve"> </w:t>
      </w:r>
      <w:proofErr w:type="spellStart"/>
      <w:r w:rsidR="00681671" w:rsidRPr="00681671">
        <w:t>Technique</w:t>
      </w:r>
      <w:proofErr w:type="spellEnd"/>
      <w:r w:rsidR="002855A8">
        <w:t>)</w:t>
      </w:r>
      <w:r w:rsidR="00681671">
        <w:t>.</w:t>
      </w:r>
      <w:r w:rsidR="00D719A3">
        <w:rPr>
          <w:u w:val="single"/>
        </w:rPr>
        <w:t xml:space="preserve"> </w:t>
      </w:r>
      <w:r w:rsidR="00D719A3">
        <w:rPr>
          <w:u w:val="single"/>
        </w:rPr>
        <w:fldChar w:fldCharType="begin"/>
      </w:r>
      <w:r w:rsidR="00137183">
        <w:rPr>
          <w:u w:val="single"/>
        </w:rPr>
        <w:instrText xml:space="preserve"> ADDIN ZOTERO_ITEM CSL_CITATION {"citationID":"0jp7MrA1","properties":{"formattedCitation":"[33]\\uc0\\u8211{}[35]","plainCitation":"[33]–[35]","noteIndex":0},"citationItems":[{"id":91,"uris":["http://zotero.org/users/12776228/items/8ZEMWJG8"],"itemData":{"id":91,"type":"book","abstract":"Boost your AI and generative AI accuracy using real-world datasets with over 150 functional object-oriented methods and open source libraries Purchase of the print or Kindle book includes a free PDF eBook Key Features Explore beautiful, customized charts and infographics in full color Work with fully functional OO code using open source libraries in the Python Notebook for each chapter Unleash the potential of real-world datasets with practical data augmentation techniques Book Description Data is paramount in AI projects, especially for deep learning and generative AI, as forecasting accuracy relies on input datasets being robust. Acquiring additional data through traditional methods can be challenging, expensive, and impractical, and data augmentation offers an economical option to extend the dataset. The book teaches you over 20 geometric, photometric, and random erasing augmentation methods using seven real-world datasets for image classification and segmentation. You'll also review eight image augmentation open source libraries, write object-oriented programming (OOP) wrapper functions in Python Notebooks, view color image augmentation effects, analyze safe levels and biases, as well as explore fun facts and take on fun challenges. As you advance, you'll discover over 20 character and word techniques for text augmentation using two real-world datasets and excerpts from four classic books. The chapter on advanced text augmentation uses machine learning to extend the text dataset, such as Transformer, Word2vec, BERT, GPT-2, and others. While chapters on audio and tabular data have real-world data, open source libraries, amazing custom plots, and Python Notebook, along with fun facts and challenges. By the end of this book, you will be proficient in image, text, audio, and tabular data augmentation techniques. What you will learn Write OOP Python code for image, text, audio, and tabular data Access over 150,000 real-world datasets from the Kaggle website Analyze biases and safe parameters for each augmentation method Visualize data using standard and exotic plots in color Discover 32 advanced open source augmentation libraries Explore machine learning models, such as BERT and Transformer Meet Pluto, an imaginary digital coding companion Extend your learning with fun facts and fun challenges Who this book is for This book is for data scientists and students interested in the AI discipline. Advanced AI or deep learning skills are not required; however, knowledge of Python programming and familiarity with Jupyter Notebooks are essential to understanding the topics covered in this book","edition":"1st edition","event-place":"England","ISBN":"978-1-80323-591-2","language":"eng","note":"OCLC: 1378301601","publisher":"PACKT PUBLISHING LIMITED","publisher-place":"England","source":"Open WorldCat","title":"DATA AUGMENTATION WITH PYTHON enhance deep learning accuracy with data augmentation methods for image, text, audio, and tabular data","author":[{"family":"Haba","given":"Duc"}],"issued":{"date-parts":[["2023"]]}}},{"id":78,"uris":["http://zotero.org/users/12776228/items/JXHNP8KL"],"itemData":{"id":78,"type":"document","title":"Synthesizing Tabular Data using Generative Adversarial Networks","URL":"https://arxiv.org/pdf/1811.11264.pdf","author":[{"family":"Xu","given":"Lei"},{"family":"Veeramachaneni","given":"Kalyan"}],"issued":{"date-parts":[["2018",11,27]]}}},{"id":76,"uris":["http://zotero.org/users/12776228/items/RSHRDKWP"],"itemData":{"id":76,"type":"document","title":"SMOTE: Synthetic Data Augmentation for Tabular Data","URL":"https://towardsdatascience.com/smote-synthetic-data-augmentation-for-tabular-data-1ce28090debc","author":[{"family":"López","given":"Fernando"}],"issued":{"date-parts":[["2021",2,28]]}}}],"schema":"https://github.com/citation-style-language/schema/raw/master/csl-citation.json"} </w:instrText>
      </w:r>
      <w:r w:rsidR="00D719A3">
        <w:rPr>
          <w:u w:val="single"/>
        </w:rPr>
        <w:fldChar w:fldCharType="separate"/>
      </w:r>
      <w:r w:rsidR="00137183" w:rsidRPr="00137183">
        <w:rPr>
          <w:rFonts w:cs="Times New Roman"/>
          <w:szCs w:val="24"/>
        </w:rPr>
        <w:t>[33]–[35]</w:t>
      </w:r>
      <w:r w:rsidR="00D719A3">
        <w:rPr>
          <w:u w:val="single"/>
        </w:rPr>
        <w:fldChar w:fldCharType="end"/>
      </w:r>
      <w:r w:rsidR="002153EA">
        <w:rPr>
          <w:u w:val="single"/>
        </w:rPr>
        <w:t xml:space="preserve"> </w:t>
      </w:r>
    </w:p>
    <w:p w14:paraId="17A93C42" w14:textId="4F60A1A3" w:rsidR="00C52EED" w:rsidRDefault="00F646DF" w:rsidP="00C067C4">
      <w:pPr>
        <w:pStyle w:val="Ttulo3"/>
        <w:rPr>
          <w:rFonts w:cs="Times New Roman"/>
          <w:b/>
          <w:bCs/>
        </w:rPr>
      </w:pPr>
      <w:bookmarkStart w:id="442" w:name="_Toc150390675"/>
      <w:bookmarkStart w:id="443" w:name="_Toc150418259"/>
      <w:bookmarkStart w:id="444" w:name="_Toc151981482"/>
      <w:bookmarkStart w:id="445" w:name="_Toc151935530"/>
      <w:r w:rsidRPr="000612CD">
        <w:rPr>
          <w:rFonts w:cs="Times New Roman"/>
          <w:b/>
          <w:bCs/>
        </w:rPr>
        <w:t>3.</w:t>
      </w:r>
      <w:r w:rsidR="00425434">
        <w:rPr>
          <w:rFonts w:cs="Times New Roman"/>
          <w:b/>
          <w:bCs/>
        </w:rPr>
        <w:t>10</w:t>
      </w:r>
      <w:r w:rsidRPr="000612CD">
        <w:rPr>
          <w:rFonts w:cs="Times New Roman"/>
          <w:b/>
          <w:bCs/>
        </w:rPr>
        <w:t>.</w:t>
      </w:r>
      <w:r w:rsidR="0003180B">
        <w:rPr>
          <w:rFonts w:cs="Times New Roman"/>
          <w:b/>
          <w:bCs/>
        </w:rPr>
        <w:t>8</w:t>
      </w:r>
      <w:r w:rsidRPr="000612CD">
        <w:rPr>
          <w:rFonts w:cs="Times New Roman"/>
          <w:b/>
          <w:bCs/>
        </w:rPr>
        <w:t xml:space="preserve"> Algoritmo</w:t>
      </w:r>
      <w:r w:rsidR="000719AD">
        <w:rPr>
          <w:rFonts w:cs="Times New Roman"/>
          <w:b/>
          <w:bCs/>
        </w:rPr>
        <w:t>s</w:t>
      </w:r>
      <w:r w:rsidRPr="000612CD">
        <w:rPr>
          <w:rFonts w:cs="Times New Roman"/>
          <w:b/>
          <w:bCs/>
        </w:rPr>
        <w:t xml:space="preserve"> utilizado</w:t>
      </w:r>
      <w:r w:rsidR="000719AD">
        <w:rPr>
          <w:rFonts w:cs="Times New Roman"/>
          <w:b/>
          <w:bCs/>
        </w:rPr>
        <w:t>s</w:t>
      </w:r>
      <w:bookmarkStart w:id="446" w:name="_Toc149576119"/>
      <w:bookmarkEnd w:id="426"/>
      <w:bookmarkEnd w:id="427"/>
      <w:bookmarkEnd w:id="428"/>
      <w:bookmarkEnd w:id="442"/>
      <w:bookmarkEnd w:id="443"/>
      <w:bookmarkEnd w:id="444"/>
      <w:bookmarkEnd w:id="445"/>
    </w:p>
    <w:bookmarkEnd w:id="429"/>
    <w:bookmarkEnd w:id="430"/>
    <w:bookmarkEnd w:id="431"/>
    <w:p w14:paraId="3BF6FF22" w14:textId="20AF88D8" w:rsidR="00C52EED" w:rsidRPr="00B65DB7" w:rsidRDefault="00800D43" w:rsidP="00C52EED">
      <w:pPr>
        <w:rPr>
          <w:u w:val="single"/>
        </w:rPr>
      </w:pPr>
      <w:r>
        <w:t>A continuación, se describe a grandes rasgos que algoritmos</w:t>
      </w:r>
      <w:r w:rsidR="00B65DB7">
        <w:t xml:space="preserve"> se utilizarán para el módulo de analítica de datos de nuestro software.</w:t>
      </w:r>
    </w:p>
    <w:p w14:paraId="715B77D0" w14:textId="4A438EB9" w:rsidR="00404D99" w:rsidRDefault="001A60D5" w:rsidP="00177D4B">
      <w:pPr>
        <w:pStyle w:val="Ttulo3"/>
        <w:rPr>
          <w:rFonts w:cs="Times New Roman"/>
          <w:b/>
        </w:rPr>
      </w:pPr>
      <w:bookmarkStart w:id="447" w:name="_Toc150181531"/>
      <w:bookmarkStart w:id="448" w:name="_Toc150390676"/>
      <w:bookmarkStart w:id="449" w:name="_Toc150418260"/>
      <w:bookmarkStart w:id="450" w:name="_Toc151981483"/>
      <w:bookmarkStart w:id="451" w:name="_Toc151935531"/>
      <w:r w:rsidRPr="00177D4B">
        <w:rPr>
          <w:rFonts w:cs="Times New Roman"/>
          <w:b/>
        </w:rPr>
        <w:lastRenderedPageBreak/>
        <w:t>3.</w:t>
      </w:r>
      <w:r w:rsidR="00060590" w:rsidRPr="00177D4B">
        <w:rPr>
          <w:rFonts w:cs="Times New Roman"/>
          <w:b/>
          <w:bCs/>
        </w:rPr>
        <w:t>10</w:t>
      </w:r>
      <w:r w:rsidRPr="00177D4B">
        <w:rPr>
          <w:rFonts w:cs="Times New Roman"/>
          <w:b/>
        </w:rPr>
        <w:t>.</w:t>
      </w:r>
      <w:r w:rsidR="0003180B">
        <w:rPr>
          <w:rFonts w:cs="Times New Roman"/>
          <w:b/>
        </w:rPr>
        <w:t>9</w:t>
      </w:r>
      <w:r w:rsidRPr="00177D4B">
        <w:rPr>
          <w:rFonts w:cs="Times New Roman"/>
          <w:b/>
        </w:rPr>
        <w:t xml:space="preserve"> Reglas de asociación para generar ofertas</w:t>
      </w:r>
      <w:bookmarkEnd w:id="446"/>
      <w:bookmarkEnd w:id="447"/>
      <w:bookmarkEnd w:id="448"/>
      <w:bookmarkEnd w:id="449"/>
      <w:bookmarkEnd w:id="450"/>
      <w:bookmarkEnd w:id="451"/>
    </w:p>
    <w:p w14:paraId="56145B53" w14:textId="2961CE69" w:rsidR="00B47D36" w:rsidRDefault="00D000B2" w:rsidP="00D000B2">
      <w:r w:rsidRPr="00D000B2">
        <w:t xml:space="preserve">Las reglas de asociación son herramientas cruciales en el análisis de datos y la minería de datos que permiten identificar relaciones interesantes entre variables en grandes bases de datos. Una regla de asociación sugiere </w:t>
      </w:r>
      <w:r w:rsidR="004D773B" w:rsidRPr="00D000B2">
        <w:t>que,</w:t>
      </w:r>
      <w:r w:rsidRPr="00D000B2">
        <w:t xml:space="preserve"> si un determinado conjunto de elementos</w:t>
      </w:r>
      <w:r w:rsidR="004D773B">
        <w:t xml:space="preserve"> aparece con cierta frecuencia</w:t>
      </w:r>
      <w:r w:rsidRPr="00D000B2">
        <w:t>, es probable que ocurra otro conjunto de elementos</w:t>
      </w:r>
      <w:r w:rsidR="00084845">
        <w:t xml:space="preserve"> asociado al primero</w:t>
      </w:r>
      <w:r w:rsidRPr="00D000B2">
        <w:t xml:space="preserve">. </w:t>
      </w:r>
      <w:r w:rsidR="00647C32">
        <w:t xml:space="preserve">Este conocimiento es valioso </w:t>
      </w:r>
      <w:r w:rsidRPr="00D000B2">
        <w:t>en el ámbito comercial</w:t>
      </w:r>
      <w:r w:rsidR="00647C32">
        <w:t xml:space="preserve"> de las tiendas de conveniencia</w:t>
      </w:r>
      <w:r w:rsidRPr="00D000B2">
        <w:t xml:space="preserve"> para la generación de ofertas, ya que pueden revelar patrones de compra de los consumidores y </w:t>
      </w:r>
      <w:r w:rsidR="00200B95">
        <w:t xml:space="preserve">a partir de estos, se pueden tomar decisiones </w:t>
      </w:r>
      <w:r w:rsidR="00B47D36">
        <w:t>de marketing o</w:t>
      </w:r>
      <w:r w:rsidR="00200B95">
        <w:t xml:space="preserve"> </w:t>
      </w:r>
      <w:r w:rsidRPr="00D000B2">
        <w:t>colocación de productos</w:t>
      </w:r>
      <w:r w:rsidR="00B625CE">
        <w:t xml:space="preserve">; </w:t>
      </w:r>
      <w:r w:rsidR="00135E05">
        <w:t>Es entonces destacable su uso en tiend</w:t>
      </w:r>
      <w:r w:rsidR="00A65B78">
        <w:t xml:space="preserve">as de conveniencia, donde se busca </w:t>
      </w:r>
      <w:r w:rsidR="00D453B1">
        <w:t>la generación de ingresos mediante distintas estrategias, como lo son las ofertas.</w:t>
      </w:r>
    </w:p>
    <w:p w14:paraId="36B1C5F0" w14:textId="71829EF7" w:rsidR="00853329" w:rsidRDefault="00CD51B6" w:rsidP="00D000B2">
      <w:r w:rsidRPr="00CD51B6">
        <w:t xml:space="preserve">En el contexto de la generación de ofertas, las reglas de asociación </w:t>
      </w:r>
      <w:r>
        <w:t xml:space="preserve">se pueden utilizar </w:t>
      </w:r>
      <w:r w:rsidRPr="00CD51B6">
        <w:t xml:space="preserve">para crear promociones cruzadas </w:t>
      </w:r>
      <w:r w:rsidR="00D327C7">
        <w:t>basad</w:t>
      </w:r>
      <w:r w:rsidR="00137DEE">
        <w:t xml:space="preserve">as en la </w:t>
      </w:r>
      <w:r w:rsidRPr="00CD51B6">
        <w:t>probabilidad de que los clientes que compr</w:t>
      </w:r>
      <w:r w:rsidR="00DE4178">
        <w:t>e</w:t>
      </w:r>
      <w:r w:rsidRPr="00CD51B6">
        <w:t xml:space="preserve">n un producto </w:t>
      </w:r>
      <w:r w:rsidR="00432223">
        <w:t>estén también interesados en la compra de otro producto similar o no</w:t>
      </w:r>
      <w:r w:rsidRPr="00CD51B6">
        <w:t>.</w:t>
      </w:r>
    </w:p>
    <w:p w14:paraId="566BA6A2" w14:textId="01F52003" w:rsidR="00452BCD" w:rsidRDefault="0056686B" w:rsidP="0056686B">
      <w:r>
        <w:t>Una regla de asociación es una proposición probabilística sobre la ocurrencia de ciertos estados en una base de datos</w:t>
      </w:r>
      <w:r w:rsidR="00A30B04">
        <w:t xml:space="preserve">, </w:t>
      </w:r>
      <w:r w:rsidR="0023164F">
        <w:t>se suele</w:t>
      </w:r>
      <w:r w:rsidR="00894563">
        <w:t xml:space="preserve"> trabajaron con dos medidas para conocer la calidad de una regla:</w:t>
      </w:r>
    </w:p>
    <w:p w14:paraId="454449EB" w14:textId="6B0DBAA8" w:rsidR="00F068A5" w:rsidRPr="00F068A5" w:rsidRDefault="00F068A5" w:rsidP="00216DEA">
      <w:pPr>
        <w:pStyle w:val="Prrafodelista"/>
        <w:numPr>
          <w:ilvl w:val="0"/>
          <w:numId w:val="31"/>
        </w:numPr>
        <w:rPr>
          <w:b/>
          <w:bCs/>
        </w:rPr>
      </w:pPr>
      <w:r w:rsidRPr="00F068A5">
        <w:rPr>
          <w:b/>
          <w:bCs/>
        </w:rPr>
        <w:t>Soporte:</w:t>
      </w:r>
      <w:r>
        <w:rPr>
          <w:b/>
          <w:bCs/>
        </w:rPr>
        <w:t xml:space="preserve"> </w:t>
      </w:r>
      <w:r w:rsidRPr="00F068A5">
        <w:t>El número de instancias que la regla predice correctamente.</w:t>
      </w:r>
    </w:p>
    <w:p w14:paraId="18524889" w14:textId="0CC14CCF" w:rsidR="00853329" w:rsidRPr="00F068A5" w:rsidRDefault="00F068A5" w:rsidP="00216DEA">
      <w:pPr>
        <w:pStyle w:val="Prrafodelista"/>
        <w:numPr>
          <w:ilvl w:val="0"/>
          <w:numId w:val="31"/>
        </w:numPr>
        <w:rPr>
          <w:b/>
          <w:bCs/>
        </w:rPr>
      </w:pPr>
      <w:r>
        <w:rPr>
          <w:b/>
          <w:bCs/>
        </w:rPr>
        <w:t xml:space="preserve">Confianza: </w:t>
      </w:r>
      <w:r>
        <w:t>Mide el porcentaje de veces que la regla se cumple cuando se puede aplicar.</w:t>
      </w:r>
    </w:p>
    <w:p w14:paraId="0FADE8DD" w14:textId="6ADF08F6" w:rsidR="0077795F" w:rsidRDefault="001A0612" w:rsidP="00D000B2">
      <w:r w:rsidRPr="001A0612">
        <w:t xml:space="preserve">Existen </w:t>
      </w:r>
      <w:r w:rsidR="0077795F">
        <w:t>distintas familias</w:t>
      </w:r>
      <w:r w:rsidRPr="001A0612">
        <w:t xml:space="preserve"> de reglas</w:t>
      </w:r>
      <w:r>
        <w:t xml:space="preserve"> de asociación</w:t>
      </w:r>
      <w:r w:rsidR="00026800">
        <w:t xml:space="preserve"> clasificadas por ciertos criterios como:</w:t>
      </w:r>
    </w:p>
    <w:p w14:paraId="694A8F71" w14:textId="4BA88D21" w:rsidR="00026800" w:rsidRDefault="003222DA" w:rsidP="00216DEA">
      <w:pPr>
        <w:pStyle w:val="Prrafodelista"/>
        <w:numPr>
          <w:ilvl w:val="0"/>
          <w:numId w:val="32"/>
        </w:numPr>
      </w:pPr>
      <w:r w:rsidRPr="00140792">
        <w:rPr>
          <w:b/>
          <w:bCs/>
        </w:rPr>
        <w:t>Tipos de los valores utilizados en las reglas:</w:t>
      </w:r>
      <w:r>
        <w:t xml:space="preserve"> podemos tener reglas que trabajan con atributos binarios que indican la presencia o ausencia de un ítem, este el caso típico de la cesta de la compra.</w:t>
      </w:r>
    </w:p>
    <w:p w14:paraId="2ED490D8" w14:textId="4E8197DE" w:rsidR="00140792" w:rsidRDefault="00A7099E" w:rsidP="00216DEA">
      <w:pPr>
        <w:pStyle w:val="Prrafodelista"/>
        <w:numPr>
          <w:ilvl w:val="0"/>
          <w:numId w:val="32"/>
        </w:numPr>
      </w:pPr>
      <w:r>
        <w:rPr>
          <w:b/>
          <w:bCs/>
        </w:rPr>
        <w:t>Dimensiones de los datos:</w:t>
      </w:r>
      <w:r>
        <w:t xml:space="preserve"> Además de el atributo de existencia, pueden existir otros atributos, como fechas, </w:t>
      </w:r>
      <w:r w:rsidR="00580CEB">
        <w:t>nombre de clientes, etc.</w:t>
      </w:r>
    </w:p>
    <w:p w14:paraId="4FFE9A82" w14:textId="32A7BA68" w:rsidR="00580CEB" w:rsidRDefault="008166EF" w:rsidP="00216DEA">
      <w:pPr>
        <w:pStyle w:val="Prrafodelista"/>
        <w:numPr>
          <w:ilvl w:val="0"/>
          <w:numId w:val="32"/>
        </w:numPr>
      </w:pPr>
      <w:r>
        <w:rPr>
          <w:b/>
          <w:bCs/>
        </w:rPr>
        <w:t>instantáneas y s</w:t>
      </w:r>
      <w:r w:rsidR="000A0EA5">
        <w:rPr>
          <w:b/>
          <w:bCs/>
        </w:rPr>
        <w:t>ecuenciales:</w:t>
      </w:r>
      <w:r w:rsidR="000A0EA5">
        <w:t xml:space="preserve"> </w:t>
      </w:r>
      <w:r>
        <w:t xml:space="preserve">Depende de si se consideran </w:t>
      </w:r>
      <w:r w:rsidR="0024131E">
        <w:t xml:space="preserve">relaciones en un instante (una </w:t>
      </w:r>
      <w:r w:rsidR="007F48D8">
        <w:t>compra,</w:t>
      </w:r>
      <w:r w:rsidR="0024131E">
        <w:t xml:space="preserve"> por ejemplo), o </w:t>
      </w:r>
      <w:r w:rsidR="007F48D8">
        <w:t>una secuencia o serie (múltiples compras a lo largo de un periodo de tiempo).</w:t>
      </w:r>
    </w:p>
    <w:p w14:paraId="6F19774D" w14:textId="044E31A5" w:rsidR="007F48D8" w:rsidRPr="001A0612" w:rsidRDefault="00143016" w:rsidP="007F48D8">
      <w:r w:rsidRPr="00143016">
        <w:t xml:space="preserve">El algoritmo </w:t>
      </w:r>
      <w:proofErr w:type="spellStart"/>
      <w:r w:rsidRPr="00143016">
        <w:t>Apriori</w:t>
      </w:r>
      <w:proofErr w:type="spellEnd"/>
      <w:r w:rsidRPr="00143016">
        <w:t xml:space="preserve"> es uno de los métodos más conocidos para generar reglas de asociación. Funciona identificando primero los conjuntos de elementos frecuentes en la base de datos y luego usando esos conjuntos para construir reglas de asociación que satisfagan un umbral mínimo de confianza.</w:t>
      </w:r>
      <w:r w:rsidR="00D453B1">
        <w:t xml:space="preserve"> </w:t>
      </w:r>
      <w:r w:rsidR="00D453B1">
        <w:fldChar w:fldCharType="begin"/>
      </w:r>
      <w:r w:rsidR="00137183">
        <w:instrText xml:space="preserve"> ADDIN ZOTERO_ITEM CSL_CITATION {"citationID":"POevntU6","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D453B1">
        <w:fldChar w:fldCharType="separate"/>
      </w:r>
      <w:r w:rsidR="00137183" w:rsidRPr="00137183">
        <w:rPr>
          <w:rFonts w:cs="Times New Roman"/>
        </w:rPr>
        <w:t>[24]</w:t>
      </w:r>
      <w:r w:rsidR="00D453B1">
        <w:fldChar w:fldCharType="end"/>
      </w:r>
    </w:p>
    <w:p w14:paraId="4CA93247" w14:textId="77777777" w:rsidR="00C01BDB" w:rsidRDefault="00C01BDB" w:rsidP="00177D4B">
      <w:pPr>
        <w:pStyle w:val="Ttulo3"/>
        <w:rPr>
          <w:rFonts w:cs="Times New Roman"/>
          <w:b/>
        </w:rPr>
      </w:pPr>
      <w:bookmarkStart w:id="452" w:name="_Toc149576120"/>
      <w:bookmarkStart w:id="453" w:name="_Toc150181532"/>
      <w:bookmarkStart w:id="454" w:name="_Toc150390677"/>
      <w:bookmarkStart w:id="455" w:name="_Toc150418261"/>
    </w:p>
    <w:p w14:paraId="7E6CF059" w14:textId="4929337E" w:rsidR="00A3287D" w:rsidRDefault="00A3287D" w:rsidP="00177D4B">
      <w:pPr>
        <w:pStyle w:val="Ttulo3"/>
        <w:rPr>
          <w:rFonts w:cs="Times New Roman"/>
          <w:b/>
        </w:rPr>
      </w:pPr>
      <w:bookmarkStart w:id="456" w:name="_Toc151981484"/>
      <w:bookmarkStart w:id="457" w:name="_Toc151935532"/>
      <w:r w:rsidRPr="00177D4B">
        <w:rPr>
          <w:rFonts w:cs="Times New Roman"/>
          <w:b/>
        </w:rPr>
        <w:t>3.</w:t>
      </w:r>
      <w:r w:rsidR="00060590" w:rsidRPr="00177D4B">
        <w:rPr>
          <w:rFonts w:cs="Times New Roman"/>
          <w:b/>
          <w:bCs/>
        </w:rPr>
        <w:t>10</w:t>
      </w:r>
      <w:r w:rsidRPr="00177D4B">
        <w:rPr>
          <w:rFonts w:cs="Times New Roman"/>
          <w:b/>
        </w:rPr>
        <w:t>.</w:t>
      </w:r>
      <w:r w:rsidR="0003180B">
        <w:rPr>
          <w:rFonts w:cs="Times New Roman"/>
          <w:b/>
        </w:rPr>
        <w:t>10</w:t>
      </w:r>
      <w:r w:rsidRPr="00177D4B">
        <w:rPr>
          <w:rFonts w:cs="Times New Roman"/>
          <w:b/>
        </w:rPr>
        <w:t xml:space="preserve"> </w:t>
      </w:r>
      <w:r w:rsidR="004712F1" w:rsidRPr="00177D4B">
        <w:rPr>
          <w:rFonts w:cs="Times New Roman"/>
          <w:b/>
          <w:bCs/>
        </w:rPr>
        <w:t>Árbol</w:t>
      </w:r>
      <w:r w:rsidR="005D2A90" w:rsidRPr="00177D4B">
        <w:rPr>
          <w:rFonts w:cs="Times New Roman"/>
          <w:b/>
          <w:bCs/>
        </w:rPr>
        <w:t xml:space="preserve"> </w:t>
      </w:r>
      <w:r w:rsidR="001D1D52" w:rsidRPr="00177D4B">
        <w:rPr>
          <w:rFonts w:cs="Times New Roman"/>
          <w:b/>
          <w:bCs/>
        </w:rPr>
        <w:t xml:space="preserve">de </w:t>
      </w:r>
      <w:r w:rsidR="004712F1" w:rsidRPr="00177D4B">
        <w:rPr>
          <w:rFonts w:cs="Times New Roman"/>
          <w:b/>
          <w:bCs/>
        </w:rPr>
        <w:t>decisión</w:t>
      </w:r>
      <w:r w:rsidR="001D1D52" w:rsidRPr="00177D4B">
        <w:rPr>
          <w:rFonts w:cs="Times New Roman"/>
          <w:b/>
        </w:rPr>
        <w:t xml:space="preserve"> para clasificar nuevos productos</w:t>
      </w:r>
      <w:bookmarkEnd w:id="452"/>
      <w:bookmarkEnd w:id="453"/>
      <w:bookmarkEnd w:id="454"/>
      <w:bookmarkEnd w:id="455"/>
      <w:bookmarkEnd w:id="456"/>
      <w:bookmarkEnd w:id="457"/>
    </w:p>
    <w:p w14:paraId="113E7FE0" w14:textId="54843B51" w:rsidR="003C40C0" w:rsidRPr="003C40C0" w:rsidRDefault="007F5638" w:rsidP="007F5638">
      <w:pPr>
        <w:rPr>
          <w:rFonts w:cs="Times New Roman"/>
          <w:szCs w:val="24"/>
        </w:rPr>
      </w:pPr>
      <w:r w:rsidRPr="007F5638">
        <w:rPr>
          <w:rFonts w:cs="Times New Roman"/>
          <w:szCs w:val="24"/>
        </w:rPr>
        <w:t xml:space="preserve">Los árboles de decisión son </w:t>
      </w:r>
      <w:r>
        <w:rPr>
          <w:rFonts w:cs="Times New Roman"/>
          <w:szCs w:val="24"/>
        </w:rPr>
        <w:t>una técnica</w:t>
      </w:r>
      <w:r w:rsidRPr="007F5638">
        <w:rPr>
          <w:rFonts w:cs="Times New Roman"/>
          <w:szCs w:val="24"/>
        </w:rPr>
        <w:t xml:space="preserve"> de aprendizaje supervisado</w:t>
      </w:r>
      <w:r w:rsidR="00D879A3">
        <w:rPr>
          <w:rFonts w:cs="Times New Roman"/>
          <w:szCs w:val="24"/>
        </w:rPr>
        <w:t xml:space="preserve"> dentro de la</w:t>
      </w:r>
      <w:r w:rsidRPr="007F5638">
        <w:rPr>
          <w:rFonts w:cs="Times New Roman"/>
          <w:szCs w:val="24"/>
        </w:rPr>
        <w:t xml:space="preserve"> minería de datos. </w:t>
      </w:r>
      <w:r w:rsidR="00D879A3">
        <w:rPr>
          <w:rFonts w:cs="Times New Roman"/>
          <w:szCs w:val="24"/>
        </w:rPr>
        <w:t>Estos son</w:t>
      </w:r>
      <w:r w:rsidRPr="007F5638">
        <w:rPr>
          <w:rFonts w:cs="Times New Roman"/>
          <w:szCs w:val="24"/>
        </w:rPr>
        <w:t xml:space="preserve"> modelos predictivos que simulan una serie de decisiones tomadas de manera secuencial, que pueden conducir a una conclusión específica. </w:t>
      </w:r>
      <w:r w:rsidR="00E1531B">
        <w:rPr>
          <w:rFonts w:cs="Times New Roman"/>
          <w:szCs w:val="24"/>
        </w:rPr>
        <w:t>De manera más específica</w:t>
      </w:r>
      <w:r w:rsidRPr="007F5638">
        <w:rPr>
          <w:rFonts w:cs="Times New Roman"/>
          <w:szCs w:val="24"/>
        </w:rPr>
        <w:t>, un árbol de decisión es una estructura de árbol que particiona de manera recursiva el espacio de características en subespacios más homogéneos.</w:t>
      </w:r>
    </w:p>
    <w:p w14:paraId="6E5F4AE5" w14:textId="05F0E478" w:rsidR="007F5638" w:rsidRPr="007F5638" w:rsidRDefault="007F5638" w:rsidP="007F5638">
      <w:pPr>
        <w:rPr>
          <w:rFonts w:cs="Times New Roman"/>
          <w:szCs w:val="24"/>
        </w:rPr>
      </w:pPr>
      <w:r w:rsidRPr="007F5638">
        <w:rPr>
          <w:rFonts w:cs="Times New Roman"/>
          <w:szCs w:val="24"/>
        </w:rPr>
        <w:t xml:space="preserve">El nodo raíz del árbol representa la totalidad del espacio de muestras. A partir de ahí, se realizan divisiones binarias basadas en reglas de decisión que involucran los atributos de entrada. Estas reglas se generan maximizando una función objetivo que mide la pureza de los nodos resultantes, </w:t>
      </w:r>
      <w:r w:rsidRPr="007F5638">
        <w:rPr>
          <w:rFonts w:cs="Times New Roman"/>
          <w:szCs w:val="24"/>
        </w:rPr>
        <w:lastRenderedPageBreak/>
        <w:t>como la ganancia de información, basada en la entropía, o el índice de Gini, que mide la impureza de una distribución de probabilidad.</w:t>
      </w:r>
    </w:p>
    <w:p w14:paraId="35EB961C" w14:textId="0435D806" w:rsidR="007F5638" w:rsidRPr="007F5638" w:rsidRDefault="0091432D" w:rsidP="007F5638">
      <w:pPr>
        <w:rPr>
          <w:rFonts w:cs="Times New Roman"/>
          <w:szCs w:val="24"/>
        </w:rPr>
      </w:pPr>
      <w:r>
        <w:rPr>
          <w:rFonts w:cs="Times New Roman"/>
          <w:szCs w:val="24"/>
        </w:rPr>
        <w:t xml:space="preserve">Algunos de los </w:t>
      </w:r>
      <w:r w:rsidR="007F5638" w:rsidRPr="007F5638">
        <w:rPr>
          <w:rFonts w:cs="Times New Roman"/>
          <w:szCs w:val="24"/>
        </w:rPr>
        <w:t xml:space="preserve">algoritmos más conocidos </w:t>
      </w:r>
      <w:r>
        <w:rPr>
          <w:rFonts w:cs="Times New Roman"/>
          <w:szCs w:val="24"/>
        </w:rPr>
        <w:t>para la creación de árboles de decisión son</w:t>
      </w:r>
      <w:r w:rsidR="007F5638" w:rsidRPr="007F5638">
        <w:rPr>
          <w:rFonts w:cs="Times New Roman"/>
          <w:szCs w:val="24"/>
        </w:rPr>
        <w:t>:</w:t>
      </w:r>
    </w:p>
    <w:p w14:paraId="24111A09" w14:textId="3FF0E784" w:rsidR="007F5638" w:rsidRPr="0091432D" w:rsidRDefault="007F5638" w:rsidP="00216DEA">
      <w:pPr>
        <w:pStyle w:val="Prrafodelista"/>
        <w:numPr>
          <w:ilvl w:val="0"/>
          <w:numId w:val="33"/>
        </w:numPr>
        <w:rPr>
          <w:rFonts w:cs="Times New Roman"/>
          <w:szCs w:val="24"/>
        </w:rPr>
      </w:pPr>
      <w:r w:rsidRPr="0091432D">
        <w:rPr>
          <w:rFonts w:cs="Times New Roman"/>
          <w:b/>
          <w:bCs/>
          <w:szCs w:val="24"/>
        </w:rPr>
        <w:t>ID3:</w:t>
      </w:r>
      <w:r w:rsidRPr="0091432D">
        <w:rPr>
          <w:rFonts w:cs="Times New Roman"/>
          <w:szCs w:val="24"/>
        </w:rPr>
        <w:t xml:space="preserve"> Utiliza la entropía como medida de impureza y la ganancia de información para seleccionar el atributo que mejor divide el conjunto de datos</w:t>
      </w:r>
    </w:p>
    <w:p w14:paraId="5CA29772" w14:textId="191BBD3F" w:rsidR="007F5638" w:rsidRPr="0091432D" w:rsidRDefault="007F5638" w:rsidP="00216DEA">
      <w:pPr>
        <w:pStyle w:val="Prrafodelista"/>
        <w:numPr>
          <w:ilvl w:val="0"/>
          <w:numId w:val="33"/>
        </w:numPr>
        <w:rPr>
          <w:rFonts w:cs="Times New Roman"/>
          <w:szCs w:val="24"/>
        </w:rPr>
      </w:pPr>
      <w:r w:rsidRPr="0091432D">
        <w:rPr>
          <w:rFonts w:cs="Times New Roman"/>
          <w:b/>
          <w:bCs/>
          <w:szCs w:val="24"/>
        </w:rPr>
        <w:t>C4.5:</w:t>
      </w:r>
      <w:r w:rsidRPr="0091432D">
        <w:rPr>
          <w:rFonts w:cs="Times New Roman"/>
          <w:szCs w:val="24"/>
        </w:rPr>
        <w:t xml:space="preserve"> Extiende ID3 permitiendo atributos con valores continuos</w:t>
      </w:r>
      <w:r w:rsidR="009751A2">
        <w:rPr>
          <w:rFonts w:cs="Times New Roman"/>
          <w:szCs w:val="24"/>
        </w:rPr>
        <w:t xml:space="preserve">. </w:t>
      </w:r>
      <w:r w:rsidRPr="0091432D">
        <w:rPr>
          <w:rFonts w:cs="Times New Roman"/>
          <w:szCs w:val="24"/>
        </w:rPr>
        <w:t>Implementa una técnica de poda</w:t>
      </w:r>
      <w:r w:rsidR="009751A2">
        <w:rPr>
          <w:rFonts w:cs="Times New Roman"/>
          <w:szCs w:val="24"/>
        </w:rPr>
        <w:t>do de árbol</w:t>
      </w:r>
      <w:r w:rsidRPr="0091432D">
        <w:rPr>
          <w:rFonts w:cs="Times New Roman"/>
          <w:szCs w:val="24"/>
        </w:rPr>
        <w:t xml:space="preserve"> para eliminar ramas que tienen poco poder predictivo, reduciendo así la complejidad del modelo final y mejorando su capacidad de generalización.</w:t>
      </w:r>
    </w:p>
    <w:p w14:paraId="565CFCB9" w14:textId="5837D9A6" w:rsidR="007F5638" w:rsidRPr="0091432D" w:rsidRDefault="007F5638" w:rsidP="00216DEA">
      <w:pPr>
        <w:pStyle w:val="Prrafodelista"/>
        <w:numPr>
          <w:ilvl w:val="0"/>
          <w:numId w:val="33"/>
        </w:numPr>
        <w:rPr>
          <w:rFonts w:cs="Times New Roman"/>
          <w:szCs w:val="24"/>
        </w:rPr>
      </w:pPr>
      <w:r w:rsidRPr="0091432D">
        <w:rPr>
          <w:rFonts w:cs="Times New Roman"/>
          <w:b/>
          <w:bCs/>
          <w:szCs w:val="24"/>
        </w:rPr>
        <w:t>CART:</w:t>
      </w:r>
      <w:r w:rsidRPr="0091432D">
        <w:rPr>
          <w:rFonts w:cs="Times New Roman"/>
          <w:szCs w:val="24"/>
        </w:rPr>
        <w:t xml:space="preserve"> Produce árboles binarios utilizando el criterio de impureza del índice de Gini o la reducción de la varianza para la selección de características y la creación de reglas de decisión.</w:t>
      </w:r>
    </w:p>
    <w:p w14:paraId="7724C71B" w14:textId="4504CAE0" w:rsidR="007F5638" w:rsidRPr="00126F1A" w:rsidRDefault="007F5638" w:rsidP="00216DEA">
      <w:pPr>
        <w:pStyle w:val="Prrafodelista"/>
        <w:numPr>
          <w:ilvl w:val="0"/>
          <w:numId w:val="33"/>
        </w:numPr>
        <w:rPr>
          <w:rFonts w:cs="Times New Roman"/>
          <w:szCs w:val="24"/>
        </w:rPr>
      </w:pPr>
      <w:proofErr w:type="spellStart"/>
      <w:r w:rsidRPr="0091432D">
        <w:rPr>
          <w:rFonts w:cs="Times New Roman"/>
          <w:b/>
          <w:bCs/>
          <w:szCs w:val="24"/>
        </w:rPr>
        <w:t>Random</w:t>
      </w:r>
      <w:proofErr w:type="spellEnd"/>
      <w:r w:rsidRPr="0091432D">
        <w:rPr>
          <w:rFonts w:cs="Times New Roman"/>
          <w:b/>
          <w:bCs/>
          <w:szCs w:val="24"/>
        </w:rPr>
        <w:t xml:space="preserve"> Forest:</w:t>
      </w:r>
      <w:r w:rsidRPr="0091432D">
        <w:rPr>
          <w:rFonts w:cs="Times New Roman"/>
          <w:szCs w:val="24"/>
        </w:rPr>
        <w:t xml:space="preserve"> </w:t>
      </w:r>
      <w:r w:rsidR="00CE1C85">
        <w:rPr>
          <w:rFonts w:cs="Times New Roman"/>
          <w:szCs w:val="24"/>
        </w:rPr>
        <w:t>En este caso se tiene</w:t>
      </w:r>
      <w:r w:rsidRPr="0091432D">
        <w:rPr>
          <w:rFonts w:cs="Times New Roman"/>
          <w:szCs w:val="24"/>
        </w:rPr>
        <w:t xml:space="preserve"> un conjunto de árboles de decisión (</w:t>
      </w:r>
      <w:proofErr w:type="spellStart"/>
      <w:r w:rsidRPr="0091432D">
        <w:rPr>
          <w:rFonts w:cs="Times New Roman"/>
          <w:szCs w:val="24"/>
        </w:rPr>
        <w:t>forest</w:t>
      </w:r>
      <w:proofErr w:type="spellEnd"/>
      <w:r w:rsidRPr="0091432D">
        <w:rPr>
          <w:rFonts w:cs="Times New Roman"/>
          <w:szCs w:val="24"/>
        </w:rPr>
        <w:t>), cada uno construido sobre una muestra aleatoria del conjunto de datos. La decisión final se toma por votación mayoritaria, lo que mejora la precisión y robustez del modelo</w:t>
      </w:r>
      <w:r w:rsidR="00126F1A">
        <w:rPr>
          <w:rFonts w:cs="Times New Roman"/>
          <w:szCs w:val="24"/>
        </w:rPr>
        <w:t>.</w:t>
      </w:r>
    </w:p>
    <w:p w14:paraId="34BF851D" w14:textId="5222B961" w:rsidR="00C52EED" w:rsidRDefault="007F5638" w:rsidP="007F5638">
      <w:pPr>
        <w:rPr>
          <w:rFonts w:cs="Times New Roman"/>
          <w:szCs w:val="24"/>
        </w:rPr>
      </w:pPr>
      <w:r w:rsidRPr="007F5638">
        <w:rPr>
          <w:rFonts w:cs="Times New Roman"/>
          <w:szCs w:val="24"/>
        </w:rPr>
        <w:t>Cada uno de estos algoritmos puede manejar diferentes tipos de problemas de clasificación</w:t>
      </w:r>
      <w:r w:rsidR="0091432D">
        <w:rPr>
          <w:rFonts w:cs="Times New Roman"/>
          <w:szCs w:val="24"/>
        </w:rPr>
        <w:t xml:space="preserve">, así mismo, </w:t>
      </w:r>
      <w:r w:rsidRPr="007F5638">
        <w:rPr>
          <w:rFonts w:cs="Times New Roman"/>
          <w:szCs w:val="24"/>
        </w:rPr>
        <w:t>tienen sus propias ventajas y limitaciones en términos de manejo de datos no lineales, la necesidad de preprocesamiento de datos</w:t>
      </w:r>
      <w:r w:rsidR="0091432D">
        <w:rPr>
          <w:rFonts w:cs="Times New Roman"/>
          <w:szCs w:val="24"/>
        </w:rPr>
        <w:t>.</w:t>
      </w:r>
      <w:r w:rsidR="00052D12">
        <w:rPr>
          <w:rFonts w:cs="Times New Roman"/>
          <w:szCs w:val="24"/>
        </w:rPr>
        <w:t xml:space="preserve"> </w:t>
      </w:r>
      <w:r w:rsidR="00DA2A7C">
        <w:rPr>
          <w:rFonts w:cs="Times New Roman"/>
          <w:szCs w:val="24"/>
        </w:rPr>
        <w:fldChar w:fldCharType="begin"/>
      </w:r>
      <w:r w:rsidR="00137183">
        <w:rPr>
          <w:rFonts w:cs="Times New Roman"/>
          <w:szCs w:val="24"/>
        </w:rPr>
        <w:instrText xml:space="preserve"> ADDIN ZOTERO_ITEM CSL_CITATION {"citationID":"AbmDF7R8","properties":{"formattedCitation":"[24]","plainCitation":"[24]","noteIndex":0},"citationItems":[{"id":43,"uris":["http://zotero.org/users/12776228/items/X5AKBIMC"],"itemData":{"id":43,"type":"book","edition":"Reimp","event-place":"Madrid","ISBN":"978-84-205-4091-7","language":"spa","note":"OCLC: 1025753818","publisher":"Pearson","publisher-place":"Madrid","source":"Open WorldCat","title":"Introducción a la minería de datos","author":[{"family":"Hernández Orallo","given":"José."},{"family":"Ferri Ramírez","given":"César"},{"family":"Ramírez Quintana","given":"María José."}],"issued":{"date-parts":[["2010"]]}}}],"schema":"https://github.com/citation-style-language/schema/raw/master/csl-citation.json"} </w:instrText>
      </w:r>
      <w:r w:rsidR="00DA2A7C">
        <w:rPr>
          <w:rFonts w:cs="Times New Roman"/>
          <w:szCs w:val="24"/>
        </w:rPr>
        <w:fldChar w:fldCharType="separate"/>
      </w:r>
      <w:r w:rsidR="00137183" w:rsidRPr="00137183">
        <w:rPr>
          <w:rFonts w:cs="Times New Roman"/>
        </w:rPr>
        <w:t>[24]</w:t>
      </w:r>
      <w:r w:rsidR="00DA2A7C">
        <w:rPr>
          <w:rFonts w:cs="Times New Roman"/>
          <w:szCs w:val="24"/>
        </w:rPr>
        <w:fldChar w:fldCharType="end"/>
      </w:r>
    </w:p>
    <w:p w14:paraId="6C0A3E66" w14:textId="78D8CA40" w:rsidR="000E37B2" w:rsidRPr="000C34AF" w:rsidRDefault="000E37B2" w:rsidP="000E37B2">
      <w:pPr>
        <w:rPr>
          <w:rFonts w:cs="Times New Roman"/>
          <w:szCs w:val="24"/>
        </w:rPr>
      </w:pPr>
      <w:r w:rsidRPr="000E37B2">
        <w:rPr>
          <w:rFonts w:cs="Times New Roman"/>
          <w:szCs w:val="24"/>
        </w:rPr>
        <w:t>Los árboles de decisión pueden ser altamente útiles para clasificar nuevos productos entrantes en una tienda de conveniencia</w:t>
      </w:r>
      <w:r w:rsidR="007062CA">
        <w:rPr>
          <w:rFonts w:cs="Times New Roman"/>
          <w:szCs w:val="24"/>
        </w:rPr>
        <w:t>, por ejemplo, c</w:t>
      </w:r>
      <w:r w:rsidRPr="000E37B2">
        <w:rPr>
          <w:rFonts w:cs="Times New Roman"/>
          <w:szCs w:val="24"/>
        </w:rPr>
        <w:t>uando llegan nuevos productos</w:t>
      </w:r>
      <w:r w:rsidR="007062CA">
        <w:rPr>
          <w:rFonts w:cs="Times New Roman"/>
          <w:szCs w:val="24"/>
        </w:rPr>
        <w:t xml:space="preserve"> o lanzamientos</w:t>
      </w:r>
      <w:r w:rsidRPr="000E37B2">
        <w:rPr>
          <w:rFonts w:cs="Times New Roman"/>
          <w:szCs w:val="24"/>
        </w:rPr>
        <w:t>, el árbol de decisión puede automáticamente asignarlos a la categoría adecuada basándose en</w:t>
      </w:r>
      <w:r w:rsidR="00D9104B">
        <w:rPr>
          <w:rFonts w:cs="Times New Roman"/>
          <w:szCs w:val="24"/>
        </w:rPr>
        <w:t xml:space="preserve"> varios</w:t>
      </w:r>
      <w:r w:rsidRPr="000E37B2">
        <w:rPr>
          <w:rFonts w:cs="Times New Roman"/>
          <w:szCs w:val="24"/>
        </w:rPr>
        <w:t xml:space="preserve"> atributos como tipo de producto, marca, precio, y tamaño. Esto agiliza el proceso de introducción de nuevos inventarios en el siste</w:t>
      </w:r>
      <w:r w:rsidR="00B055D3">
        <w:rPr>
          <w:rFonts w:cs="Times New Roman"/>
          <w:szCs w:val="24"/>
        </w:rPr>
        <w:t>m</w:t>
      </w:r>
      <w:r w:rsidRPr="000E37B2">
        <w:rPr>
          <w:rFonts w:cs="Times New Roman"/>
          <w:szCs w:val="24"/>
        </w:rPr>
        <w:t>a.</w:t>
      </w:r>
    </w:p>
    <w:p w14:paraId="1F9AF2C0" w14:textId="77777777" w:rsidR="00C01BDB" w:rsidRDefault="00C01BDB" w:rsidP="00177D4B">
      <w:pPr>
        <w:pStyle w:val="Ttulo3"/>
        <w:rPr>
          <w:rFonts w:cs="Times New Roman"/>
          <w:b/>
        </w:rPr>
      </w:pPr>
      <w:bookmarkStart w:id="458" w:name="_Toc149576121"/>
      <w:bookmarkStart w:id="459" w:name="_Toc150181533"/>
      <w:bookmarkStart w:id="460" w:name="_Toc150390678"/>
      <w:bookmarkStart w:id="461" w:name="_Toc150418262"/>
    </w:p>
    <w:p w14:paraId="32C72B8A" w14:textId="05797570" w:rsidR="00BC0E51" w:rsidRDefault="00BC0E51" w:rsidP="00177D4B">
      <w:pPr>
        <w:pStyle w:val="Ttulo3"/>
        <w:rPr>
          <w:rFonts w:cs="Times New Roman"/>
          <w:b/>
        </w:rPr>
      </w:pPr>
      <w:bookmarkStart w:id="462" w:name="_Toc151981485"/>
      <w:bookmarkStart w:id="463" w:name="_Toc151935533"/>
      <w:r w:rsidRPr="00177D4B">
        <w:rPr>
          <w:rFonts w:cs="Times New Roman"/>
          <w:b/>
        </w:rPr>
        <w:t>3.</w:t>
      </w:r>
      <w:r w:rsidR="00060590" w:rsidRPr="00177D4B">
        <w:rPr>
          <w:rFonts w:cs="Times New Roman"/>
          <w:b/>
          <w:bCs/>
        </w:rPr>
        <w:t>10</w:t>
      </w:r>
      <w:r w:rsidRPr="00177D4B">
        <w:rPr>
          <w:rFonts w:cs="Times New Roman"/>
          <w:b/>
        </w:rPr>
        <w:t>.</w:t>
      </w:r>
      <w:r w:rsidR="00F57A81">
        <w:rPr>
          <w:rFonts w:cs="Times New Roman"/>
          <w:b/>
        </w:rPr>
        <w:t>1</w:t>
      </w:r>
      <w:r w:rsidR="0003180B">
        <w:rPr>
          <w:rFonts w:cs="Times New Roman"/>
          <w:b/>
        </w:rPr>
        <w:t>1</w:t>
      </w:r>
      <w:r w:rsidRPr="00177D4B">
        <w:rPr>
          <w:rFonts w:cs="Times New Roman"/>
          <w:b/>
        </w:rPr>
        <w:t xml:space="preserve"> </w:t>
      </w:r>
      <w:r w:rsidR="0093026E">
        <w:rPr>
          <w:rFonts w:cs="Times New Roman"/>
          <w:b/>
        </w:rPr>
        <w:t>Pronósticos con s</w:t>
      </w:r>
      <w:r w:rsidR="00E96328" w:rsidRPr="00177D4B">
        <w:rPr>
          <w:rFonts w:cs="Times New Roman"/>
          <w:b/>
        </w:rPr>
        <w:t xml:space="preserve">eries de tiempo </w:t>
      </w:r>
      <w:r w:rsidR="00E56D7C">
        <w:rPr>
          <w:rFonts w:cs="Times New Roman"/>
          <w:b/>
        </w:rPr>
        <w:t>ganancias y ciclos de</w:t>
      </w:r>
      <w:r w:rsidR="00E96328" w:rsidRPr="00177D4B">
        <w:rPr>
          <w:rFonts w:cs="Times New Roman"/>
          <w:b/>
        </w:rPr>
        <w:t xml:space="preserve"> </w:t>
      </w:r>
      <w:proofErr w:type="spellStart"/>
      <w:r w:rsidR="00E96328" w:rsidRPr="00177D4B">
        <w:rPr>
          <w:rFonts w:cs="Times New Roman"/>
          <w:b/>
        </w:rPr>
        <w:t>restock</w:t>
      </w:r>
      <w:bookmarkEnd w:id="458"/>
      <w:bookmarkEnd w:id="459"/>
      <w:bookmarkEnd w:id="460"/>
      <w:bookmarkEnd w:id="461"/>
      <w:bookmarkEnd w:id="462"/>
      <w:bookmarkEnd w:id="463"/>
      <w:proofErr w:type="spellEnd"/>
    </w:p>
    <w:p w14:paraId="459918B4" w14:textId="4B7E2FE6" w:rsidR="007F5E71" w:rsidRDefault="003D2448" w:rsidP="000C34AF">
      <w:pPr>
        <w:rPr>
          <w:rFonts w:cs="Times New Roman"/>
          <w:szCs w:val="24"/>
        </w:rPr>
      </w:pPr>
      <w:r>
        <w:rPr>
          <w:rFonts w:cs="Times New Roman"/>
          <w:szCs w:val="24"/>
        </w:rPr>
        <w:t xml:space="preserve">Los pronósticos mediante series de tiempo ocurren cuando se hacen predicciones </w:t>
      </w:r>
      <w:r w:rsidR="005E49D3">
        <w:rPr>
          <w:rFonts w:cs="Times New Roman"/>
          <w:szCs w:val="24"/>
        </w:rPr>
        <w:t>científicas basadas en datos que contienen información temporal, como fechas o etiquetas de tiempo (</w:t>
      </w:r>
      <w:proofErr w:type="spellStart"/>
      <w:r w:rsidR="005E49D3">
        <w:rPr>
          <w:rFonts w:cs="Times New Roman"/>
          <w:szCs w:val="24"/>
        </w:rPr>
        <w:t>timestamps</w:t>
      </w:r>
      <w:proofErr w:type="spellEnd"/>
      <w:r w:rsidR="005E49D3">
        <w:rPr>
          <w:rFonts w:cs="Times New Roman"/>
          <w:szCs w:val="24"/>
        </w:rPr>
        <w:t xml:space="preserve">). </w:t>
      </w:r>
      <w:r w:rsidR="00453B3E">
        <w:rPr>
          <w:rFonts w:cs="Times New Roman"/>
          <w:szCs w:val="24"/>
        </w:rPr>
        <w:t xml:space="preserve">Involucra la construcción de modelos </w:t>
      </w:r>
      <w:r w:rsidR="0073711C">
        <w:rPr>
          <w:rFonts w:cs="Times New Roman"/>
          <w:szCs w:val="24"/>
        </w:rPr>
        <w:t>mediante el análisis histórico de datos</w:t>
      </w:r>
      <w:r w:rsidR="00F037FB">
        <w:rPr>
          <w:rFonts w:cs="Times New Roman"/>
          <w:szCs w:val="24"/>
        </w:rPr>
        <w:t xml:space="preserve"> </w:t>
      </w:r>
      <w:r w:rsidR="00DA413F">
        <w:rPr>
          <w:rFonts w:cs="Times New Roman"/>
          <w:szCs w:val="24"/>
        </w:rPr>
        <w:t xml:space="preserve">para realizar observaciones </w:t>
      </w:r>
      <w:r w:rsidR="00F454AD">
        <w:rPr>
          <w:rFonts w:cs="Times New Roman"/>
          <w:szCs w:val="24"/>
        </w:rPr>
        <w:t>y orientar estratégicamente las decisiones que se tomarán a futuro.</w:t>
      </w:r>
      <w:r w:rsidR="004462D5">
        <w:rPr>
          <w:rFonts w:cs="Times New Roman"/>
          <w:szCs w:val="24"/>
        </w:rPr>
        <w:t xml:space="preserve"> Una parte distintiva del pronóstico mediante series de </w:t>
      </w:r>
      <w:r w:rsidR="005D25FB">
        <w:rPr>
          <w:rFonts w:cs="Times New Roman"/>
          <w:szCs w:val="24"/>
        </w:rPr>
        <w:t>tiempo</w:t>
      </w:r>
      <w:r w:rsidR="004462D5">
        <w:rPr>
          <w:rFonts w:cs="Times New Roman"/>
          <w:szCs w:val="24"/>
        </w:rPr>
        <w:t xml:space="preserve"> es que </w:t>
      </w:r>
      <w:r w:rsidR="00065FFC">
        <w:rPr>
          <w:rFonts w:cs="Times New Roman"/>
          <w:szCs w:val="24"/>
        </w:rPr>
        <w:t>los datos</w:t>
      </w:r>
      <w:r w:rsidR="00F5270A">
        <w:rPr>
          <w:rFonts w:cs="Times New Roman"/>
          <w:szCs w:val="24"/>
        </w:rPr>
        <w:t xml:space="preserve"> a futuro</w:t>
      </w:r>
      <w:r w:rsidR="00111DAE">
        <w:rPr>
          <w:rFonts w:cs="Times New Roman"/>
          <w:szCs w:val="24"/>
        </w:rPr>
        <w:t xml:space="preserve"> al momento de trabajarlas </w:t>
      </w:r>
      <w:r w:rsidR="00065FFC">
        <w:rPr>
          <w:rFonts w:cs="Times New Roman"/>
          <w:szCs w:val="24"/>
        </w:rPr>
        <w:t xml:space="preserve">son completamente desconocidos, </w:t>
      </w:r>
      <w:r w:rsidR="00A13FF1">
        <w:rPr>
          <w:rFonts w:cs="Times New Roman"/>
          <w:szCs w:val="24"/>
        </w:rPr>
        <w:t>y serán estimados</w:t>
      </w:r>
      <w:r w:rsidR="0075307B">
        <w:rPr>
          <w:rFonts w:cs="Times New Roman"/>
          <w:szCs w:val="24"/>
        </w:rPr>
        <w:t xml:space="preserve"> por los </w:t>
      </w:r>
      <w:r w:rsidR="007D54CD">
        <w:rPr>
          <w:rFonts w:cs="Times New Roman"/>
          <w:szCs w:val="24"/>
        </w:rPr>
        <w:t>modelos a realizar</w:t>
      </w:r>
      <w:r w:rsidR="005D25FB">
        <w:rPr>
          <w:rFonts w:cs="Times New Roman"/>
          <w:szCs w:val="24"/>
        </w:rPr>
        <w:t xml:space="preserve">, es por eso </w:t>
      </w:r>
      <w:r w:rsidR="003421B2">
        <w:rPr>
          <w:rFonts w:cs="Times New Roman"/>
          <w:szCs w:val="24"/>
        </w:rPr>
        <w:t>por lo que</w:t>
      </w:r>
      <w:r w:rsidR="005D25FB">
        <w:rPr>
          <w:rFonts w:cs="Times New Roman"/>
          <w:szCs w:val="24"/>
        </w:rPr>
        <w:t xml:space="preserve"> se considera una técnica predictiva.</w:t>
      </w:r>
    </w:p>
    <w:p w14:paraId="6CFC88C9" w14:textId="1ED19BA7" w:rsidR="005D25FB" w:rsidRDefault="001F3914" w:rsidP="000C34AF">
      <w:pPr>
        <w:rPr>
          <w:rFonts w:cs="Times New Roman"/>
          <w:szCs w:val="24"/>
        </w:rPr>
      </w:pPr>
      <w:r>
        <w:rPr>
          <w:rFonts w:cs="Times New Roman"/>
          <w:szCs w:val="24"/>
        </w:rPr>
        <w:t xml:space="preserve">Las predicciones realizadas por este tipo de modelos no son siempre exactas y no representan el desenlace real a futuro, </w:t>
      </w:r>
      <w:r w:rsidR="000B5A99">
        <w:rPr>
          <w:rFonts w:cs="Times New Roman"/>
          <w:szCs w:val="24"/>
        </w:rPr>
        <w:t>además de que la probabilidad de que</w:t>
      </w:r>
      <w:r w:rsidR="00B02220">
        <w:rPr>
          <w:rFonts w:cs="Times New Roman"/>
          <w:szCs w:val="24"/>
        </w:rPr>
        <w:t xml:space="preserve"> dichos escenarios</w:t>
      </w:r>
      <w:r w:rsidR="000B5A99">
        <w:rPr>
          <w:rFonts w:cs="Times New Roman"/>
          <w:szCs w:val="24"/>
        </w:rPr>
        <w:t xml:space="preserve"> ocurran puede variar significativamente</w:t>
      </w:r>
      <w:r w:rsidR="006068FB">
        <w:rPr>
          <w:rFonts w:cs="Times New Roman"/>
          <w:szCs w:val="24"/>
        </w:rPr>
        <w:t xml:space="preserve">, </w:t>
      </w:r>
      <w:r w:rsidR="008347A2">
        <w:rPr>
          <w:rFonts w:cs="Times New Roman"/>
          <w:szCs w:val="24"/>
        </w:rPr>
        <w:fldChar w:fldCharType="begin"/>
      </w:r>
      <w:r w:rsidR="00137183">
        <w:rPr>
          <w:rFonts w:cs="Times New Roman"/>
          <w:szCs w:val="24"/>
        </w:rPr>
        <w:instrText xml:space="preserve"> ADDIN ZOTERO_ITEM CSL_CITATION {"citationID":"q8qgGaiZ","properties":{"formattedCitation":"[36]","plainCitation":"[36]","noteIndex":0},"citationItems":[{"id":69,"uris":["http://zotero.org/users/12776228/items/BPT48WV4"],"itemData":{"id":69,"type":"document","title":"Time Series Forecasting: Definition, Applications, and Examples","URL":"https://www.tableau.com/learn/articles/time-series-forecasting#:~:text=What%20is%20time%20series%20forecasting,and%20inform%20strategic%20decision-making.","author":[{"family":"TABLEAU SOFTWARE","given":""}],"issued":{"date-parts":[["2023"]]}}}],"schema":"https://github.com/citation-style-language/schema/raw/master/csl-citation.json"} </w:instrText>
      </w:r>
      <w:r w:rsidR="008347A2">
        <w:rPr>
          <w:rFonts w:cs="Times New Roman"/>
          <w:szCs w:val="24"/>
        </w:rPr>
        <w:fldChar w:fldCharType="separate"/>
      </w:r>
      <w:r w:rsidR="00137183" w:rsidRPr="00137183">
        <w:rPr>
          <w:rFonts w:cs="Times New Roman"/>
        </w:rPr>
        <w:t>[36]</w:t>
      </w:r>
      <w:r w:rsidR="008347A2">
        <w:rPr>
          <w:rFonts w:cs="Times New Roman"/>
          <w:szCs w:val="24"/>
        </w:rPr>
        <w:fldChar w:fldCharType="end"/>
      </w:r>
      <w:r w:rsidR="000B5A99">
        <w:rPr>
          <w:rFonts w:cs="Times New Roman"/>
          <w:szCs w:val="24"/>
        </w:rPr>
        <w:t xml:space="preserve"> </w:t>
      </w:r>
      <w:r w:rsidR="00F572B2">
        <w:rPr>
          <w:rFonts w:cs="Times New Roman"/>
          <w:szCs w:val="24"/>
        </w:rPr>
        <w:t xml:space="preserve">sin embargo, se hace obvio la utilidad que tiene esta información </w:t>
      </w:r>
      <w:r w:rsidR="00EE2885">
        <w:rPr>
          <w:rFonts w:cs="Times New Roman"/>
          <w:szCs w:val="24"/>
        </w:rPr>
        <w:t xml:space="preserve">en casos económicos ligados </w:t>
      </w:r>
      <w:r w:rsidR="00876317">
        <w:rPr>
          <w:rFonts w:cs="Times New Roman"/>
          <w:szCs w:val="24"/>
        </w:rPr>
        <w:t xml:space="preserve">a toma de decisiones, como </w:t>
      </w:r>
      <w:r w:rsidR="0093197E">
        <w:rPr>
          <w:rFonts w:cs="Times New Roman"/>
          <w:szCs w:val="24"/>
        </w:rPr>
        <w:t xml:space="preserve">el caso de tiendas de conveniencia, donde puede ser útil aproximar las </w:t>
      </w:r>
      <w:r w:rsidR="00BE64B0">
        <w:rPr>
          <w:rFonts w:cs="Times New Roman"/>
          <w:szCs w:val="24"/>
        </w:rPr>
        <w:t xml:space="preserve">ventas que un producto generará en la siguiente quincena, donde por extensión, otra información útil se puede extraer de aquí, </w:t>
      </w:r>
      <w:r w:rsidR="00C9015B">
        <w:rPr>
          <w:rFonts w:cs="Times New Roman"/>
          <w:szCs w:val="24"/>
        </w:rPr>
        <w:t xml:space="preserve">como cuando se deberá entonces hacer </w:t>
      </w:r>
      <w:proofErr w:type="spellStart"/>
      <w:r w:rsidR="00C9015B">
        <w:rPr>
          <w:rFonts w:cs="Times New Roman"/>
          <w:szCs w:val="24"/>
        </w:rPr>
        <w:t>restock</w:t>
      </w:r>
      <w:proofErr w:type="spellEnd"/>
      <w:r w:rsidR="00C9015B">
        <w:rPr>
          <w:rFonts w:cs="Times New Roman"/>
          <w:szCs w:val="24"/>
        </w:rPr>
        <w:t xml:space="preserve"> de dicho producto, es decir </w:t>
      </w:r>
      <w:r w:rsidR="009F5914">
        <w:rPr>
          <w:rFonts w:cs="Times New Roman"/>
          <w:szCs w:val="24"/>
        </w:rPr>
        <w:t>este modelo no mutuamente excluyente con otras partes del sistema, como reglas</w:t>
      </w:r>
      <w:r w:rsidR="000D31DE">
        <w:rPr>
          <w:rFonts w:cs="Times New Roman"/>
          <w:szCs w:val="24"/>
        </w:rPr>
        <w:t xml:space="preserve"> estáticas</w:t>
      </w:r>
      <w:r w:rsidR="009F5914">
        <w:rPr>
          <w:rFonts w:cs="Times New Roman"/>
          <w:szCs w:val="24"/>
        </w:rPr>
        <w:t xml:space="preserve"> para avisos </w:t>
      </w:r>
      <w:r w:rsidR="000D31DE">
        <w:rPr>
          <w:rFonts w:cs="Times New Roman"/>
          <w:szCs w:val="24"/>
        </w:rPr>
        <w:t xml:space="preserve">de </w:t>
      </w:r>
      <w:proofErr w:type="spellStart"/>
      <w:r w:rsidR="000D31DE">
        <w:rPr>
          <w:rFonts w:cs="Times New Roman"/>
          <w:szCs w:val="24"/>
        </w:rPr>
        <w:t>restock</w:t>
      </w:r>
      <w:proofErr w:type="spellEnd"/>
      <w:r w:rsidR="000D31DE">
        <w:rPr>
          <w:rFonts w:cs="Times New Roman"/>
          <w:szCs w:val="24"/>
        </w:rPr>
        <w:t xml:space="preserve"> cuando este cae bajo cierto nivel.</w:t>
      </w:r>
    </w:p>
    <w:p w14:paraId="65613974" w14:textId="413E95D4" w:rsidR="000A0AAA" w:rsidRDefault="000A0AAA" w:rsidP="000C34AF">
      <w:pPr>
        <w:rPr>
          <w:rFonts w:cs="Times New Roman"/>
          <w:szCs w:val="24"/>
        </w:rPr>
      </w:pPr>
      <w:r>
        <w:rPr>
          <w:rFonts w:cs="Times New Roman"/>
          <w:szCs w:val="24"/>
        </w:rPr>
        <w:t xml:space="preserve">Existen dos tipos generales de métodos de pronóstico, </w:t>
      </w:r>
      <w:r w:rsidR="00553DE2">
        <w:rPr>
          <w:rFonts w:cs="Times New Roman"/>
          <w:szCs w:val="24"/>
        </w:rPr>
        <w:t>cualitativo y cuantitativo</w:t>
      </w:r>
      <w:r w:rsidR="000E1E22">
        <w:rPr>
          <w:rFonts w:cs="Times New Roman"/>
          <w:szCs w:val="24"/>
        </w:rPr>
        <w:t>. El pronóstico cualitativo suelen ser decisiones tomadas por humanos según su experiencia</w:t>
      </w:r>
      <w:r w:rsidR="00137977">
        <w:rPr>
          <w:rFonts w:cs="Times New Roman"/>
          <w:szCs w:val="24"/>
        </w:rPr>
        <w:t xml:space="preserve">, y no es necesaria la </w:t>
      </w:r>
      <w:r w:rsidR="00137977">
        <w:rPr>
          <w:rFonts w:cs="Times New Roman"/>
          <w:szCs w:val="24"/>
        </w:rPr>
        <w:lastRenderedPageBreak/>
        <w:t xml:space="preserve">existencia de datos minados, por otro lado, el pronóstico cuantitativo </w:t>
      </w:r>
      <w:r w:rsidR="002A07E5">
        <w:rPr>
          <w:rFonts w:cs="Times New Roman"/>
          <w:szCs w:val="24"/>
        </w:rPr>
        <w:t xml:space="preserve">se realiza </w:t>
      </w:r>
      <w:r w:rsidR="009D0CAE">
        <w:rPr>
          <w:rFonts w:cs="Times New Roman"/>
          <w:szCs w:val="24"/>
        </w:rPr>
        <w:t xml:space="preserve">el análisis de </w:t>
      </w:r>
      <w:r w:rsidR="002A07E5">
        <w:rPr>
          <w:rFonts w:cs="Times New Roman"/>
          <w:szCs w:val="24"/>
        </w:rPr>
        <w:t>datos existentes</w:t>
      </w:r>
      <w:r w:rsidR="009D0CAE">
        <w:rPr>
          <w:rFonts w:cs="Times New Roman"/>
          <w:szCs w:val="24"/>
        </w:rPr>
        <w:t xml:space="preserve"> </w:t>
      </w:r>
      <w:r w:rsidR="00A71E23">
        <w:rPr>
          <w:rFonts w:cs="Times New Roman"/>
          <w:szCs w:val="24"/>
        </w:rPr>
        <w:t xml:space="preserve">utilizando </w:t>
      </w:r>
      <w:r w:rsidR="00C23A6B">
        <w:rPr>
          <w:rFonts w:cs="Times New Roman"/>
          <w:szCs w:val="24"/>
        </w:rPr>
        <w:t>algoritmos.</w:t>
      </w:r>
    </w:p>
    <w:p w14:paraId="1B4BF271" w14:textId="4979259A" w:rsidR="00577D74" w:rsidRDefault="00577D74" w:rsidP="00577D74">
      <w:pPr>
        <w:rPr>
          <w:rFonts w:cs="Times New Roman"/>
          <w:szCs w:val="24"/>
        </w:rPr>
      </w:pPr>
      <w:r>
        <w:rPr>
          <w:rFonts w:cs="Times New Roman"/>
          <w:szCs w:val="24"/>
        </w:rPr>
        <w:t>Para hacer los resultados de los modelos más precisos, hay un par de reglas generales:</w:t>
      </w:r>
    </w:p>
    <w:p w14:paraId="5B5D502F" w14:textId="75E6B9FC" w:rsidR="00577D74" w:rsidRPr="00BF50E6" w:rsidRDefault="00F265DF" w:rsidP="00216DEA">
      <w:pPr>
        <w:pStyle w:val="Prrafodelista"/>
        <w:numPr>
          <w:ilvl w:val="0"/>
          <w:numId w:val="34"/>
        </w:numPr>
        <w:rPr>
          <w:rFonts w:cs="Times New Roman"/>
          <w:b/>
          <w:bCs/>
          <w:szCs w:val="24"/>
        </w:rPr>
      </w:pPr>
      <w:r w:rsidRPr="00F265DF">
        <w:rPr>
          <w:rFonts w:cs="Times New Roman"/>
          <w:b/>
          <w:bCs/>
          <w:szCs w:val="24"/>
        </w:rPr>
        <w:t>Regla de frecuencia:</w:t>
      </w:r>
      <w:r>
        <w:rPr>
          <w:rFonts w:cs="Times New Roman"/>
          <w:szCs w:val="24"/>
        </w:rPr>
        <w:t xml:space="preserve"> </w:t>
      </w:r>
      <w:r w:rsidR="00D97E48">
        <w:rPr>
          <w:rFonts w:cs="Times New Roman"/>
          <w:szCs w:val="24"/>
        </w:rPr>
        <w:t>Es muy aconsejable que los datos se actualicen constantemente</w:t>
      </w:r>
      <w:r w:rsidR="008F0EC5">
        <w:rPr>
          <w:rFonts w:cs="Times New Roman"/>
          <w:szCs w:val="24"/>
        </w:rPr>
        <w:t>, esto, para capturar cualquier información nuev</w:t>
      </w:r>
      <w:r w:rsidR="002C08B0">
        <w:rPr>
          <w:rFonts w:cs="Times New Roman"/>
          <w:szCs w:val="24"/>
        </w:rPr>
        <w:t>a qu</w:t>
      </w:r>
      <w:r w:rsidR="005925FE">
        <w:rPr>
          <w:rFonts w:cs="Times New Roman"/>
          <w:szCs w:val="24"/>
        </w:rPr>
        <w:t>e refleje cambios en tendencias</w:t>
      </w:r>
      <w:r w:rsidR="00341BE8">
        <w:rPr>
          <w:rFonts w:cs="Times New Roman"/>
          <w:szCs w:val="24"/>
        </w:rPr>
        <w:t>.</w:t>
      </w:r>
    </w:p>
    <w:p w14:paraId="05A7A988" w14:textId="46B5596D" w:rsidR="00EA46C3" w:rsidRPr="00EA46C3" w:rsidRDefault="00587B9B" w:rsidP="00216DEA">
      <w:pPr>
        <w:pStyle w:val="Prrafodelista"/>
        <w:numPr>
          <w:ilvl w:val="0"/>
          <w:numId w:val="34"/>
        </w:numPr>
        <w:rPr>
          <w:rFonts w:cs="Times New Roman"/>
          <w:b/>
          <w:bCs/>
          <w:szCs w:val="24"/>
        </w:rPr>
      </w:pPr>
      <w:r>
        <w:rPr>
          <w:rFonts w:cs="Times New Roman"/>
          <w:b/>
          <w:bCs/>
          <w:szCs w:val="24"/>
        </w:rPr>
        <w:t xml:space="preserve">Regla de horizonte: </w:t>
      </w:r>
      <w:r w:rsidR="00363029">
        <w:rPr>
          <w:rFonts w:cs="Times New Roman"/>
          <w:szCs w:val="24"/>
        </w:rPr>
        <w:t xml:space="preserve">Es recomendable evitar realizar predicciones </w:t>
      </w:r>
      <w:r w:rsidR="004372AA">
        <w:rPr>
          <w:rFonts w:cs="Times New Roman"/>
          <w:szCs w:val="24"/>
        </w:rPr>
        <w:t xml:space="preserve">muy adelante en el futuro, </w:t>
      </w:r>
      <w:r w:rsidR="00EB270F">
        <w:rPr>
          <w:rFonts w:cs="Times New Roman"/>
          <w:szCs w:val="24"/>
        </w:rPr>
        <w:t>se recomiendan periodos de tiempo más cortos para realizar los pronósticos.</w:t>
      </w:r>
    </w:p>
    <w:p w14:paraId="62C0BC14" w14:textId="321ADEAD" w:rsidR="00EA46C3" w:rsidRPr="00EA46C3" w:rsidRDefault="009E2366" w:rsidP="00EA46C3">
      <w:pPr>
        <w:rPr>
          <w:rFonts w:cs="Times New Roman"/>
          <w:szCs w:val="24"/>
        </w:rPr>
      </w:pPr>
      <w:r>
        <w:rPr>
          <w:rFonts w:cs="Times New Roman"/>
          <w:szCs w:val="24"/>
        </w:rPr>
        <w:t>Los datos para series de tiempo pueden ser descompuestos en los siguientes componentes:</w:t>
      </w:r>
    </w:p>
    <w:p w14:paraId="2E2C296E" w14:textId="2F6CFCDF" w:rsidR="00EA46C3" w:rsidRPr="00EA46C3" w:rsidRDefault="00EA46C3" w:rsidP="00216DEA">
      <w:pPr>
        <w:pStyle w:val="Prrafodelista"/>
        <w:numPr>
          <w:ilvl w:val="0"/>
          <w:numId w:val="34"/>
        </w:numPr>
        <w:rPr>
          <w:rFonts w:cs="Times New Roman"/>
          <w:szCs w:val="24"/>
        </w:rPr>
      </w:pPr>
      <w:r w:rsidRPr="009E2366">
        <w:rPr>
          <w:rFonts w:cs="Times New Roman"/>
          <w:b/>
          <w:bCs/>
          <w:szCs w:val="24"/>
        </w:rPr>
        <w:t>Nivel:</w:t>
      </w:r>
      <w:r w:rsidRPr="00EA46C3">
        <w:rPr>
          <w:rFonts w:cs="Times New Roman"/>
          <w:szCs w:val="24"/>
        </w:rPr>
        <w:t xml:space="preserve"> Cualquier serie temporal tendrá una línea base</w:t>
      </w:r>
      <w:r w:rsidR="00FC04E9">
        <w:rPr>
          <w:rFonts w:cs="Times New Roman"/>
          <w:szCs w:val="24"/>
        </w:rPr>
        <w:t>; el nivel</w:t>
      </w:r>
      <w:r w:rsidRPr="00EA46C3">
        <w:rPr>
          <w:rFonts w:cs="Times New Roman"/>
          <w:szCs w:val="24"/>
        </w:rPr>
        <w:t>. A esta línea base le añadimos diferentes componentes para formar una serie temporal completa.</w:t>
      </w:r>
    </w:p>
    <w:p w14:paraId="408DE5B7" w14:textId="4E70204E" w:rsidR="00EA46C3" w:rsidRPr="00EA46C3" w:rsidRDefault="00EA46C3" w:rsidP="00216DEA">
      <w:pPr>
        <w:pStyle w:val="Prrafodelista"/>
        <w:numPr>
          <w:ilvl w:val="0"/>
          <w:numId w:val="34"/>
        </w:numPr>
        <w:rPr>
          <w:rFonts w:cs="Times New Roman"/>
          <w:szCs w:val="24"/>
        </w:rPr>
      </w:pPr>
      <w:r w:rsidRPr="009E2366">
        <w:rPr>
          <w:rFonts w:cs="Times New Roman"/>
          <w:b/>
          <w:bCs/>
          <w:szCs w:val="24"/>
        </w:rPr>
        <w:t>Tendencia:</w:t>
      </w:r>
      <w:r w:rsidRPr="00EA46C3">
        <w:rPr>
          <w:rFonts w:cs="Times New Roman"/>
          <w:szCs w:val="24"/>
        </w:rPr>
        <w:t xml:space="preserve"> Define si, durante un período, una serie temporal aumenta o disminuye. Es decir, tiene una tendencia ascendente (incremento) o descendente (decremento).</w:t>
      </w:r>
    </w:p>
    <w:p w14:paraId="3F3C5A9A" w14:textId="3A69904A" w:rsidR="00EA46C3" w:rsidRPr="00EA46C3" w:rsidRDefault="00EA46C3" w:rsidP="00216DEA">
      <w:pPr>
        <w:pStyle w:val="Prrafodelista"/>
        <w:numPr>
          <w:ilvl w:val="0"/>
          <w:numId w:val="34"/>
        </w:numPr>
        <w:rPr>
          <w:rFonts w:cs="Times New Roman"/>
          <w:szCs w:val="24"/>
        </w:rPr>
      </w:pPr>
      <w:r w:rsidRPr="009E2366">
        <w:rPr>
          <w:rFonts w:cs="Times New Roman"/>
          <w:b/>
          <w:bCs/>
          <w:szCs w:val="24"/>
        </w:rPr>
        <w:t>Estacionalidad:</w:t>
      </w:r>
      <w:r w:rsidRPr="00EA46C3">
        <w:rPr>
          <w:rFonts w:cs="Times New Roman"/>
          <w:szCs w:val="24"/>
        </w:rPr>
        <w:t xml:space="preserve"> Define un patrón que se repite a lo largo de un período. Este patrón que se repite periódicamente se denomina estacionalidad.</w:t>
      </w:r>
    </w:p>
    <w:p w14:paraId="23ED99B7" w14:textId="69B44EAB" w:rsidR="00EA46C3" w:rsidRPr="00EA46C3" w:rsidRDefault="00EA46C3" w:rsidP="00216DEA">
      <w:pPr>
        <w:pStyle w:val="Prrafodelista"/>
        <w:numPr>
          <w:ilvl w:val="0"/>
          <w:numId w:val="34"/>
        </w:numPr>
        <w:rPr>
          <w:rFonts w:cs="Times New Roman"/>
          <w:szCs w:val="24"/>
        </w:rPr>
      </w:pPr>
      <w:r w:rsidRPr="00FC04E9">
        <w:rPr>
          <w:rFonts w:cs="Times New Roman"/>
          <w:b/>
          <w:bCs/>
          <w:szCs w:val="24"/>
        </w:rPr>
        <w:t>Ciclicidad:</w:t>
      </w:r>
      <w:r w:rsidRPr="00EA46C3">
        <w:rPr>
          <w:rFonts w:cs="Times New Roman"/>
          <w:szCs w:val="24"/>
        </w:rPr>
        <w:t xml:space="preserve"> </w:t>
      </w:r>
      <w:r w:rsidR="00BC1E94">
        <w:rPr>
          <w:rFonts w:cs="Times New Roman"/>
          <w:szCs w:val="24"/>
        </w:rPr>
        <w:t xml:space="preserve">En contraste con la estacionalidad, este dato </w:t>
      </w:r>
      <w:r w:rsidRPr="00EA46C3">
        <w:rPr>
          <w:rFonts w:cs="Times New Roman"/>
          <w:szCs w:val="24"/>
        </w:rPr>
        <w:t>se repite de forma aperiódica,</w:t>
      </w:r>
      <w:r w:rsidR="003803E2">
        <w:rPr>
          <w:rFonts w:cs="Times New Roman"/>
          <w:szCs w:val="24"/>
        </w:rPr>
        <w:t xml:space="preserve"> o sea</w:t>
      </w:r>
      <w:r w:rsidRPr="00EA46C3">
        <w:rPr>
          <w:rFonts w:cs="Times New Roman"/>
          <w:szCs w:val="24"/>
        </w:rPr>
        <w:t xml:space="preserve"> que no se repite después de intervalos fijos.</w:t>
      </w:r>
    </w:p>
    <w:p w14:paraId="0557865F" w14:textId="42195E55" w:rsidR="00DF56DE" w:rsidRDefault="00EA46C3" w:rsidP="00216DEA">
      <w:pPr>
        <w:pStyle w:val="Prrafodelista"/>
        <w:numPr>
          <w:ilvl w:val="0"/>
          <w:numId w:val="34"/>
        </w:numPr>
        <w:rPr>
          <w:rFonts w:cs="Times New Roman"/>
          <w:szCs w:val="24"/>
        </w:rPr>
      </w:pPr>
      <w:r w:rsidRPr="00FC04E9">
        <w:rPr>
          <w:rFonts w:cs="Times New Roman"/>
          <w:b/>
          <w:bCs/>
          <w:szCs w:val="24"/>
        </w:rPr>
        <w:t>Ruido:</w:t>
      </w:r>
      <w:r w:rsidRPr="00EA46C3">
        <w:rPr>
          <w:rFonts w:cs="Times New Roman"/>
          <w:szCs w:val="24"/>
        </w:rPr>
        <w:t xml:space="preserve"> Después de extraer el nivel, la tendencia y la estacionalidad/ciclicidad, lo que queda es ruido. El ruido es una fluctuación completamente aleatoria en los datos.</w:t>
      </w:r>
    </w:p>
    <w:p w14:paraId="044796A8" w14:textId="4D8F5CA3" w:rsidR="009F7F0F" w:rsidRPr="009F7F0F" w:rsidRDefault="00010D5D" w:rsidP="009F7F0F">
      <w:pPr>
        <w:rPr>
          <w:rFonts w:cs="Times New Roman"/>
          <w:szCs w:val="24"/>
        </w:rPr>
      </w:pPr>
      <w:r>
        <w:rPr>
          <w:rFonts w:cs="Times New Roman"/>
          <w:szCs w:val="24"/>
        </w:rPr>
        <w:t xml:space="preserve">Existen dos tipos generales de descomposición en series de tiempo: </w:t>
      </w:r>
      <w:r w:rsidR="00D81911">
        <w:rPr>
          <w:rFonts w:cs="Times New Roman"/>
          <w:szCs w:val="24"/>
        </w:rPr>
        <w:t xml:space="preserve">descomposición </w:t>
      </w:r>
      <w:r w:rsidR="00C66A4C">
        <w:rPr>
          <w:rFonts w:cs="Times New Roman"/>
          <w:szCs w:val="24"/>
        </w:rPr>
        <w:t xml:space="preserve">estacional </w:t>
      </w:r>
      <w:r w:rsidR="00E24B74">
        <w:rPr>
          <w:rFonts w:cs="Times New Roman"/>
          <w:szCs w:val="24"/>
        </w:rPr>
        <w:t>aditiva (cuando los componentes se pueden sumar para obtener la serie de tiempo original), y descomposición estacional multiplicativa (los componentes al ser multiplicados dan como resultado la serie original).</w:t>
      </w:r>
      <w:r w:rsidR="006068FB">
        <w:rPr>
          <w:rFonts w:cs="Times New Roman"/>
          <w:szCs w:val="24"/>
        </w:rPr>
        <w:t xml:space="preserve"> </w:t>
      </w:r>
      <w:r w:rsidR="00014FA5">
        <w:rPr>
          <w:rFonts w:cs="Times New Roman"/>
          <w:szCs w:val="24"/>
        </w:rPr>
        <w:fldChar w:fldCharType="begin"/>
      </w:r>
      <w:r w:rsidR="00137183">
        <w:rPr>
          <w:rFonts w:cs="Times New Roman"/>
          <w:szCs w:val="24"/>
        </w:rPr>
        <w:instrText xml:space="preserve"> ADDIN ZOTERO_ITEM CSL_CITATION {"citationID":"VBUBO8gz","properties":{"formattedCitation":"[37]","plainCitation":"[37]","noteIndex":0},"citationItems":[{"id":68,"uris":["http://zotero.org/users/12776228/items/BTPAHNU6"],"itemData":{"id":68,"type":"document","title":"Time Series Forecasting — A Complete Guide","URL":"https://medium.com/analytics-vidhya/time-series-forecasting-a-complete-guide-d963142da33f","author":[{"family":"Pathak","given":"Puja"}],"issued":{"date-parts":[["2021",9,8]]}}}],"schema":"https://github.com/citation-style-language/schema/raw/master/csl-citation.json"} </w:instrText>
      </w:r>
      <w:r w:rsidR="00014FA5">
        <w:rPr>
          <w:rFonts w:cs="Times New Roman"/>
          <w:szCs w:val="24"/>
        </w:rPr>
        <w:fldChar w:fldCharType="separate"/>
      </w:r>
      <w:r w:rsidR="00137183" w:rsidRPr="00137183">
        <w:rPr>
          <w:rFonts w:cs="Times New Roman"/>
        </w:rPr>
        <w:t>[37]</w:t>
      </w:r>
      <w:r w:rsidR="00014FA5">
        <w:rPr>
          <w:rFonts w:cs="Times New Roman"/>
          <w:szCs w:val="24"/>
        </w:rPr>
        <w:fldChar w:fldCharType="end"/>
      </w:r>
    </w:p>
    <w:p w14:paraId="6787D60C" w14:textId="77777777" w:rsidR="00C01BDB" w:rsidRDefault="00C01BDB" w:rsidP="0063150A">
      <w:pPr>
        <w:pStyle w:val="Ttulo3"/>
        <w:rPr>
          <w:rFonts w:cs="Times New Roman"/>
          <w:b/>
        </w:rPr>
      </w:pPr>
      <w:bookmarkStart w:id="464" w:name="_Toc149576123"/>
      <w:bookmarkStart w:id="465" w:name="_Toc150181535"/>
      <w:bookmarkStart w:id="466" w:name="_Toc150390679"/>
      <w:bookmarkStart w:id="467" w:name="_Toc150418263"/>
    </w:p>
    <w:p w14:paraId="00ADCC52" w14:textId="00C69FC0" w:rsidR="004C3207" w:rsidRPr="0063150A" w:rsidRDefault="004C3207" w:rsidP="0063150A">
      <w:pPr>
        <w:pStyle w:val="Ttulo3"/>
        <w:rPr>
          <w:rFonts w:cs="Times New Roman"/>
          <w:b/>
        </w:rPr>
      </w:pPr>
      <w:bookmarkStart w:id="468" w:name="_Toc151981486"/>
      <w:bookmarkStart w:id="469" w:name="_Toc151935534"/>
      <w:r w:rsidRPr="0063150A">
        <w:rPr>
          <w:rFonts w:cs="Times New Roman"/>
          <w:b/>
        </w:rPr>
        <w:t>3.</w:t>
      </w:r>
      <w:r w:rsidR="00060590" w:rsidRPr="0063150A">
        <w:rPr>
          <w:rFonts w:cs="Times New Roman"/>
          <w:b/>
          <w:bCs/>
        </w:rPr>
        <w:t>10</w:t>
      </w:r>
      <w:r w:rsidRPr="0063150A">
        <w:rPr>
          <w:rFonts w:cs="Times New Roman"/>
          <w:b/>
        </w:rPr>
        <w:t>.</w:t>
      </w:r>
      <w:r w:rsidR="009B25ED">
        <w:rPr>
          <w:rFonts w:cs="Times New Roman"/>
          <w:b/>
        </w:rPr>
        <w:t>1</w:t>
      </w:r>
      <w:r w:rsidR="00BB69F5">
        <w:rPr>
          <w:rFonts w:cs="Times New Roman"/>
          <w:b/>
        </w:rPr>
        <w:t>2</w:t>
      </w:r>
      <w:r w:rsidRPr="0063150A">
        <w:rPr>
          <w:rFonts w:cs="Times New Roman"/>
          <w:b/>
        </w:rPr>
        <w:t xml:space="preserve"> </w:t>
      </w:r>
      <w:r w:rsidR="00557CC8" w:rsidRPr="0063150A">
        <w:rPr>
          <w:rFonts w:cs="Times New Roman"/>
          <w:b/>
        </w:rPr>
        <w:t>Clúster</w:t>
      </w:r>
      <w:r w:rsidR="00557CC8">
        <w:rPr>
          <w:rFonts w:cs="Times New Roman"/>
          <w:b/>
        </w:rPr>
        <w:t>es</w:t>
      </w:r>
      <w:r w:rsidR="002B2D58">
        <w:rPr>
          <w:rFonts w:cs="Times New Roman"/>
          <w:b/>
        </w:rPr>
        <w:t>;</w:t>
      </w:r>
      <w:r w:rsidRPr="0063150A">
        <w:rPr>
          <w:rFonts w:cs="Times New Roman"/>
          <w:b/>
        </w:rPr>
        <w:t xml:space="preserve"> más vendidos menos vendidos</w:t>
      </w:r>
      <w:bookmarkEnd w:id="464"/>
      <w:bookmarkEnd w:id="465"/>
      <w:bookmarkEnd w:id="466"/>
      <w:bookmarkEnd w:id="467"/>
      <w:bookmarkEnd w:id="468"/>
      <w:bookmarkEnd w:id="469"/>
    </w:p>
    <w:p w14:paraId="19AB0B81" w14:textId="06F370F2" w:rsidR="687F9CBC" w:rsidRDefault="00AA3228" w:rsidP="687F9CBC">
      <w:r>
        <w:t xml:space="preserve">El </w:t>
      </w:r>
      <w:proofErr w:type="spellStart"/>
      <w:r>
        <w:t>clustering</w:t>
      </w:r>
      <w:proofErr w:type="spellEnd"/>
      <w:r>
        <w:t xml:space="preserve"> en </w:t>
      </w:r>
      <w:r w:rsidR="00FA4FDE">
        <w:t xml:space="preserve">ciencia de datos </w:t>
      </w:r>
      <w:r w:rsidR="008431F0">
        <w:t xml:space="preserve">se trata de agrupar </w:t>
      </w:r>
      <w:r w:rsidR="002B2D58">
        <w:t xml:space="preserve">muestras de un conjunto de datos por propiedades similares. A diferencia de otros algoritmos como los árboles de decisión, el </w:t>
      </w:r>
      <w:proofErr w:type="spellStart"/>
      <w:r w:rsidR="002B2D58">
        <w:t>clustering</w:t>
      </w:r>
      <w:proofErr w:type="spellEnd"/>
      <w:r w:rsidR="002B2D58">
        <w:t xml:space="preserve"> </w:t>
      </w:r>
      <w:r w:rsidR="00503AC7">
        <w:t xml:space="preserve">se encuentra dentro de los algoritmos no supervisados. La mayor diferencia entre ambos radica en que </w:t>
      </w:r>
      <w:r w:rsidR="00C56527">
        <w:t xml:space="preserve">los datos </w:t>
      </w:r>
      <w:r w:rsidR="0072535B">
        <w:t xml:space="preserve">de entrada para </w:t>
      </w:r>
      <w:r w:rsidR="00C311F3">
        <w:t xml:space="preserve">el </w:t>
      </w:r>
      <w:proofErr w:type="spellStart"/>
      <w:proofErr w:type="gramStart"/>
      <w:r w:rsidR="00C311F3">
        <w:t>cluster</w:t>
      </w:r>
      <w:proofErr w:type="spellEnd"/>
      <w:r w:rsidR="00C311F3">
        <w:t>,</w:t>
      </w:r>
      <w:proofErr w:type="gramEnd"/>
      <w:r w:rsidR="00C311F3">
        <w:t xml:space="preserve"> no están</w:t>
      </w:r>
      <w:r w:rsidR="001147CB">
        <w:t xml:space="preserve"> previamente</w:t>
      </w:r>
      <w:r w:rsidR="00C311F3">
        <w:t xml:space="preserve"> etiquetados</w:t>
      </w:r>
      <w:r w:rsidR="001147CB">
        <w:t xml:space="preserve"> </w:t>
      </w:r>
      <w:r w:rsidR="00042813">
        <w:t>mediante interacción humana</w:t>
      </w:r>
      <w:r w:rsidR="00C311F3">
        <w:t xml:space="preserve"> </w:t>
      </w:r>
      <w:r w:rsidR="00407A3C">
        <w:t xml:space="preserve">con atributos que </w:t>
      </w:r>
      <w:r w:rsidR="00367056">
        <w:t>simplemente</w:t>
      </w:r>
      <w:r w:rsidR="00042813">
        <w:t xml:space="preserve"> indican la clase a la que pertenece</w:t>
      </w:r>
      <w:r w:rsidR="0083146C">
        <w:t xml:space="preserve">n. </w:t>
      </w:r>
      <w:r w:rsidR="001C3A7D">
        <w:t xml:space="preserve">El </w:t>
      </w:r>
      <w:proofErr w:type="spellStart"/>
      <w:r w:rsidR="001C3A7D">
        <w:t>clustering</w:t>
      </w:r>
      <w:proofErr w:type="spellEnd"/>
      <w:r w:rsidR="001C3A7D">
        <w:t xml:space="preserve"> nos </w:t>
      </w:r>
      <w:r w:rsidR="00C16595">
        <w:t>ayuda a</w:t>
      </w:r>
      <w:r w:rsidR="001C3A7D">
        <w:t xml:space="preserve"> identificar grupos de datos</w:t>
      </w:r>
      <w:r w:rsidR="00E95E2E">
        <w:t xml:space="preserve"> con características similares</w:t>
      </w:r>
      <w:r w:rsidR="001C3A7D">
        <w:t xml:space="preserve"> previamente </w:t>
      </w:r>
      <w:r w:rsidR="00C16595">
        <w:t>desconocidos</w:t>
      </w:r>
      <w:r w:rsidR="00F3693B">
        <w:t xml:space="preserve"> de manera automática</w:t>
      </w:r>
      <w:r w:rsidR="00C16595">
        <w:t xml:space="preserve"> sobre el conjunto de datos en el que se trabaja, además </w:t>
      </w:r>
      <w:r w:rsidR="00773BCF">
        <w:t xml:space="preserve">puede ayudar a identificar </w:t>
      </w:r>
      <w:r w:rsidR="00381DBC">
        <w:t xml:space="preserve">casos extremos (previamente discutidos, como </w:t>
      </w:r>
      <w:proofErr w:type="spellStart"/>
      <w:r w:rsidR="00381DBC">
        <w:t>outliers</w:t>
      </w:r>
      <w:proofErr w:type="spellEnd"/>
      <w:r w:rsidR="00381DBC">
        <w:t>)</w:t>
      </w:r>
      <w:r w:rsidR="002A4B38">
        <w:t xml:space="preserve"> que representan comportamientos inusuales en nuestros datos.</w:t>
      </w:r>
      <w:r w:rsidR="009677A7">
        <w:t xml:space="preserve"> </w:t>
      </w:r>
      <w:r w:rsidR="00014918">
        <w:fldChar w:fldCharType="begin"/>
      </w:r>
      <w:r w:rsidR="00137183">
        <w:instrText xml:space="preserve"> ADDIN ZOTERO_ITEM CSL_CITATION {"citationID":"4sHnvMuV","properties":{"formattedCitation":"[38]","plainCitation":"[38]","noteIndex":0},"citationItems":[{"id":67,"uris":["http://zotero.org/users/12776228/items/5E7HWXVC"],"itemData":{"id":67,"type":"document","title":"What is Clustering and How Does it Work?","URL":"What is Clustering and How Does it Work?","author":[{"family":"Hayasaka","given":"Satoru"}],"issued":{"date-parts":[["2021",6,21]]}}}],"schema":"https://github.com/citation-style-language/schema/raw/master/csl-citation.json"} </w:instrText>
      </w:r>
      <w:r w:rsidR="00014918">
        <w:fldChar w:fldCharType="separate"/>
      </w:r>
      <w:r w:rsidR="00137183" w:rsidRPr="00137183">
        <w:rPr>
          <w:rFonts w:cs="Times New Roman"/>
        </w:rPr>
        <w:t>[38]</w:t>
      </w:r>
      <w:r w:rsidR="00014918">
        <w:fldChar w:fldCharType="end"/>
      </w:r>
    </w:p>
    <w:p w14:paraId="48DC4652" w14:textId="5CDB670E" w:rsidR="002A4B38" w:rsidRDefault="002A4B38" w:rsidP="687F9CBC">
      <w:r>
        <w:t xml:space="preserve">La utilidad </w:t>
      </w:r>
      <w:r w:rsidR="00F802F9">
        <w:t>de este tipo de algoritmo en una tienda de conveniencia radicaría en poder visualizar datos como</w:t>
      </w:r>
      <w:r w:rsidR="00067B0A">
        <w:t xml:space="preserve"> varios</w:t>
      </w:r>
      <w:r w:rsidR="00F802F9">
        <w:t xml:space="preserve"> </w:t>
      </w:r>
      <w:r w:rsidR="004E3CE8">
        <w:t>grupos de productos</w:t>
      </w:r>
      <w:r w:rsidR="00067B0A">
        <w:t xml:space="preserve"> que abarquen desde los</w:t>
      </w:r>
      <w:r w:rsidR="004E3CE8">
        <w:t xml:space="preserve"> más vendidos </w:t>
      </w:r>
      <w:r w:rsidR="00067B0A">
        <w:t>hasta los</w:t>
      </w:r>
      <w:r w:rsidR="004E3CE8">
        <w:t xml:space="preserve"> menos vendidos, esto sin la necesidad </w:t>
      </w:r>
      <w:r w:rsidR="005054EB">
        <w:t xml:space="preserve">la intervención humana </w:t>
      </w:r>
      <w:r w:rsidR="00B053D8">
        <w:t>para</w:t>
      </w:r>
      <w:r w:rsidR="004E3CE8">
        <w:t xml:space="preserve"> </w:t>
      </w:r>
      <w:r w:rsidR="005054EB">
        <w:t xml:space="preserve">definir </w:t>
      </w:r>
      <w:r w:rsidR="00B053D8">
        <w:t xml:space="preserve">alguna constante </w:t>
      </w:r>
      <w:r w:rsidR="005054EB">
        <w:t>arbitraria</w:t>
      </w:r>
      <w:r w:rsidR="008154A4">
        <w:t xml:space="preserve"> que dicte </w:t>
      </w:r>
      <w:r w:rsidR="00B053D8">
        <w:t>a partir de cuantas unidades se considera que un producto es bien vendido y</w:t>
      </w:r>
      <w:r w:rsidR="00597031">
        <w:t xml:space="preserve"> cualquier producto</w:t>
      </w:r>
      <w:r w:rsidR="00B26291">
        <w:t xml:space="preserve"> </w:t>
      </w:r>
      <w:r w:rsidR="006C7A4F">
        <w:t>cuyas ventas estén</w:t>
      </w:r>
      <w:r w:rsidR="00B26291">
        <w:t xml:space="preserve"> por debajo de esa constante sea por extensión un producto poco</w:t>
      </w:r>
      <w:r w:rsidR="006C7A4F">
        <w:t xml:space="preserve"> </w:t>
      </w:r>
      <w:r w:rsidR="00B26291">
        <w:t xml:space="preserve">vendido. </w:t>
      </w:r>
      <w:r w:rsidR="006C7A4F">
        <w:t>Además, nos permitiría visualizar otro tipo de correlaciones</w:t>
      </w:r>
      <w:r w:rsidR="000801A6">
        <w:t>,</w:t>
      </w:r>
      <w:r w:rsidR="006C7A4F">
        <w:t xml:space="preserve"> </w:t>
      </w:r>
      <w:r w:rsidR="00DA49EB">
        <w:t xml:space="preserve">unidades vendidas y precio, por ejemplo, unidades vendidas </w:t>
      </w:r>
      <w:r w:rsidR="005656CE">
        <w:t>y</w:t>
      </w:r>
      <w:r w:rsidR="00DA49EB">
        <w:t xml:space="preserve"> </w:t>
      </w:r>
      <w:r w:rsidR="007C259E">
        <w:t xml:space="preserve">existencias del producto, </w:t>
      </w:r>
      <w:r w:rsidR="00243955">
        <w:t>mostrándonos</w:t>
      </w:r>
      <w:r w:rsidR="00D83DE9">
        <w:t xml:space="preserve"> </w:t>
      </w:r>
      <w:r w:rsidR="00EF3B68">
        <w:t>de manera tentativa</w:t>
      </w:r>
      <w:r w:rsidR="007C259E">
        <w:t xml:space="preserve"> la </w:t>
      </w:r>
      <w:r w:rsidR="005656CE">
        <w:t xml:space="preserve">demanda que puede tener algún </w:t>
      </w:r>
      <w:r w:rsidR="00A81135">
        <w:t>producto</w:t>
      </w:r>
      <w:r w:rsidR="00243955">
        <w:t xml:space="preserve"> y la oferta que existe del mismo. Como ultima ventaja, </w:t>
      </w:r>
      <w:r w:rsidR="00874C59">
        <w:t xml:space="preserve">y </w:t>
      </w:r>
      <w:r w:rsidR="00874C59">
        <w:lastRenderedPageBreak/>
        <w:t xml:space="preserve">en contraste con la intervención humana para definir los límites entre “muy vendido” y “poco vendido”, donde </w:t>
      </w:r>
      <w:r w:rsidR="00B22E4E">
        <w:t>el agrupamiento de productos es inevitablemente dicotómico,</w:t>
      </w:r>
      <w:r w:rsidR="00874C59">
        <w:t xml:space="preserve"> </w:t>
      </w:r>
      <w:r w:rsidR="00243955">
        <w:t xml:space="preserve">está el hecho de que </w:t>
      </w:r>
      <w:r w:rsidR="00874C59">
        <w:t>estos modelos, podrían generar el número</w:t>
      </w:r>
      <w:r w:rsidR="00B22E4E">
        <w:t xml:space="preserve"> necesario de grupos</w:t>
      </w:r>
      <w:r w:rsidR="000D33F2">
        <w:t xml:space="preserve"> indicando un rango más amplio en la escala de ventas, por ejemplo, productos muy poco vendidos, poco vendidos, medianamente vendidos, muy vendidos, y así sucesivamente, aunque claro, </w:t>
      </w:r>
      <w:r w:rsidR="00A127AE">
        <w:t>esto dependerá del conjunto de datos, pero la ventaja es que estos algoritmos nos ofrecen una manera automática de generar estas agrupaciones.</w:t>
      </w:r>
    </w:p>
    <w:p w14:paraId="32722838" w14:textId="12C684AA" w:rsidR="00A127AE" w:rsidRDefault="00A127AE" w:rsidP="687F9CBC">
      <w:r>
        <w:t xml:space="preserve">Existen al menos dos tipos de algoritmos de </w:t>
      </w:r>
      <w:proofErr w:type="spellStart"/>
      <w:r>
        <w:t>clustering</w:t>
      </w:r>
      <w:proofErr w:type="spellEnd"/>
      <w:r>
        <w:t xml:space="preserve"> según </w:t>
      </w:r>
      <w:r w:rsidR="00554D91">
        <w:t>la pertenencia de los registros a grupos; primero, se encuentra el agrupamiento duro (</w:t>
      </w:r>
      <w:proofErr w:type="spellStart"/>
      <w:r w:rsidR="00554D91">
        <w:t>hard</w:t>
      </w:r>
      <w:proofErr w:type="spellEnd"/>
      <w:r w:rsidR="00554D91">
        <w:t xml:space="preserve"> </w:t>
      </w:r>
      <w:proofErr w:type="spellStart"/>
      <w:r w:rsidR="00554D91">
        <w:t>clustering</w:t>
      </w:r>
      <w:proofErr w:type="spellEnd"/>
      <w:r w:rsidR="00554D91">
        <w:t xml:space="preserve">), donde </w:t>
      </w:r>
      <w:r w:rsidR="001C7242">
        <w:t xml:space="preserve">cada punto pertenece obligatoriamente a algún </w:t>
      </w:r>
      <w:proofErr w:type="spellStart"/>
      <w:proofErr w:type="gramStart"/>
      <w:r w:rsidR="001C7242">
        <w:t>cluster</w:t>
      </w:r>
      <w:proofErr w:type="spellEnd"/>
      <w:proofErr w:type="gramEnd"/>
      <w:r w:rsidR="001C7242">
        <w:t>. Por otro lado, en el agrupamiento suave (</w:t>
      </w:r>
      <w:proofErr w:type="spellStart"/>
      <w:r w:rsidR="001C7242">
        <w:t>soft</w:t>
      </w:r>
      <w:proofErr w:type="spellEnd"/>
      <w:r w:rsidR="001C7242">
        <w:t xml:space="preserve"> </w:t>
      </w:r>
      <w:proofErr w:type="spellStart"/>
      <w:r w:rsidR="001C7242">
        <w:t>clustering</w:t>
      </w:r>
      <w:proofErr w:type="spellEnd"/>
      <w:r w:rsidR="001C7242">
        <w:t xml:space="preserve">), </w:t>
      </w:r>
      <w:r w:rsidR="008A12E6">
        <w:t xml:space="preserve">existe una probabilidad de que un punto sea asignado a alguno de los </w:t>
      </w:r>
      <w:proofErr w:type="spellStart"/>
      <w:proofErr w:type="gramStart"/>
      <w:r w:rsidR="008A12E6">
        <w:t>clusters</w:t>
      </w:r>
      <w:proofErr w:type="spellEnd"/>
      <w:proofErr w:type="gramEnd"/>
      <w:r w:rsidR="008A12E6">
        <w:t xml:space="preserve"> generados.</w:t>
      </w:r>
    </w:p>
    <w:p w14:paraId="11163556" w14:textId="5F56A096" w:rsidR="000073B5" w:rsidRDefault="00082838" w:rsidP="000073B5">
      <w:r>
        <w:t xml:space="preserve">Cada metodología para </w:t>
      </w:r>
      <w:proofErr w:type="spellStart"/>
      <w:r>
        <w:t>clustering</w:t>
      </w:r>
      <w:proofErr w:type="spellEnd"/>
      <w:r>
        <w:t xml:space="preserve"> sigue una serie de reglas distintas para definir el significado de “similitud” entre distintos puntos de datos</w:t>
      </w:r>
      <w:r w:rsidR="00B61029">
        <w:t xml:space="preserve">; existen más de 100 algoritmos de </w:t>
      </w:r>
      <w:proofErr w:type="spellStart"/>
      <w:r w:rsidR="00B61029">
        <w:t>clustering</w:t>
      </w:r>
      <w:proofErr w:type="spellEnd"/>
      <w:r w:rsidR="00B61029">
        <w:t xml:space="preserve">, </w:t>
      </w:r>
      <w:r w:rsidR="005D5BC8">
        <w:t xml:space="preserve">sin embargo, son menos los que se utilizan de manera popular. A continuación, </w:t>
      </w:r>
      <w:r w:rsidR="00DF4AFD">
        <w:t>se describen estos:</w:t>
      </w:r>
    </w:p>
    <w:p w14:paraId="18C750D9" w14:textId="10F71053" w:rsidR="000073B5" w:rsidRDefault="000073B5" w:rsidP="00216DEA">
      <w:pPr>
        <w:pStyle w:val="Prrafodelista"/>
        <w:numPr>
          <w:ilvl w:val="0"/>
          <w:numId w:val="35"/>
        </w:numPr>
      </w:pPr>
      <w:r w:rsidRPr="000073B5">
        <w:rPr>
          <w:b/>
          <w:bCs/>
        </w:rPr>
        <w:t>Modelos de Conectividad:</w:t>
      </w:r>
      <w:r>
        <w:t xml:space="preserve"> Como el nombre sugiere, estos modelos se basan en la noción de que los puntos de datos más cercanos en el espacio de datos muestran más similitud entre sí que los puntos de datos que se encuentran más lejos. Estos modelos pueden seguir dos enfoques. En el primer enfoque, comienzan clasificando todos los puntos de datos en clústeres separados y luego los van </w:t>
      </w:r>
      <w:r w:rsidR="009304A3">
        <w:t>agregándolos</w:t>
      </w:r>
      <w:r>
        <w:t xml:space="preserve"> a medida que la distancia disminuye. En el segundo enfoque, todos los puntos de datos se clasifican como un único clúster y luego se dividen a medida que la distancia aumenta. Además, la elección de la función de distancia es subjetiva. Estos modelos son muy fáciles de interpretar, pero carecen de escalabilidad para manejar grandes conjuntos de datos. </w:t>
      </w:r>
      <w:r w:rsidR="00B81F4E">
        <w:t>Algunos e</w:t>
      </w:r>
      <w:r>
        <w:t xml:space="preserve">jemplos de estos modelos son los algoritmos de </w:t>
      </w:r>
      <w:proofErr w:type="spellStart"/>
      <w:r>
        <w:t>clustering</w:t>
      </w:r>
      <w:proofErr w:type="spellEnd"/>
      <w:r>
        <w:t xml:space="preserve"> jerárquico y sus variantes.</w:t>
      </w:r>
    </w:p>
    <w:p w14:paraId="7D973705" w14:textId="3E640CE9" w:rsidR="000073B5" w:rsidRDefault="000073B5" w:rsidP="00216DEA">
      <w:pPr>
        <w:pStyle w:val="Prrafodelista"/>
        <w:numPr>
          <w:ilvl w:val="0"/>
          <w:numId w:val="35"/>
        </w:numPr>
      </w:pPr>
      <w:r w:rsidRPr="00014751">
        <w:rPr>
          <w:b/>
          <w:bCs/>
        </w:rPr>
        <w:t>Modelos Centroides:</w:t>
      </w:r>
      <w:r>
        <w:t xml:space="preserve"> Son algoritmos de </w:t>
      </w:r>
      <w:proofErr w:type="spellStart"/>
      <w:r>
        <w:t>clustering</w:t>
      </w:r>
      <w:proofErr w:type="spellEnd"/>
      <w:r>
        <w:t xml:space="preserve"> iterativos en los que la noción de similitud se deriva por la cercanía de un punto de datos al centroide o centro del clúster</w:t>
      </w:r>
      <w:r w:rsidR="00E6339B">
        <w:t xml:space="preserve">. </w:t>
      </w:r>
      <w:r>
        <w:t xml:space="preserve">El algoritmo de </w:t>
      </w:r>
      <w:proofErr w:type="spellStart"/>
      <w:r>
        <w:t>clustering</w:t>
      </w:r>
      <w:proofErr w:type="spellEnd"/>
      <w:r>
        <w:t xml:space="preserve"> k-</w:t>
      </w:r>
      <w:proofErr w:type="spellStart"/>
      <w:r>
        <w:t>Means</w:t>
      </w:r>
      <w:proofErr w:type="spellEnd"/>
      <w:r>
        <w:t xml:space="preserve"> es un algoritmo popular que cae en esta categoría. En estos modelos, se debe mencionar de antemano el número de parámetros de clúster requeridos</w:t>
      </w:r>
      <w:r w:rsidR="000907EF">
        <w:t xml:space="preserve">. </w:t>
      </w:r>
      <w:r>
        <w:t>Estos modelos se ejecutan iterativamente para encontrar los óptimos locales.</w:t>
      </w:r>
    </w:p>
    <w:p w14:paraId="417FC4F6" w14:textId="61E7C402" w:rsidR="000073B5" w:rsidRDefault="000073B5" w:rsidP="00216DEA">
      <w:pPr>
        <w:pStyle w:val="Prrafodelista"/>
        <w:numPr>
          <w:ilvl w:val="0"/>
          <w:numId w:val="35"/>
        </w:numPr>
      </w:pPr>
      <w:r w:rsidRPr="00014751">
        <w:rPr>
          <w:b/>
          <w:bCs/>
        </w:rPr>
        <w:t>Modelos de Distribución:</w:t>
      </w:r>
      <w:r>
        <w:t xml:space="preserve"> Estos modelos de </w:t>
      </w:r>
      <w:proofErr w:type="spellStart"/>
      <w:r>
        <w:t>clustering</w:t>
      </w:r>
      <w:proofErr w:type="spellEnd"/>
      <w:r>
        <w:t xml:space="preserve"> se basan en la noción de cuán probable es que todos los puntos de datos en el clúster pertenezcan a la misma distribución (por ejemplo: Normal, Gaussiana). Estos modelos a menudo sufren de sobreajuste. Un ejemplo popular de estos modelos es el algoritmo de </w:t>
      </w:r>
      <w:proofErr w:type="spellStart"/>
      <w:r>
        <w:t>Expectation-maximization</w:t>
      </w:r>
      <w:proofErr w:type="spellEnd"/>
      <w:r w:rsidR="00E22B38">
        <w:t>.</w:t>
      </w:r>
    </w:p>
    <w:p w14:paraId="791D0B52" w14:textId="4188B714" w:rsidR="001F089F" w:rsidRDefault="000073B5" w:rsidP="00216DEA">
      <w:pPr>
        <w:pStyle w:val="Prrafodelista"/>
        <w:numPr>
          <w:ilvl w:val="0"/>
          <w:numId w:val="35"/>
        </w:numPr>
      </w:pPr>
      <w:r w:rsidRPr="00014751">
        <w:rPr>
          <w:b/>
          <w:bCs/>
        </w:rPr>
        <w:t>Modelos de Densidad:</w:t>
      </w:r>
      <w:r>
        <w:t xml:space="preserve"> Estos modelos buscan en el espacio de datos áreas de variada densidad de puntos de datos. Aíslan diferentes regiones densas y asignan los puntos de datos dentro de estas regiones al mismo clúster. Ejemplos populares de modelos de densidad son DBSCAN y OPTICS. Estos modelos son particularmente útiles para identificar clústeres de forma arbitraria y detectar anomalías</w:t>
      </w:r>
      <w:r w:rsidR="00E22B38">
        <w:t xml:space="preserve"> o casos </w:t>
      </w:r>
      <w:proofErr w:type="spellStart"/>
      <w:r w:rsidR="00E22B38">
        <w:t>outliers</w:t>
      </w:r>
      <w:proofErr w:type="spellEnd"/>
      <w:r w:rsidR="00E22B38">
        <w:t>.</w:t>
      </w:r>
      <w:r w:rsidR="001F089F">
        <w:t xml:space="preserve"> </w:t>
      </w:r>
      <w:r w:rsidR="001F089F">
        <w:fldChar w:fldCharType="begin"/>
      </w:r>
      <w:r w:rsidR="00137183">
        <w:instrText xml:space="preserve"> ADDIN ZOTERO_ITEM CSL_CITATION {"citationID":"wh9drdIO","properties":{"formattedCitation":"[39]","plainCitation":"[39]","noteIndex":0},"citationItems":[{"id":66,"uris":["http://zotero.org/users/12776228/items/SR49HC8C"],"itemData":{"id":66,"type":"document","title":"Clustering | Introduction, Different Methods, and Applications (Updated 2023)","URL":"https://www.analyticsvidhya.com/blog/2016/11/an-introduction-to-clustering-and-different-methods-of-clustering/#What_Is_Clustering?","author":[{"family":"Kaushik","given":"Saurav"}],"issued":{"date-parts":[["2023",7,11]]}}}],"schema":"https://github.com/citation-style-language/schema/raw/master/csl-citation.json"} </w:instrText>
      </w:r>
      <w:r w:rsidR="001F089F">
        <w:fldChar w:fldCharType="separate"/>
      </w:r>
      <w:r w:rsidR="00137183" w:rsidRPr="00137183">
        <w:rPr>
          <w:rFonts w:cs="Times New Roman"/>
        </w:rPr>
        <w:t>[39]</w:t>
      </w:r>
      <w:r w:rsidR="001F089F">
        <w:fldChar w:fldCharType="end"/>
      </w:r>
    </w:p>
    <w:p w14:paraId="5AA3F3B2"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70" w:name="_Toc150390680"/>
      <w:bookmarkStart w:id="471" w:name="_Toc150418264"/>
    </w:p>
    <w:p w14:paraId="5865FB63" w14:textId="612B713C" w:rsidR="44E18881" w:rsidRPr="00F63206" w:rsidRDefault="44E18881" w:rsidP="00F63206">
      <w:pPr>
        <w:pStyle w:val="Ttulo2"/>
        <w:rPr>
          <w:rFonts w:ascii="Times New Roman" w:hAnsi="Times New Roman" w:cs="Times New Roman"/>
          <w:b/>
        </w:rPr>
      </w:pPr>
      <w:bookmarkStart w:id="472" w:name="_Toc151981487"/>
      <w:bookmarkStart w:id="473" w:name="_Toc151935535"/>
      <w:r w:rsidRPr="00F63206">
        <w:rPr>
          <w:rFonts w:ascii="Times New Roman" w:hAnsi="Times New Roman" w:cs="Times New Roman"/>
          <w:b/>
        </w:rPr>
        <w:t>3.</w:t>
      </w:r>
      <w:r w:rsidR="1735E868" w:rsidRPr="00F63206">
        <w:rPr>
          <w:rFonts w:ascii="Times New Roman" w:hAnsi="Times New Roman" w:cs="Times New Roman"/>
          <w:b/>
        </w:rPr>
        <w:t>11</w:t>
      </w:r>
      <w:r w:rsidRPr="00F63206">
        <w:rPr>
          <w:rFonts w:ascii="Times New Roman" w:hAnsi="Times New Roman" w:cs="Times New Roman"/>
          <w:b/>
        </w:rPr>
        <w:t xml:space="preserve"> </w:t>
      </w:r>
      <w:r w:rsidR="26D9837B" w:rsidRPr="00F63206">
        <w:rPr>
          <w:rFonts w:ascii="Times New Roman" w:hAnsi="Times New Roman" w:cs="Times New Roman"/>
          <w:b/>
        </w:rPr>
        <w:t xml:space="preserve">Logística y </w:t>
      </w:r>
      <w:r w:rsidR="00521A3F" w:rsidRPr="00F63206">
        <w:rPr>
          <w:rFonts w:ascii="Times New Roman" w:hAnsi="Times New Roman" w:cs="Times New Roman"/>
          <w:b/>
        </w:rPr>
        <w:t>roles</w:t>
      </w:r>
      <w:r w:rsidR="26D9837B" w:rsidRPr="00F63206">
        <w:rPr>
          <w:rFonts w:ascii="Times New Roman" w:hAnsi="Times New Roman" w:cs="Times New Roman"/>
          <w:b/>
        </w:rPr>
        <w:t xml:space="preserve"> en </w:t>
      </w:r>
      <w:r w:rsidR="00521A3F" w:rsidRPr="00F63206">
        <w:rPr>
          <w:rFonts w:ascii="Times New Roman" w:hAnsi="Times New Roman" w:cs="Times New Roman"/>
          <w:b/>
        </w:rPr>
        <w:t>tiendas</w:t>
      </w:r>
      <w:r w:rsidR="26D9837B" w:rsidRPr="00F63206">
        <w:rPr>
          <w:rFonts w:ascii="Times New Roman" w:hAnsi="Times New Roman" w:cs="Times New Roman"/>
          <w:b/>
        </w:rPr>
        <w:t xml:space="preserve"> de </w:t>
      </w:r>
      <w:r w:rsidR="00521A3F" w:rsidRPr="00F63206">
        <w:rPr>
          <w:rFonts w:ascii="Times New Roman" w:hAnsi="Times New Roman" w:cs="Times New Roman"/>
          <w:b/>
        </w:rPr>
        <w:t>conveniencia</w:t>
      </w:r>
      <w:r w:rsidR="618E6A59" w:rsidRPr="00F63206">
        <w:rPr>
          <w:rFonts w:ascii="Times New Roman" w:hAnsi="Times New Roman" w:cs="Times New Roman"/>
          <w:b/>
        </w:rPr>
        <w:t>.</w:t>
      </w:r>
      <w:bookmarkEnd w:id="470"/>
      <w:bookmarkEnd w:id="471"/>
      <w:bookmarkEnd w:id="472"/>
      <w:bookmarkEnd w:id="473"/>
    </w:p>
    <w:p w14:paraId="655FF4A0" w14:textId="4B876863" w:rsidR="44E18881" w:rsidRDefault="3B126F7C" w:rsidP="687F9CBC">
      <w:pPr>
        <w:tabs>
          <w:tab w:val="left" w:pos="3240"/>
        </w:tabs>
        <w:rPr>
          <w:rFonts w:eastAsia="Times New Roman" w:cs="Times New Roman"/>
        </w:rPr>
      </w:pPr>
      <w:r w:rsidRPr="687F9CBC">
        <w:rPr>
          <w:rFonts w:eastAsia="Times New Roman" w:cs="Times New Roman"/>
        </w:rPr>
        <w:t>Una tienda de conveniencia s</w:t>
      </w:r>
      <w:r w:rsidR="44E18881" w:rsidRPr="687F9CBC">
        <w:rPr>
          <w:rFonts w:eastAsia="Times New Roman" w:cs="Times New Roman"/>
        </w:rPr>
        <w:t xml:space="preserve">e refiere a un establecimiento minorista de tamaño moderado </w:t>
      </w:r>
      <w:r w:rsidR="00D13AF3">
        <w:rPr>
          <w:rFonts w:eastAsia="Times New Roman" w:cs="Times New Roman"/>
        </w:rPr>
        <w:t>(menos de 500m</w:t>
      </w:r>
      <w:r w:rsidR="004B5DB7">
        <w:rPr>
          <w:rFonts w:eastAsia="Times New Roman" w:cs="Times New Roman"/>
        </w:rPr>
        <w:t>²)</w:t>
      </w:r>
      <w:r w:rsidR="44E18881" w:rsidRPr="687F9CBC">
        <w:rPr>
          <w:rFonts w:eastAsia="Times New Roman" w:cs="Times New Roman"/>
        </w:rPr>
        <w:t xml:space="preserve"> que se especializa en la oferta de una amplia gama de productos de consumo diario, alimentos, bebidas, productos de cuidado personal y otros </w:t>
      </w:r>
      <w:r w:rsidR="004A119E">
        <w:rPr>
          <w:rFonts w:eastAsia="Times New Roman" w:cs="Times New Roman"/>
        </w:rPr>
        <w:t>productos</w:t>
      </w:r>
      <w:r w:rsidR="44E18881" w:rsidRPr="687F9CBC">
        <w:rPr>
          <w:rFonts w:eastAsia="Times New Roman" w:cs="Times New Roman"/>
        </w:rPr>
        <w:t xml:space="preserve"> de conveniencia. Estas tiendas </w:t>
      </w:r>
      <w:r w:rsidR="44E18881" w:rsidRPr="687F9CBC">
        <w:rPr>
          <w:rFonts w:eastAsia="Times New Roman" w:cs="Times New Roman"/>
        </w:rPr>
        <w:lastRenderedPageBreak/>
        <w:t>son conocidas por su horario de operación extendido, que a menudo abarca las 24 horas del día, los 7 días de la semana, lo que las hace accesibles en cualquier momento.</w:t>
      </w:r>
    </w:p>
    <w:p w14:paraId="683D0C59" w14:textId="1C6B0C54" w:rsidR="44E18881" w:rsidRDefault="44E18881" w:rsidP="757D52C6">
      <w:pPr>
        <w:tabs>
          <w:tab w:val="left" w:pos="3240"/>
        </w:tabs>
        <w:rPr>
          <w:rFonts w:eastAsia="Times New Roman" w:cs="Times New Roman"/>
          <w:szCs w:val="24"/>
        </w:rPr>
      </w:pPr>
      <w:r w:rsidRPr="757D52C6">
        <w:rPr>
          <w:rFonts w:eastAsia="Times New Roman" w:cs="Times New Roman"/>
          <w:szCs w:val="24"/>
        </w:rPr>
        <w:t xml:space="preserve">La principal característica distintiva de una tienda de conveniencia es su énfasis en la accesibilidad y la rapidez. Están estratégicamente ubicadas en áreas de alto tráfico, como intersecciones viales, estaciones de servicio y zonas residenciales densamente pobladas. Su objetivo es brindar a los clientes la comodidad de adquirir productos </w:t>
      </w:r>
      <w:r w:rsidR="00D72F2E">
        <w:rPr>
          <w:rFonts w:eastAsia="Times New Roman" w:cs="Times New Roman"/>
          <w:szCs w:val="24"/>
        </w:rPr>
        <w:t>necesarios</w:t>
      </w:r>
      <w:r w:rsidRPr="757D52C6">
        <w:rPr>
          <w:rFonts w:eastAsia="Times New Roman" w:cs="Times New Roman"/>
          <w:szCs w:val="24"/>
        </w:rPr>
        <w:t xml:space="preserve"> sin tener que realizar una gran compra. Por lo tanto, su inventario se selecciona cuidadosamente para incluir elementos que satisfagan las necesidades inmediatas y de última hora de los consumidores.</w:t>
      </w:r>
      <w:r w:rsidR="00F412A7">
        <w:rPr>
          <w:rFonts w:eastAsia="Times New Roman" w:cs="Times New Roman"/>
          <w:szCs w:val="24"/>
        </w:rPr>
        <w:t xml:space="preserve"> </w:t>
      </w:r>
      <w:r w:rsidR="00F412A7">
        <w:rPr>
          <w:rFonts w:eastAsia="Times New Roman" w:cs="Times New Roman"/>
          <w:szCs w:val="24"/>
        </w:rPr>
        <w:fldChar w:fldCharType="begin"/>
      </w:r>
      <w:r w:rsidR="00137183">
        <w:rPr>
          <w:rFonts w:eastAsia="Times New Roman" w:cs="Times New Roman"/>
          <w:szCs w:val="24"/>
        </w:rPr>
        <w:instrText xml:space="preserve"> ADDIN ZOTERO_ITEM CSL_CITATION {"citationID":"iyeJIbBb","properties":{"formattedCitation":"[40]","plainCitation":"[40]","noteIndex":0},"citationItems":[{"id":57,"uris":["http://zotero.org/users/12776228/items/NCT7Z6NT"],"itemData":{"id":57,"type":"post-weblog","title":"Las tiendas de conveniencia o minisúper en México","URL":"https://www.inegi.org.mx/contenidos/programas/ce/2019/doc/m_ticonv_ce19.pdf","author":[{"family":"Instituto Nacional de Estadística y Geografía","given":""}]}}],"schema":"https://github.com/citation-style-language/schema/raw/master/csl-citation.json"} </w:instrText>
      </w:r>
      <w:r w:rsidR="00F412A7">
        <w:rPr>
          <w:rFonts w:eastAsia="Times New Roman" w:cs="Times New Roman"/>
          <w:szCs w:val="24"/>
        </w:rPr>
        <w:fldChar w:fldCharType="separate"/>
      </w:r>
      <w:r w:rsidR="00137183" w:rsidRPr="00137183">
        <w:rPr>
          <w:rFonts w:cs="Times New Roman"/>
        </w:rPr>
        <w:t>[40]</w:t>
      </w:r>
      <w:r w:rsidR="00F412A7">
        <w:rPr>
          <w:rFonts w:eastAsia="Times New Roman" w:cs="Times New Roman"/>
          <w:szCs w:val="24"/>
        </w:rPr>
        <w:fldChar w:fldCharType="end"/>
      </w:r>
    </w:p>
    <w:p w14:paraId="5A358BE0" w14:textId="77777777" w:rsidR="00C01BDB" w:rsidRDefault="00C01BDB" w:rsidP="006059D6">
      <w:pPr>
        <w:pStyle w:val="Ttulo3"/>
        <w:rPr>
          <w:b/>
        </w:rPr>
      </w:pPr>
      <w:bookmarkStart w:id="474" w:name="_Toc150390681"/>
      <w:bookmarkStart w:id="475" w:name="_Toc150418265"/>
    </w:p>
    <w:p w14:paraId="3CD06FD4" w14:textId="062BDF64" w:rsidR="684C7BE3" w:rsidRDefault="684C7BE3" w:rsidP="006059D6">
      <w:pPr>
        <w:pStyle w:val="Ttulo3"/>
        <w:rPr>
          <w:rFonts w:eastAsia="Times New Roman" w:cs="Times New Roman"/>
          <w:b/>
          <w:bCs/>
        </w:rPr>
      </w:pPr>
      <w:bookmarkStart w:id="476" w:name="_Toc151981488"/>
      <w:bookmarkStart w:id="477" w:name="_Toc151935536"/>
      <w:r w:rsidRPr="00887B2C">
        <w:rPr>
          <w:b/>
        </w:rPr>
        <w:t>3.</w:t>
      </w:r>
      <w:r w:rsidR="7DB0F84F" w:rsidRPr="00887B2C">
        <w:rPr>
          <w:b/>
        </w:rPr>
        <w:t>11</w:t>
      </w:r>
      <w:r w:rsidRPr="00887B2C">
        <w:rPr>
          <w:b/>
        </w:rPr>
        <w:t>.</w:t>
      </w:r>
      <w:r w:rsidR="006059D6" w:rsidRPr="00887B2C">
        <w:rPr>
          <w:b/>
          <w:bCs/>
        </w:rPr>
        <w:t>1</w:t>
      </w:r>
      <w:r w:rsidRPr="00887B2C">
        <w:rPr>
          <w:b/>
        </w:rPr>
        <w:t xml:space="preserve"> </w:t>
      </w:r>
      <w:r>
        <w:rPr>
          <w:b/>
        </w:rPr>
        <w:t>R</w:t>
      </w:r>
      <w:r w:rsidRPr="00887B2C">
        <w:rPr>
          <w:b/>
        </w:rPr>
        <w:t xml:space="preserve">oles y </w:t>
      </w:r>
      <w:r w:rsidR="00521A3F" w:rsidRPr="00887B2C">
        <w:rPr>
          <w:b/>
          <w:bCs/>
        </w:rPr>
        <w:t>responsabilidades</w:t>
      </w:r>
      <w:r w:rsidR="687FFFFE" w:rsidRPr="00887B2C">
        <w:rPr>
          <w:b/>
        </w:rPr>
        <w:t>.</w:t>
      </w:r>
      <w:bookmarkEnd w:id="474"/>
      <w:bookmarkEnd w:id="475"/>
      <w:bookmarkEnd w:id="476"/>
      <w:bookmarkEnd w:id="477"/>
    </w:p>
    <w:p w14:paraId="41A0B786" w14:textId="10DA4AB6" w:rsidR="684C7BE3" w:rsidRDefault="684C7BE3" w:rsidP="757D52C6">
      <w:pPr>
        <w:tabs>
          <w:tab w:val="left" w:pos="3240"/>
        </w:tabs>
      </w:pPr>
      <w:r w:rsidRPr="757D52C6">
        <w:rPr>
          <w:rFonts w:eastAsia="Times New Roman" w:cs="Times New Roman"/>
          <w:szCs w:val="24"/>
        </w:rPr>
        <w:t>Dentro de una tienda de conveniencia, tanto el gerente como el empleado desempeñan roles fundamentales en el funcionamiento diario de la tienda. Cada uno tiene sus responsabilidades específicas que contribuyen al éxito del establecimiento:</w:t>
      </w:r>
    </w:p>
    <w:p w14:paraId="767AD01B" w14:textId="120464AA" w:rsidR="684C7BE3" w:rsidRPr="00017662" w:rsidRDefault="684C7BE3" w:rsidP="757D52C6">
      <w:pPr>
        <w:tabs>
          <w:tab w:val="left" w:pos="3240"/>
        </w:tabs>
        <w:rPr>
          <w:b/>
        </w:rPr>
      </w:pPr>
      <w:r w:rsidRPr="00017662">
        <w:rPr>
          <w:rFonts w:eastAsia="Times New Roman" w:cs="Times New Roman"/>
          <w:b/>
          <w:szCs w:val="24"/>
        </w:rPr>
        <w:t>Gerente</w:t>
      </w:r>
      <w:r w:rsidR="008D4BA2">
        <w:rPr>
          <w:rFonts w:eastAsia="Times New Roman" w:cs="Times New Roman"/>
          <w:b/>
          <w:bCs/>
          <w:szCs w:val="24"/>
        </w:rPr>
        <w:t>.</w:t>
      </w:r>
    </w:p>
    <w:p w14:paraId="71141869" w14:textId="110F0BDD" w:rsidR="684C7BE3" w:rsidRDefault="684C7BE3" w:rsidP="757D52C6">
      <w:pPr>
        <w:tabs>
          <w:tab w:val="left" w:pos="3240"/>
        </w:tabs>
      </w:pPr>
      <w:r w:rsidRPr="757D52C6">
        <w:rPr>
          <w:rFonts w:eastAsia="Times New Roman" w:cs="Times New Roman"/>
          <w:szCs w:val="24"/>
        </w:rPr>
        <w:t>El gerente de la tienda de conveniencia asume una posición de liderazgo y supervisión. Sus responsabilidades clave incluyen:</w:t>
      </w:r>
    </w:p>
    <w:p w14:paraId="014A9157" w14:textId="41D17C46"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Gestión de </w:t>
      </w:r>
      <w:r w:rsidR="00521A3F" w:rsidRPr="00017662">
        <w:rPr>
          <w:rFonts w:eastAsia="Times New Roman" w:cs="Times New Roman"/>
          <w:b/>
          <w:bCs/>
          <w:szCs w:val="24"/>
        </w:rPr>
        <w:t>personal</w:t>
      </w:r>
      <w:r w:rsidRPr="00017662">
        <w:rPr>
          <w:rFonts w:eastAsia="Times New Roman" w:cs="Times New Roman"/>
          <w:b/>
          <w:szCs w:val="24"/>
        </w:rPr>
        <w:t>:</w:t>
      </w:r>
      <w:r w:rsidRPr="757D52C6">
        <w:rPr>
          <w:rFonts w:eastAsia="Times New Roman" w:cs="Times New Roman"/>
          <w:szCs w:val="24"/>
        </w:rPr>
        <w:t xml:space="preserve"> El gerente contrata, capacita y supervisa al personal de la tienda, incluyendo a los empleados de tiempo completo y parcial. También es responsable de la programación de turnos y la gestión de recursos humanos.</w:t>
      </w:r>
    </w:p>
    <w:p w14:paraId="2ECC0767" w14:textId="1B06B0ED"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Gestión del </w:t>
      </w:r>
      <w:r w:rsidR="00521A3F" w:rsidRPr="00017662">
        <w:rPr>
          <w:rFonts w:eastAsia="Times New Roman" w:cs="Times New Roman"/>
          <w:b/>
          <w:bCs/>
          <w:szCs w:val="24"/>
        </w:rPr>
        <w:t>inventario</w:t>
      </w:r>
      <w:r w:rsidRPr="00017662">
        <w:rPr>
          <w:rFonts w:eastAsia="Times New Roman" w:cs="Times New Roman"/>
          <w:b/>
          <w:szCs w:val="24"/>
        </w:rPr>
        <w:t>:</w:t>
      </w:r>
      <w:r w:rsidRPr="757D52C6">
        <w:rPr>
          <w:rFonts w:eastAsia="Times New Roman" w:cs="Times New Roman"/>
          <w:szCs w:val="24"/>
        </w:rPr>
        <w:t xml:space="preserve"> Supervisa el inventario de productos, asegurando que se mantenga en niveles adecuados. El gerente es responsable de realizar pedidos de reposición cuando sea necesario y gestionar el inventario para evitar pérdidas debido a productos caducados.</w:t>
      </w:r>
    </w:p>
    <w:p w14:paraId="2A38D72E" w14:textId="455B8545"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Servicio al </w:t>
      </w:r>
      <w:r w:rsidR="00521A3F" w:rsidRPr="00017662">
        <w:rPr>
          <w:rFonts w:eastAsia="Times New Roman" w:cs="Times New Roman"/>
          <w:b/>
          <w:bCs/>
          <w:szCs w:val="24"/>
        </w:rPr>
        <w:t>cliente</w:t>
      </w:r>
      <w:r w:rsidRPr="00017662">
        <w:rPr>
          <w:rFonts w:eastAsia="Times New Roman" w:cs="Times New Roman"/>
          <w:b/>
          <w:szCs w:val="24"/>
        </w:rPr>
        <w:t>:</w:t>
      </w:r>
      <w:r w:rsidRPr="757D52C6">
        <w:rPr>
          <w:rFonts w:eastAsia="Times New Roman" w:cs="Times New Roman"/>
          <w:szCs w:val="24"/>
        </w:rPr>
        <w:t xml:space="preserve"> Asegura que se ofrezca un excelente servicio al cliente. Aborda quejas o problemas de los clientes y se asegura de que el personal esté capacitado para brindar una experiencia positiva al cliente.</w:t>
      </w:r>
    </w:p>
    <w:p w14:paraId="13D0F124" w14:textId="7379B0DA"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Control de </w:t>
      </w:r>
      <w:r w:rsidR="00521A3F" w:rsidRPr="00017662">
        <w:rPr>
          <w:rFonts w:eastAsia="Times New Roman" w:cs="Times New Roman"/>
          <w:b/>
          <w:bCs/>
          <w:szCs w:val="24"/>
        </w:rPr>
        <w:t>costos</w:t>
      </w:r>
      <w:r w:rsidRPr="00017662">
        <w:rPr>
          <w:rFonts w:eastAsia="Times New Roman" w:cs="Times New Roman"/>
          <w:b/>
          <w:szCs w:val="24"/>
        </w:rPr>
        <w:t xml:space="preserve">: </w:t>
      </w:r>
      <w:r w:rsidRPr="757D52C6">
        <w:rPr>
          <w:rFonts w:eastAsia="Times New Roman" w:cs="Times New Roman"/>
          <w:szCs w:val="24"/>
        </w:rPr>
        <w:t>Administra los costos operativos, incluidos los costos de personal y los costos de mercancía. Debe encontrar formas de optimizar los gastos sin comprometer la calidad del servicio.</w:t>
      </w:r>
    </w:p>
    <w:p w14:paraId="48EF0917" w14:textId="6C007AC8"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Gestión </w:t>
      </w:r>
      <w:r w:rsidR="00521A3F" w:rsidRPr="00017662">
        <w:rPr>
          <w:rFonts w:eastAsia="Times New Roman" w:cs="Times New Roman"/>
          <w:b/>
          <w:bCs/>
          <w:szCs w:val="24"/>
        </w:rPr>
        <w:t>financiera</w:t>
      </w:r>
      <w:r w:rsidRPr="00017662">
        <w:rPr>
          <w:rFonts w:eastAsia="Times New Roman" w:cs="Times New Roman"/>
          <w:b/>
          <w:szCs w:val="24"/>
        </w:rPr>
        <w:t>:</w:t>
      </w:r>
      <w:r w:rsidRPr="757D52C6">
        <w:rPr>
          <w:rFonts w:eastAsia="Times New Roman" w:cs="Times New Roman"/>
          <w:szCs w:val="24"/>
        </w:rPr>
        <w:t xml:space="preserve"> Es responsable de la contabilidad y la gestión de las finanzas de la tienda, lo que incluye el manejo de los ingresos, gastos y la presentación de informes financieros.</w:t>
      </w:r>
    </w:p>
    <w:p w14:paraId="324E5D83" w14:textId="02780462" w:rsidR="684C7BE3" w:rsidRDefault="684C7BE3" w:rsidP="00216DEA">
      <w:pPr>
        <w:pStyle w:val="Prrafodelista"/>
        <w:numPr>
          <w:ilvl w:val="0"/>
          <w:numId w:val="36"/>
        </w:numPr>
        <w:tabs>
          <w:tab w:val="left" w:pos="3240"/>
        </w:tabs>
      </w:pPr>
      <w:r w:rsidRPr="00017662">
        <w:rPr>
          <w:rFonts w:eastAsia="Times New Roman" w:cs="Times New Roman"/>
          <w:b/>
          <w:szCs w:val="24"/>
        </w:rPr>
        <w:t xml:space="preserve">Cumplimiento de </w:t>
      </w:r>
      <w:r w:rsidR="00521A3F" w:rsidRPr="00017662">
        <w:rPr>
          <w:rFonts w:eastAsia="Times New Roman" w:cs="Times New Roman"/>
          <w:b/>
          <w:bCs/>
          <w:szCs w:val="24"/>
        </w:rPr>
        <w:t>normativas</w:t>
      </w:r>
      <w:r w:rsidRPr="00017662">
        <w:rPr>
          <w:rFonts w:eastAsia="Times New Roman" w:cs="Times New Roman"/>
          <w:b/>
          <w:szCs w:val="24"/>
        </w:rPr>
        <w:t>:</w:t>
      </w:r>
      <w:r w:rsidRPr="757D52C6">
        <w:rPr>
          <w:rFonts w:eastAsia="Times New Roman" w:cs="Times New Roman"/>
          <w:szCs w:val="24"/>
        </w:rPr>
        <w:t xml:space="preserve"> Asegura que la tienda cumpla con todas las regulaciones locales y federales, lo que incluye requisitos de seguridad alimentaria, licencias y otros aspectos legales.</w:t>
      </w:r>
    </w:p>
    <w:p w14:paraId="28923E00" w14:textId="4D968E0C" w:rsidR="684C7BE3" w:rsidRPr="00017662" w:rsidRDefault="684C7BE3" w:rsidP="757D52C6">
      <w:pPr>
        <w:tabs>
          <w:tab w:val="left" w:pos="3240"/>
        </w:tabs>
        <w:rPr>
          <w:b/>
        </w:rPr>
      </w:pPr>
      <w:r w:rsidRPr="00017662">
        <w:rPr>
          <w:rFonts w:eastAsia="Times New Roman" w:cs="Times New Roman"/>
          <w:b/>
          <w:szCs w:val="24"/>
        </w:rPr>
        <w:t>Empleado</w:t>
      </w:r>
      <w:r w:rsidR="008D4BA2">
        <w:rPr>
          <w:rFonts w:eastAsia="Times New Roman" w:cs="Times New Roman"/>
          <w:b/>
          <w:bCs/>
          <w:szCs w:val="24"/>
        </w:rPr>
        <w:t>.</w:t>
      </w:r>
    </w:p>
    <w:p w14:paraId="6B96B222" w14:textId="2496700F" w:rsidR="684C7BE3" w:rsidRDefault="684C7BE3" w:rsidP="757D52C6">
      <w:pPr>
        <w:tabs>
          <w:tab w:val="left" w:pos="3240"/>
        </w:tabs>
      </w:pPr>
      <w:r w:rsidRPr="757D52C6">
        <w:rPr>
          <w:rFonts w:eastAsia="Times New Roman" w:cs="Times New Roman"/>
          <w:szCs w:val="24"/>
        </w:rPr>
        <w:t>El empleado en una tienda de conveniencia es el rostro visible de la tienda y desempeña un papel crucial en la satisfacción del cliente. Sus responsabilidades suelen incluir:</w:t>
      </w:r>
    </w:p>
    <w:p w14:paraId="5D88FE81" w14:textId="47EA3AB9" w:rsidR="684C7BE3" w:rsidRDefault="684C7BE3" w:rsidP="00216DEA">
      <w:pPr>
        <w:pStyle w:val="Prrafodelista"/>
        <w:numPr>
          <w:ilvl w:val="0"/>
          <w:numId w:val="37"/>
        </w:numPr>
        <w:tabs>
          <w:tab w:val="left" w:pos="3240"/>
        </w:tabs>
      </w:pPr>
      <w:r w:rsidRPr="00017662">
        <w:rPr>
          <w:rFonts w:eastAsia="Times New Roman" w:cs="Times New Roman"/>
          <w:b/>
          <w:szCs w:val="24"/>
        </w:rPr>
        <w:t xml:space="preserve">Atención al </w:t>
      </w:r>
      <w:r w:rsidR="00130152" w:rsidRPr="00017662">
        <w:rPr>
          <w:rFonts w:eastAsia="Times New Roman" w:cs="Times New Roman"/>
          <w:b/>
          <w:bCs/>
          <w:szCs w:val="24"/>
        </w:rPr>
        <w:t>cliente</w:t>
      </w:r>
      <w:r w:rsidRPr="00017662">
        <w:rPr>
          <w:rFonts w:eastAsia="Times New Roman" w:cs="Times New Roman"/>
          <w:b/>
          <w:szCs w:val="24"/>
        </w:rPr>
        <w:t xml:space="preserve">: </w:t>
      </w:r>
      <w:r w:rsidRPr="757D52C6">
        <w:rPr>
          <w:rFonts w:eastAsia="Times New Roman" w:cs="Times New Roman"/>
          <w:szCs w:val="24"/>
        </w:rPr>
        <w:t>Brinda atención al cliente, ayudando a los clientes a encontrar productos y respondiendo a sus preguntas. Debe ser amable y servicial.</w:t>
      </w:r>
    </w:p>
    <w:p w14:paraId="7326EBB9" w14:textId="01FAC739" w:rsidR="684C7BE3" w:rsidRDefault="684C7BE3" w:rsidP="00216DEA">
      <w:pPr>
        <w:pStyle w:val="Prrafodelista"/>
        <w:numPr>
          <w:ilvl w:val="0"/>
          <w:numId w:val="37"/>
        </w:numPr>
        <w:tabs>
          <w:tab w:val="left" w:pos="3240"/>
        </w:tabs>
      </w:pPr>
      <w:r w:rsidRPr="00017662">
        <w:rPr>
          <w:rFonts w:eastAsia="Times New Roman" w:cs="Times New Roman"/>
          <w:b/>
          <w:szCs w:val="24"/>
        </w:rPr>
        <w:lastRenderedPageBreak/>
        <w:t xml:space="preserve">Operación de </w:t>
      </w:r>
      <w:r w:rsidR="00130152" w:rsidRPr="00017662">
        <w:rPr>
          <w:rFonts w:eastAsia="Times New Roman" w:cs="Times New Roman"/>
          <w:b/>
          <w:bCs/>
          <w:szCs w:val="24"/>
        </w:rPr>
        <w:t>caja</w:t>
      </w:r>
      <w:r w:rsidRPr="00017662">
        <w:rPr>
          <w:rFonts w:eastAsia="Times New Roman" w:cs="Times New Roman"/>
          <w:b/>
          <w:szCs w:val="24"/>
        </w:rPr>
        <w:t>:</w:t>
      </w:r>
      <w:r w:rsidRPr="757D52C6">
        <w:rPr>
          <w:rFonts w:eastAsia="Times New Roman" w:cs="Times New Roman"/>
          <w:szCs w:val="24"/>
        </w:rPr>
        <w:t xml:space="preserve"> Procesa transacciones de compra utilizando la caja registradora y maneja el dinero con precisión. Esto implica aceptar pagos en efectivo, tarjetas de crédito y débito.</w:t>
      </w:r>
    </w:p>
    <w:p w14:paraId="0481FA25" w14:textId="7748423D" w:rsidR="684C7BE3" w:rsidRDefault="684C7BE3" w:rsidP="00216DEA">
      <w:pPr>
        <w:pStyle w:val="Prrafodelista"/>
        <w:numPr>
          <w:ilvl w:val="0"/>
          <w:numId w:val="37"/>
        </w:numPr>
        <w:tabs>
          <w:tab w:val="left" w:pos="3240"/>
        </w:tabs>
      </w:pPr>
      <w:r w:rsidRPr="00017662">
        <w:rPr>
          <w:rFonts w:eastAsia="Times New Roman" w:cs="Times New Roman"/>
          <w:b/>
          <w:szCs w:val="24"/>
        </w:rPr>
        <w:t>Reabastecimiento:</w:t>
      </w:r>
      <w:r w:rsidRPr="757D52C6">
        <w:rPr>
          <w:rFonts w:eastAsia="Times New Roman" w:cs="Times New Roman"/>
          <w:szCs w:val="24"/>
        </w:rPr>
        <w:t xml:space="preserve"> Mantiene las estanterías y vitrinas bien surtidas, reponiendo productos a medida que se agotan y manteniendo el área de ventas ordenada.</w:t>
      </w:r>
    </w:p>
    <w:p w14:paraId="47676899" w14:textId="4427519D" w:rsidR="684C7BE3" w:rsidRDefault="684C7BE3" w:rsidP="00216DEA">
      <w:pPr>
        <w:pStyle w:val="Prrafodelista"/>
        <w:numPr>
          <w:ilvl w:val="0"/>
          <w:numId w:val="37"/>
        </w:numPr>
        <w:tabs>
          <w:tab w:val="left" w:pos="3240"/>
        </w:tabs>
      </w:pPr>
      <w:r w:rsidRPr="00017662">
        <w:rPr>
          <w:rFonts w:eastAsia="Times New Roman" w:cs="Times New Roman"/>
          <w:b/>
          <w:szCs w:val="24"/>
        </w:rPr>
        <w:t>Limpieza:</w:t>
      </w:r>
      <w:r w:rsidRPr="757D52C6">
        <w:rPr>
          <w:rFonts w:eastAsia="Times New Roman" w:cs="Times New Roman"/>
          <w:szCs w:val="24"/>
        </w:rPr>
        <w:t xml:space="preserve"> Mantiene la tienda limpia y ordenada, incluyendo áreas de ventas y baños.</w:t>
      </w:r>
    </w:p>
    <w:p w14:paraId="46347BD0" w14:textId="1627DF03" w:rsidR="684C7BE3" w:rsidRDefault="684C7BE3" w:rsidP="00216DEA">
      <w:pPr>
        <w:pStyle w:val="Prrafodelista"/>
        <w:numPr>
          <w:ilvl w:val="0"/>
          <w:numId w:val="37"/>
        </w:numPr>
        <w:tabs>
          <w:tab w:val="left" w:pos="3240"/>
        </w:tabs>
      </w:pPr>
      <w:r w:rsidRPr="00017662">
        <w:rPr>
          <w:rFonts w:eastAsia="Times New Roman" w:cs="Times New Roman"/>
          <w:b/>
          <w:szCs w:val="24"/>
        </w:rPr>
        <w:t xml:space="preserve">Control de </w:t>
      </w:r>
      <w:r w:rsidR="00130152" w:rsidRPr="00017662">
        <w:rPr>
          <w:rFonts w:eastAsia="Times New Roman" w:cs="Times New Roman"/>
          <w:b/>
          <w:bCs/>
          <w:szCs w:val="24"/>
        </w:rPr>
        <w:t>inventario</w:t>
      </w:r>
      <w:r w:rsidRPr="00017662">
        <w:rPr>
          <w:rFonts w:eastAsia="Times New Roman" w:cs="Times New Roman"/>
          <w:b/>
          <w:szCs w:val="24"/>
        </w:rPr>
        <w:t>:</w:t>
      </w:r>
      <w:r w:rsidRPr="757D52C6">
        <w:rPr>
          <w:rFonts w:eastAsia="Times New Roman" w:cs="Times New Roman"/>
          <w:szCs w:val="24"/>
        </w:rPr>
        <w:t xml:space="preserve"> Colabora en la revisión de inventario y alerta al gerente sobre productos que necesitan ser reabastecidos o eliminados debido a la caducidad.</w:t>
      </w:r>
    </w:p>
    <w:p w14:paraId="2A59FAB9" w14:textId="6B1E00EA" w:rsidR="684C7BE3" w:rsidRDefault="684C7BE3" w:rsidP="00216DEA">
      <w:pPr>
        <w:pStyle w:val="Prrafodelista"/>
        <w:numPr>
          <w:ilvl w:val="0"/>
          <w:numId w:val="37"/>
        </w:numPr>
        <w:tabs>
          <w:tab w:val="left" w:pos="3240"/>
        </w:tabs>
      </w:pPr>
      <w:r w:rsidRPr="00017662">
        <w:rPr>
          <w:rFonts w:eastAsia="Times New Roman" w:cs="Times New Roman"/>
          <w:b/>
          <w:szCs w:val="24"/>
        </w:rPr>
        <w:t>Seguridad</w:t>
      </w:r>
      <w:r w:rsidRPr="757D52C6">
        <w:rPr>
          <w:rFonts w:eastAsia="Times New Roman" w:cs="Times New Roman"/>
          <w:szCs w:val="24"/>
        </w:rPr>
        <w:t>: Contribuye a la seguridad de la tienda al estar atento a situaciones sospechosas y siguiendo los procedimientos de seguridad establecidos.</w:t>
      </w:r>
    </w:p>
    <w:p w14:paraId="7348A5F0" w14:textId="77777777" w:rsidR="00C01BDB" w:rsidRDefault="00C01BDB" w:rsidP="00887B2C">
      <w:pPr>
        <w:pStyle w:val="Ttulo3"/>
        <w:rPr>
          <w:b/>
        </w:rPr>
      </w:pPr>
      <w:bookmarkStart w:id="478" w:name="_Toc150390682"/>
      <w:bookmarkStart w:id="479" w:name="_Toc150418266"/>
    </w:p>
    <w:p w14:paraId="13C56175" w14:textId="7E10C52C" w:rsidR="757D52C6" w:rsidRDefault="0671CA5E" w:rsidP="00887B2C">
      <w:pPr>
        <w:pStyle w:val="Ttulo3"/>
        <w:rPr>
          <w:rFonts w:eastAsia="Times New Roman" w:cs="Times New Roman"/>
          <w:b/>
          <w:bCs/>
        </w:rPr>
      </w:pPr>
      <w:bookmarkStart w:id="480" w:name="_Toc151981489"/>
      <w:bookmarkStart w:id="481" w:name="_Toc151935537"/>
      <w:r w:rsidRPr="00887B2C">
        <w:rPr>
          <w:b/>
        </w:rPr>
        <w:t>3.</w:t>
      </w:r>
      <w:r w:rsidR="628AA735" w:rsidRPr="00887B2C">
        <w:rPr>
          <w:b/>
        </w:rPr>
        <w:t>11</w:t>
      </w:r>
      <w:r w:rsidRPr="00887B2C">
        <w:rPr>
          <w:b/>
        </w:rPr>
        <w:t>.</w:t>
      </w:r>
      <w:r w:rsidR="00887B2C">
        <w:rPr>
          <w:b/>
          <w:bCs/>
        </w:rPr>
        <w:t>2</w:t>
      </w:r>
      <w:r w:rsidRPr="00887B2C">
        <w:rPr>
          <w:b/>
        </w:rPr>
        <w:t xml:space="preserve"> Logística</w:t>
      </w:r>
      <w:r w:rsidR="2C18291B" w:rsidRPr="687F9CBC">
        <w:rPr>
          <w:rFonts w:eastAsia="Times New Roman" w:cs="Times New Roman"/>
          <w:b/>
          <w:bCs/>
        </w:rPr>
        <w:t>.</w:t>
      </w:r>
      <w:bookmarkEnd w:id="478"/>
      <w:bookmarkEnd w:id="479"/>
      <w:bookmarkEnd w:id="480"/>
      <w:bookmarkEnd w:id="481"/>
    </w:p>
    <w:p w14:paraId="6A56FB6F" w14:textId="6DA41B2B" w:rsidR="757D52C6" w:rsidRDefault="0671CA5E" w:rsidP="4D06A3B1">
      <w:pPr>
        <w:tabs>
          <w:tab w:val="left" w:pos="3240"/>
        </w:tabs>
      </w:pPr>
      <w:r w:rsidRPr="4D06A3B1">
        <w:rPr>
          <w:rFonts w:eastAsia="Times New Roman" w:cs="Times New Roman"/>
          <w:szCs w:val="24"/>
        </w:rPr>
        <w:t>La logística en tiendas de conveniencia y minoristas desempeña un papel fundamental en la cadena de suministro de productos, asegurando que los productos estén disponibles para satisfacer la demanda de los clientes. La logística se ocupa de la planificación, ejecución y control de la adquisición, transporte y almacenamiento de productos desde el proveedor hasta la tienda de conveniencia y, finalmente, a las manos del consumidor.</w:t>
      </w:r>
    </w:p>
    <w:p w14:paraId="39918D8F" w14:textId="166F14EE" w:rsidR="757D52C6" w:rsidRDefault="0671CA5E" w:rsidP="4D06A3B1">
      <w:pPr>
        <w:tabs>
          <w:tab w:val="left" w:pos="3240"/>
        </w:tabs>
      </w:pPr>
      <w:r w:rsidRPr="4D06A3B1">
        <w:rPr>
          <w:rFonts w:eastAsia="Times New Roman" w:cs="Times New Roman"/>
          <w:szCs w:val="24"/>
        </w:rPr>
        <w:t>La logística en tiendas minoristas, como las tiendas de conveniencia, tiene un enfoque en la eficiencia y la agilidad. Algunos aspectos clave incluyen:</w:t>
      </w:r>
    </w:p>
    <w:p w14:paraId="6EA61DC0" w14:textId="40C39A2A" w:rsidR="757D52C6" w:rsidRDefault="0671CA5E" w:rsidP="4D06A3B1">
      <w:pPr>
        <w:tabs>
          <w:tab w:val="left" w:pos="3240"/>
        </w:tabs>
      </w:pPr>
      <w:r w:rsidRPr="4D06A3B1">
        <w:rPr>
          <w:rFonts w:eastAsia="Times New Roman" w:cs="Times New Roman"/>
          <w:szCs w:val="24"/>
        </w:rPr>
        <w:t xml:space="preserve">1. </w:t>
      </w:r>
      <w:r w:rsidRPr="00130152">
        <w:rPr>
          <w:rFonts w:eastAsia="Times New Roman" w:cs="Times New Roman"/>
          <w:b/>
          <w:szCs w:val="24"/>
        </w:rPr>
        <w:t xml:space="preserve">Adquisición de </w:t>
      </w:r>
      <w:r w:rsidR="00130152" w:rsidRPr="00130152">
        <w:rPr>
          <w:rFonts w:eastAsia="Times New Roman" w:cs="Times New Roman"/>
          <w:b/>
          <w:bCs/>
          <w:szCs w:val="24"/>
        </w:rPr>
        <w:t>mercancías</w:t>
      </w:r>
      <w:r w:rsidRPr="00130152">
        <w:rPr>
          <w:rFonts w:eastAsia="Times New Roman" w:cs="Times New Roman"/>
          <w:b/>
          <w:szCs w:val="24"/>
        </w:rPr>
        <w:t>:</w:t>
      </w:r>
      <w:r w:rsidRPr="4D06A3B1">
        <w:rPr>
          <w:rFonts w:eastAsia="Times New Roman" w:cs="Times New Roman"/>
          <w:szCs w:val="24"/>
        </w:rPr>
        <w:t xml:space="preserve"> Implica la selección y compra de productos de los proveedores. La logística juega un papel en la elección de proveedores confiables y en la negociación de términos y condiciones que optimicen la cadena de suministro.</w:t>
      </w:r>
    </w:p>
    <w:p w14:paraId="548EF33A" w14:textId="2580CD36" w:rsidR="757D52C6" w:rsidRDefault="0671CA5E" w:rsidP="4D06A3B1">
      <w:pPr>
        <w:tabs>
          <w:tab w:val="left" w:pos="3240"/>
        </w:tabs>
      </w:pPr>
      <w:r w:rsidRPr="4D06A3B1">
        <w:rPr>
          <w:rFonts w:eastAsia="Times New Roman" w:cs="Times New Roman"/>
          <w:szCs w:val="24"/>
        </w:rPr>
        <w:t xml:space="preserve">2. </w:t>
      </w:r>
      <w:r w:rsidRPr="00521A3F">
        <w:rPr>
          <w:rFonts w:eastAsia="Times New Roman" w:cs="Times New Roman"/>
          <w:b/>
          <w:szCs w:val="24"/>
        </w:rPr>
        <w:t>Almacenamiento:</w:t>
      </w:r>
      <w:r w:rsidRPr="4D06A3B1">
        <w:rPr>
          <w:rFonts w:eastAsia="Times New Roman" w:cs="Times New Roman"/>
          <w:szCs w:val="24"/>
        </w:rPr>
        <w:t xml:space="preserve"> Las tiendas de conveniencia a menudo tienen un espacio limitado, lo que requiere una logística eficiente de almacenamiento. La disposición de productos y la rotación adecuada del inventario son cruciales para garantizar que los productos estén disponibles y en buen estado.</w:t>
      </w:r>
    </w:p>
    <w:p w14:paraId="29EFA5B7" w14:textId="51E6E939" w:rsidR="757D52C6" w:rsidRDefault="0671CA5E" w:rsidP="4D06A3B1">
      <w:pPr>
        <w:tabs>
          <w:tab w:val="left" w:pos="3240"/>
        </w:tabs>
      </w:pPr>
      <w:r w:rsidRPr="4D06A3B1">
        <w:rPr>
          <w:rFonts w:eastAsia="Times New Roman" w:cs="Times New Roman"/>
          <w:szCs w:val="24"/>
        </w:rPr>
        <w:t xml:space="preserve">3. </w:t>
      </w:r>
      <w:r w:rsidRPr="00521A3F">
        <w:rPr>
          <w:rFonts w:eastAsia="Times New Roman" w:cs="Times New Roman"/>
          <w:b/>
          <w:szCs w:val="24"/>
        </w:rPr>
        <w:t xml:space="preserve">Gestión de </w:t>
      </w:r>
      <w:r w:rsidR="00130152" w:rsidRPr="00521A3F">
        <w:rPr>
          <w:rFonts w:eastAsia="Times New Roman" w:cs="Times New Roman"/>
          <w:b/>
          <w:bCs/>
          <w:szCs w:val="24"/>
        </w:rPr>
        <w:t>inventarios</w:t>
      </w:r>
      <w:r w:rsidRPr="00521A3F">
        <w:rPr>
          <w:rFonts w:eastAsia="Times New Roman" w:cs="Times New Roman"/>
          <w:b/>
          <w:szCs w:val="24"/>
        </w:rPr>
        <w:t>:</w:t>
      </w:r>
      <w:r w:rsidRPr="4D06A3B1">
        <w:rPr>
          <w:rFonts w:eastAsia="Times New Roman" w:cs="Times New Roman"/>
          <w:szCs w:val="24"/>
        </w:rPr>
        <w:t xml:space="preserve"> La gestión de inventarios en una tienda de conveniencia implica mantener un equilibrio entre el exceso y la falta de existencias. La logística ayuda a controlar y optimizar los niveles de inventario.</w:t>
      </w:r>
    </w:p>
    <w:p w14:paraId="7F92AB48" w14:textId="3788A320" w:rsidR="00C01BDB" w:rsidRPr="00A301BF" w:rsidRDefault="0671CA5E" w:rsidP="00A301BF">
      <w:pPr>
        <w:tabs>
          <w:tab w:val="left" w:pos="3240"/>
        </w:tabs>
        <w:rPr>
          <w:rFonts w:eastAsia="Times New Roman" w:cs="Times New Roman"/>
          <w:szCs w:val="24"/>
        </w:rPr>
      </w:pPr>
      <w:r w:rsidRPr="687F9CBC">
        <w:rPr>
          <w:rFonts w:eastAsia="Times New Roman" w:cs="Times New Roman"/>
        </w:rPr>
        <w:t>La logística es esencial para asegurar que los productos estén disponibles para los clientes en el momento adecuado y en la cantidad requerida. Al mismo tiempo, debe minimizar los costos operativos y reducir el desperdicio. Un proceso de logística eficiente en tiendas de conveniencia es fundamental para mantener la competitividad y satisfacer las demandas cambiantes de los consumidores.</w:t>
      </w:r>
      <w:bookmarkStart w:id="482" w:name="_Toc150390683"/>
      <w:bookmarkStart w:id="483" w:name="_Toc150418267"/>
    </w:p>
    <w:p w14:paraId="0043552C" w14:textId="4512DC1A" w:rsidR="1F5CB9CB" w:rsidRPr="00782948" w:rsidRDefault="1F5CB9CB" w:rsidP="687F9CBC">
      <w:pPr>
        <w:pStyle w:val="Ttulo2"/>
        <w:tabs>
          <w:tab w:val="left" w:pos="3240"/>
        </w:tabs>
        <w:rPr>
          <w:rFonts w:ascii="Times New Roman" w:eastAsia="Times New Roman" w:hAnsi="Times New Roman" w:cs="Times New Roman"/>
          <w:b/>
        </w:rPr>
      </w:pPr>
      <w:bookmarkStart w:id="484" w:name="_Toc151981490"/>
      <w:bookmarkStart w:id="485" w:name="_Toc151935538"/>
      <w:r w:rsidRPr="00782948">
        <w:rPr>
          <w:rFonts w:ascii="Times New Roman" w:eastAsia="Times New Roman" w:hAnsi="Times New Roman" w:cs="Times New Roman"/>
          <w:b/>
        </w:rPr>
        <w:t xml:space="preserve">3.12 Desafíos </w:t>
      </w:r>
      <w:r w:rsidR="00130152" w:rsidRPr="00782948">
        <w:rPr>
          <w:rFonts w:ascii="Times New Roman" w:eastAsia="Times New Roman" w:hAnsi="Times New Roman" w:cs="Times New Roman"/>
          <w:b/>
        </w:rPr>
        <w:t>específicos</w:t>
      </w:r>
      <w:r w:rsidRPr="00782948">
        <w:rPr>
          <w:rFonts w:ascii="Times New Roman" w:eastAsia="Times New Roman" w:hAnsi="Times New Roman" w:cs="Times New Roman"/>
          <w:b/>
        </w:rPr>
        <w:t xml:space="preserve"> en </w:t>
      </w:r>
      <w:r w:rsidR="00130152" w:rsidRPr="00782948">
        <w:rPr>
          <w:rFonts w:ascii="Times New Roman" w:eastAsia="Times New Roman" w:hAnsi="Times New Roman" w:cs="Times New Roman"/>
          <w:b/>
        </w:rPr>
        <w:t>tiendas</w:t>
      </w:r>
      <w:r w:rsidRPr="00782948">
        <w:rPr>
          <w:rFonts w:ascii="Times New Roman" w:eastAsia="Times New Roman" w:hAnsi="Times New Roman" w:cs="Times New Roman"/>
          <w:b/>
        </w:rPr>
        <w:t xml:space="preserve"> de </w:t>
      </w:r>
      <w:r w:rsidR="00130152" w:rsidRPr="00782948">
        <w:rPr>
          <w:rFonts w:ascii="Times New Roman" w:eastAsia="Times New Roman" w:hAnsi="Times New Roman" w:cs="Times New Roman"/>
          <w:b/>
        </w:rPr>
        <w:t>conveniencia</w:t>
      </w:r>
      <w:r w:rsidR="046D1A44" w:rsidRPr="00782948">
        <w:rPr>
          <w:rFonts w:ascii="Times New Roman" w:eastAsia="Times New Roman" w:hAnsi="Times New Roman" w:cs="Times New Roman"/>
          <w:b/>
        </w:rPr>
        <w:t>.</w:t>
      </w:r>
      <w:bookmarkEnd w:id="482"/>
      <w:bookmarkEnd w:id="483"/>
      <w:bookmarkEnd w:id="484"/>
      <w:bookmarkEnd w:id="485"/>
    </w:p>
    <w:p w14:paraId="0A4DB899" w14:textId="0443369A" w:rsidR="1F5CB9CB" w:rsidRDefault="1F5CB9CB" w:rsidP="687F9CBC">
      <w:pPr>
        <w:tabs>
          <w:tab w:val="left" w:pos="3240"/>
        </w:tabs>
      </w:pPr>
      <w:r w:rsidRPr="687F9CBC">
        <w:rPr>
          <w:rFonts w:eastAsia="Times New Roman" w:cs="Times New Roman"/>
        </w:rPr>
        <w:t xml:space="preserve">Estos desafíos impactan directamente en la eficiencia operativa, la satisfacción del cliente y la rentabilidad del negocio. A continuación, exploraremos tres de los desafíos más críticos que enfrentan las tiendas de conveniencia. </w:t>
      </w:r>
    </w:p>
    <w:p w14:paraId="00E8EE58" w14:textId="77777777" w:rsidR="00C01BDB" w:rsidRDefault="00C01BDB" w:rsidP="00887B2C">
      <w:pPr>
        <w:pStyle w:val="Ttulo3"/>
        <w:rPr>
          <w:b/>
        </w:rPr>
      </w:pPr>
      <w:bookmarkStart w:id="486" w:name="_Toc150390684"/>
      <w:bookmarkStart w:id="487" w:name="_Toc150418268"/>
    </w:p>
    <w:p w14:paraId="076A4380" w14:textId="7E1B02D9" w:rsidR="1F5CB9CB" w:rsidRDefault="1F5CB9CB" w:rsidP="00887B2C">
      <w:pPr>
        <w:pStyle w:val="Ttulo3"/>
        <w:rPr>
          <w:rFonts w:eastAsia="Times New Roman" w:cs="Times New Roman"/>
          <w:b/>
          <w:bCs/>
        </w:rPr>
      </w:pPr>
      <w:bookmarkStart w:id="488" w:name="_Toc151981491"/>
      <w:bookmarkStart w:id="489" w:name="_Toc151935539"/>
      <w:r w:rsidRPr="00887B2C">
        <w:rPr>
          <w:b/>
        </w:rPr>
        <w:t xml:space="preserve">3.12.1 Recepción de </w:t>
      </w:r>
      <w:r w:rsidR="00130152" w:rsidRPr="00887B2C">
        <w:rPr>
          <w:b/>
          <w:bCs/>
        </w:rPr>
        <w:t>mercancías</w:t>
      </w:r>
      <w:r w:rsidR="6CF0B2E8" w:rsidRPr="00887B2C">
        <w:rPr>
          <w:b/>
        </w:rPr>
        <w:t>.</w:t>
      </w:r>
      <w:bookmarkEnd w:id="486"/>
      <w:bookmarkEnd w:id="487"/>
      <w:bookmarkEnd w:id="488"/>
      <w:bookmarkEnd w:id="489"/>
    </w:p>
    <w:p w14:paraId="398400E2" w14:textId="694C7133" w:rsidR="1F5CB9CB" w:rsidRDefault="1F5CB9CB" w:rsidP="687F9CBC">
      <w:pPr>
        <w:tabs>
          <w:tab w:val="left" w:pos="3240"/>
        </w:tabs>
      </w:pPr>
      <w:r w:rsidRPr="687F9CBC">
        <w:rPr>
          <w:rFonts w:eastAsia="Times New Roman" w:cs="Times New Roman"/>
        </w:rPr>
        <w:t xml:space="preserve">Este proceso involucra la recepción y registro de productos provenientes de múltiples proveedores, lo que puede ser una tarea desafiante debido a la diversidad de productos, las entregas frecuentes y la necesidad de mantener la frescura y la variedad de productos. En este contexto, es crucial entender los desafíos específicos relacionados con la recepción de mercancías en tiendas de conveniencia. A continuación, exploraremos estos desafíos. </w:t>
      </w:r>
    </w:p>
    <w:p w14:paraId="50E10EE1" w14:textId="245016D2" w:rsidR="1F5CB9CB" w:rsidRDefault="1F5CB9CB" w:rsidP="687F9CBC">
      <w:pPr>
        <w:tabs>
          <w:tab w:val="left" w:pos="3240"/>
        </w:tabs>
      </w:pPr>
      <w:r w:rsidRPr="00521A3F">
        <w:rPr>
          <w:rFonts w:eastAsia="Times New Roman" w:cs="Times New Roman"/>
          <w:b/>
        </w:rPr>
        <w:t xml:space="preserve">Gestión de </w:t>
      </w:r>
      <w:r w:rsidR="00130152" w:rsidRPr="00521A3F">
        <w:rPr>
          <w:rFonts w:eastAsia="Times New Roman" w:cs="Times New Roman"/>
          <w:b/>
          <w:bCs/>
        </w:rPr>
        <w:t>entregas múltiples</w:t>
      </w:r>
      <w:r w:rsidRPr="00521A3F">
        <w:rPr>
          <w:rFonts w:eastAsia="Times New Roman" w:cs="Times New Roman"/>
          <w:b/>
        </w:rPr>
        <w:t>:</w:t>
      </w:r>
      <w:r w:rsidRPr="687F9CBC">
        <w:rPr>
          <w:rFonts w:eastAsia="Times New Roman" w:cs="Times New Roman"/>
        </w:rPr>
        <w:t xml:space="preserve"> Las tiendas de conveniencia suelen recibir entregas de múltiples proveedores a lo largo del día. Esto crea un desafío logístico, ya que es necesario coordinar y gestionar estas entregas de manera eficiente. </w:t>
      </w:r>
      <w:r w:rsidR="00521A3F" w:rsidRPr="687F9CBC">
        <w:rPr>
          <w:rFonts w:eastAsia="Times New Roman" w:cs="Times New Roman"/>
        </w:rPr>
        <w:t>Hay que asegurar</w:t>
      </w:r>
      <w:r w:rsidRPr="687F9CBC">
        <w:rPr>
          <w:rFonts w:eastAsia="Times New Roman" w:cs="Times New Roman"/>
        </w:rPr>
        <w:t xml:space="preserve"> que las entregas lleguen a tiempo y se descarguen de manera ordenada es fundamental para mantener un flujo constante de productos en la tienda. </w:t>
      </w:r>
    </w:p>
    <w:p w14:paraId="5CF6BF11" w14:textId="2FBA2AD8" w:rsidR="1F5CB9CB" w:rsidRDefault="1F5CB9CB" w:rsidP="687F9CBC">
      <w:pPr>
        <w:tabs>
          <w:tab w:val="left" w:pos="3240"/>
        </w:tabs>
      </w:pPr>
      <w:r w:rsidRPr="00521A3F">
        <w:rPr>
          <w:rFonts w:eastAsia="Times New Roman" w:cs="Times New Roman"/>
          <w:b/>
        </w:rPr>
        <w:t xml:space="preserve">Registro </w:t>
      </w:r>
      <w:r w:rsidR="00130152" w:rsidRPr="00521A3F">
        <w:rPr>
          <w:rFonts w:eastAsia="Times New Roman" w:cs="Times New Roman"/>
          <w:b/>
          <w:bCs/>
        </w:rPr>
        <w:t>preciso en el sistema de inventario</w:t>
      </w:r>
      <w:r w:rsidRPr="00521A3F">
        <w:rPr>
          <w:rFonts w:eastAsia="Times New Roman" w:cs="Times New Roman"/>
          <w:b/>
        </w:rPr>
        <w:t>:</w:t>
      </w:r>
      <w:r w:rsidRPr="687F9CBC">
        <w:rPr>
          <w:rFonts w:eastAsia="Times New Roman" w:cs="Times New Roman"/>
        </w:rPr>
        <w:t xml:space="preserve"> Cada producto recibido debe ser registrado con precisión en el sistema de inventario de la tienda. Esto incluye la actualización de cantidades disponibles, la asignación de ubicaciones de almacenamiento y la gestión de fechas de vencimiento (particularmente importante para productos perecederos). Un error en el registro puede llevar a problemas de inventario y pérdida de productos</w:t>
      </w:r>
      <w:r w:rsidR="375C124D" w:rsidRPr="3D4B9CA2">
        <w:rPr>
          <w:rFonts w:eastAsia="Times New Roman" w:cs="Times New Roman"/>
        </w:rPr>
        <w:t xml:space="preserve">, </w:t>
      </w:r>
      <w:r w:rsidR="375C124D" w:rsidRPr="23D3D40E">
        <w:rPr>
          <w:rFonts w:eastAsia="Times New Roman" w:cs="Times New Roman"/>
        </w:rPr>
        <w:t>a esto se le llama</w:t>
      </w:r>
      <w:r w:rsidR="375C124D" w:rsidRPr="6740F6D2">
        <w:rPr>
          <w:rFonts w:eastAsia="Times New Roman" w:cs="Times New Roman"/>
        </w:rPr>
        <w:t xml:space="preserve"> riesgo </w:t>
      </w:r>
      <w:r w:rsidR="375C124D" w:rsidRPr="760DBD5B">
        <w:rPr>
          <w:rFonts w:eastAsia="Times New Roman" w:cs="Times New Roman"/>
        </w:rPr>
        <w:t>operativo</w:t>
      </w:r>
      <w:r w:rsidRPr="760DBD5B">
        <w:rPr>
          <w:rFonts w:eastAsia="Times New Roman" w:cs="Times New Roman"/>
        </w:rPr>
        <w:t xml:space="preserve">. </w:t>
      </w:r>
    </w:p>
    <w:p w14:paraId="6F6F95BC" w14:textId="062E6907" w:rsidR="1F5CB9CB" w:rsidRDefault="1F5CB9CB" w:rsidP="687F9CBC">
      <w:pPr>
        <w:tabs>
          <w:tab w:val="left" w:pos="3240"/>
        </w:tabs>
      </w:pPr>
      <w:r w:rsidRPr="00521A3F">
        <w:rPr>
          <w:rFonts w:eastAsia="Times New Roman" w:cs="Times New Roman"/>
          <w:b/>
        </w:rPr>
        <w:t xml:space="preserve">Organización </w:t>
      </w:r>
      <w:r w:rsidR="00130152" w:rsidRPr="00521A3F">
        <w:rPr>
          <w:rFonts w:eastAsia="Times New Roman" w:cs="Times New Roman"/>
          <w:b/>
          <w:bCs/>
        </w:rPr>
        <w:t xml:space="preserve">eficiente </w:t>
      </w:r>
      <w:r w:rsidRPr="00521A3F">
        <w:rPr>
          <w:rFonts w:eastAsia="Times New Roman" w:cs="Times New Roman"/>
          <w:b/>
        </w:rPr>
        <w:t xml:space="preserve">de </w:t>
      </w:r>
      <w:r w:rsidR="00130152" w:rsidRPr="00521A3F">
        <w:rPr>
          <w:rFonts w:eastAsia="Times New Roman" w:cs="Times New Roman"/>
          <w:b/>
          <w:bCs/>
        </w:rPr>
        <w:t>productos en el almacén</w:t>
      </w:r>
      <w:r w:rsidRPr="687F9CBC">
        <w:rPr>
          <w:rFonts w:eastAsia="Times New Roman" w:cs="Times New Roman"/>
        </w:rPr>
        <w:t xml:space="preserve">: Después de la recepción, los productos deben ser organizados de manera eficiente en el almacén de la tienda. Esto implica asignar ubicaciones adecuadas, teniendo en cuenta la rotación de inventario y la accesibilidad tanto para los empleados como para los clientes. </w:t>
      </w:r>
    </w:p>
    <w:p w14:paraId="047D882D" w14:textId="0CAE75EB" w:rsidR="1F5CB9CB" w:rsidRDefault="1F5CB9CB" w:rsidP="687F9CBC">
      <w:pPr>
        <w:tabs>
          <w:tab w:val="left" w:pos="3240"/>
        </w:tabs>
      </w:pPr>
      <w:r w:rsidRPr="00521A3F">
        <w:rPr>
          <w:rFonts w:eastAsia="Times New Roman" w:cs="Times New Roman"/>
          <w:b/>
        </w:rPr>
        <w:t xml:space="preserve">Productos </w:t>
      </w:r>
      <w:r w:rsidR="00130152" w:rsidRPr="00521A3F">
        <w:rPr>
          <w:rFonts w:eastAsia="Times New Roman" w:cs="Times New Roman"/>
          <w:b/>
          <w:bCs/>
        </w:rPr>
        <w:t>perecederos</w:t>
      </w:r>
      <w:r w:rsidRPr="00521A3F">
        <w:rPr>
          <w:rFonts w:eastAsia="Times New Roman" w:cs="Times New Roman"/>
          <w:b/>
        </w:rPr>
        <w:t>:</w:t>
      </w:r>
      <w:r w:rsidRPr="687F9CBC">
        <w:rPr>
          <w:rFonts w:eastAsia="Times New Roman" w:cs="Times New Roman"/>
        </w:rPr>
        <w:t xml:space="preserve"> Dado que las tiendas de conveniencia ofrecen una variedad de productos perecederos, como alimentos frescos y bebidas, la gestión de la recepción se vuelve aún más crítica. Se deben seguir rigurosamente las regulaciones de seguridad alimentaria y se deben implementar procedimientos específicos para garantizar la frescura y calidad de estos productos. </w:t>
      </w:r>
    </w:p>
    <w:p w14:paraId="5F3F1518" w14:textId="3418A90F" w:rsidR="1F5CB9CB" w:rsidRDefault="1F5CB9CB" w:rsidP="687F9CBC">
      <w:pPr>
        <w:tabs>
          <w:tab w:val="left" w:pos="3240"/>
        </w:tabs>
      </w:pPr>
      <w:r w:rsidRPr="00521A3F">
        <w:rPr>
          <w:rFonts w:eastAsia="Times New Roman" w:cs="Times New Roman"/>
          <w:b/>
        </w:rPr>
        <w:t xml:space="preserve">Eficiencia y </w:t>
      </w:r>
      <w:r w:rsidR="00360EEC" w:rsidRPr="00521A3F">
        <w:rPr>
          <w:rFonts w:eastAsia="Times New Roman" w:cs="Times New Roman"/>
          <w:b/>
          <w:bCs/>
        </w:rPr>
        <w:t>agilidad</w:t>
      </w:r>
      <w:r w:rsidRPr="00521A3F">
        <w:rPr>
          <w:rFonts w:eastAsia="Times New Roman" w:cs="Times New Roman"/>
          <w:b/>
        </w:rPr>
        <w:t>:</w:t>
      </w:r>
      <w:r w:rsidRPr="687F9CBC">
        <w:rPr>
          <w:rFonts w:eastAsia="Times New Roman" w:cs="Times New Roman"/>
        </w:rPr>
        <w:t xml:space="preserve"> En un entorno de tienda de conveniencia, la eficiencia y la agilidad en el proceso de recepción son fundamentales. Los empleados deben ser capaces de recibir, verificar y registrar mercancías de manera rápida y precisa para minimizar el impacto en las operaciones diarias de la tienda. </w:t>
      </w:r>
      <w:r w:rsidR="00A81C30">
        <w:rPr>
          <w:rFonts w:eastAsia="Times New Roman" w:cs="Times New Roman"/>
        </w:rPr>
        <w:fldChar w:fldCharType="begin"/>
      </w:r>
      <w:r w:rsidR="00137183">
        <w:rPr>
          <w:rFonts w:eastAsia="Times New Roman" w:cs="Times New Roman"/>
        </w:rPr>
        <w:instrText xml:space="preserve"> ADDIN ZOTERO_ITEM CSL_CITATION {"citationID":"cIHKM4QQ","properties":{"formattedCitation":"[41]","plainCitation":"[41]","noteIndex":0},"citationItems":[{"id":82,"uris":["http://zotero.org/users/12776228/items/LPW82FKD"],"itemData":{"id":82,"type":"thesis","number-of-pages":"110","publisher":"Fundación Universitaria Católica Lumen Gentium","title":"Propuesta de plan de gestión para el área de recepción de mercancías en la empresa supermercados Caribe de Jamundí","URL":"http://hdl.handle.net/20.500.12237/494","author":[{"family":"López Cisneros","given":"María Vanessa"}]}}],"schema":"https://github.com/citation-style-language/schema/raw/master/csl-citation.json"} </w:instrText>
      </w:r>
      <w:r w:rsidR="00A81C30">
        <w:rPr>
          <w:rFonts w:eastAsia="Times New Roman" w:cs="Times New Roman"/>
        </w:rPr>
        <w:fldChar w:fldCharType="separate"/>
      </w:r>
      <w:r w:rsidR="00137183" w:rsidRPr="00137183">
        <w:rPr>
          <w:rFonts w:cs="Times New Roman"/>
        </w:rPr>
        <w:t>[41]</w:t>
      </w:r>
      <w:r w:rsidR="00A81C30">
        <w:rPr>
          <w:rFonts w:eastAsia="Times New Roman" w:cs="Times New Roman"/>
        </w:rPr>
        <w:fldChar w:fldCharType="end"/>
      </w:r>
    </w:p>
    <w:p w14:paraId="0C295815" w14:textId="77777777" w:rsidR="00C01BDB" w:rsidRDefault="00C01BDB" w:rsidP="00887B2C">
      <w:pPr>
        <w:pStyle w:val="Ttulo3"/>
        <w:rPr>
          <w:b/>
        </w:rPr>
      </w:pPr>
      <w:bookmarkStart w:id="490" w:name="_Toc150390685"/>
      <w:bookmarkStart w:id="491" w:name="_Toc150418269"/>
    </w:p>
    <w:p w14:paraId="2A4ED2C9" w14:textId="37C2EB3C" w:rsidR="1F5CB9CB" w:rsidRDefault="1F5CB9CB" w:rsidP="00887B2C">
      <w:pPr>
        <w:pStyle w:val="Ttulo3"/>
        <w:rPr>
          <w:rFonts w:eastAsia="Times New Roman" w:cs="Times New Roman"/>
          <w:b/>
          <w:bCs/>
        </w:rPr>
      </w:pPr>
      <w:bookmarkStart w:id="492" w:name="_Toc151981492"/>
      <w:bookmarkStart w:id="493" w:name="_Toc151935540"/>
      <w:r w:rsidRPr="00887B2C">
        <w:rPr>
          <w:b/>
        </w:rPr>
        <w:t xml:space="preserve">3.12.2 Ubicación y </w:t>
      </w:r>
      <w:r w:rsidR="00360EEC" w:rsidRPr="00887B2C">
        <w:rPr>
          <w:b/>
          <w:bCs/>
        </w:rPr>
        <w:t>almacenamiento</w:t>
      </w:r>
      <w:r w:rsidR="66DD04AE" w:rsidRPr="00887B2C">
        <w:rPr>
          <w:b/>
        </w:rPr>
        <w:t>.</w:t>
      </w:r>
      <w:bookmarkEnd w:id="490"/>
      <w:bookmarkEnd w:id="491"/>
      <w:bookmarkEnd w:id="492"/>
      <w:bookmarkEnd w:id="493"/>
    </w:p>
    <w:p w14:paraId="678258D1" w14:textId="0355117F" w:rsidR="1F5CB9CB" w:rsidRDefault="1F5CB9CB" w:rsidP="687F9CBC">
      <w:pPr>
        <w:tabs>
          <w:tab w:val="left" w:pos="3240"/>
        </w:tabs>
      </w:pPr>
      <w:r w:rsidRPr="687F9CBC">
        <w:rPr>
          <w:rFonts w:eastAsia="Times New Roman" w:cs="Times New Roman"/>
        </w:rPr>
        <w:t xml:space="preserve">En un entorno donde la rapidez y la accesibilidad de los productos son imprescindibles para la satisfacción del cliente, la organización eficiente de productos en el almacén se convierte en un factor determinante en el éxito del negocio. Este punto del marco teórico se centra en la gestión de ubicación y almacenamiento en tiendas de conveniencia, considerando su relevancia y los desafíos que implica: </w:t>
      </w:r>
    </w:p>
    <w:p w14:paraId="69FF33D4" w14:textId="60CA00E6" w:rsidR="1F5CB9CB" w:rsidRDefault="1F5CB9CB" w:rsidP="687F9CBC">
      <w:pPr>
        <w:tabs>
          <w:tab w:val="left" w:pos="3240"/>
        </w:tabs>
      </w:pPr>
      <w:r w:rsidRPr="00521A3F">
        <w:rPr>
          <w:rFonts w:eastAsia="Times New Roman" w:cs="Times New Roman"/>
          <w:b/>
        </w:rPr>
        <w:t xml:space="preserve">Optimización del </w:t>
      </w:r>
      <w:r w:rsidR="00360EEC" w:rsidRPr="00521A3F">
        <w:rPr>
          <w:rFonts w:eastAsia="Times New Roman" w:cs="Times New Roman"/>
          <w:b/>
          <w:bCs/>
        </w:rPr>
        <w:t>espacio</w:t>
      </w:r>
      <w:r w:rsidRPr="00521A3F">
        <w:rPr>
          <w:rFonts w:eastAsia="Times New Roman" w:cs="Times New Roman"/>
          <w:b/>
        </w:rPr>
        <w:t>:</w:t>
      </w:r>
      <w:r w:rsidRPr="687F9CBC">
        <w:rPr>
          <w:rFonts w:eastAsia="Times New Roman" w:cs="Times New Roman"/>
        </w:rPr>
        <w:t xml:space="preserve"> Las tiendas de conveniencia a menudo tienen espacio limitado en comparación con otros tipos de establecimientos. La gestión de ubicación y almacenamiento implica la optimización del espacio disponible para garantizar que la tienda pueda ofrecer una variedad de productos y mantener un flujo de clientes. </w:t>
      </w:r>
    </w:p>
    <w:p w14:paraId="5CBBD84B" w14:textId="0F1CE3EC" w:rsidR="1F5CB9CB" w:rsidRDefault="1F5CB9CB" w:rsidP="687F9CBC">
      <w:pPr>
        <w:tabs>
          <w:tab w:val="left" w:pos="3240"/>
        </w:tabs>
      </w:pPr>
      <w:r w:rsidRPr="00521A3F">
        <w:rPr>
          <w:rFonts w:eastAsia="Times New Roman" w:cs="Times New Roman"/>
          <w:b/>
        </w:rPr>
        <w:lastRenderedPageBreak/>
        <w:t xml:space="preserve">Organización de </w:t>
      </w:r>
      <w:r w:rsidR="00360EEC" w:rsidRPr="00521A3F">
        <w:rPr>
          <w:rFonts w:eastAsia="Times New Roman" w:cs="Times New Roman"/>
          <w:b/>
          <w:bCs/>
        </w:rPr>
        <w:t>productos</w:t>
      </w:r>
      <w:r w:rsidRPr="00521A3F">
        <w:rPr>
          <w:rFonts w:eastAsia="Times New Roman" w:cs="Times New Roman"/>
          <w:b/>
        </w:rPr>
        <w:t>:</w:t>
      </w:r>
      <w:r w:rsidRPr="687F9CBC">
        <w:rPr>
          <w:rFonts w:eastAsia="Times New Roman" w:cs="Times New Roman"/>
        </w:rPr>
        <w:t xml:space="preserve"> Los productos deben estar organizados de manera lógica y eficiente para facilitar la búsqueda y la accesibilidad tanto para los empleados como para los clientes. Esto implica definir sistemas de clasificación y etiquetado que permitan encontrar productos rápidamente. </w:t>
      </w:r>
    </w:p>
    <w:p w14:paraId="73FF6697" w14:textId="207A8900" w:rsidR="1F5CB9CB" w:rsidRDefault="1F5CB9CB" w:rsidP="687F9CBC">
      <w:pPr>
        <w:tabs>
          <w:tab w:val="left" w:pos="3240"/>
        </w:tabs>
      </w:pPr>
      <w:r w:rsidRPr="00521A3F">
        <w:rPr>
          <w:rFonts w:eastAsia="Times New Roman" w:cs="Times New Roman"/>
          <w:b/>
        </w:rPr>
        <w:t xml:space="preserve">Rotación de </w:t>
      </w:r>
      <w:r w:rsidR="000F1394" w:rsidRPr="00521A3F">
        <w:rPr>
          <w:rFonts w:eastAsia="Times New Roman" w:cs="Times New Roman"/>
          <w:b/>
          <w:bCs/>
        </w:rPr>
        <w:t>inventario</w:t>
      </w:r>
      <w:r w:rsidRPr="00521A3F">
        <w:rPr>
          <w:rFonts w:eastAsia="Times New Roman" w:cs="Times New Roman"/>
          <w:b/>
        </w:rPr>
        <w:t>:</w:t>
      </w:r>
      <w:r w:rsidRPr="687F9CBC">
        <w:rPr>
          <w:rFonts w:eastAsia="Times New Roman" w:cs="Times New Roman"/>
        </w:rPr>
        <w:t xml:space="preserve"> La rotación de inventario es crucial en las tiendas de conveniencia. Los productos deben ubicarse de manera que los más antiguos se utilicen primero. Esto asegura que los productos perecederos se vendan antes de que venzan y minimiza las pérdidas por productos caducados. </w:t>
      </w:r>
    </w:p>
    <w:p w14:paraId="7E64B154" w14:textId="49E4EC79" w:rsidR="1F5CB9CB" w:rsidRDefault="1F5CB9CB" w:rsidP="687F9CBC">
      <w:pPr>
        <w:tabs>
          <w:tab w:val="left" w:pos="3240"/>
        </w:tabs>
      </w:pPr>
      <w:r w:rsidRPr="00521A3F">
        <w:rPr>
          <w:rFonts w:eastAsia="Times New Roman" w:cs="Times New Roman"/>
          <w:b/>
        </w:rPr>
        <w:t xml:space="preserve">Productos en </w:t>
      </w:r>
      <w:r w:rsidR="000F1394" w:rsidRPr="00521A3F">
        <w:rPr>
          <w:rFonts w:eastAsia="Times New Roman" w:cs="Times New Roman"/>
          <w:b/>
          <w:bCs/>
        </w:rPr>
        <w:t>exhibición y almacenamiento en bodega</w:t>
      </w:r>
      <w:r w:rsidRPr="00521A3F">
        <w:rPr>
          <w:rFonts w:eastAsia="Times New Roman" w:cs="Times New Roman"/>
          <w:b/>
        </w:rPr>
        <w:t>:</w:t>
      </w:r>
      <w:r w:rsidRPr="687F9CBC">
        <w:rPr>
          <w:rFonts w:eastAsia="Times New Roman" w:cs="Times New Roman"/>
        </w:rPr>
        <w:t xml:space="preserve"> Las tiendas de conveniencia a menudo tienen una sección de exhibición y un área de almacenamiento en bodega. La gestión efectiva implica decidir qué productos se exhiben y cuáles se almacenan en la bodega. Esto se basa en la demanda, la temporada y la rotación de inventario. </w:t>
      </w:r>
    </w:p>
    <w:p w14:paraId="5690C772" w14:textId="582F5DE5" w:rsidR="1F5CB9CB" w:rsidRDefault="1F5CB9CB" w:rsidP="687F9CBC">
      <w:pPr>
        <w:tabs>
          <w:tab w:val="left" w:pos="3240"/>
        </w:tabs>
      </w:pPr>
      <w:r w:rsidRPr="00521A3F">
        <w:rPr>
          <w:rFonts w:eastAsia="Times New Roman" w:cs="Times New Roman"/>
          <w:b/>
        </w:rPr>
        <w:t>Seguridad:</w:t>
      </w:r>
      <w:r w:rsidRPr="687F9CBC">
        <w:rPr>
          <w:rFonts w:eastAsia="Times New Roman" w:cs="Times New Roman"/>
        </w:rPr>
        <w:t xml:space="preserve"> La organización de productos debe tener en cuenta la seguridad. Los productos deben estar ubicados de manera que se minimicen los riesgos de accidentes o robos. Los productos más costosos o de alto valor pueden requerir una ubicación especial para garantizar su seguridad. </w:t>
      </w:r>
    </w:p>
    <w:p w14:paraId="786738AB" w14:textId="7A242855" w:rsidR="1F5CB9CB" w:rsidRDefault="1F5CB9CB" w:rsidP="687F9CBC">
      <w:pPr>
        <w:tabs>
          <w:tab w:val="left" w:pos="3240"/>
        </w:tabs>
      </w:pPr>
      <w:r w:rsidRPr="00521A3F">
        <w:rPr>
          <w:rFonts w:eastAsia="Times New Roman" w:cs="Times New Roman"/>
          <w:b/>
        </w:rPr>
        <w:t xml:space="preserve">Categorías y </w:t>
      </w:r>
      <w:r w:rsidR="000F1394" w:rsidRPr="00521A3F">
        <w:rPr>
          <w:rFonts w:eastAsia="Times New Roman" w:cs="Times New Roman"/>
          <w:b/>
          <w:bCs/>
        </w:rPr>
        <w:t>clasificación</w:t>
      </w:r>
      <w:r w:rsidRPr="687F9CBC">
        <w:rPr>
          <w:rFonts w:eastAsia="Times New Roman" w:cs="Times New Roman"/>
        </w:rPr>
        <w:t xml:space="preserve">: La categorización y clasificación de productos es esencial para la organización. Los productos deben agruparse lógicamente, como alimentos, bebidas, productos para el hogar, entre otros. Esto facilita tanto la gestión como la experiencia del cliente. </w:t>
      </w:r>
    </w:p>
    <w:p w14:paraId="7B78E484" w14:textId="0CA8219A" w:rsidR="1F5CB9CB" w:rsidRDefault="1F5CB9CB" w:rsidP="687F9CBC">
      <w:pPr>
        <w:tabs>
          <w:tab w:val="left" w:pos="3240"/>
        </w:tabs>
      </w:pPr>
      <w:r w:rsidRPr="00521A3F">
        <w:rPr>
          <w:rFonts w:eastAsia="Times New Roman" w:cs="Times New Roman"/>
          <w:b/>
        </w:rPr>
        <w:t xml:space="preserve">Actualización y </w:t>
      </w:r>
      <w:r w:rsidR="009641AF" w:rsidRPr="00521A3F">
        <w:rPr>
          <w:rFonts w:eastAsia="Times New Roman" w:cs="Times New Roman"/>
          <w:b/>
          <w:bCs/>
        </w:rPr>
        <w:t>mantenimiento</w:t>
      </w:r>
      <w:r w:rsidRPr="00521A3F">
        <w:rPr>
          <w:rFonts w:eastAsia="Times New Roman" w:cs="Times New Roman"/>
          <w:b/>
        </w:rPr>
        <w:t>:</w:t>
      </w:r>
      <w:r w:rsidRPr="687F9CBC">
        <w:rPr>
          <w:rFonts w:eastAsia="Times New Roman" w:cs="Times New Roman"/>
        </w:rPr>
        <w:t xml:space="preserve"> La gestión de ubicación y almacenamiento implica mantener un proceso constante de revisión y actualización. A medida que cambian las preferencias de los clientes y se introducen nuevos productos, se deben ajustar las ubicaciones y el espacio de almacenamiento. </w:t>
      </w:r>
      <w:r w:rsidR="00A40C29">
        <w:rPr>
          <w:rFonts w:eastAsia="Times New Roman" w:cs="Times New Roman"/>
        </w:rPr>
        <w:fldChar w:fldCharType="begin"/>
      </w:r>
      <w:r w:rsidR="00137183">
        <w:rPr>
          <w:rFonts w:eastAsia="Times New Roman" w:cs="Times New Roman"/>
        </w:rPr>
        <w:instrText xml:space="preserve"> ADDIN ZOTERO_ITEM CSL_CITATION {"citationID":"Ikhh21Vp","properties":{"formattedCitation":"[42]","plainCitation":"[42]","noteIndex":0},"citationItems":[{"id":77,"uris":["http://zotero.org/users/12776228/items/4JT5QH8Y"],"itemData":{"id":77,"type":"thesis","publisher":"Universidad Privada Antenor Orrego","title":"Implementación de un sistema de control interno operativo en los almacenes, para mejorar la gestión de inventarios de la constructora A&amp;A S.A.C. de la ciudad de Trujillo - 2013","URL":"https://hdl.handle.net/20.500.12759/140","author":[{"family":"Hemeryth Charpentier","given":"Flavia"},{"family":"Sánchez Gutiérrez","given":"Jesica Margarita"}],"issued":{"date-parts":[["2013"]]}}}],"schema":"https://github.com/citation-style-language/schema/raw/master/csl-citation.json"} </w:instrText>
      </w:r>
      <w:r w:rsidR="00A40C29">
        <w:rPr>
          <w:rFonts w:eastAsia="Times New Roman" w:cs="Times New Roman"/>
        </w:rPr>
        <w:fldChar w:fldCharType="separate"/>
      </w:r>
      <w:r w:rsidR="00137183" w:rsidRPr="00137183">
        <w:rPr>
          <w:rFonts w:cs="Times New Roman"/>
        </w:rPr>
        <w:t>[42]</w:t>
      </w:r>
      <w:r w:rsidR="00A40C29">
        <w:rPr>
          <w:rFonts w:eastAsia="Times New Roman" w:cs="Times New Roman"/>
        </w:rPr>
        <w:fldChar w:fldCharType="end"/>
      </w:r>
    </w:p>
    <w:p w14:paraId="0438E645" w14:textId="77777777" w:rsidR="00C01BDB" w:rsidRDefault="00C01BDB" w:rsidP="00887B2C">
      <w:pPr>
        <w:pStyle w:val="Ttulo3"/>
        <w:rPr>
          <w:b/>
        </w:rPr>
      </w:pPr>
    </w:p>
    <w:p w14:paraId="282C3D89" w14:textId="60E4D513" w:rsidR="1F5CB9CB" w:rsidRDefault="1F5CB9CB" w:rsidP="00887B2C">
      <w:pPr>
        <w:pStyle w:val="Ttulo3"/>
        <w:rPr>
          <w:rFonts w:eastAsia="Times New Roman" w:cs="Times New Roman"/>
          <w:b/>
          <w:bCs/>
        </w:rPr>
      </w:pPr>
      <w:bookmarkStart w:id="494" w:name="_Toc151981493"/>
      <w:bookmarkStart w:id="495" w:name="_Toc151935541"/>
      <w:r w:rsidRPr="00887B2C">
        <w:rPr>
          <w:b/>
        </w:rPr>
        <w:t>3.12.3 Productos perecederos</w:t>
      </w:r>
      <w:bookmarkStart w:id="496" w:name="_Toc150390687"/>
      <w:bookmarkStart w:id="497" w:name="_Toc150418271"/>
      <w:r w:rsidR="76CF2FBD" w:rsidRPr="00887B2C">
        <w:rPr>
          <w:b/>
        </w:rPr>
        <w:t>.</w:t>
      </w:r>
      <w:bookmarkEnd w:id="496"/>
      <w:bookmarkEnd w:id="497"/>
      <w:bookmarkEnd w:id="494"/>
      <w:bookmarkEnd w:id="495"/>
    </w:p>
    <w:p w14:paraId="447AF020" w14:textId="64928663" w:rsidR="1F5CB9CB" w:rsidRDefault="1F5CB9CB" w:rsidP="687F9CBC">
      <w:pPr>
        <w:tabs>
          <w:tab w:val="left" w:pos="3240"/>
        </w:tabs>
      </w:pPr>
      <w:r w:rsidRPr="687F9CBC">
        <w:rPr>
          <w:rFonts w:eastAsia="Times New Roman" w:cs="Times New Roman"/>
        </w:rPr>
        <w:t xml:space="preserve">Estos productos incluyen alimentos frescos, bebidas refrigeradas, productos lácteos y cualquier otro </w:t>
      </w:r>
      <w:r w:rsidR="00A81135">
        <w:rPr>
          <w:rFonts w:eastAsia="Times New Roman" w:cs="Times New Roman"/>
        </w:rPr>
        <w:t>producto</w:t>
      </w:r>
      <w:r w:rsidRPr="687F9CBC">
        <w:rPr>
          <w:rFonts w:eastAsia="Times New Roman" w:cs="Times New Roman"/>
        </w:rPr>
        <w:t xml:space="preserve"> que tenga una vida útil limitada. La gestión de productos perecederos plantea desafíos específicos que deben abordarse para garantizar la calidad de los productos y minimizar las pérdidas. A continuación, exploraremos la importancia de la gestión de productos perecederos y los desafíos que conlleva: </w:t>
      </w:r>
    </w:p>
    <w:p w14:paraId="38859768" w14:textId="3B4A3E75" w:rsidR="1F5CB9CB" w:rsidRPr="009641AF" w:rsidRDefault="1F5CB9CB" w:rsidP="687F9CBC">
      <w:pPr>
        <w:tabs>
          <w:tab w:val="left" w:pos="3240"/>
        </w:tabs>
        <w:rPr>
          <w:b/>
        </w:rPr>
      </w:pPr>
      <w:r w:rsidRPr="009641AF">
        <w:rPr>
          <w:rFonts w:eastAsia="Times New Roman" w:cs="Times New Roman"/>
          <w:b/>
        </w:rPr>
        <w:t xml:space="preserve">Importancia de la </w:t>
      </w:r>
      <w:r w:rsidR="009641AF" w:rsidRPr="009641AF">
        <w:rPr>
          <w:rFonts w:eastAsia="Times New Roman" w:cs="Times New Roman"/>
          <w:b/>
          <w:bCs/>
        </w:rPr>
        <w:t>gestión</w:t>
      </w:r>
      <w:r w:rsidRPr="009641AF">
        <w:rPr>
          <w:rFonts w:eastAsia="Times New Roman" w:cs="Times New Roman"/>
          <w:b/>
        </w:rPr>
        <w:t xml:space="preserve"> de </w:t>
      </w:r>
      <w:r w:rsidR="009641AF" w:rsidRPr="009641AF">
        <w:rPr>
          <w:rFonts w:eastAsia="Times New Roman" w:cs="Times New Roman"/>
          <w:b/>
          <w:bCs/>
        </w:rPr>
        <w:t>productos perecederos</w:t>
      </w:r>
      <w:r w:rsidR="008D4BA2">
        <w:rPr>
          <w:rFonts w:eastAsia="Times New Roman" w:cs="Times New Roman"/>
          <w:b/>
          <w:bCs/>
        </w:rPr>
        <w:t>.</w:t>
      </w:r>
    </w:p>
    <w:p w14:paraId="24FBF399" w14:textId="795B29F3" w:rsidR="1F5CB9CB" w:rsidRDefault="1F5CB9CB" w:rsidP="687F9CBC">
      <w:pPr>
        <w:tabs>
          <w:tab w:val="left" w:pos="3240"/>
        </w:tabs>
      </w:pPr>
      <w:r w:rsidRPr="009641AF">
        <w:rPr>
          <w:rFonts w:eastAsia="Times New Roman" w:cs="Times New Roman"/>
          <w:b/>
        </w:rPr>
        <w:t xml:space="preserve">Satisfacción del </w:t>
      </w:r>
      <w:r w:rsidR="009641AF" w:rsidRPr="009641AF">
        <w:rPr>
          <w:rFonts w:eastAsia="Times New Roman" w:cs="Times New Roman"/>
          <w:b/>
          <w:bCs/>
        </w:rPr>
        <w:t>cliente</w:t>
      </w:r>
      <w:r w:rsidRPr="009641AF">
        <w:rPr>
          <w:rFonts w:eastAsia="Times New Roman" w:cs="Times New Roman"/>
          <w:b/>
        </w:rPr>
        <w:t>:</w:t>
      </w:r>
      <w:r w:rsidRPr="687F9CBC">
        <w:rPr>
          <w:rFonts w:eastAsia="Times New Roman" w:cs="Times New Roman"/>
        </w:rPr>
        <w:t xml:space="preserve"> Las tiendas de conveniencia a menudo se promocionan por la disponibilidad de productos frescos y listos para consumir. Los clientes esperan encontrar alimentos y bebidas de alta calidad. La falta de gestión adecuada de productos perecederos puede resultar en productos de mala calidad, lo que afecta negativamente la satisfacción del cliente. </w:t>
      </w:r>
    </w:p>
    <w:p w14:paraId="38F46484" w14:textId="7EA42A8F" w:rsidR="1F5CB9CB" w:rsidRDefault="1F5CB9CB" w:rsidP="687F9CBC">
      <w:pPr>
        <w:tabs>
          <w:tab w:val="left" w:pos="3240"/>
        </w:tabs>
      </w:pPr>
      <w:r w:rsidRPr="009641AF">
        <w:rPr>
          <w:rFonts w:eastAsia="Times New Roman" w:cs="Times New Roman"/>
          <w:b/>
        </w:rPr>
        <w:t xml:space="preserve">Minimización de </w:t>
      </w:r>
      <w:r w:rsidR="009641AF" w:rsidRPr="009641AF">
        <w:rPr>
          <w:rFonts w:eastAsia="Times New Roman" w:cs="Times New Roman"/>
          <w:b/>
          <w:bCs/>
        </w:rPr>
        <w:t>desperdicio</w:t>
      </w:r>
      <w:r w:rsidRPr="009641AF">
        <w:rPr>
          <w:rFonts w:eastAsia="Times New Roman" w:cs="Times New Roman"/>
          <w:b/>
        </w:rPr>
        <w:t>:</w:t>
      </w:r>
      <w:r w:rsidRPr="687F9CBC">
        <w:rPr>
          <w:rFonts w:eastAsia="Times New Roman" w:cs="Times New Roman"/>
        </w:rPr>
        <w:t xml:space="preserve"> Los productos perecederos tienen una vida útil limitada. Una gestión deficiente puede resultar en la pérdida de inventario debido a productos caducados o en mal estado. Esto se traduce en pérdidas económicas para la tienda. </w:t>
      </w:r>
    </w:p>
    <w:p w14:paraId="7B74A159" w14:textId="0B0BF721" w:rsidR="1F5CB9CB" w:rsidRDefault="1F5CB9CB" w:rsidP="687F9CBC">
      <w:pPr>
        <w:tabs>
          <w:tab w:val="left" w:pos="3240"/>
        </w:tabs>
      </w:pPr>
      <w:r w:rsidRPr="009641AF">
        <w:rPr>
          <w:rFonts w:eastAsia="Times New Roman" w:cs="Times New Roman"/>
          <w:b/>
        </w:rPr>
        <w:t xml:space="preserve">Cumplimiento </w:t>
      </w:r>
      <w:r w:rsidR="009641AF" w:rsidRPr="009641AF">
        <w:rPr>
          <w:rFonts w:eastAsia="Times New Roman" w:cs="Times New Roman"/>
          <w:b/>
          <w:bCs/>
        </w:rPr>
        <w:t>normativo</w:t>
      </w:r>
      <w:r w:rsidRPr="009641AF">
        <w:rPr>
          <w:rFonts w:eastAsia="Times New Roman" w:cs="Times New Roman"/>
          <w:b/>
        </w:rPr>
        <w:t xml:space="preserve">: </w:t>
      </w:r>
      <w:r w:rsidRPr="687F9CBC">
        <w:rPr>
          <w:rFonts w:eastAsia="Times New Roman" w:cs="Times New Roman"/>
        </w:rPr>
        <w:t xml:space="preserve">La venta de productos perecederos a menudo está sujeta a regulaciones y normativas estrictas en cuanto a la seguridad alimentaria. La gestión adecuada es indispensable para cumplir con estas regulaciones y evitar sanciones legales. </w:t>
      </w:r>
    </w:p>
    <w:p w14:paraId="2402B17A" w14:textId="61FC277F" w:rsidR="1F5CB9CB" w:rsidRPr="009641AF" w:rsidRDefault="1F5CB9CB" w:rsidP="687F9CBC">
      <w:pPr>
        <w:tabs>
          <w:tab w:val="left" w:pos="3240"/>
        </w:tabs>
        <w:rPr>
          <w:b/>
        </w:rPr>
      </w:pPr>
      <w:r w:rsidRPr="009641AF">
        <w:rPr>
          <w:rFonts w:eastAsia="Times New Roman" w:cs="Times New Roman"/>
          <w:b/>
        </w:rPr>
        <w:lastRenderedPageBreak/>
        <w:t xml:space="preserve">Desafíos de la </w:t>
      </w:r>
      <w:r w:rsidR="009641AF" w:rsidRPr="009641AF">
        <w:rPr>
          <w:rFonts w:eastAsia="Times New Roman" w:cs="Times New Roman"/>
          <w:b/>
          <w:bCs/>
        </w:rPr>
        <w:t>gestión</w:t>
      </w:r>
      <w:r w:rsidRPr="009641AF">
        <w:rPr>
          <w:rFonts w:eastAsia="Times New Roman" w:cs="Times New Roman"/>
          <w:b/>
        </w:rPr>
        <w:t xml:space="preserve"> de </w:t>
      </w:r>
      <w:r w:rsidR="009641AF" w:rsidRPr="009641AF">
        <w:rPr>
          <w:rFonts w:eastAsia="Times New Roman" w:cs="Times New Roman"/>
          <w:b/>
          <w:bCs/>
        </w:rPr>
        <w:t>productos perecederos</w:t>
      </w:r>
      <w:r w:rsidR="008D4BA2">
        <w:rPr>
          <w:rFonts w:eastAsia="Times New Roman" w:cs="Times New Roman"/>
          <w:b/>
          <w:bCs/>
        </w:rPr>
        <w:t>.</w:t>
      </w:r>
    </w:p>
    <w:p w14:paraId="4555CF53" w14:textId="107A7A5A" w:rsidR="1F5CB9CB" w:rsidRDefault="1F5CB9CB" w:rsidP="687F9CBC">
      <w:pPr>
        <w:tabs>
          <w:tab w:val="left" w:pos="3240"/>
        </w:tabs>
      </w:pPr>
      <w:r w:rsidRPr="009641AF">
        <w:rPr>
          <w:rFonts w:eastAsia="Times New Roman" w:cs="Times New Roman"/>
          <w:b/>
        </w:rPr>
        <w:t xml:space="preserve">Control de </w:t>
      </w:r>
      <w:r w:rsidR="009641AF" w:rsidRPr="009641AF">
        <w:rPr>
          <w:rFonts w:eastAsia="Times New Roman" w:cs="Times New Roman"/>
          <w:b/>
          <w:bCs/>
        </w:rPr>
        <w:t>caducidades</w:t>
      </w:r>
      <w:r w:rsidRPr="009641AF">
        <w:rPr>
          <w:rFonts w:eastAsia="Times New Roman" w:cs="Times New Roman"/>
          <w:b/>
        </w:rPr>
        <w:t>:</w:t>
      </w:r>
      <w:r w:rsidRPr="687F9CBC">
        <w:rPr>
          <w:rFonts w:eastAsia="Times New Roman" w:cs="Times New Roman"/>
        </w:rPr>
        <w:t xml:space="preserve"> Es importante llevar un registro preciso de las fechas de vencimiento de los productos y garantizar que los productos más antiguos se utilicen antes. Esto requiere una supervisión constante y sistemas de seguimiento de inventario. </w:t>
      </w:r>
    </w:p>
    <w:p w14:paraId="4308A5EC" w14:textId="38EAFA79" w:rsidR="1F5CB9CB" w:rsidRDefault="1F5CB9CB" w:rsidP="687F9CBC">
      <w:pPr>
        <w:tabs>
          <w:tab w:val="left" w:pos="3240"/>
        </w:tabs>
      </w:pPr>
      <w:r w:rsidRPr="009B3149">
        <w:rPr>
          <w:rFonts w:eastAsia="Times New Roman" w:cs="Times New Roman"/>
          <w:b/>
        </w:rPr>
        <w:t xml:space="preserve">Almacenamiento </w:t>
      </w:r>
      <w:r w:rsidR="009B3149" w:rsidRPr="009B3149">
        <w:rPr>
          <w:rFonts w:eastAsia="Times New Roman" w:cs="Times New Roman"/>
          <w:b/>
          <w:bCs/>
        </w:rPr>
        <w:t>adecuado</w:t>
      </w:r>
      <w:r w:rsidRPr="009B3149">
        <w:rPr>
          <w:rFonts w:eastAsia="Times New Roman" w:cs="Times New Roman"/>
          <w:b/>
        </w:rPr>
        <w:t>:</w:t>
      </w:r>
      <w:r w:rsidRPr="687F9CBC">
        <w:rPr>
          <w:rFonts w:eastAsia="Times New Roman" w:cs="Times New Roman"/>
        </w:rPr>
        <w:t xml:space="preserve"> Los productos perecederos deben almacenarse a la temperatura y humedad adecuadas para mantener su calidad. Esto puede requerir sistemas de refrigeración o congelación específicos. </w:t>
      </w:r>
    </w:p>
    <w:p w14:paraId="6FF9D77A" w14:textId="3D7D16C7" w:rsidR="1F5CB9CB" w:rsidRDefault="1F5CB9CB" w:rsidP="687F9CBC">
      <w:pPr>
        <w:tabs>
          <w:tab w:val="left" w:pos="3240"/>
        </w:tabs>
      </w:pPr>
      <w:r w:rsidRPr="009B3149">
        <w:rPr>
          <w:rFonts w:eastAsia="Times New Roman" w:cs="Times New Roman"/>
          <w:b/>
        </w:rPr>
        <w:t xml:space="preserve">Rotación de </w:t>
      </w:r>
      <w:r w:rsidR="009B3149" w:rsidRPr="009B3149">
        <w:rPr>
          <w:rFonts w:eastAsia="Times New Roman" w:cs="Times New Roman"/>
          <w:b/>
          <w:bCs/>
        </w:rPr>
        <w:t>inventarios</w:t>
      </w:r>
      <w:r w:rsidRPr="009B3149">
        <w:rPr>
          <w:rFonts w:eastAsia="Times New Roman" w:cs="Times New Roman"/>
          <w:b/>
        </w:rPr>
        <w:t xml:space="preserve">: </w:t>
      </w:r>
      <w:r w:rsidRPr="687F9CBC">
        <w:rPr>
          <w:rFonts w:eastAsia="Times New Roman" w:cs="Times New Roman"/>
        </w:rPr>
        <w:t xml:space="preserve">La rotación adecuada de inventarios es esencial para garantizar que los productos no permanezcan en el almacén durante mucho tiempo. Los productos más nuevos deben ubicarse detrás de los más antiguos y utilizarse primero. </w:t>
      </w:r>
    </w:p>
    <w:p w14:paraId="2BB6BBF9" w14:textId="3724BAC0" w:rsidR="1F5CB9CB" w:rsidRDefault="1F5CB9CB" w:rsidP="687F9CBC">
      <w:pPr>
        <w:tabs>
          <w:tab w:val="left" w:pos="3240"/>
        </w:tabs>
      </w:pPr>
      <w:r w:rsidRPr="009B3149">
        <w:rPr>
          <w:rFonts w:eastAsia="Times New Roman" w:cs="Times New Roman"/>
          <w:b/>
        </w:rPr>
        <w:t xml:space="preserve">Optimización de </w:t>
      </w:r>
      <w:r w:rsidR="009B3149" w:rsidRPr="009B3149">
        <w:rPr>
          <w:rFonts w:eastAsia="Times New Roman" w:cs="Times New Roman"/>
          <w:b/>
          <w:bCs/>
        </w:rPr>
        <w:t>pedidos</w:t>
      </w:r>
      <w:r w:rsidRPr="008030D3">
        <w:rPr>
          <w:rFonts w:eastAsia="Times New Roman" w:cs="Times New Roman"/>
          <w:b/>
        </w:rPr>
        <w:t>:</w:t>
      </w:r>
      <w:r w:rsidRPr="687F9CBC">
        <w:rPr>
          <w:rFonts w:eastAsia="Times New Roman" w:cs="Times New Roman"/>
        </w:rPr>
        <w:t xml:space="preserve"> Las tiendas deben realizar pedidos precisos de productos perecederos para evitar el exceso o la falta de inventario. Esto se basa en datos históricos de ventas y la demanda actual.</w:t>
      </w:r>
      <w:r w:rsidR="00571FC8">
        <w:rPr>
          <w:rFonts w:eastAsia="Times New Roman" w:cs="Times New Roman"/>
        </w:rPr>
        <w:t xml:space="preserve"> </w:t>
      </w:r>
      <w:r w:rsidR="00571FC8">
        <w:rPr>
          <w:rFonts w:eastAsia="Times New Roman" w:cs="Times New Roman"/>
        </w:rPr>
        <w:fldChar w:fldCharType="begin"/>
      </w:r>
      <w:r w:rsidR="00137183">
        <w:rPr>
          <w:rFonts w:eastAsia="Times New Roman" w:cs="Times New Roman"/>
        </w:rPr>
        <w:instrText xml:space="preserve"> ADDIN ZOTERO_ITEM CSL_CITATION {"citationID":"z0ruayVw","properties":{"formattedCitation":"[43]","plainCitation":"[43]","noteIndex":0},"citationItems":[{"id":75,"uris":["http://zotero.org/users/12776228/items/9YDLZD48"],"itemData":{"id":75,"type":"thesis","number-of-pages":"90","publisher":"Universidad César Vallejo","title":"5S como técnica para orientar la gestión del almacén de la UnidadEjecutora 003 Región Policial Piura, 2021.","URL":"https://hdl.handle.net/20.500.12692/80161","author":[{"family":"Mauricio Timana","given":"Patty Sahira"},{"family":"Mora Santur","given":"Susan Lorena"}],"issued":{"date-parts":[["2021"]]}}}],"schema":"https://github.com/citation-style-language/schema/raw/master/csl-citation.json"} </w:instrText>
      </w:r>
      <w:r w:rsidR="00571FC8">
        <w:rPr>
          <w:rFonts w:eastAsia="Times New Roman" w:cs="Times New Roman"/>
        </w:rPr>
        <w:fldChar w:fldCharType="separate"/>
      </w:r>
      <w:r w:rsidR="00137183" w:rsidRPr="00137183">
        <w:rPr>
          <w:rFonts w:cs="Times New Roman"/>
        </w:rPr>
        <w:t>[43]</w:t>
      </w:r>
      <w:r w:rsidR="00571FC8">
        <w:rPr>
          <w:rFonts w:eastAsia="Times New Roman" w:cs="Times New Roman"/>
        </w:rPr>
        <w:fldChar w:fldCharType="end"/>
      </w:r>
    </w:p>
    <w:p w14:paraId="4CF22196"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498" w:name="_Toc150390688"/>
      <w:bookmarkStart w:id="499" w:name="_Toc150418272"/>
    </w:p>
    <w:p w14:paraId="3485C7E9" w14:textId="15E6A91B" w:rsidR="757D52C6" w:rsidRDefault="51D01DF8" w:rsidP="687F9CBC">
      <w:pPr>
        <w:pStyle w:val="Ttulo2"/>
        <w:tabs>
          <w:tab w:val="left" w:pos="3240"/>
        </w:tabs>
        <w:rPr>
          <w:rFonts w:ascii="Times New Roman" w:eastAsia="Times New Roman" w:hAnsi="Times New Roman" w:cs="Times New Roman"/>
          <w:b/>
          <w:bCs/>
          <w:sz w:val="24"/>
          <w:szCs w:val="24"/>
        </w:rPr>
      </w:pPr>
      <w:bookmarkStart w:id="500" w:name="_Toc151981494"/>
      <w:bookmarkStart w:id="501" w:name="_Toc151935542"/>
      <w:r w:rsidRPr="687F9CBC">
        <w:rPr>
          <w:rFonts w:ascii="Times New Roman" w:eastAsia="Times New Roman" w:hAnsi="Times New Roman" w:cs="Times New Roman"/>
          <w:b/>
          <w:bCs/>
          <w:sz w:val="24"/>
          <w:szCs w:val="24"/>
        </w:rPr>
        <w:t>3.</w:t>
      </w:r>
      <w:r w:rsidR="0F46D1B0" w:rsidRPr="687F9CBC">
        <w:rPr>
          <w:rFonts w:ascii="Times New Roman" w:eastAsia="Times New Roman" w:hAnsi="Times New Roman" w:cs="Times New Roman"/>
          <w:b/>
          <w:bCs/>
          <w:sz w:val="24"/>
          <w:szCs w:val="24"/>
        </w:rPr>
        <w:t>1</w:t>
      </w:r>
      <w:r w:rsidR="28F68790" w:rsidRPr="687F9CBC">
        <w:rPr>
          <w:rFonts w:ascii="Times New Roman" w:eastAsia="Times New Roman" w:hAnsi="Times New Roman" w:cs="Times New Roman"/>
          <w:b/>
          <w:bCs/>
          <w:sz w:val="24"/>
          <w:szCs w:val="24"/>
        </w:rPr>
        <w:t>3</w:t>
      </w:r>
      <w:r w:rsidRPr="687F9CBC">
        <w:rPr>
          <w:rFonts w:ascii="Times New Roman" w:eastAsia="Times New Roman" w:hAnsi="Times New Roman" w:cs="Times New Roman"/>
          <w:b/>
          <w:bCs/>
          <w:sz w:val="24"/>
          <w:szCs w:val="24"/>
        </w:rPr>
        <w:t xml:space="preserve"> </w:t>
      </w:r>
      <w:r w:rsidR="6764E2D0" w:rsidRPr="687F9CBC">
        <w:rPr>
          <w:rFonts w:ascii="Times New Roman" w:eastAsia="Times New Roman" w:hAnsi="Times New Roman" w:cs="Times New Roman"/>
          <w:b/>
          <w:bCs/>
          <w:sz w:val="24"/>
          <w:szCs w:val="24"/>
        </w:rPr>
        <w:t>La tecnología en los sistemas de almacenes.</w:t>
      </w:r>
      <w:bookmarkEnd w:id="498"/>
      <w:bookmarkEnd w:id="499"/>
      <w:bookmarkEnd w:id="500"/>
      <w:bookmarkEnd w:id="501"/>
    </w:p>
    <w:p w14:paraId="2C4FDDD0" w14:textId="47DD5CDC" w:rsidR="757D52C6" w:rsidRDefault="01632AE7" w:rsidP="0B770970">
      <w:pPr>
        <w:tabs>
          <w:tab w:val="left" w:pos="3240"/>
        </w:tabs>
        <w:rPr>
          <w:rFonts w:eastAsia="Times New Roman" w:cs="Times New Roman"/>
          <w:szCs w:val="24"/>
        </w:rPr>
      </w:pPr>
      <w:r w:rsidRPr="0B770970">
        <w:rPr>
          <w:rFonts w:eastAsia="Times New Roman" w:cs="Times New Roman"/>
          <w:szCs w:val="24"/>
        </w:rPr>
        <w:t>E</w:t>
      </w:r>
      <w:r w:rsidR="51D01DF8" w:rsidRPr="0B770970">
        <w:rPr>
          <w:rFonts w:eastAsia="Times New Roman" w:cs="Times New Roman"/>
          <w:szCs w:val="24"/>
        </w:rPr>
        <w:t xml:space="preserve">s fundamental comprender dos conceptos cruciales que desempeñarán un papel </w:t>
      </w:r>
      <w:r w:rsidR="00220E42" w:rsidRPr="0B770970">
        <w:rPr>
          <w:rFonts w:eastAsia="Times New Roman" w:cs="Times New Roman"/>
          <w:szCs w:val="24"/>
        </w:rPr>
        <w:t>impo</w:t>
      </w:r>
      <w:r w:rsidR="00704206" w:rsidRPr="0B770970">
        <w:rPr>
          <w:rFonts w:eastAsia="Times New Roman" w:cs="Times New Roman"/>
          <w:szCs w:val="24"/>
        </w:rPr>
        <w:t>rtante</w:t>
      </w:r>
      <w:r w:rsidR="51D01DF8" w:rsidRPr="0B770970">
        <w:rPr>
          <w:rFonts w:eastAsia="Times New Roman" w:cs="Times New Roman"/>
          <w:szCs w:val="24"/>
        </w:rPr>
        <w:t xml:space="preserve"> en la eficiencia operativa y la satisfacción del cliente. </w:t>
      </w:r>
      <w:proofErr w:type="spellStart"/>
      <w:r w:rsidR="51D01DF8" w:rsidRPr="0B770970">
        <w:rPr>
          <w:rFonts w:eastAsia="Times New Roman" w:cs="Times New Roman"/>
          <w:szCs w:val="24"/>
          <w:lang w:val="en-US"/>
        </w:rPr>
        <w:t>Estos</w:t>
      </w:r>
      <w:proofErr w:type="spellEnd"/>
      <w:r w:rsidR="51D01DF8" w:rsidRPr="0B770970">
        <w:rPr>
          <w:rFonts w:eastAsia="Times New Roman" w:cs="Times New Roman"/>
          <w:szCs w:val="24"/>
          <w:lang w:val="en-US"/>
        </w:rPr>
        <w:t xml:space="preserve"> dos </w:t>
      </w:r>
      <w:proofErr w:type="spellStart"/>
      <w:r w:rsidR="51D01DF8" w:rsidRPr="0B770970">
        <w:rPr>
          <w:rFonts w:eastAsia="Times New Roman" w:cs="Times New Roman"/>
          <w:szCs w:val="24"/>
          <w:lang w:val="en-US"/>
        </w:rPr>
        <w:t>conceptos</w:t>
      </w:r>
      <w:proofErr w:type="spellEnd"/>
      <w:r w:rsidR="51D01DF8" w:rsidRPr="0B770970">
        <w:rPr>
          <w:rFonts w:eastAsia="Times New Roman" w:cs="Times New Roman"/>
          <w:szCs w:val="24"/>
          <w:lang w:val="en-US"/>
        </w:rPr>
        <w:t xml:space="preserve"> son </w:t>
      </w:r>
      <w:proofErr w:type="spellStart"/>
      <w:r w:rsidR="51D01DF8" w:rsidRPr="0B770970">
        <w:rPr>
          <w:rFonts w:eastAsia="Times New Roman" w:cs="Times New Roman"/>
          <w:szCs w:val="24"/>
          <w:lang w:val="en-US"/>
        </w:rPr>
        <w:t>el</w:t>
      </w:r>
      <w:proofErr w:type="spellEnd"/>
      <w:r w:rsidR="51D01DF8" w:rsidRPr="0B770970">
        <w:rPr>
          <w:rFonts w:eastAsia="Times New Roman" w:cs="Times New Roman"/>
          <w:szCs w:val="24"/>
          <w:lang w:val="en-US"/>
        </w:rPr>
        <w:t xml:space="preserve"> Warehouse Management System (WMS) y </w:t>
      </w:r>
      <w:proofErr w:type="spellStart"/>
      <w:r w:rsidR="51D01DF8" w:rsidRPr="0B770970">
        <w:rPr>
          <w:rFonts w:eastAsia="Times New Roman" w:cs="Times New Roman"/>
          <w:szCs w:val="24"/>
          <w:lang w:val="en-US"/>
        </w:rPr>
        <w:t>el</w:t>
      </w:r>
      <w:proofErr w:type="spellEnd"/>
      <w:r w:rsidR="51D01DF8" w:rsidRPr="0B770970">
        <w:rPr>
          <w:rFonts w:eastAsia="Times New Roman" w:cs="Times New Roman"/>
          <w:szCs w:val="24"/>
          <w:lang w:val="en-US"/>
        </w:rPr>
        <w:t xml:space="preserve"> Inventory Management System (IMS). </w:t>
      </w:r>
      <w:r w:rsidR="51D01DF8" w:rsidRPr="0B770970">
        <w:rPr>
          <w:rFonts w:eastAsia="Times New Roman" w:cs="Times New Roman"/>
          <w:szCs w:val="24"/>
        </w:rPr>
        <w:t>En esta sección, exploraremos en profundidad lo que representan, su importancia y cómo su unión puede ofrecer beneficios significativos.</w:t>
      </w:r>
    </w:p>
    <w:p w14:paraId="024D0B21" w14:textId="77777777" w:rsidR="00C01BDB" w:rsidRDefault="00C01BDB" w:rsidP="00887B2C">
      <w:pPr>
        <w:pStyle w:val="Ttulo3"/>
        <w:rPr>
          <w:b/>
        </w:rPr>
      </w:pPr>
      <w:bookmarkStart w:id="502" w:name="_Toc150390689"/>
      <w:bookmarkStart w:id="503" w:name="_Toc150418273"/>
    </w:p>
    <w:p w14:paraId="22A6C4F5" w14:textId="7FFF5AD8" w:rsidR="757D52C6" w:rsidRDefault="51D01DF8" w:rsidP="00887B2C">
      <w:pPr>
        <w:pStyle w:val="Ttulo3"/>
        <w:rPr>
          <w:rFonts w:eastAsia="Times New Roman" w:cs="Times New Roman"/>
          <w:b/>
          <w:bCs/>
        </w:rPr>
      </w:pPr>
      <w:bookmarkStart w:id="504" w:name="_Toc151981495"/>
      <w:bookmarkStart w:id="505" w:name="_Toc151935543"/>
      <w:r w:rsidRPr="00887B2C">
        <w:rPr>
          <w:b/>
        </w:rPr>
        <w:t>3.</w:t>
      </w:r>
      <w:r w:rsidR="0920922E" w:rsidRPr="687F9CBC">
        <w:rPr>
          <w:rFonts w:eastAsia="Times New Roman" w:cs="Times New Roman"/>
          <w:b/>
          <w:bCs/>
        </w:rPr>
        <w:t>1</w:t>
      </w:r>
      <w:r w:rsidR="4E88739A" w:rsidRPr="687F9CBC">
        <w:rPr>
          <w:rFonts w:eastAsia="Times New Roman" w:cs="Times New Roman"/>
          <w:b/>
          <w:bCs/>
        </w:rPr>
        <w:t>3</w:t>
      </w:r>
      <w:r w:rsidRPr="687F9CBC">
        <w:rPr>
          <w:rFonts w:eastAsia="Times New Roman" w:cs="Times New Roman"/>
          <w:b/>
          <w:bCs/>
        </w:rPr>
        <w:t xml:space="preserve">.1 </w:t>
      </w:r>
      <w:proofErr w:type="spellStart"/>
      <w:r w:rsidRPr="687F9CBC">
        <w:rPr>
          <w:rFonts w:eastAsia="Times New Roman" w:cs="Times New Roman"/>
          <w:b/>
          <w:bCs/>
        </w:rPr>
        <w:t>Warehouse</w:t>
      </w:r>
      <w:proofErr w:type="spellEnd"/>
      <w:r w:rsidRPr="687F9CBC">
        <w:rPr>
          <w:rFonts w:eastAsia="Times New Roman" w:cs="Times New Roman"/>
          <w:b/>
          <w:bCs/>
        </w:rPr>
        <w:t xml:space="preserve"> Management </w:t>
      </w:r>
      <w:proofErr w:type="spellStart"/>
      <w:r w:rsidRPr="687F9CBC">
        <w:rPr>
          <w:rFonts w:eastAsia="Times New Roman" w:cs="Times New Roman"/>
          <w:b/>
          <w:bCs/>
        </w:rPr>
        <w:t>System</w:t>
      </w:r>
      <w:proofErr w:type="spellEnd"/>
      <w:r w:rsidRPr="687F9CBC">
        <w:rPr>
          <w:rFonts w:eastAsia="Times New Roman" w:cs="Times New Roman"/>
          <w:b/>
          <w:bCs/>
        </w:rPr>
        <w:t xml:space="preserve"> (WMS)</w:t>
      </w:r>
      <w:r w:rsidR="1153B29B" w:rsidRPr="687F9CBC">
        <w:rPr>
          <w:rFonts w:eastAsia="Times New Roman" w:cs="Times New Roman"/>
          <w:b/>
          <w:bCs/>
        </w:rPr>
        <w:t>.</w:t>
      </w:r>
      <w:bookmarkEnd w:id="502"/>
      <w:bookmarkEnd w:id="503"/>
      <w:bookmarkEnd w:id="504"/>
      <w:bookmarkEnd w:id="505"/>
    </w:p>
    <w:p w14:paraId="7D42A89F" w14:textId="14996886" w:rsidR="51D01DF8" w:rsidRDefault="51D01DF8" w:rsidP="687F9CBC">
      <w:pPr>
        <w:tabs>
          <w:tab w:val="left" w:pos="3240"/>
        </w:tabs>
      </w:pPr>
      <w:r w:rsidRPr="687F9CBC">
        <w:rPr>
          <w:rFonts w:eastAsia="Times New Roman" w:cs="Times New Roman"/>
        </w:rPr>
        <w:t xml:space="preserve">El </w:t>
      </w:r>
      <w:proofErr w:type="spellStart"/>
      <w:r w:rsidRPr="687F9CBC">
        <w:rPr>
          <w:rFonts w:eastAsia="Times New Roman" w:cs="Times New Roman"/>
        </w:rPr>
        <w:t>Warehouse</w:t>
      </w:r>
      <w:proofErr w:type="spellEnd"/>
      <w:r w:rsidRPr="687F9CBC">
        <w:rPr>
          <w:rFonts w:eastAsia="Times New Roman" w:cs="Times New Roman"/>
        </w:rPr>
        <w:t xml:space="preserve"> Management </w:t>
      </w:r>
      <w:proofErr w:type="spellStart"/>
      <w:r w:rsidRPr="687F9CBC">
        <w:rPr>
          <w:rFonts w:eastAsia="Times New Roman" w:cs="Times New Roman"/>
        </w:rPr>
        <w:t>System</w:t>
      </w:r>
      <w:proofErr w:type="spellEnd"/>
      <w:r w:rsidRPr="687F9CBC">
        <w:rPr>
          <w:rFonts w:eastAsia="Times New Roman" w:cs="Times New Roman"/>
        </w:rPr>
        <w:t xml:space="preserve"> (WMS), en español Sistema de Gestión de Almacenes, es una herramienta tecnológica fundamental en la gestión eficaz de almacenes y centros de distribución. Su principal propósito es optimizar las operaciones de almacenamiento y distribución, asegurando que los productos se muevan de manera eficiente, desde su llegada al almacén hasta su entrega al cliente final.</w:t>
      </w:r>
    </w:p>
    <w:p w14:paraId="04E5AF36" w14:textId="74513999" w:rsidR="757D52C6" w:rsidRPr="00D55D0E" w:rsidRDefault="51D01DF8" w:rsidP="176A686C">
      <w:pPr>
        <w:tabs>
          <w:tab w:val="left" w:pos="3240"/>
        </w:tabs>
        <w:rPr>
          <w:b/>
        </w:rPr>
      </w:pPr>
      <w:r w:rsidRPr="00D55D0E">
        <w:rPr>
          <w:rFonts w:eastAsia="Times New Roman" w:cs="Times New Roman"/>
          <w:b/>
          <w:szCs w:val="24"/>
        </w:rPr>
        <w:t xml:space="preserve">Importancia </w:t>
      </w:r>
      <w:r w:rsidRPr="00D55D0E">
        <w:rPr>
          <w:rFonts w:eastAsia="Times New Roman" w:cs="Times New Roman"/>
          <w:b/>
          <w:bCs/>
          <w:szCs w:val="24"/>
        </w:rPr>
        <w:t>de</w:t>
      </w:r>
      <w:r w:rsidR="00CE52C0">
        <w:rPr>
          <w:rFonts w:eastAsia="Times New Roman" w:cs="Times New Roman"/>
          <w:b/>
          <w:bCs/>
          <w:szCs w:val="24"/>
        </w:rPr>
        <w:t>l</w:t>
      </w:r>
      <w:r w:rsidRPr="00D55D0E">
        <w:rPr>
          <w:rFonts w:eastAsia="Times New Roman" w:cs="Times New Roman"/>
          <w:b/>
          <w:szCs w:val="24"/>
        </w:rPr>
        <w:t xml:space="preserve"> WMS</w:t>
      </w:r>
      <w:r w:rsidR="008D4BA2" w:rsidRPr="00D55D0E">
        <w:rPr>
          <w:rFonts w:eastAsia="Times New Roman" w:cs="Times New Roman"/>
          <w:b/>
          <w:bCs/>
          <w:szCs w:val="24"/>
        </w:rPr>
        <w:t>.</w:t>
      </w:r>
    </w:p>
    <w:p w14:paraId="430DF9DB" w14:textId="74641993" w:rsidR="757D52C6" w:rsidRDefault="51D01DF8" w:rsidP="176A686C">
      <w:pPr>
        <w:tabs>
          <w:tab w:val="left" w:pos="3240"/>
        </w:tabs>
      </w:pPr>
      <w:r w:rsidRPr="00D55D0E">
        <w:rPr>
          <w:rFonts w:eastAsia="Times New Roman" w:cs="Times New Roman"/>
          <w:b/>
          <w:szCs w:val="24"/>
        </w:rPr>
        <w:t xml:space="preserve">Optimización de </w:t>
      </w:r>
      <w:r w:rsidR="00E05EF8" w:rsidRPr="00D55D0E">
        <w:rPr>
          <w:rFonts w:eastAsia="Times New Roman" w:cs="Times New Roman"/>
          <w:b/>
          <w:bCs/>
          <w:szCs w:val="24"/>
        </w:rPr>
        <w:t>espacio</w:t>
      </w:r>
      <w:r w:rsidRPr="00D55D0E">
        <w:rPr>
          <w:rFonts w:eastAsia="Times New Roman" w:cs="Times New Roman"/>
          <w:b/>
          <w:szCs w:val="24"/>
        </w:rPr>
        <w:t>:</w:t>
      </w:r>
      <w:r w:rsidRPr="176A686C">
        <w:rPr>
          <w:rFonts w:eastAsia="Times New Roman" w:cs="Times New Roman"/>
          <w:szCs w:val="24"/>
        </w:rPr>
        <w:t xml:space="preserve"> Un WMS ayuda a utilizar el espacio de almacenamiento de manera eficiente, asegurando que los productos se almacenan en los lugares adecuados y de manera organizada.</w:t>
      </w:r>
    </w:p>
    <w:p w14:paraId="15F8A646" w14:textId="182B2C8C" w:rsidR="757D52C6" w:rsidRDefault="51D01DF8" w:rsidP="176A686C">
      <w:pPr>
        <w:tabs>
          <w:tab w:val="left" w:pos="3240"/>
        </w:tabs>
      </w:pPr>
      <w:r w:rsidRPr="00D55D0E">
        <w:rPr>
          <w:rFonts w:eastAsia="Times New Roman" w:cs="Times New Roman"/>
          <w:b/>
          <w:szCs w:val="24"/>
        </w:rPr>
        <w:t xml:space="preserve">Seguimiento de </w:t>
      </w:r>
      <w:r w:rsidR="00E05EF8" w:rsidRPr="00D55D0E">
        <w:rPr>
          <w:rFonts w:eastAsia="Times New Roman" w:cs="Times New Roman"/>
          <w:b/>
          <w:bCs/>
          <w:szCs w:val="24"/>
        </w:rPr>
        <w:t>existencias</w:t>
      </w:r>
      <w:r w:rsidRPr="00D55D0E">
        <w:rPr>
          <w:rFonts w:eastAsia="Times New Roman" w:cs="Times New Roman"/>
          <w:b/>
          <w:szCs w:val="24"/>
        </w:rPr>
        <w:t xml:space="preserve">: </w:t>
      </w:r>
      <w:r w:rsidRPr="176A686C">
        <w:rPr>
          <w:rFonts w:eastAsia="Times New Roman" w:cs="Times New Roman"/>
          <w:szCs w:val="24"/>
        </w:rPr>
        <w:t>Permite un seguimiento preciso de los niveles de existencias, lo que garantiza que siempre haya productos disponibles y reduce los casos de agotamiento de existencias.</w:t>
      </w:r>
    </w:p>
    <w:p w14:paraId="710F0BD9" w14:textId="744CB660" w:rsidR="757D52C6" w:rsidRDefault="51D01DF8" w:rsidP="176A686C">
      <w:pPr>
        <w:tabs>
          <w:tab w:val="left" w:pos="3240"/>
        </w:tabs>
        <w:rPr>
          <w:rFonts w:eastAsia="Times New Roman" w:cs="Times New Roman"/>
          <w:szCs w:val="24"/>
        </w:rPr>
      </w:pPr>
      <w:r w:rsidRPr="00D55D0E">
        <w:rPr>
          <w:rFonts w:eastAsia="Times New Roman" w:cs="Times New Roman"/>
          <w:b/>
          <w:szCs w:val="24"/>
        </w:rPr>
        <w:t xml:space="preserve">Mejora de la </w:t>
      </w:r>
      <w:r w:rsidR="00E05EF8" w:rsidRPr="00D55D0E">
        <w:rPr>
          <w:rFonts w:eastAsia="Times New Roman" w:cs="Times New Roman"/>
          <w:b/>
          <w:bCs/>
          <w:szCs w:val="24"/>
        </w:rPr>
        <w:t>eficiencia</w:t>
      </w:r>
      <w:r w:rsidRPr="00D55D0E">
        <w:rPr>
          <w:rFonts w:eastAsia="Times New Roman" w:cs="Times New Roman"/>
          <w:b/>
          <w:szCs w:val="24"/>
        </w:rPr>
        <w:t>:</w:t>
      </w:r>
      <w:r w:rsidRPr="176A686C">
        <w:rPr>
          <w:rFonts w:eastAsia="Times New Roman" w:cs="Times New Roman"/>
          <w:szCs w:val="24"/>
        </w:rPr>
        <w:t xml:space="preserve"> Ayuda en la asignación de tareas, lo que ahorra tiempo y mano de obra </w:t>
      </w:r>
      <w:r w:rsidR="5A696A16" w:rsidRPr="176A686C">
        <w:rPr>
          <w:rFonts w:eastAsia="Times New Roman" w:cs="Times New Roman"/>
          <w:szCs w:val="24"/>
        </w:rPr>
        <w:t>además de que</w:t>
      </w:r>
      <w:r w:rsidRPr="176A686C">
        <w:rPr>
          <w:rFonts w:eastAsia="Times New Roman" w:cs="Times New Roman"/>
          <w:szCs w:val="24"/>
        </w:rPr>
        <w:t xml:space="preserve"> aumenta la eficiencia operativa.</w:t>
      </w:r>
    </w:p>
    <w:p w14:paraId="246F145E" w14:textId="3DF7F47F" w:rsidR="757D52C6" w:rsidRDefault="51D01DF8" w:rsidP="176A686C">
      <w:pPr>
        <w:tabs>
          <w:tab w:val="left" w:pos="3240"/>
        </w:tabs>
      </w:pPr>
      <w:r w:rsidRPr="00E05EF8">
        <w:rPr>
          <w:rFonts w:eastAsia="Times New Roman" w:cs="Times New Roman"/>
          <w:b/>
          <w:szCs w:val="24"/>
        </w:rPr>
        <w:t xml:space="preserve">Generación de </w:t>
      </w:r>
      <w:r w:rsidR="00E05EF8" w:rsidRPr="00E05EF8">
        <w:rPr>
          <w:rFonts w:eastAsia="Times New Roman" w:cs="Times New Roman"/>
          <w:b/>
          <w:bCs/>
          <w:szCs w:val="24"/>
        </w:rPr>
        <w:t xml:space="preserve">datos </w:t>
      </w:r>
      <w:r w:rsidRPr="00E05EF8">
        <w:rPr>
          <w:rFonts w:eastAsia="Times New Roman" w:cs="Times New Roman"/>
          <w:b/>
          <w:szCs w:val="24"/>
        </w:rPr>
        <w:t xml:space="preserve">y </w:t>
      </w:r>
      <w:r w:rsidR="00E05EF8" w:rsidRPr="00E05EF8">
        <w:rPr>
          <w:rFonts w:eastAsia="Times New Roman" w:cs="Times New Roman"/>
          <w:b/>
          <w:bCs/>
          <w:szCs w:val="24"/>
        </w:rPr>
        <w:t>métricas</w:t>
      </w:r>
      <w:r w:rsidRPr="00E05EF8">
        <w:rPr>
          <w:rFonts w:eastAsia="Times New Roman" w:cs="Times New Roman"/>
          <w:b/>
          <w:szCs w:val="24"/>
        </w:rPr>
        <w:t xml:space="preserve">: </w:t>
      </w:r>
      <w:r w:rsidRPr="176A686C">
        <w:rPr>
          <w:rFonts w:eastAsia="Times New Roman" w:cs="Times New Roman"/>
          <w:szCs w:val="24"/>
        </w:rPr>
        <w:t>Los WMS son capaces de medir la eficiencia de las operaciones, lo que permite la toma de decisiones basada en datos para mejorar los procesos.</w:t>
      </w:r>
    </w:p>
    <w:p w14:paraId="5F6889A5" w14:textId="7578288C" w:rsidR="757D52C6" w:rsidRDefault="51D01DF8" w:rsidP="176A686C">
      <w:pPr>
        <w:tabs>
          <w:tab w:val="left" w:pos="3240"/>
        </w:tabs>
      </w:pPr>
      <w:r w:rsidRPr="00E05EF8">
        <w:rPr>
          <w:rFonts w:eastAsia="Times New Roman" w:cs="Times New Roman"/>
          <w:b/>
          <w:szCs w:val="24"/>
        </w:rPr>
        <w:lastRenderedPageBreak/>
        <w:t xml:space="preserve">Reducción de </w:t>
      </w:r>
      <w:r w:rsidR="00E05EF8" w:rsidRPr="00E05EF8">
        <w:rPr>
          <w:rFonts w:eastAsia="Times New Roman" w:cs="Times New Roman"/>
          <w:b/>
          <w:bCs/>
          <w:szCs w:val="24"/>
        </w:rPr>
        <w:t>errores</w:t>
      </w:r>
      <w:r w:rsidRPr="00E05EF8">
        <w:rPr>
          <w:rFonts w:eastAsia="Times New Roman" w:cs="Times New Roman"/>
          <w:b/>
          <w:szCs w:val="24"/>
        </w:rPr>
        <w:t xml:space="preserve">: </w:t>
      </w:r>
      <w:r w:rsidRPr="176A686C">
        <w:rPr>
          <w:rFonts w:eastAsia="Times New Roman" w:cs="Times New Roman"/>
          <w:szCs w:val="24"/>
        </w:rPr>
        <w:t>Minimiza errores humanos al guiar a los trabajadores a través de los procesos de manera sistemática.</w:t>
      </w:r>
    </w:p>
    <w:p w14:paraId="4369A1BD" w14:textId="1DBF5192" w:rsidR="757D52C6" w:rsidRPr="00E05EF8" w:rsidRDefault="51D01DF8" w:rsidP="176A686C">
      <w:pPr>
        <w:tabs>
          <w:tab w:val="left" w:pos="3240"/>
        </w:tabs>
        <w:rPr>
          <w:b/>
        </w:rPr>
      </w:pPr>
      <w:r w:rsidRPr="00E05EF8">
        <w:rPr>
          <w:rFonts w:eastAsia="Times New Roman" w:cs="Times New Roman"/>
          <w:b/>
          <w:szCs w:val="24"/>
        </w:rPr>
        <w:t xml:space="preserve">Uso </w:t>
      </w:r>
      <w:r w:rsidRPr="00E05EF8">
        <w:rPr>
          <w:rFonts w:eastAsia="Times New Roman" w:cs="Times New Roman"/>
          <w:b/>
          <w:bCs/>
          <w:szCs w:val="24"/>
        </w:rPr>
        <w:t>de</w:t>
      </w:r>
      <w:r w:rsidR="00CE52C0">
        <w:rPr>
          <w:rFonts w:eastAsia="Times New Roman" w:cs="Times New Roman"/>
          <w:b/>
          <w:bCs/>
          <w:szCs w:val="24"/>
        </w:rPr>
        <w:t>l</w:t>
      </w:r>
      <w:r w:rsidRPr="00E05EF8">
        <w:rPr>
          <w:rFonts w:eastAsia="Times New Roman" w:cs="Times New Roman"/>
          <w:b/>
          <w:szCs w:val="24"/>
        </w:rPr>
        <w:t xml:space="preserve"> WMS</w:t>
      </w:r>
      <w:r w:rsidR="00E05EF8" w:rsidRPr="00E05EF8">
        <w:rPr>
          <w:rFonts w:eastAsia="Times New Roman" w:cs="Times New Roman"/>
          <w:b/>
          <w:bCs/>
          <w:szCs w:val="24"/>
        </w:rPr>
        <w:t>.</w:t>
      </w:r>
    </w:p>
    <w:p w14:paraId="335F958E" w14:textId="20CF75A6" w:rsidR="757D52C6" w:rsidRDefault="51D01DF8" w:rsidP="176A686C">
      <w:pPr>
        <w:tabs>
          <w:tab w:val="left" w:pos="3240"/>
        </w:tabs>
      </w:pPr>
      <w:r w:rsidRPr="27753D3D">
        <w:rPr>
          <w:rFonts w:eastAsia="Times New Roman" w:cs="Times New Roman"/>
        </w:rPr>
        <w:t>El WMS en una tienda de conveniencia permite un control y seguimiento completo de todos los productos en el almacén. Puede analizar la capacidad y los niveles de existencias y hacer un seguimiento de cuánto tiempo y mano de obra se dedica a las distintas actividades. Esto permite generar datos que miden la eficiencia y sugieren formas de mejorarla.</w:t>
      </w:r>
      <w:r w:rsidR="34890671" w:rsidRPr="27753D3D">
        <w:rPr>
          <w:rFonts w:eastAsia="Times New Roman" w:cs="Times New Roman"/>
        </w:rPr>
        <w:t xml:space="preserve"> </w:t>
      </w:r>
      <w:r w:rsidR="34890671" w:rsidRPr="3D584D16">
        <w:rPr>
          <w:rFonts w:eastAsia="Times New Roman" w:cs="Times New Roman"/>
        </w:rPr>
        <w:t>En este caso usando un</w:t>
      </w:r>
      <w:r w:rsidR="34890671" w:rsidRPr="56E78C56">
        <w:rPr>
          <w:rFonts w:eastAsia="Times New Roman" w:cs="Times New Roman"/>
        </w:rPr>
        <w:t xml:space="preserve"> WMS de </w:t>
      </w:r>
      <w:r w:rsidR="34890671" w:rsidRPr="292175A4">
        <w:rPr>
          <w:rFonts w:eastAsia="Times New Roman" w:cs="Times New Roman"/>
        </w:rPr>
        <w:t>complejidad nivel 2.</w:t>
      </w:r>
      <w:r w:rsidR="34890671" w:rsidRPr="37EE3C2D">
        <w:rPr>
          <w:rFonts w:eastAsia="Times New Roman" w:cs="Times New Roman"/>
        </w:rPr>
        <w:t xml:space="preserve"> </w:t>
      </w:r>
      <w:r w:rsidR="006669AB">
        <w:rPr>
          <w:rFonts w:eastAsia="Times New Roman" w:cs="Times New Roman"/>
        </w:rPr>
        <w:fldChar w:fldCharType="begin"/>
      </w:r>
      <w:r w:rsidR="00137183">
        <w:rPr>
          <w:rFonts w:eastAsia="Times New Roman" w:cs="Times New Roman"/>
        </w:rPr>
        <w:instrText xml:space="preserve"> ADDIN ZOTERO_ITEM CSL_CITATION {"citationID":"LoAYAQP3","properties":{"formattedCitation":"[44]","plainCitation":"[44]","noteIndex":0},"citationItems":[{"id":72,"uris":["http://zotero.org/users/12776228/items/KANFZ388"],"itemData":{"id":72,"type":"book","edition":"4th edition","event-place":"Hoboken, NJ","ISBN":"978-0-470-44404-7","language":"eng","number-of-pages":"854","publisher":"Wiley","publisher-place":"Hoboken, NJ","source":"K10plus ISBN","title":"Facilities planning","author":[{"family":"Tompkins","given":"Jim"},{"family":"White","given":"John A."},{"family":"Bozer","given":"Yavuz A."},{"family":"Tompkins","given":"James A."}],"issued":{"date-parts":[["2010"]]}}}],"schema":"https://github.com/citation-style-language/schema/raw/master/csl-citation.json"} </w:instrText>
      </w:r>
      <w:r w:rsidR="006669AB">
        <w:rPr>
          <w:rFonts w:eastAsia="Times New Roman" w:cs="Times New Roman"/>
        </w:rPr>
        <w:fldChar w:fldCharType="separate"/>
      </w:r>
      <w:r w:rsidR="00137183" w:rsidRPr="00137183">
        <w:rPr>
          <w:rFonts w:cs="Times New Roman"/>
        </w:rPr>
        <w:t>[44]</w:t>
      </w:r>
      <w:r w:rsidR="006669AB">
        <w:rPr>
          <w:rFonts w:eastAsia="Times New Roman" w:cs="Times New Roman"/>
        </w:rPr>
        <w:fldChar w:fldCharType="end"/>
      </w:r>
    </w:p>
    <w:p w14:paraId="3721BEB6" w14:textId="6FB26F75" w:rsidR="757D52C6" w:rsidRDefault="51D01DF8" w:rsidP="176A686C">
      <w:pPr>
        <w:tabs>
          <w:tab w:val="left" w:pos="3240"/>
        </w:tabs>
      </w:pPr>
      <w:r w:rsidRPr="176A686C">
        <w:rPr>
          <w:rFonts w:eastAsia="Times New Roman" w:cs="Times New Roman"/>
          <w:szCs w:val="24"/>
        </w:rPr>
        <w:t>Un WMS también es esencial para llevar un registro de productos con caducidad, lo que asegura que los productos frescos se muevan y vendan antes de su fecha de vencimiento.</w:t>
      </w:r>
    </w:p>
    <w:p w14:paraId="5E477786" w14:textId="57EC9A19" w:rsidR="757D52C6" w:rsidRDefault="17D0AC1D" w:rsidP="00887B2C">
      <w:pPr>
        <w:pStyle w:val="Ttulo3"/>
        <w:rPr>
          <w:rFonts w:eastAsia="Times New Roman" w:cs="Times New Roman"/>
          <w:b/>
          <w:bCs/>
        </w:rPr>
      </w:pPr>
      <w:bookmarkStart w:id="506" w:name="_Toc150390690"/>
      <w:bookmarkStart w:id="507" w:name="_Toc150418274"/>
      <w:bookmarkStart w:id="508" w:name="_Toc151981496"/>
      <w:bookmarkStart w:id="509" w:name="_Toc151935544"/>
      <w:r w:rsidRPr="00887B2C">
        <w:rPr>
          <w:b/>
        </w:rPr>
        <w:t>3.</w:t>
      </w:r>
      <w:r w:rsidR="2BA33F80" w:rsidRPr="687F9CBC">
        <w:rPr>
          <w:rFonts w:eastAsia="Times New Roman" w:cs="Times New Roman"/>
          <w:b/>
          <w:bCs/>
        </w:rPr>
        <w:t>1</w:t>
      </w:r>
      <w:r w:rsidR="57739F8C" w:rsidRPr="687F9CBC">
        <w:rPr>
          <w:rFonts w:eastAsia="Times New Roman" w:cs="Times New Roman"/>
          <w:b/>
          <w:bCs/>
        </w:rPr>
        <w:t>3</w:t>
      </w:r>
      <w:r w:rsidRPr="687F9CBC">
        <w:rPr>
          <w:rFonts w:eastAsia="Times New Roman" w:cs="Times New Roman"/>
          <w:b/>
          <w:bCs/>
        </w:rPr>
        <w:t xml:space="preserve">.2 </w:t>
      </w:r>
      <w:proofErr w:type="spellStart"/>
      <w:r w:rsidRPr="687F9CBC">
        <w:rPr>
          <w:rFonts w:eastAsia="Times New Roman" w:cs="Times New Roman"/>
          <w:b/>
          <w:bCs/>
        </w:rPr>
        <w:t>Inventory</w:t>
      </w:r>
      <w:proofErr w:type="spellEnd"/>
      <w:r w:rsidRPr="687F9CBC">
        <w:rPr>
          <w:rFonts w:eastAsia="Times New Roman" w:cs="Times New Roman"/>
          <w:b/>
          <w:bCs/>
        </w:rPr>
        <w:t xml:space="preserve"> Management </w:t>
      </w:r>
      <w:proofErr w:type="spellStart"/>
      <w:r w:rsidRPr="687F9CBC">
        <w:rPr>
          <w:rFonts w:eastAsia="Times New Roman" w:cs="Times New Roman"/>
          <w:b/>
          <w:bCs/>
        </w:rPr>
        <w:t>System</w:t>
      </w:r>
      <w:proofErr w:type="spellEnd"/>
      <w:r w:rsidRPr="687F9CBC">
        <w:rPr>
          <w:rFonts w:eastAsia="Times New Roman" w:cs="Times New Roman"/>
          <w:b/>
          <w:bCs/>
        </w:rPr>
        <w:t xml:space="preserve"> (IMS)</w:t>
      </w:r>
      <w:r w:rsidR="21A8E22B" w:rsidRPr="687F9CBC">
        <w:rPr>
          <w:rFonts w:eastAsia="Times New Roman" w:cs="Times New Roman"/>
          <w:b/>
          <w:bCs/>
        </w:rPr>
        <w:t>.</w:t>
      </w:r>
      <w:bookmarkEnd w:id="506"/>
      <w:bookmarkEnd w:id="507"/>
      <w:bookmarkEnd w:id="508"/>
      <w:bookmarkEnd w:id="509"/>
    </w:p>
    <w:p w14:paraId="7DDFF247" w14:textId="6FFA4EB1" w:rsidR="757D52C6" w:rsidRDefault="17D0AC1D" w:rsidP="176A686C">
      <w:pPr>
        <w:tabs>
          <w:tab w:val="left" w:pos="3240"/>
        </w:tabs>
      </w:pPr>
      <w:r w:rsidRPr="176A686C">
        <w:rPr>
          <w:rFonts w:eastAsia="Times New Roman" w:cs="Times New Roman"/>
          <w:szCs w:val="24"/>
        </w:rPr>
        <w:t xml:space="preserve">El Sistema de Gestión de Inventario (IMS) es una parte </w:t>
      </w:r>
      <w:r w:rsidR="001F509D">
        <w:rPr>
          <w:rFonts w:eastAsia="Times New Roman" w:cs="Times New Roman"/>
          <w:szCs w:val="24"/>
        </w:rPr>
        <w:t xml:space="preserve">sustancial </w:t>
      </w:r>
      <w:r w:rsidRPr="176A686C">
        <w:rPr>
          <w:rFonts w:eastAsia="Times New Roman" w:cs="Times New Roman"/>
          <w:szCs w:val="24"/>
        </w:rPr>
        <w:t xml:space="preserve">en la gestión de almacenes de tiendas de conveniencia. Su enfoque se centra en controlar y gestionar el inventario de productos de la tienda, lo que es fundamental para garantizar que los </w:t>
      </w:r>
      <w:r w:rsidR="004A119E">
        <w:rPr>
          <w:rFonts w:eastAsia="Times New Roman" w:cs="Times New Roman"/>
          <w:szCs w:val="24"/>
        </w:rPr>
        <w:t>productos</w:t>
      </w:r>
      <w:r w:rsidRPr="176A686C">
        <w:rPr>
          <w:rFonts w:eastAsia="Times New Roman" w:cs="Times New Roman"/>
          <w:szCs w:val="24"/>
        </w:rPr>
        <w:t xml:space="preserve"> estén disponibles en el momento adecuado, en las cantidades correctas y en óptimas condiciones. A continuación, exploraremos en detalle el significado, la importancia y el uso de un IMS en este contexto.</w:t>
      </w:r>
    </w:p>
    <w:p w14:paraId="187B5513" w14:textId="1E5209FE" w:rsidR="757D52C6" w:rsidRPr="00CE52C0" w:rsidRDefault="17D0AC1D" w:rsidP="176A686C">
      <w:pPr>
        <w:tabs>
          <w:tab w:val="left" w:pos="3240"/>
        </w:tabs>
        <w:rPr>
          <w:b/>
        </w:rPr>
      </w:pPr>
      <w:r w:rsidRPr="00CE52C0">
        <w:rPr>
          <w:rFonts w:eastAsia="Times New Roman" w:cs="Times New Roman"/>
          <w:b/>
          <w:szCs w:val="24"/>
        </w:rPr>
        <w:t xml:space="preserve">Significado </w:t>
      </w:r>
      <w:r w:rsidRPr="00CE52C0">
        <w:rPr>
          <w:rFonts w:eastAsia="Times New Roman" w:cs="Times New Roman"/>
          <w:b/>
          <w:bCs/>
          <w:szCs w:val="24"/>
        </w:rPr>
        <w:t>de</w:t>
      </w:r>
      <w:r w:rsidRPr="00CE52C0">
        <w:rPr>
          <w:rFonts w:eastAsia="Times New Roman" w:cs="Times New Roman"/>
          <w:b/>
          <w:szCs w:val="24"/>
        </w:rPr>
        <w:t xml:space="preserve"> IMS</w:t>
      </w:r>
      <w:r w:rsidR="00CE52C0">
        <w:rPr>
          <w:rFonts w:eastAsia="Times New Roman" w:cs="Times New Roman"/>
          <w:b/>
          <w:bCs/>
          <w:szCs w:val="24"/>
        </w:rPr>
        <w:t>.</w:t>
      </w:r>
    </w:p>
    <w:p w14:paraId="707C2CAA" w14:textId="4606C93C" w:rsidR="757D52C6" w:rsidRDefault="17D0AC1D" w:rsidP="176A686C">
      <w:pPr>
        <w:tabs>
          <w:tab w:val="left" w:pos="3240"/>
        </w:tabs>
      </w:pPr>
      <w:r w:rsidRPr="176A686C">
        <w:rPr>
          <w:rFonts w:eastAsia="Times New Roman" w:cs="Times New Roman"/>
          <w:szCs w:val="24"/>
        </w:rPr>
        <w:t xml:space="preserve">Un </w:t>
      </w:r>
      <w:proofErr w:type="spellStart"/>
      <w:r w:rsidRPr="176A686C">
        <w:rPr>
          <w:rFonts w:eastAsia="Times New Roman" w:cs="Times New Roman"/>
          <w:szCs w:val="24"/>
        </w:rPr>
        <w:t>Inventory</w:t>
      </w:r>
      <w:proofErr w:type="spellEnd"/>
      <w:r w:rsidRPr="176A686C">
        <w:rPr>
          <w:rFonts w:eastAsia="Times New Roman" w:cs="Times New Roman"/>
          <w:szCs w:val="24"/>
        </w:rPr>
        <w:t xml:space="preserve"> Management </w:t>
      </w:r>
      <w:proofErr w:type="spellStart"/>
      <w:r w:rsidRPr="176A686C">
        <w:rPr>
          <w:rFonts w:eastAsia="Times New Roman" w:cs="Times New Roman"/>
          <w:szCs w:val="24"/>
        </w:rPr>
        <w:t>System</w:t>
      </w:r>
      <w:proofErr w:type="spellEnd"/>
      <w:r w:rsidRPr="176A686C">
        <w:rPr>
          <w:rFonts w:eastAsia="Times New Roman" w:cs="Times New Roman"/>
          <w:szCs w:val="24"/>
        </w:rPr>
        <w:t xml:space="preserve"> (IMS) es un conjunto de herramientas, tecnologías y procesos que ayudan a supervisar, controlar y optimizar el inventario de productos en una tienda de conveniencia. Su principal objetivo es asegurarse de que los productos estén siempre disponibles para satisfacer la demanda de los clientes, al tiempo que se minimizan los costos asociados con el almacenamiento excesivo o la falta de existencias. El IMS se enfoca en administrar la cantidad correcta de productos para evitar pérdidas y mantener satisfechos a los clientes.</w:t>
      </w:r>
      <w:r w:rsidR="00A61939">
        <w:rPr>
          <w:rFonts w:eastAsia="Times New Roman" w:cs="Times New Roman"/>
          <w:szCs w:val="24"/>
        </w:rPr>
        <w:t xml:space="preserve"> </w:t>
      </w:r>
      <w:r w:rsidR="00A61939">
        <w:rPr>
          <w:rFonts w:eastAsia="Times New Roman" w:cs="Times New Roman"/>
          <w:szCs w:val="24"/>
        </w:rPr>
        <w:fldChar w:fldCharType="begin"/>
      </w:r>
      <w:r w:rsidR="00137183">
        <w:rPr>
          <w:rFonts w:eastAsia="Times New Roman" w:cs="Times New Roman"/>
          <w:szCs w:val="24"/>
        </w:rPr>
        <w:instrText xml:space="preserve"> ADDIN ZOTERO_ITEM CSL_CITATION {"citationID":"R5aDuAon","properties":{"formattedCitation":"[45]","plainCitation":"[45]","noteIndex":0},"citationItems":[{"id":58,"uris":["http://zotero.org/users/12776228/items/XKZAGR5E"],"itemData":{"id":58,"type":"post-weblog","license":"Oracle NetSuite","title":"What is inventory management? Benefits, types, &amp; techniques","URL":"https://www.netsuite.com/portal/resource/articles/inventory-management/inventory-management.shtml","author":[{"family":"Abby","given":"Jenkins"}],"issued":{"date-parts":[["2020"]]}}}],"schema":"https://github.com/citation-style-language/schema/raw/master/csl-citation.json"} </w:instrText>
      </w:r>
      <w:r w:rsidR="00A61939">
        <w:rPr>
          <w:rFonts w:eastAsia="Times New Roman" w:cs="Times New Roman"/>
          <w:szCs w:val="24"/>
        </w:rPr>
        <w:fldChar w:fldCharType="separate"/>
      </w:r>
      <w:r w:rsidR="00137183" w:rsidRPr="00137183">
        <w:rPr>
          <w:rFonts w:cs="Times New Roman"/>
        </w:rPr>
        <w:t>[45]</w:t>
      </w:r>
      <w:r w:rsidR="00A61939">
        <w:rPr>
          <w:rFonts w:eastAsia="Times New Roman" w:cs="Times New Roman"/>
          <w:szCs w:val="24"/>
        </w:rPr>
        <w:fldChar w:fldCharType="end"/>
      </w:r>
    </w:p>
    <w:p w14:paraId="669408EB" w14:textId="3551CA01" w:rsidR="757D52C6" w:rsidRPr="00CE52C0" w:rsidRDefault="17D0AC1D" w:rsidP="176A686C">
      <w:pPr>
        <w:tabs>
          <w:tab w:val="left" w:pos="3240"/>
        </w:tabs>
        <w:rPr>
          <w:b/>
        </w:rPr>
      </w:pPr>
      <w:r w:rsidRPr="00CE52C0">
        <w:rPr>
          <w:rFonts w:eastAsia="Times New Roman" w:cs="Times New Roman"/>
          <w:b/>
          <w:szCs w:val="24"/>
        </w:rPr>
        <w:t>Importancia del IMS</w:t>
      </w:r>
      <w:r w:rsidR="00CE52C0" w:rsidRPr="00CE52C0">
        <w:rPr>
          <w:rFonts w:eastAsia="Times New Roman" w:cs="Times New Roman"/>
          <w:b/>
          <w:bCs/>
          <w:szCs w:val="24"/>
        </w:rPr>
        <w:t>.</w:t>
      </w:r>
    </w:p>
    <w:p w14:paraId="1EB43E22" w14:textId="2835F288" w:rsidR="757D52C6" w:rsidRDefault="17D0AC1D" w:rsidP="176A686C">
      <w:pPr>
        <w:tabs>
          <w:tab w:val="left" w:pos="3240"/>
        </w:tabs>
      </w:pPr>
      <w:r w:rsidRPr="176A686C">
        <w:rPr>
          <w:rFonts w:eastAsia="Times New Roman" w:cs="Times New Roman"/>
          <w:szCs w:val="24"/>
        </w:rPr>
        <w:t>La importancia del IMS en una tienda de conveniencia radica en varios aspectos fundamentales:</w:t>
      </w:r>
    </w:p>
    <w:p w14:paraId="74C2D458" w14:textId="45C99F7E" w:rsidR="757D52C6" w:rsidRDefault="17D0AC1D" w:rsidP="176A686C">
      <w:pPr>
        <w:tabs>
          <w:tab w:val="left" w:pos="3240"/>
        </w:tabs>
      </w:pPr>
      <w:r w:rsidRPr="00CE52C0">
        <w:rPr>
          <w:rFonts w:eastAsia="Times New Roman" w:cs="Times New Roman"/>
          <w:b/>
          <w:szCs w:val="24"/>
        </w:rPr>
        <w:t xml:space="preserve">Satisfacción del </w:t>
      </w:r>
      <w:r w:rsidR="00CE52C0" w:rsidRPr="00CE52C0">
        <w:rPr>
          <w:rFonts w:eastAsia="Times New Roman" w:cs="Times New Roman"/>
          <w:b/>
          <w:bCs/>
          <w:szCs w:val="24"/>
        </w:rPr>
        <w:t>cliente</w:t>
      </w:r>
      <w:r w:rsidRPr="00CE52C0">
        <w:rPr>
          <w:rFonts w:eastAsia="Times New Roman" w:cs="Times New Roman"/>
          <w:b/>
          <w:szCs w:val="24"/>
        </w:rPr>
        <w:t>:</w:t>
      </w:r>
      <w:r w:rsidRPr="176A686C">
        <w:rPr>
          <w:rFonts w:eastAsia="Times New Roman" w:cs="Times New Roman"/>
          <w:szCs w:val="24"/>
        </w:rPr>
        <w:t xml:space="preserve"> Mantener los productos en </w:t>
      </w:r>
      <w:r w:rsidR="0A8FCCC9" w:rsidRPr="176A686C">
        <w:rPr>
          <w:rFonts w:eastAsia="Times New Roman" w:cs="Times New Roman"/>
          <w:szCs w:val="24"/>
        </w:rPr>
        <w:t xml:space="preserve">mostrador </w:t>
      </w:r>
      <w:r w:rsidRPr="176A686C">
        <w:rPr>
          <w:rFonts w:eastAsia="Times New Roman" w:cs="Times New Roman"/>
          <w:szCs w:val="24"/>
        </w:rPr>
        <w:t>es esencial para satisfacer las necesidades de los clientes. Un IMS eficiente asegura que los clientes encuentren lo que necesitan cuando lo necesitan, lo que mejora la satisfacción del cliente y fomenta la lealtad.</w:t>
      </w:r>
    </w:p>
    <w:p w14:paraId="6514D860" w14:textId="7F7A04A6" w:rsidR="757D52C6" w:rsidRDefault="17D0AC1D" w:rsidP="176A686C">
      <w:pPr>
        <w:tabs>
          <w:tab w:val="left" w:pos="3240"/>
        </w:tabs>
        <w:rPr>
          <w:rFonts w:eastAsia="Times New Roman" w:cs="Times New Roman"/>
          <w:szCs w:val="24"/>
        </w:rPr>
      </w:pPr>
      <w:r w:rsidRPr="00CE52C0">
        <w:rPr>
          <w:rFonts w:eastAsia="Times New Roman" w:cs="Times New Roman"/>
          <w:b/>
          <w:szCs w:val="24"/>
        </w:rPr>
        <w:t xml:space="preserve">Reducción de </w:t>
      </w:r>
      <w:r w:rsidR="00CE52C0" w:rsidRPr="00CE52C0">
        <w:rPr>
          <w:rFonts w:eastAsia="Times New Roman" w:cs="Times New Roman"/>
          <w:b/>
          <w:bCs/>
          <w:szCs w:val="24"/>
        </w:rPr>
        <w:t>costos</w:t>
      </w:r>
      <w:r w:rsidRPr="00CE52C0">
        <w:rPr>
          <w:rFonts w:eastAsia="Times New Roman" w:cs="Times New Roman"/>
          <w:b/>
          <w:szCs w:val="24"/>
        </w:rPr>
        <w:t>:</w:t>
      </w:r>
      <w:r w:rsidRPr="176A686C">
        <w:rPr>
          <w:rFonts w:eastAsia="Times New Roman" w:cs="Times New Roman"/>
          <w:szCs w:val="24"/>
        </w:rPr>
        <w:t xml:space="preserve"> Controlar el inventario</w:t>
      </w:r>
      <w:r w:rsidR="68EDEDDA" w:rsidRPr="176A686C">
        <w:rPr>
          <w:rFonts w:eastAsia="Times New Roman" w:cs="Times New Roman"/>
          <w:szCs w:val="24"/>
        </w:rPr>
        <w:t xml:space="preserve"> de mostrador</w:t>
      </w:r>
      <w:r w:rsidRPr="176A686C">
        <w:rPr>
          <w:rFonts w:eastAsia="Times New Roman" w:cs="Times New Roman"/>
          <w:szCs w:val="24"/>
        </w:rPr>
        <w:t xml:space="preserve"> evita costos asociados con el almacenamiento excesivo y minimiza la pérdida de productos debido a la caducidad o el daño. También ayuda a optimizar las compras al tener una visión clara de cuándo y cuánto reabastecer.</w:t>
      </w:r>
    </w:p>
    <w:p w14:paraId="12590D76" w14:textId="2660433A" w:rsidR="757D52C6" w:rsidRDefault="17D0AC1D" w:rsidP="176A686C">
      <w:pPr>
        <w:tabs>
          <w:tab w:val="left" w:pos="3240"/>
        </w:tabs>
      </w:pPr>
      <w:r w:rsidRPr="00CE52C0">
        <w:rPr>
          <w:rFonts w:eastAsia="Times New Roman" w:cs="Times New Roman"/>
          <w:b/>
          <w:szCs w:val="24"/>
        </w:rPr>
        <w:t xml:space="preserve">Gestión de </w:t>
      </w:r>
      <w:r w:rsidR="00CE52C0" w:rsidRPr="00CE52C0">
        <w:rPr>
          <w:rFonts w:eastAsia="Times New Roman" w:cs="Times New Roman"/>
          <w:b/>
          <w:bCs/>
          <w:szCs w:val="24"/>
        </w:rPr>
        <w:t>productos frescos</w:t>
      </w:r>
      <w:r w:rsidRPr="00CE52C0">
        <w:rPr>
          <w:rFonts w:eastAsia="Times New Roman" w:cs="Times New Roman"/>
          <w:b/>
          <w:szCs w:val="24"/>
        </w:rPr>
        <w:t xml:space="preserve">: </w:t>
      </w:r>
      <w:r w:rsidRPr="176A686C">
        <w:rPr>
          <w:rFonts w:eastAsia="Times New Roman" w:cs="Times New Roman"/>
          <w:szCs w:val="24"/>
        </w:rPr>
        <w:t>En tiendas de conveniencia, donde se venden alimentos y productos frescos, un IMS es crucial para rastrear fechas de caducidad y asegurar que los productos más antiguos se vendan antes de los nuevos, evitando desperdicio.</w:t>
      </w:r>
    </w:p>
    <w:p w14:paraId="5270CD1E" w14:textId="5F13ADC0" w:rsidR="757D52C6" w:rsidRDefault="17D0AC1D" w:rsidP="4D06A3B1">
      <w:pPr>
        <w:tabs>
          <w:tab w:val="left" w:pos="3240"/>
        </w:tabs>
      </w:pPr>
      <w:r w:rsidRPr="00CE52C0">
        <w:rPr>
          <w:rFonts w:eastAsia="Times New Roman" w:cs="Times New Roman"/>
          <w:b/>
          <w:szCs w:val="24"/>
        </w:rPr>
        <w:t xml:space="preserve">Eficiencia </w:t>
      </w:r>
      <w:r w:rsidR="00CE52C0" w:rsidRPr="00CE52C0">
        <w:rPr>
          <w:rFonts w:eastAsia="Times New Roman" w:cs="Times New Roman"/>
          <w:b/>
          <w:bCs/>
          <w:szCs w:val="24"/>
        </w:rPr>
        <w:t>operativa</w:t>
      </w:r>
      <w:r w:rsidRPr="00CE52C0">
        <w:rPr>
          <w:rFonts w:eastAsia="Times New Roman" w:cs="Times New Roman"/>
          <w:b/>
          <w:szCs w:val="24"/>
        </w:rPr>
        <w:t>:</w:t>
      </w:r>
      <w:r w:rsidRPr="176A686C">
        <w:rPr>
          <w:rFonts w:eastAsia="Times New Roman" w:cs="Times New Roman"/>
          <w:szCs w:val="24"/>
        </w:rPr>
        <w:t xml:space="preserve"> Un IMS bien implementado permite una administración más eficiente del tiempo y la mano de obra al facilitar las tareas de inventario, reabastecimiento y verificación de productos.</w:t>
      </w:r>
    </w:p>
    <w:p w14:paraId="4AAD66E3" w14:textId="1194C91F" w:rsidR="37F48B4E" w:rsidRDefault="37F48B4E" w:rsidP="00887B2C">
      <w:pPr>
        <w:pStyle w:val="Ttulo3"/>
        <w:rPr>
          <w:rFonts w:eastAsia="Times New Roman" w:cs="Times New Roman"/>
          <w:b/>
          <w:bCs/>
        </w:rPr>
      </w:pPr>
      <w:bookmarkStart w:id="510" w:name="_Toc150390691"/>
      <w:bookmarkStart w:id="511" w:name="_Toc150418275"/>
      <w:bookmarkStart w:id="512" w:name="_Toc151981497"/>
      <w:bookmarkStart w:id="513" w:name="_Toc151935545"/>
      <w:r w:rsidRPr="00887B2C">
        <w:rPr>
          <w:b/>
        </w:rPr>
        <w:lastRenderedPageBreak/>
        <w:t>3.</w:t>
      </w:r>
      <w:r w:rsidR="33190747" w:rsidRPr="00887B2C">
        <w:rPr>
          <w:b/>
        </w:rPr>
        <w:t>1</w:t>
      </w:r>
      <w:r w:rsidR="5E8115B1" w:rsidRPr="00887B2C">
        <w:rPr>
          <w:b/>
        </w:rPr>
        <w:t>3</w:t>
      </w:r>
      <w:r w:rsidRPr="00887B2C">
        <w:rPr>
          <w:b/>
        </w:rPr>
        <w:t xml:space="preserve">.3 La </w:t>
      </w:r>
      <w:r w:rsidR="00CE52C0" w:rsidRPr="00887B2C">
        <w:rPr>
          <w:b/>
          <w:bCs/>
        </w:rPr>
        <w:t>unión</w:t>
      </w:r>
      <w:r w:rsidRPr="00887B2C">
        <w:rPr>
          <w:b/>
        </w:rPr>
        <w:t xml:space="preserve"> de WMS e IMS: Optimizando la </w:t>
      </w:r>
      <w:r w:rsidR="00CE52C0" w:rsidRPr="00887B2C">
        <w:rPr>
          <w:b/>
          <w:bCs/>
        </w:rPr>
        <w:t>gestión</w:t>
      </w:r>
      <w:r w:rsidRPr="00887B2C">
        <w:rPr>
          <w:b/>
        </w:rPr>
        <w:t xml:space="preserve"> de </w:t>
      </w:r>
      <w:r w:rsidR="00CE52C0" w:rsidRPr="00887B2C">
        <w:rPr>
          <w:b/>
          <w:bCs/>
        </w:rPr>
        <w:t>almacenes</w:t>
      </w:r>
      <w:r w:rsidRPr="00887B2C">
        <w:rPr>
          <w:b/>
        </w:rPr>
        <w:t xml:space="preserve"> e </w:t>
      </w:r>
      <w:r w:rsidR="00CE52C0" w:rsidRPr="00887B2C">
        <w:rPr>
          <w:b/>
          <w:bCs/>
        </w:rPr>
        <w:t>inventario</w:t>
      </w:r>
      <w:r w:rsidR="28ABA394" w:rsidRPr="00887B2C">
        <w:rPr>
          <w:b/>
        </w:rPr>
        <w:t>.</w:t>
      </w:r>
      <w:bookmarkEnd w:id="510"/>
      <w:bookmarkEnd w:id="511"/>
      <w:bookmarkEnd w:id="512"/>
      <w:bookmarkEnd w:id="513"/>
    </w:p>
    <w:p w14:paraId="7FA03F66" w14:textId="17BC9163" w:rsidR="37F48B4E" w:rsidRDefault="37F48B4E" w:rsidP="176A686C">
      <w:pPr>
        <w:tabs>
          <w:tab w:val="left" w:pos="3240"/>
        </w:tabs>
      </w:pPr>
      <w:r w:rsidRPr="0B770970">
        <w:rPr>
          <w:rFonts w:eastAsia="Times New Roman" w:cs="Times New Roman"/>
          <w:szCs w:val="24"/>
        </w:rPr>
        <w:t xml:space="preserve">La combinación de un Sistema de Gestión de Almacenes (WMS) y un Sistema de Gestión de Inventario (IMS) es un componente crucial para la eficiente operación de una tienda de conveniencia, y se convierte en el núcleo fundamental de </w:t>
      </w:r>
      <w:r w:rsidR="004B472F" w:rsidRPr="0B770970">
        <w:rPr>
          <w:rFonts w:eastAsia="Times New Roman" w:cs="Times New Roman"/>
          <w:szCs w:val="24"/>
        </w:rPr>
        <w:t xml:space="preserve">este </w:t>
      </w:r>
      <w:r w:rsidRPr="0B770970">
        <w:rPr>
          <w:rFonts w:eastAsia="Times New Roman" w:cs="Times New Roman"/>
          <w:szCs w:val="24"/>
        </w:rPr>
        <w:t>proyecto. Esta unión tiene como objetivo transformar y mejorar la administración del almacén y la gestión de inventario en el contexto específico de las tiendas de conveniencia. En este apartado, examinaremos detenidamente la importancia de esta combinación y cómo puede marcar la diferencia en este entorno minorista único.</w:t>
      </w:r>
    </w:p>
    <w:p w14:paraId="612AA1AA" w14:textId="425C92A8" w:rsidR="37F48B4E" w:rsidRPr="00DB0794" w:rsidRDefault="37F48B4E" w:rsidP="176A686C">
      <w:pPr>
        <w:tabs>
          <w:tab w:val="left" w:pos="3240"/>
        </w:tabs>
        <w:rPr>
          <w:b/>
        </w:rPr>
      </w:pPr>
      <w:r w:rsidRPr="00DB0794">
        <w:rPr>
          <w:rFonts w:eastAsia="Times New Roman" w:cs="Times New Roman"/>
          <w:b/>
          <w:szCs w:val="24"/>
        </w:rPr>
        <w:t xml:space="preserve">La </w:t>
      </w:r>
      <w:r w:rsidR="00DB0794" w:rsidRPr="00DB0794">
        <w:rPr>
          <w:rFonts w:eastAsia="Times New Roman" w:cs="Times New Roman"/>
          <w:b/>
          <w:bCs/>
          <w:szCs w:val="24"/>
        </w:rPr>
        <w:t>sinergia</w:t>
      </w:r>
      <w:r w:rsidRPr="00DB0794">
        <w:rPr>
          <w:rFonts w:eastAsia="Times New Roman" w:cs="Times New Roman"/>
          <w:b/>
          <w:szCs w:val="24"/>
        </w:rPr>
        <w:t xml:space="preserve"> entre WMS e IMS</w:t>
      </w:r>
      <w:r w:rsidR="00DB0794" w:rsidRPr="00DB0794">
        <w:rPr>
          <w:rFonts w:eastAsia="Times New Roman" w:cs="Times New Roman"/>
          <w:b/>
          <w:bCs/>
          <w:szCs w:val="24"/>
        </w:rPr>
        <w:t>.</w:t>
      </w:r>
    </w:p>
    <w:p w14:paraId="4664DA0D" w14:textId="3B3136C5" w:rsidR="37F48B4E" w:rsidRDefault="37F48B4E" w:rsidP="176A686C">
      <w:pPr>
        <w:tabs>
          <w:tab w:val="left" w:pos="3240"/>
        </w:tabs>
      </w:pPr>
      <w:r w:rsidRPr="176A686C">
        <w:rPr>
          <w:rFonts w:eastAsia="Times New Roman" w:cs="Times New Roman"/>
          <w:szCs w:val="24"/>
        </w:rPr>
        <w:t>La combinación de un WMS y un IMS en tiendas de conveniencia representa una sinergia de capacidades esenciales. El WMS se enfoca en la gestión eficiente de las operaciones de almacén, mientras que el IMS se dedica a garantizar la disponibilidad y el control de los productos en el inventario. Esta unión estratégica combina la capacidad de medir la eficiencia y sugerir mejoras con la gestión precisa del inventario, creando un sistema integral que beneficia significativamente a la operación de la tienda.</w:t>
      </w:r>
    </w:p>
    <w:p w14:paraId="09499827" w14:textId="39914810" w:rsidR="37F48B4E" w:rsidRPr="00DB0794" w:rsidRDefault="37F48B4E" w:rsidP="176A686C">
      <w:pPr>
        <w:tabs>
          <w:tab w:val="left" w:pos="3240"/>
        </w:tabs>
        <w:rPr>
          <w:b/>
        </w:rPr>
      </w:pPr>
      <w:r w:rsidRPr="00DB0794">
        <w:rPr>
          <w:rFonts w:eastAsia="Times New Roman" w:cs="Times New Roman"/>
          <w:b/>
          <w:szCs w:val="24"/>
        </w:rPr>
        <w:t xml:space="preserve">Importancia en </w:t>
      </w:r>
      <w:r w:rsidR="00DB0794" w:rsidRPr="00DB0794">
        <w:rPr>
          <w:rFonts w:eastAsia="Times New Roman" w:cs="Times New Roman"/>
          <w:b/>
          <w:bCs/>
          <w:szCs w:val="24"/>
        </w:rPr>
        <w:t>tiendas</w:t>
      </w:r>
      <w:r w:rsidRPr="00DB0794">
        <w:rPr>
          <w:rFonts w:eastAsia="Times New Roman" w:cs="Times New Roman"/>
          <w:b/>
          <w:szCs w:val="24"/>
        </w:rPr>
        <w:t xml:space="preserve"> de </w:t>
      </w:r>
      <w:r w:rsidR="00DB0794" w:rsidRPr="00DB0794">
        <w:rPr>
          <w:rFonts w:eastAsia="Times New Roman" w:cs="Times New Roman"/>
          <w:b/>
          <w:bCs/>
          <w:szCs w:val="24"/>
        </w:rPr>
        <w:t>conveniencia.</w:t>
      </w:r>
    </w:p>
    <w:p w14:paraId="6769760F" w14:textId="7AEE68E9" w:rsidR="37F48B4E" w:rsidRDefault="37F48B4E" w:rsidP="176A686C">
      <w:pPr>
        <w:tabs>
          <w:tab w:val="left" w:pos="3240"/>
        </w:tabs>
      </w:pPr>
      <w:r w:rsidRPr="176A686C">
        <w:rPr>
          <w:rFonts w:eastAsia="Times New Roman" w:cs="Times New Roman"/>
          <w:szCs w:val="24"/>
        </w:rPr>
        <w:t>La relevancia de la unión de un WMS e IMS en tiendas de conveniencia es innegable y se manifiesta en múltiples aspectos:</w:t>
      </w:r>
    </w:p>
    <w:p w14:paraId="6AAB9126" w14:textId="13A57313" w:rsidR="37F48B4E" w:rsidRDefault="37F48B4E" w:rsidP="176A686C">
      <w:pPr>
        <w:tabs>
          <w:tab w:val="left" w:pos="3240"/>
        </w:tabs>
      </w:pPr>
      <w:r w:rsidRPr="00DB0794">
        <w:rPr>
          <w:rFonts w:eastAsia="Times New Roman" w:cs="Times New Roman"/>
          <w:b/>
          <w:szCs w:val="24"/>
        </w:rPr>
        <w:t xml:space="preserve">Optimización de la </w:t>
      </w:r>
      <w:r w:rsidR="00DB0794" w:rsidRPr="00DB0794">
        <w:rPr>
          <w:rFonts w:eastAsia="Times New Roman" w:cs="Times New Roman"/>
          <w:b/>
          <w:bCs/>
          <w:szCs w:val="24"/>
        </w:rPr>
        <w:t>cadena</w:t>
      </w:r>
      <w:r w:rsidRPr="00DB0794">
        <w:rPr>
          <w:rFonts w:eastAsia="Times New Roman" w:cs="Times New Roman"/>
          <w:b/>
          <w:szCs w:val="24"/>
        </w:rPr>
        <w:t xml:space="preserve"> de </w:t>
      </w:r>
      <w:r w:rsidR="00DB0794" w:rsidRPr="00DB0794">
        <w:rPr>
          <w:rFonts w:eastAsia="Times New Roman" w:cs="Times New Roman"/>
          <w:b/>
          <w:bCs/>
          <w:szCs w:val="24"/>
        </w:rPr>
        <w:t>suministro</w:t>
      </w:r>
      <w:r w:rsidRPr="176A686C">
        <w:rPr>
          <w:rFonts w:eastAsia="Times New Roman" w:cs="Times New Roman"/>
          <w:szCs w:val="24"/>
        </w:rPr>
        <w:t>: Las tiendas de conveniencia operan con productos perecederos, lo que requiere una gestión precisa y en tiempo real. La combinación de un WMS y un IMS permite un seguimiento constante del inventario, mejorando la precisión de las predicciones y, en consecuencia, reduciendo costos y desperdicio.</w:t>
      </w:r>
    </w:p>
    <w:p w14:paraId="60DA10C6" w14:textId="3F187710" w:rsidR="37F48B4E" w:rsidRDefault="37F48B4E" w:rsidP="176A686C">
      <w:pPr>
        <w:tabs>
          <w:tab w:val="left" w:pos="3240"/>
        </w:tabs>
      </w:pPr>
      <w:r w:rsidRPr="00DB0794">
        <w:rPr>
          <w:rFonts w:eastAsia="Times New Roman" w:cs="Times New Roman"/>
          <w:b/>
          <w:szCs w:val="24"/>
        </w:rPr>
        <w:t xml:space="preserve">Satisfacción del </w:t>
      </w:r>
      <w:r w:rsidR="00DB0794" w:rsidRPr="00DB0794">
        <w:rPr>
          <w:rFonts w:eastAsia="Times New Roman" w:cs="Times New Roman"/>
          <w:b/>
          <w:bCs/>
          <w:szCs w:val="24"/>
        </w:rPr>
        <w:t>cliente</w:t>
      </w:r>
      <w:r w:rsidRPr="00DB0794">
        <w:rPr>
          <w:rFonts w:eastAsia="Times New Roman" w:cs="Times New Roman"/>
          <w:b/>
          <w:szCs w:val="24"/>
        </w:rPr>
        <w:t>:</w:t>
      </w:r>
      <w:r w:rsidRPr="176A686C">
        <w:rPr>
          <w:rFonts w:eastAsia="Times New Roman" w:cs="Times New Roman"/>
          <w:szCs w:val="24"/>
        </w:rPr>
        <w:t xml:space="preserve"> La disponibilidad constante de productos es crucial en una tienda de conveniencia. Al asegurar que los </w:t>
      </w:r>
      <w:r w:rsidR="004A119E">
        <w:rPr>
          <w:rFonts w:eastAsia="Times New Roman" w:cs="Times New Roman"/>
          <w:szCs w:val="24"/>
        </w:rPr>
        <w:t>productos</w:t>
      </w:r>
      <w:r w:rsidRPr="176A686C">
        <w:rPr>
          <w:rFonts w:eastAsia="Times New Roman" w:cs="Times New Roman"/>
          <w:szCs w:val="24"/>
        </w:rPr>
        <w:t xml:space="preserve"> estén siempre en stock, los clientes obtienen lo que necesitan en el momento que lo necesitan, lo que fortalece su satisfacción y fomenta la lealtad.</w:t>
      </w:r>
    </w:p>
    <w:p w14:paraId="3BE4D1A2" w14:textId="000755F6" w:rsidR="37F48B4E" w:rsidRDefault="37F48B4E" w:rsidP="176A686C">
      <w:pPr>
        <w:tabs>
          <w:tab w:val="left" w:pos="3240"/>
        </w:tabs>
      </w:pPr>
      <w:r w:rsidRPr="00DB0794">
        <w:rPr>
          <w:rFonts w:eastAsia="Times New Roman" w:cs="Times New Roman"/>
          <w:b/>
          <w:szCs w:val="24"/>
        </w:rPr>
        <w:t xml:space="preserve">Reducción de </w:t>
      </w:r>
      <w:r w:rsidR="00DB0794" w:rsidRPr="00DB0794">
        <w:rPr>
          <w:rFonts w:eastAsia="Times New Roman" w:cs="Times New Roman"/>
          <w:b/>
          <w:bCs/>
          <w:szCs w:val="24"/>
        </w:rPr>
        <w:t>costos</w:t>
      </w:r>
      <w:r w:rsidRPr="00DB0794">
        <w:rPr>
          <w:rFonts w:eastAsia="Times New Roman" w:cs="Times New Roman"/>
          <w:b/>
          <w:szCs w:val="24"/>
        </w:rPr>
        <w:t>:</w:t>
      </w:r>
      <w:r w:rsidRPr="176A686C">
        <w:rPr>
          <w:rFonts w:eastAsia="Times New Roman" w:cs="Times New Roman"/>
          <w:szCs w:val="24"/>
        </w:rPr>
        <w:t xml:space="preserve"> La gestión eficiente de inventario y almacén contribuye a reducir costos asociados al almacenamiento excesivo y la pérdida de productos debido a la caducidad o el daño. Además, un sistema que mide y mejora la eficiencia ahorra tiempo y recursos.</w:t>
      </w:r>
    </w:p>
    <w:p w14:paraId="64743868" w14:textId="41C19E18" w:rsidR="37F48B4E" w:rsidRDefault="37F48B4E" w:rsidP="176A686C">
      <w:pPr>
        <w:tabs>
          <w:tab w:val="left" w:pos="3240"/>
        </w:tabs>
      </w:pPr>
      <w:r w:rsidRPr="00DB0794">
        <w:rPr>
          <w:rFonts w:eastAsia="Times New Roman" w:cs="Times New Roman"/>
          <w:b/>
          <w:szCs w:val="24"/>
        </w:rPr>
        <w:t xml:space="preserve">Mejora en la </w:t>
      </w:r>
      <w:r w:rsidR="00DB0794" w:rsidRPr="00DB0794">
        <w:rPr>
          <w:rFonts w:eastAsia="Times New Roman" w:cs="Times New Roman"/>
          <w:b/>
          <w:bCs/>
          <w:szCs w:val="24"/>
        </w:rPr>
        <w:t>eficiencia operativa</w:t>
      </w:r>
      <w:r w:rsidRPr="00DB0794">
        <w:rPr>
          <w:rFonts w:eastAsia="Times New Roman" w:cs="Times New Roman"/>
          <w:b/>
          <w:szCs w:val="24"/>
        </w:rPr>
        <w:t>:</w:t>
      </w:r>
      <w:r w:rsidRPr="176A686C">
        <w:rPr>
          <w:rFonts w:eastAsia="Times New Roman" w:cs="Times New Roman"/>
          <w:szCs w:val="24"/>
        </w:rPr>
        <w:t xml:space="preserve"> La combinación de un WMS e IMS automatiza muchas tareas manuales, como la gestión de inventario y la planificación de reabastecimiento, permitiendo a los empleados enfocarse en tareas estratégicas y de atención al cliente.</w:t>
      </w:r>
    </w:p>
    <w:p w14:paraId="530B0C23" w14:textId="79D1D484" w:rsidR="00425E60" w:rsidRPr="00425E60" w:rsidRDefault="00DB0794" w:rsidP="176A686C">
      <w:pPr>
        <w:tabs>
          <w:tab w:val="left" w:pos="3240"/>
        </w:tabs>
        <w:rPr>
          <w:rFonts w:eastAsia="Times New Roman" w:cs="Times New Roman"/>
          <w:szCs w:val="24"/>
        </w:rPr>
      </w:pPr>
      <w:r w:rsidRPr="00DB0794">
        <w:rPr>
          <w:rFonts w:eastAsia="Times New Roman" w:cs="Times New Roman"/>
          <w:b/>
          <w:bCs/>
          <w:szCs w:val="24"/>
        </w:rPr>
        <w:t>Generación de datos accesibles:</w:t>
      </w:r>
      <w:r w:rsidRPr="176A686C">
        <w:rPr>
          <w:rFonts w:eastAsia="Times New Roman" w:cs="Times New Roman"/>
          <w:szCs w:val="24"/>
        </w:rPr>
        <w:t xml:space="preserve"> </w:t>
      </w:r>
      <w:r w:rsidR="37F48B4E" w:rsidRPr="176A686C">
        <w:rPr>
          <w:rFonts w:eastAsia="Times New Roman" w:cs="Times New Roman"/>
          <w:szCs w:val="24"/>
        </w:rPr>
        <w:t>La recopilación y el análisis de datos en tiempo real sobre el rendimiento del almacén y el inventario son esenciales para tomar decisiones informadas. Este análisis proporciona información valiosa para la toma de decisiones estratégicas.</w:t>
      </w:r>
      <w:r w:rsidR="00425E60">
        <w:rPr>
          <w:rFonts w:eastAsia="Times New Roman" w:cs="Times New Roman"/>
          <w:szCs w:val="24"/>
        </w:rPr>
        <w:t xml:space="preserve"> </w:t>
      </w:r>
      <w:r w:rsidR="00A67E8C">
        <w:rPr>
          <w:rFonts w:eastAsia="Times New Roman" w:cs="Times New Roman"/>
          <w:szCs w:val="24"/>
        </w:rPr>
        <w:fldChar w:fldCharType="begin"/>
      </w:r>
      <w:r w:rsidR="00137183">
        <w:rPr>
          <w:rFonts w:eastAsia="Times New Roman" w:cs="Times New Roman"/>
          <w:szCs w:val="24"/>
        </w:rPr>
        <w:instrText xml:space="preserve"> ADDIN ZOTERO_ITEM CSL_CITATION {"citationID":"0N3E0kvf","properties":{"formattedCitation":"[46]","plainCitation":"[46]","noteIndex":0},"citationItems":[{"id":71,"uris":["http://zotero.org/users/12776228/items/W4UI7ANF"],"itemData":{"id":71,"type":"article-journal","container-title":"Procedia CIRP","DOI":"10.1016/j.procir.2015.12.122","ISSN":"22128271","journalAbbreviation":"Procedia CIRP","language":"en","page":"568-572","source":"DOI.org (Crossref)","title":"Performance Improvement of Inventory Management System Processes by an Automated Warehouse Management System","volume":"41","author":[{"family":"Atieh","given":"Anas M."},{"family":"Kaylani","given":"Hazem"},{"family":"Al-abdallat","given":"Yousef"},{"family":"Qaderi","given":"Abeer"},{"family":"Ghoul","given":"Luma"},{"family":"Jaradat","given":"Lina"},{"family":"Hdairis","given":"Iman"}],"issued":{"date-parts":[["2016"]]}}}],"schema":"https://github.com/citation-style-language/schema/raw/master/csl-citation.json"} </w:instrText>
      </w:r>
      <w:r w:rsidR="00A67E8C">
        <w:rPr>
          <w:rFonts w:eastAsia="Times New Roman" w:cs="Times New Roman"/>
          <w:szCs w:val="24"/>
        </w:rPr>
        <w:fldChar w:fldCharType="separate"/>
      </w:r>
      <w:r w:rsidR="00137183" w:rsidRPr="00137183">
        <w:rPr>
          <w:rFonts w:cs="Times New Roman"/>
        </w:rPr>
        <w:t>[46]</w:t>
      </w:r>
      <w:r w:rsidR="00A67E8C">
        <w:rPr>
          <w:rFonts w:eastAsia="Times New Roman" w:cs="Times New Roman"/>
          <w:szCs w:val="24"/>
        </w:rPr>
        <w:fldChar w:fldCharType="end"/>
      </w:r>
    </w:p>
    <w:p w14:paraId="75A1E3E2" w14:textId="77777777" w:rsidR="00C01BDB" w:rsidRDefault="00C01BDB" w:rsidP="687F9CBC">
      <w:pPr>
        <w:pStyle w:val="Ttulo2"/>
        <w:tabs>
          <w:tab w:val="left" w:pos="3240"/>
        </w:tabs>
        <w:rPr>
          <w:rFonts w:ascii="Times New Roman" w:eastAsia="Times New Roman" w:hAnsi="Times New Roman" w:cs="Times New Roman"/>
          <w:b/>
          <w:bCs/>
          <w:sz w:val="24"/>
          <w:szCs w:val="24"/>
        </w:rPr>
      </w:pPr>
      <w:bookmarkStart w:id="514" w:name="_Toc150390692"/>
      <w:bookmarkStart w:id="515" w:name="_Toc150418276"/>
    </w:p>
    <w:p w14:paraId="7D1F2991" w14:textId="60B0B1CD" w:rsidR="12ED83E7" w:rsidRPr="00A84B2F" w:rsidRDefault="3B413783" w:rsidP="00A84B2F">
      <w:pPr>
        <w:pStyle w:val="Ttulo2"/>
        <w:rPr>
          <w:rFonts w:ascii="Times New Roman" w:hAnsi="Times New Roman" w:cs="Times New Roman"/>
          <w:b/>
        </w:rPr>
      </w:pPr>
      <w:bookmarkStart w:id="516" w:name="_Toc151981498"/>
      <w:bookmarkStart w:id="517" w:name="_Toc151935546"/>
      <w:r w:rsidRPr="00A84B2F">
        <w:rPr>
          <w:rFonts w:ascii="Times New Roman" w:hAnsi="Times New Roman" w:cs="Times New Roman"/>
          <w:b/>
        </w:rPr>
        <w:t>3.</w:t>
      </w:r>
      <w:r w:rsidR="676C41A3" w:rsidRPr="00A84B2F">
        <w:rPr>
          <w:rFonts w:ascii="Times New Roman" w:hAnsi="Times New Roman" w:cs="Times New Roman"/>
          <w:b/>
        </w:rPr>
        <w:t>14</w:t>
      </w:r>
      <w:r w:rsidRPr="00A84B2F">
        <w:rPr>
          <w:rFonts w:ascii="Times New Roman" w:hAnsi="Times New Roman" w:cs="Times New Roman"/>
          <w:b/>
        </w:rPr>
        <w:t xml:space="preserve"> Métricas y Términos de Control</w:t>
      </w:r>
      <w:r w:rsidR="640F825C" w:rsidRPr="00A84B2F">
        <w:rPr>
          <w:rFonts w:ascii="Times New Roman" w:hAnsi="Times New Roman" w:cs="Times New Roman"/>
          <w:b/>
        </w:rPr>
        <w:t>.</w:t>
      </w:r>
      <w:bookmarkEnd w:id="514"/>
      <w:bookmarkEnd w:id="515"/>
      <w:bookmarkEnd w:id="516"/>
      <w:bookmarkEnd w:id="517"/>
    </w:p>
    <w:p w14:paraId="77CE5258" w14:textId="43BB8D7D" w:rsidR="12ED83E7" w:rsidRDefault="3B413783" w:rsidP="687F9CBC">
      <w:pPr>
        <w:tabs>
          <w:tab w:val="left" w:pos="3240"/>
        </w:tabs>
        <w:rPr>
          <w:rFonts w:eastAsia="Times New Roman" w:cs="Times New Roman"/>
        </w:rPr>
      </w:pPr>
      <w:r w:rsidRPr="687F9CBC">
        <w:rPr>
          <w:rFonts w:eastAsia="Times New Roman" w:cs="Times New Roman"/>
        </w:rPr>
        <w:t xml:space="preserve">En este apartado, exploraremos un conjunto de métricas y términos de control que desempeñan un papel </w:t>
      </w:r>
      <w:r w:rsidR="16D42283" w:rsidRPr="687F9CBC">
        <w:rPr>
          <w:rFonts w:eastAsia="Times New Roman" w:cs="Times New Roman"/>
        </w:rPr>
        <w:t xml:space="preserve">importante </w:t>
      </w:r>
      <w:r w:rsidRPr="687F9CBC">
        <w:rPr>
          <w:rFonts w:eastAsia="Times New Roman" w:cs="Times New Roman"/>
        </w:rPr>
        <w:t xml:space="preserve">en la gestión de almacenes de tiendas de conveniencia. Estas métricas y términos proporcionan a los administradores y responsables de la cadena de suministro las herramientas </w:t>
      </w:r>
      <w:r w:rsidRPr="687F9CBC">
        <w:rPr>
          <w:rFonts w:eastAsia="Times New Roman" w:cs="Times New Roman"/>
        </w:rPr>
        <w:lastRenderedPageBreak/>
        <w:t xml:space="preserve">necesarias para evaluar, supervisar y optimizar las operaciones diarias. </w:t>
      </w:r>
      <w:r w:rsidR="5C57D68D" w:rsidRPr="687F9CBC">
        <w:rPr>
          <w:rFonts w:eastAsia="Times New Roman" w:cs="Times New Roman"/>
        </w:rPr>
        <w:t>E</w:t>
      </w:r>
      <w:r w:rsidRPr="687F9CBC">
        <w:rPr>
          <w:rFonts w:eastAsia="Times New Roman" w:cs="Times New Roman"/>
        </w:rPr>
        <w:t>ste apartado detalla cómo estas herramientas son cruciales para el funcionamiento exitoso de una tienda de conveniencia.</w:t>
      </w:r>
    </w:p>
    <w:p w14:paraId="7A0B1A77" w14:textId="6DCB9866" w:rsidR="4A55B04F" w:rsidRDefault="5D2FC64B" w:rsidP="00887B2C">
      <w:pPr>
        <w:pStyle w:val="Ttulo3"/>
        <w:rPr>
          <w:rFonts w:eastAsia="Times New Roman" w:cs="Times New Roman"/>
          <w:b/>
        </w:rPr>
      </w:pPr>
      <w:bookmarkStart w:id="518" w:name="_Toc150390693"/>
      <w:bookmarkStart w:id="519" w:name="_Toc150418277"/>
      <w:bookmarkStart w:id="520" w:name="_Toc151981499"/>
      <w:bookmarkStart w:id="521" w:name="_Toc151935547"/>
      <w:r w:rsidRPr="00887B2C">
        <w:rPr>
          <w:b/>
        </w:rPr>
        <w:t>3.</w:t>
      </w:r>
      <w:r w:rsidR="7567D6B5" w:rsidRPr="3B5B1346">
        <w:rPr>
          <w:rFonts w:eastAsia="Times New Roman" w:cs="Times New Roman"/>
          <w:b/>
          <w:bCs/>
        </w:rPr>
        <w:t>14</w:t>
      </w:r>
      <w:r w:rsidRPr="3B5B1346">
        <w:rPr>
          <w:rFonts w:eastAsia="Times New Roman" w:cs="Times New Roman"/>
          <w:b/>
          <w:bCs/>
        </w:rPr>
        <w:t>.</w:t>
      </w:r>
      <w:r w:rsidR="77FFB6E1" w:rsidRPr="3B5B1346">
        <w:rPr>
          <w:rFonts w:eastAsia="Times New Roman" w:cs="Times New Roman"/>
          <w:b/>
          <w:bCs/>
        </w:rPr>
        <w:t>1</w:t>
      </w:r>
      <w:r w:rsidRPr="3B5B1346">
        <w:rPr>
          <w:rFonts w:eastAsia="Times New Roman" w:cs="Times New Roman"/>
          <w:b/>
        </w:rPr>
        <w:t xml:space="preserve"> Control de Calidad</w:t>
      </w:r>
      <w:r w:rsidR="0290D7A1" w:rsidRPr="3B5B1346">
        <w:rPr>
          <w:rFonts w:eastAsia="Times New Roman" w:cs="Times New Roman"/>
          <w:b/>
          <w:bCs/>
        </w:rPr>
        <w:t>.</w:t>
      </w:r>
      <w:bookmarkEnd w:id="518"/>
      <w:bookmarkEnd w:id="519"/>
      <w:bookmarkEnd w:id="520"/>
      <w:bookmarkEnd w:id="521"/>
    </w:p>
    <w:p w14:paraId="3901C4D6" w14:textId="4DC7ACB8" w:rsidR="4A55B04F" w:rsidRDefault="5D2FC64B" w:rsidP="0B770970">
      <w:pPr>
        <w:tabs>
          <w:tab w:val="left" w:pos="3240"/>
        </w:tabs>
        <w:rPr>
          <w:rFonts w:eastAsia="Times New Roman" w:cs="Times New Roman"/>
          <w:szCs w:val="24"/>
        </w:rPr>
      </w:pPr>
      <w:r w:rsidRPr="0B770970">
        <w:rPr>
          <w:rFonts w:eastAsia="Times New Roman" w:cs="Times New Roman"/>
          <w:szCs w:val="24"/>
        </w:rPr>
        <w:t>La importancia del control de calidad radica en garantizar que los productos disponibles para los clientes sean de alta calidad, seguros y cumplan con los estándares y requisitos establecidos. En este contexto, el control de calidad implica un conjunto de prácticas y procesos diseñados para evaluar y garantizar que los productos almacenados y vendidos en la tienda cumplan con los estándares predefinidos. A continuación, se exploran algunos de los aspectos clave del control de calidad en tiendas de conveniencia:</w:t>
      </w:r>
    </w:p>
    <w:p w14:paraId="4E87CECF" w14:textId="75995D16" w:rsidR="4A55B04F" w:rsidRDefault="5D2FC64B" w:rsidP="0B770970">
      <w:pPr>
        <w:tabs>
          <w:tab w:val="left" w:pos="3240"/>
        </w:tabs>
      </w:pPr>
      <w:r w:rsidRPr="0B770970">
        <w:rPr>
          <w:rFonts w:eastAsia="Times New Roman" w:cs="Times New Roman"/>
          <w:szCs w:val="24"/>
        </w:rPr>
        <w:t xml:space="preserve">1. </w:t>
      </w:r>
      <w:r w:rsidRPr="00DB0794">
        <w:rPr>
          <w:rFonts w:eastAsia="Times New Roman" w:cs="Times New Roman"/>
          <w:b/>
          <w:szCs w:val="24"/>
        </w:rPr>
        <w:t xml:space="preserve">Inspección y </w:t>
      </w:r>
      <w:r w:rsidR="00DB0794" w:rsidRPr="00DB0794">
        <w:rPr>
          <w:rFonts w:eastAsia="Times New Roman" w:cs="Times New Roman"/>
          <w:b/>
          <w:bCs/>
          <w:szCs w:val="24"/>
        </w:rPr>
        <w:t>evaluación</w:t>
      </w:r>
      <w:r w:rsidRPr="00DB0794">
        <w:rPr>
          <w:rFonts w:eastAsia="Times New Roman" w:cs="Times New Roman"/>
          <w:b/>
          <w:szCs w:val="24"/>
        </w:rPr>
        <w:t xml:space="preserve"> de </w:t>
      </w:r>
      <w:r w:rsidR="00DB0794" w:rsidRPr="00DB0794">
        <w:rPr>
          <w:rFonts w:eastAsia="Times New Roman" w:cs="Times New Roman"/>
          <w:b/>
          <w:bCs/>
          <w:szCs w:val="24"/>
        </w:rPr>
        <w:t>productos</w:t>
      </w:r>
      <w:r w:rsidRPr="00DB0794">
        <w:rPr>
          <w:rFonts w:eastAsia="Times New Roman" w:cs="Times New Roman"/>
          <w:b/>
          <w:szCs w:val="24"/>
        </w:rPr>
        <w:t xml:space="preserve">: </w:t>
      </w:r>
      <w:r w:rsidRPr="0B770970">
        <w:rPr>
          <w:rFonts w:eastAsia="Times New Roman" w:cs="Times New Roman"/>
          <w:szCs w:val="24"/>
        </w:rPr>
        <w:t>Esto implica la revisión y verificación de los productos almacenados en el almacén y en exhibición. Se inspeccionan aspectos como la fecha de caducidad, la integridad del embalaje, la calidad del producto y otros criterios relevantes.</w:t>
      </w:r>
    </w:p>
    <w:p w14:paraId="51B2C1A3" w14:textId="6CAC25F4" w:rsidR="4A55B04F" w:rsidRDefault="5D2FC64B" w:rsidP="0B770970">
      <w:pPr>
        <w:tabs>
          <w:tab w:val="left" w:pos="3240"/>
        </w:tabs>
      </w:pPr>
      <w:r w:rsidRPr="0B770970">
        <w:rPr>
          <w:rFonts w:eastAsia="Times New Roman" w:cs="Times New Roman"/>
          <w:szCs w:val="24"/>
        </w:rPr>
        <w:t xml:space="preserve">2. </w:t>
      </w:r>
      <w:r w:rsidRPr="00DB0794">
        <w:rPr>
          <w:rFonts w:eastAsia="Times New Roman" w:cs="Times New Roman"/>
          <w:b/>
          <w:szCs w:val="24"/>
        </w:rPr>
        <w:t xml:space="preserve">Normativas y </w:t>
      </w:r>
      <w:r w:rsidR="00DB0794" w:rsidRPr="00DB0794">
        <w:rPr>
          <w:rFonts w:eastAsia="Times New Roman" w:cs="Times New Roman"/>
          <w:b/>
          <w:bCs/>
          <w:szCs w:val="24"/>
        </w:rPr>
        <w:t>estándares</w:t>
      </w:r>
      <w:r w:rsidRPr="00DB0794">
        <w:rPr>
          <w:rFonts w:eastAsia="Times New Roman" w:cs="Times New Roman"/>
          <w:b/>
          <w:szCs w:val="24"/>
        </w:rPr>
        <w:t xml:space="preserve">: </w:t>
      </w:r>
      <w:r w:rsidRPr="0B770970">
        <w:rPr>
          <w:rFonts w:eastAsia="Times New Roman" w:cs="Times New Roman"/>
          <w:szCs w:val="24"/>
        </w:rPr>
        <w:t>Las tiendas de conveniencia deben cumplir con las normativas y estándares establecidos por las autoridades reguladoras, tanto en términos de seguridad alimentaria como de calidad de los productos. Esto incluye la gestión de productos perecederos y la manipulación segura de productos químicos o materiales peligrosos.</w:t>
      </w:r>
    </w:p>
    <w:p w14:paraId="4FCD672C" w14:textId="0A02ED61" w:rsidR="4A55B04F" w:rsidRDefault="5D2FC64B" w:rsidP="0B770970">
      <w:pPr>
        <w:tabs>
          <w:tab w:val="left" w:pos="3240"/>
        </w:tabs>
      </w:pPr>
      <w:r w:rsidRPr="0B770970">
        <w:rPr>
          <w:rFonts w:eastAsia="Times New Roman" w:cs="Times New Roman"/>
          <w:szCs w:val="24"/>
        </w:rPr>
        <w:t xml:space="preserve">3. </w:t>
      </w:r>
      <w:r w:rsidRPr="00DB0794">
        <w:rPr>
          <w:rFonts w:eastAsia="Times New Roman" w:cs="Times New Roman"/>
          <w:b/>
          <w:szCs w:val="24"/>
        </w:rPr>
        <w:t xml:space="preserve">Capacitación del </w:t>
      </w:r>
      <w:r w:rsidR="00DB0794" w:rsidRPr="00DB0794">
        <w:rPr>
          <w:rFonts w:eastAsia="Times New Roman" w:cs="Times New Roman"/>
          <w:b/>
          <w:bCs/>
          <w:szCs w:val="24"/>
        </w:rPr>
        <w:t>personal</w:t>
      </w:r>
      <w:r w:rsidRPr="00DB0794">
        <w:rPr>
          <w:rFonts w:eastAsia="Times New Roman" w:cs="Times New Roman"/>
          <w:b/>
          <w:szCs w:val="24"/>
        </w:rPr>
        <w:t>:</w:t>
      </w:r>
      <w:r w:rsidRPr="0B770970">
        <w:rPr>
          <w:rFonts w:eastAsia="Times New Roman" w:cs="Times New Roman"/>
          <w:szCs w:val="24"/>
        </w:rPr>
        <w:t xml:space="preserve"> El personal que trabaja en tiendas de conveniencia debe recibir capacitación adecuada sobre los procedimientos de control de calidad. Esto incluye la manipulación segura de productos, la identificación de problemas potenciales y la toma de decisiones sobre la retirada de productos defectuosos.</w:t>
      </w:r>
    </w:p>
    <w:p w14:paraId="704AF4AE" w14:textId="77777777" w:rsidR="4A55B04F" w:rsidRDefault="5D2FC64B" w:rsidP="0B770970">
      <w:pPr>
        <w:tabs>
          <w:tab w:val="left" w:pos="3240"/>
        </w:tabs>
      </w:pPr>
      <w:r w:rsidRPr="0B770970">
        <w:rPr>
          <w:rFonts w:eastAsia="Times New Roman" w:cs="Times New Roman"/>
          <w:szCs w:val="24"/>
        </w:rPr>
        <w:t xml:space="preserve">4. </w:t>
      </w:r>
      <w:r w:rsidRPr="00DB0794">
        <w:rPr>
          <w:rFonts w:eastAsia="Times New Roman" w:cs="Times New Roman"/>
          <w:b/>
          <w:szCs w:val="24"/>
        </w:rPr>
        <w:t xml:space="preserve">Retroalimentación del </w:t>
      </w:r>
      <w:r w:rsidR="00DB0794" w:rsidRPr="00DB0794">
        <w:rPr>
          <w:rFonts w:eastAsia="Times New Roman" w:cs="Times New Roman"/>
          <w:b/>
          <w:bCs/>
          <w:szCs w:val="24"/>
        </w:rPr>
        <w:t>cliente</w:t>
      </w:r>
      <w:r w:rsidRPr="00DB0794">
        <w:rPr>
          <w:rFonts w:eastAsia="Times New Roman" w:cs="Times New Roman"/>
          <w:b/>
          <w:szCs w:val="24"/>
        </w:rPr>
        <w:t>:</w:t>
      </w:r>
      <w:r w:rsidRPr="0B770970">
        <w:rPr>
          <w:rFonts w:eastAsia="Times New Roman" w:cs="Times New Roman"/>
          <w:szCs w:val="24"/>
        </w:rPr>
        <w:t xml:space="preserve"> El control de calidad también implica la recopilación de comentarios de los clientes. Las tiendas de conveniencia deben estar abiertas a las quejas o preocupaciones de los clientes y responder de manera oportuna y efectiva.</w:t>
      </w:r>
    </w:p>
    <w:p w14:paraId="41688641" w14:textId="4D80C455" w:rsidR="4A55B04F" w:rsidRDefault="5D2FC64B" w:rsidP="0B770970">
      <w:pPr>
        <w:tabs>
          <w:tab w:val="left" w:pos="3240"/>
        </w:tabs>
      </w:pPr>
      <w:r w:rsidRPr="0B770970">
        <w:rPr>
          <w:rFonts w:eastAsia="Times New Roman" w:cs="Times New Roman"/>
          <w:szCs w:val="24"/>
        </w:rPr>
        <w:t xml:space="preserve">5. </w:t>
      </w:r>
      <w:r w:rsidRPr="00DB0794">
        <w:rPr>
          <w:rFonts w:eastAsia="Times New Roman" w:cs="Times New Roman"/>
          <w:b/>
          <w:szCs w:val="24"/>
        </w:rPr>
        <w:t xml:space="preserve">Auditorías y </w:t>
      </w:r>
      <w:r w:rsidR="00DB0794" w:rsidRPr="00DB0794">
        <w:rPr>
          <w:rFonts w:eastAsia="Times New Roman" w:cs="Times New Roman"/>
          <w:b/>
          <w:bCs/>
          <w:szCs w:val="24"/>
        </w:rPr>
        <w:t>evaluaciones regulares</w:t>
      </w:r>
      <w:r w:rsidRPr="00DB0794">
        <w:rPr>
          <w:rFonts w:eastAsia="Times New Roman" w:cs="Times New Roman"/>
          <w:b/>
          <w:szCs w:val="24"/>
        </w:rPr>
        <w:t xml:space="preserve">: </w:t>
      </w:r>
      <w:r w:rsidRPr="0B770970">
        <w:rPr>
          <w:rFonts w:eastAsia="Times New Roman" w:cs="Times New Roman"/>
          <w:szCs w:val="24"/>
        </w:rPr>
        <w:t>Para garantizar la consistencia y la calidad a largo plazo, se realizan auditorías y evaluaciones regulares del control de calidad en la tienda de conveniencia.</w:t>
      </w:r>
    </w:p>
    <w:p w14:paraId="29D5FFC0" w14:textId="248E0130" w:rsidR="4A55B04F" w:rsidRDefault="005B0E27" w:rsidP="0B770970">
      <w:pPr>
        <w:tabs>
          <w:tab w:val="left" w:pos="3240"/>
        </w:tabs>
      </w:pPr>
      <w:r>
        <w:rPr>
          <w:rFonts w:eastAsia="Times New Roman" w:cs="Times New Roman"/>
        </w:rPr>
        <w:t>6</w:t>
      </w:r>
      <w:r w:rsidR="5D2FC64B" w:rsidRPr="687F9CBC">
        <w:rPr>
          <w:rFonts w:eastAsia="Times New Roman" w:cs="Times New Roman"/>
        </w:rPr>
        <w:t xml:space="preserve">. </w:t>
      </w:r>
      <w:r w:rsidR="5D2FC64B" w:rsidRPr="00DB0794">
        <w:rPr>
          <w:rFonts w:eastAsia="Times New Roman" w:cs="Times New Roman"/>
          <w:b/>
        </w:rPr>
        <w:t xml:space="preserve">Cumplimiento de </w:t>
      </w:r>
      <w:r w:rsidR="00DB0794" w:rsidRPr="00DB0794">
        <w:rPr>
          <w:rFonts w:eastAsia="Times New Roman" w:cs="Times New Roman"/>
          <w:b/>
          <w:bCs/>
        </w:rPr>
        <w:t>políticas de calidad</w:t>
      </w:r>
      <w:r w:rsidR="5D2FC64B" w:rsidRPr="00DB0794">
        <w:rPr>
          <w:rFonts w:eastAsia="Times New Roman" w:cs="Times New Roman"/>
          <w:b/>
        </w:rPr>
        <w:t>:</w:t>
      </w:r>
      <w:r w:rsidR="5D2FC64B" w:rsidRPr="687F9CBC">
        <w:rPr>
          <w:rFonts w:eastAsia="Times New Roman" w:cs="Times New Roman"/>
        </w:rPr>
        <w:t xml:space="preserve"> La tienda debe adherirse a políticas de calidad internas o externas establecidas por franquicias, proveedores o regulaciones gubernamentales.</w:t>
      </w:r>
      <w:r w:rsidR="002639AB">
        <w:rPr>
          <w:rFonts w:eastAsia="Times New Roman" w:cs="Times New Roman"/>
        </w:rPr>
        <w:t xml:space="preserve"> </w:t>
      </w:r>
      <w:r w:rsidR="002639AB">
        <w:rPr>
          <w:rFonts w:eastAsia="Times New Roman" w:cs="Times New Roman"/>
        </w:rPr>
        <w:fldChar w:fldCharType="begin"/>
      </w:r>
      <w:r w:rsidR="00137183">
        <w:rPr>
          <w:rFonts w:eastAsia="Times New Roman" w:cs="Times New Roman"/>
        </w:rPr>
        <w:instrText xml:space="preserve"> ADDIN ZOTERO_ITEM CSL_CITATION {"citationID":"2xtKMtQR","properties":{"formattedCitation":"[47]","plainCitation":"[47]","noteIndex":0},"citationItems":[{"id":56,"uris":["http://zotero.org/users/12776228/items/3LYJIRZF"],"itemData":{"id":56,"type":"book","ISBN":"978-84-87189-44-9","language":"spa","note":"OCLC: 950206649","publisher":"Ediciones Díaz de Santos","source":"Open WorldCat","title":"Juran y el liderazgo para la calidad: manual para ejecutivos","title-short":"Juran y el liderazgo para la calidad","author":[{"family":"Juran","given":"Joseph M."}],"issued":{"date-parts":[["2000"]]}}}],"schema":"https://github.com/citation-style-language/schema/raw/master/csl-citation.json"} </w:instrText>
      </w:r>
      <w:r w:rsidR="002639AB">
        <w:rPr>
          <w:rFonts w:eastAsia="Times New Roman" w:cs="Times New Roman"/>
        </w:rPr>
        <w:fldChar w:fldCharType="separate"/>
      </w:r>
      <w:r w:rsidR="00137183" w:rsidRPr="00137183">
        <w:rPr>
          <w:rFonts w:cs="Times New Roman"/>
        </w:rPr>
        <w:t>[47]</w:t>
      </w:r>
      <w:r w:rsidR="002639AB">
        <w:rPr>
          <w:rFonts w:eastAsia="Times New Roman" w:cs="Times New Roman"/>
        </w:rPr>
        <w:fldChar w:fldCharType="end"/>
      </w:r>
    </w:p>
    <w:p w14:paraId="79FA2BB9" w14:textId="705ED508" w:rsidR="42CC6F6D" w:rsidRDefault="42CC6F6D" w:rsidP="00887B2C">
      <w:pPr>
        <w:pStyle w:val="Ttulo3"/>
        <w:rPr>
          <w:rFonts w:eastAsia="Times New Roman" w:cs="Times New Roman"/>
          <w:b/>
        </w:rPr>
      </w:pPr>
      <w:bookmarkStart w:id="522" w:name="_Toc150390694"/>
      <w:bookmarkStart w:id="523" w:name="_Toc150418278"/>
      <w:bookmarkStart w:id="524" w:name="_Toc151981500"/>
      <w:bookmarkStart w:id="525" w:name="_Toc151935548"/>
      <w:r w:rsidRPr="00887B2C">
        <w:rPr>
          <w:b/>
        </w:rPr>
        <w:t>3.</w:t>
      </w:r>
      <w:r w:rsidRPr="3B5B1346">
        <w:rPr>
          <w:rFonts w:eastAsia="Times New Roman" w:cs="Times New Roman"/>
          <w:b/>
          <w:bCs/>
        </w:rPr>
        <w:t>1</w:t>
      </w:r>
      <w:r w:rsidR="7C743D6D" w:rsidRPr="3B5B1346">
        <w:rPr>
          <w:rFonts w:eastAsia="Times New Roman" w:cs="Times New Roman"/>
          <w:b/>
          <w:bCs/>
        </w:rPr>
        <w:t>4</w:t>
      </w:r>
      <w:r w:rsidRPr="3B5B1346">
        <w:rPr>
          <w:rFonts w:eastAsia="Times New Roman" w:cs="Times New Roman"/>
          <w:b/>
          <w:bCs/>
        </w:rPr>
        <w:t>.</w:t>
      </w:r>
      <w:r w:rsidR="37964FCC" w:rsidRPr="3B5B1346">
        <w:rPr>
          <w:rFonts w:eastAsia="Times New Roman" w:cs="Times New Roman"/>
          <w:b/>
          <w:bCs/>
        </w:rPr>
        <w:t>2</w:t>
      </w:r>
      <w:r w:rsidRPr="3B5B1346">
        <w:rPr>
          <w:rFonts w:eastAsia="Times New Roman" w:cs="Times New Roman"/>
          <w:b/>
        </w:rPr>
        <w:t xml:space="preserve"> Stock-</w:t>
      </w:r>
      <w:proofErr w:type="spellStart"/>
      <w:r w:rsidRPr="3B5B1346">
        <w:rPr>
          <w:rFonts w:eastAsia="Times New Roman" w:cs="Times New Roman"/>
          <w:b/>
        </w:rPr>
        <w:t>Out</w:t>
      </w:r>
      <w:proofErr w:type="spellEnd"/>
      <w:r w:rsidR="58DC3DC7" w:rsidRPr="3B5B1346">
        <w:rPr>
          <w:rFonts w:eastAsia="Times New Roman" w:cs="Times New Roman"/>
          <w:b/>
          <w:bCs/>
        </w:rPr>
        <w:t>.</w:t>
      </w:r>
      <w:bookmarkEnd w:id="522"/>
      <w:bookmarkEnd w:id="523"/>
      <w:bookmarkEnd w:id="524"/>
      <w:bookmarkEnd w:id="525"/>
    </w:p>
    <w:p w14:paraId="4D18C720" w14:textId="0131E3E1" w:rsidR="42CC6F6D" w:rsidRPr="00712C09" w:rsidRDefault="42CC6F6D" w:rsidP="687F9CBC">
      <w:pPr>
        <w:tabs>
          <w:tab w:val="left" w:pos="3240"/>
        </w:tabs>
        <w:rPr>
          <w:rFonts w:eastAsia="Times New Roman" w:cs="Times New Roman"/>
        </w:rPr>
      </w:pPr>
      <w:r w:rsidRPr="687F9CBC">
        <w:rPr>
          <w:rFonts w:eastAsia="Times New Roman" w:cs="Times New Roman"/>
        </w:rPr>
        <w:t>El "stock-</w:t>
      </w:r>
      <w:proofErr w:type="spellStart"/>
      <w:r w:rsidRPr="687F9CBC">
        <w:rPr>
          <w:rFonts w:eastAsia="Times New Roman" w:cs="Times New Roman"/>
        </w:rPr>
        <w:t>out</w:t>
      </w:r>
      <w:proofErr w:type="spellEnd"/>
      <w:r w:rsidRPr="687F9CBC">
        <w:rPr>
          <w:rFonts w:eastAsia="Times New Roman" w:cs="Times New Roman"/>
        </w:rPr>
        <w:t>" es un término que se utiliza para describir la situación en la que un producto específico se agota en el inventario de una tienda de conveniencia y ya no está disponible para los clientes. Este fenómeno puede tener un impacto significativo en las operaciones de la tienda y en la satisfacción del cliente.</w:t>
      </w:r>
    </w:p>
    <w:p w14:paraId="1996E347" w14:textId="13A6B916" w:rsidR="42CC6F6D" w:rsidRPr="00DB0794" w:rsidRDefault="42CC6F6D" w:rsidP="687F9CBC">
      <w:pPr>
        <w:tabs>
          <w:tab w:val="left" w:pos="3240"/>
        </w:tabs>
        <w:rPr>
          <w:b/>
        </w:rPr>
      </w:pPr>
      <w:r w:rsidRPr="00DB0794">
        <w:rPr>
          <w:rFonts w:eastAsia="Times New Roman" w:cs="Times New Roman"/>
          <w:b/>
        </w:rPr>
        <w:t xml:space="preserve">Impacto en las </w:t>
      </w:r>
      <w:r w:rsidR="00DB0794" w:rsidRPr="00DB0794">
        <w:rPr>
          <w:rFonts w:eastAsia="Times New Roman" w:cs="Times New Roman"/>
          <w:b/>
          <w:bCs/>
        </w:rPr>
        <w:t>operaciones</w:t>
      </w:r>
      <w:r w:rsidRPr="00DB0794">
        <w:rPr>
          <w:rFonts w:eastAsia="Times New Roman" w:cs="Times New Roman"/>
          <w:b/>
        </w:rPr>
        <w:t xml:space="preserve"> de la </w:t>
      </w:r>
      <w:r w:rsidR="00DB0794" w:rsidRPr="00DB0794">
        <w:rPr>
          <w:rFonts w:eastAsia="Times New Roman" w:cs="Times New Roman"/>
          <w:b/>
          <w:bCs/>
        </w:rPr>
        <w:t>tienda</w:t>
      </w:r>
      <w:r w:rsidRPr="00DB0794">
        <w:rPr>
          <w:rFonts w:eastAsia="Times New Roman" w:cs="Times New Roman"/>
          <w:b/>
        </w:rPr>
        <w:t>:</w:t>
      </w:r>
    </w:p>
    <w:p w14:paraId="21C1BD0D" w14:textId="2499F660" w:rsidR="42CC6F6D" w:rsidRDefault="42CC6F6D" w:rsidP="687F9CBC">
      <w:pPr>
        <w:tabs>
          <w:tab w:val="left" w:pos="3240"/>
        </w:tabs>
      </w:pPr>
      <w:r w:rsidRPr="00DB0794">
        <w:rPr>
          <w:rFonts w:eastAsia="Times New Roman" w:cs="Times New Roman"/>
          <w:b/>
        </w:rPr>
        <w:t>Pérdida de ventas:</w:t>
      </w:r>
      <w:r w:rsidRPr="687F9CBC">
        <w:rPr>
          <w:rFonts w:eastAsia="Times New Roman" w:cs="Times New Roman"/>
        </w:rPr>
        <w:t xml:space="preserve"> Cuando un producto se agota y no se repone rápidamente, la tienda pierde ventas, ya que los clientes no pueden comprar lo que necesitan.</w:t>
      </w:r>
    </w:p>
    <w:p w14:paraId="30584FA9" w14:textId="598BD97A" w:rsidR="42CC6F6D" w:rsidRDefault="42CC6F6D" w:rsidP="687F9CBC">
      <w:pPr>
        <w:tabs>
          <w:tab w:val="left" w:pos="3240"/>
        </w:tabs>
      </w:pPr>
      <w:r w:rsidRPr="00DB0794">
        <w:rPr>
          <w:rFonts w:eastAsia="Times New Roman" w:cs="Times New Roman"/>
          <w:b/>
        </w:rPr>
        <w:t>Insatisfacción del cliente:</w:t>
      </w:r>
      <w:r w:rsidRPr="687F9CBC">
        <w:rPr>
          <w:rFonts w:eastAsia="Times New Roman" w:cs="Times New Roman"/>
        </w:rPr>
        <w:t xml:space="preserve"> Los clientes que no pueden encontrar un producto que están buscando pueden sentirse frustrados y decepcionados. Esto puede afectar negativamente la percepción de la tienda y reducir la lealtad del cliente.</w:t>
      </w:r>
    </w:p>
    <w:p w14:paraId="39AC7CD6" w14:textId="096CCCEB" w:rsidR="42CC6F6D" w:rsidRDefault="42CC6F6D" w:rsidP="687F9CBC">
      <w:pPr>
        <w:tabs>
          <w:tab w:val="left" w:pos="3240"/>
        </w:tabs>
      </w:pPr>
      <w:r w:rsidRPr="00DB0794">
        <w:rPr>
          <w:rFonts w:eastAsia="Times New Roman" w:cs="Times New Roman"/>
          <w:b/>
        </w:rPr>
        <w:lastRenderedPageBreak/>
        <w:t>Impacto en otros productos:</w:t>
      </w:r>
      <w:r w:rsidRPr="687F9CBC">
        <w:rPr>
          <w:rFonts w:eastAsia="Times New Roman" w:cs="Times New Roman"/>
        </w:rPr>
        <w:t xml:space="preserve"> El stock-</w:t>
      </w:r>
      <w:proofErr w:type="spellStart"/>
      <w:r w:rsidRPr="687F9CBC">
        <w:rPr>
          <w:rFonts w:eastAsia="Times New Roman" w:cs="Times New Roman"/>
        </w:rPr>
        <w:t>out</w:t>
      </w:r>
      <w:proofErr w:type="spellEnd"/>
      <w:r w:rsidRPr="687F9CBC">
        <w:rPr>
          <w:rFonts w:eastAsia="Times New Roman" w:cs="Times New Roman"/>
        </w:rPr>
        <w:t xml:space="preserve"> de un producto puede afectar a otros productos relacionados o complementarios. Por ejemplo, si falta el pan, es posible que los clientes no compren mermelada. Esto puede tener un efecto dominó en la falta de ventas.</w:t>
      </w:r>
    </w:p>
    <w:p w14:paraId="7D8E20BD" w14:textId="1AAED43D" w:rsidR="42CC6F6D" w:rsidRDefault="42CC6F6D" w:rsidP="687F9CBC">
      <w:pPr>
        <w:tabs>
          <w:tab w:val="left" w:pos="3240"/>
        </w:tabs>
      </w:pPr>
      <w:r w:rsidRPr="00DB0794">
        <w:rPr>
          <w:rFonts w:eastAsia="Times New Roman" w:cs="Times New Roman"/>
          <w:b/>
        </w:rPr>
        <w:t>Costos de urgencia:</w:t>
      </w:r>
      <w:r w:rsidRPr="687F9CBC">
        <w:rPr>
          <w:rFonts w:eastAsia="Times New Roman" w:cs="Times New Roman"/>
        </w:rPr>
        <w:t xml:space="preserve"> Para remediar un stock-</w:t>
      </w:r>
      <w:proofErr w:type="spellStart"/>
      <w:r w:rsidRPr="687F9CBC">
        <w:rPr>
          <w:rFonts w:eastAsia="Times New Roman" w:cs="Times New Roman"/>
        </w:rPr>
        <w:t>out</w:t>
      </w:r>
      <w:proofErr w:type="spellEnd"/>
      <w:r w:rsidRPr="687F9CBC">
        <w:rPr>
          <w:rFonts w:eastAsia="Times New Roman" w:cs="Times New Roman"/>
        </w:rPr>
        <w:t>, la tienda puede incurrir en costos adicionales para obtener productos rápidamente, lo que puede reducir los márgenes de beneficio.</w:t>
      </w:r>
    </w:p>
    <w:p w14:paraId="516C8808" w14:textId="00162191" w:rsidR="687F9CBC" w:rsidRDefault="42CC6F6D" w:rsidP="687F9CBC">
      <w:pPr>
        <w:tabs>
          <w:tab w:val="left" w:pos="3240"/>
        </w:tabs>
      </w:pPr>
      <w:r w:rsidRPr="687F9CBC">
        <w:rPr>
          <w:rFonts w:eastAsia="Times New Roman" w:cs="Times New Roman"/>
        </w:rPr>
        <w:t>Para evitar el stock-</w:t>
      </w:r>
      <w:proofErr w:type="spellStart"/>
      <w:r w:rsidRPr="687F9CBC">
        <w:rPr>
          <w:rFonts w:eastAsia="Times New Roman" w:cs="Times New Roman"/>
        </w:rPr>
        <w:t>out</w:t>
      </w:r>
      <w:proofErr w:type="spellEnd"/>
      <w:r w:rsidRPr="687F9CBC">
        <w:rPr>
          <w:rFonts w:eastAsia="Times New Roman" w:cs="Times New Roman"/>
        </w:rPr>
        <w:t>, la gestión de inventario es esencial. Estrategias como el reabastecimiento dinámico y el seguimiento en tiempo real de las existencias son importantes para garantizar que los productos estén disponibles cuando los clientes los necesiten.</w:t>
      </w:r>
      <w:r w:rsidR="00FA7132">
        <w:rPr>
          <w:rFonts w:eastAsia="Times New Roman" w:cs="Times New Roman"/>
        </w:rPr>
        <w:t xml:space="preserve"> </w:t>
      </w:r>
      <w:r w:rsidR="00FA7132">
        <w:rPr>
          <w:rFonts w:eastAsia="Times New Roman" w:cs="Times New Roman"/>
        </w:rPr>
        <w:fldChar w:fldCharType="begin"/>
      </w:r>
      <w:r w:rsidR="00137183">
        <w:rPr>
          <w:rFonts w:eastAsia="Times New Roman" w:cs="Times New Roman"/>
        </w:rPr>
        <w:instrText xml:space="preserve"> ADDIN ZOTERO_ITEM CSL_CITATION {"citationID":"96dCF3jv","properties":{"formattedCitation":"[48]","plainCitation":"[48]","noteIndex":0},"citationItems":[{"id":55,"uris":["http://zotero.org/users/12776228/items/INYXNEW5"],"itemData":{"id":55,"type":"thesis","number-of-pages":"151","publisher":"Universidad Nacional Autónoma de México","title":"Los agotados (stock outs) y su impacto en las ventas e inventarios en la categoría de detergentes líquidos en una cadena de autoservicio de América Latina","URL":"https://hdl.handle.net/20.500.14330/TES01000739224","author":[{"family":"Calderón Cortés","given":"Santiago Josué"}],"issued":{"date-parts":[["2015"]]}}}],"schema":"https://github.com/citation-style-language/schema/raw/master/csl-citation.json"} </w:instrText>
      </w:r>
      <w:r w:rsidR="00FA7132">
        <w:rPr>
          <w:rFonts w:eastAsia="Times New Roman" w:cs="Times New Roman"/>
        </w:rPr>
        <w:fldChar w:fldCharType="separate"/>
      </w:r>
      <w:r w:rsidR="00137183" w:rsidRPr="00137183">
        <w:rPr>
          <w:rFonts w:cs="Times New Roman"/>
        </w:rPr>
        <w:t>[48]</w:t>
      </w:r>
      <w:r w:rsidR="00FA7132">
        <w:rPr>
          <w:rFonts w:eastAsia="Times New Roman" w:cs="Times New Roman"/>
        </w:rPr>
        <w:fldChar w:fldCharType="end"/>
      </w:r>
    </w:p>
    <w:p w14:paraId="22D14922" w14:textId="332F2277" w:rsidR="17694AE5" w:rsidRDefault="17694AE5" w:rsidP="00887B2C">
      <w:pPr>
        <w:pStyle w:val="Ttulo3"/>
        <w:rPr>
          <w:rFonts w:eastAsia="Times New Roman" w:cs="Times New Roman"/>
          <w:b/>
        </w:rPr>
      </w:pPr>
      <w:bookmarkStart w:id="526" w:name="_Toc150390695"/>
      <w:bookmarkStart w:id="527" w:name="_Toc150418279"/>
      <w:bookmarkStart w:id="528" w:name="_Toc151981501"/>
      <w:bookmarkStart w:id="529" w:name="_Toc151935549"/>
      <w:r w:rsidRPr="00887B2C">
        <w:rPr>
          <w:b/>
        </w:rPr>
        <w:t>3.</w:t>
      </w:r>
      <w:r w:rsidRPr="3B5B1346">
        <w:rPr>
          <w:rFonts w:eastAsia="Times New Roman" w:cs="Times New Roman"/>
          <w:b/>
          <w:bCs/>
        </w:rPr>
        <w:t>1</w:t>
      </w:r>
      <w:r w:rsidR="7EAF9020" w:rsidRPr="3B5B1346">
        <w:rPr>
          <w:rFonts w:eastAsia="Times New Roman" w:cs="Times New Roman"/>
          <w:b/>
          <w:bCs/>
        </w:rPr>
        <w:t>4</w:t>
      </w:r>
      <w:r w:rsidRPr="3B5B1346">
        <w:rPr>
          <w:rFonts w:eastAsia="Times New Roman" w:cs="Times New Roman"/>
          <w:b/>
          <w:bCs/>
        </w:rPr>
        <w:t>.</w:t>
      </w:r>
      <w:r w:rsidR="42CA2FC4" w:rsidRPr="3B5B1346">
        <w:rPr>
          <w:rFonts w:eastAsia="Times New Roman" w:cs="Times New Roman"/>
          <w:b/>
          <w:bCs/>
        </w:rPr>
        <w:t>3</w:t>
      </w:r>
      <w:r w:rsidRPr="3B5B1346">
        <w:rPr>
          <w:rFonts w:eastAsia="Times New Roman" w:cs="Times New Roman"/>
          <w:b/>
        </w:rPr>
        <w:t xml:space="preserve"> Punto de Reorden (</w:t>
      </w:r>
      <w:proofErr w:type="spellStart"/>
      <w:r w:rsidRPr="3B5B1346">
        <w:rPr>
          <w:rFonts w:eastAsia="Times New Roman" w:cs="Times New Roman"/>
          <w:b/>
        </w:rPr>
        <w:t>Reorder</w:t>
      </w:r>
      <w:proofErr w:type="spellEnd"/>
      <w:r w:rsidRPr="3B5B1346">
        <w:rPr>
          <w:rFonts w:eastAsia="Times New Roman" w:cs="Times New Roman"/>
          <w:b/>
        </w:rPr>
        <w:t xml:space="preserve"> Point</w:t>
      </w:r>
      <w:r w:rsidRPr="3B5B1346">
        <w:rPr>
          <w:rFonts w:eastAsia="Times New Roman" w:cs="Times New Roman"/>
          <w:b/>
          <w:bCs/>
        </w:rPr>
        <w:t>)</w:t>
      </w:r>
      <w:r w:rsidR="5522F107" w:rsidRPr="3B5B1346">
        <w:rPr>
          <w:rFonts w:eastAsia="Times New Roman" w:cs="Times New Roman"/>
          <w:b/>
          <w:bCs/>
        </w:rPr>
        <w:t>.</w:t>
      </w:r>
      <w:bookmarkEnd w:id="526"/>
      <w:bookmarkEnd w:id="527"/>
      <w:bookmarkEnd w:id="528"/>
      <w:bookmarkEnd w:id="529"/>
    </w:p>
    <w:p w14:paraId="0365DBFE" w14:textId="63FFA64F" w:rsidR="17694AE5" w:rsidRDefault="17694AE5" w:rsidP="687F9CBC">
      <w:pPr>
        <w:tabs>
          <w:tab w:val="left" w:pos="3240"/>
        </w:tabs>
      </w:pPr>
      <w:r w:rsidRPr="687F9CBC">
        <w:rPr>
          <w:rFonts w:eastAsia="Times New Roman" w:cs="Times New Roman"/>
        </w:rPr>
        <w:t>El punto de reorden es un valor crítico que ayuda a determinar cuándo se debe realizar un pedido para reponer un producto en la tienda de conveniencia. Este punto se basa en factores como la demanda del producto, el tiempo de espera para la entrega y la cantidad mínima que debe mantenerse en existencia. Su cálculo es esencial para evitar situaciones en las que los productos se agoten antes de que llegue un nuevo pedido.</w:t>
      </w:r>
    </w:p>
    <w:p w14:paraId="7343E01C" w14:textId="5B8F6DE7" w:rsidR="17694AE5" w:rsidRPr="00DB0794" w:rsidRDefault="17694AE5" w:rsidP="687F9CBC">
      <w:pPr>
        <w:tabs>
          <w:tab w:val="left" w:pos="3240"/>
        </w:tabs>
        <w:rPr>
          <w:b/>
        </w:rPr>
      </w:pPr>
      <w:r w:rsidRPr="00DB0794">
        <w:rPr>
          <w:rFonts w:eastAsia="Times New Roman" w:cs="Times New Roman"/>
          <w:b/>
        </w:rPr>
        <w:t>Importancia</w:t>
      </w:r>
      <w:r w:rsidR="00DB0794" w:rsidRPr="00DB0794">
        <w:rPr>
          <w:rFonts w:eastAsia="Times New Roman" w:cs="Times New Roman"/>
          <w:b/>
          <w:bCs/>
        </w:rPr>
        <w:t>.</w:t>
      </w:r>
    </w:p>
    <w:p w14:paraId="4839B0D7" w14:textId="1509860D" w:rsidR="17694AE5" w:rsidRDefault="17694AE5" w:rsidP="687F9CBC">
      <w:pPr>
        <w:tabs>
          <w:tab w:val="left" w:pos="3240"/>
        </w:tabs>
      </w:pPr>
      <w:r w:rsidRPr="00DB0794">
        <w:rPr>
          <w:rFonts w:eastAsia="Times New Roman" w:cs="Times New Roman"/>
          <w:b/>
        </w:rPr>
        <w:t>Evita la escasez de productos:</w:t>
      </w:r>
      <w:r w:rsidRPr="687F9CBC">
        <w:rPr>
          <w:rFonts w:eastAsia="Times New Roman" w:cs="Times New Roman"/>
        </w:rPr>
        <w:t xml:space="preserve"> Al establecer un punto de reorden adecuado, se garantiza que los productos se repongan antes de agotarse, evitando la pérdida de ventas debido a productos no disponibles.</w:t>
      </w:r>
    </w:p>
    <w:p w14:paraId="02C8C748" w14:textId="7CDF3294" w:rsidR="17694AE5" w:rsidRDefault="17694AE5" w:rsidP="687F9CBC">
      <w:pPr>
        <w:tabs>
          <w:tab w:val="left" w:pos="3240"/>
        </w:tabs>
      </w:pPr>
      <w:r w:rsidRPr="00DB0794">
        <w:rPr>
          <w:rFonts w:eastAsia="Times New Roman" w:cs="Times New Roman"/>
          <w:b/>
        </w:rPr>
        <w:t>Optimiza los costos de inventario:</w:t>
      </w:r>
      <w:r w:rsidRPr="687F9CBC">
        <w:rPr>
          <w:rFonts w:eastAsia="Times New Roman" w:cs="Times New Roman"/>
        </w:rPr>
        <w:t xml:space="preserve"> El punto de reorden ayuda a mantener un inventario mínimo necesario para satisfacer la demanda, lo que minimiza los costos de almacenamiento.</w:t>
      </w:r>
    </w:p>
    <w:p w14:paraId="69432EC7" w14:textId="06FFF167" w:rsidR="17694AE5" w:rsidRDefault="17694AE5" w:rsidP="687F9CBC">
      <w:pPr>
        <w:tabs>
          <w:tab w:val="left" w:pos="3240"/>
        </w:tabs>
      </w:pPr>
      <w:r w:rsidRPr="00DB0794">
        <w:rPr>
          <w:rFonts w:eastAsia="Times New Roman" w:cs="Times New Roman"/>
          <w:b/>
        </w:rPr>
        <w:t>Cálculo:</w:t>
      </w:r>
      <w:r w:rsidRPr="687F9CBC">
        <w:rPr>
          <w:rFonts w:eastAsia="Times New Roman" w:cs="Times New Roman"/>
        </w:rPr>
        <w:t xml:space="preserve"> El punto de reorden se calcula mediante la siguiente fórmula:</w:t>
      </w:r>
    </w:p>
    <w:p w14:paraId="15F539F8" w14:textId="37A43A68" w:rsidR="17694AE5" w:rsidRPr="00DB0794" w:rsidRDefault="17694AE5" w:rsidP="687F9CBC">
      <w:pPr>
        <w:tabs>
          <w:tab w:val="left" w:pos="3240"/>
        </w:tabs>
        <w:rPr>
          <w:rFonts w:eastAsia="Times New Roman" w:cs="Times New Roman"/>
          <w:i/>
        </w:rPr>
      </w:pPr>
      <w:r w:rsidRPr="00DB0794">
        <w:rPr>
          <w:rFonts w:eastAsia="Times New Roman" w:cs="Times New Roman"/>
          <w:i/>
        </w:rPr>
        <w:t>Punto de Reorden</w:t>
      </w:r>
      <w:r w:rsidR="45327F82" w:rsidRPr="00DB0794">
        <w:rPr>
          <w:rFonts w:eastAsia="Times New Roman" w:cs="Times New Roman"/>
          <w:i/>
        </w:rPr>
        <w:t xml:space="preserve"> </w:t>
      </w:r>
      <w:r w:rsidRPr="00DB0794">
        <w:rPr>
          <w:rFonts w:eastAsia="Times New Roman" w:cs="Times New Roman"/>
          <w:i/>
        </w:rPr>
        <w:t>=</w:t>
      </w:r>
      <w:r w:rsidR="08E49936" w:rsidRPr="00DB0794">
        <w:rPr>
          <w:rFonts w:eastAsia="Times New Roman" w:cs="Times New Roman"/>
          <w:i/>
        </w:rPr>
        <w:t xml:space="preserve"> </w:t>
      </w:r>
      <w:r w:rsidRPr="00DB0794">
        <w:rPr>
          <w:rFonts w:eastAsia="Times New Roman" w:cs="Times New Roman"/>
          <w:i/>
        </w:rPr>
        <w:t xml:space="preserve">Demanda Diaria </w:t>
      </w:r>
      <w:proofErr w:type="spellStart"/>
      <w:r w:rsidRPr="00DB0794">
        <w:rPr>
          <w:rFonts w:eastAsia="Times New Roman" w:cs="Times New Roman"/>
          <w:i/>
        </w:rPr>
        <w:t>Promedio×Tiempo</w:t>
      </w:r>
      <w:proofErr w:type="spellEnd"/>
      <w:r w:rsidRPr="00DB0794">
        <w:rPr>
          <w:rFonts w:eastAsia="Times New Roman" w:cs="Times New Roman"/>
          <w:i/>
        </w:rPr>
        <w:t xml:space="preserve"> de </w:t>
      </w:r>
      <w:proofErr w:type="spellStart"/>
      <w:r w:rsidRPr="00DB0794">
        <w:rPr>
          <w:rFonts w:eastAsia="Times New Roman" w:cs="Times New Roman"/>
          <w:i/>
        </w:rPr>
        <w:t>Espera+Inventario</w:t>
      </w:r>
      <w:proofErr w:type="spellEnd"/>
      <w:r w:rsidRPr="00DB0794">
        <w:rPr>
          <w:rFonts w:eastAsia="Times New Roman" w:cs="Times New Roman"/>
          <w:i/>
        </w:rPr>
        <w:t xml:space="preserve"> de Seguridad.</w:t>
      </w:r>
    </w:p>
    <w:p w14:paraId="7D3D70AB" w14:textId="4A240B43" w:rsidR="17694AE5" w:rsidRDefault="17694AE5" w:rsidP="687F9CBC">
      <w:pPr>
        <w:tabs>
          <w:tab w:val="left" w:pos="3240"/>
        </w:tabs>
      </w:pPr>
      <w:r w:rsidRPr="00AD2D33">
        <w:rPr>
          <w:rFonts w:eastAsia="Times New Roman" w:cs="Times New Roman"/>
          <w:b/>
        </w:rPr>
        <w:t>Demanda Diaria Promedio:</w:t>
      </w:r>
      <w:r w:rsidRPr="687F9CBC">
        <w:rPr>
          <w:rFonts w:eastAsia="Times New Roman" w:cs="Times New Roman"/>
        </w:rPr>
        <w:t xml:space="preserve"> Es el número de unidades promedio que se venden de un producto específico en un día.</w:t>
      </w:r>
    </w:p>
    <w:p w14:paraId="2CBEC702" w14:textId="04A41FD7" w:rsidR="17694AE5" w:rsidRDefault="17694AE5" w:rsidP="687F9CBC">
      <w:pPr>
        <w:tabs>
          <w:tab w:val="left" w:pos="3240"/>
        </w:tabs>
      </w:pPr>
      <w:r w:rsidRPr="00AD2D33">
        <w:rPr>
          <w:rFonts w:eastAsia="Times New Roman" w:cs="Times New Roman"/>
          <w:b/>
        </w:rPr>
        <w:t>Tiempo de Espera:</w:t>
      </w:r>
      <w:r w:rsidRPr="687F9CBC">
        <w:rPr>
          <w:rFonts w:eastAsia="Times New Roman" w:cs="Times New Roman"/>
        </w:rPr>
        <w:t xml:space="preserve"> Es el tiempo que transcurre desde que se realiza un pedido hasta que se recibe el nuevo inventario.</w:t>
      </w:r>
    </w:p>
    <w:p w14:paraId="558AAE15" w14:textId="376975E3" w:rsidR="17694AE5" w:rsidRDefault="17694AE5" w:rsidP="687F9CBC">
      <w:pPr>
        <w:tabs>
          <w:tab w:val="left" w:pos="3240"/>
        </w:tabs>
      </w:pPr>
      <w:r w:rsidRPr="00AD2D33">
        <w:rPr>
          <w:rFonts w:eastAsia="Times New Roman" w:cs="Times New Roman"/>
          <w:b/>
        </w:rPr>
        <w:t>Inventario de Seguridad:</w:t>
      </w:r>
      <w:r w:rsidRPr="687F9CBC">
        <w:rPr>
          <w:rFonts w:eastAsia="Times New Roman" w:cs="Times New Roman"/>
        </w:rPr>
        <w:t xml:space="preserve"> Es una cantidad adicional de productos que se mantiene en existencia para lidiar con la variabilidad en la demanda y los tiempos de entrega.</w:t>
      </w:r>
    </w:p>
    <w:p w14:paraId="455C0B2C" w14:textId="6202746B" w:rsidR="687F9CBC" w:rsidRPr="00A96DB8" w:rsidRDefault="17694AE5" w:rsidP="687F9CBC">
      <w:pPr>
        <w:tabs>
          <w:tab w:val="left" w:pos="3240"/>
        </w:tabs>
      </w:pPr>
      <w:r w:rsidRPr="687F9CBC">
        <w:rPr>
          <w:rFonts w:eastAsia="Times New Roman" w:cs="Times New Roman"/>
        </w:rPr>
        <w:t>Una vez que el inventario de un producto alcanza el punto de reorden, se debe realizar un nuevo pedido para garantizar que esté disponible antes de que se agote. El punto de reorden se personaliza para cada producto en función de su demanda, tiempo de entrega y variabilidad.</w:t>
      </w:r>
      <w:r w:rsidR="007E319A">
        <w:rPr>
          <w:rFonts w:eastAsia="Times New Roman" w:cs="Times New Roman"/>
        </w:rPr>
        <w:t xml:space="preserve"> </w:t>
      </w:r>
      <w:r w:rsidR="007E319A">
        <w:rPr>
          <w:rFonts w:eastAsia="Times New Roman" w:cs="Times New Roman"/>
        </w:rPr>
        <w:fldChar w:fldCharType="begin"/>
      </w:r>
      <w:r w:rsidR="00137183">
        <w:rPr>
          <w:rFonts w:eastAsia="Times New Roman" w:cs="Times New Roman"/>
        </w:rPr>
        <w:instrText xml:space="preserve"> ADDIN ZOTERO_ITEM CSL_CITATION {"citationID":"mPHt7ppw","properties":{"formattedCitation":"[49]","plainCitation":"[49]","noteIndex":0},"citationItems":[{"id":54,"uris":["http://zotero.org/users/12776228/items/ZFU4CK6V"],"itemData":{"id":54,"type":"post-weblog","title":"Punto de reorden.","URL":"https://www.lifeder.com/punto-reorden/","author":[{"family":"Lifeder","given":""}],"issued":{"date-parts":[["2021"]]}}}],"schema":"https://github.com/citation-style-language/schema/raw/master/csl-citation.json"} </w:instrText>
      </w:r>
      <w:r w:rsidR="007E319A">
        <w:rPr>
          <w:rFonts w:eastAsia="Times New Roman" w:cs="Times New Roman"/>
        </w:rPr>
        <w:fldChar w:fldCharType="separate"/>
      </w:r>
      <w:r w:rsidR="00137183" w:rsidRPr="00137183">
        <w:rPr>
          <w:rFonts w:cs="Times New Roman"/>
        </w:rPr>
        <w:t>[49]</w:t>
      </w:r>
      <w:r w:rsidR="007E319A">
        <w:rPr>
          <w:rFonts w:eastAsia="Times New Roman" w:cs="Times New Roman"/>
        </w:rPr>
        <w:fldChar w:fldCharType="end"/>
      </w:r>
    </w:p>
    <w:p w14:paraId="47A45F22" w14:textId="29673C62" w:rsidR="703A691D" w:rsidRDefault="703A691D" w:rsidP="00887B2C">
      <w:pPr>
        <w:pStyle w:val="Ttulo3"/>
        <w:rPr>
          <w:rFonts w:eastAsia="Times New Roman" w:cs="Times New Roman"/>
          <w:b/>
        </w:rPr>
      </w:pPr>
      <w:bookmarkStart w:id="530" w:name="_Toc150390696"/>
      <w:bookmarkStart w:id="531" w:name="_Toc150418280"/>
      <w:bookmarkStart w:id="532" w:name="_Toc151981502"/>
      <w:bookmarkStart w:id="533" w:name="_Toc151935550"/>
      <w:r w:rsidRPr="00887B2C">
        <w:rPr>
          <w:b/>
        </w:rPr>
        <w:t>3.</w:t>
      </w:r>
      <w:r w:rsidRPr="3B5B1346">
        <w:rPr>
          <w:rFonts w:eastAsia="Times New Roman" w:cs="Times New Roman"/>
          <w:b/>
          <w:bCs/>
        </w:rPr>
        <w:t>1</w:t>
      </w:r>
      <w:r w:rsidR="6209DF75" w:rsidRPr="3B5B1346">
        <w:rPr>
          <w:rFonts w:eastAsia="Times New Roman" w:cs="Times New Roman"/>
          <w:b/>
          <w:bCs/>
        </w:rPr>
        <w:t>4</w:t>
      </w:r>
      <w:r w:rsidRPr="3B5B1346">
        <w:rPr>
          <w:rFonts w:eastAsia="Times New Roman" w:cs="Times New Roman"/>
          <w:b/>
          <w:bCs/>
        </w:rPr>
        <w:t>.</w:t>
      </w:r>
      <w:r w:rsidR="161CEA92" w:rsidRPr="3B5B1346">
        <w:rPr>
          <w:rFonts w:eastAsia="Times New Roman" w:cs="Times New Roman"/>
          <w:b/>
          <w:bCs/>
        </w:rPr>
        <w:t>4</w:t>
      </w:r>
      <w:r w:rsidRPr="3B5B1346">
        <w:rPr>
          <w:rFonts w:eastAsia="Times New Roman" w:cs="Times New Roman"/>
          <w:b/>
        </w:rPr>
        <w:t xml:space="preserve"> Rotación de Inventario (</w:t>
      </w:r>
      <w:proofErr w:type="spellStart"/>
      <w:r w:rsidRPr="3B5B1346">
        <w:rPr>
          <w:rFonts w:eastAsia="Times New Roman" w:cs="Times New Roman"/>
          <w:b/>
        </w:rPr>
        <w:t>Turnover</w:t>
      </w:r>
      <w:proofErr w:type="spellEnd"/>
      <w:r w:rsidRPr="3B5B1346">
        <w:rPr>
          <w:rFonts w:eastAsia="Times New Roman" w:cs="Times New Roman"/>
          <w:b/>
          <w:bCs/>
        </w:rPr>
        <w:t>)</w:t>
      </w:r>
      <w:r w:rsidR="50A4C52C" w:rsidRPr="3B5B1346">
        <w:rPr>
          <w:rFonts w:eastAsia="Times New Roman" w:cs="Times New Roman"/>
          <w:b/>
          <w:bCs/>
        </w:rPr>
        <w:t>.</w:t>
      </w:r>
      <w:bookmarkEnd w:id="530"/>
      <w:bookmarkEnd w:id="531"/>
      <w:bookmarkEnd w:id="532"/>
      <w:bookmarkEnd w:id="533"/>
    </w:p>
    <w:p w14:paraId="1BC8A786" w14:textId="548E5D75" w:rsidR="703A691D" w:rsidRDefault="703A691D" w:rsidP="572C8E33">
      <w:pPr>
        <w:tabs>
          <w:tab w:val="left" w:pos="3240"/>
        </w:tabs>
      </w:pPr>
      <w:r w:rsidRPr="572C8E33">
        <w:rPr>
          <w:rFonts w:eastAsia="Times New Roman" w:cs="Times New Roman"/>
          <w:szCs w:val="24"/>
        </w:rPr>
        <w:t xml:space="preserve">La rotación de inventario, también conocida como </w:t>
      </w:r>
      <w:proofErr w:type="spellStart"/>
      <w:r w:rsidRPr="572C8E33">
        <w:rPr>
          <w:rFonts w:eastAsia="Times New Roman" w:cs="Times New Roman"/>
          <w:szCs w:val="24"/>
        </w:rPr>
        <w:t>turnover</w:t>
      </w:r>
      <w:proofErr w:type="spellEnd"/>
      <w:r w:rsidRPr="572C8E33">
        <w:rPr>
          <w:rFonts w:eastAsia="Times New Roman" w:cs="Times New Roman"/>
          <w:szCs w:val="24"/>
        </w:rPr>
        <w:t xml:space="preserve"> de inventario, es un indicador crítico en la gestión de almacenes e inventario para tiendas de conveniencia. Representa la rapidez con la que un negocio gira o renueva su inventario durante un período de tiempo específico. En otras palabras, mide con qué frecuencia los productos se compran y se reponen en los estantes. La rotación de inventario es fundamental para garantizar que los productos no se queden obsoletos o se acumulen en el almacén.</w:t>
      </w:r>
    </w:p>
    <w:p w14:paraId="35DE767A" w14:textId="75652110" w:rsidR="703A691D" w:rsidRPr="00AD2D33" w:rsidRDefault="703A691D" w:rsidP="572C8E33">
      <w:pPr>
        <w:tabs>
          <w:tab w:val="left" w:pos="3240"/>
        </w:tabs>
        <w:rPr>
          <w:b/>
        </w:rPr>
      </w:pPr>
      <w:r w:rsidRPr="00AD2D33">
        <w:rPr>
          <w:rFonts w:eastAsia="Times New Roman" w:cs="Times New Roman"/>
          <w:b/>
          <w:szCs w:val="24"/>
        </w:rPr>
        <w:lastRenderedPageBreak/>
        <w:t>Importancia</w:t>
      </w:r>
      <w:r w:rsidR="00AD2D33" w:rsidRPr="00AD2D33">
        <w:rPr>
          <w:rFonts w:eastAsia="Times New Roman" w:cs="Times New Roman"/>
          <w:b/>
          <w:bCs/>
          <w:szCs w:val="24"/>
        </w:rPr>
        <w:t>.</w:t>
      </w:r>
    </w:p>
    <w:p w14:paraId="4476321A" w14:textId="2005B363" w:rsidR="703A691D" w:rsidRDefault="703A691D" w:rsidP="572C8E33">
      <w:pPr>
        <w:tabs>
          <w:tab w:val="left" w:pos="3240"/>
        </w:tabs>
      </w:pPr>
      <w:r w:rsidRPr="00AD2D33">
        <w:rPr>
          <w:rFonts w:eastAsia="Times New Roman" w:cs="Times New Roman"/>
          <w:b/>
          <w:szCs w:val="24"/>
        </w:rPr>
        <w:t>Eficiencia en la gestión del inventario:</w:t>
      </w:r>
      <w:r w:rsidRPr="572C8E33">
        <w:rPr>
          <w:rFonts w:eastAsia="Times New Roman" w:cs="Times New Roman"/>
          <w:szCs w:val="24"/>
        </w:rPr>
        <w:t xml:space="preserve"> Un alto índice de rotación de inventario indica que los productos se venden rápidamente y se reponen de manera eficiente, evitando la pérdida de ventas debido a productos agotados o exceso de inventario.</w:t>
      </w:r>
    </w:p>
    <w:p w14:paraId="66F4C895" w14:textId="6402CD9C" w:rsidR="703A691D" w:rsidRDefault="703A691D" w:rsidP="572C8E33">
      <w:pPr>
        <w:tabs>
          <w:tab w:val="left" w:pos="3240"/>
        </w:tabs>
      </w:pPr>
      <w:r w:rsidRPr="00AD2D33">
        <w:rPr>
          <w:rFonts w:eastAsia="Times New Roman" w:cs="Times New Roman"/>
          <w:b/>
          <w:szCs w:val="24"/>
        </w:rPr>
        <w:t>Minimización de obsolescencia:</w:t>
      </w:r>
      <w:r w:rsidRPr="572C8E33">
        <w:rPr>
          <w:rFonts w:eastAsia="Times New Roman" w:cs="Times New Roman"/>
          <w:szCs w:val="24"/>
        </w:rPr>
        <w:t xml:space="preserve"> Una rotación de inventario saludable reduce el riesgo de tener productos obsoletos que no se venden, lo que podría generar pérdidas económicas.</w:t>
      </w:r>
    </w:p>
    <w:p w14:paraId="733B4C0B" w14:textId="4E0F0DEC" w:rsidR="703A691D" w:rsidRDefault="703A691D" w:rsidP="572C8E33">
      <w:pPr>
        <w:tabs>
          <w:tab w:val="left" w:pos="3240"/>
        </w:tabs>
      </w:pPr>
      <w:r w:rsidRPr="00AD2D33">
        <w:rPr>
          <w:rFonts w:eastAsia="Times New Roman" w:cs="Times New Roman"/>
          <w:b/>
          <w:szCs w:val="24"/>
        </w:rPr>
        <w:t>Optimización de costos:</w:t>
      </w:r>
      <w:r w:rsidRPr="572C8E33">
        <w:rPr>
          <w:rFonts w:eastAsia="Times New Roman" w:cs="Times New Roman"/>
          <w:szCs w:val="24"/>
        </w:rPr>
        <w:t xml:space="preserve"> Una rotación adecuada de inventario ayuda a evitar costos innecesarios relacionados con el almacenamiento y el mantenimiento de productos durante largos períodos.</w:t>
      </w:r>
    </w:p>
    <w:p w14:paraId="710FC3A4" w14:textId="072D8353" w:rsidR="703A691D" w:rsidRDefault="703A691D" w:rsidP="572C8E33">
      <w:pPr>
        <w:tabs>
          <w:tab w:val="left" w:pos="3240"/>
        </w:tabs>
      </w:pPr>
      <w:r w:rsidRPr="00AD2D33">
        <w:rPr>
          <w:rFonts w:eastAsia="Times New Roman" w:cs="Times New Roman"/>
          <w:b/>
          <w:szCs w:val="24"/>
        </w:rPr>
        <w:t>Cálculo:</w:t>
      </w:r>
      <w:r w:rsidRPr="572C8E33">
        <w:rPr>
          <w:rFonts w:eastAsia="Times New Roman" w:cs="Times New Roman"/>
          <w:szCs w:val="24"/>
        </w:rPr>
        <w:t xml:space="preserve"> La rotación de inventario se calcula mediante la siguiente fórmula:</w:t>
      </w:r>
    </w:p>
    <w:p w14:paraId="3AEE0FF0" w14:textId="1E830670" w:rsidR="703A691D" w:rsidRPr="00AD2D33" w:rsidRDefault="703A691D" w:rsidP="572C8E33">
      <w:pPr>
        <w:tabs>
          <w:tab w:val="left" w:pos="3240"/>
        </w:tabs>
        <w:rPr>
          <w:rFonts w:eastAsia="Times New Roman" w:cs="Times New Roman"/>
          <w:i/>
          <w:szCs w:val="24"/>
        </w:rPr>
      </w:pPr>
      <w:r w:rsidRPr="00AD2D33">
        <w:rPr>
          <w:rFonts w:eastAsia="Times New Roman" w:cs="Times New Roman"/>
          <w:i/>
          <w:szCs w:val="24"/>
        </w:rPr>
        <w:t>Rotación de Inventario=Ventas Netas Anuales</w:t>
      </w:r>
      <w:r w:rsidR="3C6E8202" w:rsidRPr="00AD2D33">
        <w:rPr>
          <w:rFonts w:eastAsia="Times New Roman" w:cs="Times New Roman"/>
          <w:i/>
          <w:szCs w:val="24"/>
        </w:rPr>
        <w:t>/Promedio de Inventario Total.</w:t>
      </w:r>
    </w:p>
    <w:p w14:paraId="68F8FA6F" w14:textId="514F95BD" w:rsidR="703A691D" w:rsidRDefault="703A691D" w:rsidP="572C8E33">
      <w:pPr>
        <w:tabs>
          <w:tab w:val="left" w:pos="3240"/>
        </w:tabs>
      </w:pPr>
      <w:r w:rsidRPr="00AD2D33">
        <w:rPr>
          <w:rFonts w:eastAsia="Times New Roman" w:cs="Times New Roman"/>
          <w:b/>
          <w:szCs w:val="24"/>
        </w:rPr>
        <w:t xml:space="preserve">Ventas Netas Anuales: </w:t>
      </w:r>
      <w:r w:rsidRPr="572C8E33">
        <w:rPr>
          <w:rFonts w:eastAsia="Times New Roman" w:cs="Times New Roman"/>
          <w:szCs w:val="24"/>
        </w:rPr>
        <w:t>Representa la cantidad total de productos vendidos durante un año. Este valor se obtiene sumando todas las ventas de productos de la tienda en ese período.</w:t>
      </w:r>
    </w:p>
    <w:p w14:paraId="33969945" w14:textId="41AE0894" w:rsidR="703A691D" w:rsidRDefault="703A691D" w:rsidP="572C8E33">
      <w:pPr>
        <w:tabs>
          <w:tab w:val="left" w:pos="3240"/>
        </w:tabs>
      </w:pPr>
      <w:r w:rsidRPr="00AD2D33">
        <w:rPr>
          <w:rFonts w:eastAsia="Times New Roman" w:cs="Times New Roman"/>
          <w:b/>
          <w:szCs w:val="24"/>
        </w:rPr>
        <w:t>Promedio de Inventario Total:</w:t>
      </w:r>
      <w:r w:rsidRPr="572C8E33">
        <w:rPr>
          <w:rFonts w:eastAsia="Times New Roman" w:cs="Times New Roman"/>
          <w:szCs w:val="24"/>
        </w:rPr>
        <w:t xml:space="preserve"> Este valor se refiere al promedio de inventario que tienes disponible durante el mismo período. Para calcularlo, se suma el inventario inicial y el inventario final de un período y se divide entre 2. En esencia, se promedia el inventario al principio y al final del período.</w:t>
      </w:r>
    </w:p>
    <w:p w14:paraId="691586FC" w14:textId="16166B79" w:rsidR="3B5B1346" w:rsidRPr="00D338BA" w:rsidRDefault="703A691D" w:rsidP="3B5B1346">
      <w:pPr>
        <w:tabs>
          <w:tab w:val="left" w:pos="3240"/>
        </w:tabs>
      </w:pPr>
      <w:r w:rsidRPr="687F9CBC">
        <w:rPr>
          <w:rFonts w:eastAsia="Times New Roman" w:cs="Times New Roman"/>
        </w:rPr>
        <w:t>Un alto índice de rotación de inventario (por ejemplo, 4) indica que, en promedio, todo el inventario de la tienda se vende y repone cuatro veces al año, lo que refleja una buena gestión del inventario. Por otro lado, un índice bajo podría indicar problemas en la gestión del inventario y la necesidad de ajustes.</w:t>
      </w:r>
      <w:r w:rsidR="00B8709F">
        <w:rPr>
          <w:rFonts w:eastAsia="Times New Roman" w:cs="Times New Roman"/>
        </w:rPr>
        <w:t xml:space="preserve"> </w:t>
      </w:r>
      <w:r w:rsidR="003F2BB4">
        <w:rPr>
          <w:rFonts w:eastAsia="Times New Roman" w:cs="Times New Roman"/>
        </w:rPr>
        <w:fldChar w:fldCharType="begin"/>
      </w:r>
      <w:r w:rsidR="00137183">
        <w:rPr>
          <w:rFonts w:eastAsia="Times New Roman" w:cs="Times New Roman"/>
        </w:rPr>
        <w:instrText xml:space="preserve"> ADDIN ZOTERO_ITEM CSL_CITATION {"citationID":"UB24uxd7","properties":{"formattedCitation":"[50]","plainCitation":"[50]","noteIndex":0},"citationItems":[{"id":53,"uris":["http://zotero.org/users/12776228/items/AAYUBNHA"],"itemData":{"id":53,"type":"article-magazine","container-title":"Revista Observatorio de la Economía Latinoamericana","ISSN":"1696-8352","title":"La rotación de los inventarios y su incidencia en el flujo de efectivo","URL":"http://www.eumed.net/cursecon/ecolat/ec/2017/inventarios-flujo-efectivo.html http://hdl.handle.net/20.500.11763/ec17inventarios-flujo-efectivo","author":[{"family":"Suárez Gallegos","given":"Gastón Guillermo"},{"family":"Cárdenas Miranda","given":"Polet Denisse"}],"issued":{"date-parts":[["2017"]]}}}],"schema":"https://github.com/citation-style-language/schema/raw/master/csl-citation.json"} </w:instrText>
      </w:r>
      <w:r w:rsidR="003F2BB4">
        <w:rPr>
          <w:rFonts w:eastAsia="Times New Roman" w:cs="Times New Roman"/>
        </w:rPr>
        <w:fldChar w:fldCharType="separate"/>
      </w:r>
      <w:r w:rsidR="00137183" w:rsidRPr="00137183">
        <w:rPr>
          <w:rFonts w:cs="Times New Roman"/>
        </w:rPr>
        <w:t>[50]</w:t>
      </w:r>
      <w:r w:rsidR="003F2BB4">
        <w:rPr>
          <w:rFonts w:eastAsia="Times New Roman" w:cs="Times New Roman"/>
        </w:rPr>
        <w:fldChar w:fldCharType="end"/>
      </w:r>
    </w:p>
    <w:p w14:paraId="7067383D" w14:textId="2FEB5D6E" w:rsidR="572C8E33" w:rsidRDefault="3320AC77" w:rsidP="00887B2C">
      <w:pPr>
        <w:pStyle w:val="Ttulo3"/>
        <w:rPr>
          <w:rFonts w:eastAsia="Times New Roman" w:cs="Times New Roman"/>
          <w:b/>
          <w:bCs/>
        </w:rPr>
      </w:pPr>
      <w:bookmarkStart w:id="534" w:name="_Toc151981503"/>
      <w:bookmarkStart w:id="535" w:name="_Toc151935551"/>
      <w:r w:rsidRPr="00887B2C">
        <w:rPr>
          <w:b/>
        </w:rPr>
        <w:t>3.1</w:t>
      </w:r>
      <w:r w:rsidR="0BB5E36D" w:rsidRPr="00887B2C">
        <w:rPr>
          <w:b/>
        </w:rPr>
        <w:t>4</w:t>
      </w:r>
      <w:r w:rsidRPr="00887B2C">
        <w:rPr>
          <w:b/>
        </w:rPr>
        <w:t>.</w:t>
      </w:r>
      <w:r w:rsidR="73807B99">
        <w:rPr>
          <w:b/>
        </w:rPr>
        <w:t>5</w:t>
      </w:r>
      <w:r w:rsidRPr="00887B2C">
        <w:rPr>
          <w:b/>
        </w:rPr>
        <w:t xml:space="preserve"> </w:t>
      </w:r>
      <w:bookmarkStart w:id="536" w:name="_Toc150390698"/>
      <w:bookmarkStart w:id="537" w:name="_Toc150418282"/>
      <w:r w:rsidR="4840D7F0" w:rsidRPr="00887B2C">
        <w:rPr>
          <w:b/>
        </w:rPr>
        <w:t>Cross-</w:t>
      </w:r>
      <w:proofErr w:type="spellStart"/>
      <w:r w:rsidR="4840D7F0" w:rsidRPr="00887B2C">
        <w:rPr>
          <w:b/>
        </w:rPr>
        <w:t>Docking</w:t>
      </w:r>
      <w:proofErr w:type="spellEnd"/>
      <w:r w:rsidR="2A399FFC" w:rsidRPr="3B5B1346">
        <w:rPr>
          <w:rFonts w:eastAsia="Times New Roman" w:cs="Times New Roman"/>
          <w:b/>
          <w:bCs/>
        </w:rPr>
        <w:t>.</w:t>
      </w:r>
      <w:bookmarkEnd w:id="536"/>
      <w:bookmarkEnd w:id="537"/>
      <w:bookmarkEnd w:id="534"/>
      <w:bookmarkEnd w:id="535"/>
    </w:p>
    <w:p w14:paraId="4E3C00CF" w14:textId="0C8BBA5E" w:rsidR="572C8E33" w:rsidRDefault="68EB11A0" w:rsidP="7E5A06E4">
      <w:pPr>
        <w:tabs>
          <w:tab w:val="left" w:pos="3240"/>
        </w:tabs>
      </w:pPr>
      <w:r w:rsidRPr="3B5B1346">
        <w:rPr>
          <w:rFonts w:eastAsia="Times New Roman" w:cs="Times New Roman"/>
        </w:rPr>
        <w:t>El Cross-</w:t>
      </w:r>
      <w:proofErr w:type="spellStart"/>
      <w:r w:rsidRPr="3B5B1346">
        <w:rPr>
          <w:rFonts w:eastAsia="Times New Roman" w:cs="Times New Roman"/>
        </w:rPr>
        <w:t>Docking</w:t>
      </w:r>
      <w:proofErr w:type="spellEnd"/>
      <w:r w:rsidRPr="3B5B1346">
        <w:rPr>
          <w:rFonts w:eastAsia="Times New Roman" w:cs="Times New Roman"/>
        </w:rPr>
        <w:t xml:space="preserve"> es una técnica logística empleada en la gestión de almacenes y la distribución que implica recibir productos de diferentes proveedores y transferirlos directamente de la recepción a las áreas de exhibición o venta, sin almacenarlos en el almacén interno. Esta práctica se centra en la eficiencia y rapidez en la transferencia de productos, y en tiendas de conveniencia, es fundamental para agilizar el proceso de distribución y mantener productos frescos y disponibles.</w:t>
      </w:r>
    </w:p>
    <w:p w14:paraId="613158EC" w14:textId="2A4BF3B9" w:rsidR="572C8E33" w:rsidRPr="00AD2D33" w:rsidRDefault="68EB11A0" w:rsidP="3B5B1346">
      <w:pPr>
        <w:tabs>
          <w:tab w:val="left" w:pos="3240"/>
        </w:tabs>
        <w:rPr>
          <w:b/>
        </w:rPr>
      </w:pPr>
      <w:r w:rsidRPr="00AD2D33">
        <w:rPr>
          <w:rFonts w:eastAsia="Times New Roman" w:cs="Times New Roman"/>
          <w:b/>
        </w:rPr>
        <w:t>Relevancia</w:t>
      </w:r>
      <w:r w:rsidR="00AD2D33" w:rsidRPr="00AD2D33">
        <w:rPr>
          <w:rFonts w:eastAsia="Times New Roman" w:cs="Times New Roman"/>
          <w:b/>
          <w:bCs/>
        </w:rPr>
        <w:t>.</w:t>
      </w:r>
    </w:p>
    <w:p w14:paraId="44640F28" w14:textId="09EF7A02" w:rsidR="572C8E33" w:rsidRDefault="68EB11A0" w:rsidP="3B5B1346">
      <w:pPr>
        <w:tabs>
          <w:tab w:val="left" w:pos="3240"/>
        </w:tabs>
      </w:pPr>
      <w:r w:rsidRPr="000202BD">
        <w:rPr>
          <w:rFonts w:eastAsia="Times New Roman" w:cs="Times New Roman"/>
          <w:b/>
        </w:rPr>
        <w:t>Reducción de tiempos de almacenamiento:</w:t>
      </w:r>
      <w:r w:rsidRPr="3B5B1346">
        <w:rPr>
          <w:rFonts w:eastAsia="Times New Roman" w:cs="Times New Roman"/>
        </w:rPr>
        <w:t xml:space="preserve"> El Cross-</w:t>
      </w:r>
      <w:proofErr w:type="spellStart"/>
      <w:r w:rsidRPr="3B5B1346">
        <w:rPr>
          <w:rFonts w:eastAsia="Times New Roman" w:cs="Times New Roman"/>
        </w:rPr>
        <w:t>Docking</w:t>
      </w:r>
      <w:proofErr w:type="spellEnd"/>
      <w:r w:rsidRPr="3B5B1346">
        <w:rPr>
          <w:rFonts w:eastAsia="Times New Roman" w:cs="Times New Roman"/>
        </w:rPr>
        <w:t xml:space="preserve"> permite minimizar los tiempos de almacenamiento en el almacén, lo cual es especialmente esencial en tiendas de conveniencia, ya que muchos de sus productos son perecederos o de alta rotación.</w:t>
      </w:r>
    </w:p>
    <w:p w14:paraId="35279333" w14:textId="0FEA538C" w:rsidR="572C8E33" w:rsidRDefault="68EB11A0" w:rsidP="3B5B1346">
      <w:pPr>
        <w:tabs>
          <w:tab w:val="left" w:pos="3240"/>
        </w:tabs>
      </w:pPr>
      <w:r w:rsidRPr="000202BD">
        <w:rPr>
          <w:rFonts w:eastAsia="Times New Roman" w:cs="Times New Roman"/>
          <w:b/>
        </w:rPr>
        <w:t>Optimización de la cadena de suministro:</w:t>
      </w:r>
      <w:r w:rsidRPr="3B5B1346">
        <w:rPr>
          <w:rFonts w:eastAsia="Times New Roman" w:cs="Times New Roman"/>
        </w:rPr>
        <w:t xml:space="preserve"> Facilita la gestión de inventario y la distribución rápida de productos, asegurando que los productos estén disponibles en las tiendas cuando sea necesario.</w:t>
      </w:r>
    </w:p>
    <w:p w14:paraId="72C988B2" w14:textId="2EDEF4B0" w:rsidR="572C8E33" w:rsidRDefault="68EB11A0" w:rsidP="3B5B1346">
      <w:pPr>
        <w:tabs>
          <w:tab w:val="left" w:pos="3240"/>
        </w:tabs>
      </w:pPr>
      <w:r w:rsidRPr="000202BD">
        <w:rPr>
          <w:rFonts w:eastAsia="Times New Roman" w:cs="Times New Roman"/>
          <w:b/>
        </w:rPr>
        <w:t>Reducción de costos:</w:t>
      </w:r>
      <w:r w:rsidRPr="3B5B1346">
        <w:rPr>
          <w:rFonts w:eastAsia="Times New Roman" w:cs="Times New Roman"/>
        </w:rPr>
        <w:t xml:space="preserve"> Al minimizar el tiempo de almacenamiento y la necesidad de un gran espacio de almacén, el Cross-</w:t>
      </w:r>
      <w:proofErr w:type="spellStart"/>
      <w:r w:rsidRPr="3B5B1346">
        <w:rPr>
          <w:rFonts w:eastAsia="Times New Roman" w:cs="Times New Roman"/>
        </w:rPr>
        <w:t>Docking</w:t>
      </w:r>
      <w:proofErr w:type="spellEnd"/>
      <w:r w:rsidRPr="3B5B1346">
        <w:rPr>
          <w:rFonts w:eastAsia="Times New Roman" w:cs="Times New Roman"/>
        </w:rPr>
        <w:t xml:space="preserve"> puede ayudar a reducir costos operativos en la cadena de suministro.</w:t>
      </w:r>
    </w:p>
    <w:p w14:paraId="72E1B2D1" w14:textId="466AD03E" w:rsidR="572C8E33" w:rsidRDefault="68EB11A0" w:rsidP="3B5B1346">
      <w:pPr>
        <w:tabs>
          <w:tab w:val="left" w:pos="3240"/>
        </w:tabs>
      </w:pPr>
      <w:r w:rsidRPr="000202BD">
        <w:rPr>
          <w:rFonts w:eastAsia="Times New Roman" w:cs="Times New Roman"/>
          <w:b/>
        </w:rPr>
        <w:t>Mayor eficiencia:</w:t>
      </w:r>
      <w:r w:rsidRPr="3B5B1346">
        <w:rPr>
          <w:rFonts w:eastAsia="Times New Roman" w:cs="Times New Roman"/>
        </w:rPr>
        <w:t xml:space="preserve"> Facilita una gestión más eficiente de la cadena de suministro al evitar demoras innecesarias en el almacén.</w:t>
      </w:r>
    </w:p>
    <w:p w14:paraId="2786D6A9" w14:textId="5A071697" w:rsidR="572C8E33" w:rsidRDefault="68EB11A0" w:rsidP="3B5B1346">
      <w:pPr>
        <w:tabs>
          <w:tab w:val="left" w:pos="3240"/>
        </w:tabs>
      </w:pPr>
      <w:r w:rsidRPr="3B5B1346">
        <w:rPr>
          <w:rFonts w:eastAsia="Times New Roman" w:cs="Times New Roman"/>
        </w:rPr>
        <w:lastRenderedPageBreak/>
        <w:t>El Cross-</w:t>
      </w:r>
      <w:proofErr w:type="spellStart"/>
      <w:r w:rsidRPr="3B5B1346">
        <w:rPr>
          <w:rFonts w:eastAsia="Times New Roman" w:cs="Times New Roman"/>
        </w:rPr>
        <w:t>Docking</w:t>
      </w:r>
      <w:proofErr w:type="spellEnd"/>
      <w:r w:rsidRPr="3B5B1346">
        <w:rPr>
          <w:rFonts w:eastAsia="Times New Roman" w:cs="Times New Roman"/>
        </w:rPr>
        <w:t xml:space="preserve"> es especialmente valioso para tiendas de conveniencia, donde la rapidez y la eficiencia son críticas para mantener productos frescos y disponibles para los clientes. Esta técnica permite una distribución más rápida y oportuna de los productos, lo que contribuye a una mejor satisfacción del cliente y a la optimización de las operaciones de la tienda.</w:t>
      </w:r>
    </w:p>
    <w:p w14:paraId="2B29D20A" w14:textId="11E9FE0F" w:rsidR="572C8E33" w:rsidRDefault="4840D7F0" w:rsidP="00887B2C">
      <w:pPr>
        <w:pStyle w:val="Ttulo3"/>
        <w:rPr>
          <w:rFonts w:eastAsia="Times New Roman" w:cs="Times New Roman"/>
          <w:b/>
        </w:rPr>
      </w:pPr>
      <w:bookmarkStart w:id="538" w:name="_Toc150390699"/>
      <w:bookmarkStart w:id="539" w:name="_Toc150418283"/>
      <w:bookmarkStart w:id="540" w:name="_Toc151981504"/>
      <w:bookmarkStart w:id="541" w:name="_Toc151935552"/>
      <w:r w:rsidRPr="00887B2C">
        <w:rPr>
          <w:b/>
        </w:rPr>
        <w:t>3.1</w:t>
      </w:r>
      <w:r w:rsidR="4DE7091A" w:rsidRPr="00887B2C">
        <w:rPr>
          <w:b/>
        </w:rPr>
        <w:t>4</w:t>
      </w:r>
      <w:r w:rsidRPr="00887B2C">
        <w:rPr>
          <w:b/>
        </w:rPr>
        <w:t>.</w:t>
      </w:r>
      <w:r w:rsidR="00A76897">
        <w:rPr>
          <w:b/>
          <w:bCs/>
        </w:rPr>
        <w:t>6</w:t>
      </w:r>
      <w:r w:rsidRPr="00887B2C">
        <w:rPr>
          <w:b/>
        </w:rPr>
        <w:t xml:space="preserve"> Lead Time de Suministro</w:t>
      </w:r>
      <w:r w:rsidR="72629363" w:rsidRPr="3B5B1346">
        <w:rPr>
          <w:rFonts w:eastAsia="Times New Roman" w:cs="Times New Roman"/>
          <w:b/>
          <w:bCs/>
        </w:rPr>
        <w:t>.</w:t>
      </w:r>
      <w:bookmarkEnd w:id="538"/>
      <w:bookmarkEnd w:id="539"/>
      <w:bookmarkEnd w:id="540"/>
      <w:bookmarkEnd w:id="541"/>
    </w:p>
    <w:p w14:paraId="07026861" w14:textId="6DF25401" w:rsidR="572C8E33" w:rsidRDefault="4840D7F0" w:rsidP="7E5A06E4">
      <w:pPr>
        <w:tabs>
          <w:tab w:val="left" w:pos="3240"/>
        </w:tabs>
      </w:pPr>
      <w:r w:rsidRPr="7E5A06E4">
        <w:rPr>
          <w:rFonts w:eastAsia="Times New Roman" w:cs="Times New Roman"/>
          <w:szCs w:val="24"/>
        </w:rPr>
        <w:t>El "Lead Time de Suministro" se refiere al tiempo transcurrido desde que se coloca un pedido de productos o mercancías hasta que se entregan en el almacén de una tienda de conveniencia. Este tiempo de espera en la cadena de suministro es un factor crítico en la gestión de almacenes, ya que puede influir significativamente en la disponibilidad de productos y en la satisfacción del cliente.</w:t>
      </w:r>
    </w:p>
    <w:p w14:paraId="04C3BAE2" w14:textId="37E428EC" w:rsidR="572C8E33" w:rsidRPr="000202BD" w:rsidRDefault="4840D7F0" w:rsidP="7E5A06E4">
      <w:pPr>
        <w:tabs>
          <w:tab w:val="left" w:pos="3240"/>
        </w:tabs>
        <w:rPr>
          <w:b/>
        </w:rPr>
      </w:pPr>
      <w:r w:rsidRPr="000202BD">
        <w:rPr>
          <w:rFonts w:eastAsia="Times New Roman" w:cs="Times New Roman"/>
          <w:b/>
          <w:szCs w:val="24"/>
        </w:rPr>
        <w:t xml:space="preserve">Influencia en la </w:t>
      </w:r>
      <w:r w:rsidR="000202BD" w:rsidRPr="000202BD">
        <w:rPr>
          <w:rFonts w:eastAsia="Times New Roman" w:cs="Times New Roman"/>
          <w:b/>
          <w:bCs/>
          <w:szCs w:val="24"/>
        </w:rPr>
        <w:t>gestión</w:t>
      </w:r>
      <w:r w:rsidRPr="000202BD">
        <w:rPr>
          <w:rFonts w:eastAsia="Times New Roman" w:cs="Times New Roman"/>
          <w:b/>
          <w:szCs w:val="24"/>
        </w:rPr>
        <w:t xml:space="preserve"> de </w:t>
      </w:r>
      <w:r w:rsidR="000202BD" w:rsidRPr="000202BD">
        <w:rPr>
          <w:rFonts w:eastAsia="Times New Roman" w:cs="Times New Roman"/>
          <w:b/>
          <w:bCs/>
          <w:szCs w:val="24"/>
        </w:rPr>
        <w:t>almacenes</w:t>
      </w:r>
      <w:r w:rsidR="000202BD">
        <w:rPr>
          <w:rFonts w:eastAsia="Times New Roman" w:cs="Times New Roman"/>
          <w:b/>
          <w:bCs/>
          <w:szCs w:val="24"/>
        </w:rPr>
        <w:t>.</w:t>
      </w:r>
    </w:p>
    <w:p w14:paraId="7569003B" w14:textId="004625BC" w:rsidR="572C8E33" w:rsidRDefault="4840D7F0" w:rsidP="7E5A06E4">
      <w:pPr>
        <w:tabs>
          <w:tab w:val="left" w:pos="3240"/>
        </w:tabs>
      </w:pPr>
      <w:r w:rsidRPr="000202BD">
        <w:rPr>
          <w:rFonts w:eastAsia="Times New Roman" w:cs="Times New Roman"/>
          <w:b/>
          <w:szCs w:val="24"/>
        </w:rPr>
        <w:t>Planificación de inventario:</w:t>
      </w:r>
      <w:r w:rsidRPr="7E5A06E4">
        <w:rPr>
          <w:rFonts w:eastAsia="Times New Roman" w:cs="Times New Roman"/>
          <w:szCs w:val="24"/>
        </w:rPr>
        <w:t xml:space="preserve"> El conocimiento del lead time de suministro permite a las tiendas de conveniencia planificar y ajustar su inventario de acuerdo con los tiempos de entrega. Si el lead time es largo, es necesario mantener un inventario más grande para evitar stock-</w:t>
      </w:r>
      <w:proofErr w:type="spellStart"/>
      <w:r w:rsidRPr="7E5A06E4">
        <w:rPr>
          <w:rFonts w:eastAsia="Times New Roman" w:cs="Times New Roman"/>
          <w:szCs w:val="24"/>
        </w:rPr>
        <w:t>outs</w:t>
      </w:r>
      <w:proofErr w:type="spellEnd"/>
      <w:r w:rsidRPr="7E5A06E4">
        <w:rPr>
          <w:rFonts w:eastAsia="Times New Roman" w:cs="Times New Roman"/>
          <w:szCs w:val="24"/>
        </w:rPr>
        <w:t>.</w:t>
      </w:r>
    </w:p>
    <w:p w14:paraId="05F2F1AC" w14:textId="55A1D8EB" w:rsidR="572C8E33" w:rsidRDefault="4840D7F0" w:rsidP="7E5A06E4">
      <w:pPr>
        <w:tabs>
          <w:tab w:val="left" w:pos="3240"/>
        </w:tabs>
      </w:pPr>
      <w:r w:rsidRPr="000202BD">
        <w:rPr>
          <w:rFonts w:eastAsia="Times New Roman" w:cs="Times New Roman"/>
          <w:b/>
          <w:szCs w:val="24"/>
        </w:rPr>
        <w:t>Gestión de pedidos:</w:t>
      </w:r>
      <w:r w:rsidRPr="7E5A06E4">
        <w:rPr>
          <w:rFonts w:eastAsia="Times New Roman" w:cs="Times New Roman"/>
          <w:szCs w:val="24"/>
        </w:rPr>
        <w:t xml:space="preserve"> Una gestión eficiente del lead time implica hacer pedidos con la antelación adecuada para que los productos estén disponibles en el momento requerido.</w:t>
      </w:r>
    </w:p>
    <w:p w14:paraId="06F37845" w14:textId="712A2242" w:rsidR="572C8E33" w:rsidRDefault="4840D7F0" w:rsidP="7E5A06E4">
      <w:pPr>
        <w:tabs>
          <w:tab w:val="left" w:pos="3240"/>
        </w:tabs>
      </w:pPr>
      <w:r w:rsidRPr="000202BD">
        <w:rPr>
          <w:rFonts w:eastAsia="Times New Roman" w:cs="Times New Roman"/>
          <w:b/>
          <w:szCs w:val="24"/>
        </w:rPr>
        <w:t>Optimización de costos:</w:t>
      </w:r>
      <w:r w:rsidRPr="7E5A06E4">
        <w:rPr>
          <w:rFonts w:eastAsia="Times New Roman" w:cs="Times New Roman"/>
          <w:szCs w:val="24"/>
        </w:rPr>
        <w:t xml:space="preserve"> Una gestión adecuada del lead time puede ayudar a reducir costos relacionados con el almacenamiento y la administración de inventario. Un lead time más corto permite reducir la necesidad de mantener grandes cantidades de inventario.</w:t>
      </w:r>
    </w:p>
    <w:p w14:paraId="2EE4E213" w14:textId="597078EF" w:rsidR="572C8E33" w:rsidRDefault="4840D7F0" w:rsidP="7E5A06E4">
      <w:pPr>
        <w:tabs>
          <w:tab w:val="left" w:pos="3240"/>
        </w:tabs>
      </w:pPr>
      <w:r w:rsidRPr="687F9CBC">
        <w:rPr>
          <w:rFonts w:eastAsia="Times New Roman" w:cs="Times New Roman"/>
        </w:rPr>
        <w:t>Para gestionar eficazmente el lead time de suministro, es esencial contar con sistemas de seguimiento y pronóstico precisos y mantener una comunicación efectiva con los proveedores. Reducir el lead time puede contribuir a una gestión de almacenes más eficiente y a una mayor satisfacción del cliente.</w:t>
      </w:r>
      <w:r w:rsidR="00103455">
        <w:rPr>
          <w:rFonts w:eastAsia="Times New Roman" w:cs="Times New Roman"/>
        </w:rPr>
        <w:t xml:space="preserve"> </w:t>
      </w:r>
      <w:r w:rsidR="00103455">
        <w:rPr>
          <w:rFonts w:eastAsia="Times New Roman" w:cs="Times New Roman"/>
        </w:rPr>
        <w:fldChar w:fldCharType="begin"/>
      </w:r>
      <w:r w:rsidR="00137183">
        <w:rPr>
          <w:rFonts w:eastAsia="Times New Roman" w:cs="Times New Roman"/>
        </w:rPr>
        <w:instrText xml:space="preserve"> ADDIN ZOTERO_ITEM CSL_CITATION {"citationID":"BcZDTsfM","properties":{"formattedCitation":"[51]","plainCitation":"[51]","noteIndex":0},"citationItems":[{"id":52,"uris":["http://zotero.org/users/12776228/items/7QV4GWNW"],"itemData":{"id":52,"type":"article-journal","container-title":"Información tecnológica","ISSN":"0718-0764","language":"es","note":"publisher: scielocl","page":"277 - 286","title":"Medición de Tiempos en un Sistema de Distribución bajo un Estudio de Métodos y Tiempos","volume":"29","author":[{"family":"Henríquez-Fuentes","given":"Gustavo R."},{"literal":"Diego A. Cardona"},{"family":"Rada-Llanos","given":"Jesús A."},{"family":"Robles","given":"Nilka R."}],"issued":{"date-parts":[["2018",12]]}}}],"schema":"https://github.com/citation-style-language/schema/raw/master/csl-citation.json"} </w:instrText>
      </w:r>
      <w:r w:rsidR="00103455">
        <w:rPr>
          <w:rFonts w:eastAsia="Times New Roman" w:cs="Times New Roman"/>
        </w:rPr>
        <w:fldChar w:fldCharType="separate"/>
      </w:r>
      <w:r w:rsidR="00137183" w:rsidRPr="00137183">
        <w:rPr>
          <w:rFonts w:cs="Times New Roman"/>
        </w:rPr>
        <w:t>[51]</w:t>
      </w:r>
      <w:r w:rsidR="00103455">
        <w:rPr>
          <w:rFonts w:eastAsia="Times New Roman" w:cs="Times New Roman"/>
        </w:rPr>
        <w:fldChar w:fldCharType="end"/>
      </w:r>
    </w:p>
    <w:p w14:paraId="320ECED5" w14:textId="38E68D48" w:rsidR="16CDF3B0" w:rsidRDefault="16CDF3B0" w:rsidP="00887B2C">
      <w:pPr>
        <w:pStyle w:val="Ttulo3"/>
        <w:rPr>
          <w:rFonts w:eastAsia="Times New Roman" w:cs="Times New Roman"/>
          <w:b/>
        </w:rPr>
      </w:pPr>
      <w:bookmarkStart w:id="542" w:name="_Toc150390700"/>
      <w:bookmarkStart w:id="543" w:name="_Toc150418284"/>
      <w:bookmarkStart w:id="544" w:name="_Toc151981505"/>
      <w:bookmarkStart w:id="545" w:name="_Toc151935553"/>
      <w:r w:rsidRPr="00887B2C">
        <w:rPr>
          <w:b/>
        </w:rPr>
        <w:t>3.14.</w:t>
      </w:r>
      <w:r w:rsidR="00A76897">
        <w:rPr>
          <w:b/>
          <w:bCs/>
        </w:rPr>
        <w:t>7</w:t>
      </w:r>
      <w:r w:rsidRPr="00887B2C">
        <w:rPr>
          <w:b/>
        </w:rPr>
        <w:t xml:space="preserve"> KPI - Indicadores Clave de Rendimiento</w:t>
      </w:r>
      <w:r w:rsidR="7A2C52C1" w:rsidRPr="3B5B1346">
        <w:rPr>
          <w:rFonts w:eastAsia="Times New Roman" w:cs="Times New Roman"/>
          <w:b/>
          <w:bCs/>
        </w:rPr>
        <w:t>.</w:t>
      </w:r>
      <w:bookmarkEnd w:id="542"/>
      <w:bookmarkEnd w:id="543"/>
      <w:bookmarkEnd w:id="544"/>
      <w:bookmarkEnd w:id="545"/>
    </w:p>
    <w:p w14:paraId="04783992" w14:textId="37DF1D36" w:rsidR="16CDF3B0" w:rsidRDefault="16CDF3B0" w:rsidP="687F9CBC">
      <w:pPr>
        <w:tabs>
          <w:tab w:val="left" w:pos="3240"/>
        </w:tabs>
      </w:pPr>
      <w:r w:rsidRPr="687F9CBC">
        <w:rPr>
          <w:rFonts w:eastAsia="Times New Roman" w:cs="Times New Roman"/>
        </w:rPr>
        <w:t xml:space="preserve">Los Indicadores Clave de Rendimiento (KPI) desempeñan un papel clave en la gestión de almacenes, particularmente en el contexto de las tiendas de conveniencia. Estos KPI se han convertido en herramientas fundamentales para evaluar y medir el desempeño en diversas áreas de la gestión de inventario y almacenes. Los KPI proporcionan una evaluación tanto cuantitativa como cualitativa del rendimiento, lo que permite a los gestores tomar decisiones informadas y mejorar continuamente los procesos. </w:t>
      </w:r>
    </w:p>
    <w:p w14:paraId="1E242845" w14:textId="2ABAB972" w:rsidR="16CDF3B0" w:rsidRPr="000202BD" w:rsidRDefault="16CDF3B0" w:rsidP="687F9CBC">
      <w:pPr>
        <w:tabs>
          <w:tab w:val="left" w:pos="3240"/>
        </w:tabs>
        <w:rPr>
          <w:b/>
        </w:rPr>
      </w:pPr>
      <w:r w:rsidRPr="000202BD">
        <w:rPr>
          <w:rFonts w:eastAsia="Times New Roman" w:cs="Times New Roman"/>
          <w:b/>
        </w:rPr>
        <w:t xml:space="preserve">Definición y </w:t>
      </w:r>
      <w:r w:rsidR="000202BD" w:rsidRPr="000202BD">
        <w:rPr>
          <w:rFonts w:eastAsia="Times New Roman" w:cs="Times New Roman"/>
          <w:b/>
          <w:bCs/>
        </w:rPr>
        <w:t>utilidad.</w:t>
      </w:r>
    </w:p>
    <w:p w14:paraId="6F6F2590" w14:textId="04248F85" w:rsidR="16CDF3B0" w:rsidRDefault="16CDF3B0" w:rsidP="687F9CBC">
      <w:pPr>
        <w:tabs>
          <w:tab w:val="left" w:pos="3240"/>
        </w:tabs>
      </w:pPr>
      <w:r w:rsidRPr="687F9CBC">
        <w:rPr>
          <w:rFonts w:eastAsia="Times New Roman" w:cs="Times New Roman"/>
        </w:rPr>
        <w:t xml:space="preserve">Los KPI son métricas cuantitativas que evalúan el rendimiento de un proceso o sistema en relación con los objetivos preestablecidos. En el contexto de la gestión de almacenes en tiendas de conveniencia, los KPI pueden abordar aspectos como el nivel de inventario, la eficiencia en el espacio de almacenamiento y otros aspectos. Los KPI proporcionan información precisa que permite a los gestores: </w:t>
      </w:r>
    </w:p>
    <w:p w14:paraId="7BC3D4F1" w14:textId="1DFBA273" w:rsidR="16CDF3B0" w:rsidRDefault="16CDF3B0" w:rsidP="687F9CBC">
      <w:pPr>
        <w:tabs>
          <w:tab w:val="left" w:pos="3240"/>
        </w:tabs>
      </w:pPr>
      <w:r w:rsidRPr="687F9CBC">
        <w:rPr>
          <w:rFonts w:eastAsia="Times New Roman" w:cs="Times New Roman"/>
        </w:rPr>
        <w:t xml:space="preserve">1. </w:t>
      </w:r>
      <w:r w:rsidRPr="000202BD">
        <w:rPr>
          <w:rFonts w:eastAsia="Times New Roman" w:cs="Times New Roman"/>
          <w:b/>
        </w:rPr>
        <w:t>Medir el rendimiento actual:</w:t>
      </w:r>
      <w:r w:rsidRPr="687F9CBC">
        <w:rPr>
          <w:rFonts w:eastAsia="Times New Roman" w:cs="Times New Roman"/>
        </w:rPr>
        <w:t xml:space="preserve"> Los KPI proporcionan una medida objetiva del rendimiento en tiempo real. Por ejemplo, se puede medir la rotación de inventario, que evalúa cuánto tiempo se tarda en vender el inventario disponible. </w:t>
      </w:r>
    </w:p>
    <w:p w14:paraId="3886467A" w14:textId="5D052927" w:rsidR="16CDF3B0" w:rsidRDefault="16CDF3B0" w:rsidP="687F9CBC">
      <w:pPr>
        <w:tabs>
          <w:tab w:val="left" w:pos="3240"/>
        </w:tabs>
      </w:pPr>
      <w:r w:rsidRPr="687F9CBC">
        <w:rPr>
          <w:rFonts w:eastAsia="Times New Roman" w:cs="Times New Roman"/>
        </w:rPr>
        <w:lastRenderedPageBreak/>
        <w:t xml:space="preserve">2. </w:t>
      </w:r>
      <w:r w:rsidRPr="000202BD">
        <w:rPr>
          <w:rFonts w:eastAsia="Times New Roman" w:cs="Times New Roman"/>
          <w:b/>
        </w:rPr>
        <w:t>Comparar con objetivos y metas:</w:t>
      </w:r>
      <w:r w:rsidRPr="687F9CBC">
        <w:rPr>
          <w:rFonts w:eastAsia="Times New Roman" w:cs="Times New Roman"/>
        </w:rPr>
        <w:t xml:space="preserve"> Los KPI se utilizan para comparar el desempeño real con los objetivos previamente establecidos, lo que facilita la identificación de desviaciones y áreas de mejora. </w:t>
      </w:r>
    </w:p>
    <w:p w14:paraId="3162E139" w14:textId="608EBCB5" w:rsidR="16CDF3B0" w:rsidRDefault="16CDF3B0" w:rsidP="687F9CBC">
      <w:pPr>
        <w:tabs>
          <w:tab w:val="left" w:pos="3240"/>
        </w:tabs>
      </w:pPr>
      <w:r w:rsidRPr="687F9CBC">
        <w:rPr>
          <w:rFonts w:eastAsia="Times New Roman" w:cs="Times New Roman"/>
        </w:rPr>
        <w:t xml:space="preserve">3. </w:t>
      </w:r>
      <w:r w:rsidRPr="000202BD">
        <w:rPr>
          <w:rFonts w:eastAsia="Times New Roman" w:cs="Times New Roman"/>
          <w:b/>
        </w:rPr>
        <w:t>Tomar decisiones informadas:</w:t>
      </w:r>
      <w:r w:rsidRPr="687F9CBC">
        <w:rPr>
          <w:rFonts w:eastAsia="Times New Roman" w:cs="Times New Roman"/>
        </w:rPr>
        <w:t xml:space="preserve"> Los KPI ofrecen información relevante para la toma de decisiones. Por ejemplo, si el nivel de inventario es inferior al punto de reorden, se puede tomar la decisión de realizar un nuevo pedido de productos. </w:t>
      </w:r>
    </w:p>
    <w:p w14:paraId="6D2D6D05" w14:textId="2BA89F81" w:rsidR="16CDF3B0" w:rsidRDefault="16CDF3B0" w:rsidP="687F9CBC">
      <w:pPr>
        <w:tabs>
          <w:tab w:val="left" w:pos="3240"/>
        </w:tabs>
      </w:pPr>
      <w:r w:rsidRPr="687F9CBC">
        <w:rPr>
          <w:rFonts w:eastAsia="Times New Roman" w:cs="Times New Roman"/>
        </w:rPr>
        <w:t xml:space="preserve">4. </w:t>
      </w:r>
      <w:r w:rsidRPr="000202BD">
        <w:rPr>
          <w:rFonts w:eastAsia="Times New Roman" w:cs="Times New Roman"/>
          <w:b/>
        </w:rPr>
        <w:t>Identificar áreas de mejora:</w:t>
      </w:r>
      <w:r w:rsidRPr="687F9CBC">
        <w:rPr>
          <w:rFonts w:eastAsia="Times New Roman" w:cs="Times New Roman"/>
        </w:rPr>
        <w:t xml:space="preserve"> Los KPI también ayudan a identificar áreas que requieren mejoras. Por ejemplo, si el KPI muestra una baja eficiencia en el espacio de almacenamiento, esto puede indicar la necesidad de optimizar la distribución de productos. </w:t>
      </w:r>
    </w:p>
    <w:p w14:paraId="217E4912" w14:textId="2CDA9255" w:rsidR="16CDF3B0" w:rsidRDefault="16CDF3B0" w:rsidP="687F9CBC">
      <w:pPr>
        <w:tabs>
          <w:tab w:val="left" w:pos="3240"/>
        </w:tabs>
      </w:pPr>
      <w:r w:rsidRPr="687F9CBC">
        <w:rPr>
          <w:rFonts w:eastAsia="Times New Roman" w:cs="Times New Roman"/>
        </w:rPr>
        <w:t xml:space="preserve">Además, en una tienda de conveniencia, se pueden emplear diversos indicadores clave de rendimiento (KPI) para evaluar el desempeño en diferentes áreas: </w:t>
      </w:r>
    </w:p>
    <w:p w14:paraId="2C9E1B49" w14:textId="789642E1" w:rsidR="16CDF3B0" w:rsidRPr="000202BD" w:rsidRDefault="16CDF3B0" w:rsidP="00216DEA">
      <w:pPr>
        <w:pStyle w:val="Prrafodelista"/>
        <w:numPr>
          <w:ilvl w:val="0"/>
          <w:numId w:val="30"/>
        </w:numPr>
        <w:tabs>
          <w:tab w:val="left" w:pos="3240"/>
        </w:tabs>
        <w:rPr>
          <w:rFonts w:eastAsia="Times New Roman" w:cs="Times New Roman"/>
          <w:b/>
          <w:szCs w:val="24"/>
        </w:rPr>
      </w:pPr>
      <w:r w:rsidRPr="000202BD">
        <w:rPr>
          <w:rFonts w:eastAsia="Times New Roman" w:cs="Times New Roman"/>
          <w:b/>
        </w:rPr>
        <w:t xml:space="preserve">Nivel de </w:t>
      </w:r>
      <w:r w:rsidR="00B15AF0" w:rsidRPr="000202BD">
        <w:rPr>
          <w:rFonts w:eastAsia="Times New Roman" w:cs="Times New Roman"/>
          <w:b/>
          <w:bCs/>
        </w:rPr>
        <w:t>inventario.</w:t>
      </w:r>
    </w:p>
    <w:p w14:paraId="20C4C92B" w14:textId="38283894"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Tasa de obsolescencia</w:t>
      </w:r>
      <w:r w:rsidR="000202BD" w:rsidRPr="009434D2">
        <w:rPr>
          <w:rFonts w:eastAsia="Times New Roman" w:cs="Times New Roman"/>
          <w:b/>
          <w:bCs/>
          <w:i/>
          <w:iCs/>
        </w:rPr>
        <w:t>.</w:t>
      </w:r>
    </w:p>
    <w:p w14:paraId="7364CC17" w14:textId="14872D17"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Evalúa la cantidad de productos obsoletos en comparación con el inventario total. </w:t>
      </w:r>
    </w:p>
    <w:p w14:paraId="17D58E80" w14:textId="1AD3E817" w:rsidR="16EEEC87" w:rsidRPr="009434D2" w:rsidRDefault="16EEEC87" w:rsidP="00216DEA">
      <w:pPr>
        <w:pStyle w:val="Prrafodelista"/>
        <w:numPr>
          <w:ilvl w:val="2"/>
          <w:numId w:val="30"/>
        </w:numPr>
        <w:tabs>
          <w:tab w:val="left" w:pos="3240"/>
        </w:tabs>
        <w:rPr>
          <w:rFonts w:eastAsia="Times New Roman" w:cs="Times New Roman"/>
          <w:i/>
          <w:szCs w:val="24"/>
        </w:rPr>
      </w:pPr>
      <w:r w:rsidRPr="009434D2">
        <w:rPr>
          <w:rFonts w:eastAsia="Times New Roman" w:cs="Times New Roman"/>
          <w:i/>
          <w:szCs w:val="24"/>
        </w:rPr>
        <w:t>Tasa de Obsolescencia = (Cantidad de Productos Obsoletos / Inventario Total) x 100</w:t>
      </w:r>
    </w:p>
    <w:p w14:paraId="40BEA1C8" w14:textId="3259306A" w:rsidR="16CDF3B0" w:rsidRPr="00B15AF0" w:rsidRDefault="16CDF3B0" w:rsidP="00216DEA">
      <w:pPr>
        <w:pStyle w:val="Prrafodelista"/>
        <w:numPr>
          <w:ilvl w:val="0"/>
          <w:numId w:val="30"/>
        </w:numPr>
        <w:tabs>
          <w:tab w:val="left" w:pos="3240"/>
        </w:tabs>
        <w:rPr>
          <w:rFonts w:eastAsia="Times New Roman" w:cs="Times New Roman"/>
          <w:b/>
          <w:szCs w:val="24"/>
        </w:rPr>
      </w:pPr>
      <w:r w:rsidRPr="00B15AF0">
        <w:rPr>
          <w:rFonts w:eastAsia="Times New Roman" w:cs="Times New Roman"/>
          <w:b/>
        </w:rPr>
        <w:t xml:space="preserve">Gestión del </w:t>
      </w:r>
      <w:r w:rsidR="00B15AF0" w:rsidRPr="00B15AF0">
        <w:rPr>
          <w:rFonts w:eastAsia="Times New Roman" w:cs="Times New Roman"/>
          <w:b/>
          <w:bCs/>
        </w:rPr>
        <w:t>espacio.</w:t>
      </w:r>
    </w:p>
    <w:p w14:paraId="767E2922" w14:textId="3DAED29F" w:rsidR="16CDF3B0" w:rsidRPr="00B15AF0" w:rsidRDefault="16CDF3B0" w:rsidP="00216DEA">
      <w:pPr>
        <w:pStyle w:val="Prrafodelista"/>
        <w:numPr>
          <w:ilvl w:val="1"/>
          <w:numId w:val="30"/>
        </w:numPr>
        <w:tabs>
          <w:tab w:val="left" w:pos="3240"/>
        </w:tabs>
        <w:rPr>
          <w:rFonts w:eastAsia="Times New Roman" w:cs="Times New Roman"/>
          <w:i/>
          <w:szCs w:val="24"/>
        </w:rPr>
      </w:pPr>
      <w:r w:rsidRPr="009434D2">
        <w:rPr>
          <w:rFonts w:eastAsia="Times New Roman" w:cs="Times New Roman"/>
          <w:b/>
          <w:i/>
        </w:rPr>
        <w:t>Porcentaje de espacio utilizado</w:t>
      </w:r>
      <w:r w:rsidR="00B15AF0">
        <w:rPr>
          <w:rFonts w:eastAsia="Times New Roman" w:cs="Times New Roman"/>
          <w:i/>
          <w:iCs/>
        </w:rPr>
        <w:t>.</w:t>
      </w:r>
    </w:p>
    <w:p w14:paraId="7D9FA0B6" w14:textId="7D2152F5"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Evalúa la eficiencia en la utilización del espacio de almacenamiento. </w:t>
      </w:r>
    </w:p>
    <w:p w14:paraId="23E3C506" w14:textId="013F6663" w:rsidR="29D5853B" w:rsidRPr="009434D2" w:rsidRDefault="29D5853B" w:rsidP="00216DEA">
      <w:pPr>
        <w:pStyle w:val="Prrafodelista"/>
        <w:numPr>
          <w:ilvl w:val="2"/>
          <w:numId w:val="30"/>
        </w:numPr>
        <w:tabs>
          <w:tab w:val="left" w:pos="3240"/>
        </w:tabs>
        <w:rPr>
          <w:rFonts w:eastAsia="Times New Roman" w:cs="Times New Roman"/>
          <w:i/>
          <w:szCs w:val="24"/>
        </w:rPr>
      </w:pPr>
      <w:r w:rsidRPr="009434D2">
        <w:rPr>
          <w:rFonts w:eastAsia="Times New Roman" w:cs="Times New Roman"/>
          <w:i/>
          <w:szCs w:val="24"/>
        </w:rPr>
        <w:t xml:space="preserve">Porcentaje = (Espacio utilizado / Espacio total de almacenamiento) x 100%  </w:t>
      </w:r>
    </w:p>
    <w:p w14:paraId="6EF282EE" w14:textId="0A27D434"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Densidad de almacenamiento</w:t>
      </w:r>
      <w:r w:rsidR="00B15AF0" w:rsidRPr="009434D2">
        <w:rPr>
          <w:rFonts w:eastAsia="Times New Roman" w:cs="Times New Roman"/>
          <w:b/>
          <w:bCs/>
          <w:i/>
          <w:iCs/>
        </w:rPr>
        <w:t>.</w:t>
      </w:r>
    </w:p>
    <w:p w14:paraId="34D33658" w14:textId="37FDA1EB"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Mide cuántos productos se almacenan por metro cuadrado o cúbico. </w:t>
      </w:r>
    </w:p>
    <w:p w14:paraId="7003BAD8" w14:textId="63FC2074" w:rsidR="16CDF3B0" w:rsidRPr="00B15AF0" w:rsidRDefault="16CDF3B0" w:rsidP="00216DEA">
      <w:pPr>
        <w:pStyle w:val="Prrafodelista"/>
        <w:numPr>
          <w:ilvl w:val="0"/>
          <w:numId w:val="30"/>
        </w:numPr>
        <w:tabs>
          <w:tab w:val="left" w:pos="3240"/>
        </w:tabs>
        <w:rPr>
          <w:rFonts w:eastAsia="Times New Roman" w:cs="Times New Roman"/>
          <w:b/>
          <w:szCs w:val="24"/>
        </w:rPr>
      </w:pPr>
      <w:r w:rsidRPr="00B15AF0">
        <w:rPr>
          <w:rFonts w:eastAsia="Times New Roman" w:cs="Times New Roman"/>
          <w:b/>
        </w:rPr>
        <w:t xml:space="preserve">Tiempo de </w:t>
      </w:r>
      <w:r w:rsidR="00B15AF0" w:rsidRPr="00B15AF0">
        <w:rPr>
          <w:rFonts w:eastAsia="Times New Roman" w:cs="Times New Roman"/>
          <w:b/>
          <w:bCs/>
        </w:rPr>
        <w:t>entrega</w:t>
      </w:r>
      <w:r w:rsidRPr="00B15AF0">
        <w:rPr>
          <w:rFonts w:eastAsia="Times New Roman" w:cs="Times New Roman"/>
          <w:b/>
        </w:rPr>
        <w:t xml:space="preserve"> y </w:t>
      </w:r>
      <w:r w:rsidR="00B15AF0" w:rsidRPr="00B15AF0">
        <w:rPr>
          <w:rFonts w:eastAsia="Times New Roman" w:cs="Times New Roman"/>
          <w:b/>
          <w:bCs/>
        </w:rPr>
        <w:t>recepción.</w:t>
      </w:r>
    </w:p>
    <w:p w14:paraId="13D9BE06" w14:textId="76907D56"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Tiempo promedio de entrega de proveedores</w:t>
      </w:r>
      <w:r w:rsidR="00B15AF0" w:rsidRPr="009434D2">
        <w:rPr>
          <w:rFonts w:eastAsia="Times New Roman" w:cs="Times New Roman"/>
          <w:b/>
          <w:bCs/>
          <w:i/>
          <w:iCs/>
        </w:rPr>
        <w:t>.</w:t>
      </w:r>
      <w:r w:rsidRPr="009434D2">
        <w:rPr>
          <w:rFonts w:eastAsia="Times New Roman" w:cs="Times New Roman"/>
          <w:b/>
          <w:i/>
        </w:rPr>
        <w:t xml:space="preserve"> </w:t>
      </w:r>
    </w:p>
    <w:p w14:paraId="28D0A2A2" w14:textId="72D33F76"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Calcula cuánto tiempo lleva recibir mercancía de los proveedores. </w:t>
      </w:r>
    </w:p>
    <w:p w14:paraId="11111F6E" w14:textId="52D6EE1C" w:rsidR="4A5FABAD" w:rsidRDefault="4A5FABAD" w:rsidP="00216DEA">
      <w:pPr>
        <w:pStyle w:val="Prrafodelista"/>
        <w:numPr>
          <w:ilvl w:val="2"/>
          <w:numId w:val="30"/>
        </w:numPr>
        <w:tabs>
          <w:tab w:val="left" w:pos="3240"/>
        </w:tabs>
        <w:rPr>
          <w:rFonts w:eastAsia="Times New Roman" w:cs="Times New Roman"/>
          <w:szCs w:val="24"/>
        </w:rPr>
      </w:pPr>
      <w:r w:rsidRPr="3B5B1346">
        <w:rPr>
          <w:rFonts w:eastAsia="Times New Roman" w:cs="Times New Roman"/>
        </w:rPr>
        <w:t>Promedio entre la realización del pedido a un proveedor y la recepción de la mercancía.</w:t>
      </w:r>
    </w:p>
    <w:p w14:paraId="5446B345" w14:textId="71AFD4A9" w:rsidR="16CDF3B0" w:rsidRPr="00B15AF0" w:rsidRDefault="16CDF3B0" w:rsidP="00216DEA">
      <w:pPr>
        <w:pStyle w:val="Prrafodelista"/>
        <w:numPr>
          <w:ilvl w:val="0"/>
          <w:numId w:val="30"/>
        </w:numPr>
        <w:tabs>
          <w:tab w:val="left" w:pos="3240"/>
        </w:tabs>
        <w:rPr>
          <w:rFonts w:eastAsia="Times New Roman" w:cs="Times New Roman"/>
          <w:b/>
          <w:szCs w:val="24"/>
        </w:rPr>
      </w:pPr>
      <w:r w:rsidRPr="00B15AF0">
        <w:rPr>
          <w:rFonts w:eastAsia="Times New Roman" w:cs="Times New Roman"/>
          <w:b/>
        </w:rPr>
        <w:t xml:space="preserve">Niveles de </w:t>
      </w:r>
      <w:r w:rsidR="009434D2" w:rsidRPr="00B15AF0">
        <w:rPr>
          <w:rFonts w:eastAsia="Times New Roman" w:cs="Times New Roman"/>
          <w:b/>
          <w:bCs/>
        </w:rPr>
        <w:t>stock</w:t>
      </w:r>
      <w:r w:rsidRPr="00B15AF0">
        <w:rPr>
          <w:rFonts w:eastAsia="Times New Roman" w:cs="Times New Roman"/>
          <w:b/>
        </w:rPr>
        <w:t xml:space="preserve"> de </w:t>
      </w:r>
      <w:r w:rsidR="009434D2" w:rsidRPr="00B15AF0">
        <w:rPr>
          <w:rFonts w:eastAsia="Times New Roman" w:cs="Times New Roman"/>
          <w:b/>
          <w:bCs/>
        </w:rPr>
        <w:t>productos clave</w:t>
      </w:r>
      <w:r w:rsidR="009434D2">
        <w:rPr>
          <w:rFonts w:eastAsia="Times New Roman" w:cs="Times New Roman"/>
          <w:b/>
          <w:bCs/>
        </w:rPr>
        <w:t>.</w:t>
      </w:r>
    </w:p>
    <w:p w14:paraId="5D636F97" w14:textId="6FD3DDDE"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Porcentaje de existencias para productos más vendidos</w:t>
      </w:r>
      <w:r w:rsidR="009434D2" w:rsidRPr="009434D2">
        <w:rPr>
          <w:rFonts w:eastAsia="Times New Roman" w:cs="Times New Roman"/>
          <w:b/>
          <w:bCs/>
          <w:i/>
          <w:iCs/>
        </w:rPr>
        <w:t>.</w:t>
      </w:r>
    </w:p>
    <w:p w14:paraId="39F4DBF4" w14:textId="6DC800EA"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Mide la disponibilidad de productos populares. </w:t>
      </w:r>
    </w:p>
    <w:p w14:paraId="66733EC4" w14:textId="06668498" w:rsidR="008D43DA" w:rsidRPr="009434D2" w:rsidRDefault="33885B50" w:rsidP="00216DEA">
      <w:pPr>
        <w:pStyle w:val="Prrafodelista"/>
        <w:numPr>
          <w:ilvl w:val="2"/>
          <w:numId w:val="30"/>
        </w:numPr>
        <w:tabs>
          <w:tab w:val="left" w:pos="3240"/>
        </w:tabs>
        <w:rPr>
          <w:rFonts w:eastAsia="Times New Roman" w:cs="Times New Roman"/>
          <w:i/>
          <w:iCs/>
          <w:szCs w:val="24"/>
        </w:rPr>
      </w:pPr>
      <w:r w:rsidRPr="009434D2">
        <w:rPr>
          <w:rFonts w:eastAsia="Times New Roman" w:cs="Times New Roman"/>
          <w:i/>
          <w:szCs w:val="24"/>
        </w:rPr>
        <w:t>Existencia</w:t>
      </w:r>
      <w:r w:rsidR="398649FB" w:rsidRPr="009434D2">
        <w:rPr>
          <w:rFonts w:eastAsia="Times New Roman" w:cs="Times New Roman"/>
          <w:i/>
          <w:szCs w:val="24"/>
        </w:rPr>
        <w:t xml:space="preserve"> = (Existencias de productos más vendidos / Total de existencias) x 100%</w:t>
      </w:r>
    </w:p>
    <w:p w14:paraId="375E9235" w14:textId="0D5BCBD0"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Tasa de agotamiento de stock</w:t>
      </w:r>
      <w:r w:rsidR="009434D2" w:rsidRPr="009434D2">
        <w:rPr>
          <w:rFonts w:eastAsia="Times New Roman" w:cs="Times New Roman"/>
          <w:b/>
          <w:bCs/>
          <w:i/>
          <w:iCs/>
        </w:rPr>
        <w:t>.</w:t>
      </w:r>
    </w:p>
    <w:p w14:paraId="7CDD6089" w14:textId="38CC78F6"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Evalúa la frecuencia de productos agotados en la tienda. </w:t>
      </w:r>
    </w:p>
    <w:p w14:paraId="5232BC9C" w14:textId="361FA3B6" w:rsidR="3B5B1346" w:rsidRPr="00D338BA" w:rsidRDefault="2F69EB35" w:rsidP="00216DEA">
      <w:pPr>
        <w:pStyle w:val="Prrafodelista"/>
        <w:numPr>
          <w:ilvl w:val="2"/>
          <w:numId w:val="30"/>
        </w:numPr>
        <w:tabs>
          <w:tab w:val="left" w:pos="3240"/>
        </w:tabs>
        <w:rPr>
          <w:rFonts w:eastAsia="Times New Roman" w:cs="Times New Roman"/>
          <w:i/>
          <w:szCs w:val="24"/>
        </w:rPr>
      </w:pPr>
      <w:r w:rsidRPr="009434D2">
        <w:rPr>
          <w:rFonts w:eastAsia="Times New Roman" w:cs="Times New Roman"/>
          <w:i/>
          <w:szCs w:val="24"/>
        </w:rPr>
        <w:t>Stock-</w:t>
      </w:r>
      <w:proofErr w:type="spellStart"/>
      <w:r w:rsidRPr="009434D2">
        <w:rPr>
          <w:rFonts w:eastAsia="Times New Roman" w:cs="Times New Roman"/>
          <w:i/>
          <w:szCs w:val="24"/>
        </w:rPr>
        <w:t>Out</w:t>
      </w:r>
      <w:proofErr w:type="spellEnd"/>
      <w:r w:rsidRPr="009434D2">
        <w:rPr>
          <w:rFonts w:eastAsia="Times New Roman" w:cs="Times New Roman"/>
          <w:i/>
          <w:szCs w:val="24"/>
        </w:rPr>
        <w:t xml:space="preserve"> = (Número de productos agotados / Total de productos) x 100% </w:t>
      </w:r>
    </w:p>
    <w:p w14:paraId="1DC96386" w14:textId="6321B2DC" w:rsidR="16CDF3B0" w:rsidRPr="009434D2" w:rsidRDefault="16CDF3B0" w:rsidP="00216DEA">
      <w:pPr>
        <w:pStyle w:val="Prrafodelista"/>
        <w:numPr>
          <w:ilvl w:val="0"/>
          <w:numId w:val="30"/>
        </w:numPr>
        <w:tabs>
          <w:tab w:val="left" w:pos="3240"/>
        </w:tabs>
        <w:rPr>
          <w:rFonts w:eastAsia="Times New Roman" w:cs="Times New Roman"/>
          <w:b/>
          <w:szCs w:val="24"/>
        </w:rPr>
      </w:pPr>
      <w:r w:rsidRPr="009434D2">
        <w:rPr>
          <w:rFonts w:eastAsia="Times New Roman" w:cs="Times New Roman"/>
          <w:b/>
        </w:rPr>
        <w:t xml:space="preserve">Gestión de </w:t>
      </w:r>
      <w:r w:rsidR="009434D2" w:rsidRPr="009434D2">
        <w:rPr>
          <w:rFonts w:eastAsia="Times New Roman" w:cs="Times New Roman"/>
          <w:b/>
          <w:bCs/>
        </w:rPr>
        <w:t>caducidad</w:t>
      </w:r>
      <w:r w:rsidR="009434D2">
        <w:rPr>
          <w:rFonts w:eastAsia="Times New Roman" w:cs="Times New Roman"/>
          <w:b/>
          <w:bCs/>
        </w:rPr>
        <w:t>.</w:t>
      </w:r>
    </w:p>
    <w:p w14:paraId="659B8DC0" w14:textId="777EFA5D"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Porcentaje de productos vencidos</w:t>
      </w:r>
      <w:r w:rsidR="009434D2" w:rsidRPr="009434D2">
        <w:rPr>
          <w:rFonts w:eastAsia="Times New Roman" w:cs="Times New Roman"/>
          <w:b/>
          <w:bCs/>
          <w:i/>
          <w:iCs/>
        </w:rPr>
        <w:t>.</w:t>
      </w:r>
    </w:p>
    <w:p w14:paraId="6CE4E28F" w14:textId="5C1D88F8"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Evalúa cuántos productos han caducado en relación con el inventario total. </w:t>
      </w:r>
    </w:p>
    <w:p w14:paraId="20A2291B" w14:textId="31F4F323" w:rsidR="04F181AE" w:rsidRPr="009434D2" w:rsidRDefault="04F181AE" w:rsidP="00216DEA">
      <w:pPr>
        <w:pStyle w:val="Prrafodelista"/>
        <w:numPr>
          <w:ilvl w:val="2"/>
          <w:numId w:val="30"/>
        </w:numPr>
        <w:tabs>
          <w:tab w:val="left" w:pos="3240"/>
        </w:tabs>
        <w:rPr>
          <w:rFonts w:eastAsia="Times New Roman" w:cs="Times New Roman"/>
          <w:i/>
          <w:szCs w:val="24"/>
        </w:rPr>
      </w:pPr>
      <w:r w:rsidRPr="009434D2">
        <w:rPr>
          <w:rFonts w:eastAsia="Times New Roman" w:cs="Times New Roman"/>
          <w:i/>
          <w:szCs w:val="24"/>
        </w:rPr>
        <w:t xml:space="preserve">Tasa = (Productos vencidos / Total de productos en inventario) x 100%  </w:t>
      </w:r>
    </w:p>
    <w:p w14:paraId="44D65D8B" w14:textId="14B0A45A"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Días de vida promedio de productos perecederos</w:t>
      </w:r>
      <w:r w:rsidR="009434D2" w:rsidRPr="009434D2">
        <w:rPr>
          <w:rFonts w:eastAsia="Times New Roman" w:cs="Times New Roman"/>
          <w:b/>
          <w:bCs/>
          <w:i/>
          <w:iCs/>
        </w:rPr>
        <w:t>.</w:t>
      </w:r>
    </w:p>
    <w:p w14:paraId="6ACA8964" w14:textId="54C9CC92" w:rsidR="16CDF3B0"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Calcula cuántos días en promedio permanecen los productos perecederos en el inventario. </w:t>
      </w:r>
    </w:p>
    <w:p w14:paraId="7DF010C6" w14:textId="3F21E8E6" w:rsidR="284B9F63" w:rsidRPr="00D338BA" w:rsidRDefault="284B9F63" w:rsidP="00216DEA">
      <w:pPr>
        <w:pStyle w:val="Prrafodelista"/>
        <w:numPr>
          <w:ilvl w:val="2"/>
          <w:numId w:val="30"/>
        </w:numPr>
        <w:tabs>
          <w:tab w:val="left" w:pos="3240"/>
        </w:tabs>
        <w:rPr>
          <w:rFonts w:eastAsia="Times New Roman" w:cs="Times New Roman"/>
          <w:i/>
          <w:szCs w:val="24"/>
        </w:rPr>
      </w:pPr>
      <w:r w:rsidRPr="009434D2">
        <w:rPr>
          <w:rFonts w:eastAsia="Times New Roman" w:cs="Times New Roman"/>
          <w:i/>
          <w:szCs w:val="24"/>
        </w:rPr>
        <w:lastRenderedPageBreak/>
        <w:t xml:space="preserve">Promedio = (Días de vida Total / Cantidad de productos) x 100% </w:t>
      </w:r>
    </w:p>
    <w:p w14:paraId="5494FA38" w14:textId="429E6B60" w:rsidR="16CDF3B0" w:rsidRPr="009434D2" w:rsidRDefault="16CDF3B0" w:rsidP="00216DEA">
      <w:pPr>
        <w:pStyle w:val="Prrafodelista"/>
        <w:numPr>
          <w:ilvl w:val="0"/>
          <w:numId w:val="30"/>
        </w:numPr>
        <w:tabs>
          <w:tab w:val="left" w:pos="3240"/>
        </w:tabs>
        <w:rPr>
          <w:rFonts w:eastAsia="Times New Roman" w:cs="Times New Roman"/>
          <w:b/>
          <w:szCs w:val="24"/>
        </w:rPr>
      </w:pPr>
      <w:r w:rsidRPr="009434D2">
        <w:rPr>
          <w:rFonts w:eastAsia="Times New Roman" w:cs="Times New Roman"/>
          <w:b/>
        </w:rPr>
        <w:t xml:space="preserve">Satisfacción del </w:t>
      </w:r>
      <w:r w:rsidR="009434D2" w:rsidRPr="009434D2">
        <w:rPr>
          <w:rFonts w:eastAsia="Times New Roman" w:cs="Times New Roman"/>
          <w:b/>
          <w:bCs/>
        </w:rPr>
        <w:t>cliente.</w:t>
      </w:r>
    </w:p>
    <w:p w14:paraId="3384E9D3" w14:textId="21EB88C8" w:rsidR="16CDF3B0" w:rsidRPr="009434D2" w:rsidRDefault="16CDF3B0" w:rsidP="00216DEA">
      <w:pPr>
        <w:pStyle w:val="Prrafodelista"/>
        <w:numPr>
          <w:ilvl w:val="1"/>
          <w:numId w:val="30"/>
        </w:numPr>
        <w:tabs>
          <w:tab w:val="left" w:pos="3240"/>
        </w:tabs>
        <w:rPr>
          <w:rFonts w:eastAsia="Times New Roman" w:cs="Times New Roman"/>
          <w:b/>
          <w:i/>
          <w:szCs w:val="24"/>
        </w:rPr>
      </w:pPr>
      <w:r w:rsidRPr="009434D2">
        <w:rPr>
          <w:rFonts w:eastAsia="Times New Roman" w:cs="Times New Roman"/>
          <w:b/>
          <w:i/>
        </w:rPr>
        <w:t>Encuestas de satisfacción del cliente</w:t>
      </w:r>
      <w:r w:rsidR="009434D2" w:rsidRPr="009434D2">
        <w:rPr>
          <w:rFonts w:eastAsia="Times New Roman" w:cs="Times New Roman"/>
          <w:b/>
          <w:bCs/>
          <w:i/>
          <w:iCs/>
        </w:rPr>
        <w:t>.</w:t>
      </w:r>
    </w:p>
    <w:p w14:paraId="2861A8A0" w14:textId="0BEBDFA7" w:rsidR="687F9CBC" w:rsidRDefault="16CDF3B0" w:rsidP="00216DEA">
      <w:pPr>
        <w:pStyle w:val="Prrafodelista"/>
        <w:numPr>
          <w:ilvl w:val="2"/>
          <w:numId w:val="30"/>
        </w:numPr>
        <w:tabs>
          <w:tab w:val="left" w:pos="3240"/>
        </w:tabs>
        <w:rPr>
          <w:rFonts w:eastAsia="Times New Roman" w:cs="Times New Roman"/>
          <w:szCs w:val="24"/>
        </w:rPr>
      </w:pPr>
      <w:r w:rsidRPr="687F9CBC">
        <w:rPr>
          <w:rFonts w:eastAsia="Times New Roman" w:cs="Times New Roman"/>
        </w:rPr>
        <w:t xml:space="preserve">Evalúa la satisfacción de los clientes con la tienda y los productos. </w:t>
      </w:r>
      <w:r w:rsidR="00D67E1F">
        <w:rPr>
          <w:rFonts w:eastAsia="Times New Roman" w:cs="Times New Roman"/>
        </w:rPr>
        <w:fldChar w:fldCharType="begin"/>
      </w:r>
      <w:r w:rsidR="00137183">
        <w:rPr>
          <w:rFonts w:eastAsia="Times New Roman" w:cs="Times New Roman"/>
        </w:rPr>
        <w:instrText xml:space="preserve"> ADDIN ZOTERO_ITEM CSL_CITATION {"citationID":"WvE3WY6X","properties":{"formattedCitation":"[52]","plainCitation":"[52]","noteIndex":0},"citationItems":[{"id":51,"uris":["http://zotero.org/users/12776228/items/G3MS7PTD"],"itemData":{"id":51,"type":"book","publisher":"Web analytics demystified","title":"The big book of key performance indicators","author":[{"family":"Peterson","given":"Eric T."}],"issued":{"date-parts":[["2006"]]}}}],"schema":"https://github.com/citation-style-language/schema/raw/master/csl-citation.json"} </w:instrText>
      </w:r>
      <w:r w:rsidR="00D67E1F">
        <w:rPr>
          <w:rFonts w:eastAsia="Times New Roman" w:cs="Times New Roman"/>
        </w:rPr>
        <w:fldChar w:fldCharType="separate"/>
      </w:r>
      <w:r w:rsidR="00137183" w:rsidRPr="00137183">
        <w:rPr>
          <w:rFonts w:cs="Times New Roman"/>
        </w:rPr>
        <w:t>[52]</w:t>
      </w:r>
      <w:r w:rsidR="00D67E1F">
        <w:rPr>
          <w:rFonts w:eastAsia="Times New Roman" w:cs="Times New Roman"/>
        </w:rPr>
        <w:fldChar w:fldCharType="end"/>
      </w:r>
    </w:p>
    <w:p w14:paraId="799F8E3B" w14:textId="65A8EE2A" w:rsidR="572C8E33" w:rsidRDefault="2A498026" w:rsidP="00887B2C">
      <w:pPr>
        <w:pStyle w:val="Ttulo3"/>
        <w:rPr>
          <w:rFonts w:eastAsia="Times New Roman" w:cs="Times New Roman"/>
          <w:b/>
        </w:rPr>
      </w:pPr>
      <w:bookmarkStart w:id="546" w:name="_Toc150390701"/>
      <w:bookmarkStart w:id="547" w:name="_Toc150418285"/>
      <w:bookmarkStart w:id="548" w:name="_Toc151981506"/>
      <w:bookmarkStart w:id="549" w:name="_Toc151935554"/>
      <w:r w:rsidRPr="00887B2C">
        <w:rPr>
          <w:b/>
        </w:rPr>
        <w:t>3.1</w:t>
      </w:r>
      <w:r w:rsidR="29CA813B" w:rsidRPr="00887B2C">
        <w:rPr>
          <w:b/>
        </w:rPr>
        <w:t>4</w:t>
      </w:r>
      <w:r w:rsidRPr="00887B2C">
        <w:rPr>
          <w:b/>
        </w:rPr>
        <w:t>.</w:t>
      </w:r>
      <w:r w:rsidR="00A76897">
        <w:rPr>
          <w:b/>
          <w:bCs/>
        </w:rPr>
        <w:t>8</w:t>
      </w:r>
      <w:r w:rsidRPr="00887B2C">
        <w:rPr>
          <w:b/>
        </w:rPr>
        <w:t xml:space="preserve"> SKU (Stock </w:t>
      </w:r>
      <w:proofErr w:type="spellStart"/>
      <w:r w:rsidRPr="00887B2C">
        <w:rPr>
          <w:b/>
        </w:rPr>
        <w:t>Keeping</w:t>
      </w:r>
      <w:proofErr w:type="spellEnd"/>
      <w:r w:rsidRPr="00887B2C">
        <w:rPr>
          <w:b/>
        </w:rPr>
        <w:t xml:space="preserve"> </w:t>
      </w:r>
      <w:proofErr w:type="spellStart"/>
      <w:r w:rsidRPr="00887B2C">
        <w:rPr>
          <w:b/>
        </w:rPr>
        <w:t>Unit</w:t>
      </w:r>
      <w:proofErr w:type="spellEnd"/>
      <w:r w:rsidRPr="3B5B1346">
        <w:rPr>
          <w:rFonts w:eastAsia="Times New Roman" w:cs="Times New Roman"/>
          <w:b/>
          <w:bCs/>
        </w:rPr>
        <w:t>)</w:t>
      </w:r>
      <w:r w:rsidR="19C88FEC" w:rsidRPr="3B5B1346">
        <w:rPr>
          <w:rFonts w:eastAsia="Times New Roman" w:cs="Times New Roman"/>
          <w:b/>
          <w:bCs/>
        </w:rPr>
        <w:t>.</w:t>
      </w:r>
      <w:bookmarkEnd w:id="546"/>
      <w:bookmarkEnd w:id="547"/>
      <w:bookmarkEnd w:id="548"/>
      <w:bookmarkEnd w:id="549"/>
    </w:p>
    <w:p w14:paraId="7CC20065" w14:textId="015E432A" w:rsidR="572C8E33" w:rsidRPr="00A76897" w:rsidRDefault="2A498026" w:rsidP="7E5A06E4">
      <w:pPr>
        <w:tabs>
          <w:tab w:val="left" w:pos="3240"/>
        </w:tabs>
        <w:rPr>
          <w:rFonts w:eastAsia="Times New Roman" w:cs="Times New Roman"/>
          <w:szCs w:val="24"/>
        </w:rPr>
      </w:pPr>
      <w:r w:rsidRPr="7E5A06E4">
        <w:rPr>
          <w:rFonts w:eastAsia="Times New Roman" w:cs="Times New Roman"/>
          <w:szCs w:val="24"/>
        </w:rPr>
        <w:t xml:space="preserve">Un SKU, o "Stock </w:t>
      </w:r>
      <w:proofErr w:type="spellStart"/>
      <w:r w:rsidRPr="7E5A06E4">
        <w:rPr>
          <w:rFonts w:eastAsia="Times New Roman" w:cs="Times New Roman"/>
          <w:szCs w:val="24"/>
        </w:rPr>
        <w:t>Keeping</w:t>
      </w:r>
      <w:proofErr w:type="spellEnd"/>
      <w:r w:rsidRPr="7E5A06E4">
        <w:rPr>
          <w:rFonts w:eastAsia="Times New Roman" w:cs="Times New Roman"/>
          <w:szCs w:val="24"/>
        </w:rPr>
        <w:t xml:space="preserve"> </w:t>
      </w:r>
      <w:proofErr w:type="spellStart"/>
      <w:r w:rsidRPr="7E5A06E4">
        <w:rPr>
          <w:rFonts w:eastAsia="Times New Roman" w:cs="Times New Roman"/>
          <w:szCs w:val="24"/>
        </w:rPr>
        <w:t>Unit</w:t>
      </w:r>
      <w:proofErr w:type="spellEnd"/>
      <w:r w:rsidRPr="7E5A06E4">
        <w:rPr>
          <w:rFonts w:eastAsia="Times New Roman" w:cs="Times New Roman"/>
          <w:szCs w:val="24"/>
        </w:rPr>
        <w:t>", es un identificador único utilizado para rastrear y gestionar productos individuales dentro del inventario de una tienda de conveniencia. Cada producto o variante de producto tiene su propio SKU, lo que facilita la identificación y el seguimiento de los productos en el almacén.</w:t>
      </w:r>
    </w:p>
    <w:p w14:paraId="3B101ED6" w14:textId="2086EAC5" w:rsidR="572C8E33" w:rsidRPr="00A96DB8" w:rsidRDefault="2A498026" w:rsidP="7E5A06E4">
      <w:pPr>
        <w:tabs>
          <w:tab w:val="left" w:pos="3240"/>
        </w:tabs>
        <w:rPr>
          <w:b/>
        </w:rPr>
      </w:pPr>
      <w:r w:rsidRPr="00A96DB8">
        <w:rPr>
          <w:rFonts w:eastAsia="Times New Roman" w:cs="Times New Roman"/>
          <w:b/>
          <w:szCs w:val="24"/>
        </w:rPr>
        <w:t>Relevancia en el Seguimiento de Productos</w:t>
      </w:r>
      <w:r w:rsidR="00A96DB8" w:rsidRPr="00A96DB8">
        <w:rPr>
          <w:rFonts w:eastAsia="Times New Roman" w:cs="Times New Roman"/>
          <w:b/>
          <w:bCs/>
          <w:szCs w:val="24"/>
        </w:rPr>
        <w:t>.</w:t>
      </w:r>
    </w:p>
    <w:p w14:paraId="3B9125DB" w14:textId="00FCCD40" w:rsidR="572C8E33" w:rsidRDefault="2A498026" w:rsidP="7E5A06E4">
      <w:pPr>
        <w:tabs>
          <w:tab w:val="left" w:pos="3240"/>
        </w:tabs>
      </w:pPr>
      <w:r w:rsidRPr="7E5A06E4">
        <w:rPr>
          <w:rFonts w:eastAsia="Times New Roman" w:cs="Times New Roman"/>
          <w:szCs w:val="24"/>
        </w:rPr>
        <w:t>Precisión en el inventario</w:t>
      </w:r>
      <w:r w:rsidRPr="00ED403E">
        <w:rPr>
          <w:rFonts w:eastAsia="Times New Roman" w:cs="Times New Roman"/>
          <w:b/>
          <w:szCs w:val="24"/>
        </w:rPr>
        <w:t xml:space="preserve">: El uso de </w:t>
      </w:r>
      <w:proofErr w:type="spellStart"/>
      <w:r w:rsidRPr="00ED403E">
        <w:rPr>
          <w:rFonts w:eastAsia="Times New Roman" w:cs="Times New Roman"/>
          <w:b/>
          <w:szCs w:val="24"/>
        </w:rPr>
        <w:t>SKUs</w:t>
      </w:r>
      <w:proofErr w:type="spellEnd"/>
      <w:r w:rsidRPr="00ED403E">
        <w:rPr>
          <w:rFonts w:eastAsia="Times New Roman" w:cs="Times New Roman"/>
          <w:b/>
          <w:szCs w:val="24"/>
        </w:rPr>
        <w:t xml:space="preserve"> permite un seguimiento preciso del inventario, lo que</w:t>
      </w:r>
      <w:r w:rsidRPr="7E5A06E4">
        <w:rPr>
          <w:rFonts w:eastAsia="Times New Roman" w:cs="Times New Roman"/>
          <w:szCs w:val="24"/>
        </w:rPr>
        <w:t xml:space="preserve"> es esencial para mantener registros exactos de los productos disponibles y agilizar la gestión de almacenes.</w:t>
      </w:r>
    </w:p>
    <w:p w14:paraId="0272C6B0" w14:textId="54265C98" w:rsidR="572C8E33" w:rsidRDefault="2A498026" w:rsidP="7E5A06E4">
      <w:pPr>
        <w:tabs>
          <w:tab w:val="left" w:pos="3240"/>
        </w:tabs>
      </w:pPr>
      <w:r w:rsidRPr="00ED403E">
        <w:rPr>
          <w:rFonts w:eastAsia="Times New Roman" w:cs="Times New Roman"/>
          <w:b/>
        </w:rPr>
        <w:t>Identificación rápida</w:t>
      </w:r>
      <w:r w:rsidRPr="3B5B1346">
        <w:rPr>
          <w:rFonts w:eastAsia="Times New Roman" w:cs="Times New Roman"/>
        </w:rPr>
        <w:t xml:space="preserve">: Los </w:t>
      </w:r>
      <w:proofErr w:type="spellStart"/>
      <w:r w:rsidRPr="3B5B1346">
        <w:rPr>
          <w:rFonts w:eastAsia="Times New Roman" w:cs="Times New Roman"/>
        </w:rPr>
        <w:t>SKUs</w:t>
      </w:r>
      <w:proofErr w:type="spellEnd"/>
      <w:r w:rsidRPr="3B5B1346">
        <w:rPr>
          <w:rFonts w:eastAsia="Times New Roman" w:cs="Times New Roman"/>
        </w:rPr>
        <w:t xml:space="preserve"> proporcionan una forma rápida y eficiente de identificar productos específicos, lo que es especialmente importante en una tienda de conveniencia donde la rapidez es clave.</w:t>
      </w:r>
    </w:p>
    <w:p w14:paraId="4C6B533C" w14:textId="7537027E" w:rsidR="572C8E33" w:rsidRDefault="2A498026" w:rsidP="7E5A06E4">
      <w:pPr>
        <w:tabs>
          <w:tab w:val="left" w:pos="3240"/>
        </w:tabs>
      </w:pPr>
      <w:r w:rsidRPr="00ED403E">
        <w:rPr>
          <w:rFonts w:eastAsia="Times New Roman" w:cs="Times New Roman"/>
          <w:b/>
        </w:rPr>
        <w:t>Gestión de variaciones</w:t>
      </w:r>
      <w:r w:rsidRPr="3B5B1346">
        <w:rPr>
          <w:rFonts w:eastAsia="Times New Roman" w:cs="Times New Roman"/>
        </w:rPr>
        <w:t xml:space="preserve">: En tiendas de conveniencia, es común tener productos en diferentes tamaños, sabores o variantes. Los </w:t>
      </w:r>
      <w:proofErr w:type="spellStart"/>
      <w:r w:rsidRPr="3B5B1346">
        <w:rPr>
          <w:rFonts w:eastAsia="Times New Roman" w:cs="Times New Roman"/>
        </w:rPr>
        <w:t>SKUs</w:t>
      </w:r>
      <w:proofErr w:type="spellEnd"/>
      <w:r w:rsidRPr="3B5B1346">
        <w:rPr>
          <w:rFonts w:eastAsia="Times New Roman" w:cs="Times New Roman"/>
        </w:rPr>
        <w:t xml:space="preserve"> ayudan a diferenciar y gestionar estas variaciones de manera efectiva.</w:t>
      </w:r>
    </w:p>
    <w:p w14:paraId="1E5EF6BD" w14:textId="5E98CB76" w:rsidR="0567A92B" w:rsidRPr="00ED403E" w:rsidRDefault="0567A92B" w:rsidP="3B5B1346">
      <w:pPr>
        <w:tabs>
          <w:tab w:val="left" w:pos="3240"/>
        </w:tabs>
        <w:rPr>
          <w:rFonts w:eastAsia="Times New Roman" w:cs="Times New Roman"/>
          <w:b/>
        </w:rPr>
      </w:pPr>
      <w:r w:rsidRPr="00ED403E">
        <w:rPr>
          <w:rFonts w:eastAsia="Times New Roman" w:cs="Times New Roman"/>
          <w:b/>
        </w:rPr>
        <w:t>Asignación de SKU.</w:t>
      </w:r>
    </w:p>
    <w:p w14:paraId="5366A0C2" w14:textId="33BF395D" w:rsidR="572C8E33" w:rsidRDefault="2A498026" w:rsidP="7E5A06E4">
      <w:pPr>
        <w:tabs>
          <w:tab w:val="left" w:pos="3240"/>
        </w:tabs>
        <w:rPr>
          <w:rFonts w:eastAsia="Times New Roman" w:cs="Times New Roman"/>
        </w:rPr>
      </w:pPr>
      <w:r w:rsidRPr="00ED403E">
        <w:rPr>
          <w:rFonts w:eastAsia="Times New Roman" w:cs="Times New Roman"/>
          <w:b/>
        </w:rPr>
        <w:t>Asigna</w:t>
      </w:r>
      <w:r w:rsidR="4444A573" w:rsidRPr="00ED403E">
        <w:rPr>
          <w:rFonts w:eastAsia="Times New Roman" w:cs="Times New Roman"/>
          <w:b/>
        </w:rPr>
        <w:t>r</w:t>
      </w:r>
      <w:r w:rsidRPr="00ED403E">
        <w:rPr>
          <w:rFonts w:eastAsia="Times New Roman" w:cs="Times New Roman"/>
          <w:b/>
        </w:rPr>
        <w:t xml:space="preserve"> un SKU único</w:t>
      </w:r>
      <w:r w:rsidRPr="3B5B1346">
        <w:rPr>
          <w:rFonts w:eastAsia="Times New Roman" w:cs="Times New Roman"/>
        </w:rPr>
        <w:t xml:space="preserve">: Cada producto o variante de producto debe tener un SKU único. Este número o código es específico para cada </w:t>
      </w:r>
      <w:r w:rsidR="00A81135">
        <w:rPr>
          <w:rFonts w:eastAsia="Times New Roman" w:cs="Times New Roman"/>
        </w:rPr>
        <w:t>producto</w:t>
      </w:r>
      <w:r w:rsidRPr="3B5B1346">
        <w:rPr>
          <w:rFonts w:eastAsia="Times New Roman" w:cs="Times New Roman"/>
        </w:rPr>
        <w:t xml:space="preserve"> y no se repite en otros productos de tu inventario.</w:t>
      </w:r>
    </w:p>
    <w:p w14:paraId="182CBF99" w14:textId="46944F88" w:rsidR="572C8E33" w:rsidRDefault="2A498026" w:rsidP="7E5A06E4">
      <w:pPr>
        <w:tabs>
          <w:tab w:val="left" w:pos="3240"/>
        </w:tabs>
        <w:rPr>
          <w:rFonts w:eastAsia="Times New Roman" w:cs="Times New Roman"/>
        </w:rPr>
      </w:pPr>
      <w:r w:rsidRPr="00ED403E">
        <w:rPr>
          <w:rFonts w:eastAsia="Times New Roman" w:cs="Times New Roman"/>
          <w:b/>
        </w:rPr>
        <w:t>Estructura significativa:</w:t>
      </w:r>
      <w:r w:rsidRPr="3B5B1346">
        <w:rPr>
          <w:rFonts w:eastAsia="Times New Roman" w:cs="Times New Roman"/>
        </w:rPr>
        <w:t xml:space="preserve"> Diseña</w:t>
      </w:r>
      <w:r w:rsidR="09D399D5" w:rsidRPr="3B5B1346">
        <w:rPr>
          <w:rFonts w:eastAsia="Times New Roman" w:cs="Times New Roman"/>
        </w:rPr>
        <w:t>r</w:t>
      </w:r>
      <w:r w:rsidRPr="3B5B1346">
        <w:rPr>
          <w:rFonts w:eastAsia="Times New Roman" w:cs="Times New Roman"/>
        </w:rPr>
        <w:t xml:space="preserve"> una estructura de SKU que tenga sentido para </w:t>
      </w:r>
      <w:r w:rsidR="191320FA" w:rsidRPr="3B5B1346">
        <w:rPr>
          <w:rFonts w:eastAsia="Times New Roman" w:cs="Times New Roman"/>
        </w:rPr>
        <w:t>el</w:t>
      </w:r>
      <w:r w:rsidRPr="3B5B1346">
        <w:rPr>
          <w:rFonts w:eastAsia="Times New Roman" w:cs="Times New Roman"/>
        </w:rPr>
        <w:t xml:space="preserve"> negocio. </w:t>
      </w:r>
      <w:r w:rsidR="08A210EA" w:rsidRPr="3B5B1346">
        <w:rPr>
          <w:rFonts w:eastAsia="Times New Roman" w:cs="Times New Roman"/>
        </w:rPr>
        <w:t>Se puede</w:t>
      </w:r>
      <w:r w:rsidRPr="3B5B1346">
        <w:rPr>
          <w:rFonts w:eastAsia="Times New Roman" w:cs="Times New Roman"/>
        </w:rPr>
        <w:t xml:space="preserve"> incluir información relevante en el propio SKU, como el tipo de producto, el proveedor, el tamaño, el color, etc. Por ejemplo, un SKU para una lata de refresco de cola de </w:t>
      </w:r>
      <w:r w:rsidR="65F9DDC8" w:rsidRPr="3B5B1346">
        <w:rPr>
          <w:rFonts w:eastAsia="Times New Roman" w:cs="Times New Roman"/>
        </w:rPr>
        <w:t>500</w:t>
      </w:r>
      <w:r w:rsidRPr="3B5B1346">
        <w:rPr>
          <w:rFonts w:eastAsia="Times New Roman" w:cs="Times New Roman"/>
        </w:rPr>
        <w:t xml:space="preserve"> </w:t>
      </w:r>
      <w:r w:rsidR="2836C79F" w:rsidRPr="3B5B1346">
        <w:rPr>
          <w:rFonts w:eastAsia="Times New Roman" w:cs="Times New Roman"/>
        </w:rPr>
        <w:t>ml</w:t>
      </w:r>
      <w:r w:rsidRPr="3B5B1346">
        <w:rPr>
          <w:rFonts w:eastAsia="Times New Roman" w:cs="Times New Roman"/>
        </w:rPr>
        <w:t xml:space="preserve"> podría ser "COLA-</w:t>
      </w:r>
      <w:r w:rsidR="28935518" w:rsidRPr="3B5B1346">
        <w:rPr>
          <w:rFonts w:eastAsia="Times New Roman" w:cs="Times New Roman"/>
        </w:rPr>
        <w:t>500ML</w:t>
      </w:r>
      <w:r w:rsidRPr="3B5B1346">
        <w:rPr>
          <w:rFonts w:eastAsia="Times New Roman" w:cs="Times New Roman"/>
        </w:rPr>
        <w:t>-001".</w:t>
      </w:r>
    </w:p>
    <w:p w14:paraId="513FF6A7" w14:textId="7F0858D5" w:rsidR="3B5B1346" w:rsidRPr="00D338BA" w:rsidRDefault="2A498026" w:rsidP="3B5B1346">
      <w:pPr>
        <w:tabs>
          <w:tab w:val="left" w:pos="3240"/>
        </w:tabs>
      </w:pPr>
      <w:r w:rsidRPr="00ED403E">
        <w:rPr>
          <w:rFonts w:eastAsia="Times New Roman" w:cs="Times New Roman"/>
          <w:b/>
        </w:rPr>
        <w:t>Etiquetado en el almacén:</w:t>
      </w:r>
      <w:r w:rsidRPr="3B5B1346">
        <w:rPr>
          <w:rFonts w:eastAsia="Times New Roman" w:cs="Times New Roman"/>
        </w:rPr>
        <w:t xml:space="preserve"> Utiliza</w:t>
      </w:r>
      <w:r w:rsidR="1A595A07" w:rsidRPr="3B5B1346">
        <w:rPr>
          <w:rFonts w:eastAsia="Times New Roman" w:cs="Times New Roman"/>
        </w:rPr>
        <w:t>r</w:t>
      </w:r>
      <w:r w:rsidRPr="3B5B1346">
        <w:rPr>
          <w:rFonts w:eastAsia="Times New Roman" w:cs="Times New Roman"/>
        </w:rPr>
        <w:t xml:space="preserve"> etiquetas de SKU en los estantes y áreas de almacenamiento para asegurar</w:t>
      </w:r>
      <w:r w:rsidR="48D78170" w:rsidRPr="3B5B1346">
        <w:rPr>
          <w:rFonts w:eastAsia="Times New Roman" w:cs="Times New Roman"/>
        </w:rPr>
        <w:t>s</w:t>
      </w:r>
      <w:r w:rsidRPr="3B5B1346">
        <w:rPr>
          <w:rFonts w:eastAsia="Times New Roman" w:cs="Times New Roman"/>
        </w:rPr>
        <w:t>e de que cada producto se coloca en el lugar correcto. Esto facilita la localización de productos durante la reposición y reduce errores.</w:t>
      </w:r>
      <w:r w:rsidR="0036720E">
        <w:rPr>
          <w:rFonts w:eastAsia="Times New Roman" w:cs="Times New Roman"/>
        </w:rPr>
        <w:t xml:space="preserve"> </w:t>
      </w:r>
      <w:r w:rsidR="0036720E">
        <w:rPr>
          <w:rFonts w:eastAsia="Times New Roman" w:cs="Times New Roman"/>
        </w:rPr>
        <w:fldChar w:fldCharType="begin"/>
      </w:r>
      <w:r w:rsidR="00137183">
        <w:rPr>
          <w:rFonts w:eastAsia="Times New Roman" w:cs="Times New Roman"/>
        </w:rPr>
        <w:instrText xml:space="preserve"> ADDIN ZOTERO_ITEM CSL_CITATION {"citationID":"XMo1IRWu","properties":{"formattedCitation":"[53]","plainCitation":"[53]","noteIndex":0},"citationItems":[{"id":50,"uris":["http://zotero.org/users/12776228/items/EE8BJZFI"],"itemData":{"id":50,"type":"document","note":"DOI: 10.2139/ssrn.3506709","title":"Optimizing SKU Selection for Promotional Display Space at Grocery Retailers","URL":"https://ssrn.com/abstract=3506709","author":[{"family":"Pak","given":"Olga"},{"family":"Ferguson","given":"Mark"},{"family":"Perdikaki","given":"Olga"},{"family":"Wu","given":"Su-Ming"}],"issued":{"date-parts":[["2019",11]]}}}],"schema":"https://github.com/citation-style-language/schema/raw/master/csl-citation.json"} </w:instrText>
      </w:r>
      <w:r w:rsidR="0036720E">
        <w:rPr>
          <w:rFonts w:eastAsia="Times New Roman" w:cs="Times New Roman"/>
        </w:rPr>
        <w:fldChar w:fldCharType="separate"/>
      </w:r>
      <w:r w:rsidR="00137183" w:rsidRPr="00137183">
        <w:rPr>
          <w:rFonts w:cs="Times New Roman"/>
        </w:rPr>
        <w:t>[53]</w:t>
      </w:r>
      <w:r w:rsidR="0036720E">
        <w:rPr>
          <w:rFonts w:eastAsia="Times New Roman" w:cs="Times New Roman"/>
        </w:rPr>
        <w:fldChar w:fldCharType="end"/>
      </w:r>
    </w:p>
    <w:p w14:paraId="618749F3" w14:textId="39F33383" w:rsidR="572C8E33" w:rsidRDefault="189B2302" w:rsidP="00887B2C">
      <w:pPr>
        <w:pStyle w:val="Ttulo3"/>
        <w:rPr>
          <w:rFonts w:eastAsia="Times New Roman" w:cs="Times New Roman"/>
          <w:b/>
        </w:rPr>
      </w:pPr>
      <w:bookmarkStart w:id="550" w:name="_Toc150390702"/>
      <w:bookmarkStart w:id="551" w:name="_Toc150418286"/>
      <w:bookmarkStart w:id="552" w:name="_Toc151981507"/>
      <w:bookmarkStart w:id="553" w:name="_Toc151935555"/>
      <w:r w:rsidRPr="00887B2C">
        <w:rPr>
          <w:b/>
        </w:rPr>
        <w:t>3.1</w:t>
      </w:r>
      <w:r w:rsidR="1E9A5D47" w:rsidRPr="00887B2C">
        <w:rPr>
          <w:b/>
        </w:rPr>
        <w:t>4</w:t>
      </w:r>
      <w:r w:rsidRPr="00887B2C">
        <w:rPr>
          <w:b/>
        </w:rPr>
        <w:t>.</w:t>
      </w:r>
      <w:r w:rsidR="00A76897">
        <w:rPr>
          <w:b/>
          <w:bCs/>
        </w:rPr>
        <w:t>9</w:t>
      </w:r>
      <w:r w:rsidRPr="00887B2C">
        <w:rPr>
          <w:b/>
        </w:rPr>
        <w:t xml:space="preserve"> Análisis ABC</w:t>
      </w:r>
      <w:r w:rsidR="0FB142AA" w:rsidRPr="3B5B1346">
        <w:rPr>
          <w:rFonts w:eastAsia="Times New Roman" w:cs="Times New Roman"/>
          <w:b/>
          <w:bCs/>
        </w:rPr>
        <w:t>.</w:t>
      </w:r>
      <w:bookmarkEnd w:id="550"/>
      <w:bookmarkEnd w:id="551"/>
      <w:bookmarkEnd w:id="552"/>
      <w:bookmarkEnd w:id="553"/>
    </w:p>
    <w:p w14:paraId="31DBED6B" w14:textId="6A49F926" w:rsidR="572C8E33" w:rsidRDefault="189B2302" w:rsidP="7E5A06E4">
      <w:pPr>
        <w:tabs>
          <w:tab w:val="left" w:pos="3240"/>
        </w:tabs>
      </w:pPr>
      <w:r w:rsidRPr="7E5A06E4">
        <w:rPr>
          <w:rFonts w:eastAsia="Times New Roman" w:cs="Times New Roman"/>
          <w:szCs w:val="24"/>
        </w:rPr>
        <w:t>El Análisis ABC es una técnica fundamental en la gestión de inventario que se emplea para clasificar y priorizar productos en función de su importancia relativa en la operación de una tienda de conveniencia. Esta metodología es esencial en la administración de inventario para garantizar una eficiente asignación de recursos y satisfacción de la demanda del cliente.</w:t>
      </w:r>
    </w:p>
    <w:p w14:paraId="6BD3BC71" w14:textId="2E365E49" w:rsidR="572C8E33" w:rsidRDefault="189B2302" w:rsidP="7E5A06E4">
      <w:pPr>
        <w:tabs>
          <w:tab w:val="left" w:pos="3240"/>
        </w:tabs>
      </w:pPr>
      <w:r w:rsidRPr="00ED403E">
        <w:rPr>
          <w:rFonts w:eastAsia="Times New Roman" w:cs="Times New Roman"/>
          <w:b/>
          <w:szCs w:val="24"/>
        </w:rPr>
        <w:t>Categorización de Productos:</w:t>
      </w:r>
      <w:r w:rsidRPr="7E5A06E4">
        <w:rPr>
          <w:rFonts w:eastAsia="Times New Roman" w:cs="Times New Roman"/>
          <w:szCs w:val="24"/>
        </w:rPr>
        <w:t xml:space="preserve"> Los productos se dividen en tres categorías: A, B y C, basadas en su valor en inventario y su rotación. A continuación, se describe la clasificación típica:</w:t>
      </w:r>
    </w:p>
    <w:p w14:paraId="304E76E1" w14:textId="14AA3AE6" w:rsidR="572C8E33" w:rsidRDefault="189B2302" w:rsidP="00216DEA">
      <w:pPr>
        <w:pStyle w:val="Prrafodelista"/>
        <w:numPr>
          <w:ilvl w:val="0"/>
          <w:numId w:val="38"/>
        </w:numPr>
        <w:tabs>
          <w:tab w:val="left" w:pos="3240"/>
        </w:tabs>
      </w:pPr>
      <w:r w:rsidRPr="00B44797">
        <w:rPr>
          <w:rFonts w:eastAsia="Times New Roman" w:cs="Times New Roman"/>
          <w:b/>
          <w:szCs w:val="24"/>
        </w:rPr>
        <w:t>Categoría A:</w:t>
      </w:r>
      <w:r w:rsidRPr="7E5A06E4">
        <w:rPr>
          <w:rFonts w:eastAsia="Times New Roman" w:cs="Times New Roman"/>
          <w:szCs w:val="24"/>
        </w:rPr>
        <w:t xml:space="preserve"> Esta categoría incluye productos de alta importancia. Representan una parte significativa del valor del inventario, pero tienen una rotación más baja. Estos </w:t>
      </w:r>
      <w:r w:rsidR="004A119E">
        <w:rPr>
          <w:rFonts w:eastAsia="Times New Roman" w:cs="Times New Roman"/>
          <w:szCs w:val="24"/>
        </w:rPr>
        <w:t>productos</w:t>
      </w:r>
      <w:r w:rsidRPr="7E5A06E4">
        <w:rPr>
          <w:rFonts w:eastAsia="Times New Roman" w:cs="Times New Roman"/>
          <w:szCs w:val="24"/>
        </w:rPr>
        <w:t xml:space="preserve"> suelen contribuir de manera sustancial a los ingresos de la tienda, y su gestión es crítica.</w:t>
      </w:r>
      <w:r w:rsidR="008B0CC3">
        <w:rPr>
          <w:rFonts w:eastAsia="Times New Roman" w:cs="Times New Roman"/>
          <w:szCs w:val="24"/>
        </w:rPr>
        <w:t xml:space="preserve"> </w:t>
      </w:r>
      <w:r w:rsidR="008B0CC3" w:rsidRPr="7E5A06E4">
        <w:rPr>
          <w:rFonts w:eastAsia="Times New Roman" w:cs="Times New Roman"/>
          <w:szCs w:val="24"/>
        </w:rPr>
        <w:lastRenderedPageBreak/>
        <w:t>Generalmente, estos productos representan aproximadamente el 20% del inventario, pero contribuyen al 80% de los ingresos.</w:t>
      </w:r>
    </w:p>
    <w:p w14:paraId="087E5698" w14:textId="49FB9454" w:rsidR="572C8E33" w:rsidRDefault="189B2302" w:rsidP="00216DEA">
      <w:pPr>
        <w:pStyle w:val="Prrafodelista"/>
        <w:numPr>
          <w:ilvl w:val="0"/>
          <w:numId w:val="38"/>
        </w:numPr>
        <w:tabs>
          <w:tab w:val="left" w:pos="3240"/>
        </w:tabs>
      </w:pPr>
      <w:r w:rsidRPr="00B44797">
        <w:rPr>
          <w:rFonts w:eastAsia="Times New Roman" w:cs="Times New Roman"/>
          <w:b/>
          <w:szCs w:val="24"/>
        </w:rPr>
        <w:t>Categoría B:</w:t>
      </w:r>
      <w:r w:rsidRPr="7E5A06E4">
        <w:rPr>
          <w:rFonts w:eastAsia="Times New Roman" w:cs="Times New Roman"/>
          <w:szCs w:val="24"/>
        </w:rPr>
        <w:t xml:space="preserve"> Aquí se encuentran los productos de importancia moderada. Aunque tienen un valor de inventario decente, su rotación es intermedia. La gestión de esta categoría requiere atención, pero no tan intensiva como la de la Categoría A.</w:t>
      </w:r>
      <w:r w:rsidR="008B0CC3">
        <w:rPr>
          <w:rFonts w:eastAsia="Times New Roman" w:cs="Times New Roman"/>
          <w:szCs w:val="24"/>
        </w:rPr>
        <w:t xml:space="preserve"> </w:t>
      </w:r>
      <w:r w:rsidR="008B0CC3" w:rsidRPr="7E5A06E4">
        <w:rPr>
          <w:rFonts w:eastAsia="Times New Roman" w:cs="Times New Roman"/>
          <w:szCs w:val="24"/>
        </w:rPr>
        <w:t>Por lo general, representan alrededor del 30% del inventario y contribuyen al 15-20% de los ingresos.</w:t>
      </w:r>
    </w:p>
    <w:p w14:paraId="7A49984C" w14:textId="268AFEE9" w:rsidR="572C8E33" w:rsidRDefault="189B2302" w:rsidP="00216DEA">
      <w:pPr>
        <w:pStyle w:val="Prrafodelista"/>
        <w:numPr>
          <w:ilvl w:val="0"/>
          <w:numId w:val="38"/>
        </w:numPr>
        <w:tabs>
          <w:tab w:val="left" w:pos="3240"/>
        </w:tabs>
      </w:pPr>
      <w:r w:rsidRPr="00B44797">
        <w:rPr>
          <w:rFonts w:eastAsia="Times New Roman" w:cs="Times New Roman"/>
          <w:b/>
          <w:szCs w:val="24"/>
        </w:rPr>
        <w:t>Categoría C:</w:t>
      </w:r>
      <w:r w:rsidRPr="7E5A06E4">
        <w:rPr>
          <w:rFonts w:eastAsia="Times New Roman" w:cs="Times New Roman"/>
          <w:szCs w:val="24"/>
        </w:rPr>
        <w:t xml:space="preserve"> Esta categoría comprende productos de menor importancia. A pesar de su alta rotación, su valor en inventario es bajo. Estos </w:t>
      </w:r>
      <w:r w:rsidR="004A119E">
        <w:rPr>
          <w:rFonts w:eastAsia="Times New Roman" w:cs="Times New Roman"/>
          <w:szCs w:val="24"/>
        </w:rPr>
        <w:t>productos</w:t>
      </w:r>
      <w:r w:rsidRPr="7E5A06E4">
        <w:rPr>
          <w:rFonts w:eastAsia="Times New Roman" w:cs="Times New Roman"/>
          <w:szCs w:val="24"/>
        </w:rPr>
        <w:t>, aunque son numerosos, tienen un impacto limitado en los ingresos.</w:t>
      </w:r>
    </w:p>
    <w:p w14:paraId="4777B81B" w14:textId="2E52E208" w:rsidR="572C8E33" w:rsidRDefault="189B2302" w:rsidP="7E5A06E4">
      <w:pPr>
        <w:tabs>
          <w:tab w:val="left" w:pos="3240"/>
        </w:tabs>
      </w:pPr>
      <w:r w:rsidRPr="7E5A06E4">
        <w:rPr>
          <w:rFonts w:eastAsia="Times New Roman" w:cs="Times New Roman"/>
          <w:szCs w:val="24"/>
        </w:rPr>
        <w:t>Una vez categorizados los productos, se aplican estrategias de gestión diferenciadas. Para el marco teórico, es relevante entender cómo estas estrategias impactan la eficiencia de la tienda de conveniencia.</w:t>
      </w:r>
    </w:p>
    <w:p w14:paraId="4B0723B2" w14:textId="624E47F7" w:rsidR="572C8E33" w:rsidRDefault="189B2302" w:rsidP="7E5A06E4">
      <w:pPr>
        <w:tabs>
          <w:tab w:val="left" w:pos="3240"/>
        </w:tabs>
      </w:pPr>
      <w:r w:rsidRPr="00564AD0">
        <w:rPr>
          <w:rFonts w:eastAsia="Times New Roman" w:cs="Times New Roman"/>
          <w:b/>
          <w:szCs w:val="24"/>
        </w:rPr>
        <w:t xml:space="preserve">Productos de </w:t>
      </w:r>
      <w:r>
        <w:rPr>
          <w:rFonts w:eastAsia="Times New Roman" w:cs="Times New Roman"/>
          <w:b/>
          <w:szCs w:val="24"/>
        </w:rPr>
        <w:t>C</w:t>
      </w:r>
      <w:r w:rsidRPr="00564AD0">
        <w:rPr>
          <w:rFonts w:eastAsia="Times New Roman" w:cs="Times New Roman"/>
          <w:b/>
          <w:szCs w:val="24"/>
        </w:rPr>
        <w:t>ategoría A:</w:t>
      </w:r>
      <w:r w:rsidRPr="7E5A06E4">
        <w:rPr>
          <w:rFonts w:eastAsia="Times New Roman" w:cs="Times New Roman"/>
          <w:szCs w:val="24"/>
        </w:rPr>
        <w:t xml:space="preserve"> Debido a su alta importancia, estos productos requieren una gestión cercana. Las estrategias deben centrarse en reducir costos, evitar excesos de inventario y garantizar que estén siempre disponibles para satisfacer la demanda.</w:t>
      </w:r>
    </w:p>
    <w:p w14:paraId="31ED96CF" w14:textId="250E3665" w:rsidR="572C8E33" w:rsidRDefault="189B2302" w:rsidP="7E5A06E4">
      <w:pPr>
        <w:tabs>
          <w:tab w:val="left" w:pos="3240"/>
        </w:tabs>
      </w:pPr>
      <w:r w:rsidRPr="00564AD0">
        <w:rPr>
          <w:rFonts w:eastAsia="Times New Roman" w:cs="Times New Roman"/>
          <w:b/>
          <w:szCs w:val="24"/>
        </w:rPr>
        <w:t>Productos de Categoría B:</w:t>
      </w:r>
      <w:r w:rsidRPr="7E5A06E4">
        <w:rPr>
          <w:rFonts w:eastAsia="Times New Roman" w:cs="Times New Roman"/>
          <w:szCs w:val="24"/>
        </w:rPr>
        <w:t xml:space="preserve"> La gestión de estos productos es cuidadosa, pero no tan intensiva como la de Categoría A. El equilibrio entre satisfacer la demanda y evitar acumulaciones innecesarias es clave.</w:t>
      </w:r>
    </w:p>
    <w:p w14:paraId="6238924E" w14:textId="6FB956A9" w:rsidR="572C8E33" w:rsidRDefault="189B2302" w:rsidP="7E5A06E4">
      <w:pPr>
        <w:tabs>
          <w:tab w:val="left" w:pos="3240"/>
        </w:tabs>
      </w:pPr>
      <w:r w:rsidRPr="00564AD0">
        <w:rPr>
          <w:rFonts w:eastAsia="Times New Roman" w:cs="Times New Roman"/>
          <w:b/>
          <w:szCs w:val="24"/>
        </w:rPr>
        <w:t>Productos de Categoría C:</w:t>
      </w:r>
      <w:r w:rsidRPr="7E5A06E4">
        <w:rPr>
          <w:rFonts w:eastAsia="Times New Roman" w:cs="Times New Roman"/>
          <w:szCs w:val="24"/>
        </w:rPr>
        <w:t xml:space="preserve"> Dado su bajo valor en inventario y alta rotación, las estrategias aplicadas a estos productos pueden ser más flexibles. Se pueden utilizar sistemas de reposición automática y mantener niveles de inventario más bajos.</w:t>
      </w:r>
    </w:p>
    <w:p w14:paraId="69D749FE" w14:textId="1CF1FD31" w:rsidR="0202682C" w:rsidRPr="00A6474F" w:rsidRDefault="189B2302" w:rsidP="0202682C">
      <w:pPr>
        <w:tabs>
          <w:tab w:val="left" w:pos="3240"/>
        </w:tabs>
      </w:pPr>
      <w:r w:rsidRPr="008B651E">
        <w:rPr>
          <w:rFonts w:eastAsia="Times New Roman" w:cs="Times New Roman"/>
          <w:b/>
        </w:rPr>
        <w:t xml:space="preserve">Evolución y </w:t>
      </w:r>
      <w:r w:rsidR="008B651E" w:rsidRPr="008B651E">
        <w:rPr>
          <w:rFonts w:eastAsia="Times New Roman" w:cs="Times New Roman"/>
          <w:b/>
          <w:bCs/>
        </w:rPr>
        <w:t>revisión continua</w:t>
      </w:r>
      <w:r w:rsidRPr="687F9CBC">
        <w:rPr>
          <w:rFonts w:eastAsia="Times New Roman" w:cs="Times New Roman"/>
        </w:rPr>
        <w:t>: El Análisis ABC no es una tarea única. Para mantener su efectividad, se requiere una revisión y actualización periódica de las clasificaciones. Esto se debe a que la importancia de un producto puede cambiar con el tiempo debido a diversas variables, como fluctuaciones en la demanda y evolución del negocio.</w:t>
      </w:r>
      <w:r w:rsidR="00D54D48">
        <w:rPr>
          <w:rFonts w:eastAsia="Times New Roman" w:cs="Times New Roman"/>
        </w:rPr>
        <w:t xml:space="preserve"> </w:t>
      </w:r>
      <w:r w:rsidR="00D54D48">
        <w:rPr>
          <w:rFonts w:eastAsia="Times New Roman" w:cs="Times New Roman"/>
        </w:rPr>
        <w:fldChar w:fldCharType="begin"/>
      </w:r>
      <w:r w:rsidR="00137183">
        <w:rPr>
          <w:rFonts w:eastAsia="Times New Roman" w:cs="Times New Roman"/>
        </w:rPr>
        <w:instrText xml:space="preserve"> ADDIN ZOTERO_ITEM CSL_CITATION {"citationID":"wMyBXd7p","properties":{"formattedCitation":"[54]","plainCitation":"[54]","noteIndex":0},"citationItems":[{"id":49,"uris":["http://zotero.org/users/12776228/items/LTDMJND6"],"itemData":{"id":49,"type":"article-journal","container-title":"Quaid-E-Awam University research journal of engineering, science and technology","issue":"1","title":"ABC analysis as a inventory control technique","volume":"1","author":[{"family":"Tanwari","given":"Anwaruddin"},{"family":"Lakhiar","given":"Abdul Qayoom"},{"family":"Shaikh","given":"GHULAM YASIN"}],"issued":{"date-parts":[["2000"]]}}}],"schema":"https://github.com/citation-style-language/schema/raw/master/csl-citation.json"} </w:instrText>
      </w:r>
      <w:r w:rsidR="00D54D48">
        <w:rPr>
          <w:rFonts w:eastAsia="Times New Roman" w:cs="Times New Roman"/>
        </w:rPr>
        <w:fldChar w:fldCharType="separate"/>
      </w:r>
      <w:r w:rsidR="00137183" w:rsidRPr="00137183">
        <w:rPr>
          <w:rFonts w:cs="Times New Roman"/>
        </w:rPr>
        <w:t>[54]</w:t>
      </w:r>
      <w:r w:rsidR="00D54D48">
        <w:rPr>
          <w:rFonts w:eastAsia="Times New Roman" w:cs="Times New Roman"/>
        </w:rPr>
        <w:fldChar w:fldCharType="end"/>
      </w:r>
    </w:p>
    <w:p w14:paraId="5724FCDC" w14:textId="0A2A174A" w:rsidR="00356D39" w:rsidRPr="00BE60A6" w:rsidRDefault="007E74E2" w:rsidP="007E74E2">
      <w:pPr>
        <w:pStyle w:val="Ttulo2"/>
        <w:rPr>
          <w:rFonts w:ascii="Times New Roman" w:hAnsi="Times New Roman" w:cs="Times New Roman"/>
          <w:b/>
          <w:bCs/>
        </w:rPr>
      </w:pPr>
      <w:bookmarkStart w:id="554" w:name="_Toc148894744"/>
      <w:bookmarkStart w:id="555" w:name="_Toc148981435"/>
      <w:bookmarkStart w:id="556" w:name="_Toc148993455"/>
      <w:bookmarkStart w:id="557" w:name="_Toc149501251"/>
      <w:bookmarkStart w:id="558" w:name="_Toc149576125"/>
      <w:bookmarkStart w:id="559" w:name="_Toc150181537"/>
      <w:bookmarkStart w:id="560" w:name="_Toc150390703"/>
      <w:bookmarkStart w:id="561" w:name="_Toc150418287"/>
      <w:bookmarkStart w:id="562" w:name="_Toc151981508"/>
      <w:bookmarkStart w:id="563" w:name="_Toc151935556"/>
      <w:r w:rsidRPr="00BE60A6">
        <w:rPr>
          <w:rFonts w:ascii="Times New Roman" w:hAnsi="Times New Roman" w:cs="Times New Roman"/>
          <w:b/>
          <w:bCs/>
        </w:rPr>
        <w:t>3.</w:t>
      </w:r>
      <w:r w:rsidR="00425434" w:rsidRPr="00BE60A6">
        <w:rPr>
          <w:rFonts w:ascii="Times New Roman" w:hAnsi="Times New Roman" w:cs="Times New Roman"/>
          <w:b/>
          <w:bCs/>
        </w:rPr>
        <w:t>1</w:t>
      </w:r>
      <w:r w:rsidR="00817C35">
        <w:rPr>
          <w:rFonts w:ascii="Times New Roman" w:hAnsi="Times New Roman" w:cs="Times New Roman"/>
          <w:b/>
          <w:bCs/>
        </w:rPr>
        <w:t>5</w:t>
      </w:r>
      <w:r w:rsidRPr="00BE60A6">
        <w:rPr>
          <w:rFonts w:ascii="Times New Roman" w:hAnsi="Times New Roman" w:cs="Times New Roman"/>
          <w:b/>
          <w:bCs/>
        </w:rPr>
        <w:t xml:space="preserve"> Autenticación de usuarios</w:t>
      </w:r>
      <w:bookmarkEnd w:id="554"/>
      <w:bookmarkEnd w:id="555"/>
      <w:bookmarkEnd w:id="556"/>
      <w:bookmarkEnd w:id="557"/>
      <w:bookmarkEnd w:id="558"/>
      <w:bookmarkEnd w:id="559"/>
      <w:bookmarkEnd w:id="560"/>
      <w:bookmarkEnd w:id="561"/>
      <w:bookmarkEnd w:id="562"/>
      <w:bookmarkEnd w:id="563"/>
    </w:p>
    <w:p w14:paraId="3125A787" w14:textId="4E8E0E85" w:rsidR="000065DF" w:rsidRDefault="000065DF" w:rsidP="000065DF">
      <w:pPr>
        <w:rPr>
          <w:rFonts w:cs="Times New Roman"/>
        </w:rPr>
      </w:pPr>
      <w:r w:rsidRPr="000065DF">
        <w:rPr>
          <w:rFonts w:cs="Times New Roman"/>
        </w:rPr>
        <w:t xml:space="preserve">Autenticación es un término que se refiere al proceso de demostrar que algún hecho o algún documento es genuino. En </w:t>
      </w:r>
      <w:r w:rsidR="000778B5">
        <w:rPr>
          <w:rFonts w:cs="Times New Roman"/>
        </w:rPr>
        <w:t>el campo del cómputo</w:t>
      </w:r>
      <w:r w:rsidRPr="000065DF">
        <w:rPr>
          <w:rFonts w:cs="Times New Roman"/>
        </w:rPr>
        <w:t>, este término está típicamente asociado con probar la identidad de un usuario. Por lo general, un usuario demuestra su identidad proporcionando sus credenciales, es decir, una pieza de información acordada compartida entre el usuario y el sistema</w:t>
      </w:r>
      <w:r w:rsidR="006412BC">
        <w:rPr>
          <w:rFonts w:cs="Times New Roman"/>
        </w:rPr>
        <w:t xml:space="preserve">. La combinación de </w:t>
      </w:r>
      <w:r w:rsidR="001C5CF0">
        <w:rPr>
          <w:rFonts w:cs="Times New Roman"/>
        </w:rPr>
        <w:t xml:space="preserve">usuario y contraseña es </w:t>
      </w:r>
      <w:r w:rsidR="00817C35">
        <w:rPr>
          <w:rFonts w:cs="Times New Roman"/>
        </w:rPr>
        <w:t>el mecanismo de autenticación más común, es también conocido como autenticación por contraseña.</w:t>
      </w:r>
      <w:r w:rsidR="00A63529">
        <w:rPr>
          <w:rFonts w:cs="Times New Roman"/>
        </w:rPr>
        <w:fldChar w:fldCharType="begin"/>
      </w:r>
      <w:r w:rsidR="00137183">
        <w:rPr>
          <w:rFonts w:cs="Times New Roman"/>
        </w:rPr>
        <w:instrText xml:space="preserve"> ADDIN ZOTERO_ITEM CSL_CITATION {"citationID":"ySjbHTag","properties":{"formattedCitation":"[55]","plainCitation":"[55]","noteIndex":0},"citationItems":[{"id":65,"uris":["http://zotero.org/users/12776228/items/GRZV7UH3"],"itemData":{"id":65,"type":"document","title":"What is Authentication?","URL":"https://auth0.com/intro-to-iam/what-is-authentication","author":[{"family":"Okta, Inc","given":""}],"issued":{"date-parts":[["2023"]]}}}],"schema":"https://github.com/citation-style-language/schema/raw/master/csl-citation.json"} </w:instrText>
      </w:r>
      <w:r w:rsidR="00A63529">
        <w:rPr>
          <w:rFonts w:cs="Times New Roman"/>
        </w:rPr>
        <w:fldChar w:fldCharType="separate"/>
      </w:r>
      <w:r w:rsidR="00137183" w:rsidRPr="00137183">
        <w:rPr>
          <w:rFonts w:cs="Times New Roman"/>
        </w:rPr>
        <w:t>[55]</w:t>
      </w:r>
      <w:r w:rsidR="00A63529">
        <w:rPr>
          <w:rFonts w:cs="Times New Roman"/>
        </w:rPr>
        <w:fldChar w:fldCharType="end"/>
      </w:r>
    </w:p>
    <w:p w14:paraId="024526C0" w14:textId="662787B0" w:rsidR="004E69EC" w:rsidRPr="002818DA" w:rsidRDefault="00817C35" w:rsidP="002818DA">
      <w:pPr>
        <w:pStyle w:val="Ttulo3"/>
        <w:rPr>
          <w:b/>
          <w:bCs/>
        </w:rPr>
      </w:pPr>
      <w:bookmarkStart w:id="564" w:name="_Toc150390704"/>
      <w:bookmarkStart w:id="565" w:name="_Toc150418288"/>
      <w:bookmarkStart w:id="566" w:name="_Toc151981509"/>
      <w:bookmarkStart w:id="567" w:name="_Toc151935557"/>
      <w:r w:rsidRPr="002818DA">
        <w:rPr>
          <w:b/>
          <w:bCs/>
        </w:rPr>
        <w:t xml:space="preserve">3.15.1 </w:t>
      </w:r>
      <w:r w:rsidR="00805F07" w:rsidRPr="002818DA">
        <w:rPr>
          <w:b/>
          <w:bCs/>
        </w:rPr>
        <w:t>Función Hash</w:t>
      </w:r>
      <w:bookmarkEnd w:id="564"/>
      <w:bookmarkEnd w:id="565"/>
      <w:bookmarkEnd w:id="566"/>
      <w:bookmarkEnd w:id="567"/>
    </w:p>
    <w:p w14:paraId="22175A84" w14:textId="09218BDA" w:rsidR="00805F07" w:rsidRDefault="009839F9" w:rsidP="00805F07">
      <w:r>
        <w:t xml:space="preserve">Es una función sobre una cadena de bits </w:t>
      </w:r>
      <w:r w:rsidR="00CC5A84">
        <w:t xml:space="preserve">cuya longitud de salida es fija, </w:t>
      </w:r>
      <w:r w:rsidR="00A926CB">
        <w:t>debe cumplir las siguientes propiedades. (</w:t>
      </w:r>
      <w:r w:rsidR="000F01CA">
        <w:t>Un camino</w:t>
      </w:r>
      <w:r w:rsidR="00A926CB">
        <w:t>)</w:t>
      </w:r>
      <w:r w:rsidR="000F01CA">
        <w:t xml:space="preserve">: debe ser computacionalmente inviable encontrar </w:t>
      </w:r>
      <w:r w:rsidR="00652B10">
        <w:t>la entrada original de la función a partir del resultado de salida. (Resistente a colisión): debe ser computacionalmente inviable encontrar dos entradas que produzcan exactamente la misma salida.</w:t>
      </w:r>
      <w:r w:rsidR="000D58B7">
        <w:fldChar w:fldCharType="begin"/>
      </w:r>
      <w:r w:rsidR="00137183">
        <w:instrText xml:space="preserve"> ADDIN ZOTERO_ITEM CSL_CITATION {"citationID":"eLLP81za","properties":{"formattedCitation":"[56]","plainCitation":"[56]","noteIndex":0},"citationItems":[{"id":63,"uris":["http://zotero.org/users/12776228/items/9DDE8MQU"],"itemData":{"id":63,"type":"standard","authority":"National Institute of Standards and Technology","title":"Digital Signature Standard (DSS)","URL":"https://nvlpubs.nist.gov/nistpubs/FIPS/NIST.FIPS.186-5.pdf","author":[{"family":"National Institute of Standards and Technology","given":""}],"issued":{"date-parts":[["2023",2,3]]}}}],"schema":"https://github.com/citation-style-language/schema/raw/master/csl-citation.json"} </w:instrText>
      </w:r>
      <w:r w:rsidR="000D58B7">
        <w:fldChar w:fldCharType="separate"/>
      </w:r>
      <w:r w:rsidR="00137183" w:rsidRPr="00137183">
        <w:rPr>
          <w:rFonts w:cs="Times New Roman"/>
        </w:rPr>
        <w:t>[56]</w:t>
      </w:r>
      <w:r w:rsidR="000D58B7">
        <w:fldChar w:fldCharType="end"/>
      </w:r>
    </w:p>
    <w:p w14:paraId="7E69E850" w14:textId="22321F27" w:rsidR="00652B10" w:rsidRPr="002818DA" w:rsidRDefault="00652B10" w:rsidP="002818DA">
      <w:pPr>
        <w:pStyle w:val="Ttulo3"/>
        <w:rPr>
          <w:b/>
          <w:bCs/>
        </w:rPr>
      </w:pPr>
      <w:bookmarkStart w:id="568" w:name="_Toc150390705"/>
      <w:bookmarkStart w:id="569" w:name="_Toc150418289"/>
      <w:bookmarkStart w:id="570" w:name="_Toc151981510"/>
      <w:bookmarkStart w:id="571" w:name="_Toc151935558"/>
      <w:r w:rsidRPr="002818DA">
        <w:rPr>
          <w:b/>
          <w:bCs/>
        </w:rPr>
        <w:t>3.15.</w:t>
      </w:r>
      <w:r w:rsidR="0062579C" w:rsidRPr="002818DA">
        <w:rPr>
          <w:b/>
          <w:bCs/>
        </w:rPr>
        <w:t>2</w:t>
      </w:r>
      <w:r w:rsidRPr="002818DA">
        <w:rPr>
          <w:b/>
          <w:bCs/>
        </w:rPr>
        <w:t xml:space="preserve"> Salt</w:t>
      </w:r>
      <w:bookmarkEnd w:id="568"/>
      <w:bookmarkEnd w:id="569"/>
      <w:bookmarkEnd w:id="570"/>
      <w:bookmarkEnd w:id="571"/>
    </w:p>
    <w:p w14:paraId="24755469" w14:textId="66CDA55E" w:rsidR="00652B10" w:rsidRDefault="00960D52" w:rsidP="00652B10">
      <w:r w:rsidRPr="00960D52">
        <w:t xml:space="preserve">Un valor no secreto que se utiliza en un proceso criptográfico, generalmente para asegurar que los resultados de los cálculos de una </w:t>
      </w:r>
      <w:r w:rsidR="00F16901">
        <w:t xml:space="preserve">entrada particular a alguna función (por </w:t>
      </w:r>
      <w:proofErr w:type="gramStart"/>
      <w:r w:rsidR="00F16901">
        <w:t>ejemplo</w:t>
      </w:r>
      <w:proofErr w:type="gramEnd"/>
      <w:r w:rsidR="00F16901">
        <w:t xml:space="preserve"> hash)</w:t>
      </w:r>
      <w:r w:rsidR="0062579C">
        <w:t>,</w:t>
      </w:r>
      <w:r w:rsidRPr="00960D52">
        <w:t xml:space="preserve"> no puedan ser reutilizados por un atacante.</w:t>
      </w:r>
      <w:r w:rsidR="007C0117">
        <w:t xml:space="preserve"> </w:t>
      </w:r>
      <w:r w:rsidR="0035509A">
        <w:fldChar w:fldCharType="begin"/>
      </w:r>
      <w:r w:rsidR="00137183">
        <w:instrText xml:space="preserve"> ADDIN ZOTERO_ITEM CSL_CITATION {"citationID":"BCwjFi9m","properties":{"formattedCitation":"[57]","plainCitation":"[57]","noteIndex":0},"citationItems":[{"id":62,"uris":["http://zotero.org/users/12776228/items/48GVTSTL"],"itemData":{"id":62,"type":"document","title":"Committee on National Security Systems (CNSS) Glossary","URL":"https://rmf.org/wp-content/uploads/2017/10/CNSSI-4009.pdf","author":[{"family":"National Institute of Standards and Technology","given":""}],"issued":{"date-parts":[["2015"]],"season":"abr"}}}],"schema":"https://github.com/citation-style-language/schema/raw/master/csl-citation.json"} </w:instrText>
      </w:r>
      <w:r w:rsidR="0035509A">
        <w:fldChar w:fldCharType="separate"/>
      </w:r>
      <w:r w:rsidR="00137183" w:rsidRPr="00137183">
        <w:rPr>
          <w:rFonts w:cs="Times New Roman"/>
        </w:rPr>
        <w:t>[57]</w:t>
      </w:r>
      <w:r w:rsidR="0035509A">
        <w:fldChar w:fldCharType="end"/>
      </w:r>
    </w:p>
    <w:p w14:paraId="7B82F491" w14:textId="2E6C54C2" w:rsidR="0062579C" w:rsidRPr="002818DA" w:rsidRDefault="0062579C" w:rsidP="002818DA">
      <w:pPr>
        <w:pStyle w:val="Ttulo3"/>
        <w:rPr>
          <w:b/>
          <w:bCs/>
        </w:rPr>
      </w:pPr>
      <w:bookmarkStart w:id="572" w:name="_Toc150390706"/>
      <w:bookmarkStart w:id="573" w:name="_Toc150418290"/>
      <w:bookmarkStart w:id="574" w:name="_Toc151981511"/>
      <w:bookmarkStart w:id="575" w:name="_Toc151935559"/>
      <w:r w:rsidRPr="002818DA">
        <w:rPr>
          <w:b/>
          <w:bCs/>
        </w:rPr>
        <w:lastRenderedPageBreak/>
        <w:t>3.15.</w:t>
      </w:r>
      <w:r w:rsidR="002818DA" w:rsidRPr="002818DA">
        <w:rPr>
          <w:b/>
          <w:bCs/>
        </w:rPr>
        <w:t>3</w:t>
      </w:r>
      <w:r w:rsidRPr="002818DA">
        <w:rPr>
          <w:b/>
          <w:bCs/>
        </w:rPr>
        <w:t xml:space="preserve"> </w:t>
      </w:r>
      <w:proofErr w:type="spellStart"/>
      <w:r w:rsidRPr="002818DA">
        <w:rPr>
          <w:b/>
          <w:bCs/>
        </w:rPr>
        <w:t>Nonce</w:t>
      </w:r>
      <w:bookmarkEnd w:id="572"/>
      <w:bookmarkEnd w:id="573"/>
      <w:bookmarkEnd w:id="574"/>
      <w:bookmarkEnd w:id="575"/>
      <w:proofErr w:type="spellEnd"/>
    </w:p>
    <w:p w14:paraId="2D755F5D" w14:textId="796BF691" w:rsidR="00DF276D" w:rsidRDefault="00BE0EBC" w:rsidP="00652B10">
      <w:r w:rsidRPr="00BE0EBC">
        <w:t>Un valor que varía con el tiempo y que tiene, como máximo, una probabilidad despreciable de repetirse, tal como un valor aleatorio que se genera de nuevo para cada uso. Este valor se incluye habitualmente en los datos intercambiados por un protocolo, con el fin de garantizar la transmisión de datos en vivo en lugar de datos retransmitidos, detectando y protegiendo así contra ataques de repetición.</w:t>
      </w:r>
      <w:r w:rsidR="00A5306C">
        <w:t xml:space="preserve"> </w:t>
      </w:r>
      <w:r w:rsidR="00A5306C">
        <w:fldChar w:fldCharType="begin"/>
      </w:r>
      <w:r w:rsidR="00137183">
        <w:instrText xml:space="preserve"> ADDIN ZOTERO_ITEM CSL_CITATION {"citationID":"KVDGVEo5","properties":{"formattedCitation":"[58], [59]","plainCitation":"[58], [59]","noteIndex":0},"citationItems":[{"id":61,"uris":["http://zotero.org/users/12776228/items/JBPFE6C8"],"itemData":{"id":61,"type":"standard","section":"Computer Security Division Information Technology Laboratory","title":"Recommendation for Digital Signature Timeliness","URL":"https://nvlpubs.nist.gov/nistpubs/Legacy/SP/nistspecialpublication800-102.pdf","author":[{"family":"Barker","given":"Elaine"}],"issued":{"date-parts":[["2009",9]]}}},{"id":60,"uris":["http://zotero.org/users/12776228/items/5VMPXSYZ"],"itemData":{"id":60,"type":"document","title":"Internet Security Glossary, Version 2","URL":"https://datatracker.ietf.org/doc/html/rfc4949","author":[{"family":"Shirey","given":"R"}],"issued":{"date-parts":[["2007",8]]}}}],"schema":"https://github.com/citation-style-language/schema/raw/master/csl-citation.json"} </w:instrText>
      </w:r>
      <w:r w:rsidR="00A5306C">
        <w:fldChar w:fldCharType="separate"/>
      </w:r>
      <w:r w:rsidR="00137183" w:rsidRPr="00137183">
        <w:rPr>
          <w:rFonts w:cs="Times New Roman"/>
        </w:rPr>
        <w:t>[58], [59]</w:t>
      </w:r>
      <w:r w:rsidR="00A5306C">
        <w:fldChar w:fldCharType="end"/>
      </w:r>
    </w:p>
    <w:p w14:paraId="35EBD799" w14:textId="342E1D4D" w:rsidR="0062579C" w:rsidRPr="00BE0EBC" w:rsidRDefault="00DF276D" w:rsidP="00DF276D">
      <w:pPr>
        <w:jc w:val="left"/>
      </w:pPr>
      <w:r>
        <w:br w:type="page"/>
      </w:r>
    </w:p>
    <w:p w14:paraId="53B58780" w14:textId="41A65B94" w:rsidR="00FA0A6C" w:rsidRPr="00AC2159" w:rsidRDefault="00FA0A6C" w:rsidP="00AC2159">
      <w:pPr>
        <w:pStyle w:val="Ttulo1"/>
        <w:jc w:val="center"/>
        <w:rPr>
          <w:rFonts w:ascii="Times New Roman" w:hAnsi="Times New Roman" w:cs="Times New Roman"/>
          <w:b/>
        </w:rPr>
      </w:pPr>
      <w:bookmarkStart w:id="576" w:name="_Toc150181538"/>
      <w:bookmarkStart w:id="577" w:name="_Toc150390707"/>
      <w:bookmarkStart w:id="578" w:name="_Toc150418291"/>
      <w:bookmarkStart w:id="579" w:name="_Toc151981512"/>
      <w:bookmarkStart w:id="580" w:name="_Toc151935560"/>
      <w:r w:rsidRPr="00AC2159">
        <w:rPr>
          <w:rFonts w:ascii="Times New Roman" w:hAnsi="Times New Roman" w:cs="Times New Roman"/>
          <w:b/>
        </w:rPr>
        <w:lastRenderedPageBreak/>
        <w:t>CAP</w:t>
      </w:r>
      <w:r w:rsidR="008D5586">
        <w:rPr>
          <w:rFonts w:ascii="Times New Roman" w:hAnsi="Times New Roman" w:cs="Times New Roman"/>
          <w:b/>
        </w:rPr>
        <w:t>Í</w:t>
      </w:r>
      <w:r w:rsidRPr="00AC2159">
        <w:rPr>
          <w:rFonts w:ascii="Times New Roman" w:hAnsi="Times New Roman" w:cs="Times New Roman"/>
          <w:b/>
        </w:rPr>
        <w:t>TULO 4: ANÁLISIS DEL SISTEMA</w:t>
      </w:r>
      <w:bookmarkEnd w:id="576"/>
      <w:bookmarkEnd w:id="577"/>
      <w:bookmarkEnd w:id="578"/>
      <w:bookmarkEnd w:id="579"/>
      <w:bookmarkEnd w:id="580"/>
    </w:p>
    <w:p w14:paraId="2D7D0AA3" w14:textId="77777777" w:rsidR="00DD48F5" w:rsidRDefault="00DD48F5" w:rsidP="00DD48F5">
      <w:pPr>
        <w:rPr>
          <w:rFonts w:cs="Times New Roman"/>
          <w:szCs w:val="24"/>
        </w:rPr>
      </w:pPr>
    </w:p>
    <w:p w14:paraId="5A3899AD" w14:textId="36D6BDED" w:rsidR="00DD48F5" w:rsidRPr="00B932DC" w:rsidRDefault="00B932DC" w:rsidP="00DD48F5">
      <w:pPr>
        <w:rPr>
          <w:rFonts w:cs="Times New Roman"/>
          <w:szCs w:val="24"/>
        </w:rPr>
      </w:pPr>
      <w:r w:rsidRPr="00B932DC">
        <w:rPr>
          <w:rFonts w:cs="Times New Roman"/>
          <w:szCs w:val="24"/>
        </w:rPr>
        <w:t xml:space="preserve">En adición al contenido del documento, en este capítulo se </w:t>
      </w:r>
      <w:r w:rsidR="00CA591F">
        <w:rPr>
          <w:rFonts w:cs="Times New Roman"/>
          <w:szCs w:val="24"/>
        </w:rPr>
        <w:t>presenta</w:t>
      </w:r>
      <w:r w:rsidR="00CA591F" w:rsidRPr="00B932DC">
        <w:rPr>
          <w:rFonts w:cs="Times New Roman"/>
          <w:szCs w:val="24"/>
        </w:rPr>
        <w:t xml:space="preserve"> </w:t>
      </w:r>
      <w:r w:rsidRPr="00B932DC">
        <w:rPr>
          <w:rFonts w:cs="Times New Roman"/>
          <w:szCs w:val="24"/>
        </w:rPr>
        <w:t>un análisis exhaustivo del sistema, focalizando de manera primordial en la evaluación de los costos inherentes a</w:t>
      </w:r>
      <w:r w:rsidR="00D62C72">
        <w:rPr>
          <w:rFonts w:cs="Times New Roman"/>
          <w:szCs w:val="24"/>
        </w:rPr>
        <w:t xml:space="preserve">l diseño, </w:t>
      </w:r>
      <w:r w:rsidRPr="00B932DC">
        <w:rPr>
          <w:rFonts w:cs="Times New Roman"/>
          <w:szCs w:val="24"/>
        </w:rPr>
        <w:t>producción</w:t>
      </w:r>
      <w:r w:rsidR="00296919">
        <w:rPr>
          <w:rFonts w:cs="Times New Roman"/>
          <w:szCs w:val="24"/>
        </w:rPr>
        <w:t xml:space="preserve"> </w:t>
      </w:r>
      <w:r w:rsidR="00811CA3">
        <w:rPr>
          <w:rFonts w:cs="Times New Roman"/>
          <w:szCs w:val="24"/>
        </w:rPr>
        <w:t>e implementación</w:t>
      </w:r>
      <w:r w:rsidR="00811CA3" w:rsidRPr="00B932DC">
        <w:rPr>
          <w:rFonts w:cs="Times New Roman"/>
          <w:szCs w:val="24"/>
        </w:rPr>
        <w:t xml:space="preserve"> </w:t>
      </w:r>
      <w:r w:rsidR="00296919">
        <w:rPr>
          <w:rFonts w:cs="Times New Roman"/>
          <w:szCs w:val="24"/>
        </w:rPr>
        <w:t>por parte del equipo de desarrollo,</w:t>
      </w:r>
      <w:r w:rsidR="00F83923" w:rsidRPr="00B932DC">
        <w:rPr>
          <w:rFonts w:cs="Times New Roman"/>
          <w:szCs w:val="24"/>
        </w:rPr>
        <w:t xml:space="preserve"> </w:t>
      </w:r>
      <w:r w:rsidR="00F83923">
        <w:rPr>
          <w:rFonts w:cs="Times New Roman"/>
          <w:szCs w:val="24"/>
        </w:rPr>
        <w:t>además de</w:t>
      </w:r>
      <w:r w:rsidR="00F83923" w:rsidRPr="00B932DC">
        <w:rPr>
          <w:rFonts w:cs="Times New Roman"/>
          <w:szCs w:val="24"/>
        </w:rPr>
        <w:t xml:space="preserve"> </w:t>
      </w:r>
      <w:r w:rsidRPr="00B932DC">
        <w:rPr>
          <w:rFonts w:cs="Times New Roman"/>
          <w:szCs w:val="24"/>
        </w:rPr>
        <w:t>la capacitación del personal involucrado</w:t>
      </w:r>
      <w:r w:rsidR="002F700A">
        <w:rPr>
          <w:rFonts w:cs="Times New Roman"/>
          <w:szCs w:val="24"/>
        </w:rPr>
        <w:t>;</w:t>
      </w:r>
      <w:r w:rsidR="002F700A" w:rsidRPr="00B932DC">
        <w:rPr>
          <w:rFonts w:cs="Times New Roman"/>
          <w:szCs w:val="24"/>
        </w:rPr>
        <w:t xml:space="preserve"> </w:t>
      </w:r>
      <w:r w:rsidRPr="00B932DC">
        <w:rPr>
          <w:rFonts w:cs="Times New Roman"/>
          <w:szCs w:val="24"/>
        </w:rPr>
        <w:t>la configuración de la estructura de la base de datos junto con sus respectivos requisitos</w:t>
      </w:r>
      <w:r w:rsidR="002F700A">
        <w:rPr>
          <w:rFonts w:cs="Times New Roman"/>
          <w:szCs w:val="24"/>
        </w:rPr>
        <w:t>;</w:t>
      </w:r>
      <w:r w:rsidR="002F700A" w:rsidRPr="00B932DC">
        <w:rPr>
          <w:rFonts w:cs="Times New Roman"/>
          <w:szCs w:val="24"/>
        </w:rPr>
        <w:t xml:space="preserve"> </w:t>
      </w:r>
      <w:r w:rsidRPr="00B932DC">
        <w:rPr>
          <w:rFonts w:cs="Times New Roman"/>
          <w:szCs w:val="24"/>
        </w:rPr>
        <w:t xml:space="preserve">la descripción de las historias de usuario que delimitan las funcionalidades </w:t>
      </w:r>
      <w:r w:rsidR="00EA02B0">
        <w:rPr>
          <w:rFonts w:cs="Times New Roman"/>
          <w:szCs w:val="24"/>
        </w:rPr>
        <w:t>principales</w:t>
      </w:r>
      <w:r w:rsidRPr="00B932DC">
        <w:rPr>
          <w:rFonts w:cs="Times New Roman"/>
          <w:szCs w:val="24"/>
        </w:rPr>
        <w:t xml:space="preserve"> </w:t>
      </w:r>
      <w:r w:rsidR="00577AB3">
        <w:rPr>
          <w:rFonts w:cs="Times New Roman"/>
          <w:szCs w:val="24"/>
        </w:rPr>
        <w:t xml:space="preserve">de </w:t>
      </w:r>
      <w:r w:rsidR="000A4BC4" w:rsidRPr="00B83653">
        <w:rPr>
          <w:rFonts w:eastAsia="Times New Roman" w:cs="Times New Roman"/>
          <w:szCs w:val="24"/>
        </w:rPr>
        <w:t>Kv-</w:t>
      </w:r>
      <w:proofErr w:type="spellStart"/>
      <w:r w:rsidR="000A4BC4" w:rsidRPr="00B83653">
        <w:rPr>
          <w:rFonts w:eastAsia="Times New Roman" w:cs="Times New Roman"/>
          <w:szCs w:val="24"/>
        </w:rPr>
        <w:t>wims</w:t>
      </w:r>
      <w:proofErr w:type="spellEnd"/>
      <w:r w:rsidRPr="00B932DC">
        <w:rPr>
          <w:rFonts w:cs="Times New Roman"/>
          <w:szCs w:val="24"/>
        </w:rPr>
        <w:t xml:space="preserve"> y, por último, la presentación de diagramas</w:t>
      </w:r>
      <w:r w:rsidR="00D94CC1" w:rsidRPr="00B932DC">
        <w:rPr>
          <w:rFonts w:cs="Times New Roman"/>
          <w:szCs w:val="24"/>
        </w:rPr>
        <w:t xml:space="preserve"> </w:t>
      </w:r>
      <w:r w:rsidRPr="00B932DC">
        <w:rPr>
          <w:rFonts w:cs="Times New Roman"/>
          <w:szCs w:val="24"/>
        </w:rPr>
        <w:t>que de</w:t>
      </w:r>
      <w:r w:rsidR="00D94CC1">
        <w:rPr>
          <w:rFonts w:cs="Times New Roman"/>
          <w:szCs w:val="24"/>
        </w:rPr>
        <w:t>tallan</w:t>
      </w:r>
      <w:r w:rsidRPr="00B932DC">
        <w:rPr>
          <w:rFonts w:cs="Times New Roman"/>
          <w:szCs w:val="24"/>
        </w:rPr>
        <w:t xml:space="preserve"> </w:t>
      </w:r>
      <w:r w:rsidR="000A7B79">
        <w:rPr>
          <w:rFonts w:cs="Times New Roman"/>
          <w:szCs w:val="24"/>
        </w:rPr>
        <w:t xml:space="preserve">el </w:t>
      </w:r>
      <w:r w:rsidR="00642A3C">
        <w:rPr>
          <w:rFonts w:cs="Times New Roman"/>
          <w:szCs w:val="24"/>
        </w:rPr>
        <w:t xml:space="preserve">funcionamiento </w:t>
      </w:r>
      <w:r w:rsidR="0098721A">
        <w:rPr>
          <w:rFonts w:cs="Times New Roman"/>
          <w:szCs w:val="24"/>
        </w:rPr>
        <w:t>del sistema para cada tipo de usuario de acuerdo con sus permisos.</w:t>
      </w:r>
      <w:r w:rsidR="00FB1AB2" w:rsidRPr="00B932DC">
        <w:rPr>
          <w:rFonts w:cs="Times New Roman"/>
          <w:szCs w:val="24"/>
        </w:rPr>
        <w:t xml:space="preserve"> </w:t>
      </w:r>
      <w:r w:rsidR="007301FE" w:rsidRPr="00B932DC">
        <w:rPr>
          <w:rFonts w:cs="Times New Roman"/>
          <w:szCs w:val="24"/>
        </w:rPr>
        <w:t xml:space="preserve"> </w:t>
      </w:r>
      <w:bookmarkStart w:id="581" w:name="_Toc150181539"/>
    </w:p>
    <w:p w14:paraId="2A3AB861" w14:textId="77777777" w:rsidR="007F618A" w:rsidRDefault="007F618A" w:rsidP="00625F07">
      <w:pPr>
        <w:pStyle w:val="Ttulo2"/>
        <w:rPr>
          <w:rFonts w:ascii="Times New Roman" w:hAnsi="Times New Roman" w:cs="Times New Roman"/>
          <w:b/>
        </w:rPr>
      </w:pPr>
      <w:bookmarkStart w:id="582" w:name="_Toc150390708"/>
      <w:bookmarkStart w:id="583" w:name="_Toc150418292"/>
    </w:p>
    <w:p w14:paraId="3C441EA3" w14:textId="23F2873B" w:rsidR="00FA0A6C" w:rsidRPr="00625F07" w:rsidRDefault="007763AF" w:rsidP="00625F07">
      <w:pPr>
        <w:pStyle w:val="Ttulo2"/>
        <w:rPr>
          <w:rFonts w:ascii="Times New Roman" w:hAnsi="Times New Roman" w:cs="Times New Roman"/>
          <w:b/>
        </w:rPr>
      </w:pPr>
      <w:bookmarkStart w:id="584" w:name="_Toc151981513"/>
      <w:bookmarkStart w:id="585" w:name="_Toc151935561"/>
      <w:r w:rsidRPr="00625F07">
        <w:rPr>
          <w:rFonts w:ascii="Times New Roman" w:hAnsi="Times New Roman" w:cs="Times New Roman"/>
          <w:b/>
        </w:rPr>
        <w:t>4.1 Estudio de factibilidad</w:t>
      </w:r>
      <w:bookmarkEnd w:id="581"/>
      <w:bookmarkEnd w:id="582"/>
      <w:bookmarkEnd w:id="583"/>
      <w:bookmarkEnd w:id="584"/>
      <w:bookmarkEnd w:id="585"/>
    </w:p>
    <w:p w14:paraId="7A8AD418" w14:textId="43CF98F2" w:rsidR="00DD48F5" w:rsidRPr="004E44DB" w:rsidRDefault="00C201D3" w:rsidP="004E44DB">
      <w:pPr>
        <w:rPr>
          <w:rFonts w:cs="Times New Roman"/>
          <w:szCs w:val="24"/>
        </w:rPr>
      </w:pPr>
      <w:r w:rsidRPr="00842CE2">
        <w:rPr>
          <w:rFonts w:cs="Times New Roman"/>
          <w:szCs w:val="24"/>
        </w:rPr>
        <w:t xml:space="preserve">En las siguientes secciones del documento se realiza </w:t>
      </w:r>
      <w:r w:rsidR="00FA5CB8" w:rsidRPr="00842CE2">
        <w:rPr>
          <w:rFonts w:cs="Times New Roman"/>
          <w:szCs w:val="24"/>
        </w:rPr>
        <w:t>una serie de estudios</w:t>
      </w:r>
      <w:r w:rsidRPr="00842CE2">
        <w:rPr>
          <w:rFonts w:cs="Times New Roman"/>
          <w:szCs w:val="24"/>
        </w:rPr>
        <w:t xml:space="preserve"> para determinar la </w:t>
      </w:r>
      <w:r w:rsidR="002F0FDE" w:rsidRPr="00842CE2">
        <w:rPr>
          <w:rFonts w:cs="Times New Roman"/>
          <w:szCs w:val="24"/>
        </w:rPr>
        <w:t>factibilidad de</w:t>
      </w:r>
      <w:r w:rsidR="00132EBE" w:rsidRPr="00842CE2">
        <w:rPr>
          <w:rFonts w:cs="Times New Roman"/>
          <w:szCs w:val="24"/>
        </w:rPr>
        <w:t>l proyecto</w:t>
      </w:r>
      <w:r w:rsidR="00FA5CB8" w:rsidRPr="00842CE2">
        <w:rPr>
          <w:rFonts w:cs="Times New Roman"/>
          <w:szCs w:val="24"/>
        </w:rPr>
        <w:t xml:space="preserve">; Entre </w:t>
      </w:r>
      <w:r w:rsidR="004146DF">
        <w:rPr>
          <w:rFonts w:cs="Times New Roman"/>
          <w:szCs w:val="24"/>
        </w:rPr>
        <w:t>ellos</w:t>
      </w:r>
      <w:r w:rsidR="00DB32DD" w:rsidRPr="00842CE2">
        <w:rPr>
          <w:rFonts w:cs="Times New Roman"/>
          <w:szCs w:val="24"/>
        </w:rPr>
        <w:t>,</w:t>
      </w:r>
      <w:r w:rsidR="004146DF">
        <w:rPr>
          <w:rFonts w:cs="Times New Roman"/>
          <w:szCs w:val="24"/>
        </w:rPr>
        <w:t xml:space="preserve"> se cuenta con</w:t>
      </w:r>
      <w:r w:rsidR="00DB32DD" w:rsidRPr="00842CE2">
        <w:rPr>
          <w:rFonts w:cs="Times New Roman"/>
          <w:szCs w:val="24"/>
        </w:rPr>
        <w:t xml:space="preserve"> el</w:t>
      </w:r>
      <w:r w:rsidR="00FA5CB8" w:rsidRPr="00842CE2">
        <w:rPr>
          <w:rFonts w:cs="Times New Roman"/>
          <w:szCs w:val="24"/>
        </w:rPr>
        <w:t xml:space="preserve"> estudio técnico, donde se analizan</w:t>
      </w:r>
      <w:r w:rsidR="00DB32DD" w:rsidRPr="00842CE2">
        <w:rPr>
          <w:rFonts w:cs="Times New Roman"/>
          <w:szCs w:val="24"/>
        </w:rPr>
        <w:t xml:space="preserve"> aspectos como software y hardware del sistema</w:t>
      </w:r>
      <w:r w:rsidR="001813FA">
        <w:rPr>
          <w:rFonts w:cs="Times New Roman"/>
          <w:szCs w:val="24"/>
        </w:rPr>
        <w:t>;</w:t>
      </w:r>
      <w:r w:rsidR="00FA5CB8">
        <w:rPr>
          <w:rFonts w:cs="Times New Roman"/>
          <w:szCs w:val="24"/>
        </w:rPr>
        <w:t xml:space="preserve"> </w:t>
      </w:r>
      <w:r w:rsidR="00AA2487">
        <w:rPr>
          <w:rFonts w:cs="Times New Roman"/>
          <w:szCs w:val="24"/>
        </w:rPr>
        <w:t>el estudio</w:t>
      </w:r>
      <w:r w:rsidR="00FA5CB8" w:rsidRPr="00842CE2">
        <w:rPr>
          <w:rFonts w:cs="Times New Roman"/>
          <w:szCs w:val="24"/>
        </w:rPr>
        <w:t xml:space="preserve"> </w:t>
      </w:r>
      <w:r w:rsidR="001813FA">
        <w:rPr>
          <w:rFonts w:cs="Times New Roman"/>
          <w:szCs w:val="24"/>
        </w:rPr>
        <w:t>e</w:t>
      </w:r>
      <w:r w:rsidR="00FA5CB8" w:rsidRPr="00842CE2">
        <w:rPr>
          <w:rFonts w:cs="Times New Roman"/>
          <w:szCs w:val="24"/>
        </w:rPr>
        <w:t>conómico</w:t>
      </w:r>
      <w:r w:rsidR="00DB32DD" w:rsidRPr="00842CE2">
        <w:rPr>
          <w:rFonts w:cs="Times New Roman"/>
          <w:szCs w:val="24"/>
        </w:rPr>
        <w:t xml:space="preserve">, donde se estima el precio </w:t>
      </w:r>
      <w:r w:rsidR="00EB2087" w:rsidRPr="00842CE2">
        <w:rPr>
          <w:rFonts w:cs="Times New Roman"/>
          <w:szCs w:val="24"/>
        </w:rPr>
        <w:t>y viabilidad</w:t>
      </w:r>
      <w:r w:rsidR="00DB32DD" w:rsidRPr="00842CE2">
        <w:rPr>
          <w:rFonts w:cs="Times New Roman"/>
          <w:szCs w:val="24"/>
        </w:rPr>
        <w:t xml:space="preserve"> del proyecto </w:t>
      </w:r>
      <w:r w:rsidR="00773C48" w:rsidRPr="00842CE2">
        <w:rPr>
          <w:rFonts w:cs="Times New Roman"/>
          <w:szCs w:val="24"/>
        </w:rPr>
        <w:t>según</w:t>
      </w:r>
      <w:r w:rsidR="00352EBA" w:rsidRPr="00842CE2">
        <w:rPr>
          <w:rFonts w:cs="Times New Roman"/>
          <w:szCs w:val="24"/>
        </w:rPr>
        <w:t xml:space="preserve"> los costos </w:t>
      </w:r>
      <w:r w:rsidR="00326F2B" w:rsidRPr="00842CE2">
        <w:rPr>
          <w:rFonts w:cs="Times New Roman"/>
          <w:szCs w:val="24"/>
        </w:rPr>
        <w:t xml:space="preserve">respecto a inversión en </w:t>
      </w:r>
      <w:r w:rsidR="003E103C" w:rsidRPr="00842CE2">
        <w:rPr>
          <w:rFonts w:cs="Times New Roman"/>
          <w:szCs w:val="24"/>
        </w:rPr>
        <w:t xml:space="preserve">tecnología, </w:t>
      </w:r>
      <w:r w:rsidR="00647435" w:rsidRPr="00842CE2">
        <w:rPr>
          <w:rFonts w:cs="Times New Roman"/>
          <w:szCs w:val="24"/>
        </w:rPr>
        <w:t>cantidad de desarrolladores,</w:t>
      </w:r>
      <w:r w:rsidR="00A54BA1" w:rsidRPr="00842CE2">
        <w:rPr>
          <w:rFonts w:cs="Times New Roman"/>
          <w:szCs w:val="24"/>
        </w:rPr>
        <w:t xml:space="preserve"> </w:t>
      </w:r>
      <w:r w:rsidR="00DA763B" w:rsidRPr="00842CE2">
        <w:rPr>
          <w:rFonts w:cs="Times New Roman"/>
          <w:szCs w:val="24"/>
        </w:rPr>
        <w:t>tiempo</w:t>
      </w:r>
      <w:r w:rsidR="00DB32DD" w:rsidRPr="00842CE2">
        <w:rPr>
          <w:rFonts w:cs="Times New Roman"/>
          <w:szCs w:val="24"/>
        </w:rPr>
        <w:t xml:space="preserve"> </w:t>
      </w:r>
      <w:r w:rsidR="003274EB" w:rsidRPr="00842CE2">
        <w:rPr>
          <w:rFonts w:cs="Times New Roman"/>
          <w:szCs w:val="24"/>
        </w:rPr>
        <w:t>de desarrollo y</w:t>
      </w:r>
      <w:r w:rsidR="00752D6B" w:rsidRPr="00842CE2">
        <w:rPr>
          <w:rFonts w:cs="Times New Roman"/>
          <w:szCs w:val="24"/>
        </w:rPr>
        <w:t xml:space="preserve"> líneas de código estimadas</w:t>
      </w:r>
      <w:r w:rsidR="001813FA">
        <w:rPr>
          <w:rFonts w:cs="Times New Roman"/>
          <w:szCs w:val="24"/>
        </w:rPr>
        <w:t>;</w:t>
      </w:r>
      <w:r w:rsidR="003274EB">
        <w:rPr>
          <w:rFonts w:cs="Times New Roman"/>
          <w:szCs w:val="24"/>
        </w:rPr>
        <w:t xml:space="preserve"> </w:t>
      </w:r>
      <w:r w:rsidR="00746AC2">
        <w:rPr>
          <w:rFonts w:cs="Times New Roman"/>
          <w:szCs w:val="24"/>
        </w:rPr>
        <w:t>y el estudio</w:t>
      </w:r>
      <w:r w:rsidR="003274EB" w:rsidRPr="00842CE2">
        <w:rPr>
          <w:rFonts w:cs="Times New Roman"/>
          <w:szCs w:val="24"/>
        </w:rPr>
        <w:t xml:space="preserve"> </w:t>
      </w:r>
      <w:r w:rsidR="00746AC2">
        <w:rPr>
          <w:rFonts w:cs="Times New Roman"/>
          <w:szCs w:val="24"/>
        </w:rPr>
        <w:t>o</w:t>
      </w:r>
      <w:r w:rsidR="00FA5CB8" w:rsidRPr="00842CE2">
        <w:rPr>
          <w:rFonts w:cs="Times New Roman"/>
          <w:szCs w:val="24"/>
        </w:rPr>
        <w:t>peracional</w:t>
      </w:r>
      <w:r w:rsidR="00AA4585" w:rsidRPr="00842CE2">
        <w:rPr>
          <w:rFonts w:cs="Times New Roman"/>
          <w:szCs w:val="24"/>
        </w:rPr>
        <w:t xml:space="preserve">, se </w:t>
      </w:r>
      <w:r w:rsidR="006518E8" w:rsidRPr="00842CE2">
        <w:rPr>
          <w:rFonts w:cs="Times New Roman"/>
          <w:szCs w:val="24"/>
        </w:rPr>
        <w:t>revisan los posibl</w:t>
      </w:r>
      <w:r w:rsidR="00D30AD8" w:rsidRPr="00842CE2">
        <w:rPr>
          <w:rFonts w:cs="Times New Roman"/>
          <w:szCs w:val="24"/>
        </w:rPr>
        <w:t xml:space="preserve">es retos </w:t>
      </w:r>
      <w:r w:rsidR="00440743" w:rsidRPr="00842CE2">
        <w:rPr>
          <w:rFonts w:cs="Times New Roman"/>
          <w:szCs w:val="24"/>
        </w:rPr>
        <w:t xml:space="preserve">que </w:t>
      </w:r>
      <w:r w:rsidR="00AA316F" w:rsidRPr="00842CE2">
        <w:rPr>
          <w:rFonts w:cs="Times New Roman"/>
          <w:szCs w:val="24"/>
        </w:rPr>
        <w:t xml:space="preserve">puede tener </w:t>
      </w:r>
      <w:r w:rsidR="004F1E7D" w:rsidRPr="00842CE2">
        <w:rPr>
          <w:rFonts w:cs="Times New Roman"/>
          <w:szCs w:val="24"/>
        </w:rPr>
        <w:t xml:space="preserve">el personal </w:t>
      </w:r>
      <w:r w:rsidR="00F730B2">
        <w:rPr>
          <w:rFonts w:cs="Times New Roman"/>
          <w:szCs w:val="24"/>
        </w:rPr>
        <w:t xml:space="preserve">de las tiendas de conveniencia </w:t>
      </w:r>
      <w:r w:rsidR="00A07D0B">
        <w:rPr>
          <w:rFonts w:cs="Times New Roman"/>
          <w:szCs w:val="24"/>
        </w:rPr>
        <w:t xml:space="preserve">y si es posible que necesiten capacitación para </w:t>
      </w:r>
      <w:r w:rsidR="00AE0A9A">
        <w:rPr>
          <w:rFonts w:cs="Times New Roman"/>
          <w:szCs w:val="24"/>
        </w:rPr>
        <w:t xml:space="preserve">utilizar </w:t>
      </w:r>
      <w:r w:rsidR="000A4BC4" w:rsidRPr="00B83653">
        <w:rPr>
          <w:rFonts w:eastAsia="Times New Roman" w:cs="Times New Roman"/>
          <w:szCs w:val="24"/>
        </w:rPr>
        <w:t>Kv-</w:t>
      </w:r>
      <w:proofErr w:type="spellStart"/>
      <w:r w:rsidR="000A4BC4" w:rsidRPr="00B83653">
        <w:rPr>
          <w:rFonts w:eastAsia="Times New Roman" w:cs="Times New Roman"/>
          <w:szCs w:val="24"/>
        </w:rPr>
        <w:t>wims</w:t>
      </w:r>
      <w:proofErr w:type="spellEnd"/>
      <w:r w:rsidR="008C7716">
        <w:rPr>
          <w:rFonts w:cs="Times New Roman"/>
          <w:szCs w:val="24"/>
        </w:rPr>
        <w:t>.</w:t>
      </w:r>
      <w:r w:rsidR="00027B57">
        <w:rPr>
          <w:rFonts w:cs="Times New Roman"/>
          <w:szCs w:val="24"/>
        </w:rPr>
        <w:t xml:space="preserve"> </w:t>
      </w:r>
      <w:bookmarkStart w:id="586" w:name="_Toc150181540"/>
    </w:p>
    <w:p w14:paraId="2AB4A677" w14:textId="77777777" w:rsidR="00C01BDB" w:rsidRDefault="00C01BDB" w:rsidP="00935F6C">
      <w:pPr>
        <w:pStyle w:val="Ttulo3"/>
        <w:rPr>
          <w:rFonts w:cs="Times New Roman"/>
          <w:b/>
        </w:rPr>
      </w:pPr>
      <w:bookmarkStart w:id="587" w:name="_Toc150390709"/>
      <w:bookmarkStart w:id="588" w:name="_Toc150418293"/>
    </w:p>
    <w:p w14:paraId="4CBA3EA3" w14:textId="5EB040D9" w:rsidR="00087D3E" w:rsidRDefault="00D17D8F" w:rsidP="00935F6C">
      <w:pPr>
        <w:pStyle w:val="Ttulo3"/>
        <w:rPr>
          <w:rFonts w:cs="Times New Roman"/>
          <w:b/>
        </w:rPr>
      </w:pPr>
      <w:bookmarkStart w:id="589" w:name="_Toc151981514"/>
      <w:bookmarkStart w:id="590" w:name="_Toc151935562"/>
      <w:r w:rsidRPr="00935F6C">
        <w:rPr>
          <w:rFonts w:cs="Times New Roman"/>
          <w:b/>
        </w:rPr>
        <w:t xml:space="preserve">4.1.1 Estudio </w:t>
      </w:r>
      <w:r w:rsidR="00291C17" w:rsidRPr="00935F6C">
        <w:rPr>
          <w:rFonts w:cs="Times New Roman"/>
          <w:b/>
        </w:rPr>
        <w:t>Técnico</w:t>
      </w:r>
      <w:bookmarkEnd w:id="586"/>
      <w:bookmarkEnd w:id="587"/>
      <w:bookmarkEnd w:id="588"/>
      <w:bookmarkEnd w:id="589"/>
      <w:bookmarkEnd w:id="590"/>
    </w:p>
    <w:p w14:paraId="233D5ECF" w14:textId="417F1A63" w:rsidR="003D1355" w:rsidRDefault="003D1355" w:rsidP="00250492">
      <w:pPr>
        <w:rPr>
          <w:rFonts w:cs="Times New Roman"/>
          <w:szCs w:val="24"/>
        </w:rPr>
      </w:pPr>
      <w:r w:rsidRPr="003D1355">
        <w:rPr>
          <w:rFonts w:cs="Times New Roman"/>
          <w:szCs w:val="24"/>
        </w:rPr>
        <w:t>La fase inicial</w:t>
      </w:r>
      <w:r>
        <w:rPr>
          <w:rFonts w:cs="Times New Roman"/>
          <w:szCs w:val="24"/>
        </w:rPr>
        <w:t xml:space="preserve"> del estudio de factibilidad </w:t>
      </w:r>
      <w:r w:rsidRPr="003D1355">
        <w:rPr>
          <w:rFonts w:cs="Times New Roman"/>
          <w:szCs w:val="24"/>
        </w:rPr>
        <w:t xml:space="preserve">comprende </w:t>
      </w:r>
      <w:r>
        <w:rPr>
          <w:rFonts w:cs="Times New Roman"/>
          <w:szCs w:val="24"/>
        </w:rPr>
        <w:t>el estudio técnico</w:t>
      </w:r>
      <w:r w:rsidRPr="003D1355">
        <w:rPr>
          <w:rFonts w:cs="Times New Roman"/>
          <w:szCs w:val="24"/>
        </w:rPr>
        <w:t>, cuyo propósito radica en llevar a cabo un</w:t>
      </w:r>
      <w:r>
        <w:rPr>
          <w:rFonts w:cs="Times New Roman"/>
          <w:szCs w:val="24"/>
        </w:rPr>
        <w:t xml:space="preserve"> análisis </w:t>
      </w:r>
      <w:r w:rsidRPr="003D1355">
        <w:rPr>
          <w:rFonts w:cs="Times New Roman"/>
          <w:szCs w:val="24"/>
        </w:rPr>
        <w:t xml:space="preserve">integral </w:t>
      </w:r>
      <w:r>
        <w:rPr>
          <w:rFonts w:cs="Times New Roman"/>
          <w:szCs w:val="24"/>
        </w:rPr>
        <w:t xml:space="preserve">de los componentes de hardware y software que serán </w:t>
      </w:r>
      <w:r w:rsidRPr="003D1355">
        <w:rPr>
          <w:rFonts w:cs="Times New Roman"/>
          <w:szCs w:val="24"/>
        </w:rPr>
        <w:t xml:space="preserve">empleados en el proceso de </w:t>
      </w:r>
      <w:r>
        <w:rPr>
          <w:rFonts w:cs="Times New Roman"/>
          <w:szCs w:val="24"/>
        </w:rPr>
        <w:t xml:space="preserve">desarrollo de </w:t>
      </w:r>
      <w:r w:rsidR="003D52B8" w:rsidRPr="00B83653">
        <w:rPr>
          <w:rFonts w:eastAsia="Times New Roman" w:cs="Times New Roman"/>
          <w:szCs w:val="24"/>
        </w:rPr>
        <w:t>Kv-</w:t>
      </w:r>
      <w:proofErr w:type="spellStart"/>
      <w:r w:rsidR="003D52B8" w:rsidRPr="00B83653">
        <w:rPr>
          <w:rFonts w:eastAsia="Times New Roman" w:cs="Times New Roman"/>
          <w:szCs w:val="24"/>
        </w:rPr>
        <w:t>wims</w:t>
      </w:r>
      <w:proofErr w:type="spellEnd"/>
      <w:r w:rsidRPr="003D1355">
        <w:rPr>
          <w:rFonts w:cs="Times New Roman"/>
          <w:szCs w:val="24"/>
        </w:rPr>
        <w:t xml:space="preserve">. </w:t>
      </w:r>
    </w:p>
    <w:p w14:paraId="10D4624C" w14:textId="67166B60" w:rsidR="00250492" w:rsidRPr="00935F6C" w:rsidRDefault="003D1355" w:rsidP="00250492">
      <w:pPr>
        <w:rPr>
          <w:rFonts w:cs="Times New Roman"/>
          <w:szCs w:val="24"/>
        </w:rPr>
      </w:pPr>
      <w:r w:rsidRPr="003D1355">
        <w:rPr>
          <w:rFonts w:cs="Times New Roman"/>
          <w:szCs w:val="24"/>
        </w:rPr>
        <w:t>Este</w:t>
      </w:r>
      <w:r>
        <w:rPr>
          <w:rFonts w:cs="Times New Roman"/>
          <w:szCs w:val="24"/>
        </w:rPr>
        <w:t xml:space="preserve"> análisis se </w:t>
      </w:r>
      <w:r w:rsidRPr="003D1355">
        <w:rPr>
          <w:rFonts w:cs="Times New Roman"/>
          <w:szCs w:val="24"/>
        </w:rPr>
        <w:t xml:space="preserve">enfoca en la integración de los recursos tecnológicos ya disponibles, </w:t>
      </w:r>
      <w:proofErr w:type="gramStart"/>
      <w:r w:rsidRPr="003D1355">
        <w:rPr>
          <w:rFonts w:cs="Times New Roman"/>
          <w:szCs w:val="24"/>
        </w:rPr>
        <w:t>conjuntamente con</w:t>
      </w:r>
      <w:proofErr w:type="gramEnd"/>
      <w:r w:rsidRPr="003D1355">
        <w:rPr>
          <w:rFonts w:cs="Times New Roman"/>
          <w:szCs w:val="24"/>
        </w:rPr>
        <w:t xml:space="preserve"> las </w:t>
      </w:r>
      <w:r>
        <w:rPr>
          <w:rFonts w:cs="Times New Roman"/>
          <w:szCs w:val="24"/>
        </w:rPr>
        <w:t xml:space="preserve">herramientas </w:t>
      </w:r>
      <w:r w:rsidRPr="003D1355">
        <w:rPr>
          <w:rFonts w:cs="Times New Roman"/>
          <w:szCs w:val="24"/>
        </w:rPr>
        <w:t>existentes</w:t>
      </w:r>
      <w:r w:rsidR="00F3383D">
        <w:rPr>
          <w:rFonts w:cs="Times New Roman"/>
          <w:szCs w:val="24"/>
        </w:rPr>
        <w:t xml:space="preserve"> </w:t>
      </w:r>
      <w:r w:rsidR="00084A6D">
        <w:rPr>
          <w:rFonts w:cs="Times New Roman"/>
          <w:szCs w:val="24"/>
        </w:rPr>
        <w:t>buscando</w:t>
      </w:r>
      <w:r w:rsidR="00084A6D" w:rsidRPr="003D1355">
        <w:rPr>
          <w:rFonts w:cs="Times New Roman"/>
          <w:szCs w:val="24"/>
        </w:rPr>
        <w:t xml:space="preserve"> </w:t>
      </w:r>
      <w:r w:rsidRPr="003D1355">
        <w:rPr>
          <w:rFonts w:cs="Times New Roman"/>
          <w:szCs w:val="24"/>
        </w:rPr>
        <w:t>minimizar los costos iniciales de inversión. En consecuencia, se prioriza la adquisición</w:t>
      </w:r>
      <w:r>
        <w:rPr>
          <w:rFonts w:cs="Times New Roman"/>
          <w:szCs w:val="24"/>
        </w:rPr>
        <w:t xml:space="preserve"> únicamente </w:t>
      </w:r>
      <w:r w:rsidRPr="003D1355">
        <w:rPr>
          <w:rFonts w:cs="Times New Roman"/>
          <w:szCs w:val="24"/>
        </w:rPr>
        <w:t xml:space="preserve">de </w:t>
      </w:r>
      <w:r>
        <w:rPr>
          <w:rFonts w:cs="Times New Roman"/>
          <w:szCs w:val="24"/>
        </w:rPr>
        <w:t xml:space="preserve">aquellos componentes que no se </w:t>
      </w:r>
      <w:r w:rsidRPr="003D1355">
        <w:rPr>
          <w:rFonts w:cs="Times New Roman"/>
          <w:szCs w:val="24"/>
        </w:rPr>
        <w:t>encuentran actualmente en posesión,</w:t>
      </w:r>
      <w:r>
        <w:rPr>
          <w:rFonts w:cs="Times New Roman"/>
          <w:szCs w:val="24"/>
        </w:rPr>
        <w:t xml:space="preserve"> lo que </w:t>
      </w:r>
      <w:r w:rsidRPr="003D1355">
        <w:rPr>
          <w:rFonts w:cs="Times New Roman"/>
          <w:szCs w:val="24"/>
        </w:rPr>
        <w:t xml:space="preserve">se traduce en una reducción significativa de los gastos iniciales asociados al proyecto. </w:t>
      </w:r>
    </w:p>
    <w:p w14:paraId="2ADF9EAE" w14:textId="3B256D73" w:rsidR="00625F07" w:rsidRPr="008F439B" w:rsidRDefault="003A473B" w:rsidP="00216DEA">
      <w:pPr>
        <w:pStyle w:val="Prrafodelista"/>
        <w:numPr>
          <w:ilvl w:val="0"/>
          <w:numId w:val="21"/>
        </w:numPr>
        <w:rPr>
          <w:rFonts w:cs="Times New Roman"/>
          <w:b/>
          <w:i/>
          <w:szCs w:val="24"/>
        </w:rPr>
      </w:pPr>
      <w:r w:rsidRPr="008F439B">
        <w:rPr>
          <w:rFonts w:cs="Times New Roman"/>
          <w:b/>
          <w:i/>
          <w:szCs w:val="24"/>
        </w:rPr>
        <w:t xml:space="preserve">Hardware </w:t>
      </w:r>
    </w:p>
    <w:p w14:paraId="20170556" w14:textId="706029DA" w:rsidR="001D088E" w:rsidRPr="001D088E" w:rsidRDefault="001D088E" w:rsidP="001D088E">
      <w:pPr>
        <w:rPr>
          <w:rFonts w:cs="Times New Roman"/>
          <w:szCs w:val="24"/>
        </w:rPr>
      </w:pPr>
      <w:r w:rsidRPr="001D088E">
        <w:rPr>
          <w:rFonts w:cs="Times New Roman"/>
          <w:szCs w:val="24"/>
        </w:rPr>
        <w:t xml:space="preserve">Al tomar en consideración los requisitos mínimos </w:t>
      </w:r>
      <w:r w:rsidR="00416E60">
        <w:rPr>
          <w:rFonts w:cs="Times New Roman"/>
          <w:szCs w:val="24"/>
        </w:rPr>
        <w:t>sustanciales</w:t>
      </w:r>
      <w:r w:rsidRPr="001D088E">
        <w:rPr>
          <w:rFonts w:cs="Times New Roman"/>
          <w:szCs w:val="24"/>
        </w:rPr>
        <w:t xml:space="preserve"> para el desarrollo</w:t>
      </w:r>
      <w:r w:rsidR="00416E60" w:rsidRPr="001D088E">
        <w:rPr>
          <w:rFonts w:cs="Times New Roman"/>
          <w:szCs w:val="24"/>
        </w:rPr>
        <w:t xml:space="preserve"> </w:t>
      </w:r>
      <w:r w:rsidRPr="001D088E">
        <w:rPr>
          <w:rFonts w:cs="Times New Roman"/>
          <w:szCs w:val="24"/>
        </w:rPr>
        <w:t xml:space="preserve">de </w:t>
      </w:r>
      <w:r w:rsidR="0057097B" w:rsidRPr="00B83653">
        <w:rPr>
          <w:rFonts w:eastAsia="Times New Roman" w:cs="Times New Roman"/>
          <w:szCs w:val="24"/>
        </w:rPr>
        <w:t>Kv-</w:t>
      </w:r>
      <w:proofErr w:type="spellStart"/>
      <w:r w:rsidR="0057097B" w:rsidRPr="00B83653">
        <w:rPr>
          <w:rFonts w:eastAsia="Times New Roman" w:cs="Times New Roman"/>
          <w:szCs w:val="24"/>
        </w:rPr>
        <w:t>wims</w:t>
      </w:r>
      <w:proofErr w:type="spellEnd"/>
      <w:r w:rsidRPr="001D088E">
        <w:rPr>
          <w:rFonts w:cs="Times New Roman"/>
          <w:szCs w:val="24"/>
        </w:rPr>
        <w:t xml:space="preserve">, y tras una minuciosa evaluación del hardware ya existente, se ha identificado </w:t>
      </w:r>
      <w:r w:rsidR="00A52E11">
        <w:rPr>
          <w:rFonts w:cs="Times New Roman"/>
          <w:szCs w:val="24"/>
        </w:rPr>
        <w:t xml:space="preserve">que se cuenta con </w:t>
      </w:r>
      <w:r w:rsidR="00A52E11" w:rsidRPr="001D088E">
        <w:rPr>
          <w:rFonts w:cs="Times New Roman"/>
          <w:szCs w:val="24"/>
        </w:rPr>
        <w:t xml:space="preserve">una </w:t>
      </w:r>
      <w:r w:rsidRPr="001D088E">
        <w:rPr>
          <w:rFonts w:cs="Times New Roman"/>
          <w:szCs w:val="24"/>
        </w:rPr>
        <w:t>serie de equipos de cómputo que no demandarán una inversión adicional ni la adquisición de nuevos recursos en la etapa inicial del proyecto.</w:t>
      </w:r>
    </w:p>
    <w:p w14:paraId="41159ED6" w14:textId="41B5955B" w:rsidR="00811CA3" w:rsidRDefault="001D088E" w:rsidP="001D088E">
      <w:pPr>
        <w:rPr>
          <w:rFonts w:cs="Times New Roman"/>
          <w:szCs w:val="24"/>
        </w:rPr>
      </w:pPr>
      <w:r>
        <w:rPr>
          <w:rFonts w:cs="Times New Roman"/>
          <w:szCs w:val="24"/>
        </w:rPr>
        <w:t xml:space="preserve">A continuación, se </w:t>
      </w:r>
      <w:r w:rsidR="00A52E11">
        <w:rPr>
          <w:rFonts w:cs="Times New Roman"/>
          <w:szCs w:val="24"/>
        </w:rPr>
        <w:t>muestra</w:t>
      </w:r>
      <w:r>
        <w:rPr>
          <w:rFonts w:cs="Times New Roman"/>
          <w:szCs w:val="24"/>
        </w:rPr>
        <w:t xml:space="preserve"> una tabla</w:t>
      </w:r>
      <w:r w:rsidR="000613CC" w:rsidRPr="001D088E">
        <w:rPr>
          <w:rFonts w:cs="Times New Roman"/>
          <w:szCs w:val="24"/>
        </w:rPr>
        <w:t xml:space="preserve"> </w:t>
      </w:r>
      <w:r w:rsidRPr="001D088E">
        <w:rPr>
          <w:rFonts w:cs="Times New Roman"/>
          <w:szCs w:val="24"/>
        </w:rPr>
        <w:t>que proporciona una descripción</w:t>
      </w:r>
      <w:r w:rsidR="000613CC" w:rsidRPr="001D088E">
        <w:rPr>
          <w:rFonts w:cs="Times New Roman"/>
          <w:szCs w:val="24"/>
        </w:rPr>
        <w:t xml:space="preserve"> </w:t>
      </w:r>
      <w:r w:rsidRPr="001D088E">
        <w:rPr>
          <w:rFonts w:cs="Times New Roman"/>
          <w:szCs w:val="24"/>
        </w:rPr>
        <w:t>de</w:t>
      </w:r>
      <w:r>
        <w:rPr>
          <w:rFonts w:cs="Times New Roman"/>
          <w:szCs w:val="24"/>
        </w:rPr>
        <w:t xml:space="preserve"> las especificaciones </w:t>
      </w:r>
      <w:r w:rsidRPr="001D088E">
        <w:rPr>
          <w:rFonts w:cs="Times New Roman"/>
          <w:szCs w:val="24"/>
        </w:rPr>
        <w:t xml:space="preserve">técnicas </w:t>
      </w:r>
      <w:r>
        <w:rPr>
          <w:rFonts w:cs="Times New Roman"/>
          <w:szCs w:val="24"/>
        </w:rPr>
        <w:t xml:space="preserve">de los </w:t>
      </w:r>
      <w:r w:rsidRPr="001D088E">
        <w:rPr>
          <w:rFonts w:cs="Times New Roman"/>
          <w:szCs w:val="24"/>
        </w:rPr>
        <w:t xml:space="preserve">recursos tecnológicos </w:t>
      </w:r>
      <w:r w:rsidR="008F439B">
        <w:rPr>
          <w:rFonts w:cs="Times New Roman"/>
          <w:szCs w:val="24"/>
        </w:rPr>
        <w:t xml:space="preserve">que </w:t>
      </w:r>
      <w:r>
        <w:rPr>
          <w:rFonts w:cs="Times New Roman"/>
          <w:szCs w:val="24"/>
        </w:rPr>
        <w:t xml:space="preserve">se </w:t>
      </w:r>
      <w:r w:rsidRPr="001D088E">
        <w:rPr>
          <w:rFonts w:cs="Times New Roman"/>
          <w:szCs w:val="24"/>
        </w:rPr>
        <w:t>encuentran disponibles y se destinan</w:t>
      </w:r>
      <w:r>
        <w:rPr>
          <w:rFonts w:cs="Times New Roman"/>
          <w:szCs w:val="24"/>
        </w:rPr>
        <w:t xml:space="preserve"> para </w:t>
      </w:r>
      <w:r w:rsidRPr="001D088E">
        <w:rPr>
          <w:rFonts w:cs="Times New Roman"/>
          <w:szCs w:val="24"/>
        </w:rPr>
        <w:t>llevar a cabo las tareas de</w:t>
      </w:r>
      <w:r>
        <w:rPr>
          <w:rFonts w:cs="Times New Roman"/>
          <w:szCs w:val="24"/>
        </w:rPr>
        <w:t xml:space="preserve"> diseño, producción </w:t>
      </w:r>
      <w:r w:rsidRPr="001D088E">
        <w:rPr>
          <w:rFonts w:cs="Times New Roman"/>
          <w:szCs w:val="24"/>
        </w:rPr>
        <w:t>y la subsiguiente</w:t>
      </w:r>
      <w:r>
        <w:rPr>
          <w:rFonts w:cs="Times New Roman"/>
          <w:szCs w:val="24"/>
        </w:rPr>
        <w:t xml:space="preserve"> implementación del sistema </w:t>
      </w:r>
      <w:r w:rsidR="0057097B" w:rsidRPr="00B83653">
        <w:rPr>
          <w:rFonts w:eastAsia="Times New Roman" w:cs="Times New Roman"/>
          <w:szCs w:val="24"/>
        </w:rPr>
        <w:t>Kv-</w:t>
      </w:r>
      <w:proofErr w:type="spellStart"/>
      <w:r w:rsidR="0057097B" w:rsidRPr="00B83653">
        <w:rPr>
          <w:rFonts w:eastAsia="Times New Roman" w:cs="Times New Roman"/>
          <w:szCs w:val="24"/>
        </w:rPr>
        <w:t>wims</w:t>
      </w:r>
      <w:proofErr w:type="spellEnd"/>
      <w:r w:rsidR="008F439B" w:rsidRPr="001D088E">
        <w:rPr>
          <w:rFonts w:cs="Times New Roman"/>
          <w:szCs w:val="24"/>
        </w:rPr>
        <w:t>.</w:t>
      </w:r>
    </w:p>
    <w:tbl>
      <w:tblPr>
        <w:tblStyle w:val="Tablaconcuadrcula"/>
        <w:tblW w:w="11340" w:type="dxa"/>
        <w:tblInd w:w="-1139" w:type="dxa"/>
        <w:tblLook w:val="04A0" w:firstRow="1" w:lastRow="0" w:firstColumn="1" w:lastColumn="0" w:noHBand="0" w:noVBand="1"/>
      </w:tblPr>
      <w:tblGrid>
        <w:gridCol w:w="2149"/>
        <w:gridCol w:w="1177"/>
        <w:gridCol w:w="1349"/>
        <w:gridCol w:w="1415"/>
        <w:gridCol w:w="1376"/>
        <w:gridCol w:w="1256"/>
        <w:gridCol w:w="1401"/>
        <w:gridCol w:w="1217"/>
      </w:tblGrid>
      <w:tr w:rsidR="000655D8" w14:paraId="7AF5A7FF" w14:textId="77777777" w:rsidTr="00E429B4">
        <w:tc>
          <w:tcPr>
            <w:tcW w:w="2177" w:type="dxa"/>
            <w:shd w:val="clear" w:color="auto" w:fill="FBE4D5" w:themeFill="accent2" w:themeFillTint="33"/>
            <w:vAlign w:val="center"/>
          </w:tcPr>
          <w:p w14:paraId="2C9AB409" w14:textId="69EA917C" w:rsidR="001215B5" w:rsidRPr="00E429B4" w:rsidRDefault="001215B5" w:rsidP="00E429B4">
            <w:pPr>
              <w:jc w:val="center"/>
              <w:rPr>
                <w:rFonts w:cs="Times New Roman"/>
                <w:b/>
              </w:rPr>
            </w:pPr>
            <w:r w:rsidRPr="00E429B4">
              <w:rPr>
                <w:rFonts w:cs="Times New Roman"/>
                <w:b/>
              </w:rPr>
              <w:t>Equipo</w:t>
            </w:r>
          </w:p>
        </w:tc>
        <w:tc>
          <w:tcPr>
            <w:tcW w:w="1151" w:type="dxa"/>
            <w:shd w:val="clear" w:color="auto" w:fill="FBE4D5" w:themeFill="accent2" w:themeFillTint="33"/>
            <w:vAlign w:val="center"/>
          </w:tcPr>
          <w:p w14:paraId="45F97E88" w14:textId="12B1DDE3" w:rsidR="001215B5" w:rsidRPr="00E429B4" w:rsidRDefault="001215B5" w:rsidP="00E429B4">
            <w:pPr>
              <w:jc w:val="center"/>
              <w:rPr>
                <w:rFonts w:cs="Times New Roman"/>
                <w:b/>
              </w:rPr>
            </w:pPr>
            <w:r w:rsidRPr="00E429B4">
              <w:rPr>
                <w:rFonts w:cs="Times New Roman"/>
                <w:b/>
              </w:rPr>
              <w:t>Cantidad</w:t>
            </w:r>
          </w:p>
        </w:tc>
        <w:tc>
          <w:tcPr>
            <w:tcW w:w="1350" w:type="dxa"/>
            <w:shd w:val="clear" w:color="auto" w:fill="FBE4D5" w:themeFill="accent2" w:themeFillTint="33"/>
            <w:vAlign w:val="center"/>
          </w:tcPr>
          <w:p w14:paraId="0F780944" w14:textId="3DF0AB2C" w:rsidR="001215B5" w:rsidRPr="00E429B4" w:rsidRDefault="001215B5" w:rsidP="00E429B4">
            <w:pPr>
              <w:jc w:val="center"/>
              <w:rPr>
                <w:rFonts w:cs="Times New Roman"/>
                <w:b/>
              </w:rPr>
            </w:pPr>
            <w:r w:rsidRPr="00E429B4">
              <w:rPr>
                <w:rFonts w:cs="Times New Roman"/>
                <w:b/>
              </w:rPr>
              <w:t>Fabricante</w:t>
            </w:r>
          </w:p>
        </w:tc>
        <w:tc>
          <w:tcPr>
            <w:tcW w:w="1456" w:type="dxa"/>
            <w:shd w:val="clear" w:color="auto" w:fill="FBE4D5" w:themeFill="accent2" w:themeFillTint="33"/>
            <w:vAlign w:val="center"/>
          </w:tcPr>
          <w:p w14:paraId="0B0831B9" w14:textId="4C152A75" w:rsidR="001215B5" w:rsidRPr="00E429B4" w:rsidRDefault="007C27DF" w:rsidP="00E429B4">
            <w:pPr>
              <w:jc w:val="center"/>
              <w:rPr>
                <w:rFonts w:cs="Times New Roman"/>
                <w:b/>
              </w:rPr>
            </w:pPr>
            <w:r w:rsidRPr="00E429B4">
              <w:rPr>
                <w:rFonts w:cs="Times New Roman"/>
                <w:b/>
              </w:rPr>
              <w:t>Modelo</w:t>
            </w:r>
          </w:p>
        </w:tc>
        <w:tc>
          <w:tcPr>
            <w:tcW w:w="1279" w:type="dxa"/>
            <w:shd w:val="clear" w:color="auto" w:fill="FBE4D5" w:themeFill="accent2" w:themeFillTint="33"/>
            <w:vAlign w:val="center"/>
          </w:tcPr>
          <w:p w14:paraId="54684CA4" w14:textId="5D3AF759" w:rsidR="001215B5" w:rsidRPr="00E429B4" w:rsidRDefault="007C27DF" w:rsidP="00E429B4">
            <w:pPr>
              <w:jc w:val="center"/>
              <w:rPr>
                <w:rFonts w:cs="Times New Roman"/>
                <w:b/>
              </w:rPr>
            </w:pPr>
            <w:r w:rsidRPr="00E429B4">
              <w:rPr>
                <w:rFonts w:cs="Times New Roman"/>
                <w:b/>
              </w:rPr>
              <w:t>Procesador</w:t>
            </w:r>
          </w:p>
        </w:tc>
        <w:tc>
          <w:tcPr>
            <w:tcW w:w="1266" w:type="dxa"/>
            <w:shd w:val="clear" w:color="auto" w:fill="FBE4D5" w:themeFill="accent2" w:themeFillTint="33"/>
            <w:vAlign w:val="center"/>
          </w:tcPr>
          <w:p w14:paraId="4050FF87" w14:textId="0A877710" w:rsidR="001215B5" w:rsidRPr="00E429B4" w:rsidRDefault="004515FD" w:rsidP="00E429B4">
            <w:pPr>
              <w:jc w:val="center"/>
              <w:rPr>
                <w:rFonts w:cs="Times New Roman"/>
                <w:b/>
              </w:rPr>
            </w:pPr>
            <w:r w:rsidRPr="00E429B4">
              <w:rPr>
                <w:rFonts w:cs="Times New Roman"/>
                <w:b/>
              </w:rPr>
              <w:t>Memoria RAM</w:t>
            </w:r>
          </w:p>
        </w:tc>
        <w:tc>
          <w:tcPr>
            <w:tcW w:w="1409" w:type="dxa"/>
            <w:shd w:val="clear" w:color="auto" w:fill="FBE4D5" w:themeFill="accent2" w:themeFillTint="33"/>
            <w:vAlign w:val="center"/>
          </w:tcPr>
          <w:p w14:paraId="7E67B09C" w14:textId="6FFDBB95" w:rsidR="001215B5" w:rsidRPr="00E429B4" w:rsidRDefault="00CC084A" w:rsidP="00E429B4">
            <w:pPr>
              <w:jc w:val="center"/>
              <w:rPr>
                <w:rFonts w:cs="Times New Roman"/>
                <w:b/>
              </w:rPr>
            </w:pPr>
            <w:r w:rsidRPr="00E429B4">
              <w:rPr>
                <w:rFonts w:cs="Times New Roman"/>
                <w:b/>
              </w:rPr>
              <w:t>Capacidad del disco duro</w:t>
            </w:r>
          </w:p>
        </w:tc>
        <w:tc>
          <w:tcPr>
            <w:tcW w:w="1252" w:type="dxa"/>
            <w:shd w:val="clear" w:color="auto" w:fill="FBE4D5" w:themeFill="accent2" w:themeFillTint="33"/>
            <w:vAlign w:val="center"/>
          </w:tcPr>
          <w:p w14:paraId="6AEF5751" w14:textId="1B253680" w:rsidR="001215B5" w:rsidRPr="00E429B4" w:rsidRDefault="00CC084A" w:rsidP="00E429B4">
            <w:pPr>
              <w:jc w:val="center"/>
              <w:rPr>
                <w:rFonts w:cs="Times New Roman"/>
                <w:b/>
              </w:rPr>
            </w:pPr>
            <w:r w:rsidRPr="00E429B4">
              <w:rPr>
                <w:rFonts w:cs="Times New Roman"/>
                <w:b/>
              </w:rPr>
              <w:t>Precio</w:t>
            </w:r>
            <w:r w:rsidR="00471E50">
              <w:rPr>
                <w:rFonts w:cs="Times New Roman"/>
                <w:b/>
                <w:bCs/>
              </w:rPr>
              <w:t xml:space="preserve"> ($)</w:t>
            </w:r>
          </w:p>
        </w:tc>
      </w:tr>
      <w:tr w:rsidR="000655D8" w14:paraId="40B933CE" w14:textId="77777777" w:rsidTr="00E429B4">
        <w:tc>
          <w:tcPr>
            <w:tcW w:w="2177" w:type="dxa"/>
            <w:vAlign w:val="center"/>
          </w:tcPr>
          <w:p w14:paraId="3D3ADF4B" w14:textId="314B7524" w:rsidR="001215B5" w:rsidRDefault="00C314CA" w:rsidP="00E429B4">
            <w:pPr>
              <w:jc w:val="center"/>
              <w:rPr>
                <w:rFonts w:cs="Times New Roman"/>
                <w:szCs w:val="24"/>
              </w:rPr>
            </w:pPr>
            <w:r>
              <w:rPr>
                <w:noProof/>
              </w:rPr>
              <w:lastRenderedPageBreak/>
              <w:drawing>
                <wp:anchor distT="0" distB="0" distL="114300" distR="114300" simplePos="0" relativeHeight="251661312" behindDoc="0" locked="0" layoutInCell="1" allowOverlap="1" wp14:anchorId="7BD67581" wp14:editId="4585883B">
                  <wp:simplePos x="0" y="0"/>
                  <wp:positionH relativeFrom="column">
                    <wp:posOffset>85725</wp:posOffset>
                  </wp:positionH>
                  <wp:positionV relativeFrom="paragraph">
                    <wp:posOffset>-1061085</wp:posOffset>
                  </wp:positionV>
                  <wp:extent cx="1056005" cy="1056005"/>
                  <wp:effectExtent l="0" t="0" r="0" b="0"/>
                  <wp:wrapSquare wrapText="bothSides"/>
                  <wp:docPr id="916912026" name="Imagen 916912026" descr="Laptop Lenovo IdeaPad 3 15IIL05 15.6&quot;, i3-1005G1, 8GB, 128Gb SS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ptop Lenovo IdeaPad 3 15IIL05 15.6&quot;, i3-1005G1, 8GB, 128Gb SS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56005" cy="105600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151" w:type="dxa"/>
            <w:vAlign w:val="center"/>
          </w:tcPr>
          <w:p w14:paraId="16950B41" w14:textId="212AB896" w:rsidR="001215B5" w:rsidRDefault="0058623A" w:rsidP="00E429B4">
            <w:pPr>
              <w:jc w:val="center"/>
              <w:rPr>
                <w:rFonts w:cs="Times New Roman"/>
                <w:szCs w:val="24"/>
              </w:rPr>
            </w:pPr>
            <w:r>
              <w:rPr>
                <w:rFonts w:cs="Times New Roman"/>
                <w:szCs w:val="24"/>
              </w:rPr>
              <w:t>1</w:t>
            </w:r>
          </w:p>
        </w:tc>
        <w:tc>
          <w:tcPr>
            <w:tcW w:w="1350" w:type="dxa"/>
            <w:vAlign w:val="center"/>
          </w:tcPr>
          <w:p w14:paraId="6EDD6945" w14:textId="7D629F07" w:rsidR="001215B5" w:rsidRDefault="00CD57A3" w:rsidP="00E429B4">
            <w:pPr>
              <w:jc w:val="center"/>
              <w:rPr>
                <w:rFonts w:cs="Times New Roman"/>
                <w:szCs w:val="24"/>
              </w:rPr>
            </w:pPr>
            <w:r>
              <w:rPr>
                <w:rFonts w:cs="Times New Roman"/>
                <w:szCs w:val="24"/>
              </w:rPr>
              <w:t>Lenovo</w:t>
            </w:r>
          </w:p>
        </w:tc>
        <w:tc>
          <w:tcPr>
            <w:tcW w:w="1456" w:type="dxa"/>
            <w:vAlign w:val="center"/>
          </w:tcPr>
          <w:p w14:paraId="3F1C5FCC" w14:textId="47999C36" w:rsidR="001215B5" w:rsidRDefault="00B80B26" w:rsidP="00E429B4">
            <w:pPr>
              <w:jc w:val="center"/>
              <w:rPr>
                <w:rFonts w:cs="Times New Roman"/>
                <w:szCs w:val="24"/>
              </w:rPr>
            </w:pPr>
            <w:proofErr w:type="spellStart"/>
            <w:r>
              <w:rPr>
                <w:rFonts w:cs="Times New Roman"/>
                <w:szCs w:val="24"/>
              </w:rPr>
              <w:t>IdeaPad</w:t>
            </w:r>
            <w:proofErr w:type="spellEnd"/>
            <w:r>
              <w:rPr>
                <w:rFonts w:cs="Times New Roman"/>
                <w:szCs w:val="24"/>
              </w:rPr>
              <w:t xml:space="preserve"> 3</w:t>
            </w:r>
          </w:p>
        </w:tc>
        <w:tc>
          <w:tcPr>
            <w:tcW w:w="1279" w:type="dxa"/>
            <w:vAlign w:val="center"/>
          </w:tcPr>
          <w:p w14:paraId="3E93E5F5" w14:textId="13BA8CE5" w:rsidR="0030181E" w:rsidRDefault="0030181E" w:rsidP="0030181E">
            <w:pPr>
              <w:jc w:val="center"/>
              <w:rPr>
                <w:rFonts w:cs="Times New Roman"/>
                <w:szCs w:val="24"/>
              </w:rPr>
            </w:pPr>
            <w:r>
              <w:rPr>
                <w:rFonts w:cs="Times New Roman"/>
                <w:szCs w:val="24"/>
              </w:rPr>
              <w:t>AMD RYZEN 3, 5000 SERIES</w:t>
            </w:r>
          </w:p>
        </w:tc>
        <w:tc>
          <w:tcPr>
            <w:tcW w:w="1266" w:type="dxa"/>
            <w:vAlign w:val="center"/>
          </w:tcPr>
          <w:p w14:paraId="4AE9C178" w14:textId="4263FC1B" w:rsidR="001215B5" w:rsidRDefault="00E3594C" w:rsidP="00E429B4">
            <w:pPr>
              <w:jc w:val="center"/>
              <w:rPr>
                <w:rFonts w:cs="Times New Roman"/>
                <w:szCs w:val="24"/>
              </w:rPr>
            </w:pPr>
            <w:r>
              <w:rPr>
                <w:rFonts w:cs="Times New Roman"/>
                <w:szCs w:val="24"/>
              </w:rPr>
              <w:t>20GB</w:t>
            </w:r>
          </w:p>
        </w:tc>
        <w:tc>
          <w:tcPr>
            <w:tcW w:w="1409" w:type="dxa"/>
            <w:vAlign w:val="center"/>
          </w:tcPr>
          <w:p w14:paraId="04AFEDCB" w14:textId="34C05320" w:rsidR="001215B5" w:rsidRDefault="00970088" w:rsidP="00E429B4">
            <w:pPr>
              <w:jc w:val="center"/>
              <w:rPr>
                <w:rFonts w:cs="Times New Roman"/>
                <w:szCs w:val="24"/>
              </w:rPr>
            </w:pPr>
            <w:r>
              <w:rPr>
                <w:rFonts w:cs="Times New Roman"/>
                <w:szCs w:val="24"/>
              </w:rPr>
              <w:t>500GB</w:t>
            </w:r>
          </w:p>
        </w:tc>
        <w:tc>
          <w:tcPr>
            <w:tcW w:w="1252" w:type="dxa"/>
            <w:vAlign w:val="center"/>
          </w:tcPr>
          <w:p w14:paraId="6C422603" w14:textId="7440382C" w:rsidR="001215B5" w:rsidRDefault="0021455D" w:rsidP="00E429B4">
            <w:pPr>
              <w:jc w:val="center"/>
              <w:rPr>
                <w:rFonts w:cs="Times New Roman"/>
                <w:szCs w:val="24"/>
              </w:rPr>
            </w:pPr>
            <w:r>
              <w:rPr>
                <w:rFonts w:cs="Times New Roman"/>
                <w:szCs w:val="24"/>
              </w:rPr>
              <w:t>$</w:t>
            </w:r>
            <w:r w:rsidR="008667D1">
              <w:rPr>
                <w:rFonts w:cs="Times New Roman"/>
                <w:szCs w:val="24"/>
              </w:rPr>
              <w:t xml:space="preserve"> </w:t>
            </w:r>
            <w:r w:rsidR="009511EC">
              <w:rPr>
                <w:rFonts w:cs="Times New Roman"/>
                <w:szCs w:val="24"/>
              </w:rPr>
              <w:t>9</w:t>
            </w:r>
            <w:r w:rsidR="008667D1">
              <w:rPr>
                <w:rFonts w:cs="Times New Roman"/>
                <w:szCs w:val="24"/>
              </w:rPr>
              <w:t>,</w:t>
            </w:r>
            <w:r w:rsidR="009511EC">
              <w:rPr>
                <w:rFonts w:cs="Times New Roman"/>
                <w:szCs w:val="24"/>
              </w:rPr>
              <w:t>000</w:t>
            </w:r>
          </w:p>
        </w:tc>
      </w:tr>
      <w:tr w:rsidR="000655D8" w14:paraId="22A4BE65" w14:textId="77777777" w:rsidTr="00E429B4">
        <w:tc>
          <w:tcPr>
            <w:tcW w:w="2177" w:type="dxa"/>
            <w:vAlign w:val="center"/>
          </w:tcPr>
          <w:p w14:paraId="1C054346" w14:textId="5B3298A3" w:rsidR="001215B5" w:rsidRDefault="0023541E" w:rsidP="00E429B4">
            <w:pPr>
              <w:jc w:val="center"/>
              <w:rPr>
                <w:rFonts w:cs="Times New Roman"/>
                <w:szCs w:val="24"/>
              </w:rPr>
            </w:pPr>
            <w:r>
              <w:rPr>
                <w:rFonts w:cs="Times New Roman"/>
                <w:noProof/>
                <w:szCs w:val="24"/>
              </w:rPr>
              <w:drawing>
                <wp:inline distT="0" distB="0" distL="0" distR="0" wp14:anchorId="3BC53207" wp14:editId="42EC2F3E">
                  <wp:extent cx="1042035" cy="971550"/>
                  <wp:effectExtent l="0" t="0" r="5715" b="0"/>
                  <wp:docPr id="457723148" name="Imagen 457723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BEBA8EAE-BF5A-486C-A8C5-ECC9F3942E4B}">
                                <a14:imgProps xmlns:a14="http://schemas.microsoft.com/office/drawing/2010/main">
                                  <a14:imgLayer r:embed="rId28">
                                    <a14:imgEffect>
                                      <a14:backgroundRemoval t="7629" b="89897" l="2600" r="95800">
                                        <a14:foregroundMark x1="6400" y1="78557" x2="6400" y2="78557"/>
                                        <a14:foregroundMark x1="91600" y1="82062" x2="91600" y2="82062"/>
                                        <a14:foregroundMark x1="51200" y1="9897" x2="51200" y2="9897"/>
                                        <a14:foregroundMark x1="59800" y1="8041" x2="59800" y2="8041"/>
                                        <a14:foregroundMark x1="95800" y1="86598" x2="95800" y2="86598"/>
                                        <a14:foregroundMark x1="19400" y1="87835" x2="19400" y2="87835"/>
                                        <a14:foregroundMark x1="14600" y1="85979" x2="14600" y2="85979"/>
                                        <a14:foregroundMark x1="11800" y1="86598" x2="11800" y2="86598"/>
                                        <a14:foregroundMark x1="6400" y1="87216" x2="6400" y2="87216"/>
                                        <a14:foregroundMark x1="2600" y1="85361" x2="2600" y2="85361"/>
                                        <a14:foregroundMark x1="17131" y1="19658" x2="17131" y2="19658"/>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042243" cy="971744"/>
                          </a:xfrm>
                          <a:prstGeom prst="rect">
                            <a:avLst/>
                          </a:prstGeom>
                          <a:noFill/>
                        </pic:spPr>
                      </pic:pic>
                    </a:graphicData>
                  </a:graphic>
                </wp:inline>
              </w:drawing>
            </w:r>
          </w:p>
        </w:tc>
        <w:tc>
          <w:tcPr>
            <w:tcW w:w="1151" w:type="dxa"/>
            <w:vAlign w:val="center"/>
          </w:tcPr>
          <w:p w14:paraId="10F29B51" w14:textId="7EF81300" w:rsidR="001215B5" w:rsidRDefault="0058623A" w:rsidP="00E429B4">
            <w:pPr>
              <w:jc w:val="center"/>
              <w:rPr>
                <w:rFonts w:cs="Times New Roman"/>
                <w:szCs w:val="24"/>
              </w:rPr>
            </w:pPr>
            <w:r>
              <w:rPr>
                <w:rFonts w:cs="Times New Roman"/>
                <w:szCs w:val="24"/>
              </w:rPr>
              <w:t>1</w:t>
            </w:r>
          </w:p>
        </w:tc>
        <w:tc>
          <w:tcPr>
            <w:tcW w:w="1350" w:type="dxa"/>
            <w:vAlign w:val="center"/>
          </w:tcPr>
          <w:p w14:paraId="463D1F75" w14:textId="649A3E9B" w:rsidR="001215B5" w:rsidRDefault="00892C3D" w:rsidP="00E429B4">
            <w:pPr>
              <w:jc w:val="center"/>
              <w:rPr>
                <w:rFonts w:cs="Times New Roman"/>
                <w:szCs w:val="24"/>
              </w:rPr>
            </w:pPr>
            <w:r>
              <w:rPr>
                <w:rFonts w:cs="Times New Roman"/>
                <w:szCs w:val="24"/>
              </w:rPr>
              <w:t>Dell</w:t>
            </w:r>
          </w:p>
        </w:tc>
        <w:tc>
          <w:tcPr>
            <w:tcW w:w="1456" w:type="dxa"/>
            <w:vAlign w:val="center"/>
          </w:tcPr>
          <w:p w14:paraId="31ECABB7" w14:textId="08DCDEB0" w:rsidR="001215B5" w:rsidRDefault="002C72FD" w:rsidP="00E429B4">
            <w:pPr>
              <w:jc w:val="center"/>
              <w:rPr>
                <w:rFonts w:cs="Times New Roman"/>
                <w:szCs w:val="24"/>
              </w:rPr>
            </w:pPr>
            <w:proofErr w:type="spellStart"/>
            <w:r>
              <w:rPr>
                <w:rFonts w:cs="Times New Roman"/>
                <w:szCs w:val="24"/>
              </w:rPr>
              <w:t>L</w:t>
            </w:r>
            <w:r w:rsidRPr="002C72FD">
              <w:rPr>
                <w:rFonts w:cs="Times New Roman"/>
                <w:szCs w:val="24"/>
              </w:rPr>
              <w:t>atitude</w:t>
            </w:r>
            <w:proofErr w:type="spellEnd"/>
            <w:r w:rsidRPr="002C72FD">
              <w:rPr>
                <w:rFonts w:cs="Times New Roman"/>
                <w:szCs w:val="24"/>
              </w:rPr>
              <w:t xml:space="preserve"> </w:t>
            </w:r>
            <w:r>
              <w:rPr>
                <w:rFonts w:cs="Times New Roman"/>
                <w:szCs w:val="24"/>
              </w:rPr>
              <w:t>E</w:t>
            </w:r>
            <w:r w:rsidRPr="002C72FD">
              <w:rPr>
                <w:rFonts w:cs="Times New Roman"/>
                <w:szCs w:val="24"/>
              </w:rPr>
              <w:t>7250</w:t>
            </w:r>
          </w:p>
        </w:tc>
        <w:tc>
          <w:tcPr>
            <w:tcW w:w="1279" w:type="dxa"/>
            <w:vAlign w:val="center"/>
          </w:tcPr>
          <w:p w14:paraId="5F8447A5" w14:textId="438DB0B3" w:rsidR="001215B5" w:rsidRDefault="003D1177" w:rsidP="00E429B4">
            <w:pPr>
              <w:jc w:val="center"/>
              <w:rPr>
                <w:rFonts w:cs="Times New Roman"/>
                <w:szCs w:val="24"/>
              </w:rPr>
            </w:pPr>
            <w:r w:rsidRPr="003D1177">
              <w:rPr>
                <w:rFonts w:cs="Times New Roman"/>
                <w:szCs w:val="24"/>
              </w:rPr>
              <w:t>Intel(R) Core</w:t>
            </w:r>
            <w:r w:rsidR="005B6EB8">
              <w:rPr>
                <w:rFonts w:cs="Times New Roman"/>
                <w:szCs w:val="24"/>
              </w:rPr>
              <w:t xml:space="preserve"> </w:t>
            </w:r>
            <w:r w:rsidRPr="003D1177">
              <w:rPr>
                <w:rFonts w:cs="Times New Roman"/>
                <w:szCs w:val="24"/>
              </w:rPr>
              <w:t>(TM)</w:t>
            </w:r>
            <w:r w:rsidR="00CF52C4">
              <w:rPr>
                <w:rFonts w:cs="Times New Roman"/>
                <w:szCs w:val="24"/>
              </w:rPr>
              <w:t xml:space="preserve"> I7-5600U</w:t>
            </w:r>
          </w:p>
        </w:tc>
        <w:tc>
          <w:tcPr>
            <w:tcW w:w="1266" w:type="dxa"/>
            <w:vAlign w:val="center"/>
          </w:tcPr>
          <w:p w14:paraId="70BD7FAC" w14:textId="092159CC" w:rsidR="001215B5" w:rsidRDefault="00CF52C4" w:rsidP="00E429B4">
            <w:pPr>
              <w:jc w:val="center"/>
              <w:rPr>
                <w:rFonts w:cs="Times New Roman"/>
                <w:szCs w:val="24"/>
              </w:rPr>
            </w:pPr>
            <w:r>
              <w:rPr>
                <w:rFonts w:cs="Times New Roman"/>
                <w:szCs w:val="24"/>
              </w:rPr>
              <w:t>16GB</w:t>
            </w:r>
          </w:p>
        </w:tc>
        <w:tc>
          <w:tcPr>
            <w:tcW w:w="1409" w:type="dxa"/>
            <w:vAlign w:val="center"/>
          </w:tcPr>
          <w:p w14:paraId="30D7D78E" w14:textId="696AAD85" w:rsidR="001215B5" w:rsidRDefault="00FF71C7" w:rsidP="00E429B4">
            <w:pPr>
              <w:jc w:val="center"/>
              <w:rPr>
                <w:rFonts w:cs="Times New Roman"/>
                <w:szCs w:val="24"/>
              </w:rPr>
            </w:pPr>
            <w:r>
              <w:rPr>
                <w:rFonts w:cs="Times New Roman"/>
                <w:szCs w:val="24"/>
              </w:rPr>
              <w:t>256GB</w:t>
            </w:r>
          </w:p>
        </w:tc>
        <w:tc>
          <w:tcPr>
            <w:tcW w:w="1252" w:type="dxa"/>
            <w:vAlign w:val="center"/>
          </w:tcPr>
          <w:p w14:paraId="637535FB" w14:textId="3F4532B4" w:rsidR="001215B5" w:rsidRDefault="0021455D" w:rsidP="00E429B4">
            <w:pPr>
              <w:jc w:val="center"/>
              <w:rPr>
                <w:rFonts w:cs="Times New Roman"/>
                <w:szCs w:val="24"/>
              </w:rPr>
            </w:pPr>
            <w:r>
              <w:rPr>
                <w:rFonts w:cs="Times New Roman"/>
                <w:szCs w:val="24"/>
              </w:rPr>
              <w:t>$</w:t>
            </w:r>
            <w:r w:rsidR="00FF71C7">
              <w:rPr>
                <w:rFonts w:cs="Times New Roman"/>
                <w:szCs w:val="24"/>
              </w:rPr>
              <w:t>5,000</w:t>
            </w:r>
          </w:p>
        </w:tc>
      </w:tr>
      <w:tr w:rsidR="000655D8" w14:paraId="13D8F44C" w14:textId="77777777" w:rsidTr="00E429B4">
        <w:tc>
          <w:tcPr>
            <w:tcW w:w="2177" w:type="dxa"/>
            <w:vAlign w:val="center"/>
          </w:tcPr>
          <w:p w14:paraId="2528E4DC" w14:textId="0709106C" w:rsidR="001215B5" w:rsidRDefault="000655D8" w:rsidP="00E429B4">
            <w:pPr>
              <w:jc w:val="center"/>
              <w:rPr>
                <w:rFonts w:cs="Times New Roman"/>
                <w:szCs w:val="24"/>
              </w:rPr>
            </w:pPr>
            <w:r>
              <w:rPr>
                <w:noProof/>
              </w:rPr>
              <w:drawing>
                <wp:anchor distT="0" distB="0" distL="114300" distR="114300" simplePos="0" relativeHeight="251655168" behindDoc="0" locked="0" layoutInCell="1" allowOverlap="1" wp14:anchorId="19361DBD" wp14:editId="3F9B902C">
                  <wp:simplePos x="0" y="0"/>
                  <wp:positionH relativeFrom="column">
                    <wp:posOffset>107950</wp:posOffset>
                  </wp:positionH>
                  <wp:positionV relativeFrom="paragraph">
                    <wp:posOffset>-786130</wp:posOffset>
                  </wp:positionV>
                  <wp:extent cx="1028700" cy="772160"/>
                  <wp:effectExtent l="0" t="0" r="0" b="8890"/>
                  <wp:wrapSquare wrapText="bothSides"/>
                  <wp:docPr id="424147080" name="Imagen 424147080" descr="Acer E5-575-33BM Aspire E 15 Laptop de 15.6 Pulgadas, Full HD, procesador  Intel Core i3-7100U 7a generación, 4GB DDR4, 1 TB HDD, Windows 10 Home,  Únicamente Laptop, Negro obsidiana : Acer Amer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er E5-575-33BM Aspire E 15 Laptop de 15.6 Pulgadas, Full HD, procesador  Intel Core i3-7100U 7a generación, 4GB DDR4, 1 TB HDD, Windows 10 Home,  Únicamente Laptop, Negro obsidiana : Acer Americ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028700" cy="7721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151" w:type="dxa"/>
            <w:vAlign w:val="center"/>
          </w:tcPr>
          <w:p w14:paraId="2CE0A04B" w14:textId="0DFDF644" w:rsidR="001215B5" w:rsidRDefault="0058623A" w:rsidP="00E429B4">
            <w:pPr>
              <w:jc w:val="center"/>
              <w:rPr>
                <w:rFonts w:cs="Times New Roman"/>
                <w:szCs w:val="24"/>
              </w:rPr>
            </w:pPr>
            <w:r>
              <w:rPr>
                <w:rFonts w:cs="Times New Roman"/>
                <w:szCs w:val="24"/>
              </w:rPr>
              <w:t>1</w:t>
            </w:r>
          </w:p>
        </w:tc>
        <w:tc>
          <w:tcPr>
            <w:tcW w:w="1350" w:type="dxa"/>
            <w:vAlign w:val="center"/>
          </w:tcPr>
          <w:p w14:paraId="407224F4" w14:textId="2FCEE5ED" w:rsidR="001215B5" w:rsidRDefault="006E59E3" w:rsidP="00E429B4">
            <w:pPr>
              <w:jc w:val="center"/>
              <w:rPr>
                <w:rFonts w:cs="Times New Roman"/>
                <w:szCs w:val="24"/>
              </w:rPr>
            </w:pPr>
            <w:r>
              <w:rPr>
                <w:rFonts w:cs="Times New Roman"/>
                <w:szCs w:val="24"/>
              </w:rPr>
              <w:t>A</w:t>
            </w:r>
            <w:r w:rsidR="00300F5F">
              <w:rPr>
                <w:rFonts w:cs="Times New Roman"/>
                <w:szCs w:val="24"/>
              </w:rPr>
              <w:t>cer</w:t>
            </w:r>
          </w:p>
        </w:tc>
        <w:tc>
          <w:tcPr>
            <w:tcW w:w="1456" w:type="dxa"/>
            <w:vAlign w:val="center"/>
          </w:tcPr>
          <w:p w14:paraId="760077F5" w14:textId="6202F991" w:rsidR="001215B5" w:rsidRDefault="001228DB" w:rsidP="00E429B4">
            <w:pPr>
              <w:jc w:val="center"/>
              <w:rPr>
                <w:rFonts w:cs="Times New Roman"/>
                <w:szCs w:val="24"/>
              </w:rPr>
            </w:pPr>
            <w:r>
              <w:rPr>
                <w:rFonts w:cs="Times New Roman"/>
                <w:szCs w:val="24"/>
              </w:rPr>
              <w:t>Aspire E</w:t>
            </w:r>
            <w:r w:rsidR="0054745C">
              <w:rPr>
                <w:rFonts w:cs="Times New Roman"/>
                <w:szCs w:val="24"/>
              </w:rPr>
              <w:t>-15</w:t>
            </w:r>
          </w:p>
        </w:tc>
        <w:tc>
          <w:tcPr>
            <w:tcW w:w="1279" w:type="dxa"/>
            <w:vAlign w:val="center"/>
          </w:tcPr>
          <w:p w14:paraId="7A0352BC" w14:textId="77777777" w:rsidR="001215B5" w:rsidRDefault="002779A5" w:rsidP="00E429B4">
            <w:pPr>
              <w:jc w:val="center"/>
              <w:rPr>
                <w:rFonts w:cs="Times New Roman"/>
                <w:szCs w:val="24"/>
              </w:rPr>
            </w:pPr>
            <w:r w:rsidRPr="002779A5">
              <w:rPr>
                <w:rFonts w:cs="Times New Roman"/>
                <w:szCs w:val="24"/>
              </w:rPr>
              <w:t>Intel(R) Core</w:t>
            </w:r>
            <w:r w:rsidR="005B6EB8">
              <w:rPr>
                <w:rFonts w:cs="Times New Roman"/>
                <w:szCs w:val="24"/>
              </w:rPr>
              <w:t xml:space="preserve"> </w:t>
            </w:r>
            <w:r w:rsidRPr="002779A5">
              <w:rPr>
                <w:rFonts w:cs="Times New Roman"/>
                <w:szCs w:val="24"/>
              </w:rPr>
              <w:t>(TM)</w:t>
            </w:r>
          </w:p>
          <w:p w14:paraId="0B06F19C" w14:textId="1D7B8750" w:rsidR="001215B5" w:rsidRDefault="00C846D8" w:rsidP="00E429B4">
            <w:pPr>
              <w:jc w:val="center"/>
              <w:rPr>
                <w:rFonts w:cs="Times New Roman"/>
                <w:szCs w:val="24"/>
              </w:rPr>
            </w:pPr>
            <w:r w:rsidRPr="00C846D8">
              <w:rPr>
                <w:rFonts w:cs="Times New Roman"/>
                <w:szCs w:val="24"/>
              </w:rPr>
              <w:t>i3-5005U</w:t>
            </w:r>
          </w:p>
        </w:tc>
        <w:tc>
          <w:tcPr>
            <w:tcW w:w="1266" w:type="dxa"/>
            <w:vAlign w:val="center"/>
          </w:tcPr>
          <w:p w14:paraId="246FAE0A" w14:textId="4F9FD432" w:rsidR="001215B5" w:rsidRDefault="00C97271" w:rsidP="00E429B4">
            <w:pPr>
              <w:jc w:val="center"/>
              <w:rPr>
                <w:rFonts w:cs="Times New Roman"/>
                <w:szCs w:val="24"/>
              </w:rPr>
            </w:pPr>
            <w:r>
              <w:rPr>
                <w:rFonts w:cs="Times New Roman"/>
                <w:szCs w:val="24"/>
              </w:rPr>
              <w:t>8GB</w:t>
            </w:r>
          </w:p>
        </w:tc>
        <w:tc>
          <w:tcPr>
            <w:tcW w:w="1409" w:type="dxa"/>
            <w:vAlign w:val="center"/>
          </w:tcPr>
          <w:p w14:paraId="6B746A3B" w14:textId="76A1196B" w:rsidR="001215B5" w:rsidRDefault="005458F6" w:rsidP="00E429B4">
            <w:pPr>
              <w:jc w:val="center"/>
              <w:rPr>
                <w:rFonts w:cs="Times New Roman"/>
                <w:szCs w:val="24"/>
              </w:rPr>
            </w:pPr>
            <w:r>
              <w:rPr>
                <w:rFonts w:cs="Times New Roman"/>
                <w:szCs w:val="24"/>
              </w:rPr>
              <w:t>1</w:t>
            </w:r>
            <w:r w:rsidR="00B95ECB">
              <w:rPr>
                <w:rFonts w:cs="Times New Roman"/>
                <w:szCs w:val="24"/>
              </w:rPr>
              <w:t>TB</w:t>
            </w:r>
          </w:p>
        </w:tc>
        <w:tc>
          <w:tcPr>
            <w:tcW w:w="1252" w:type="dxa"/>
            <w:vAlign w:val="center"/>
          </w:tcPr>
          <w:p w14:paraId="6C1C46E7" w14:textId="5EB7F01C" w:rsidR="001215B5" w:rsidRDefault="0021455D" w:rsidP="00E429B4">
            <w:pPr>
              <w:jc w:val="center"/>
              <w:rPr>
                <w:rFonts w:cs="Times New Roman"/>
                <w:szCs w:val="24"/>
              </w:rPr>
            </w:pPr>
            <w:r>
              <w:rPr>
                <w:rFonts w:cs="Times New Roman"/>
                <w:szCs w:val="24"/>
              </w:rPr>
              <w:t>$</w:t>
            </w:r>
            <w:r w:rsidR="008667D1">
              <w:rPr>
                <w:rFonts w:cs="Times New Roman"/>
                <w:szCs w:val="24"/>
              </w:rPr>
              <w:t xml:space="preserve"> </w:t>
            </w:r>
            <w:r>
              <w:rPr>
                <w:rFonts w:cs="Times New Roman"/>
                <w:szCs w:val="24"/>
              </w:rPr>
              <w:t>3, 500</w:t>
            </w:r>
          </w:p>
        </w:tc>
      </w:tr>
      <w:tr w:rsidR="00E429B4" w14:paraId="5281DEA2" w14:textId="77777777">
        <w:tc>
          <w:tcPr>
            <w:tcW w:w="2177" w:type="dxa"/>
            <w:shd w:val="clear" w:color="auto" w:fill="FFE599" w:themeFill="accent4" w:themeFillTint="66"/>
            <w:vAlign w:val="center"/>
          </w:tcPr>
          <w:p w14:paraId="0520BC23" w14:textId="428BECC5" w:rsidR="00E429B4" w:rsidRPr="00E429B4" w:rsidRDefault="00E429B4" w:rsidP="00E429B4">
            <w:pPr>
              <w:jc w:val="center"/>
              <w:rPr>
                <w:rFonts w:cs="Times New Roman"/>
                <w:b/>
                <w:sz w:val="28"/>
                <w:szCs w:val="28"/>
              </w:rPr>
            </w:pPr>
            <w:r w:rsidRPr="00E429B4">
              <w:rPr>
                <w:rFonts w:cs="Times New Roman"/>
                <w:b/>
                <w:sz w:val="28"/>
                <w:szCs w:val="28"/>
              </w:rPr>
              <w:t>Total</w:t>
            </w:r>
            <w:r w:rsidR="00190D7C">
              <w:rPr>
                <w:rFonts w:cs="Times New Roman"/>
                <w:b/>
                <w:bCs/>
                <w:sz w:val="28"/>
                <w:szCs w:val="28"/>
              </w:rPr>
              <w:t xml:space="preserve"> ($)</w:t>
            </w:r>
          </w:p>
        </w:tc>
        <w:tc>
          <w:tcPr>
            <w:tcW w:w="9163" w:type="dxa"/>
            <w:gridSpan w:val="7"/>
            <w:vAlign w:val="center"/>
          </w:tcPr>
          <w:p w14:paraId="797D2F05" w14:textId="7C0331CB" w:rsidR="00E429B4" w:rsidRPr="00866EC2" w:rsidRDefault="00015340" w:rsidP="00E429B4">
            <w:pPr>
              <w:jc w:val="center"/>
              <w:rPr>
                <w:rFonts w:cs="Times New Roman"/>
                <w:b/>
                <w:szCs w:val="24"/>
              </w:rPr>
            </w:pPr>
            <w:r w:rsidRPr="00866EC2">
              <w:rPr>
                <w:rFonts w:cs="Times New Roman"/>
                <w:b/>
                <w:szCs w:val="24"/>
              </w:rPr>
              <w:t>$ 17,500</w:t>
            </w:r>
          </w:p>
        </w:tc>
      </w:tr>
    </w:tbl>
    <w:p w14:paraId="434E5E6E" w14:textId="3C88749C" w:rsidR="00AD4443" w:rsidRPr="007F618A" w:rsidRDefault="00D936B9" w:rsidP="00B932DC">
      <w:pPr>
        <w:pStyle w:val="Titulotabla"/>
      </w:pPr>
      <w:r>
        <w:t xml:space="preserve"> </w:t>
      </w:r>
      <w:bookmarkStart w:id="591" w:name="_Toc151934587"/>
      <w:r>
        <w:t xml:space="preserve">Resumen </w:t>
      </w:r>
      <w:r w:rsidR="007E3565">
        <w:t>equipo de hardware destinado al proyecto</w:t>
      </w:r>
      <w:bookmarkEnd w:id="591"/>
    </w:p>
    <w:p w14:paraId="67DACA37" w14:textId="77777777" w:rsidR="008F439B" w:rsidRPr="008F439B" w:rsidRDefault="003A473B" w:rsidP="00216DEA">
      <w:pPr>
        <w:pStyle w:val="Prrafodelista"/>
        <w:numPr>
          <w:ilvl w:val="0"/>
          <w:numId w:val="21"/>
        </w:numPr>
        <w:rPr>
          <w:rFonts w:cs="Times New Roman"/>
          <w:b/>
          <w:i/>
          <w:szCs w:val="24"/>
        </w:rPr>
      </w:pPr>
      <w:r w:rsidRPr="008F439B">
        <w:rPr>
          <w:rFonts w:cs="Times New Roman"/>
          <w:b/>
          <w:i/>
          <w:szCs w:val="24"/>
        </w:rPr>
        <w:t>Software</w:t>
      </w:r>
    </w:p>
    <w:p w14:paraId="770118B4" w14:textId="1A6EF653" w:rsidR="00461701" w:rsidRPr="00461701" w:rsidRDefault="00461701" w:rsidP="00461701">
      <w:pPr>
        <w:rPr>
          <w:rFonts w:cs="Times New Roman"/>
          <w:szCs w:val="24"/>
        </w:rPr>
      </w:pPr>
      <w:r w:rsidRPr="00461701">
        <w:rPr>
          <w:rFonts w:cs="Times New Roman"/>
          <w:szCs w:val="24"/>
        </w:rPr>
        <w:t xml:space="preserve">En lo que respecta a </w:t>
      </w:r>
      <w:r>
        <w:rPr>
          <w:rFonts w:cs="Times New Roman"/>
          <w:szCs w:val="24"/>
        </w:rPr>
        <w:t xml:space="preserve">la parte </w:t>
      </w:r>
      <w:r w:rsidRPr="00461701">
        <w:rPr>
          <w:rFonts w:cs="Times New Roman"/>
          <w:szCs w:val="24"/>
        </w:rPr>
        <w:t>del</w:t>
      </w:r>
      <w:r>
        <w:rPr>
          <w:rFonts w:cs="Times New Roman"/>
          <w:szCs w:val="24"/>
        </w:rPr>
        <w:t xml:space="preserve"> software, los resultados del análisis de las tecnologías </w:t>
      </w:r>
      <w:r w:rsidRPr="00461701">
        <w:rPr>
          <w:rFonts w:cs="Times New Roman"/>
          <w:szCs w:val="24"/>
        </w:rPr>
        <w:t>requeridas</w:t>
      </w:r>
      <w:r>
        <w:rPr>
          <w:rFonts w:cs="Times New Roman"/>
          <w:szCs w:val="24"/>
        </w:rPr>
        <w:t xml:space="preserve"> para la implementación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00C50633">
        <w:rPr>
          <w:rFonts w:cs="Times New Roman"/>
          <w:szCs w:val="24"/>
        </w:rPr>
        <w:t xml:space="preserve"> </w:t>
      </w:r>
      <w:r w:rsidR="00005271">
        <w:rPr>
          <w:rFonts w:cs="Times New Roman"/>
          <w:szCs w:val="24"/>
        </w:rPr>
        <w:t xml:space="preserve">determinan que </w:t>
      </w:r>
      <w:r>
        <w:rPr>
          <w:rFonts w:cs="Times New Roman"/>
          <w:szCs w:val="24"/>
        </w:rPr>
        <w:t xml:space="preserve">algunas </w:t>
      </w:r>
      <w:r w:rsidRPr="00461701">
        <w:rPr>
          <w:rFonts w:cs="Times New Roman"/>
          <w:szCs w:val="24"/>
        </w:rPr>
        <w:t xml:space="preserve">de estas </w:t>
      </w:r>
      <w:r>
        <w:rPr>
          <w:rFonts w:cs="Times New Roman"/>
          <w:szCs w:val="24"/>
        </w:rPr>
        <w:t xml:space="preserve">herramientas </w:t>
      </w:r>
      <w:r w:rsidRPr="00461701">
        <w:rPr>
          <w:rFonts w:cs="Times New Roman"/>
          <w:szCs w:val="24"/>
        </w:rPr>
        <w:t>se hallan disponibles de forma</w:t>
      </w:r>
      <w:r>
        <w:rPr>
          <w:rFonts w:cs="Times New Roman"/>
          <w:szCs w:val="24"/>
        </w:rPr>
        <w:t xml:space="preserve"> gratuita, </w:t>
      </w:r>
      <w:r w:rsidRPr="00461701">
        <w:rPr>
          <w:rFonts w:cs="Times New Roman"/>
          <w:szCs w:val="24"/>
        </w:rPr>
        <w:t>no obstante,</w:t>
      </w:r>
      <w:r>
        <w:rPr>
          <w:rFonts w:cs="Times New Roman"/>
          <w:szCs w:val="24"/>
        </w:rPr>
        <w:t xml:space="preserve"> existen otras que </w:t>
      </w:r>
      <w:r w:rsidRPr="00461701">
        <w:rPr>
          <w:rFonts w:cs="Times New Roman"/>
          <w:szCs w:val="24"/>
        </w:rPr>
        <w:t>demandan</w:t>
      </w:r>
      <w:r>
        <w:rPr>
          <w:rFonts w:cs="Times New Roman"/>
          <w:szCs w:val="24"/>
        </w:rPr>
        <w:t xml:space="preserve"> recursos económicos para una inversión inicial</w:t>
      </w:r>
      <w:r w:rsidRPr="00461701">
        <w:rPr>
          <w:rFonts w:cs="Times New Roman"/>
          <w:szCs w:val="24"/>
        </w:rPr>
        <w:t>, tal</w:t>
      </w:r>
      <w:r>
        <w:rPr>
          <w:rFonts w:cs="Times New Roman"/>
          <w:szCs w:val="24"/>
        </w:rPr>
        <w:t xml:space="preserve"> como </w:t>
      </w:r>
      <w:r w:rsidRPr="00461701">
        <w:rPr>
          <w:rFonts w:cs="Times New Roman"/>
          <w:szCs w:val="24"/>
        </w:rPr>
        <w:t>sucede</w:t>
      </w:r>
      <w:r>
        <w:rPr>
          <w:rFonts w:cs="Times New Roman"/>
          <w:szCs w:val="24"/>
        </w:rPr>
        <w:t xml:space="preserve"> con el </w:t>
      </w:r>
      <w:r w:rsidRPr="00461701">
        <w:rPr>
          <w:rFonts w:cs="Times New Roman"/>
          <w:szCs w:val="24"/>
        </w:rPr>
        <w:t>"hosting"</w:t>
      </w:r>
      <w:r>
        <w:rPr>
          <w:rFonts w:cs="Times New Roman"/>
          <w:szCs w:val="24"/>
        </w:rPr>
        <w:t xml:space="preserve"> que </w:t>
      </w:r>
      <w:r w:rsidRPr="00461701">
        <w:rPr>
          <w:rFonts w:cs="Times New Roman"/>
          <w:szCs w:val="24"/>
        </w:rPr>
        <w:t xml:space="preserve">albergará la infraestructura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permitiendo</w:t>
      </w:r>
      <w:r>
        <w:rPr>
          <w:rFonts w:cs="Times New Roman"/>
          <w:szCs w:val="24"/>
        </w:rPr>
        <w:t xml:space="preserve"> a las empresas </w:t>
      </w:r>
      <w:r w:rsidRPr="00461701">
        <w:rPr>
          <w:rFonts w:cs="Times New Roman"/>
          <w:szCs w:val="24"/>
        </w:rPr>
        <w:t>el acceso y</w:t>
      </w:r>
      <w:r>
        <w:rPr>
          <w:rFonts w:cs="Times New Roman"/>
          <w:szCs w:val="24"/>
        </w:rPr>
        <w:t xml:space="preserve"> uso del sistema.</w:t>
      </w:r>
    </w:p>
    <w:p w14:paraId="48109141" w14:textId="1B4A3F03" w:rsidR="00DC36A1" w:rsidRDefault="00461701" w:rsidP="00461701">
      <w:pPr>
        <w:rPr>
          <w:rFonts w:cs="Times New Roman"/>
          <w:szCs w:val="24"/>
        </w:rPr>
      </w:pPr>
      <w:r>
        <w:rPr>
          <w:rFonts w:cs="Times New Roman"/>
          <w:szCs w:val="24"/>
        </w:rPr>
        <w:t xml:space="preserve">A continuación, se </w:t>
      </w:r>
      <w:r w:rsidRPr="00461701">
        <w:rPr>
          <w:rFonts w:cs="Times New Roman"/>
          <w:szCs w:val="24"/>
        </w:rPr>
        <w:t>presenta</w:t>
      </w:r>
      <w:r>
        <w:rPr>
          <w:rFonts w:cs="Times New Roman"/>
          <w:szCs w:val="24"/>
        </w:rPr>
        <w:t xml:space="preserve"> una tabla</w:t>
      </w:r>
      <w:r w:rsidR="00036FF5">
        <w:rPr>
          <w:rFonts w:cs="Times New Roman"/>
          <w:szCs w:val="24"/>
        </w:rPr>
        <w:t xml:space="preserve"> </w:t>
      </w:r>
      <w:r>
        <w:rPr>
          <w:rFonts w:cs="Times New Roman"/>
          <w:szCs w:val="24"/>
        </w:rPr>
        <w:t xml:space="preserve">que </w:t>
      </w:r>
      <w:r w:rsidRPr="00461701">
        <w:rPr>
          <w:rFonts w:cs="Times New Roman"/>
          <w:szCs w:val="24"/>
        </w:rPr>
        <w:t xml:space="preserve">proporciona un desglose detallado de </w:t>
      </w:r>
      <w:r>
        <w:rPr>
          <w:rFonts w:cs="Times New Roman"/>
          <w:szCs w:val="24"/>
        </w:rPr>
        <w:t xml:space="preserve">las herramientas de software que </w:t>
      </w:r>
      <w:r w:rsidRPr="00461701">
        <w:rPr>
          <w:rFonts w:cs="Times New Roman"/>
          <w:szCs w:val="24"/>
        </w:rPr>
        <w:t>serán empleadas</w:t>
      </w:r>
      <w:r>
        <w:rPr>
          <w:rFonts w:cs="Times New Roman"/>
          <w:szCs w:val="24"/>
        </w:rPr>
        <w:t xml:space="preserve"> durante el </w:t>
      </w:r>
      <w:r w:rsidRPr="00461701">
        <w:rPr>
          <w:rFonts w:cs="Times New Roman"/>
          <w:szCs w:val="24"/>
        </w:rPr>
        <w:t xml:space="preserve">proceso de </w:t>
      </w:r>
      <w:r>
        <w:rPr>
          <w:rFonts w:cs="Times New Roman"/>
          <w:szCs w:val="24"/>
        </w:rPr>
        <w:t xml:space="preserve">desarrollo 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Esta información resulta fundamental para comprender la disposición de recursos y costos asociados al desarrollo y mantenimiento</w:t>
      </w:r>
      <w:r w:rsidR="009B7A4C" w:rsidRPr="00461701">
        <w:rPr>
          <w:rFonts w:cs="Times New Roman"/>
          <w:szCs w:val="24"/>
        </w:rPr>
        <w:t xml:space="preserve"> </w:t>
      </w:r>
      <w:r w:rsidRPr="00461701">
        <w:rPr>
          <w:rFonts w:cs="Times New Roman"/>
          <w:szCs w:val="24"/>
        </w:rPr>
        <w:t xml:space="preserve">de </w:t>
      </w:r>
      <w:r w:rsidR="004C48BA" w:rsidRPr="00B83653">
        <w:rPr>
          <w:rFonts w:eastAsia="Times New Roman" w:cs="Times New Roman"/>
          <w:szCs w:val="24"/>
        </w:rPr>
        <w:t>Kv-</w:t>
      </w:r>
      <w:proofErr w:type="spellStart"/>
      <w:r w:rsidR="004C48BA" w:rsidRPr="00B83653">
        <w:rPr>
          <w:rFonts w:eastAsia="Times New Roman" w:cs="Times New Roman"/>
          <w:szCs w:val="24"/>
        </w:rPr>
        <w:t>wims</w:t>
      </w:r>
      <w:proofErr w:type="spellEnd"/>
      <w:r w:rsidRPr="00461701">
        <w:rPr>
          <w:rFonts w:cs="Times New Roman"/>
          <w:szCs w:val="24"/>
        </w:rPr>
        <w:t>, lo cual facilita una planificación eficaz y un manejo óptimo de los aspectos financieros del proyecto.</w:t>
      </w:r>
    </w:p>
    <w:tbl>
      <w:tblPr>
        <w:tblStyle w:val="Tablaconcuadrcula"/>
        <w:tblW w:w="0" w:type="auto"/>
        <w:tblInd w:w="-1281" w:type="dxa"/>
        <w:tblLook w:val="04A0" w:firstRow="1" w:lastRow="0" w:firstColumn="1" w:lastColumn="0" w:noHBand="0" w:noVBand="1"/>
      </w:tblPr>
      <w:tblGrid>
        <w:gridCol w:w="2241"/>
        <w:gridCol w:w="1529"/>
        <w:gridCol w:w="3450"/>
        <w:gridCol w:w="3456"/>
      </w:tblGrid>
      <w:tr w:rsidR="007379D2" w14:paraId="5A94E827" w14:textId="77777777" w:rsidTr="0067673D">
        <w:tc>
          <w:tcPr>
            <w:tcW w:w="2269" w:type="dxa"/>
            <w:shd w:val="clear" w:color="auto" w:fill="DBDBDB" w:themeFill="accent3" w:themeFillTint="66"/>
            <w:vAlign w:val="center"/>
          </w:tcPr>
          <w:p w14:paraId="4C922C4B" w14:textId="205D3428" w:rsidR="00903524" w:rsidRPr="0067673D" w:rsidRDefault="00F46653" w:rsidP="0067673D">
            <w:pPr>
              <w:jc w:val="center"/>
              <w:rPr>
                <w:rFonts w:cs="Times New Roman"/>
                <w:b/>
                <w:sz w:val="28"/>
                <w:szCs w:val="28"/>
              </w:rPr>
            </w:pPr>
            <w:r w:rsidRPr="0067673D">
              <w:rPr>
                <w:rFonts w:cs="Times New Roman"/>
                <w:b/>
                <w:sz w:val="28"/>
                <w:szCs w:val="28"/>
              </w:rPr>
              <w:t>Herramienta</w:t>
            </w:r>
          </w:p>
        </w:tc>
        <w:tc>
          <w:tcPr>
            <w:tcW w:w="1559" w:type="dxa"/>
            <w:shd w:val="clear" w:color="auto" w:fill="DBDBDB" w:themeFill="accent3" w:themeFillTint="66"/>
            <w:vAlign w:val="center"/>
          </w:tcPr>
          <w:p w14:paraId="1EBA0633" w14:textId="0CC4517A" w:rsidR="00903524" w:rsidRPr="0067673D" w:rsidRDefault="00F46653" w:rsidP="0067673D">
            <w:pPr>
              <w:jc w:val="center"/>
              <w:rPr>
                <w:rFonts w:cs="Times New Roman"/>
                <w:b/>
                <w:sz w:val="28"/>
                <w:szCs w:val="28"/>
              </w:rPr>
            </w:pPr>
            <w:r w:rsidRPr="0067673D">
              <w:rPr>
                <w:rFonts w:cs="Times New Roman"/>
                <w:b/>
                <w:sz w:val="28"/>
                <w:szCs w:val="28"/>
              </w:rPr>
              <w:t>Costo</w:t>
            </w:r>
          </w:p>
        </w:tc>
        <w:tc>
          <w:tcPr>
            <w:tcW w:w="3544" w:type="dxa"/>
            <w:shd w:val="clear" w:color="auto" w:fill="DBDBDB" w:themeFill="accent3" w:themeFillTint="66"/>
            <w:vAlign w:val="center"/>
          </w:tcPr>
          <w:p w14:paraId="618C9AE8" w14:textId="450C8857" w:rsidR="00903524" w:rsidRPr="0067673D" w:rsidRDefault="00B75B54" w:rsidP="0067673D">
            <w:pPr>
              <w:jc w:val="center"/>
              <w:rPr>
                <w:rFonts w:cs="Times New Roman"/>
                <w:b/>
                <w:sz w:val="28"/>
                <w:szCs w:val="28"/>
              </w:rPr>
            </w:pPr>
            <w:r w:rsidRPr="0067673D">
              <w:rPr>
                <w:rFonts w:cs="Times New Roman"/>
                <w:b/>
                <w:sz w:val="28"/>
                <w:szCs w:val="28"/>
              </w:rPr>
              <w:t>Descripción</w:t>
            </w:r>
          </w:p>
        </w:tc>
        <w:tc>
          <w:tcPr>
            <w:tcW w:w="3304" w:type="dxa"/>
            <w:shd w:val="clear" w:color="auto" w:fill="DBDBDB" w:themeFill="accent3" w:themeFillTint="66"/>
            <w:vAlign w:val="center"/>
          </w:tcPr>
          <w:p w14:paraId="6A1FA1F3" w14:textId="04D6B860" w:rsidR="00903524" w:rsidRPr="0067673D" w:rsidRDefault="0067498E" w:rsidP="0067673D">
            <w:pPr>
              <w:jc w:val="center"/>
              <w:rPr>
                <w:rFonts w:cs="Times New Roman"/>
                <w:b/>
                <w:sz w:val="28"/>
                <w:szCs w:val="28"/>
              </w:rPr>
            </w:pPr>
            <w:r w:rsidRPr="0067673D">
              <w:rPr>
                <w:rFonts w:cs="Times New Roman"/>
                <w:b/>
                <w:sz w:val="28"/>
                <w:szCs w:val="28"/>
              </w:rPr>
              <w:t>Imagen</w:t>
            </w:r>
          </w:p>
        </w:tc>
      </w:tr>
      <w:tr w:rsidR="007613CD" w14:paraId="2F66F009" w14:textId="77777777" w:rsidTr="004A2578">
        <w:trPr>
          <w:trHeight w:val="380"/>
        </w:trPr>
        <w:tc>
          <w:tcPr>
            <w:tcW w:w="2269" w:type="dxa"/>
            <w:vAlign w:val="center"/>
          </w:tcPr>
          <w:p w14:paraId="1D9B0A32" w14:textId="6B678FD1" w:rsidR="00903524" w:rsidRPr="0067673D" w:rsidRDefault="0067498E" w:rsidP="0067673D">
            <w:pPr>
              <w:jc w:val="center"/>
              <w:rPr>
                <w:rFonts w:cs="Times New Roman"/>
                <w:b/>
                <w:szCs w:val="24"/>
              </w:rPr>
            </w:pPr>
            <w:r w:rsidRPr="0067673D">
              <w:rPr>
                <w:rFonts w:cs="Times New Roman"/>
                <w:b/>
                <w:szCs w:val="24"/>
              </w:rPr>
              <w:t>Python</w:t>
            </w:r>
          </w:p>
        </w:tc>
        <w:tc>
          <w:tcPr>
            <w:tcW w:w="1559" w:type="dxa"/>
            <w:vAlign w:val="center"/>
          </w:tcPr>
          <w:p w14:paraId="5FE2D476" w14:textId="536A5586" w:rsidR="00903524" w:rsidRDefault="007E4BCB" w:rsidP="0067673D">
            <w:pPr>
              <w:jc w:val="center"/>
              <w:rPr>
                <w:rFonts w:cs="Times New Roman"/>
                <w:szCs w:val="24"/>
              </w:rPr>
            </w:pPr>
            <w:r>
              <w:rPr>
                <w:rFonts w:cs="Times New Roman"/>
                <w:szCs w:val="24"/>
              </w:rPr>
              <w:t>Gratuito</w:t>
            </w:r>
          </w:p>
        </w:tc>
        <w:tc>
          <w:tcPr>
            <w:tcW w:w="3544" w:type="dxa"/>
            <w:vAlign w:val="center"/>
          </w:tcPr>
          <w:p w14:paraId="1BFDAAD4" w14:textId="0ABC641F" w:rsidR="00903524" w:rsidRDefault="005B063C" w:rsidP="00F745EB">
            <w:pPr>
              <w:rPr>
                <w:rFonts w:cs="Times New Roman"/>
                <w:szCs w:val="24"/>
              </w:rPr>
            </w:pPr>
            <w:r>
              <w:rPr>
                <w:rFonts w:cs="Times New Roman"/>
                <w:szCs w:val="24"/>
              </w:rPr>
              <w:t xml:space="preserve">Es el lenguaje de programación con el que se llevará a cabo el análisis </w:t>
            </w:r>
            <w:r w:rsidR="00260A20">
              <w:rPr>
                <w:rFonts w:cs="Times New Roman"/>
                <w:szCs w:val="24"/>
              </w:rPr>
              <w:t xml:space="preserve">de datos </w:t>
            </w:r>
            <w:r w:rsidR="0082299A">
              <w:rPr>
                <w:rFonts w:cs="Times New Roman"/>
                <w:szCs w:val="24"/>
              </w:rPr>
              <w:t xml:space="preserve">del inventario en </w:t>
            </w:r>
            <w:r w:rsidR="004A2578">
              <w:rPr>
                <w:rFonts w:cs="Times New Roman"/>
                <w:szCs w:val="24"/>
              </w:rPr>
              <w:t>el almacén.</w:t>
            </w:r>
          </w:p>
        </w:tc>
        <w:tc>
          <w:tcPr>
            <w:tcW w:w="3304" w:type="dxa"/>
          </w:tcPr>
          <w:p w14:paraId="6D8F596F" w14:textId="1C75CFB9" w:rsidR="00903524" w:rsidRDefault="00EF1CEE" w:rsidP="00461701">
            <w:pPr>
              <w:rPr>
                <w:rFonts w:cs="Times New Roman"/>
                <w:szCs w:val="24"/>
              </w:rPr>
            </w:pPr>
            <w:r>
              <w:rPr>
                <w:noProof/>
              </w:rPr>
              <w:drawing>
                <wp:anchor distT="0" distB="0" distL="114300" distR="114300" simplePos="0" relativeHeight="251606016" behindDoc="0" locked="0" layoutInCell="1" allowOverlap="1" wp14:anchorId="09BB13A5" wp14:editId="0947B8AE">
                  <wp:simplePos x="0" y="0"/>
                  <wp:positionH relativeFrom="column">
                    <wp:posOffset>447675</wp:posOffset>
                  </wp:positionH>
                  <wp:positionV relativeFrom="paragraph">
                    <wp:posOffset>0</wp:posOffset>
                  </wp:positionV>
                  <wp:extent cx="1057275" cy="1057275"/>
                  <wp:effectExtent l="0" t="0" r="0" b="9525"/>
                  <wp:wrapSquare wrapText="bothSides"/>
                  <wp:docPr id="379398614" name="Imagen 379398614" descr="Python Software Foundation License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ython Software Foundation License - Wikipedia, la enciclopedia libr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57275" cy="105727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20E6F5B6" w14:textId="77777777" w:rsidTr="004A2578">
        <w:tc>
          <w:tcPr>
            <w:tcW w:w="2269" w:type="dxa"/>
            <w:vAlign w:val="center"/>
          </w:tcPr>
          <w:p w14:paraId="1B1354BA" w14:textId="08725B81" w:rsidR="00903524" w:rsidRPr="0067673D" w:rsidRDefault="0067498E" w:rsidP="0067673D">
            <w:pPr>
              <w:jc w:val="center"/>
              <w:rPr>
                <w:rFonts w:cs="Times New Roman"/>
                <w:b/>
                <w:szCs w:val="24"/>
              </w:rPr>
            </w:pPr>
            <w:r w:rsidRPr="0067673D">
              <w:rPr>
                <w:rFonts w:cs="Times New Roman"/>
                <w:b/>
                <w:szCs w:val="24"/>
              </w:rPr>
              <w:lastRenderedPageBreak/>
              <w:t>Django</w:t>
            </w:r>
          </w:p>
        </w:tc>
        <w:tc>
          <w:tcPr>
            <w:tcW w:w="1559" w:type="dxa"/>
            <w:vAlign w:val="center"/>
          </w:tcPr>
          <w:p w14:paraId="4FA613AC" w14:textId="5A3F4144" w:rsidR="00903524" w:rsidRDefault="007E4BCB" w:rsidP="0067673D">
            <w:pPr>
              <w:jc w:val="center"/>
              <w:rPr>
                <w:rFonts w:cs="Times New Roman"/>
                <w:szCs w:val="24"/>
              </w:rPr>
            </w:pPr>
            <w:r>
              <w:rPr>
                <w:rFonts w:cs="Times New Roman"/>
                <w:szCs w:val="24"/>
              </w:rPr>
              <w:t>Gratuito</w:t>
            </w:r>
          </w:p>
        </w:tc>
        <w:tc>
          <w:tcPr>
            <w:tcW w:w="3544" w:type="dxa"/>
            <w:vAlign w:val="center"/>
          </w:tcPr>
          <w:p w14:paraId="314D9EDA" w14:textId="3AFEB5B7" w:rsidR="00903524" w:rsidRDefault="00B57C66" w:rsidP="00F745EB">
            <w:pPr>
              <w:rPr>
                <w:rFonts w:cs="Times New Roman"/>
                <w:szCs w:val="24"/>
              </w:rPr>
            </w:pPr>
            <w:r>
              <w:rPr>
                <w:rFonts w:cs="Times New Roman"/>
                <w:szCs w:val="24"/>
              </w:rPr>
              <w:t xml:space="preserve">Es el </w:t>
            </w:r>
            <w:proofErr w:type="spellStart"/>
            <w:r>
              <w:rPr>
                <w:rFonts w:cs="Times New Roman"/>
                <w:szCs w:val="24"/>
              </w:rPr>
              <w:t>framework</w:t>
            </w:r>
            <w:proofErr w:type="spellEnd"/>
            <w:r>
              <w:rPr>
                <w:rFonts w:cs="Times New Roman"/>
                <w:szCs w:val="24"/>
              </w:rPr>
              <w:t xml:space="preserve"> </w:t>
            </w:r>
            <w:r w:rsidR="00816AAC">
              <w:rPr>
                <w:rFonts w:cs="Times New Roman"/>
                <w:szCs w:val="24"/>
              </w:rPr>
              <w:t xml:space="preserve">de Python para el manejo de componentes web, su función es facilitar el manejo de los componentes y de código para el desarrollo web </w:t>
            </w:r>
            <w:r w:rsidR="006441D2">
              <w:rPr>
                <w:rFonts w:cs="Times New Roman"/>
                <w:szCs w:val="24"/>
              </w:rPr>
              <w:t>del sistema.</w:t>
            </w:r>
          </w:p>
        </w:tc>
        <w:tc>
          <w:tcPr>
            <w:tcW w:w="3304" w:type="dxa"/>
          </w:tcPr>
          <w:p w14:paraId="09D3E438" w14:textId="672EFFF9" w:rsidR="00903524" w:rsidRDefault="00ED59CE" w:rsidP="00461701">
            <w:pPr>
              <w:rPr>
                <w:rFonts w:cs="Times New Roman"/>
                <w:szCs w:val="24"/>
              </w:rPr>
            </w:pPr>
            <w:r>
              <w:rPr>
                <w:noProof/>
              </w:rPr>
              <w:drawing>
                <wp:anchor distT="0" distB="0" distL="114300" distR="114300" simplePos="0" relativeHeight="251612160" behindDoc="0" locked="0" layoutInCell="1" allowOverlap="1" wp14:anchorId="6F50DDBA" wp14:editId="14C4F731">
                  <wp:simplePos x="0" y="0"/>
                  <wp:positionH relativeFrom="column">
                    <wp:posOffset>-20320</wp:posOffset>
                  </wp:positionH>
                  <wp:positionV relativeFrom="paragraph">
                    <wp:posOffset>124460</wp:posOffset>
                  </wp:positionV>
                  <wp:extent cx="2048292" cy="1024255"/>
                  <wp:effectExtent l="0" t="0" r="9525" b="4445"/>
                  <wp:wrapSquare wrapText="bothSides"/>
                  <wp:docPr id="1422513907" name="Imagen 1422513907" descr="Django: All about the Python web development frame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jango: All about the Python web development framework"/>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48292" cy="102425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57C8FE11" w14:textId="77777777" w:rsidTr="006441D2">
        <w:tc>
          <w:tcPr>
            <w:tcW w:w="2269" w:type="dxa"/>
            <w:vAlign w:val="center"/>
          </w:tcPr>
          <w:p w14:paraId="576D17E4" w14:textId="58411ED0" w:rsidR="00903524" w:rsidRPr="0067673D" w:rsidRDefault="0067498E" w:rsidP="0067673D">
            <w:pPr>
              <w:jc w:val="center"/>
              <w:rPr>
                <w:rFonts w:cs="Times New Roman"/>
                <w:b/>
                <w:szCs w:val="24"/>
              </w:rPr>
            </w:pPr>
            <w:r w:rsidRPr="0067673D">
              <w:rPr>
                <w:rFonts w:cs="Times New Roman"/>
                <w:b/>
                <w:szCs w:val="24"/>
              </w:rPr>
              <w:t>JavaScript</w:t>
            </w:r>
          </w:p>
        </w:tc>
        <w:tc>
          <w:tcPr>
            <w:tcW w:w="1559" w:type="dxa"/>
            <w:vAlign w:val="center"/>
          </w:tcPr>
          <w:p w14:paraId="0F3A5854" w14:textId="79B3E886" w:rsidR="00903524" w:rsidRDefault="007E4BCB" w:rsidP="0067673D">
            <w:pPr>
              <w:jc w:val="center"/>
              <w:rPr>
                <w:rFonts w:cs="Times New Roman"/>
                <w:szCs w:val="24"/>
              </w:rPr>
            </w:pPr>
            <w:r>
              <w:rPr>
                <w:rFonts w:cs="Times New Roman"/>
                <w:szCs w:val="24"/>
              </w:rPr>
              <w:t>Gratuito</w:t>
            </w:r>
          </w:p>
        </w:tc>
        <w:tc>
          <w:tcPr>
            <w:tcW w:w="3544" w:type="dxa"/>
            <w:vAlign w:val="center"/>
          </w:tcPr>
          <w:p w14:paraId="4C5B4177" w14:textId="10A785F9" w:rsidR="00903524" w:rsidRDefault="00312DD9" w:rsidP="00F745EB">
            <w:pPr>
              <w:rPr>
                <w:rFonts w:cs="Times New Roman"/>
                <w:szCs w:val="24"/>
              </w:rPr>
            </w:pPr>
            <w:r>
              <w:rPr>
                <w:rFonts w:cs="Times New Roman"/>
                <w:szCs w:val="24"/>
              </w:rPr>
              <w:t xml:space="preserve">Es el lenguaje de programación con el que se llevará a cabo el </w:t>
            </w:r>
            <w:proofErr w:type="spellStart"/>
            <w:r>
              <w:rPr>
                <w:rFonts w:cs="Times New Roman"/>
                <w:szCs w:val="24"/>
              </w:rPr>
              <w:t>fron</w:t>
            </w:r>
            <w:r w:rsidR="00ED62BB">
              <w:rPr>
                <w:rFonts w:cs="Times New Roman"/>
                <w:szCs w:val="24"/>
              </w:rPr>
              <w:t>tend</w:t>
            </w:r>
            <w:proofErr w:type="spellEnd"/>
            <w:r w:rsidR="00ED62BB">
              <w:rPr>
                <w:rFonts w:cs="Times New Roman"/>
                <w:szCs w:val="24"/>
              </w:rPr>
              <w:t xml:space="preserve"> y </w:t>
            </w:r>
            <w:proofErr w:type="spellStart"/>
            <w:r w:rsidR="00ED62BB">
              <w:rPr>
                <w:rFonts w:cs="Times New Roman"/>
                <w:szCs w:val="24"/>
              </w:rPr>
              <w:t>backend</w:t>
            </w:r>
            <w:proofErr w:type="spellEnd"/>
            <w:r w:rsidR="00ED62BB">
              <w:rPr>
                <w:rFonts w:cs="Times New Roman"/>
                <w:szCs w:val="24"/>
              </w:rPr>
              <w:t xml:space="preserve"> de la aplicación web</w:t>
            </w:r>
            <w:r w:rsidR="004B6526">
              <w:rPr>
                <w:rFonts w:cs="Times New Roman"/>
                <w:szCs w:val="24"/>
              </w:rPr>
              <w:t xml:space="preserve">. Además, es el lenguaje </w:t>
            </w:r>
            <w:r w:rsidR="00286A7A">
              <w:rPr>
                <w:rFonts w:cs="Times New Roman"/>
                <w:szCs w:val="24"/>
              </w:rPr>
              <w:t xml:space="preserve">seleccionado para implementar </w:t>
            </w:r>
            <w:r w:rsidR="00AC4BC5">
              <w:rPr>
                <w:rFonts w:cs="Times New Roman"/>
                <w:szCs w:val="24"/>
              </w:rPr>
              <w:t>la modelación 2D en el sistema.</w:t>
            </w:r>
          </w:p>
        </w:tc>
        <w:tc>
          <w:tcPr>
            <w:tcW w:w="3304" w:type="dxa"/>
          </w:tcPr>
          <w:p w14:paraId="63EB5FD9" w14:textId="3B282C9F" w:rsidR="00903524" w:rsidRDefault="006E58CF" w:rsidP="00461701">
            <w:pPr>
              <w:rPr>
                <w:rFonts w:cs="Times New Roman"/>
                <w:szCs w:val="24"/>
              </w:rPr>
            </w:pPr>
            <w:r>
              <w:rPr>
                <w:noProof/>
              </w:rPr>
              <w:drawing>
                <wp:anchor distT="0" distB="0" distL="114300" distR="114300" simplePos="0" relativeHeight="251618304" behindDoc="0" locked="0" layoutInCell="1" allowOverlap="1" wp14:anchorId="516EEF3C" wp14:editId="7D890F15">
                  <wp:simplePos x="0" y="0"/>
                  <wp:positionH relativeFrom="column">
                    <wp:posOffset>401320</wp:posOffset>
                  </wp:positionH>
                  <wp:positionV relativeFrom="paragraph">
                    <wp:posOffset>0</wp:posOffset>
                  </wp:positionV>
                  <wp:extent cx="1296000" cy="1296000"/>
                  <wp:effectExtent l="0" t="0" r="0" b="0"/>
                  <wp:wrapSquare wrapText="bothSides"/>
                  <wp:docPr id="343899316" name="Imagen 343899316" descr="JavaScript - Wikip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JavaScript - Wikipédia"/>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665C3EEE" w14:textId="77777777" w:rsidTr="00AC4BC5">
        <w:tc>
          <w:tcPr>
            <w:tcW w:w="2269" w:type="dxa"/>
            <w:vAlign w:val="center"/>
          </w:tcPr>
          <w:p w14:paraId="54C7C424" w14:textId="422552CA" w:rsidR="00903524" w:rsidRPr="0067673D" w:rsidRDefault="0067498E" w:rsidP="0067673D">
            <w:pPr>
              <w:jc w:val="center"/>
              <w:rPr>
                <w:rFonts w:cs="Times New Roman"/>
                <w:b/>
                <w:szCs w:val="24"/>
              </w:rPr>
            </w:pPr>
            <w:r w:rsidRPr="0067673D">
              <w:rPr>
                <w:rFonts w:cs="Times New Roman"/>
                <w:b/>
                <w:szCs w:val="24"/>
              </w:rPr>
              <w:t>HTML</w:t>
            </w:r>
          </w:p>
        </w:tc>
        <w:tc>
          <w:tcPr>
            <w:tcW w:w="1559" w:type="dxa"/>
            <w:vAlign w:val="center"/>
          </w:tcPr>
          <w:p w14:paraId="0EBC7D7C" w14:textId="71B96DCA" w:rsidR="00903524" w:rsidRDefault="007E4BCB" w:rsidP="0067673D">
            <w:pPr>
              <w:jc w:val="center"/>
              <w:rPr>
                <w:rFonts w:cs="Times New Roman"/>
                <w:szCs w:val="24"/>
              </w:rPr>
            </w:pPr>
            <w:r>
              <w:rPr>
                <w:rFonts w:cs="Times New Roman"/>
                <w:szCs w:val="24"/>
              </w:rPr>
              <w:t>Gratuito</w:t>
            </w:r>
          </w:p>
        </w:tc>
        <w:tc>
          <w:tcPr>
            <w:tcW w:w="3544" w:type="dxa"/>
            <w:vAlign w:val="center"/>
          </w:tcPr>
          <w:p w14:paraId="7026C0CE" w14:textId="4D7D17E3" w:rsidR="00903524" w:rsidRDefault="00F745EB" w:rsidP="00DD078D">
            <w:pPr>
              <w:rPr>
                <w:rFonts w:cs="Times New Roman"/>
                <w:szCs w:val="24"/>
              </w:rPr>
            </w:pPr>
            <w:r>
              <w:rPr>
                <w:rFonts w:cs="Times New Roman"/>
                <w:szCs w:val="24"/>
              </w:rPr>
              <w:t xml:space="preserve">Es el lenguaje </w:t>
            </w:r>
            <w:r w:rsidR="00256321">
              <w:rPr>
                <w:rFonts w:cs="Times New Roman"/>
                <w:szCs w:val="24"/>
              </w:rPr>
              <w:t>de programación que se utilizará para darle estructura a la aplicación web</w:t>
            </w:r>
            <w:r w:rsidR="00F21DC7">
              <w:rPr>
                <w:rFonts w:cs="Times New Roman"/>
                <w:szCs w:val="24"/>
              </w:rPr>
              <w:t xml:space="preserve">, crear botones, mostrar funciones y </w:t>
            </w:r>
            <w:r w:rsidR="00A34205">
              <w:rPr>
                <w:rFonts w:cs="Times New Roman"/>
                <w:szCs w:val="24"/>
              </w:rPr>
              <w:t xml:space="preserve">será vital para </w:t>
            </w:r>
            <w:r w:rsidR="00ED0D7A">
              <w:rPr>
                <w:rFonts w:cs="Times New Roman"/>
                <w:szCs w:val="24"/>
              </w:rPr>
              <w:t xml:space="preserve">definir los elementos </w:t>
            </w:r>
            <w:r w:rsidR="007379D2">
              <w:rPr>
                <w:rFonts w:cs="Times New Roman"/>
                <w:szCs w:val="24"/>
              </w:rPr>
              <w:t>finales en el sistema.</w:t>
            </w:r>
            <w:r w:rsidR="00256321">
              <w:rPr>
                <w:rFonts w:cs="Times New Roman"/>
                <w:szCs w:val="24"/>
              </w:rPr>
              <w:t xml:space="preserve"> </w:t>
            </w:r>
          </w:p>
        </w:tc>
        <w:tc>
          <w:tcPr>
            <w:tcW w:w="3304" w:type="dxa"/>
          </w:tcPr>
          <w:p w14:paraId="19BF98F9" w14:textId="32C00639" w:rsidR="00903524" w:rsidRDefault="007613CD" w:rsidP="00461701">
            <w:pPr>
              <w:rPr>
                <w:rFonts w:cs="Times New Roman"/>
                <w:szCs w:val="24"/>
              </w:rPr>
            </w:pPr>
            <w:r>
              <w:rPr>
                <w:noProof/>
              </w:rPr>
              <w:drawing>
                <wp:anchor distT="0" distB="0" distL="114300" distR="114300" simplePos="0" relativeHeight="251624448" behindDoc="0" locked="0" layoutInCell="1" allowOverlap="1" wp14:anchorId="56B4BD67" wp14:editId="7F309D3E">
                  <wp:simplePos x="0" y="0"/>
                  <wp:positionH relativeFrom="column">
                    <wp:posOffset>396866</wp:posOffset>
                  </wp:positionH>
                  <wp:positionV relativeFrom="paragraph">
                    <wp:posOffset>56127</wp:posOffset>
                  </wp:positionV>
                  <wp:extent cx="1296035" cy="1296035"/>
                  <wp:effectExtent l="0" t="0" r="0" b="0"/>
                  <wp:wrapSquare wrapText="bothSides"/>
                  <wp:docPr id="680349168" name="Imagen 680349168" descr="Html 5 - Iconos gratis de redes socia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ml 5 - Iconos gratis de redes sociales"/>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96035" cy="1296035"/>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0675D36C" w14:textId="77777777" w:rsidTr="00AC4BC5">
        <w:tc>
          <w:tcPr>
            <w:tcW w:w="2269" w:type="dxa"/>
            <w:vAlign w:val="center"/>
          </w:tcPr>
          <w:p w14:paraId="7BE70C52" w14:textId="09DA5941" w:rsidR="00903524" w:rsidRPr="0067673D" w:rsidRDefault="0067498E" w:rsidP="0067673D">
            <w:pPr>
              <w:jc w:val="center"/>
              <w:rPr>
                <w:rFonts w:cs="Times New Roman"/>
                <w:b/>
                <w:szCs w:val="24"/>
              </w:rPr>
            </w:pPr>
            <w:r w:rsidRPr="0067673D">
              <w:rPr>
                <w:rFonts w:cs="Times New Roman"/>
                <w:b/>
                <w:szCs w:val="24"/>
              </w:rPr>
              <w:t>CSS</w:t>
            </w:r>
          </w:p>
        </w:tc>
        <w:tc>
          <w:tcPr>
            <w:tcW w:w="1559" w:type="dxa"/>
            <w:vAlign w:val="center"/>
          </w:tcPr>
          <w:p w14:paraId="69D09A27" w14:textId="5ADC4B12" w:rsidR="00903524" w:rsidRDefault="007E4BCB" w:rsidP="0067673D">
            <w:pPr>
              <w:jc w:val="center"/>
              <w:rPr>
                <w:rFonts w:cs="Times New Roman"/>
                <w:szCs w:val="24"/>
              </w:rPr>
            </w:pPr>
            <w:r>
              <w:rPr>
                <w:rFonts w:cs="Times New Roman"/>
                <w:szCs w:val="24"/>
              </w:rPr>
              <w:t>Gratuito</w:t>
            </w:r>
          </w:p>
        </w:tc>
        <w:tc>
          <w:tcPr>
            <w:tcW w:w="3544" w:type="dxa"/>
            <w:vAlign w:val="center"/>
          </w:tcPr>
          <w:p w14:paraId="02B6A775" w14:textId="172814D3" w:rsidR="00903524" w:rsidRDefault="00A74997" w:rsidP="00DD078D">
            <w:pPr>
              <w:rPr>
                <w:rFonts w:cs="Times New Roman"/>
                <w:szCs w:val="24"/>
              </w:rPr>
            </w:pPr>
            <w:r>
              <w:rPr>
                <w:rFonts w:cs="Times New Roman"/>
                <w:szCs w:val="24"/>
              </w:rPr>
              <w:t xml:space="preserve">Es la herramienta que permitirá controlar, diseñar y </w:t>
            </w:r>
            <w:r w:rsidR="00603230">
              <w:rPr>
                <w:rFonts w:cs="Times New Roman"/>
                <w:szCs w:val="24"/>
              </w:rPr>
              <w:t xml:space="preserve">personalizar la apariencia de la aplicación web con el propósito final </w:t>
            </w:r>
            <w:r w:rsidR="00DD078D">
              <w:rPr>
                <w:rFonts w:cs="Times New Roman"/>
                <w:szCs w:val="24"/>
              </w:rPr>
              <w:t>de darle estilo a nuestro sistema.</w:t>
            </w:r>
          </w:p>
        </w:tc>
        <w:tc>
          <w:tcPr>
            <w:tcW w:w="3304" w:type="dxa"/>
          </w:tcPr>
          <w:p w14:paraId="3442EC73" w14:textId="6F6259E2" w:rsidR="00903524" w:rsidRDefault="00EC0C61" w:rsidP="00461701">
            <w:pPr>
              <w:rPr>
                <w:rFonts w:cs="Times New Roman"/>
                <w:szCs w:val="24"/>
              </w:rPr>
            </w:pPr>
            <w:r>
              <w:rPr>
                <w:noProof/>
              </w:rPr>
              <w:drawing>
                <wp:anchor distT="0" distB="0" distL="114300" distR="114300" simplePos="0" relativeHeight="251630592" behindDoc="0" locked="0" layoutInCell="1" allowOverlap="1" wp14:anchorId="4415FCF0" wp14:editId="4837F989">
                  <wp:simplePos x="0" y="0"/>
                  <wp:positionH relativeFrom="column">
                    <wp:posOffset>372745</wp:posOffset>
                  </wp:positionH>
                  <wp:positionV relativeFrom="paragraph">
                    <wp:posOffset>10160</wp:posOffset>
                  </wp:positionV>
                  <wp:extent cx="1296000" cy="1296000"/>
                  <wp:effectExtent l="0" t="0" r="0" b="0"/>
                  <wp:wrapSquare wrapText="bothSides"/>
                  <wp:docPr id="792063558" name="Imagen 7920635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323B9851" w14:textId="77777777" w:rsidTr="009B2A1A">
        <w:tc>
          <w:tcPr>
            <w:tcW w:w="2269" w:type="dxa"/>
            <w:vAlign w:val="center"/>
          </w:tcPr>
          <w:p w14:paraId="713C7FF7" w14:textId="6F1A68F9" w:rsidR="00903524" w:rsidRPr="0067673D" w:rsidRDefault="0067498E" w:rsidP="0067673D">
            <w:pPr>
              <w:jc w:val="center"/>
              <w:rPr>
                <w:rFonts w:cs="Times New Roman"/>
                <w:b/>
                <w:szCs w:val="24"/>
              </w:rPr>
            </w:pPr>
            <w:r w:rsidRPr="0067673D">
              <w:rPr>
                <w:rFonts w:cs="Times New Roman"/>
                <w:b/>
                <w:szCs w:val="24"/>
              </w:rPr>
              <w:t xml:space="preserve">Visual </w:t>
            </w:r>
            <w:r w:rsidR="00462BCA" w:rsidRPr="0067673D">
              <w:rPr>
                <w:rFonts w:cs="Times New Roman"/>
                <w:b/>
                <w:szCs w:val="24"/>
              </w:rPr>
              <w:t xml:space="preserve">Studio </w:t>
            </w:r>
            <w:proofErr w:type="spellStart"/>
            <w:r w:rsidR="00462BCA" w:rsidRPr="0067673D">
              <w:rPr>
                <w:rFonts w:cs="Times New Roman"/>
                <w:b/>
                <w:szCs w:val="24"/>
              </w:rPr>
              <w:t>Code</w:t>
            </w:r>
            <w:proofErr w:type="spellEnd"/>
          </w:p>
        </w:tc>
        <w:tc>
          <w:tcPr>
            <w:tcW w:w="1559" w:type="dxa"/>
            <w:vAlign w:val="center"/>
          </w:tcPr>
          <w:p w14:paraId="39062D9A" w14:textId="386D6717" w:rsidR="00903524" w:rsidRDefault="007E4BCB" w:rsidP="0067673D">
            <w:pPr>
              <w:jc w:val="center"/>
              <w:rPr>
                <w:rFonts w:cs="Times New Roman"/>
                <w:szCs w:val="24"/>
              </w:rPr>
            </w:pPr>
            <w:r>
              <w:rPr>
                <w:rFonts w:cs="Times New Roman"/>
                <w:szCs w:val="24"/>
              </w:rPr>
              <w:t>Gratu</w:t>
            </w:r>
            <w:r w:rsidR="00DB1158">
              <w:rPr>
                <w:rFonts w:cs="Times New Roman"/>
                <w:szCs w:val="24"/>
              </w:rPr>
              <w:t>i</w:t>
            </w:r>
            <w:r>
              <w:rPr>
                <w:rFonts w:cs="Times New Roman"/>
                <w:szCs w:val="24"/>
              </w:rPr>
              <w:t>to</w:t>
            </w:r>
          </w:p>
        </w:tc>
        <w:tc>
          <w:tcPr>
            <w:tcW w:w="3544" w:type="dxa"/>
            <w:vAlign w:val="center"/>
          </w:tcPr>
          <w:p w14:paraId="3D1044FD" w14:textId="374E31B2" w:rsidR="00903524" w:rsidRDefault="00D00625" w:rsidP="009B2A1A">
            <w:pPr>
              <w:rPr>
                <w:rFonts w:cs="Times New Roman"/>
                <w:szCs w:val="24"/>
              </w:rPr>
            </w:pPr>
            <w:r>
              <w:rPr>
                <w:rFonts w:cs="Times New Roman"/>
                <w:szCs w:val="24"/>
              </w:rPr>
              <w:t xml:space="preserve">Esta herramienta será nuestra IDE en la que </w:t>
            </w:r>
            <w:r w:rsidR="006B598E">
              <w:rPr>
                <w:rFonts w:cs="Times New Roman"/>
                <w:szCs w:val="24"/>
              </w:rPr>
              <w:t xml:space="preserve">se realizarán los códigos correspondientes </w:t>
            </w:r>
            <w:r w:rsidR="00C32FEC">
              <w:rPr>
                <w:rFonts w:cs="Times New Roman"/>
                <w:szCs w:val="24"/>
              </w:rPr>
              <w:t xml:space="preserve">al </w:t>
            </w:r>
            <w:proofErr w:type="spellStart"/>
            <w:r w:rsidR="00C32FEC">
              <w:rPr>
                <w:rFonts w:cs="Times New Roman"/>
                <w:szCs w:val="24"/>
              </w:rPr>
              <w:t>Frontend</w:t>
            </w:r>
            <w:proofErr w:type="spellEnd"/>
            <w:r w:rsidR="00C32FEC">
              <w:rPr>
                <w:rFonts w:cs="Times New Roman"/>
                <w:szCs w:val="24"/>
              </w:rPr>
              <w:t xml:space="preserve"> y </w:t>
            </w:r>
            <w:proofErr w:type="spellStart"/>
            <w:r w:rsidR="00C32FEC">
              <w:rPr>
                <w:rFonts w:cs="Times New Roman"/>
                <w:szCs w:val="24"/>
              </w:rPr>
              <w:t>Backend</w:t>
            </w:r>
            <w:proofErr w:type="spellEnd"/>
            <w:r w:rsidR="00C32FEC">
              <w:rPr>
                <w:rFonts w:cs="Times New Roman"/>
                <w:szCs w:val="24"/>
              </w:rPr>
              <w:t xml:space="preserve"> </w:t>
            </w:r>
            <w:r w:rsidR="00FB7EE1">
              <w:rPr>
                <w:rFonts w:cs="Times New Roman"/>
                <w:szCs w:val="24"/>
              </w:rPr>
              <w:t>de</w:t>
            </w:r>
            <w:r w:rsidR="00DD4203">
              <w:rPr>
                <w:rFonts w:cs="Times New Roman"/>
                <w:szCs w:val="24"/>
              </w:rPr>
              <w:t xml:space="preserve"> la </w:t>
            </w:r>
            <w:r w:rsidR="00FB7EE1">
              <w:rPr>
                <w:rFonts w:cs="Times New Roman"/>
                <w:szCs w:val="24"/>
              </w:rPr>
              <w:t>aplicación</w:t>
            </w:r>
            <w:r w:rsidR="00DD4203">
              <w:rPr>
                <w:rFonts w:cs="Times New Roman"/>
                <w:szCs w:val="24"/>
              </w:rPr>
              <w:t xml:space="preserve"> web</w:t>
            </w:r>
            <w:r w:rsidR="00FB7EE1">
              <w:rPr>
                <w:rFonts w:cs="Times New Roman"/>
                <w:szCs w:val="24"/>
              </w:rPr>
              <w:t>.</w:t>
            </w:r>
            <w:r w:rsidR="00DD4203">
              <w:rPr>
                <w:rFonts w:cs="Times New Roman"/>
                <w:szCs w:val="24"/>
              </w:rPr>
              <w:t xml:space="preserve"> Esta es la alternativa más </w:t>
            </w:r>
            <w:r w:rsidR="0099248C">
              <w:rPr>
                <w:rFonts w:cs="Times New Roman"/>
                <w:szCs w:val="24"/>
              </w:rPr>
              <w:t xml:space="preserve">rentable pues </w:t>
            </w:r>
            <w:r w:rsidR="00246B11">
              <w:rPr>
                <w:rFonts w:cs="Times New Roman"/>
                <w:szCs w:val="24"/>
              </w:rPr>
              <w:t xml:space="preserve">tiene la capacidad de compilar </w:t>
            </w:r>
            <w:r w:rsidR="00175D4A">
              <w:rPr>
                <w:rFonts w:cs="Times New Roman"/>
                <w:szCs w:val="24"/>
              </w:rPr>
              <w:t xml:space="preserve">todo tipo de códigos </w:t>
            </w:r>
            <w:r w:rsidR="003D3D0A">
              <w:rPr>
                <w:rFonts w:cs="Times New Roman"/>
                <w:szCs w:val="24"/>
              </w:rPr>
              <w:t xml:space="preserve">lo que facilita </w:t>
            </w:r>
            <w:r w:rsidR="00F901D8">
              <w:rPr>
                <w:rFonts w:cs="Times New Roman"/>
                <w:szCs w:val="24"/>
              </w:rPr>
              <w:t>las tareas de la fase de desarrollo.</w:t>
            </w:r>
          </w:p>
        </w:tc>
        <w:tc>
          <w:tcPr>
            <w:tcW w:w="3304" w:type="dxa"/>
          </w:tcPr>
          <w:p w14:paraId="343361CC" w14:textId="4D88428A" w:rsidR="00903524" w:rsidRDefault="00AE6894" w:rsidP="00461701">
            <w:pPr>
              <w:rPr>
                <w:rFonts w:cs="Times New Roman"/>
                <w:szCs w:val="24"/>
              </w:rPr>
            </w:pPr>
            <w:r>
              <w:rPr>
                <w:noProof/>
              </w:rPr>
              <w:drawing>
                <wp:anchor distT="0" distB="0" distL="114300" distR="114300" simplePos="0" relativeHeight="251636736" behindDoc="0" locked="0" layoutInCell="1" allowOverlap="1" wp14:anchorId="35A7FB58" wp14:editId="77555C20">
                  <wp:simplePos x="0" y="0"/>
                  <wp:positionH relativeFrom="column">
                    <wp:posOffset>374617</wp:posOffset>
                  </wp:positionH>
                  <wp:positionV relativeFrom="paragraph">
                    <wp:posOffset>3810</wp:posOffset>
                  </wp:positionV>
                  <wp:extent cx="1296000" cy="1296000"/>
                  <wp:effectExtent l="0" t="0" r="0" b="0"/>
                  <wp:wrapSquare wrapText="bothSides"/>
                  <wp:docPr id="1942615221" name="Imagen 1942615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6E2B8C7A" w14:textId="77777777" w:rsidTr="00AC4BC5">
        <w:tc>
          <w:tcPr>
            <w:tcW w:w="2269" w:type="dxa"/>
            <w:vAlign w:val="center"/>
          </w:tcPr>
          <w:p w14:paraId="334F20A9" w14:textId="078A143D" w:rsidR="00903524" w:rsidRPr="0067673D" w:rsidRDefault="0095167C" w:rsidP="0067673D">
            <w:pPr>
              <w:jc w:val="center"/>
              <w:rPr>
                <w:rFonts w:cs="Times New Roman"/>
                <w:b/>
                <w:szCs w:val="24"/>
              </w:rPr>
            </w:pPr>
            <w:r w:rsidRPr="0067673D">
              <w:rPr>
                <w:rFonts w:cs="Times New Roman"/>
                <w:b/>
                <w:szCs w:val="24"/>
              </w:rPr>
              <w:t>Oracle - MySQL</w:t>
            </w:r>
          </w:p>
        </w:tc>
        <w:tc>
          <w:tcPr>
            <w:tcW w:w="1559" w:type="dxa"/>
            <w:vAlign w:val="center"/>
          </w:tcPr>
          <w:p w14:paraId="7DA4C6F0" w14:textId="7D601632" w:rsidR="00903524" w:rsidRDefault="00DB1158" w:rsidP="0067673D">
            <w:pPr>
              <w:jc w:val="center"/>
              <w:rPr>
                <w:rFonts w:cs="Times New Roman"/>
                <w:szCs w:val="24"/>
              </w:rPr>
            </w:pPr>
            <w:r>
              <w:rPr>
                <w:rFonts w:cs="Times New Roman"/>
                <w:szCs w:val="24"/>
              </w:rPr>
              <w:t>Gratuito</w:t>
            </w:r>
          </w:p>
        </w:tc>
        <w:tc>
          <w:tcPr>
            <w:tcW w:w="3544" w:type="dxa"/>
            <w:vAlign w:val="center"/>
          </w:tcPr>
          <w:p w14:paraId="3570D355" w14:textId="5AF97929" w:rsidR="00903524" w:rsidRDefault="00B235E0" w:rsidP="00232896">
            <w:pPr>
              <w:rPr>
                <w:rFonts w:cs="Times New Roman"/>
                <w:szCs w:val="24"/>
              </w:rPr>
            </w:pPr>
            <w:r>
              <w:rPr>
                <w:rFonts w:cs="Times New Roman"/>
                <w:szCs w:val="24"/>
              </w:rPr>
              <w:t xml:space="preserve">Este gestor de base de datos será el encargado de </w:t>
            </w:r>
            <w:r w:rsidR="00365B4E">
              <w:rPr>
                <w:rFonts w:cs="Times New Roman"/>
                <w:szCs w:val="24"/>
              </w:rPr>
              <w:t xml:space="preserve">almacenar nuestras </w:t>
            </w:r>
            <w:r w:rsidR="0068525C">
              <w:rPr>
                <w:rFonts w:cs="Times New Roman"/>
                <w:szCs w:val="24"/>
              </w:rPr>
              <w:t xml:space="preserve">tablas correspondientes a los usuarios, almacenes, anaqueles, entre otras. </w:t>
            </w:r>
            <w:r w:rsidR="00F8579D">
              <w:rPr>
                <w:rFonts w:cs="Times New Roman"/>
                <w:szCs w:val="24"/>
              </w:rPr>
              <w:t>Al tratarse de una herramienta Open</w:t>
            </w:r>
            <w:r w:rsidR="00232896">
              <w:rPr>
                <w:rFonts w:cs="Times New Roman"/>
                <w:szCs w:val="24"/>
              </w:rPr>
              <w:t xml:space="preserve"> </w:t>
            </w:r>
            <w:proofErr w:type="spellStart"/>
            <w:r w:rsidR="00F8579D">
              <w:rPr>
                <w:rFonts w:cs="Times New Roman"/>
                <w:szCs w:val="24"/>
              </w:rPr>
              <w:t>Source</w:t>
            </w:r>
            <w:proofErr w:type="spellEnd"/>
            <w:r w:rsidR="00F8579D">
              <w:rPr>
                <w:rFonts w:cs="Times New Roman"/>
                <w:szCs w:val="24"/>
              </w:rPr>
              <w:t xml:space="preserve">, esto ocasiona que </w:t>
            </w:r>
            <w:r w:rsidR="00232896">
              <w:rPr>
                <w:rFonts w:cs="Times New Roman"/>
                <w:szCs w:val="24"/>
              </w:rPr>
              <w:t>no se generen costos los cual es favorable para los intereses del sistema.</w:t>
            </w:r>
          </w:p>
        </w:tc>
        <w:tc>
          <w:tcPr>
            <w:tcW w:w="3304" w:type="dxa"/>
          </w:tcPr>
          <w:p w14:paraId="44683E51" w14:textId="5D2F6F9D" w:rsidR="00903524" w:rsidRDefault="00E15690" w:rsidP="00461701">
            <w:pPr>
              <w:rPr>
                <w:rFonts w:cs="Times New Roman"/>
                <w:szCs w:val="24"/>
              </w:rPr>
            </w:pPr>
            <w:r>
              <w:rPr>
                <w:noProof/>
              </w:rPr>
              <w:drawing>
                <wp:anchor distT="0" distB="0" distL="114300" distR="114300" simplePos="0" relativeHeight="251642880" behindDoc="0" locked="0" layoutInCell="1" allowOverlap="1" wp14:anchorId="0DDAABF0" wp14:editId="1D866FCB">
                  <wp:simplePos x="0" y="0"/>
                  <wp:positionH relativeFrom="column">
                    <wp:posOffset>373215</wp:posOffset>
                  </wp:positionH>
                  <wp:positionV relativeFrom="paragraph">
                    <wp:posOffset>4445</wp:posOffset>
                  </wp:positionV>
                  <wp:extent cx="1296000" cy="1296000"/>
                  <wp:effectExtent l="0" t="0" r="0" b="0"/>
                  <wp:wrapSquare wrapText="bothSides"/>
                  <wp:docPr id="1797511454" name="Imagen 1797511454" descr="Oracle Publicly Commits to MySQL — Site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Oracle Publicly Commits to MySQL — SitePoint"/>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rsidRPr="000E4DA0" w14:paraId="18B0E0BB" w14:textId="77777777" w:rsidTr="0067673D">
        <w:tc>
          <w:tcPr>
            <w:tcW w:w="2269" w:type="dxa"/>
            <w:vAlign w:val="center"/>
          </w:tcPr>
          <w:p w14:paraId="17B92978" w14:textId="1FBAC770" w:rsidR="00903524" w:rsidRPr="0067673D" w:rsidRDefault="000E4DA0" w:rsidP="0067673D">
            <w:pPr>
              <w:jc w:val="center"/>
              <w:rPr>
                <w:rFonts w:cs="Times New Roman"/>
                <w:b/>
                <w:szCs w:val="24"/>
              </w:rPr>
            </w:pPr>
            <w:r>
              <w:rPr>
                <w:rFonts w:cs="Times New Roman"/>
                <w:b/>
                <w:szCs w:val="24"/>
              </w:rPr>
              <w:lastRenderedPageBreak/>
              <w:t>Azure</w:t>
            </w:r>
          </w:p>
        </w:tc>
        <w:tc>
          <w:tcPr>
            <w:tcW w:w="1559" w:type="dxa"/>
            <w:vAlign w:val="center"/>
          </w:tcPr>
          <w:p w14:paraId="3578B1E4" w14:textId="7A9FFE30" w:rsidR="00903524" w:rsidRPr="005033DD" w:rsidRDefault="006F3DCA" w:rsidP="0067673D">
            <w:pPr>
              <w:jc w:val="center"/>
              <w:rPr>
                <w:rFonts w:cs="Times New Roman"/>
                <w:szCs w:val="24"/>
                <w:lang w:val="en-US"/>
              </w:rPr>
            </w:pPr>
            <w:r>
              <w:rPr>
                <w:rFonts w:cs="Times New Roman"/>
                <w:szCs w:val="24"/>
                <w:lang w:val="en-US"/>
              </w:rPr>
              <w:t>Plan annual</w:t>
            </w:r>
          </w:p>
        </w:tc>
        <w:tc>
          <w:tcPr>
            <w:tcW w:w="3544" w:type="dxa"/>
          </w:tcPr>
          <w:p w14:paraId="724D54BD" w14:textId="672B2E90" w:rsidR="00903524" w:rsidRPr="00CD76ED" w:rsidRDefault="00CD76ED" w:rsidP="00461701">
            <w:pPr>
              <w:rPr>
                <w:rFonts w:cs="Times New Roman"/>
                <w:szCs w:val="24"/>
              </w:rPr>
            </w:pPr>
            <w:r w:rsidRPr="00CD76ED">
              <w:rPr>
                <w:rFonts w:cs="Times New Roman"/>
                <w:szCs w:val="24"/>
              </w:rPr>
              <w:t>Microsoft Azure es una plataforma de computación en la nube</w:t>
            </w:r>
            <w:r w:rsidR="00066CC0">
              <w:rPr>
                <w:rFonts w:cs="Times New Roman"/>
                <w:szCs w:val="24"/>
              </w:rPr>
              <w:t xml:space="preserve"> la cual </w:t>
            </w:r>
            <w:r w:rsidR="009519DF">
              <w:rPr>
                <w:rFonts w:cs="Times New Roman"/>
                <w:szCs w:val="24"/>
              </w:rPr>
              <w:t xml:space="preserve">permitirá </w:t>
            </w:r>
            <w:r w:rsidRPr="00CD76ED">
              <w:rPr>
                <w:rFonts w:cs="Times New Roman"/>
                <w:szCs w:val="24"/>
              </w:rPr>
              <w:t xml:space="preserve">construir, probar, desplegar y administrar </w:t>
            </w:r>
            <w:r w:rsidR="00066CC0">
              <w:rPr>
                <w:rFonts w:cs="Times New Roman"/>
                <w:szCs w:val="24"/>
              </w:rPr>
              <w:t xml:space="preserve">la aplicación web en función de los servicios en la nube que ofrece como pueden ser almacenamiento de la página web, base de datos, </w:t>
            </w:r>
            <w:r w:rsidR="0054243E">
              <w:rPr>
                <w:rFonts w:cs="Times New Roman"/>
                <w:szCs w:val="24"/>
              </w:rPr>
              <w:t>seguridad de los datos, robustes del sistema, entre otros.</w:t>
            </w:r>
          </w:p>
        </w:tc>
        <w:tc>
          <w:tcPr>
            <w:tcW w:w="3304" w:type="dxa"/>
          </w:tcPr>
          <w:p w14:paraId="1BB8B97E" w14:textId="3359A200" w:rsidR="00903524" w:rsidRPr="00CD76ED" w:rsidRDefault="00324706" w:rsidP="00461701">
            <w:pPr>
              <w:rPr>
                <w:rFonts w:cs="Times New Roman"/>
                <w:szCs w:val="24"/>
              </w:rPr>
            </w:pPr>
            <w:r>
              <w:rPr>
                <w:noProof/>
              </w:rPr>
              <w:drawing>
                <wp:anchor distT="0" distB="0" distL="114300" distR="114300" simplePos="0" relativeHeight="251673600" behindDoc="0" locked="0" layoutInCell="1" allowOverlap="1" wp14:anchorId="609A5245" wp14:editId="6E64EE07">
                  <wp:simplePos x="0" y="0"/>
                  <wp:positionH relativeFrom="column">
                    <wp:posOffset>377636</wp:posOffset>
                  </wp:positionH>
                  <wp:positionV relativeFrom="paragraph">
                    <wp:posOffset>0</wp:posOffset>
                  </wp:positionV>
                  <wp:extent cx="1296000" cy="1296000"/>
                  <wp:effectExtent l="0" t="0" r="0" b="0"/>
                  <wp:wrapSquare wrapText="bothSides"/>
                  <wp:docPr id="2007506415" name="Imagen 2007506415" descr="Microsoft Azure - Wikipedia, la enciclopedia lib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crosoft Azure - Wikipedia, la enciclopedia libr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anchor>
              </w:drawing>
            </w:r>
          </w:p>
        </w:tc>
      </w:tr>
      <w:tr w:rsidR="007613CD" w14:paraId="1CE49A44" w14:textId="77777777" w:rsidTr="00AC4BC5">
        <w:tc>
          <w:tcPr>
            <w:tcW w:w="2269" w:type="dxa"/>
            <w:vAlign w:val="center"/>
          </w:tcPr>
          <w:p w14:paraId="54AA2420" w14:textId="4290A56D" w:rsidR="00903524" w:rsidRPr="0067673D" w:rsidRDefault="00C95591" w:rsidP="0067673D">
            <w:pPr>
              <w:jc w:val="center"/>
              <w:rPr>
                <w:rFonts w:cs="Times New Roman"/>
                <w:b/>
                <w:szCs w:val="24"/>
              </w:rPr>
            </w:pPr>
            <w:r w:rsidRPr="0067673D">
              <w:rPr>
                <w:rFonts w:cs="Times New Roman"/>
                <w:b/>
                <w:szCs w:val="24"/>
              </w:rPr>
              <w:t>Sistema Operativo Windows</w:t>
            </w:r>
          </w:p>
        </w:tc>
        <w:tc>
          <w:tcPr>
            <w:tcW w:w="1559" w:type="dxa"/>
            <w:vAlign w:val="center"/>
          </w:tcPr>
          <w:p w14:paraId="1E38B053" w14:textId="159BE663" w:rsidR="00903524" w:rsidRDefault="008D1734" w:rsidP="0067673D">
            <w:pPr>
              <w:jc w:val="center"/>
              <w:rPr>
                <w:rFonts w:cs="Times New Roman"/>
                <w:szCs w:val="24"/>
              </w:rPr>
            </w:pPr>
            <w:r>
              <w:rPr>
                <w:rFonts w:cs="Times New Roman"/>
                <w:szCs w:val="24"/>
              </w:rPr>
              <w:t>Gratuito</w:t>
            </w:r>
          </w:p>
        </w:tc>
        <w:tc>
          <w:tcPr>
            <w:tcW w:w="3544" w:type="dxa"/>
            <w:vAlign w:val="center"/>
          </w:tcPr>
          <w:p w14:paraId="7FD12BAD" w14:textId="41258F38" w:rsidR="00903524" w:rsidRDefault="00365070" w:rsidP="00365070">
            <w:pPr>
              <w:rPr>
                <w:rFonts w:cs="Times New Roman"/>
                <w:szCs w:val="24"/>
              </w:rPr>
            </w:pPr>
            <w:r w:rsidRPr="00365070">
              <w:rPr>
                <w:rFonts w:cs="Times New Roman"/>
                <w:szCs w:val="24"/>
              </w:rPr>
              <w:t>Windows es una familia de sistemas operativos desarrollada por Microsoft. Es uno de los sistemas operativos más populares en el mundo, utilizado en una amplia variedad de dispositivos, desde computadoras personales hasta servidores empresariales</w:t>
            </w:r>
          </w:p>
        </w:tc>
        <w:tc>
          <w:tcPr>
            <w:tcW w:w="3304" w:type="dxa"/>
          </w:tcPr>
          <w:p w14:paraId="16858FA6" w14:textId="2A3052D4" w:rsidR="00903524" w:rsidRDefault="00C52D2F" w:rsidP="00461701">
            <w:pPr>
              <w:rPr>
                <w:rFonts w:cs="Times New Roman"/>
                <w:szCs w:val="24"/>
              </w:rPr>
            </w:pPr>
            <w:r>
              <w:rPr>
                <w:noProof/>
              </w:rPr>
              <w:drawing>
                <wp:anchor distT="0" distB="0" distL="114300" distR="114300" simplePos="0" relativeHeight="251667456" behindDoc="0" locked="0" layoutInCell="1" allowOverlap="1" wp14:anchorId="18206DF5" wp14:editId="4B8953E9">
                  <wp:simplePos x="0" y="0"/>
                  <wp:positionH relativeFrom="column">
                    <wp:posOffset>482600</wp:posOffset>
                  </wp:positionH>
                  <wp:positionV relativeFrom="paragraph">
                    <wp:posOffset>0</wp:posOffset>
                  </wp:positionV>
                  <wp:extent cx="1181666" cy="1296000"/>
                  <wp:effectExtent l="0" t="0" r="0" b="0"/>
                  <wp:wrapSquare wrapText="bothSides"/>
                  <wp:docPr id="1715265179" name="Imagen 1715265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181666"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r w:rsidR="007613CD" w14:paraId="5BB38FD6" w14:textId="77777777" w:rsidTr="00AC4BC5">
        <w:tc>
          <w:tcPr>
            <w:tcW w:w="2269" w:type="dxa"/>
            <w:vAlign w:val="center"/>
          </w:tcPr>
          <w:p w14:paraId="08FED6B5" w14:textId="1EF4F4E6" w:rsidR="00903524" w:rsidRPr="0067673D" w:rsidRDefault="00C95591" w:rsidP="0067673D">
            <w:pPr>
              <w:jc w:val="center"/>
              <w:rPr>
                <w:rFonts w:cs="Times New Roman"/>
                <w:b/>
                <w:szCs w:val="24"/>
              </w:rPr>
            </w:pPr>
            <w:r w:rsidRPr="0067673D">
              <w:rPr>
                <w:rFonts w:cs="Times New Roman"/>
                <w:b/>
                <w:szCs w:val="24"/>
              </w:rPr>
              <w:t>Sistema Operativo Linux</w:t>
            </w:r>
            <w:r w:rsidR="00FD5528">
              <w:rPr>
                <w:rFonts w:cs="Times New Roman"/>
                <w:b/>
                <w:bCs/>
                <w:szCs w:val="24"/>
              </w:rPr>
              <w:t xml:space="preserve"> (Ubuntu)</w:t>
            </w:r>
          </w:p>
        </w:tc>
        <w:tc>
          <w:tcPr>
            <w:tcW w:w="1559" w:type="dxa"/>
            <w:vAlign w:val="center"/>
          </w:tcPr>
          <w:p w14:paraId="337F937B" w14:textId="0F6EECA4" w:rsidR="00903524" w:rsidRDefault="008D1734" w:rsidP="0067673D">
            <w:pPr>
              <w:jc w:val="center"/>
              <w:rPr>
                <w:rFonts w:cs="Times New Roman"/>
                <w:szCs w:val="24"/>
              </w:rPr>
            </w:pPr>
            <w:r>
              <w:rPr>
                <w:rFonts w:cs="Times New Roman"/>
                <w:szCs w:val="24"/>
              </w:rPr>
              <w:t>Gratuito</w:t>
            </w:r>
          </w:p>
        </w:tc>
        <w:tc>
          <w:tcPr>
            <w:tcW w:w="3544" w:type="dxa"/>
            <w:vAlign w:val="center"/>
          </w:tcPr>
          <w:p w14:paraId="4049923A" w14:textId="4B466741" w:rsidR="00903524" w:rsidRDefault="00962EFC" w:rsidP="00962EFC">
            <w:pPr>
              <w:rPr>
                <w:rFonts w:cs="Times New Roman"/>
                <w:szCs w:val="24"/>
              </w:rPr>
            </w:pPr>
            <w:r w:rsidRPr="00962EFC">
              <w:rPr>
                <w:rFonts w:cs="Times New Roman"/>
                <w:szCs w:val="24"/>
              </w:rPr>
              <w:t>Ubuntu es conocido por su facilidad de uso y su enfoque en la experiencia del usuario. Ubuntu se utiliza comúnmente en computadoras de escritorio y servidores y es conocido por su estabilidad y seguridad.</w:t>
            </w:r>
          </w:p>
        </w:tc>
        <w:tc>
          <w:tcPr>
            <w:tcW w:w="3304" w:type="dxa"/>
          </w:tcPr>
          <w:p w14:paraId="617B8BEB" w14:textId="0DCE4590" w:rsidR="00903524" w:rsidRDefault="000C09AC" w:rsidP="00461701">
            <w:pPr>
              <w:rPr>
                <w:rFonts w:cs="Times New Roman"/>
                <w:szCs w:val="24"/>
              </w:rPr>
            </w:pPr>
            <w:r>
              <w:rPr>
                <w:noProof/>
              </w:rPr>
              <w:drawing>
                <wp:anchor distT="0" distB="0" distL="114300" distR="114300" simplePos="0" relativeHeight="251649024" behindDoc="0" locked="0" layoutInCell="1" allowOverlap="1" wp14:anchorId="3614CC06" wp14:editId="1F90B68B">
                  <wp:simplePos x="0" y="0"/>
                  <wp:positionH relativeFrom="column">
                    <wp:posOffset>374617</wp:posOffset>
                  </wp:positionH>
                  <wp:positionV relativeFrom="paragraph">
                    <wp:posOffset>0</wp:posOffset>
                  </wp:positionV>
                  <wp:extent cx="1296000" cy="1296000"/>
                  <wp:effectExtent l="0" t="0" r="0" b="0"/>
                  <wp:wrapSquare wrapText="bothSides"/>
                  <wp:docPr id="2137220496" name="Imagen 2137220496" descr="Ubuntu Logo PNG Transparent – Brands 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Ubuntu Logo PNG Transparent – Brands Logo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296000" cy="12960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r>
    </w:tbl>
    <w:p w14:paraId="35AB9804" w14:textId="21B0AC77" w:rsidR="00DF276D" w:rsidRDefault="007E3565" w:rsidP="00DF276D">
      <w:pPr>
        <w:pStyle w:val="Titulotabla"/>
      </w:pPr>
      <w:bookmarkStart w:id="592" w:name="_Toc151934588"/>
      <w:r>
        <w:t xml:space="preserve">Resumen componentes de software </w:t>
      </w:r>
      <w:r w:rsidR="00FE3E40">
        <w:t>destinados para el proyecto</w:t>
      </w:r>
      <w:bookmarkStart w:id="593" w:name="_Toc150181541"/>
      <w:bookmarkStart w:id="594" w:name="_Toc150390710"/>
      <w:bookmarkStart w:id="595" w:name="_Toc150418294"/>
      <w:bookmarkEnd w:id="592"/>
    </w:p>
    <w:p w14:paraId="338CCD0B" w14:textId="502C846E" w:rsidR="0097366D" w:rsidRDefault="00640B67" w:rsidP="0054243E">
      <w:r>
        <w:t xml:space="preserve">Como se puede observar, en el resumen de herramientas </w:t>
      </w:r>
      <w:r w:rsidR="008E7993">
        <w:t xml:space="preserve">de software </w:t>
      </w:r>
      <w:r>
        <w:t xml:space="preserve">que se ocuparán para </w:t>
      </w:r>
      <w:r w:rsidR="008E7993">
        <w:t>el desarrollo de Kv-</w:t>
      </w:r>
      <w:proofErr w:type="spellStart"/>
      <w:r w:rsidR="008E7993">
        <w:t>wims</w:t>
      </w:r>
      <w:proofErr w:type="spellEnd"/>
      <w:r w:rsidR="008E7993">
        <w:t xml:space="preserve"> únicamente se contempla un costo </w:t>
      </w:r>
      <w:r w:rsidR="0097366D">
        <w:t xml:space="preserve">que es el del servidor de </w:t>
      </w:r>
      <w:r w:rsidR="00C805A8">
        <w:t>A</w:t>
      </w:r>
      <w:r w:rsidR="0097366D">
        <w:t>zure cuya principal función será la de albergar nuestra aplicación.</w:t>
      </w:r>
    </w:p>
    <w:p w14:paraId="037C1815" w14:textId="214C2205" w:rsidR="00F21B98" w:rsidRDefault="00C805A8" w:rsidP="0054243E">
      <w:r>
        <w:t>De acuerdo con la información de los costos que se manejan en la página oficial de Azure</w:t>
      </w:r>
      <w:r w:rsidR="00A82A32">
        <w:t xml:space="preserve">, se contempló </w:t>
      </w:r>
      <w:r w:rsidR="00525A37">
        <w:t xml:space="preserve">un </w:t>
      </w:r>
      <w:r w:rsidR="00A82A32">
        <w:t>plan</w:t>
      </w:r>
      <w:r w:rsidR="002268EB">
        <w:t xml:space="preserve"> </w:t>
      </w:r>
      <w:r w:rsidR="008F6407">
        <w:t xml:space="preserve">que </w:t>
      </w:r>
      <w:r w:rsidR="00FE27A8">
        <w:t xml:space="preserve">conjunta algunos servicios que ofrecen recursos suficientes para </w:t>
      </w:r>
      <w:r w:rsidR="00F9130C">
        <w:t>soportar</w:t>
      </w:r>
      <w:r w:rsidR="00C71B71">
        <w:t xml:space="preserve"> el despliegue y almacenamiento del sistema desarrollado, a</w:t>
      </w:r>
      <w:r w:rsidR="00B42209">
        <w:t xml:space="preserve"> </w:t>
      </w:r>
      <w:r w:rsidR="00F21B98">
        <w:t>continuación, se</w:t>
      </w:r>
      <w:r w:rsidR="00B42209">
        <w:t xml:space="preserve"> muestra una tabla con el desglose de costos que </w:t>
      </w:r>
      <w:r w:rsidR="00F21B98">
        <w:t>conllevará adquirir un servidor en Azure.</w:t>
      </w:r>
    </w:p>
    <w:tbl>
      <w:tblPr>
        <w:tblStyle w:val="Tablaconcuadrcula"/>
        <w:tblW w:w="0" w:type="auto"/>
        <w:tblInd w:w="1281" w:type="dxa"/>
        <w:tblLook w:val="04A0" w:firstRow="1" w:lastRow="0" w:firstColumn="1" w:lastColumn="0" w:noHBand="0" w:noVBand="1"/>
      </w:tblPr>
      <w:tblGrid>
        <w:gridCol w:w="3131"/>
        <w:gridCol w:w="3132"/>
        <w:gridCol w:w="38"/>
      </w:tblGrid>
      <w:tr w:rsidR="00E86A3D" w14:paraId="5D51CFAD" w14:textId="77777777" w:rsidTr="004C0365">
        <w:tc>
          <w:tcPr>
            <w:tcW w:w="3131" w:type="dxa"/>
            <w:shd w:val="clear" w:color="auto" w:fill="D0CECE" w:themeFill="background2" w:themeFillShade="E6"/>
            <w:vAlign w:val="center"/>
          </w:tcPr>
          <w:p w14:paraId="3E1C1808" w14:textId="64636C6E" w:rsidR="00A16C82" w:rsidRPr="004C0365" w:rsidRDefault="00A16C82" w:rsidP="004C0365">
            <w:pPr>
              <w:jc w:val="center"/>
              <w:rPr>
                <w:b/>
                <w:bCs/>
                <w:sz w:val="28"/>
                <w:szCs w:val="24"/>
              </w:rPr>
            </w:pPr>
            <w:r w:rsidRPr="004C0365">
              <w:rPr>
                <w:b/>
                <w:bCs/>
                <w:sz w:val="28"/>
                <w:szCs w:val="24"/>
              </w:rPr>
              <w:t>Servicio</w:t>
            </w:r>
          </w:p>
        </w:tc>
        <w:tc>
          <w:tcPr>
            <w:tcW w:w="3132" w:type="dxa"/>
            <w:gridSpan w:val="2"/>
            <w:shd w:val="clear" w:color="auto" w:fill="D0CECE" w:themeFill="background2" w:themeFillShade="E6"/>
            <w:vAlign w:val="center"/>
          </w:tcPr>
          <w:p w14:paraId="56D2BE00" w14:textId="6A949438" w:rsidR="00A16C82" w:rsidRPr="004C0365" w:rsidRDefault="00A16C82" w:rsidP="004C0365">
            <w:pPr>
              <w:jc w:val="center"/>
              <w:rPr>
                <w:b/>
                <w:bCs/>
                <w:sz w:val="28"/>
                <w:szCs w:val="24"/>
              </w:rPr>
            </w:pPr>
            <w:r w:rsidRPr="004C0365">
              <w:rPr>
                <w:b/>
                <w:bCs/>
                <w:sz w:val="28"/>
                <w:szCs w:val="24"/>
              </w:rPr>
              <w:t>Costo anual ($)</w:t>
            </w:r>
          </w:p>
        </w:tc>
      </w:tr>
      <w:tr w:rsidR="00A16C82" w14:paraId="6741AC8B" w14:textId="77777777" w:rsidTr="00A16C82">
        <w:trPr>
          <w:gridAfter w:val="1"/>
          <w:wAfter w:w="38" w:type="dxa"/>
        </w:trPr>
        <w:tc>
          <w:tcPr>
            <w:tcW w:w="3131" w:type="dxa"/>
          </w:tcPr>
          <w:p w14:paraId="1D8F4E5E" w14:textId="1FAFDCB4" w:rsidR="00A16C82" w:rsidRDefault="00A16C82" w:rsidP="0054243E">
            <w:r>
              <w:t>Plan de servicio P0v3</w:t>
            </w:r>
          </w:p>
        </w:tc>
        <w:tc>
          <w:tcPr>
            <w:tcW w:w="3132" w:type="dxa"/>
          </w:tcPr>
          <w:p w14:paraId="1DBE21A6" w14:textId="7C79858C" w:rsidR="00A16C82" w:rsidRDefault="00BD3B8B" w:rsidP="0054243E">
            <w:r>
              <w:t>$ 2308.06</w:t>
            </w:r>
          </w:p>
        </w:tc>
      </w:tr>
      <w:tr w:rsidR="00A16C82" w14:paraId="7666630A" w14:textId="77777777" w:rsidTr="00A16C82">
        <w:trPr>
          <w:gridAfter w:val="1"/>
          <w:wAfter w:w="38" w:type="dxa"/>
        </w:trPr>
        <w:tc>
          <w:tcPr>
            <w:tcW w:w="3131" w:type="dxa"/>
          </w:tcPr>
          <w:p w14:paraId="5D854F33" w14:textId="03B173E8" w:rsidR="00A16C82" w:rsidRDefault="00A16C82" w:rsidP="0054243E">
            <w:r>
              <w:t>Dominio personalizado</w:t>
            </w:r>
          </w:p>
        </w:tc>
        <w:tc>
          <w:tcPr>
            <w:tcW w:w="3132" w:type="dxa"/>
          </w:tcPr>
          <w:p w14:paraId="5E3C3749" w14:textId="095A0856" w:rsidR="00A16C82" w:rsidRDefault="00A52817" w:rsidP="0054243E">
            <w:r>
              <w:t xml:space="preserve">$ </w:t>
            </w:r>
            <w:r w:rsidR="002B434C">
              <w:t>207.42</w:t>
            </w:r>
          </w:p>
        </w:tc>
      </w:tr>
      <w:tr w:rsidR="00A16C82" w14:paraId="3F53F0AB" w14:textId="77777777" w:rsidTr="00A16C82">
        <w:trPr>
          <w:gridAfter w:val="1"/>
          <w:wAfter w:w="38" w:type="dxa"/>
        </w:trPr>
        <w:tc>
          <w:tcPr>
            <w:tcW w:w="3131" w:type="dxa"/>
          </w:tcPr>
          <w:p w14:paraId="50F26274" w14:textId="21B9C0ED" w:rsidR="00A16C82" w:rsidRDefault="00A16C82" w:rsidP="0054243E">
            <w:r>
              <w:t>Certificado SSL estándar</w:t>
            </w:r>
          </w:p>
        </w:tc>
        <w:tc>
          <w:tcPr>
            <w:tcW w:w="3132" w:type="dxa"/>
          </w:tcPr>
          <w:p w14:paraId="7DB7E4AA" w14:textId="734AE563" w:rsidR="00A16C82" w:rsidRDefault="002B434C" w:rsidP="0054243E">
            <w:r>
              <w:t xml:space="preserve">$ </w:t>
            </w:r>
            <w:r w:rsidR="00FD0E2F">
              <w:t>1210.77</w:t>
            </w:r>
          </w:p>
        </w:tc>
      </w:tr>
      <w:tr w:rsidR="00E86A3D" w14:paraId="1B394097" w14:textId="77777777" w:rsidTr="004C0365">
        <w:tc>
          <w:tcPr>
            <w:tcW w:w="3131" w:type="dxa"/>
            <w:shd w:val="clear" w:color="auto" w:fill="92D050"/>
            <w:vAlign w:val="center"/>
          </w:tcPr>
          <w:p w14:paraId="1E5A1ABD" w14:textId="4498B93A" w:rsidR="00A16C82" w:rsidRPr="004C0365" w:rsidRDefault="00B2648A" w:rsidP="004C0365">
            <w:pPr>
              <w:jc w:val="center"/>
              <w:rPr>
                <w:b/>
                <w:bCs/>
              </w:rPr>
            </w:pPr>
            <w:r w:rsidRPr="004C0365">
              <w:rPr>
                <w:b/>
                <w:bCs/>
              </w:rPr>
              <w:t>Total</w:t>
            </w:r>
          </w:p>
        </w:tc>
        <w:tc>
          <w:tcPr>
            <w:tcW w:w="3132" w:type="dxa"/>
            <w:gridSpan w:val="2"/>
            <w:shd w:val="clear" w:color="auto" w:fill="92D050"/>
            <w:vAlign w:val="center"/>
          </w:tcPr>
          <w:p w14:paraId="01C08FF8" w14:textId="611BCF99" w:rsidR="00A16C82" w:rsidRPr="004C0365" w:rsidRDefault="00B2648A" w:rsidP="004C0365">
            <w:pPr>
              <w:jc w:val="center"/>
              <w:rPr>
                <w:b/>
                <w:bCs/>
              </w:rPr>
            </w:pPr>
            <w:r w:rsidRPr="004C0365">
              <w:rPr>
                <w:b/>
                <w:bCs/>
              </w:rPr>
              <w:t>$ 3726.42</w:t>
            </w:r>
          </w:p>
        </w:tc>
      </w:tr>
    </w:tbl>
    <w:p w14:paraId="538928F2" w14:textId="6602EFA5" w:rsidR="009E546C" w:rsidRDefault="00F21B98" w:rsidP="0054243E">
      <w:pPr>
        <w:pStyle w:val="Titulotabla"/>
      </w:pPr>
      <w:r>
        <w:t xml:space="preserve"> </w:t>
      </w:r>
      <w:r w:rsidR="0097366D">
        <w:t xml:space="preserve"> </w:t>
      </w:r>
      <w:bookmarkStart w:id="596" w:name="_Toc151934589"/>
      <w:r w:rsidR="00917F82">
        <w:t>Desglose costo</w:t>
      </w:r>
      <w:r w:rsidR="00AF6342">
        <w:t>s servicios de Azure</w:t>
      </w:r>
      <w:bookmarkEnd w:id="596"/>
    </w:p>
    <w:p w14:paraId="5E221B7E" w14:textId="0E55DEA5" w:rsidR="00D17D8F" w:rsidRPr="00935F6C" w:rsidRDefault="00D17D8F" w:rsidP="00935F6C">
      <w:pPr>
        <w:pStyle w:val="Ttulo3"/>
        <w:rPr>
          <w:rFonts w:cs="Times New Roman"/>
          <w:b/>
        </w:rPr>
      </w:pPr>
      <w:bookmarkStart w:id="597" w:name="_Toc151981515"/>
      <w:bookmarkStart w:id="598" w:name="_Toc151935563"/>
      <w:r w:rsidRPr="00935F6C">
        <w:rPr>
          <w:rFonts w:cs="Times New Roman"/>
          <w:b/>
        </w:rPr>
        <w:lastRenderedPageBreak/>
        <w:t xml:space="preserve">4.1.2 Estudio </w:t>
      </w:r>
      <w:r w:rsidR="00291C17" w:rsidRPr="00935F6C">
        <w:rPr>
          <w:rFonts w:cs="Times New Roman"/>
          <w:b/>
        </w:rPr>
        <w:t>Económico</w:t>
      </w:r>
      <w:bookmarkEnd w:id="593"/>
      <w:bookmarkEnd w:id="594"/>
      <w:bookmarkEnd w:id="595"/>
      <w:bookmarkEnd w:id="597"/>
      <w:bookmarkEnd w:id="598"/>
    </w:p>
    <w:p w14:paraId="738046D8" w14:textId="77777777" w:rsidR="00236248" w:rsidRDefault="00850FC6" w:rsidP="00B932DC">
      <w:pPr>
        <w:rPr>
          <w:rFonts w:cs="Times New Roman"/>
          <w:szCs w:val="24"/>
        </w:rPr>
      </w:pPr>
      <w:r w:rsidRPr="00850FC6">
        <w:rPr>
          <w:rFonts w:cs="Times New Roman"/>
          <w:szCs w:val="24"/>
        </w:rPr>
        <w:t xml:space="preserve">Considerando los resultados derivados del análisis técnico realizado, se ha llegado a la conclusión de que la organización ya dispone de ciertos elementos de hardware y software que son adecuados y suficientes para afrontar las diversas etapas del desarrollo del proyecto. </w:t>
      </w:r>
    </w:p>
    <w:p w14:paraId="584BD69F" w14:textId="77777777" w:rsidR="00E33AC8" w:rsidRDefault="00850FC6" w:rsidP="00B932DC">
      <w:pPr>
        <w:rPr>
          <w:rFonts w:cs="Times New Roman"/>
          <w:szCs w:val="24"/>
        </w:rPr>
      </w:pPr>
      <w:r w:rsidRPr="00850FC6">
        <w:rPr>
          <w:rFonts w:cs="Times New Roman"/>
          <w:szCs w:val="24"/>
        </w:rPr>
        <w:t>En vista de esta premisa, el presente estudio se enfocará en llevar a cabo una evaluación</w:t>
      </w:r>
      <w:r w:rsidR="00673253">
        <w:rPr>
          <w:rFonts w:cs="Times New Roman"/>
          <w:szCs w:val="24"/>
        </w:rPr>
        <w:t xml:space="preserve"> </w:t>
      </w:r>
      <w:r w:rsidRPr="00850FC6">
        <w:rPr>
          <w:rFonts w:cs="Times New Roman"/>
          <w:szCs w:val="24"/>
        </w:rPr>
        <w:t>de los costos generales asociados al proyecto, incluyendo los gastos relacionados con el equipo de desarrolladores y los costos operativos inherentes a la implementación de Kv-</w:t>
      </w:r>
      <w:proofErr w:type="spellStart"/>
      <w:r w:rsidRPr="00850FC6">
        <w:rPr>
          <w:rFonts w:cs="Times New Roman"/>
          <w:szCs w:val="24"/>
        </w:rPr>
        <w:t>wims</w:t>
      </w:r>
      <w:proofErr w:type="spellEnd"/>
      <w:r w:rsidR="00E33AC8">
        <w:rPr>
          <w:rFonts w:cs="Times New Roman"/>
          <w:szCs w:val="24"/>
        </w:rPr>
        <w:t>.</w:t>
      </w:r>
    </w:p>
    <w:p w14:paraId="48A718A2" w14:textId="77777777" w:rsidR="004308E4" w:rsidRPr="003C46C3" w:rsidRDefault="004308E4" w:rsidP="00216DEA">
      <w:pPr>
        <w:pStyle w:val="Prrafodelista"/>
        <w:numPr>
          <w:ilvl w:val="0"/>
          <w:numId w:val="25"/>
        </w:numPr>
        <w:rPr>
          <w:rFonts w:cs="Times New Roman"/>
          <w:b/>
          <w:i/>
          <w:szCs w:val="24"/>
        </w:rPr>
      </w:pPr>
      <w:r w:rsidRPr="003C46C3">
        <w:rPr>
          <w:rFonts w:cs="Times New Roman"/>
          <w:b/>
          <w:i/>
          <w:szCs w:val="24"/>
        </w:rPr>
        <w:t>Costos Generales</w:t>
      </w:r>
    </w:p>
    <w:p w14:paraId="18389521" w14:textId="228FC406" w:rsidR="004256E1" w:rsidRDefault="000259F5" w:rsidP="00B932DC">
      <w:pPr>
        <w:rPr>
          <w:rFonts w:cs="Times New Roman"/>
          <w:szCs w:val="24"/>
        </w:rPr>
      </w:pPr>
      <w:r>
        <w:rPr>
          <w:rFonts w:cs="Times New Roman"/>
          <w:szCs w:val="24"/>
        </w:rPr>
        <w:t xml:space="preserve">Los costos generales </w:t>
      </w:r>
      <w:r w:rsidR="000F1FC5">
        <w:rPr>
          <w:rFonts w:cs="Times New Roman"/>
          <w:szCs w:val="24"/>
        </w:rPr>
        <w:t xml:space="preserve">hacen referencia </w:t>
      </w:r>
      <w:r w:rsidR="00E26322">
        <w:rPr>
          <w:rFonts w:cs="Times New Roman"/>
          <w:szCs w:val="24"/>
        </w:rPr>
        <w:t xml:space="preserve">a los gastos </w:t>
      </w:r>
      <w:r w:rsidR="001D1A56">
        <w:rPr>
          <w:rFonts w:cs="Times New Roman"/>
          <w:szCs w:val="24"/>
        </w:rPr>
        <w:t xml:space="preserve">efectuados en consumibles (accesorios </w:t>
      </w:r>
      <w:r w:rsidR="00BD4CC9">
        <w:rPr>
          <w:rFonts w:cs="Times New Roman"/>
          <w:szCs w:val="24"/>
        </w:rPr>
        <w:t>y materiales de papelería</w:t>
      </w:r>
      <w:r w:rsidR="001D1A56">
        <w:rPr>
          <w:rFonts w:cs="Times New Roman"/>
          <w:szCs w:val="24"/>
        </w:rPr>
        <w:t>)</w:t>
      </w:r>
      <w:r w:rsidR="00BD4CC9">
        <w:rPr>
          <w:rFonts w:cs="Times New Roman"/>
          <w:szCs w:val="24"/>
        </w:rPr>
        <w:t xml:space="preserve"> </w:t>
      </w:r>
      <w:r w:rsidR="00535098">
        <w:rPr>
          <w:rFonts w:cs="Times New Roman"/>
          <w:szCs w:val="24"/>
        </w:rPr>
        <w:t xml:space="preserve">de uso diario </w:t>
      </w:r>
      <w:r w:rsidR="0070584B">
        <w:rPr>
          <w:rFonts w:cs="Times New Roman"/>
          <w:szCs w:val="24"/>
        </w:rPr>
        <w:t>en las fases de desarrollo</w:t>
      </w:r>
      <w:r w:rsidR="00C51C72">
        <w:rPr>
          <w:rFonts w:cs="Times New Roman"/>
          <w:szCs w:val="24"/>
        </w:rPr>
        <w:t xml:space="preserve">. Se consideró la siguiente lista de materiales </w:t>
      </w:r>
      <w:r w:rsidR="003D4E82">
        <w:rPr>
          <w:rFonts w:cs="Times New Roman"/>
          <w:szCs w:val="24"/>
        </w:rPr>
        <w:t>necesarios y que serán utilizados durante las distintas fases del desarrollo de Kv-</w:t>
      </w:r>
      <w:proofErr w:type="spellStart"/>
      <w:r w:rsidR="003D4E82">
        <w:rPr>
          <w:rFonts w:cs="Times New Roman"/>
          <w:szCs w:val="24"/>
        </w:rPr>
        <w:t>wims</w:t>
      </w:r>
      <w:proofErr w:type="spellEnd"/>
      <w:r w:rsidR="00920F30">
        <w:rPr>
          <w:rFonts w:cs="Times New Roman"/>
          <w:szCs w:val="24"/>
        </w:rPr>
        <w:t>.</w:t>
      </w:r>
    </w:p>
    <w:p w14:paraId="7727CEC7" w14:textId="00BBB04F" w:rsidR="00920F30" w:rsidRDefault="009C7DB7" w:rsidP="00216DEA">
      <w:pPr>
        <w:pStyle w:val="Prrafodelista"/>
        <w:numPr>
          <w:ilvl w:val="0"/>
          <w:numId w:val="26"/>
        </w:numPr>
        <w:rPr>
          <w:rFonts w:cs="Times New Roman"/>
          <w:szCs w:val="24"/>
        </w:rPr>
      </w:pPr>
      <w:r>
        <w:rPr>
          <w:rFonts w:cs="Times New Roman"/>
          <w:szCs w:val="24"/>
        </w:rPr>
        <w:t>Hojas blancas</w:t>
      </w:r>
    </w:p>
    <w:p w14:paraId="098DBBA1" w14:textId="1470CDE6" w:rsidR="009C7DB7" w:rsidRDefault="009C7DB7" w:rsidP="00216DEA">
      <w:pPr>
        <w:pStyle w:val="Prrafodelista"/>
        <w:numPr>
          <w:ilvl w:val="0"/>
          <w:numId w:val="26"/>
        </w:numPr>
        <w:rPr>
          <w:rFonts w:cs="Times New Roman"/>
          <w:szCs w:val="24"/>
        </w:rPr>
      </w:pPr>
      <w:r>
        <w:rPr>
          <w:rFonts w:cs="Times New Roman"/>
          <w:szCs w:val="24"/>
        </w:rPr>
        <w:t>Lápices</w:t>
      </w:r>
    </w:p>
    <w:p w14:paraId="66939E25" w14:textId="67DA5685" w:rsidR="009C7DB7" w:rsidRPr="003C46C3" w:rsidRDefault="00DB698A" w:rsidP="00216DEA">
      <w:pPr>
        <w:pStyle w:val="Prrafodelista"/>
        <w:numPr>
          <w:ilvl w:val="0"/>
          <w:numId w:val="26"/>
        </w:numPr>
        <w:rPr>
          <w:rFonts w:cs="Times New Roman"/>
          <w:szCs w:val="24"/>
        </w:rPr>
      </w:pPr>
      <w:r>
        <w:rPr>
          <w:rFonts w:cs="Times New Roman"/>
          <w:szCs w:val="24"/>
        </w:rPr>
        <w:t>Plumas</w:t>
      </w:r>
    </w:p>
    <w:p w14:paraId="3B1B0CBF" w14:textId="635ABE30" w:rsidR="00DB698A" w:rsidRPr="003C46C3" w:rsidRDefault="000B4B08" w:rsidP="00216DEA">
      <w:pPr>
        <w:pStyle w:val="Prrafodelista"/>
        <w:numPr>
          <w:ilvl w:val="0"/>
          <w:numId w:val="26"/>
        </w:numPr>
        <w:rPr>
          <w:rFonts w:cs="Times New Roman"/>
          <w:szCs w:val="24"/>
        </w:rPr>
      </w:pPr>
      <w:r>
        <w:rPr>
          <w:rFonts w:cs="Times New Roman"/>
          <w:szCs w:val="24"/>
        </w:rPr>
        <w:t xml:space="preserve">Gomas </w:t>
      </w:r>
    </w:p>
    <w:p w14:paraId="31B9B219" w14:textId="1514F27E" w:rsidR="000B4B08" w:rsidRDefault="000B4B08" w:rsidP="00216DEA">
      <w:pPr>
        <w:pStyle w:val="Prrafodelista"/>
        <w:numPr>
          <w:ilvl w:val="0"/>
          <w:numId w:val="26"/>
        </w:numPr>
        <w:rPr>
          <w:rFonts w:cs="Times New Roman"/>
          <w:szCs w:val="24"/>
        </w:rPr>
      </w:pPr>
      <w:r>
        <w:rPr>
          <w:rFonts w:cs="Times New Roman"/>
          <w:szCs w:val="24"/>
        </w:rPr>
        <w:t>Sacapuntas</w:t>
      </w:r>
    </w:p>
    <w:p w14:paraId="36B87835" w14:textId="15285483" w:rsidR="000B4B08" w:rsidRPr="003C46C3" w:rsidRDefault="00047BC3" w:rsidP="00216DEA">
      <w:pPr>
        <w:pStyle w:val="Prrafodelista"/>
        <w:numPr>
          <w:ilvl w:val="0"/>
          <w:numId w:val="26"/>
        </w:numPr>
        <w:rPr>
          <w:rFonts w:cs="Times New Roman"/>
          <w:szCs w:val="24"/>
        </w:rPr>
      </w:pPr>
      <w:r>
        <w:rPr>
          <w:rFonts w:cs="Times New Roman"/>
          <w:szCs w:val="24"/>
        </w:rPr>
        <w:t>Libretas</w:t>
      </w:r>
    </w:p>
    <w:p w14:paraId="5287426C" w14:textId="0F955C2E" w:rsidR="00047BC3" w:rsidRDefault="00047BC3" w:rsidP="00216DEA">
      <w:pPr>
        <w:pStyle w:val="Prrafodelista"/>
        <w:numPr>
          <w:ilvl w:val="0"/>
          <w:numId w:val="26"/>
        </w:numPr>
        <w:rPr>
          <w:rFonts w:cs="Times New Roman"/>
          <w:szCs w:val="24"/>
        </w:rPr>
      </w:pPr>
      <w:r>
        <w:rPr>
          <w:rFonts w:cs="Times New Roman"/>
          <w:szCs w:val="24"/>
        </w:rPr>
        <w:t>Cartuchos para impresora</w:t>
      </w:r>
    </w:p>
    <w:p w14:paraId="624796C4" w14:textId="1653D15C" w:rsidR="00E50516" w:rsidRDefault="00E50516" w:rsidP="00216DEA">
      <w:pPr>
        <w:pStyle w:val="Prrafodelista"/>
        <w:numPr>
          <w:ilvl w:val="0"/>
          <w:numId w:val="26"/>
        </w:numPr>
        <w:rPr>
          <w:rFonts w:cs="Times New Roman"/>
          <w:szCs w:val="24"/>
        </w:rPr>
      </w:pPr>
      <w:r>
        <w:rPr>
          <w:rFonts w:cs="Times New Roman"/>
          <w:szCs w:val="24"/>
        </w:rPr>
        <w:t>Notas a</w:t>
      </w:r>
      <w:r w:rsidR="00345BEE">
        <w:rPr>
          <w:rFonts w:cs="Times New Roman"/>
          <w:szCs w:val="24"/>
        </w:rPr>
        <w:t>dhesivas</w:t>
      </w:r>
    </w:p>
    <w:p w14:paraId="7EE7F7A0" w14:textId="71ACB195" w:rsidR="00047BC3" w:rsidRPr="00047BC3" w:rsidRDefault="00910365" w:rsidP="00047BC3">
      <w:pPr>
        <w:rPr>
          <w:rFonts w:cs="Times New Roman"/>
          <w:szCs w:val="24"/>
        </w:rPr>
      </w:pPr>
      <w:r>
        <w:rPr>
          <w:rFonts w:cs="Times New Roman"/>
          <w:szCs w:val="24"/>
        </w:rPr>
        <w:t xml:space="preserve">A continuación, en la siguiente tabla se muestra </w:t>
      </w:r>
      <w:r w:rsidR="004737B5">
        <w:rPr>
          <w:rFonts w:cs="Times New Roman"/>
          <w:szCs w:val="24"/>
        </w:rPr>
        <w:t xml:space="preserve">el costo de estos </w:t>
      </w:r>
      <w:r w:rsidR="004A119E">
        <w:rPr>
          <w:rFonts w:cs="Times New Roman"/>
          <w:szCs w:val="24"/>
        </w:rPr>
        <w:t>productos</w:t>
      </w:r>
      <w:r w:rsidR="004737B5">
        <w:rPr>
          <w:rFonts w:cs="Times New Roman"/>
          <w:szCs w:val="24"/>
        </w:rPr>
        <w:t xml:space="preserve"> en relación con los meses de trabajo del equipo de desarrollo</w:t>
      </w:r>
      <w:r w:rsidR="00BB2FE4">
        <w:rPr>
          <w:rFonts w:cs="Times New Roman"/>
          <w:szCs w:val="24"/>
        </w:rPr>
        <w:t xml:space="preserve"> donde se realizó un ajuste pues existen periodos vacacionales y </w:t>
      </w:r>
      <w:r w:rsidR="00A21031">
        <w:rPr>
          <w:rFonts w:cs="Times New Roman"/>
          <w:szCs w:val="24"/>
        </w:rPr>
        <w:t xml:space="preserve">teniendo en cuenta que </w:t>
      </w:r>
      <w:r w:rsidR="004D5F21">
        <w:rPr>
          <w:rFonts w:cs="Times New Roman"/>
          <w:szCs w:val="24"/>
        </w:rPr>
        <w:t xml:space="preserve">la etapa de desarrollo tiene menos meses para </w:t>
      </w:r>
      <w:r w:rsidR="00B77DE2">
        <w:rPr>
          <w:rFonts w:cs="Times New Roman"/>
          <w:szCs w:val="24"/>
        </w:rPr>
        <w:t>realizar operaciones</w:t>
      </w:r>
      <w:r w:rsidR="00BC5080">
        <w:rPr>
          <w:rFonts w:cs="Times New Roman"/>
          <w:szCs w:val="24"/>
        </w:rPr>
        <w:t>:</w:t>
      </w:r>
    </w:p>
    <w:tbl>
      <w:tblPr>
        <w:tblStyle w:val="Tablaconcuadrcula"/>
        <w:tblW w:w="0" w:type="auto"/>
        <w:tblLook w:val="04A0" w:firstRow="1" w:lastRow="0" w:firstColumn="1" w:lastColumn="0" w:noHBand="0" w:noVBand="1"/>
      </w:tblPr>
      <w:tblGrid>
        <w:gridCol w:w="3131"/>
        <w:gridCol w:w="3132"/>
        <w:gridCol w:w="3132"/>
      </w:tblGrid>
      <w:tr w:rsidR="00BC5080" w14:paraId="36F89F29" w14:textId="77777777" w:rsidTr="003C1B31">
        <w:tc>
          <w:tcPr>
            <w:tcW w:w="3131" w:type="dxa"/>
            <w:shd w:val="clear" w:color="auto" w:fill="F7CAAC" w:themeFill="accent2" w:themeFillTint="66"/>
            <w:vAlign w:val="center"/>
          </w:tcPr>
          <w:p w14:paraId="13484FB8" w14:textId="05FE8D21" w:rsidR="00BC5080" w:rsidRPr="00B77DE2" w:rsidRDefault="00E8410A" w:rsidP="00B77DE2">
            <w:pPr>
              <w:jc w:val="center"/>
              <w:rPr>
                <w:rFonts w:cs="Times New Roman"/>
                <w:b/>
                <w:sz w:val="28"/>
                <w:szCs w:val="28"/>
              </w:rPr>
            </w:pPr>
            <w:r w:rsidRPr="00B77DE2">
              <w:rPr>
                <w:rFonts w:cs="Times New Roman"/>
                <w:b/>
                <w:sz w:val="28"/>
                <w:szCs w:val="28"/>
              </w:rPr>
              <w:t>Elemento</w:t>
            </w:r>
          </w:p>
        </w:tc>
        <w:tc>
          <w:tcPr>
            <w:tcW w:w="3132" w:type="dxa"/>
            <w:shd w:val="clear" w:color="auto" w:fill="F7CAAC" w:themeFill="accent2" w:themeFillTint="66"/>
            <w:vAlign w:val="center"/>
          </w:tcPr>
          <w:p w14:paraId="5827115F" w14:textId="5A9B7B29" w:rsidR="00BC5080" w:rsidRPr="00B77DE2" w:rsidRDefault="008843D5" w:rsidP="00B77DE2">
            <w:pPr>
              <w:jc w:val="center"/>
              <w:rPr>
                <w:rFonts w:cs="Times New Roman"/>
                <w:b/>
                <w:sz w:val="28"/>
                <w:szCs w:val="28"/>
              </w:rPr>
            </w:pPr>
            <w:r w:rsidRPr="00B77DE2">
              <w:rPr>
                <w:rFonts w:cs="Times New Roman"/>
                <w:b/>
                <w:sz w:val="28"/>
                <w:szCs w:val="28"/>
              </w:rPr>
              <w:t>Mes</w:t>
            </w:r>
          </w:p>
        </w:tc>
        <w:tc>
          <w:tcPr>
            <w:tcW w:w="3132" w:type="dxa"/>
            <w:shd w:val="clear" w:color="auto" w:fill="F7CAAC" w:themeFill="accent2" w:themeFillTint="66"/>
            <w:vAlign w:val="center"/>
          </w:tcPr>
          <w:p w14:paraId="6DD246F2" w14:textId="1D4CEB56" w:rsidR="00BC5080" w:rsidRPr="00B77DE2" w:rsidRDefault="009661FE" w:rsidP="00B77DE2">
            <w:pPr>
              <w:jc w:val="center"/>
              <w:rPr>
                <w:rFonts w:cs="Times New Roman"/>
                <w:b/>
                <w:sz w:val="28"/>
                <w:szCs w:val="28"/>
              </w:rPr>
            </w:pPr>
            <w:r w:rsidRPr="00B77DE2">
              <w:rPr>
                <w:rFonts w:cs="Times New Roman"/>
                <w:b/>
                <w:sz w:val="28"/>
                <w:szCs w:val="28"/>
              </w:rPr>
              <w:t>Costo</w:t>
            </w:r>
            <w:r w:rsidR="00B77DE2">
              <w:rPr>
                <w:rFonts w:cs="Times New Roman"/>
                <w:b/>
                <w:bCs/>
                <w:sz w:val="28"/>
                <w:szCs w:val="28"/>
              </w:rPr>
              <w:t xml:space="preserve"> ($)</w:t>
            </w:r>
          </w:p>
        </w:tc>
      </w:tr>
      <w:tr w:rsidR="00BC5080" w14:paraId="2D7152FC" w14:textId="77777777" w:rsidTr="00B77DE2">
        <w:tc>
          <w:tcPr>
            <w:tcW w:w="3131" w:type="dxa"/>
            <w:vAlign w:val="center"/>
          </w:tcPr>
          <w:p w14:paraId="7AFEBB70" w14:textId="672E5719" w:rsidR="00BC5080" w:rsidRDefault="002C5CAE" w:rsidP="00B77DE2">
            <w:pPr>
              <w:jc w:val="center"/>
              <w:rPr>
                <w:rFonts w:cs="Times New Roman"/>
                <w:szCs w:val="24"/>
              </w:rPr>
            </w:pPr>
            <w:r>
              <w:rPr>
                <w:rFonts w:cs="Times New Roman"/>
                <w:szCs w:val="24"/>
              </w:rPr>
              <w:t xml:space="preserve">Material de </w:t>
            </w:r>
            <w:r w:rsidR="00B30D9D">
              <w:rPr>
                <w:rFonts w:cs="Times New Roman"/>
                <w:szCs w:val="24"/>
              </w:rPr>
              <w:t>papelería</w:t>
            </w:r>
          </w:p>
        </w:tc>
        <w:tc>
          <w:tcPr>
            <w:tcW w:w="3132" w:type="dxa"/>
            <w:vAlign w:val="center"/>
          </w:tcPr>
          <w:p w14:paraId="1969A5D6" w14:textId="5C1DC258" w:rsidR="00BC5080" w:rsidRDefault="00B30D9D" w:rsidP="00B77DE2">
            <w:pPr>
              <w:jc w:val="center"/>
              <w:rPr>
                <w:rFonts w:cs="Times New Roman"/>
                <w:szCs w:val="24"/>
              </w:rPr>
            </w:pPr>
            <w:r>
              <w:rPr>
                <w:rFonts w:cs="Times New Roman"/>
                <w:szCs w:val="24"/>
              </w:rPr>
              <w:t>1</w:t>
            </w:r>
          </w:p>
        </w:tc>
        <w:tc>
          <w:tcPr>
            <w:tcW w:w="3132" w:type="dxa"/>
            <w:vAlign w:val="center"/>
          </w:tcPr>
          <w:p w14:paraId="050BB6D2" w14:textId="58DCEBDA"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7846DE19" w14:textId="77777777" w:rsidTr="00B77DE2">
        <w:tc>
          <w:tcPr>
            <w:tcW w:w="3131" w:type="dxa"/>
            <w:vAlign w:val="center"/>
          </w:tcPr>
          <w:p w14:paraId="6F8945F7" w14:textId="6BD0C082"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004E0C52" w14:textId="7CB58E4B" w:rsidR="00BC5080" w:rsidRDefault="00B30D9D" w:rsidP="00B77DE2">
            <w:pPr>
              <w:jc w:val="center"/>
              <w:rPr>
                <w:rFonts w:cs="Times New Roman"/>
                <w:szCs w:val="24"/>
              </w:rPr>
            </w:pPr>
            <w:r>
              <w:rPr>
                <w:rFonts w:cs="Times New Roman"/>
                <w:szCs w:val="24"/>
              </w:rPr>
              <w:t>2</w:t>
            </w:r>
          </w:p>
        </w:tc>
        <w:tc>
          <w:tcPr>
            <w:tcW w:w="3132" w:type="dxa"/>
            <w:vAlign w:val="center"/>
          </w:tcPr>
          <w:p w14:paraId="4D3B555E" w14:textId="2E50DD71"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15D082A6" w14:textId="77777777" w:rsidTr="00B77DE2">
        <w:tc>
          <w:tcPr>
            <w:tcW w:w="3131" w:type="dxa"/>
            <w:vAlign w:val="center"/>
          </w:tcPr>
          <w:p w14:paraId="51C36356" w14:textId="5DD73685"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4FC6B6A1" w14:textId="5C20DBC4" w:rsidR="00BC5080" w:rsidRDefault="00B30D9D" w:rsidP="00B77DE2">
            <w:pPr>
              <w:jc w:val="center"/>
              <w:rPr>
                <w:rFonts w:cs="Times New Roman"/>
                <w:szCs w:val="24"/>
              </w:rPr>
            </w:pPr>
            <w:r>
              <w:rPr>
                <w:rFonts w:cs="Times New Roman"/>
                <w:szCs w:val="24"/>
              </w:rPr>
              <w:t>3</w:t>
            </w:r>
          </w:p>
        </w:tc>
        <w:tc>
          <w:tcPr>
            <w:tcW w:w="3132" w:type="dxa"/>
            <w:vAlign w:val="center"/>
          </w:tcPr>
          <w:p w14:paraId="155916E8" w14:textId="77C19779"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50</w:t>
            </w:r>
          </w:p>
        </w:tc>
      </w:tr>
      <w:tr w:rsidR="00BC5080" w14:paraId="0C39136C" w14:textId="77777777" w:rsidTr="00B77DE2">
        <w:tc>
          <w:tcPr>
            <w:tcW w:w="3131" w:type="dxa"/>
            <w:vAlign w:val="center"/>
          </w:tcPr>
          <w:p w14:paraId="7B30CEE7" w14:textId="483939FF"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1A7E6164" w14:textId="739BC63E" w:rsidR="00BC5080" w:rsidRDefault="00B30D9D" w:rsidP="00B77DE2">
            <w:pPr>
              <w:jc w:val="center"/>
              <w:rPr>
                <w:rFonts w:cs="Times New Roman"/>
                <w:szCs w:val="24"/>
              </w:rPr>
            </w:pPr>
            <w:r>
              <w:rPr>
                <w:rFonts w:cs="Times New Roman"/>
                <w:szCs w:val="24"/>
              </w:rPr>
              <w:t>4</w:t>
            </w:r>
          </w:p>
        </w:tc>
        <w:tc>
          <w:tcPr>
            <w:tcW w:w="3132" w:type="dxa"/>
            <w:vAlign w:val="center"/>
          </w:tcPr>
          <w:p w14:paraId="7D6AFB56" w14:textId="03F5621D"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50</w:t>
            </w:r>
          </w:p>
        </w:tc>
      </w:tr>
      <w:tr w:rsidR="00BC5080" w14:paraId="1EC32B91" w14:textId="77777777" w:rsidTr="00B77DE2">
        <w:tc>
          <w:tcPr>
            <w:tcW w:w="3131" w:type="dxa"/>
            <w:vAlign w:val="center"/>
          </w:tcPr>
          <w:p w14:paraId="04AACF69" w14:textId="37320538"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27E392F6" w14:textId="3A1122C6" w:rsidR="00BC5080" w:rsidRDefault="00B30D9D" w:rsidP="00B77DE2">
            <w:pPr>
              <w:jc w:val="center"/>
              <w:rPr>
                <w:rFonts w:cs="Times New Roman"/>
                <w:szCs w:val="24"/>
              </w:rPr>
            </w:pPr>
            <w:r>
              <w:rPr>
                <w:rFonts w:cs="Times New Roman"/>
                <w:szCs w:val="24"/>
              </w:rPr>
              <w:t>5</w:t>
            </w:r>
          </w:p>
        </w:tc>
        <w:tc>
          <w:tcPr>
            <w:tcW w:w="3132" w:type="dxa"/>
            <w:vAlign w:val="center"/>
          </w:tcPr>
          <w:p w14:paraId="6089BA76" w14:textId="1AE5FBB0"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5D784D">
              <w:rPr>
                <w:rFonts w:cs="Times New Roman"/>
                <w:szCs w:val="24"/>
              </w:rPr>
              <w:t>100</w:t>
            </w:r>
          </w:p>
        </w:tc>
      </w:tr>
      <w:tr w:rsidR="00BC5080" w14:paraId="39D9397E" w14:textId="77777777" w:rsidTr="00B77DE2">
        <w:tc>
          <w:tcPr>
            <w:tcW w:w="3131" w:type="dxa"/>
            <w:vAlign w:val="center"/>
          </w:tcPr>
          <w:p w14:paraId="406B2654" w14:textId="14FEFCE7"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69AA3762" w14:textId="3E6FCF49" w:rsidR="00BC5080" w:rsidRDefault="00B30D9D" w:rsidP="00B77DE2">
            <w:pPr>
              <w:jc w:val="center"/>
              <w:rPr>
                <w:rFonts w:cs="Times New Roman"/>
                <w:szCs w:val="24"/>
              </w:rPr>
            </w:pPr>
            <w:r>
              <w:rPr>
                <w:rFonts w:cs="Times New Roman"/>
                <w:szCs w:val="24"/>
              </w:rPr>
              <w:t>6</w:t>
            </w:r>
          </w:p>
        </w:tc>
        <w:tc>
          <w:tcPr>
            <w:tcW w:w="3132" w:type="dxa"/>
            <w:vAlign w:val="center"/>
          </w:tcPr>
          <w:p w14:paraId="421BA6C2" w14:textId="5BAF612B"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02DA40D9" w14:textId="77777777" w:rsidTr="00B77DE2">
        <w:tc>
          <w:tcPr>
            <w:tcW w:w="3131" w:type="dxa"/>
            <w:vAlign w:val="center"/>
          </w:tcPr>
          <w:p w14:paraId="5D7F6885" w14:textId="1538EF4E"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7BD996AC" w14:textId="626FF6B0" w:rsidR="00BC5080" w:rsidRDefault="00B30D9D" w:rsidP="00B77DE2">
            <w:pPr>
              <w:jc w:val="center"/>
              <w:rPr>
                <w:rFonts w:cs="Times New Roman"/>
                <w:szCs w:val="24"/>
              </w:rPr>
            </w:pPr>
            <w:r>
              <w:rPr>
                <w:rFonts w:cs="Times New Roman"/>
                <w:szCs w:val="24"/>
              </w:rPr>
              <w:t>7</w:t>
            </w:r>
          </w:p>
        </w:tc>
        <w:tc>
          <w:tcPr>
            <w:tcW w:w="3132" w:type="dxa"/>
            <w:vAlign w:val="center"/>
          </w:tcPr>
          <w:p w14:paraId="657634F3" w14:textId="41C5C8A6"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2C1ADD3F" w14:textId="77777777" w:rsidTr="00B77DE2">
        <w:tc>
          <w:tcPr>
            <w:tcW w:w="3131" w:type="dxa"/>
            <w:vAlign w:val="center"/>
          </w:tcPr>
          <w:p w14:paraId="09F66DE5" w14:textId="44413E74"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4DE2B259" w14:textId="7C57AF9A" w:rsidR="00BC5080" w:rsidRDefault="00B30D9D" w:rsidP="00B77DE2">
            <w:pPr>
              <w:jc w:val="center"/>
              <w:rPr>
                <w:rFonts w:cs="Times New Roman"/>
                <w:szCs w:val="24"/>
              </w:rPr>
            </w:pPr>
            <w:r>
              <w:rPr>
                <w:rFonts w:cs="Times New Roman"/>
                <w:szCs w:val="24"/>
              </w:rPr>
              <w:t>8</w:t>
            </w:r>
          </w:p>
        </w:tc>
        <w:tc>
          <w:tcPr>
            <w:tcW w:w="3132" w:type="dxa"/>
            <w:vAlign w:val="center"/>
          </w:tcPr>
          <w:p w14:paraId="0CE0EE19" w14:textId="65CE98B8"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4E5EABBA" w14:textId="77777777" w:rsidTr="00B77DE2">
        <w:tc>
          <w:tcPr>
            <w:tcW w:w="3131" w:type="dxa"/>
            <w:vAlign w:val="center"/>
          </w:tcPr>
          <w:p w14:paraId="1DA67B27" w14:textId="1605CE0C"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16CF42AA" w14:textId="4AF895D7" w:rsidR="00BC5080" w:rsidRDefault="00B30D9D" w:rsidP="00B77DE2">
            <w:pPr>
              <w:jc w:val="center"/>
              <w:rPr>
                <w:rFonts w:cs="Times New Roman"/>
                <w:szCs w:val="24"/>
              </w:rPr>
            </w:pPr>
            <w:r>
              <w:rPr>
                <w:rFonts w:cs="Times New Roman"/>
                <w:szCs w:val="24"/>
              </w:rPr>
              <w:t>9</w:t>
            </w:r>
          </w:p>
        </w:tc>
        <w:tc>
          <w:tcPr>
            <w:tcW w:w="3132" w:type="dxa"/>
            <w:vAlign w:val="center"/>
          </w:tcPr>
          <w:p w14:paraId="283D2FC7" w14:textId="6B74402B"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BC5080" w14:paraId="2B1B22E3" w14:textId="77777777" w:rsidTr="00B77DE2">
        <w:tc>
          <w:tcPr>
            <w:tcW w:w="3131" w:type="dxa"/>
            <w:vAlign w:val="center"/>
          </w:tcPr>
          <w:p w14:paraId="20EECE85" w14:textId="77BE5708" w:rsidR="00BC5080" w:rsidRDefault="00B30D9D" w:rsidP="00B77DE2">
            <w:pPr>
              <w:jc w:val="center"/>
              <w:rPr>
                <w:rFonts w:cs="Times New Roman"/>
                <w:szCs w:val="24"/>
              </w:rPr>
            </w:pPr>
            <w:r>
              <w:rPr>
                <w:rFonts w:cs="Times New Roman"/>
                <w:szCs w:val="24"/>
              </w:rPr>
              <w:t>Material de papelería</w:t>
            </w:r>
          </w:p>
        </w:tc>
        <w:tc>
          <w:tcPr>
            <w:tcW w:w="3132" w:type="dxa"/>
            <w:vAlign w:val="center"/>
          </w:tcPr>
          <w:p w14:paraId="047596E4" w14:textId="38474AF8" w:rsidR="00BC5080" w:rsidRDefault="00B30D9D" w:rsidP="00B77DE2">
            <w:pPr>
              <w:jc w:val="center"/>
              <w:rPr>
                <w:rFonts w:cs="Times New Roman"/>
                <w:szCs w:val="24"/>
              </w:rPr>
            </w:pPr>
            <w:r>
              <w:rPr>
                <w:rFonts w:cs="Times New Roman"/>
                <w:szCs w:val="24"/>
              </w:rPr>
              <w:t>10</w:t>
            </w:r>
          </w:p>
        </w:tc>
        <w:tc>
          <w:tcPr>
            <w:tcW w:w="3132" w:type="dxa"/>
            <w:vAlign w:val="center"/>
          </w:tcPr>
          <w:p w14:paraId="2E2A62C0" w14:textId="2AFA9D60" w:rsidR="00BC5080" w:rsidRDefault="00B77DE2" w:rsidP="00B77DE2">
            <w:pPr>
              <w:jc w:val="center"/>
              <w:rPr>
                <w:rFonts w:cs="Times New Roman"/>
                <w:szCs w:val="24"/>
              </w:rPr>
            </w:pPr>
            <w:r>
              <w:rPr>
                <w:rFonts w:cs="Times New Roman"/>
                <w:szCs w:val="24"/>
              </w:rPr>
              <w:t>$</w:t>
            </w:r>
            <w:r w:rsidR="00C1227F">
              <w:rPr>
                <w:rFonts w:cs="Times New Roman"/>
                <w:szCs w:val="24"/>
              </w:rPr>
              <w:t xml:space="preserve"> </w:t>
            </w:r>
            <w:r w:rsidR="00863C27">
              <w:rPr>
                <w:rFonts w:cs="Times New Roman"/>
                <w:szCs w:val="24"/>
              </w:rPr>
              <w:t>50</w:t>
            </w:r>
          </w:p>
        </w:tc>
      </w:tr>
      <w:tr w:rsidR="00CE45E8" w14:paraId="252A21D7" w14:textId="77777777" w:rsidTr="004B0D8A">
        <w:tc>
          <w:tcPr>
            <w:tcW w:w="6263" w:type="dxa"/>
            <w:gridSpan w:val="2"/>
            <w:shd w:val="clear" w:color="auto" w:fill="00B0F0"/>
            <w:vAlign w:val="center"/>
          </w:tcPr>
          <w:p w14:paraId="30C0F57C" w14:textId="1D8CE335" w:rsidR="00CE45E8" w:rsidRPr="004B0D8A" w:rsidRDefault="00CE45E8" w:rsidP="00B77DE2">
            <w:pPr>
              <w:jc w:val="center"/>
              <w:rPr>
                <w:rFonts w:cs="Times New Roman"/>
                <w:b/>
                <w:szCs w:val="24"/>
              </w:rPr>
            </w:pPr>
            <w:r w:rsidRPr="004B0D8A">
              <w:rPr>
                <w:rFonts w:cs="Times New Roman"/>
                <w:b/>
                <w:bCs/>
                <w:szCs w:val="24"/>
              </w:rPr>
              <w:t>Tota</w:t>
            </w:r>
            <w:r w:rsidR="004B0D8A" w:rsidRPr="004B0D8A">
              <w:rPr>
                <w:rFonts w:cs="Times New Roman"/>
                <w:b/>
                <w:bCs/>
                <w:szCs w:val="24"/>
              </w:rPr>
              <w:t>l</w:t>
            </w:r>
          </w:p>
        </w:tc>
        <w:tc>
          <w:tcPr>
            <w:tcW w:w="3132" w:type="dxa"/>
            <w:vAlign w:val="center"/>
          </w:tcPr>
          <w:p w14:paraId="75966192" w14:textId="725466DA" w:rsidR="00CE45E8" w:rsidRPr="00C1227F" w:rsidRDefault="00C1227F" w:rsidP="00B77DE2">
            <w:pPr>
              <w:jc w:val="center"/>
              <w:rPr>
                <w:rFonts w:cs="Times New Roman"/>
                <w:b/>
                <w:szCs w:val="24"/>
              </w:rPr>
            </w:pPr>
            <w:r w:rsidRPr="00C1227F">
              <w:rPr>
                <w:rFonts w:cs="Times New Roman"/>
                <w:b/>
                <w:bCs/>
                <w:szCs w:val="24"/>
              </w:rPr>
              <w:t>$ 850</w:t>
            </w:r>
          </w:p>
        </w:tc>
      </w:tr>
    </w:tbl>
    <w:p w14:paraId="53FA82EB" w14:textId="2541ADD2" w:rsidR="00DF276D" w:rsidRPr="007F618A" w:rsidRDefault="00111CAA" w:rsidP="007F618A">
      <w:pPr>
        <w:pStyle w:val="Titulotabla"/>
      </w:pPr>
      <w:r>
        <w:t xml:space="preserve"> </w:t>
      </w:r>
      <w:bookmarkStart w:id="599" w:name="_Toc151934590"/>
      <w:r w:rsidR="00E37955">
        <w:t>Costos destinados a gastos generales</w:t>
      </w:r>
      <w:r w:rsidR="00D70B92">
        <w:t xml:space="preserve"> de desarrollo.</w:t>
      </w:r>
      <w:bookmarkEnd w:id="599"/>
    </w:p>
    <w:p w14:paraId="3D0AFF15" w14:textId="4BFD6AE4" w:rsidR="00966B8D" w:rsidRPr="003C46C3" w:rsidRDefault="004256E1" w:rsidP="00216DEA">
      <w:pPr>
        <w:pStyle w:val="Prrafodelista"/>
        <w:numPr>
          <w:ilvl w:val="0"/>
          <w:numId w:val="25"/>
        </w:numPr>
        <w:rPr>
          <w:rFonts w:cs="Times New Roman"/>
          <w:b/>
          <w:i/>
          <w:szCs w:val="24"/>
        </w:rPr>
      </w:pPr>
      <w:r w:rsidRPr="003C46C3">
        <w:rPr>
          <w:rFonts w:cs="Times New Roman"/>
          <w:b/>
          <w:i/>
          <w:szCs w:val="24"/>
        </w:rPr>
        <w:t xml:space="preserve">Costos </w:t>
      </w:r>
      <w:r w:rsidR="00966B8D" w:rsidRPr="003C46C3">
        <w:rPr>
          <w:rFonts w:cs="Times New Roman"/>
          <w:b/>
          <w:i/>
          <w:szCs w:val="24"/>
        </w:rPr>
        <w:t>Equipo de trabajo</w:t>
      </w:r>
    </w:p>
    <w:p w14:paraId="10FD46E8" w14:textId="32DD4DDD" w:rsidR="001B5646" w:rsidRDefault="00DD2457" w:rsidP="00B932DC">
      <w:pPr>
        <w:rPr>
          <w:rFonts w:cs="Times New Roman"/>
          <w:szCs w:val="24"/>
        </w:rPr>
      </w:pPr>
      <w:r>
        <w:rPr>
          <w:rFonts w:cs="Times New Roman"/>
          <w:szCs w:val="24"/>
        </w:rPr>
        <w:t xml:space="preserve">Los costos generados por el equipo de </w:t>
      </w:r>
      <w:r w:rsidR="00A42E05">
        <w:rPr>
          <w:rFonts w:cs="Times New Roman"/>
          <w:szCs w:val="24"/>
        </w:rPr>
        <w:t xml:space="preserve">trabajo se refieren </w:t>
      </w:r>
      <w:r w:rsidR="00827925">
        <w:rPr>
          <w:rFonts w:cs="Times New Roman"/>
          <w:szCs w:val="24"/>
        </w:rPr>
        <w:t xml:space="preserve">a aquellos gastos de tipo operativo que </w:t>
      </w:r>
      <w:r w:rsidR="0077157F">
        <w:rPr>
          <w:rFonts w:cs="Times New Roman"/>
          <w:szCs w:val="24"/>
        </w:rPr>
        <w:t>involucran al recurso humano</w:t>
      </w:r>
      <w:r w:rsidR="006B2E41">
        <w:rPr>
          <w:rFonts w:cs="Times New Roman"/>
          <w:szCs w:val="24"/>
        </w:rPr>
        <w:t xml:space="preserve"> el cual se encarga de realizar las tareas correspondientes </w:t>
      </w:r>
      <w:r w:rsidR="00EB631E">
        <w:rPr>
          <w:rFonts w:cs="Times New Roman"/>
          <w:szCs w:val="24"/>
        </w:rPr>
        <w:t>de</w:t>
      </w:r>
      <w:r w:rsidR="001B5646">
        <w:rPr>
          <w:rFonts w:cs="Times New Roman"/>
          <w:szCs w:val="24"/>
        </w:rPr>
        <w:t xml:space="preserve"> cada etapa de desarrollo del sistema.</w:t>
      </w:r>
    </w:p>
    <w:p w14:paraId="1B20F91D" w14:textId="43F07C2D" w:rsidR="00966B8D" w:rsidRDefault="00F11D3E" w:rsidP="00B932DC">
      <w:pPr>
        <w:rPr>
          <w:rFonts w:cs="Times New Roman"/>
          <w:szCs w:val="24"/>
        </w:rPr>
      </w:pPr>
      <w:r>
        <w:rPr>
          <w:rFonts w:cs="Times New Roman"/>
          <w:szCs w:val="24"/>
        </w:rPr>
        <w:lastRenderedPageBreak/>
        <w:t xml:space="preserve">Como parte de este análisis </w:t>
      </w:r>
      <w:r w:rsidR="00DF61ED">
        <w:rPr>
          <w:rFonts w:cs="Times New Roman"/>
          <w:szCs w:val="24"/>
        </w:rPr>
        <w:t>s</w:t>
      </w:r>
      <w:r>
        <w:rPr>
          <w:rFonts w:cs="Times New Roman"/>
          <w:szCs w:val="24"/>
        </w:rPr>
        <w:t xml:space="preserve">e tomó en cuenta que </w:t>
      </w:r>
      <w:r w:rsidR="006C5906">
        <w:rPr>
          <w:rFonts w:cs="Times New Roman"/>
          <w:szCs w:val="24"/>
        </w:rPr>
        <w:t xml:space="preserve">al ser 3 integrantes del equipo de </w:t>
      </w:r>
      <w:r w:rsidR="00E82CF6">
        <w:rPr>
          <w:rFonts w:cs="Times New Roman"/>
          <w:szCs w:val="24"/>
        </w:rPr>
        <w:t xml:space="preserve">desarrollo se dividieron las </w:t>
      </w:r>
      <w:r w:rsidR="005C34D8">
        <w:rPr>
          <w:rFonts w:cs="Times New Roman"/>
          <w:szCs w:val="24"/>
        </w:rPr>
        <w:t xml:space="preserve">tareas y responsabilidades de acuerdo con </w:t>
      </w:r>
      <w:r w:rsidR="00D65A31">
        <w:rPr>
          <w:rFonts w:cs="Times New Roman"/>
          <w:szCs w:val="24"/>
        </w:rPr>
        <w:t>las habilidades particulares de cada miembro</w:t>
      </w:r>
      <w:r w:rsidR="00B06F21">
        <w:rPr>
          <w:rFonts w:cs="Times New Roman"/>
          <w:szCs w:val="24"/>
        </w:rPr>
        <w:t xml:space="preserve">. Entonces, </w:t>
      </w:r>
      <w:r w:rsidR="00F81C86">
        <w:rPr>
          <w:rFonts w:cs="Times New Roman"/>
          <w:szCs w:val="24"/>
        </w:rPr>
        <w:t>como resultado de</w:t>
      </w:r>
      <w:r w:rsidR="00C86EFA">
        <w:rPr>
          <w:rFonts w:cs="Times New Roman"/>
          <w:szCs w:val="24"/>
        </w:rPr>
        <w:t xml:space="preserve"> las decisiones del equipo se definieron las siguientes reglas:</w:t>
      </w:r>
      <w:r w:rsidR="00B06F21">
        <w:rPr>
          <w:rFonts w:cs="Times New Roman"/>
          <w:szCs w:val="24"/>
        </w:rPr>
        <w:t xml:space="preserve"> </w:t>
      </w:r>
    </w:p>
    <w:p w14:paraId="1F354DD1" w14:textId="77777777" w:rsidR="00744EE4" w:rsidRDefault="0023336D" w:rsidP="00216DEA">
      <w:pPr>
        <w:pStyle w:val="Prrafodelista"/>
        <w:numPr>
          <w:ilvl w:val="0"/>
          <w:numId w:val="28"/>
        </w:numPr>
        <w:rPr>
          <w:rFonts w:cs="Times New Roman"/>
          <w:szCs w:val="24"/>
        </w:rPr>
      </w:pPr>
      <w:r>
        <w:rPr>
          <w:rFonts w:cs="Times New Roman"/>
          <w:szCs w:val="24"/>
        </w:rPr>
        <w:t xml:space="preserve">Para la etapa de diseño </w:t>
      </w:r>
      <w:r w:rsidR="00BB430C">
        <w:rPr>
          <w:rFonts w:cs="Times New Roman"/>
          <w:szCs w:val="24"/>
        </w:rPr>
        <w:t>se</w:t>
      </w:r>
      <w:r>
        <w:rPr>
          <w:rFonts w:cs="Times New Roman"/>
          <w:szCs w:val="24"/>
        </w:rPr>
        <w:t xml:space="preserve"> </w:t>
      </w:r>
      <w:r w:rsidR="001B76AE">
        <w:rPr>
          <w:rFonts w:cs="Times New Roman"/>
          <w:szCs w:val="24"/>
        </w:rPr>
        <w:t xml:space="preserve">considera </w:t>
      </w:r>
      <w:r w:rsidR="00DD2457">
        <w:rPr>
          <w:rFonts w:cs="Times New Roman"/>
          <w:szCs w:val="24"/>
        </w:rPr>
        <w:t xml:space="preserve">el salario </w:t>
      </w:r>
      <w:r w:rsidR="005F6FA7">
        <w:rPr>
          <w:rFonts w:cs="Times New Roman"/>
          <w:szCs w:val="24"/>
        </w:rPr>
        <w:t xml:space="preserve">de un </w:t>
      </w:r>
      <w:r w:rsidR="00744EE4">
        <w:rPr>
          <w:rFonts w:cs="Times New Roman"/>
          <w:szCs w:val="24"/>
        </w:rPr>
        <w:t xml:space="preserve">Desarrollador Web </w:t>
      </w:r>
      <w:proofErr w:type="spellStart"/>
      <w:r w:rsidR="00744EE4">
        <w:rPr>
          <w:rFonts w:cs="Times New Roman"/>
          <w:szCs w:val="24"/>
        </w:rPr>
        <w:t>Frontend</w:t>
      </w:r>
      <w:proofErr w:type="spellEnd"/>
      <w:r w:rsidR="00744EE4">
        <w:rPr>
          <w:rFonts w:cs="Times New Roman"/>
          <w:szCs w:val="24"/>
        </w:rPr>
        <w:t>.</w:t>
      </w:r>
    </w:p>
    <w:p w14:paraId="6F16D798" w14:textId="5FC87C48" w:rsidR="00450A17" w:rsidRDefault="00744EE4" w:rsidP="00216DEA">
      <w:pPr>
        <w:pStyle w:val="Prrafodelista"/>
        <w:numPr>
          <w:ilvl w:val="0"/>
          <w:numId w:val="28"/>
        </w:numPr>
        <w:rPr>
          <w:rFonts w:cs="Times New Roman"/>
          <w:szCs w:val="24"/>
        </w:rPr>
      </w:pPr>
      <w:r>
        <w:rPr>
          <w:rFonts w:cs="Times New Roman"/>
          <w:szCs w:val="24"/>
        </w:rPr>
        <w:t xml:space="preserve">Para la etapa de desarrollo se </w:t>
      </w:r>
      <w:r w:rsidR="00450A17">
        <w:rPr>
          <w:rFonts w:cs="Times New Roman"/>
          <w:szCs w:val="24"/>
        </w:rPr>
        <w:t xml:space="preserve">considera el salario de un Desarrollador Web </w:t>
      </w:r>
      <w:proofErr w:type="spellStart"/>
      <w:r w:rsidR="00450A17">
        <w:rPr>
          <w:rFonts w:cs="Times New Roman"/>
          <w:szCs w:val="24"/>
        </w:rPr>
        <w:t>Backend</w:t>
      </w:r>
      <w:proofErr w:type="spellEnd"/>
      <w:r w:rsidR="00450A17">
        <w:rPr>
          <w:rFonts w:cs="Times New Roman"/>
          <w:szCs w:val="24"/>
        </w:rPr>
        <w:t>.</w:t>
      </w:r>
    </w:p>
    <w:p w14:paraId="3053875A" w14:textId="77777777" w:rsidR="001D76A2" w:rsidRDefault="00450A17" w:rsidP="00216DEA">
      <w:pPr>
        <w:pStyle w:val="Prrafodelista"/>
        <w:numPr>
          <w:ilvl w:val="0"/>
          <w:numId w:val="28"/>
        </w:numPr>
        <w:rPr>
          <w:rFonts w:cs="Times New Roman"/>
          <w:szCs w:val="24"/>
        </w:rPr>
      </w:pPr>
      <w:r>
        <w:rPr>
          <w:rFonts w:cs="Times New Roman"/>
          <w:szCs w:val="24"/>
        </w:rPr>
        <w:t>Para la parte de implementación se considera el salario de un Desarrollador de aplicaciones web</w:t>
      </w:r>
      <w:r w:rsidR="001D76A2">
        <w:rPr>
          <w:rFonts w:cs="Times New Roman"/>
          <w:szCs w:val="24"/>
        </w:rPr>
        <w:t>.</w:t>
      </w:r>
    </w:p>
    <w:p w14:paraId="5B0439A2" w14:textId="5D157697" w:rsidR="005A05A5" w:rsidRPr="005A05A5" w:rsidRDefault="002E14BA" w:rsidP="001D76A2">
      <w:pPr>
        <w:rPr>
          <w:rFonts w:cs="Times New Roman"/>
          <w:szCs w:val="24"/>
        </w:rPr>
      </w:pPr>
      <w:r>
        <w:rPr>
          <w:rFonts w:cs="Times New Roman"/>
          <w:szCs w:val="24"/>
        </w:rPr>
        <w:t xml:space="preserve">Los salarios antes mencionados fueron consultados en una de las páginas de búsqueda de empleo más utilizada en México como lo es </w:t>
      </w:r>
      <w:proofErr w:type="spellStart"/>
      <w:r>
        <w:rPr>
          <w:rFonts w:cs="Times New Roman"/>
          <w:szCs w:val="24"/>
        </w:rPr>
        <w:t>Indeed</w:t>
      </w:r>
      <w:proofErr w:type="spellEnd"/>
      <w:r w:rsidR="001463F6">
        <w:rPr>
          <w:rFonts w:cs="Times New Roman"/>
          <w:szCs w:val="24"/>
        </w:rPr>
        <w:t>. A continuación, se muestra una tabla resumen de los sueldos consultados:</w:t>
      </w:r>
    </w:p>
    <w:tbl>
      <w:tblPr>
        <w:tblStyle w:val="Tablaconcuadrcula"/>
        <w:tblW w:w="0" w:type="auto"/>
        <w:tblLook w:val="04A0" w:firstRow="1" w:lastRow="0" w:firstColumn="1" w:lastColumn="0" w:noHBand="0" w:noVBand="1"/>
      </w:tblPr>
      <w:tblGrid>
        <w:gridCol w:w="2348"/>
        <w:gridCol w:w="2349"/>
        <w:gridCol w:w="2349"/>
        <w:gridCol w:w="2349"/>
      </w:tblGrid>
      <w:tr w:rsidR="001463F6" w14:paraId="404C0108" w14:textId="77777777" w:rsidTr="00E92B30">
        <w:tc>
          <w:tcPr>
            <w:tcW w:w="2348" w:type="dxa"/>
            <w:shd w:val="clear" w:color="auto" w:fill="FFE599" w:themeFill="accent4" w:themeFillTint="66"/>
            <w:vAlign w:val="center"/>
          </w:tcPr>
          <w:p w14:paraId="7F74100F" w14:textId="5785A4BC" w:rsidR="001463F6" w:rsidRPr="00E92B30" w:rsidRDefault="001463F6" w:rsidP="00E92B30">
            <w:pPr>
              <w:jc w:val="center"/>
              <w:rPr>
                <w:rFonts w:cs="Times New Roman"/>
                <w:b/>
                <w:sz w:val="28"/>
                <w:szCs w:val="28"/>
              </w:rPr>
            </w:pPr>
            <w:r w:rsidRPr="00E92B30">
              <w:rPr>
                <w:rFonts w:cs="Times New Roman"/>
                <w:b/>
                <w:sz w:val="28"/>
                <w:szCs w:val="28"/>
              </w:rPr>
              <w:t>Puesto</w:t>
            </w:r>
          </w:p>
        </w:tc>
        <w:tc>
          <w:tcPr>
            <w:tcW w:w="2349" w:type="dxa"/>
            <w:shd w:val="clear" w:color="auto" w:fill="FFE599" w:themeFill="accent4" w:themeFillTint="66"/>
            <w:vAlign w:val="center"/>
          </w:tcPr>
          <w:p w14:paraId="2299096F" w14:textId="0D89B320" w:rsidR="001463F6" w:rsidRPr="00E92B30" w:rsidRDefault="001463F6" w:rsidP="00E92B30">
            <w:pPr>
              <w:jc w:val="center"/>
              <w:rPr>
                <w:rFonts w:cs="Times New Roman"/>
                <w:b/>
                <w:sz w:val="28"/>
                <w:szCs w:val="28"/>
              </w:rPr>
            </w:pPr>
            <w:r w:rsidRPr="00E92B30">
              <w:rPr>
                <w:rFonts w:cs="Times New Roman"/>
                <w:b/>
                <w:sz w:val="28"/>
                <w:szCs w:val="28"/>
              </w:rPr>
              <w:t>Salario por mes</w:t>
            </w:r>
          </w:p>
        </w:tc>
        <w:tc>
          <w:tcPr>
            <w:tcW w:w="2349" w:type="dxa"/>
            <w:shd w:val="clear" w:color="auto" w:fill="FFE599" w:themeFill="accent4" w:themeFillTint="66"/>
            <w:vAlign w:val="center"/>
          </w:tcPr>
          <w:p w14:paraId="640BB612" w14:textId="6418AAD4" w:rsidR="001463F6" w:rsidRPr="00E92B30" w:rsidRDefault="001463F6" w:rsidP="00E92B30">
            <w:pPr>
              <w:jc w:val="center"/>
              <w:rPr>
                <w:rFonts w:cs="Times New Roman"/>
                <w:b/>
                <w:sz w:val="28"/>
                <w:szCs w:val="28"/>
              </w:rPr>
            </w:pPr>
            <w:r w:rsidRPr="00E92B30">
              <w:rPr>
                <w:rFonts w:cs="Times New Roman"/>
                <w:b/>
                <w:sz w:val="28"/>
                <w:szCs w:val="28"/>
              </w:rPr>
              <w:t>Salario por semana</w:t>
            </w:r>
          </w:p>
        </w:tc>
        <w:tc>
          <w:tcPr>
            <w:tcW w:w="2349" w:type="dxa"/>
            <w:shd w:val="clear" w:color="auto" w:fill="FFE599" w:themeFill="accent4" w:themeFillTint="66"/>
            <w:vAlign w:val="center"/>
          </w:tcPr>
          <w:p w14:paraId="3054CD12" w14:textId="18EA1D6B" w:rsidR="001463F6" w:rsidRPr="00E92B30" w:rsidRDefault="001463F6" w:rsidP="00E92B30">
            <w:pPr>
              <w:jc w:val="center"/>
              <w:rPr>
                <w:rFonts w:cs="Times New Roman"/>
                <w:b/>
                <w:sz w:val="28"/>
                <w:szCs w:val="28"/>
              </w:rPr>
            </w:pPr>
            <w:r w:rsidRPr="00E92B30">
              <w:rPr>
                <w:rFonts w:cs="Times New Roman"/>
                <w:b/>
                <w:sz w:val="28"/>
                <w:szCs w:val="28"/>
              </w:rPr>
              <w:t>Salario por hora</w:t>
            </w:r>
          </w:p>
        </w:tc>
      </w:tr>
      <w:tr w:rsidR="001463F6" w14:paraId="1973033C" w14:textId="77777777" w:rsidTr="006913C6">
        <w:tc>
          <w:tcPr>
            <w:tcW w:w="2348" w:type="dxa"/>
            <w:vAlign w:val="center"/>
          </w:tcPr>
          <w:p w14:paraId="3ED07369" w14:textId="1842F026" w:rsidR="001463F6" w:rsidRDefault="00E92B30" w:rsidP="006913C6">
            <w:pPr>
              <w:jc w:val="center"/>
              <w:rPr>
                <w:rFonts w:cs="Times New Roman"/>
                <w:szCs w:val="24"/>
              </w:rPr>
            </w:pPr>
            <w:r>
              <w:rPr>
                <w:rFonts w:cs="Times New Roman"/>
                <w:szCs w:val="24"/>
              </w:rPr>
              <w:t xml:space="preserve">Desarrollador Web </w:t>
            </w:r>
            <w:proofErr w:type="spellStart"/>
            <w:r w:rsidR="00193F7F">
              <w:rPr>
                <w:rFonts w:cs="Times New Roman"/>
                <w:szCs w:val="24"/>
              </w:rPr>
              <w:t>Frontend</w:t>
            </w:r>
            <w:proofErr w:type="spellEnd"/>
          </w:p>
        </w:tc>
        <w:tc>
          <w:tcPr>
            <w:tcW w:w="2349" w:type="dxa"/>
            <w:vAlign w:val="center"/>
          </w:tcPr>
          <w:p w14:paraId="5DE86560" w14:textId="3F943A40" w:rsidR="001463F6" w:rsidRDefault="006D6927" w:rsidP="006913C6">
            <w:pPr>
              <w:jc w:val="center"/>
              <w:rPr>
                <w:rFonts w:cs="Times New Roman"/>
                <w:szCs w:val="24"/>
              </w:rPr>
            </w:pPr>
            <w:r>
              <w:rPr>
                <w:rFonts w:cs="Times New Roman"/>
                <w:szCs w:val="24"/>
              </w:rPr>
              <w:t xml:space="preserve">$ </w:t>
            </w:r>
            <w:r w:rsidR="001B3AFF">
              <w:rPr>
                <w:rFonts w:cs="Times New Roman"/>
                <w:szCs w:val="24"/>
              </w:rPr>
              <w:t>16, 268</w:t>
            </w:r>
          </w:p>
        </w:tc>
        <w:tc>
          <w:tcPr>
            <w:tcW w:w="2349" w:type="dxa"/>
            <w:vAlign w:val="center"/>
          </w:tcPr>
          <w:p w14:paraId="3785F2BC" w14:textId="11F466F9" w:rsidR="001463F6" w:rsidRDefault="006D6927" w:rsidP="006913C6">
            <w:pPr>
              <w:jc w:val="center"/>
              <w:rPr>
                <w:rFonts w:cs="Times New Roman"/>
                <w:szCs w:val="24"/>
              </w:rPr>
            </w:pPr>
            <w:r>
              <w:rPr>
                <w:rFonts w:cs="Times New Roman"/>
                <w:szCs w:val="24"/>
              </w:rPr>
              <w:t>$</w:t>
            </w:r>
            <w:r w:rsidR="001B3AFF">
              <w:rPr>
                <w:rFonts w:cs="Times New Roman"/>
                <w:szCs w:val="24"/>
              </w:rPr>
              <w:t xml:space="preserve"> </w:t>
            </w:r>
            <w:r w:rsidR="0027716D">
              <w:rPr>
                <w:rFonts w:cs="Times New Roman"/>
                <w:szCs w:val="24"/>
              </w:rPr>
              <w:t>3,957</w:t>
            </w:r>
          </w:p>
        </w:tc>
        <w:tc>
          <w:tcPr>
            <w:tcW w:w="2349" w:type="dxa"/>
            <w:vAlign w:val="center"/>
          </w:tcPr>
          <w:p w14:paraId="28BDEE7D" w14:textId="3C6432EB" w:rsidR="001463F6" w:rsidRDefault="006D6927" w:rsidP="006913C6">
            <w:pPr>
              <w:jc w:val="center"/>
              <w:rPr>
                <w:rFonts w:cs="Times New Roman"/>
                <w:szCs w:val="24"/>
              </w:rPr>
            </w:pPr>
            <w:r>
              <w:rPr>
                <w:rFonts w:cs="Times New Roman"/>
                <w:szCs w:val="24"/>
              </w:rPr>
              <w:t>$</w:t>
            </w:r>
            <w:r w:rsidR="0027716D">
              <w:rPr>
                <w:rFonts w:cs="Times New Roman"/>
                <w:szCs w:val="24"/>
              </w:rPr>
              <w:t xml:space="preserve"> </w:t>
            </w:r>
            <w:r w:rsidR="00252657">
              <w:rPr>
                <w:rFonts w:cs="Times New Roman"/>
                <w:szCs w:val="24"/>
              </w:rPr>
              <w:t>279</w:t>
            </w:r>
          </w:p>
        </w:tc>
      </w:tr>
      <w:tr w:rsidR="001463F6" w14:paraId="686F3C0B" w14:textId="77777777" w:rsidTr="006913C6">
        <w:tc>
          <w:tcPr>
            <w:tcW w:w="2348" w:type="dxa"/>
            <w:vAlign w:val="center"/>
          </w:tcPr>
          <w:p w14:paraId="6C4FD5C2" w14:textId="3A56E189" w:rsidR="001463F6" w:rsidRDefault="00193F7F" w:rsidP="006913C6">
            <w:pPr>
              <w:jc w:val="center"/>
              <w:rPr>
                <w:rFonts w:cs="Times New Roman"/>
                <w:szCs w:val="24"/>
              </w:rPr>
            </w:pPr>
            <w:r>
              <w:rPr>
                <w:rFonts w:cs="Times New Roman"/>
                <w:szCs w:val="24"/>
              </w:rPr>
              <w:t xml:space="preserve">Desarrollador Web </w:t>
            </w:r>
            <w:proofErr w:type="spellStart"/>
            <w:r>
              <w:rPr>
                <w:rFonts w:cs="Times New Roman"/>
                <w:szCs w:val="24"/>
              </w:rPr>
              <w:t>Backend</w:t>
            </w:r>
            <w:proofErr w:type="spellEnd"/>
          </w:p>
        </w:tc>
        <w:tc>
          <w:tcPr>
            <w:tcW w:w="2349" w:type="dxa"/>
            <w:vAlign w:val="center"/>
          </w:tcPr>
          <w:p w14:paraId="4DC85FD3" w14:textId="5DEAB5A1"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5E7C1B">
              <w:rPr>
                <w:rFonts w:cs="Times New Roman"/>
                <w:szCs w:val="24"/>
              </w:rPr>
              <w:t>20, 064</w:t>
            </w:r>
          </w:p>
        </w:tc>
        <w:tc>
          <w:tcPr>
            <w:tcW w:w="2349" w:type="dxa"/>
            <w:vAlign w:val="center"/>
          </w:tcPr>
          <w:p w14:paraId="1B10EE4E" w14:textId="3A99C2B5"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F16456">
              <w:rPr>
                <w:rFonts w:cs="Times New Roman"/>
                <w:szCs w:val="24"/>
              </w:rPr>
              <w:t>4,815</w:t>
            </w:r>
          </w:p>
        </w:tc>
        <w:tc>
          <w:tcPr>
            <w:tcW w:w="2349" w:type="dxa"/>
            <w:vAlign w:val="center"/>
          </w:tcPr>
          <w:p w14:paraId="7392F934" w14:textId="5C306CA3" w:rsidR="001463F6" w:rsidRDefault="006D6927" w:rsidP="006913C6">
            <w:pPr>
              <w:jc w:val="center"/>
              <w:rPr>
                <w:rFonts w:cs="Times New Roman"/>
                <w:szCs w:val="24"/>
              </w:rPr>
            </w:pPr>
            <w:r>
              <w:rPr>
                <w:rFonts w:cs="Times New Roman"/>
                <w:szCs w:val="24"/>
              </w:rPr>
              <w:t>$</w:t>
            </w:r>
            <w:r w:rsidR="00252657">
              <w:rPr>
                <w:rFonts w:cs="Times New Roman"/>
                <w:szCs w:val="24"/>
              </w:rPr>
              <w:t xml:space="preserve"> </w:t>
            </w:r>
            <w:r w:rsidR="00A467E3">
              <w:rPr>
                <w:rFonts w:cs="Times New Roman"/>
                <w:szCs w:val="24"/>
              </w:rPr>
              <w:t>100</w:t>
            </w:r>
          </w:p>
        </w:tc>
      </w:tr>
      <w:tr w:rsidR="001463F6" w14:paraId="28CD8598" w14:textId="77777777" w:rsidTr="006913C6">
        <w:tc>
          <w:tcPr>
            <w:tcW w:w="2348" w:type="dxa"/>
            <w:vAlign w:val="center"/>
          </w:tcPr>
          <w:p w14:paraId="0E5F7174" w14:textId="37CF75D7" w:rsidR="001463F6" w:rsidRDefault="00193F7F" w:rsidP="006913C6">
            <w:pPr>
              <w:jc w:val="center"/>
              <w:rPr>
                <w:rFonts w:cs="Times New Roman"/>
                <w:szCs w:val="24"/>
              </w:rPr>
            </w:pPr>
            <w:r>
              <w:rPr>
                <w:rFonts w:cs="Times New Roman"/>
                <w:szCs w:val="24"/>
              </w:rPr>
              <w:t>Desarrollador de aplicaciones web</w:t>
            </w:r>
          </w:p>
        </w:tc>
        <w:tc>
          <w:tcPr>
            <w:tcW w:w="2349" w:type="dxa"/>
            <w:vAlign w:val="center"/>
          </w:tcPr>
          <w:p w14:paraId="7E90217D" w14:textId="1423A16D" w:rsidR="001463F6" w:rsidRDefault="00C7646B" w:rsidP="006913C6">
            <w:pPr>
              <w:jc w:val="center"/>
              <w:rPr>
                <w:rFonts w:cs="Times New Roman"/>
                <w:szCs w:val="24"/>
              </w:rPr>
            </w:pPr>
            <w:r>
              <w:rPr>
                <w:rFonts w:cs="Times New Roman"/>
                <w:szCs w:val="24"/>
              </w:rPr>
              <w:t>$ 15,633</w:t>
            </w:r>
          </w:p>
        </w:tc>
        <w:tc>
          <w:tcPr>
            <w:tcW w:w="2349" w:type="dxa"/>
            <w:vAlign w:val="center"/>
          </w:tcPr>
          <w:p w14:paraId="7A61BB02" w14:textId="4E7929BC" w:rsidR="001463F6" w:rsidRDefault="004B6364" w:rsidP="006913C6">
            <w:pPr>
              <w:jc w:val="center"/>
              <w:rPr>
                <w:rFonts w:cs="Times New Roman"/>
                <w:szCs w:val="24"/>
              </w:rPr>
            </w:pPr>
            <w:r>
              <w:rPr>
                <w:rFonts w:cs="Times New Roman"/>
                <w:szCs w:val="24"/>
              </w:rPr>
              <w:t>$ 3,752</w:t>
            </w:r>
          </w:p>
        </w:tc>
        <w:tc>
          <w:tcPr>
            <w:tcW w:w="2349" w:type="dxa"/>
            <w:vAlign w:val="center"/>
          </w:tcPr>
          <w:p w14:paraId="12502CA6" w14:textId="0CA2EB07" w:rsidR="001463F6" w:rsidRDefault="006D6927" w:rsidP="006913C6">
            <w:pPr>
              <w:jc w:val="center"/>
              <w:rPr>
                <w:rFonts w:cs="Times New Roman"/>
                <w:szCs w:val="24"/>
              </w:rPr>
            </w:pPr>
            <w:r>
              <w:rPr>
                <w:rFonts w:cs="Times New Roman"/>
                <w:szCs w:val="24"/>
              </w:rPr>
              <w:t>$ 78.17</w:t>
            </w:r>
          </w:p>
        </w:tc>
      </w:tr>
    </w:tbl>
    <w:p w14:paraId="5DA016DB" w14:textId="586E7C33" w:rsidR="00D70B92" w:rsidRDefault="00D70B92" w:rsidP="00D70B92">
      <w:pPr>
        <w:pStyle w:val="Titulotabla"/>
      </w:pPr>
      <w:bookmarkStart w:id="600" w:name="_Toc151934591"/>
      <w:r>
        <w:t xml:space="preserve">Costos </w:t>
      </w:r>
      <w:r w:rsidR="009310EF">
        <w:t>individuales destinados al equipo de desarrollo</w:t>
      </w:r>
      <w:bookmarkEnd w:id="600"/>
    </w:p>
    <w:p w14:paraId="34ED4184" w14:textId="69DED3E7" w:rsidR="001463F6" w:rsidRPr="001D76A2" w:rsidRDefault="00FC1BA3" w:rsidP="001D76A2">
      <w:pPr>
        <w:rPr>
          <w:rFonts w:cs="Times New Roman"/>
          <w:szCs w:val="24"/>
        </w:rPr>
      </w:pPr>
      <w:r>
        <w:rPr>
          <w:rFonts w:cs="Times New Roman"/>
          <w:szCs w:val="24"/>
        </w:rPr>
        <w:t xml:space="preserve">Considerando que se estima que el desarrollo del sistema completo desde el diseño hasta la </w:t>
      </w:r>
      <w:r w:rsidR="004E0D02">
        <w:rPr>
          <w:rFonts w:cs="Times New Roman"/>
          <w:szCs w:val="24"/>
        </w:rPr>
        <w:t>implementación o despliegue será de 10 mese</w:t>
      </w:r>
      <w:r w:rsidR="004A163A">
        <w:rPr>
          <w:rFonts w:cs="Times New Roman"/>
          <w:szCs w:val="24"/>
        </w:rPr>
        <w:t>s</w:t>
      </w:r>
      <w:r w:rsidR="004E0D02">
        <w:rPr>
          <w:rFonts w:cs="Times New Roman"/>
          <w:szCs w:val="24"/>
        </w:rPr>
        <w:t xml:space="preserve"> se debe de </w:t>
      </w:r>
      <w:r w:rsidR="00D1105D">
        <w:rPr>
          <w:rFonts w:cs="Times New Roman"/>
          <w:szCs w:val="24"/>
        </w:rPr>
        <w:t xml:space="preserve">realizar ese </w:t>
      </w:r>
      <w:r w:rsidR="004A163A">
        <w:rPr>
          <w:rFonts w:cs="Times New Roman"/>
          <w:szCs w:val="24"/>
        </w:rPr>
        <w:t>cálculo</w:t>
      </w:r>
      <w:r w:rsidR="00D1105D">
        <w:rPr>
          <w:rFonts w:cs="Times New Roman"/>
          <w:szCs w:val="24"/>
        </w:rPr>
        <w:t xml:space="preserve"> para </w:t>
      </w:r>
      <w:r w:rsidR="00A345E6">
        <w:rPr>
          <w:rFonts w:cs="Times New Roman"/>
          <w:szCs w:val="24"/>
        </w:rPr>
        <w:t xml:space="preserve">obtener el total de acuerdo con los meses de </w:t>
      </w:r>
      <w:r w:rsidR="00D17B7E">
        <w:rPr>
          <w:rFonts w:cs="Times New Roman"/>
          <w:szCs w:val="24"/>
        </w:rPr>
        <w:t>trabajo</w:t>
      </w:r>
      <w:r w:rsidR="00A30342">
        <w:rPr>
          <w:rFonts w:cs="Times New Roman"/>
          <w:szCs w:val="24"/>
        </w:rPr>
        <w:t>.</w:t>
      </w:r>
      <w:r w:rsidR="005B1189">
        <w:rPr>
          <w:rFonts w:cs="Times New Roman"/>
          <w:szCs w:val="24"/>
        </w:rPr>
        <w:t xml:space="preserve"> </w:t>
      </w:r>
      <w:r w:rsidR="00E2567D">
        <w:rPr>
          <w:rFonts w:cs="Times New Roman"/>
          <w:szCs w:val="24"/>
        </w:rPr>
        <w:t xml:space="preserve">En adición a estos costos, se decidió que se considere cobrar por hora en función de </w:t>
      </w:r>
      <w:r w:rsidR="00A721D7">
        <w:rPr>
          <w:rFonts w:cs="Times New Roman"/>
          <w:szCs w:val="24"/>
        </w:rPr>
        <w:t xml:space="preserve">recibir una remuneración económica de acuerdo con </w:t>
      </w:r>
      <w:r w:rsidR="007742A8">
        <w:rPr>
          <w:rFonts w:cs="Times New Roman"/>
          <w:szCs w:val="24"/>
        </w:rPr>
        <w:t>las horas de trabajo reales que se invirtieron para el desarrollo del proyecto.</w:t>
      </w:r>
    </w:p>
    <w:tbl>
      <w:tblPr>
        <w:tblStyle w:val="Tablaconcuadrcula"/>
        <w:tblW w:w="0" w:type="auto"/>
        <w:tblLook w:val="04A0" w:firstRow="1" w:lastRow="0" w:firstColumn="1" w:lastColumn="0" w:noHBand="0" w:noVBand="1"/>
      </w:tblPr>
      <w:tblGrid>
        <w:gridCol w:w="4697"/>
        <w:gridCol w:w="4698"/>
      </w:tblGrid>
      <w:tr w:rsidR="00867B53" w14:paraId="47829F95" w14:textId="77777777" w:rsidTr="0094137C">
        <w:tc>
          <w:tcPr>
            <w:tcW w:w="4697" w:type="dxa"/>
            <w:shd w:val="clear" w:color="auto" w:fill="BDD6EE" w:themeFill="accent5" w:themeFillTint="66"/>
            <w:vAlign w:val="center"/>
          </w:tcPr>
          <w:p w14:paraId="43CA7A8F" w14:textId="6538F777" w:rsidR="00867B53" w:rsidRPr="0094137C" w:rsidRDefault="00867B53" w:rsidP="0094137C">
            <w:pPr>
              <w:jc w:val="center"/>
              <w:rPr>
                <w:rFonts w:cs="Times New Roman"/>
                <w:b/>
                <w:sz w:val="28"/>
                <w:szCs w:val="28"/>
              </w:rPr>
            </w:pPr>
            <w:r w:rsidRPr="0094137C">
              <w:rPr>
                <w:rFonts w:cs="Times New Roman"/>
                <w:b/>
                <w:sz w:val="28"/>
                <w:szCs w:val="28"/>
              </w:rPr>
              <w:t>Puesto</w:t>
            </w:r>
          </w:p>
        </w:tc>
        <w:tc>
          <w:tcPr>
            <w:tcW w:w="4698" w:type="dxa"/>
            <w:shd w:val="clear" w:color="auto" w:fill="BDD6EE" w:themeFill="accent5" w:themeFillTint="66"/>
            <w:vAlign w:val="center"/>
          </w:tcPr>
          <w:p w14:paraId="49CC8E79" w14:textId="6EE77584" w:rsidR="00867B53" w:rsidRPr="0094137C" w:rsidRDefault="00867B53" w:rsidP="0094137C">
            <w:pPr>
              <w:jc w:val="center"/>
              <w:rPr>
                <w:rFonts w:cs="Times New Roman"/>
                <w:b/>
                <w:sz w:val="28"/>
                <w:szCs w:val="28"/>
              </w:rPr>
            </w:pPr>
            <w:r w:rsidRPr="0094137C">
              <w:rPr>
                <w:rFonts w:cs="Times New Roman"/>
                <w:b/>
                <w:sz w:val="28"/>
                <w:szCs w:val="28"/>
              </w:rPr>
              <w:t xml:space="preserve">Salario </w:t>
            </w:r>
            <w:r w:rsidR="002D2C56" w:rsidRPr="0094137C">
              <w:rPr>
                <w:rFonts w:cs="Times New Roman"/>
                <w:b/>
                <w:sz w:val="28"/>
                <w:szCs w:val="28"/>
              </w:rPr>
              <w:t>(10 meses)</w:t>
            </w:r>
          </w:p>
        </w:tc>
      </w:tr>
      <w:tr w:rsidR="00867B53" w14:paraId="579F19F8" w14:textId="77777777" w:rsidTr="0094137C">
        <w:tc>
          <w:tcPr>
            <w:tcW w:w="4697" w:type="dxa"/>
            <w:vAlign w:val="center"/>
          </w:tcPr>
          <w:p w14:paraId="7930F8FB" w14:textId="6CEDB4BA" w:rsidR="00867B53" w:rsidRDefault="007A1C8C" w:rsidP="0094137C">
            <w:pPr>
              <w:jc w:val="center"/>
              <w:rPr>
                <w:rFonts w:cs="Times New Roman"/>
                <w:szCs w:val="24"/>
              </w:rPr>
            </w:pPr>
            <w:r>
              <w:rPr>
                <w:rFonts w:cs="Times New Roman"/>
                <w:szCs w:val="24"/>
              </w:rPr>
              <w:t xml:space="preserve">Desarrollador Web </w:t>
            </w:r>
            <w:proofErr w:type="spellStart"/>
            <w:r>
              <w:rPr>
                <w:rFonts w:cs="Times New Roman"/>
                <w:szCs w:val="24"/>
              </w:rPr>
              <w:t>Frontend</w:t>
            </w:r>
            <w:proofErr w:type="spellEnd"/>
          </w:p>
        </w:tc>
        <w:tc>
          <w:tcPr>
            <w:tcW w:w="4698" w:type="dxa"/>
            <w:vAlign w:val="center"/>
          </w:tcPr>
          <w:p w14:paraId="66CCBDED" w14:textId="552B27B9" w:rsidR="00867B53" w:rsidRDefault="00A65672" w:rsidP="0094137C">
            <w:pPr>
              <w:jc w:val="center"/>
              <w:rPr>
                <w:rFonts w:cs="Times New Roman"/>
                <w:szCs w:val="24"/>
              </w:rPr>
            </w:pPr>
            <w:r>
              <w:rPr>
                <w:rFonts w:cs="Times New Roman"/>
                <w:szCs w:val="24"/>
              </w:rPr>
              <w:t xml:space="preserve">$ </w:t>
            </w:r>
            <w:r w:rsidR="00D27B73">
              <w:rPr>
                <w:rFonts w:cs="Times New Roman"/>
                <w:szCs w:val="24"/>
              </w:rPr>
              <w:t>13,</w:t>
            </w:r>
            <w:r w:rsidR="008D3773">
              <w:rPr>
                <w:rFonts w:cs="Times New Roman"/>
                <w:szCs w:val="24"/>
              </w:rPr>
              <w:t>950</w:t>
            </w:r>
          </w:p>
        </w:tc>
      </w:tr>
      <w:tr w:rsidR="00867B53" w14:paraId="073B71CB" w14:textId="77777777" w:rsidTr="0094137C">
        <w:tc>
          <w:tcPr>
            <w:tcW w:w="4697" w:type="dxa"/>
            <w:vAlign w:val="center"/>
          </w:tcPr>
          <w:p w14:paraId="0DB41604" w14:textId="4A47327E" w:rsidR="00867B53" w:rsidRDefault="007A1C8C" w:rsidP="0094137C">
            <w:pPr>
              <w:jc w:val="center"/>
              <w:rPr>
                <w:rFonts w:cs="Times New Roman"/>
                <w:szCs w:val="24"/>
              </w:rPr>
            </w:pPr>
            <w:r>
              <w:rPr>
                <w:rFonts w:cs="Times New Roman"/>
                <w:szCs w:val="24"/>
              </w:rPr>
              <w:t xml:space="preserve">Desarrollador Web </w:t>
            </w:r>
            <w:proofErr w:type="spellStart"/>
            <w:r>
              <w:rPr>
                <w:rFonts w:cs="Times New Roman"/>
                <w:szCs w:val="24"/>
              </w:rPr>
              <w:t>Backend</w:t>
            </w:r>
            <w:proofErr w:type="spellEnd"/>
          </w:p>
        </w:tc>
        <w:tc>
          <w:tcPr>
            <w:tcW w:w="4698" w:type="dxa"/>
            <w:vAlign w:val="center"/>
          </w:tcPr>
          <w:p w14:paraId="50BD3F8A" w14:textId="56B2FC69" w:rsidR="00867B53" w:rsidRDefault="00A65672" w:rsidP="0094137C">
            <w:pPr>
              <w:jc w:val="center"/>
              <w:rPr>
                <w:rFonts w:cs="Times New Roman"/>
                <w:szCs w:val="24"/>
              </w:rPr>
            </w:pPr>
            <w:r>
              <w:rPr>
                <w:rFonts w:cs="Times New Roman"/>
                <w:szCs w:val="24"/>
              </w:rPr>
              <w:t xml:space="preserve">$ </w:t>
            </w:r>
            <w:r w:rsidR="00A2788F">
              <w:rPr>
                <w:rFonts w:cs="Times New Roman"/>
                <w:szCs w:val="24"/>
              </w:rPr>
              <w:t>5,000</w:t>
            </w:r>
          </w:p>
        </w:tc>
      </w:tr>
      <w:tr w:rsidR="00867B53" w14:paraId="69445CEA" w14:textId="77777777" w:rsidTr="0094137C">
        <w:tc>
          <w:tcPr>
            <w:tcW w:w="4697" w:type="dxa"/>
            <w:vAlign w:val="center"/>
          </w:tcPr>
          <w:p w14:paraId="0E89385D" w14:textId="36F7AA27" w:rsidR="00867B53" w:rsidRDefault="007A1C8C" w:rsidP="0094137C">
            <w:pPr>
              <w:jc w:val="center"/>
              <w:rPr>
                <w:rFonts w:cs="Times New Roman"/>
                <w:szCs w:val="24"/>
              </w:rPr>
            </w:pPr>
            <w:r>
              <w:rPr>
                <w:rFonts w:cs="Times New Roman"/>
                <w:szCs w:val="24"/>
              </w:rPr>
              <w:t>Desarrollador de aplicaciones web</w:t>
            </w:r>
          </w:p>
        </w:tc>
        <w:tc>
          <w:tcPr>
            <w:tcW w:w="4698" w:type="dxa"/>
            <w:vAlign w:val="center"/>
          </w:tcPr>
          <w:p w14:paraId="4144036E" w14:textId="7E7EF4CB" w:rsidR="00867B53" w:rsidRDefault="00312A5E" w:rsidP="0094137C">
            <w:pPr>
              <w:jc w:val="center"/>
              <w:rPr>
                <w:rFonts w:cs="Times New Roman"/>
                <w:szCs w:val="24"/>
              </w:rPr>
            </w:pPr>
            <w:r>
              <w:rPr>
                <w:rFonts w:cs="Times New Roman"/>
                <w:szCs w:val="24"/>
              </w:rPr>
              <w:t xml:space="preserve">$ </w:t>
            </w:r>
            <w:r w:rsidR="00FF63AC">
              <w:rPr>
                <w:rFonts w:cs="Times New Roman"/>
                <w:szCs w:val="24"/>
              </w:rPr>
              <w:t>781</w:t>
            </w:r>
            <w:r w:rsidR="00024D6C">
              <w:rPr>
                <w:rFonts w:cs="Times New Roman"/>
                <w:szCs w:val="24"/>
              </w:rPr>
              <w:t>.7</w:t>
            </w:r>
          </w:p>
        </w:tc>
      </w:tr>
      <w:tr w:rsidR="0094137C" w14:paraId="33F15E1D" w14:textId="77777777" w:rsidTr="00CE45E8">
        <w:tc>
          <w:tcPr>
            <w:tcW w:w="4697" w:type="dxa"/>
            <w:shd w:val="clear" w:color="auto" w:fill="00B0F0"/>
          </w:tcPr>
          <w:p w14:paraId="4F6E447F" w14:textId="3296DB41" w:rsidR="0094137C" w:rsidRPr="0094137C" w:rsidRDefault="0094137C" w:rsidP="0094137C">
            <w:pPr>
              <w:jc w:val="center"/>
              <w:rPr>
                <w:rFonts w:cs="Times New Roman"/>
                <w:b/>
                <w:bCs/>
                <w:szCs w:val="24"/>
              </w:rPr>
            </w:pPr>
            <w:r w:rsidRPr="0094137C">
              <w:rPr>
                <w:rFonts w:cs="Times New Roman"/>
                <w:b/>
                <w:bCs/>
                <w:szCs w:val="24"/>
              </w:rPr>
              <w:t>Total</w:t>
            </w:r>
          </w:p>
        </w:tc>
        <w:tc>
          <w:tcPr>
            <w:tcW w:w="4698" w:type="dxa"/>
            <w:vAlign w:val="center"/>
          </w:tcPr>
          <w:p w14:paraId="54469C92" w14:textId="407669E8" w:rsidR="0094137C" w:rsidRPr="00CE45E8" w:rsidRDefault="00576767" w:rsidP="0086558C">
            <w:pPr>
              <w:jc w:val="center"/>
              <w:rPr>
                <w:rFonts w:cs="Times New Roman"/>
                <w:b/>
                <w:szCs w:val="24"/>
              </w:rPr>
            </w:pPr>
            <w:r w:rsidRPr="00CE45E8">
              <w:rPr>
                <w:rFonts w:cs="Times New Roman"/>
                <w:b/>
                <w:szCs w:val="24"/>
              </w:rPr>
              <w:t>$</w:t>
            </w:r>
            <w:r w:rsidR="00296D4B" w:rsidRPr="00CE45E8">
              <w:rPr>
                <w:rFonts w:cs="Times New Roman"/>
                <w:b/>
                <w:szCs w:val="24"/>
              </w:rPr>
              <w:t xml:space="preserve"> </w:t>
            </w:r>
            <w:r w:rsidR="00C3589C">
              <w:rPr>
                <w:rFonts w:cs="Times New Roman"/>
                <w:b/>
                <w:szCs w:val="24"/>
              </w:rPr>
              <w:t>19,731.7</w:t>
            </w:r>
          </w:p>
        </w:tc>
      </w:tr>
    </w:tbl>
    <w:p w14:paraId="5AED34B6" w14:textId="52A6BEF5" w:rsidR="00DF276D" w:rsidRPr="007F618A" w:rsidRDefault="009310EF" w:rsidP="007F618A">
      <w:pPr>
        <w:pStyle w:val="Titulotabla"/>
      </w:pPr>
      <w:bookmarkStart w:id="601" w:name="_Toc151934592"/>
      <w:r>
        <w:t xml:space="preserve">Costos </w:t>
      </w:r>
      <w:r w:rsidR="00884A8F">
        <w:t>totales destinados al equipo de desarrollo.</w:t>
      </w:r>
      <w:bookmarkEnd w:id="601"/>
    </w:p>
    <w:p w14:paraId="764B6A64" w14:textId="20F10F85" w:rsidR="00966B8D" w:rsidRPr="00A122B1" w:rsidRDefault="00966B8D" w:rsidP="00216DEA">
      <w:pPr>
        <w:pStyle w:val="Prrafodelista"/>
        <w:numPr>
          <w:ilvl w:val="0"/>
          <w:numId w:val="27"/>
        </w:numPr>
        <w:rPr>
          <w:rFonts w:cs="Times New Roman"/>
          <w:b/>
          <w:i/>
          <w:szCs w:val="24"/>
        </w:rPr>
      </w:pPr>
      <w:r w:rsidRPr="00A122B1">
        <w:rPr>
          <w:rFonts w:cs="Times New Roman"/>
          <w:b/>
          <w:i/>
          <w:szCs w:val="24"/>
        </w:rPr>
        <w:t xml:space="preserve">Costos operativos </w:t>
      </w:r>
    </w:p>
    <w:p w14:paraId="05E80EBA" w14:textId="754E0A2E" w:rsidR="00935F6C" w:rsidRDefault="00AF076C" w:rsidP="00B932DC">
      <w:pPr>
        <w:rPr>
          <w:rFonts w:cs="Times New Roman"/>
          <w:szCs w:val="24"/>
        </w:rPr>
      </w:pPr>
      <w:r>
        <w:rPr>
          <w:rFonts w:cs="Times New Roman"/>
          <w:szCs w:val="24"/>
        </w:rPr>
        <w:t xml:space="preserve">Los costos operativos se refieren </w:t>
      </w:r>
      <w:r w:rsidR="00295EA9">
        <w:rPr>
          <w:rFonts w:cs="Times New Roman"/>
          <w:szCs w:val="24"/>
        </w:rPr>
        <w:t xml:space="preserve">a aquellos que surgen </w:t>
      </w:r>
      <w:r w:rsidR="001C0F16">
        <w:rPr>
          <w:rFonts w:cs="Times New Roman"/>
          <w:szCs w:val="24"/>
        </w:rPr>
        <w:t xml:space="preserve">de las actividades </w:t>
      </w:r>
      <w:r w:rsidR="00E21C35">
        <w:rPr>
          <w:rFonts w:cs="Times New Roman"/>
          <w:szCs w:val="24"/>
        </w:rPr>
        <w:t>que se llevan a cabo durante el periodo de desarrollo del sistema</w:t>
      </w:r>
      <w:r w:rsidR="008B06D2">
        <w:rPr>
          <w:rFonts w:cs="Times New Roman"/>
          <w:szCs w:val="24"/>
        </w:rPr>
        <w:t xml:space="preserve">. </w:t>
      </w:r>
      <w:r w:rsidR="002312F0">
        <w:rPr>
          <w:rFonts w:cs="Times New Roman"/>
          <w:szCs w:val="24"/>
        </w:rPr>
        <w:t>De acuerdo con el análisis que se realizó</w:t>
      </w:r>
      <w:r w:rsidR="00B66977">
        <w:rPr>
          <w:rFonts w:cs="Times New Roman"/>
          <w:szCs w:val="24"/>
        </w:rPr>
        <w:t xml:space="preserve"> para definir costos operativos, se consideraron únicamente </w:t>
      </w:r>
      <w:r w:rsidR="005A2EC0">
        <w:rPr>
          <w:rFonts w:cs="Times New Roman"/>
          <w:szCs w:val="24"/>
        </w:rPr>
        <w:t>aquellos</w:t>
      </w:r>
      <w:r w:rsidR="00A70F3F">
        <w:rPr>
          <w:rFonts w:cs="Times New Roman"/>
          <w:szCs w:val="24"/>
        </w:rPr>
        <w:t xml:space="preserve"> e</w:t>
      </w:r>
      <w:r w:rsidR="000B09A5">
        <w:rPr>
          <w:rFonts w:cs="Times New Roman"/>
          <w:szCs w:val="24"/>
        </w:rPr>
        <w:t xml:space="preserve">lementos </w:t>
      </w:r>
      <w:r w:rsidR="005A2EC0">
        <w:rPr>
          <w:rFonts w:cs="Times New Roman"/>
          <w:szCs w:val="24"/>
        </w:rPr>
        <w:t xml:space="preserve">sustanciales </w:t>
      </w:r>
      <w:r w:rsidR="000B09A5">
        <w:rPr>
          <w:rFonts w:cs="Times New Roman"/>
          <w:szCs w:val="24"/>
        </w:rPr>
        <w:t xml:space="preserve">que constituyen un gasto </w:t>
      </w:r>
      <w:r w:rsidR="000D6DF3">
        <w:rPr>
          <w:rFonts w:cs="Times New Roman"/>
          <w:szCs w:val="24"/>
        </w:rPr>
        <w:t xml:space="preserve">mientras </w:t>
      </w:r>
      <w:r w:rsidR="00A15C15">
        <w:rPr>
          <w:rFonts w:cs="Times New Roman"/>
          <w:szCs w:val="24"/>
        </w:rPr>
        <w:t>está en desarrollo el sistema.</w:t>
      </w:r>
      <w:r w:rsidR="009968B2">
        <w:rPr>
          <w:rFonts w:cs="Times New Roman"/>
          <w:szCs w:val="24"/>
        </w:rPr>
        <w:t xml:space="preserve"> A continuación, se muestra un resumen de</w:t>
      </w:r>
      <w:r w:rsidR="00311A13">
        <w:rPr>
          <w:rFonts w:cs="Times New Roman"/>
          <w:szCs w:val="24"/>
        </w:rPr>
        <w:t xml:space="preserve">tallando </w:t>
      </w:r>
      <w:r w:rsidR="00F91989">
        <w:rPr>
          <w:rFonts w:cs="Times New Roman"/>
          <w:szCs w:val="24"/>
        </w:rPr>
        <w:t xml:space="preserve">la inversión de capital que cubra </w:t>
      </w:r>
      <w:r w:rsidR="003E1C07">
        <w:rPr>
          <w:rFonts w:cs="Times New Roman"/>
          <w:szCs w:val="24"/>
        </w:rPr>
        <w:t>estos costos.</w:t>
      </w:r>
    </w:p>
    <w:tbl>
      <w:tblPr>
        <w:tblStyle w:val="Tablaconcuadrcula"/>
        <w:tblW w:w="0" w:type="auto"/>
        <w:tblLook w:val="04A0" w:firstRow="1" w:lastRow="0" w:firstColumn="1" w:lastColumn="0" w:noHBand="0" w:noVBand="1"/>
      </w:tblPr>
      <w:tblGrid>
        <w:gridCol w:w="2348"/>
        <w:gridCol w:w="2349"/>
        <w:gridCol w:w="2349"/>
        <w:gridCol w:w="2349"/>
      </w:tblGrid>
      <w:tr w:rsidR="003E1C07" w14:paraId="3114B452" w14:textId="77777777" w:rsidTr="00595627">
        <w:tc>
          <w:tcPr>
            <w:tcW w:w="2348" w:type="dxa"/>
            <w:shd w:val="clear" w:color="auto" w:fill="F7CAAC" w:themeFill="accent2" w:themeFillTint="66"/>
            <w:vAlign w:val="center"/>
          </w:tcPr>
          <w:p w14:paraId="061465D9" w14:textId="03B65B98" w:rsidR="003E1C07" w:rsidRPr="00595627" w:rsidRDefault="00085B9B" w:rsidP="00595627">
            <w:pPr>
              <w:jc w:val="center"/>
              <w:rPr>
                <w:rFonts w:cs="Times New Roman"/>
                <w:b/>
                <w:szCs w:val="24"/>
              </w:rPr>
            </w:pPr>
            <w:r w:rsidRPr="00595627">
              <w:rPr>
                <w:rFonts w:cs="Times New Roman"/>
                <w:b/>
                <w:szCs w:val="24"/>
              </w:rPr>
              <w:t>Elemento operativo</w:t>
            </w:r>
          </w:p>
        </w:tc>
        <w:tc>
          <w:tcPr>
            <w:tcW w:w="2349" w:type="dxa"/>
            <w:shd w:val="clear" w:color="auto" w:fill="F7CAAC" w:themeFill="accent2" w:themeFillTint="66"/>
            <w:vAlign w:val="center"/>
          </w:tcPr>
          <w:p w14:paraId="5793D85F" w14:textId="1B20E6C1" w:rsidR="003E1C07" w:rsidRPr="00595627" w:rsidRDefault="00085B9B" w:rsidP="00595627">
            <w:pPr>
              <w:jc w:val="center"/>
              <w:rPr>
                <w:rFonts w:cs="Times New Roman"/>
                <w:b/>
                <w:szCs w:val="24"/>
              </w:rPr>
            </w:pPr>
            <w:r w:rsidRPr="00595627">
              <w:rPr>
                <w:rFonts w:cs="Times New Roman"/>
                <w:b/>
                <w:szCs w:val="24"/>
              </w:rPr>
              <w:t>Descripción</w:t>
            </w:r>
          </w:p>
        </w:tc>
        <w:tc>
          <w:tcPr>
            <w:tcW w:w="2349" w:type="dxa"/>
            <w:shd w:val="clear" w:color="auto" w:fill="F7CAAC" w:themeFill="accent2" w:themeFillTint="66"/>
            <w:vAlign w:val="center"/>
          </w:tcPr>
          <w:p w14:paraId="5DE0AA99" w14:textId="3B78320B" w:rsidR="003E1C07" w:rsidRPr="00595627" w:rsidRDefault="00085B9B" w:rsidP="00595627">
            <w:pPr>
              <w:jc w:val="center"/>
              <w:rPr>
                <w:rFonts w:cs="Times New Roman"/>
                <w:b/>
                <w:szCs w:val="24"/>
              </w:rPr>
            </w:pPr>
            <w:r w:rsidRPr="00595627">
              <w:rPr>
                <w:rFonts w:cs="Times New Roman"/>
                <w:b/>
                <w:szCs w:val="24"/>
              </w:rPr>
              <w:t>Costo mensual</w:t>
            </w:r>
          </w:p>
        </w:tc>
        <w:tc>
          <w:tcPr>
            <w:tcW w:w="2349" w:type="dxa"/>
            <w:shd w:val="clear" w:color="auto" w:fill="F7CAAC" w:themeFill="accent2" w:themeFillTint="66"/>
            <w:vAlign w:val="center"/>
          </w:tcPr>
          <w:p w14:paraId="0EFD939D" w14:textId="34CA3E0F" w:rsidR="003E1C07" w:rsidRPr="00595627" w:rsidRDefault="00085B9B" w:rsidP="00595627">
            <w:pPr>
              <w:jc w:val="center"/>
              <w:rPr>
                <w:rFonts w:cs="Times New Roman"/>
                <w:b/>
                <w:szCs w:val="24"/>
              </w:rPr>
            </w:pPr>
            <w:r w:rsidRPr="00595627">
              <w:rPr>
                <w:rFonts w:cs="Times New Roman"/>
                <w:b/>
                <w:szCs w:val="24"/>
              </w:rPr>
              <w:t xml:space="preserve">Costo </w:t>
            </w:r>
            <w:r w:rsidR="003E17A5" w:rsidRPr="00595627">
              <w:rPr>
                <w:rFonts w:cs="Times New Roman"/>
                <w:b/>
                <w:szCs w:val="24"/>
              </w:rPr>
              <w:t>tiempo de desarrollo (10 meses)</w:t>
            </w:r>
          </w:p>
        </w:tc>
      </w:tr>
      <w:tr w:rsidR="003E1C07" w14:paraId="7DD1C118" w14:textId="77777777" w:rsidTr="00537DD8">
        <w:tc>
          <w:tcPr>
            <w:tcW w:w="2348" w:type="dxa"/>
            <w:vAlign w:val="center"/>
          </w:tcPr>
          <w:p w14:paraId="02566FCE" w14:textId="163DC8A0" w:rsidR="003E1C07" w:rsidRDefault="0013486B" w:rsidP="00595627">
            <w:pPr>
              <w:jc w:val="center"/>
              <w:rPr>
                <w:rFonts w:cs="Times New Roman"/>
                <w:szCs w:val="24"/>
              </w:rPr>
            </w:pPr>
            <w:r>
              <w:rPr>
                <w:rFonts w:cs="Times New Roman"/>
                <w:szCs w:val="24"/>
              </w:rPr>
              <w:lastRenderedPageBreak/>
              <w:t>Luz</w:t>
            </w:r>
          </w:p>
        </w:tc>
        <w:tc>
          <w:tcPr>
            <w:tcW w:w="2349" w:type="dxa"/>
          </w:tcPr>
          <w:p w14:paraId="490BE649" w14:textId="77777777" w:rsidR="003E1C07" w:rsidRDefault="003E1C07" w:rsidP="00B932DC">
            <w:pPr>
              <w:rPr>
                <w:rFonts w:cs="Times New Roman"/>
                <w:szCs w:val="24"/>
              </w:rPr>
            </w:pPr>
          </w:p>
        </w:tc>
        <w:tc>
          <w:tcPr>
            <w:tcW w:w="2349" w:type="dxa"/>
          </w:tcPr>
          <w:p w14:paraId="688E5E0E" w14:textId="55A7E390" w:rsidR="003E1C07" w:rsidRDefault="000B0F5C" w:rsidP="00537DD8">
            <w:pPr>
              <w:jc w:val="center"/>
              <w:rPr>
                <w:rFonts w:cs="Times New Roman"/>
                <w:szCs w:val="24"/>
              </w:rPr>
            </w:pPr>
            <w:r>
              <w:rPr>
                <w:rFonts w:cs="Times New Roman"/>
                <w:szCs w:val="24"/>
              </w:rPr>
              <w:t>$ 150</w:t>
            </w:r>
          </w:p>
        </w:tc>
        <w:tc>
          <w:tcPr>
            <w:tcW w:w="2349" w:type="dxa"/>
            <w:vAlign w:val="center"/>
          </w:tcPr>
          <w:p w14:paraId="38BB2045" w14:textId="7036E5EE" w:rsidR="003E1C07" w:rsidRDefault="00262E71" w:rsidP="00537DD8">
            <w:pPr>
              <w:jc w:val="center"/>
              <w:rPr>
                <w:rFonts w:cs="Times New Roman"/>
                <w:szCs w:val="24"/>
              </w:rPr>
            </w:pPr>
            <w:r>
              <w:rPr>
                <w:rFonts w:cs="Times New Roman"/>
                <w:szCs w:val="24"/>
              </w:rPr>
              <w:t xml:space="preserve">$ </w:t>
            </w:r>
            <w:r w:rsidR="007C4431">
              <w:rPr>
                <w:rFonts w:cs="Times New Roman"/>
                <w:szCs w:val="24"/>
              </w:rPr>
              <w:t>1,500</w:t>
            </w:r>
          </w:p>
        </w:tc>
      </w:tr>
      <w:tr w:rsidR="003E1C07" w14:paraId="18FE509F" w14:textId="77777777" w:rsidTr="00537DD8">
        <w:tc>
          <w:tcPr>
            <w:tcW w:w="2348" w:type="dxa"/>
            <w:vAlign w:val="center"/>
          </w:tcPr>
          <w:p w14:paraId="72E9A13D" w14:textId="45E6FD5C" w:rsidR="003E1C07" w:rsidRDefault="0013486B" w:rsidP="00595627">
            <w:pPr>
              <w:jc w:val="center"/>
              <w:rPr>
                <w:rFonts w:cs="Times New Roman"/>
                <w:szCs w:val="24"/>
              </w:rPr>
            </w:pPr>
            <w:r>
              <w:rPr>
                <w:rFonts w:cs="Times New Roman"/>
                <w:szCs w:val="24"/>
              </w:rPr>
              <w:t>Agua</w:t>
            </w:r>
          </w:p>
        </w:tc>
        <w:tc>
          <w:tcPr>
            <w:tcW w:w="2349" w:type="dxa"/>
          </w:tcPr>
          <w:p w14:paraId="07DB942E" w14:textId="77777777" w:rsidR="003E1C07" w:rsidRDefault="003E1C07" w:rsidP="00B932DC">
            <w:pPr>
              <w:rPr>
                <w:rFonts w:cs="Times New Roman"/>
                <w:szCs w:val="24"/>
              </w:rPr>
            </w:pPr>
          </w:p>
        </w:tc>
        <w:tc>
          <w:tcPr>
            <w:tcW w:w="2349" w:type="dxa"/>
          </w:tcPr>
          <w:p w14:paraId="0DD0554C" w14:textId="7F8C7AF8" w:rsidR="003E1C07" w:rsidRDefault="000B0F5C" w:rsidP="00537DD8">
            <w:pPr>
              <w:jc w:val="center"/>
              <w:rPr>
                <w:rFonts w:cs="Times New Roman"/>
                <w:szCs w:val="24"/>
              </w:rPr>
            </w:pPr>
            <w:r>
              <w:rPr>
                <w:rFonts w:cs="Times New Roman"/>
                <w:szCs w:val="24"/>
              </w:rPr>
              <w:t xml:space="preserve">$ </w:t>
            </w:r>
            <w:r w:rsidR="00E86280">
              <w:rPr>
                <w:rFonts w:cs="Times New Roman"/>
                <w:szCs w:val="24"/>
              </w:rPr>
              <w:t>20</w:t>
            </w:r>
            <w:r w:rsidR="00E33774">
              <w:rPr>
                <w:rFonts w:cs="Times New Roman"/>
                <w:szCs w:val="24"/>
              </w:rPr>
              <w:t>5</w:t>
            </w:r>
          </w:p>
        </w:tc>
        <w:tc>
          <w:tcPr>
            <w:tcW w:w="2349" w:type="dxa"/>
            <w:vAlign w:val="center"/>
          </w:tcPr>
          <w:p w14:paraId="0C64FB03" w14:textId="4B9C6D45" w:rsidR="003E1C07" w:rsidRDefault="00262E71" w:rsidP="00537DD8">
            <w:pPr>
              <w:jc w:val="center"/>
              <w:rPr>
                <w:rFonts w:cs="Times New Roman"/>
                <w:szCs w:val="24"/>
              </w:rPr>
            </w:pPr>
            <w:r>
              <w:rPr>
                <w:rFonts w:cs="Times New Roman"/>
                <w:szCs w:val="24"/>
              </w:rPr>
              <w:t xml:space="preserve">$ </w:t>
            </w:r>
            <w:r w:rsidR="00357A10">
              <w:rPr>
                <w:rFonts w:cs="Times New Roman"/>
                <w:szCs w:val="24"/>
              </w:rPr>
              <w:t>2, 050</w:t>
            </w:r>
          </w:p>
        </w:tc>
      </w:tr>
      <w:tr w:rsidR="003E1C07" w14:paraId="0521B242" w14:textId="77777777" w:rsidTr="00537DD8">
        <w:tc>
          <w:tcPr>
            <w:tcW w:w="2348" w:type="dxa"/>
            <w:vAlign w:val="center"/>
          </w:tcPr>
          <w:p w14:paraId="6F67B5E1" w14:textId="6FEC8F64" w:rsidR="003E1C07" w:rsidRDefault="0013486B" w:rsidP="00595627">
            <w:pPr>
              <w:jc w:val="center"/>
              <w:rPr>
                <w:rFonts w:cs="Times New Roman"/>
                <w:szCs w:val="24"/>
              </w:rPr>
            </w:pPr>
            <w:r>
              <w:rPr>
                <w:rFonts w:cs="Times New Roman"/>
                <w:szCs w:val="24"/>
              </w:rPr>
              <w:t>Internet</w:t>
            </w:r>
          </w:p>
        </w:tc>
        <w:tc>
          <w:tcPr>
            <w:tcW w:w="2349" w:type="dxa"/>
          </w:tcPr>
          <w:p w14:paraId="78B97BEF" w14:textId="77777777" w:rsidR="003E1C07" w:rsidRDefault="003E1C07" w:rsidP="00B932DC">
            <w:pPr>
              <w:rPr>
                <w:rFonts w:cs="Times New Roman"/>
                <w:szCs w:val="24"/>
              </w:rPr>
            </w:pPr>
          </w:p>
        </w:tc>
        <w:tc>
          <w:tcPr>
            <w:tcW w:w="2349" w:type="dxa"/>
          </w:tcPr>
          <w:p w14:paraId="7ED4821F" w14:textId="5A95D976" w:rsidR="003E1C07" w:rsidRDefault="00E33774" w:rsidP="00537DD8">
            <w:pPr>
              <w:jc w:val="center"/>
              <w:rPr>
                <w:rFonts w:cs="Times New Roman"/>
                <w:szCs w:val="24"/>
              </w:rPr>
            </w:pPr>
            <w:r>
              <w:rPr>
                <w:rFonts w:cs="Times New Roman"/>
                <w:szCs w:val="24"/>
              </w:rPr>
              <w:t xml:space="preserve">$ </w:t>
            </w:r>
            <w:r w:rsidR="00433CFC">
              <w:rPr>
                <w:rFonts w:cs="Times New Roman"/>
                <w:szCs w:val="24"/>
              </w:rPr>
              <w:t>385</w:t>
            </w:r>
          </w:p>
        </w:tc>
        <w:tc>
          <w:tcPr>
            <w:tcW w:w="2349" w:type="dxa"/>
            <w:vAlign w:val="center"/>
          </w:tcPr>
          <w:p w14:paraId="3990DAAB" w14:textId="56FF8F71" w:rsidR="003E1C07" w:rsidRDefault="00262E71" w:rsidP="00537DD8">
            <w:pPr>
              <w:jc w:val="center"/>
              <w:rPr>
                <w:rFonts w:cs="Times New Roman"/>
                <w:szCs w:val="24"/>
              </w:rPr>
            </w:pPr>
            <w:r>
              <w:rPr>
                <w:rFonts w:cs="Times New Roman"/>
                <w:szCs w:val="24"/>
              </w:rPr>
              <w:t xml:space="preserve">$ </w:t>
            </w:r>
            <w:r w:rsidR="00DF0782">
              <w:rPr>
                <w:rFonts w:cs="Times New Roman"/>
                <w:szCs w:val="24"/>
              </w:rPr>
              <w:t>3, 850</w:t>
            </w:r>
          </w:p>
        </w:tc>
      </w:tr>
      <w:tr w:rsidR="003E1C07" w14:paraId="5ED944C8" w14:textId="77777777" w:rsidTr="00537DD8">
        <w:tc>
          <w:tcPr>
            <w:tcW w:w="2348" w:type="dxa"/>
            <w:vAlign w:val="center"/>
          </w:tcPr>
          <w:p w14:paraId="78C0432C" w14:textId="03F246AF" w:rsidR="003E1C07" w:rsidRDefault="00CA510D" w:rsidP="00595627">
            <w:pPr>
              <w:jc w:val="center"/>
              <w:rPr>
                <w:rFonts w:cs="Times New Roman"/>
                <w:szCs w:val="24"/>
              </w:rPr>
            </w:pPr>
            <w:r>
              <w:rPr>
                <w:rFonts w:cs="Times New Roman"/>
                <w:szCs w:val="24"/>
              </w:rPr>
              <w:t>Renta de oficina</w:t>
            </w:r>
          </w:p>
        </w:tc>
        <w:tc>
          <w:tcPr>
            <w:tcW w:w="2349" w:type="dxa"/>
          </w:tcPr>
          <w:p w14:paraId="02DDEDD8" w14:textId="77777777" w:rsidR="003E1C07" w:rsidRDefault="003E1C07" w:rsidP="00B932DC">
            <w:pPr>
              <w:rPr>
                <w:rFonts w:cs="Times New Roman"/>
                <w:szCs w:val="24"/>
              </w:rPr>
            </w:pPr>
          </w:p>
        </w:tc>
        <w:tc>
          <w:tcPr>
            <w:tcW w:w="2349" w:type="dxa"/>
          </w:tcPr>
          <w:p w14:paraId="16FA1884" w14:textId="6D128716" w:rsidR="003E1C07" w:rsidRDefault="00433CFC" w:rsidP="00537DD8">
            <w:pPr>
              <w:jc w:val="center"/>
              <w:rPr>
                <w:rFonts w:cs="Times New Roman"/>
                <w:szCs w:val="24"/>
              </w:rPr>
            </w:pPr>
            <w:r>
              <w:rPr>
                <w:rFonts w:cs="Times New Roman"/>
                <w:szCs w:val="24"/>
              </w:rPr>
              <w:t xml:space="preserve">$ </w:t>
            </w:r>
            <w:r w:rsidR="00595627">
              <w:rPr>
                <w:rFonts w:cs="Times New Roman"/>
                <w:szCs w:val="24"/>
              </w:rPr>
              <w:t>3,059</w:t>
            </w:r>
          </w:p>
        </w:tc>
        <w:tc>
          <w:tcPr>
            <w:tcW w:w="2349" w:type="dxa"/>
            <w:vAlign w:val="center"/>
          </w:tcPr>
          <w:p w14:paraId="138B3768" w14:textId="01E3891C" w:rsidR="003E1C07" w:rsidRDefault="00262E71" w:rsidP="00537DD8">
            <w:pPr>
              <w:jc w:val="center"/>
              <w:rPr>
                <w:rFonts w:cs="Times New Roman"/>
                <w:szCs w:val="24"/>
              </w:rPr>
            </w:pPr>
            <w:r>
              <w:rPr>
                <w:rFonts w:cs="Times New Roman"/>
                <w:szCs w:val="24"/>
              </w:rPr>
              <w:t xml:space="preserve">$ </w:t>
            </w:r>
            <w:r w:rsidR="00F6223C">
              <w:rPr>
                <w:rFonts w:cs="Times New Roman"/>
                <w:szCs w:val="24"/>
              </w:rPr>
              <w:t xml:space="preserve">30, </w:t>
            </w:r>
            <w:r w:rsidR="00950B5C">
              <w:rPr>
                <w:rFonts w:cs="Times New Roman"/>
                <w:szCs w:val="24"/>
              </w:rPr>
              <w:t>590</w:t>
            </w:r>
          </w:p>
        </w:tc>
      </w:tr>
      <w:tr w:rsidR="003E1C07" w14:paraId="5C4B5252" w14:textId="77777777" w:rsidTr="00403E57">
        <w:tc>
          <w:tcPr>
            <w:tcW w:w="7046" w:type="dxa"/>
            <w:gridSpan w:val="3"/>
            <w:shd w:val="clear" w:color="auto" w:fill="00B0F0"/>
            <w:vAlign w:val="center"/>
          </w:tcPr>
          <w:p w14:paraId="5F3B524F" w14:textId="67376A30" w:rsidR="003E1C07" w:rsidRPr="00865816" w:rsidRDefault="003B2AE6" w:rsidP="00865816">
            <w:pPr>
              <w:jc w:val="center"/>
              <w:rPr>
                <w:rFonts w:cs="Times New Roman"/>
                <w:b/>
                <w:szCs w:val="24"/>
              </w:rPr>
            </w:pPr>
            <w:r w:rsidRPr="00865816">
              <w:rPr>
                <w:rFonts w:cs="Times New Roman"/>
                <w:b/>
                <w:szCs w:val="24"/>
              </w:rPr>
              <w:t>Total</w:t>
            </w:r>
          </w:p>
        </w:tc>
        <w:tc>
          <w:tcPr>
            <w:tcW w:w="2349" w:type="dxa"/>
            <w:vAlign w:val="center"/>
          </w:tcPr>
          <w:p w14:paraId="01D17A3E" w14:textId="27850C90" w:rsidR="003E1C07" w:rsidRPr="00403E57" w:rsidRDefault="000F595D" w:rsidP="00403E57">
            <w:pPr>
              <w:jc w:val="center"/>
              <w:rPr>
                <w:rFonts w:cs="Times New Roman"/>
                <w:b/>
                <w:szCs w:val="24"/>
              </w:rPr>
            </w:pPr>
            <w:r w:rsidRPr="00403E57">
              <w:rPr>
                <w:rFonts w:cs="Times New Roman"/>
                <w:b/>
                <w:szCs w:val="24"/>
              </w:rPr>
              <w:t xml:space="preserve">$ 37, </w:t>
            </w:r>
            <w:r w:rsidR="00403E57" w:rsidRPr="00403E57">
              <w:rPr>
                <w:rFonts w:cs="Times New Roman"/>
                <w:b/>
                <w:bCs/>
                <w:szCs w:val="24"/>
              </w:rPr>
              <w:t>990</w:t>
            </w:r>
          </w:p>
        </w:tc>
      </w:tr>
    </w:tbl>
    <w:p w14:paraId="56206040" w14:textId="06C8C1A6" w:rsidR="00851955" w:rsidRDefault="00184AE8" w:rsidP="00851955">
      <w:pPr>
        <w:pStyle w:val="Titulotabla"/>
      </w:pPr>
      <w:bookmarkStart w:id="602" w:name="_Toc151934593"/>
      <w:r>
        <w:t xml:space="preserve">Costos </w:t>
      </w:r>
      <w:r w:rsidR="00481364">
        <w:t>destinados a los gastos operativos de desarrollo</w:t>
      </w:r>
      <w:bookmarkStart w:id="603" w:name="_Toc150181542"/>
      <w:bookmarkStart w:id="604" w:name="_Toc150390711"/>
      <w:bookmarkStart w:id="605" w:name="_Toc150418295"/>
      <w:bookmarkEnd w:id="602"/>
    </w:p>
    <w:p w14:paraId="03E35CD3" w14:textId="0C0926C1" w:rsidR="00D17D8F" w:rsidRPr="00935F6C" w:rsidRDefault="00D17D8F" w:rsidP="00935F6C">
      <w:pPr>
        <w:pStyle w:val="Ttulo3"/>
        <w:rPr>
          <w:rFonts w:cs="Times New Roman"/>
        </w:rPr>
      </w:pPr>
      <w:bookmarkStart w:id="606" w:name="_Toc151981516"/>
      <w:bookmarkStart w:id="607" w:name="_Toc151935564"/>
      <w:r w:rsidRPr="00935F6C">
        <w:rPr>
          <w:rFonts w:cs="Times New Roman"/>
          <w:b/>
        </w:rPr>
        <w:t>4.1.3 Estudio Operacional</w:t>
      </w:r>
      <w:bookmarkEnd w:id="603"/>
      <w:bookmarkEnd w:id="604"/>
      <w:bookmarkEnd w:id="605"/>
      <w:bookmarkEnd w:id="606"/>
      <w:bookmarkEnd w:id="607"/>
    </w:p>
    <w:p w14:paraId="65410D60" w14:textId="66AC52C9" w:rsidR="00935F6C" w:rsidRDefault="00286679" w:rsidP="00B932DC">
      <w:pPr>
        <w:rPr>
          <w:rFonts w:cs="Times New Roman"/>
          <w:szCs w:val="24"/>
        </w:rPr>
      </w:pPr>
      <w:r>
        <w:rPr>
          <w:rFonts w:cs="Times New Roman"/>
          <w:szCs w:val="24"/>
        </w:rPr>
        <w:t xml:space="preserve">Finalmente, </w:t>
      </w:r>
      <w:r w:rsidR="00221BDA">
        <w:rPr>
          <w:rFonts w:cs="Times New Roman"/>
          <w:szCs w:val="24"/>
        </w:rPr>
        <w:t xml:space="preserve">es importante considerar que el personal de la tienda de conveniencia </w:t>
      </w:r>
      <w:r w:rsidR="00B540D9">
        <w:rPr>
          <w:rFonts w:cs="Times New Roman"/>
          <w:szCs w:val="24"/>
        </w:rPr>
        <w:t>necesita ser capacitado para hacer un uso correcto de las funcionalidades que ofrecerá Kv-</w:t>
      </w:r>
      <w:proofErr w:type="spellStart"/>
      <w:r w:rsidR="00B540D9">
        <w:rPr>
          <w:rFonts w:cs="Times New Roman"/>
          <w:szCs w:val="24"/>
        </w:rPr>
        <w:t>wims</w:t>
      </w:r>
      <w:proofErr w:type="spellEnd"/>
      <w:r w:rsidR="00B540D9">
        <w:rPr>
          <w:rFonts w:cs="Times New Roman"/>
          <w:szCs w:val="24"/>
        </w:rPr>
        <w:t xml:space="preserve"> </w:t>
      </w:r>
      <w:r w:rsidR="009B5159">
        <w:rPr>
          <w:rFonts w:cs="Times New Roman"/>
          <w:szCs w:val="24"/>
        </w:rPr>
        <w:t xml:space="preserve">de acuerdo con el nivel de acceso al sistema. </w:t>
      </w:r>
    </w:p>
    <w:p w14:paraId="02DE5DF2" w14:textId="77777777" w:rsidR="000E23BA" w:rsidRDefault="00156581" w:rsidP="00B932DC">
      <w:pPr>
        <w:rPr>
          <w:rFonts w:cs="Times New Roman"/>
          <w:szCs w:val="24"/>
        </w:rPr>
      </w:pPr>
      <w:r>
        <w:rPr>
          <w:rFonts w:cs="Times New Roman"/>
          <w:szCs w:val="24"/>
        </w:rPr>
        <w:t>Realizando una investigación e</w:t>
      </w:r>
      <w:r w:rsidR="00146A24">
        <w:rPr>
          <w:rFonts w:cs="Times New Roman"/>
          <w:szCs w:val="24"/>
        </w:rPr>
        <w:t>n</w:t>
      </w:r>
      <w:r>
        <w:rPr>
          <w:rFonts w:cs="Times New Roman"/>
          <w:szCs w:val="24"/>
        </w:rPr>
        <w:t xml:space="preserve"> los </w:t>
      </w:r>
      <w:r w:rsidR="00C35013">
        <w:rPr>
          <w:rFonts w:cs="Times New Roman"/>
          <w:szCs w:val="24"/>
        </w:rPr>
        <w:t>comunicados oficiales</w:t>
      </w:r>
      <w:r>
        <w:rPr>
          <w:rFonts w:cs="Times New Roman"/>
          <w:szCs w:val="24"/>
        </w:rPr>
        <w:t xml:space="preserve"> emitidos por la Se</w:t>
      </w:r>
      <w:r w:rsidR="00E67530">
        <w:rPr>
          <w:rFonts w:cs="Times New Roman"/>
          <w:szCs w:val="24"/>
        </w:rPr>
        <w:t>cretar</w:t>
      </w:r>
      <w:r w:rsidR="00A61843">
        <w:rPr>
          <w:rFonts w:cs="Times New Roman"/>
          <w:szCs w:val="24"/>
        </w:rPr>
        <w:t>í</w:t>
      </w:r>
      <w:r w:rsidR="00E67530">
        <w:rPr>
          <w:rFonts w:cs="Times New Roman"/>
          <w:szCs w:val="24"/>
        </w:rPr>
        <w:t>a de Gobernación</w:t>
      </w:r>
      <w:r w:rsidR="00677BBE">
        <w:rPr>
          <w:rFonts w:cs="Times New Roman"/>
          <w:szCs w:val="24"/>
        </w:rPr>
        <w:t xml:space="preserve">, </w:t>
      </w:r>
      <w:r w:rsidR="00923622">
        <w:rPr>
          <w:rFonts w:cs="Times New Roman"/>
          <w:szCs w:val="24"/>
        </w:rPr>
        <w:t xml:space="preserve">la Secretaría del </w:t>
      </w:r>
      <w:r w:rsidR="00A61843">
        <w:rPr>
          <w:rFonts w:cs="Times New Roman"/>
          <w:szCs w:val="24"/>
        </w:rPr>
        <w:t>H</w:t>
      </w:r>
      <w:r w:rsidR="00923622">
        <w:rPr>
          <w:rFonts w:cs="Times New Roman"/>
          <w:szCs w:val="24"/>
        </w:rPr>
        <w:t>onorable</w:t>
      </w:r>
      <w:r w:rsidR="00A61843">
        <w:rPr>
          <w:rFonts w:cs="Times New Roman"/>
          <w:szCs w:val="24"/>
        </w:rPr>
        <w:t xml:space="preserve"> </w:t>
      </w:r>
      <w:r w:rsidR="000B5463">
        <w:rPr>
          <w:rFonts w:cs="Times New Roman"/>
          <w:szCs w:val="24"/>
        </w:rPr>
        <w:t>Consejo Técnico</w:t>
      </w:r>
      <w:r w:rsidR="00923622">
        <w:rPr>
          <w:rFonts w:cs="Times New Roman"/>
          <w:szCs w:val="24"/>
        </w:rPr>
        <w:t xml:space="preserve">, estipula </w:t>
      </w:r>
      <w:r w:rsidR="00502B54">
        <w:rPr>
          <w:rFonts w:cs="Times New Roman"/>
          <w:szCs w:val="24"/>
        </w:rPr>
        <w:t>en un documento emitido</w:t>
      </w:r>
      <w:r w:rsidR="00923622">
        <w:rPr>
          <w:rFonts w:cs="Times New Roman"/>
          <w:szCs w:val="24"/>
        </w:rPr>
        <w:t xml:space="preserve"> </w:t>
      </w:r>
      <w:r w:rsidR="00613E11">
        <w:rPr>
          <w:rFonts w:cs="Times New Roman"/>
          <w:szCs w:val="24"/>
        </w:rPr>
        <w:t xml:space="preserve">7 de Julio de 2022 </w:t>
      </w:r>
      <w:r w:rsidR="00C169AB">
        <w:rPr>
          <w:rFonts w:cs="Times New Roman"/>
          <w:szCs w:val="24"/>
        </w:rPr>
        <w:t xml:space="preserve">que las empresas </w:t>
      </w:r>
      <w:r w:rsidR="002456AC">
        <w:rPr>
          <w:rFonts w:cs="Times New Roman"/>
          <w:szCs w:val="24"/>
        </w:rPr>
        <w:t xml:space="preserve">tienen la obligación de adquirir los servicios de capacitación de sus empleados con el fin </w:t>
      </w:r>
      <w:r w:rsidR="005A1D42">
        <w:rPr>
          <w:rFonts w:cs="Times New Roman"/>
          <w:szCs w:val="24"/>
        </w:rPr>
        <w:t xml:space="preserve">aumentar las habilidades y capacidades de su personal en pro de </w:t>
      </w:r>
      <w:r w:rsidR="00D700D3">
        <w:rPr>
          <w:rFonts w:cs="Times New Roman"/>
          <w:szCs w:val="24"/>
        </w:rPr>
        <w:t xml:space="preserve">subir el rendimiento </w:t>
      </w:r>
      <w:r w:rsidR="00E95B12">
        <w:rPr>
          <w:rFonts w:cs="Times New Roman"/>
          <w:szCs w:val="24"/>
        </w:rPr>
        <w:t>de dicha empresa</w:t>
      </w:r>
      <w:r w:rsidR="000E23BA">
        <w:rPr>
          <w:rFonts w:cs="Times New Roman"/>
          <w:szCs w:val="24"/>
        </w:rPr>
        <w:t>.</w:t>
      </w:r>
    </w:p>
    <w:p w14:paraId="336236C7" w14:textId="77777777" w:rsidR="00836610" w:rsidRDefault="005929AB" w:rsidP="00B932DC">
      <w:pPr>
        <w:rPr>
          <w:rFonts w:cs="Times New Roman"/>
          <w:szCs w:val="24"/>
        </w:rPr>
      </w:pPr>
      <w:r>
        <w:rPr>
          <w:rFonts w:cs="Times New Roman"/>
          <w:szCs w:val="24"/>
        </w:rPr>
        <w:t xml:space="preserve">Entonces, recopilando la información investigada se planteó el siguiente plan de capacitación </w:t>
      </w:r>
      <w:r w:rsidR="00D03BFF">
        <w:rPr>
          <w:rFonts w:cs="Times New Roman"/>
          <w:szCs w:val="24"/>
        </w:rPr>
        <w:t xml:space="preserve">dirigido al personal perteneciente a las tiendas de conveniencia </w:t>
      </w:r>
      <w:r w:rsidR="00952FC9">
        <w:rPr>
          <w:rFonts w:cs="Times New Roman"/>
          <w:szCs w:val="24"/>
        </w:rPr>
        <w:t xml:space="preserve">buscando </w:t>
      </w:r>
      <w:r w:rsidR="009E7136">
        <w:rPr>
          <w:rFonts w:cs="Times New Roman"/>
          <w:szCs w:val="24"/>
        </w:rPr>
        <w:t>de</w:t>
      </w:r>
      <w:r w:rsidR="00AA2C73">
        <w:rPr>
          <w:rFonts w:cs="Times New Roman"/>
          <w:szCs w:val="24"/>
        </w:rPr>
        <w:t xml:space="preserve">dicar el tiempo suficiente para </w:t>
      </w:r>
      <w:r w:rsidR="00E95438">
        <w:rPr>
          <w:rFonts w:cs="Times New Roman"/>
          <w:szCs w:val="24"/>
        </w:rPr>
        <w:t xml:space="preserve">mostrar las </w:t>
      </w:r>
      <w:r w:rsidR="00376876">
        <w:rPr>
          <w:rFonts w:cs="Times New Roman"/>
          <w:szCs w:val="24"/>
        </w:rPr>
        <w:t>funcionalidades que ofrece Kv-</w:t>
      </w:r>
      <w:proofErr w:type="spellStart"/>
      <w:r w:rsidR="00376876">
        <w:rPr>
          <w:rFonts w:cs="Times New Roman"/>
          <w:szCs w:val="24"/>
        </w:rPr>
        <w:t>wims</w:t>
      </w:r>
      <w:proofErr w:type="spellEnd"/>
      <w:r w:rsidR="00836610">
        <w:rPr>
          <w:rFonts w:cs="Times New Roman"/>
          <w:szCs w:val="24"/>
        </w:rPr>
        <w:t>.</w:t>
      </w:r>
    </w:p>
    <w:p w14:paraId="3AE80D16" w14:textId="77777777" w:rsidR="00CB526C" w:rsidRDefault="004C6EC5" w:rsidP="00B932DC">
      <w:pPr>
        <w:rPr>
          <w:rFonts w:cs="Times New Roman"/>
          <w:szCs w:val="24"/>
        </w:rPr>
      </w:pPr>
      <w:r>
        <w:rPr>
          <w:rFonts w:cs="Times New Roman"/>
          <w:szCs w:val="24"/>
        </w:rPr>
        <w:t xml:space="preserve">Haciendo uso de los datos </w:t>
      </w:r>
      <w:r w:rsidR="00C64FD5">
        <w:rPr>
          <w:rFonts w:cs="Times New Roman"/>
          <w:szCs w:val="24"/>
        </w:rPr>
        <w:t xml:space="preserve">del Diario Oficial de la </w:t>
      </w:r>
      <w:r w:rsidR="00D76248">
        <w:rPr>
          <w:rFonts w:cs="Times New Roman"/>
          <w:szCs w:val="24"/>
        </w:rPr>
        <w:t>F</w:t>
      </w:r>
      <w:r w:rsidR="00C64FD5">
        <w:rPr>
          <w:rFonts w:cs="Times New Roman"/>
          <w:szCs w:val="24"/>
        </w:rPr>
        <w:t xml:space="preserve">ederación, se estipula que los </w:t>
      </w:r>
      <w:r w:rsidR="00470D99">
        <w:rPr>
          <w:rFonts w:cs="Times New Roman"/>
          <w:szCs w:val="24"/>
        </w:rPr>
        <w:t>profesionales</w:t>
      </w:r>
      <w:r w:rsidR="0032467D">
        <w:rPr>
          <w:rFonts w:cs="Times New Roman"/>
          <w:szCs w:val="24"/>
        </w:rPr>
        <w:t xml:space="preserve"> </w:t>
      </w:r>
      <w:r w:rsidR="00D76248">
        <w:rPr>
          <w:rFonts w:cs="Times New Roman"/>
          <w:szCs w:val="24"/>
        </w:rPr>
        <w:t xml:space="preserve">encargados de brindar </w:t>
      </w:r>
      <w:r w:rsidR="00DE0653">
        <w:rPr>
          <w:rFonts w:cs="Times New Roman"/>
          <w:szCs w:val="24"/>
        </w:rPr>
        <w:t xml:space="preserve">una capacitación a </w:t>
      </w:r>
      <w:r w:rsidR="000D3B78">
        <w:rPr>
          <w:rFonts w:cs="Times New Roman"/>
          <w:szCs w:val="24"/>
        </w:rPr>
        <w:t>la plantilla de trabajo de una empresa que adquiera sus servicios tendrán que</w:t>
      </w:r>
      <w:r w:rsidR="00DE0653">
        <w:rPr>
          <w:rFonts w:cs="Times New Roman"/>
          <w:szCs w:val="24"/>
        </w:rPr>
        <w:t xml:space="preserve"> </w:t>
      </w:r>
      <w:r w:rsidR="008D3E03">
        <w:rPr>
          <w:rFonts w:cs="Times New Roman"/>
          <w:szCs w:val="24"/>
        </w:rPr>
        <w:t xml:space="preserve">cubrir el sueldo base que posee el </w:t>
      </w:r>
      <w:r w:rsidR="007A1B3E">
        <w:rPr>
          <w:rFonts w:cs="Times New Roman"/>
          <w:szCs w:val="24"/>
        </w:rPr>
        <w:t xml:space="preserve">profesional capacitador de acuerdo </w:t>
      </w:r>
      <w:r w:rsidR="00B4456B">
        <w:rPr>
          <w:rFonts w:cs="Times New Roman"/>
          <w:szCs w:val="24"/>
        </w:rPr>
        <w:t>con el</w:t>
      </w:r>
      <w:r w:rsidR="007A1B3E">
        <w:rPr>
          <w:rFonts w:cs="Times New Roman"/>
          <w:szCs w:val="24"/>
        </w:rPr>
        <w:t xml:space="preserve"> número de horas que se destinen a la capacitación. </w:t>
      </w:r>
      <w:r w:rsidR="00C33C5A">
        <w:rPr>
          <w:rFonts w:cs="Times New Roman"/>
          <w:szCs w:val="24"/>
        </w:rPr>
        <w:t>Entonces,</w:t>
      </w:r>
      <w:r w:rsidR="00B4456B">
        <w:rPr>
          <w:rFonts w:cs="Times New Roman"/>
          <w:szCs w:val="24"/>
        </w:rPr>
        <w:t xml:space="preserve"> </w:t>
      </w:r>
      <w:r w:rsidR="005600E0">
        <w:rPr>
          <w:rFonts w:cs="Times New Roman"/>
          <w:szCs w:val="24"/>
        </w:rPr>
        <w:t xml:space="preserve">basándonos en una estimación de tiempo </w:t>
      </w:r>
      <w:r w:rsidR="00DC4E36">
        <w:rPr>
          <w:rFonts w:cs="Times New Roman"/>
          <w:szCs w:val="24"/>
        </w:rPr>
        <w:t xml:space="preserve">aproximada </w:t>
      </w:r>
      <w:r w:rsidR="00DD16C7">
        <w:rPr>
          <w:rFonts w:cs="Times New Roman"/>
          <w:szCs w:val="24"/>
        </w:rPr>
        <w:t xml:space="preserve">se </w:t>
      </w:r>
      <w:r w:rsidR="00EB4E57">
        <w:rPr>
          <w:rFonts w:cs="Times New Roman"/>
          <w:szCs w:val="24"/>
        </w:rPr>
        <w:t xml:space="preserve">pretende seguir el siguiente resumen de costos para capacitar al personal de la tienda de conveniencia </w:t>
      </w:r>
      <w:r w:rsidR="00CB526C">
        <w:rPr>
          <w:rFonts w:cs="Times New Roman"/>
          <w:szCs w:val="24"/>
        </w:rPr>
        <w:t>con el sistema Kv-</w:t>
      </w:r>
      <w:proofErr w:type="spellStart"/>
      <w:r w:rsidR="00CB526C">
        <w:rPr>
          <w:rFonts w:cs="Times New Roman"/>
          <w:szCs w:val="24"/>
        </w:rPr>
        <w:t>wims</w:t>
      </w:r>
      <w:proofErr w:type="spellEnd"/>
      <w:r w:rsidR="00CB526C">
        <w:rPr>
          <w:rFonts w:cs="Times New Roman"/>
          <w:szCs w:val="24"/>
        </w:rPr>
        <w:t>:</w:t>
      </w:r>
    </w:p>
    <w:tbl>
      <w:tblPr>
        <w:tblStyle w:val="Tablaconcuadrcula"/>
        <w:tblW w:w="0" w:type="auto"/>
        <w:tblLook w:val="04A0" w:firstRow="1" w:lastRow="0" w:firstColumn="1" w:lastColumn="0" w:noHBand="0" w:noVBand="1"/>
      </w:tblPr>
      <w:tblGrid>
        <w:gridCol w:w="2916"/>
        <w:gridCol w:w="3304"/>
        <w:gridCol w:w="3175"/>
      </w:tblGrid>
      <w:tr w:rsidR="00685CB8" w14:paraId="15B6F601" w14:textId="77777777" w:rsidTr="00021971">
        <w:tc>
          <w:tcPr>
            <w:tcW w:w="2916" w:type="dxa"/>
            <w:shd w:val="clear" w:color="auto" w:fill="D5DCE4" w:themeFill="text2" w:themeFillTint="33"/>
          </w:tcPr>
          <w:p w14:paraId="176FB69B" w14:textId="545D62FF" w:rsidR="00021971" w:rsidRPr="00F73DAE" w:rsidRDefault="00A17535" w:rsidP="00F73DAE">
            <w:pPr>
              <w:jc w:val="center"/>
              <w:rPr>
                <w:rFonts w:cs="Times New Roman"/>
                <w:b/>
                <w:bCs/>
                <w:sz w:val="28"/>
                <w:szCs w:val="28"/>
              </w:rPr>
            </w:pPr>
            <w:proofErr w:type="gramStart"/>
            <w:r>
              <w:rPr>
                <w:rFonts w:cs="Times New Roman"/>
                <w:b/>
                <w:bCs/>
                <w:sz w:val="28"/>
                <w:szCs w:val="28"/>
              </w:rPr>
              <w:t>Total</w:t>
            </w:r>
            <w:proofErr w:type="gramEnd"/>
            <w:r>
              <w:rPr>
                <w:rFonts w:cs="Times New Roman"/>
                <w:b/>
                <w:bCs/>
                <w:sz w:val="28"/>
                <w:szCs w:val="28"/>
              </w:rPr>
              <w:t xml:space="preserve"> días</w:t>
            </w:r>
          </w:p>
        </w:tc>
        <w:tc>
          <w:tcPr>
            <w:tcW w:w="3304" w:type="dxa"/>
            <w:shd w:val="clear" w:color="auto" w:fill="D5DCE4" w:themeFill="text2" w:themeFillTint="33"/>
            <w:vAlign w:val="center"/>
          </w:tcPr>
          <w:p w14:paraId="31D6CDA0" w14:textId="6B14C8FE" w:rsidR="00685CB8" w:rsidRPr="00F73DAE" w:rsidRDefault="00B7361E" w:rsidP="00F73DAE">
            <w:pPr>
              <w:jc w:val="center"/>
              <w:rPr>
                <w:rFonts w:cs="Times New Roman"/>
                <w:b/>
                <w:sz w:val="28"/>
                <w:szCs w:val="28"/>
              </w:rPr>
            </w:pPr>
            <w:r w:rsidRPr="00F73DAE">
              <w:rPr>
                <w:rFonts w:cs="Times New Roman"/>
                <w:b/>
                <w:sz w:val="28"/>
                <w:szCs w:val="28"/>
              </w:rPr>
              <w:t>Número horas</w:t>
            </w:r>
            <w:r w:rsidR="0027717D" w:rsidRPr="00F73DAE">
              <w:rPr>
                <w:rFonts w:cs="Times New Roman"/>
                <w:b/>
                <w:sz w:val="28"/>
                <w:szCs w:val="28"/>
              </w:rPr>
              <w:t xml:space="preserve"> (día)</w:t>
            </w:r>
          </w:p>
        </w:tc>
        <w:tc>
          <w:tcPr>
            <w:tcW w:w="3175" w:type="dxa"/>
            <w:shd w:val="clear" w:color="auto" w:fill="D5DCE4" w:themeFill="text2" w:themeFillTint="33"/>
            <w:vAlign w:val="center"/>
          </w:tcPr>
          <w:p w14:paraId="189B37C3" w14:textId="4EB9202E" w:rsidR="00685CB8" w:rsidRPr="00F73DAE" w:rsidRDefault="00B7361E" w:rsidP="00F73DAE">
            <w:pPr>
              <w:jc w:val="center"/>
              <w:rPr>
                <w:rFonts w:cs="Times New Roman"/>
                <w:b/>
                <w:sz w:val="28"/>
                <w:szCs w:val="28"/>
              </w:rPr>
            </w:pPr>
            <w:r w:rsidRPr="00F73DAE">
              <w:rPr>
                <w:rFonts w:cs="Times New Roman"/>
                <w:b/>
                <w:sz w:val="28"/>
                <w:szCs w:val="28"/>
              </w:rPr>
              <w:t>Bono (</w:t>
            </w:r>
            <w:r w:rsidR="000C101F" w:rsidRPr="00F73DAE">
              <w:rPr>
                <w:rFonts w:cs="Times New Roman"/>
                <w:b/>
                <w:sz w:val="28"/>
                <w:szCs w:val="28"/>
              </w:rPr>
              <w:t xml:space="preserve">$ </w:t>
            </w:r>
            <w:r w:rsidRPr="00F73DAE">
              <w:rPr>
                <w:rFonts w:cs="Times New Roman"/>
                <w:b/>
                <w:sz w:val="28"/>
                <w:szCs w:val="28"/>
              </w:rPr>
              <w:t>hora)</w:t>
            </w:r>
          </w:p>
        </w:tc>
      </w:tr>
      <w:tr w:rsidR="00685CB8" w14:paraId="21A76FED" w14:textId="77777777" w:rsidTr="00021971">
        <w:tc>
          <w:tcPr>
            <w:tcW w:w="2916" w:type="dxa"/>
          </w:tcPr>
          <w:p w14:paraId="52E6988E" w14:textId="1AAFB583" w:rsidR="00021971" w:rsidRDefault="001D4840" w:rsidP="00F73DAE">
            <w:pPr>
              <w:jc w:val="center"/>
              <w:rPr>
                <w:rFonts w:cs="Times New Roman"/>
                <w:szCs w:val="24"/>
              </w:rPr>
            </w:pPr>
            <w:r>
              <w:rPr>
                <w:rFonts w:cs="Times New Roman"/>
                <w:szCs w:val="24"/>
              </w:rPr>
              <w:t>3</w:t>
            </w:r>
          </w:p>
        </w:tc>
        <w:tc>
          <w:tcPr>
            <w:tcW w:w="3304" w:type="dxa"/>
            <w:vAlign w:val="center"/>
          </w:tcPr>
          <w:p w14:paraId="270846C0" w14:textId="622224B2" w:rsidR="00685CB8" w:rsidRDefault="000C101F" w:rsidP="00F73DAE">
            <w:pPr>
              <w:jc w:val="center"/>
              <w:rPr>
                <w:rFonts w:cs="Times New Roman"/>
                <w:szCs w:val="24"/>
              </w:rPr>
            </w:pPr>
            <w:r>
              <w:rPr>
                <w:rFonts w:cs="Times New Roman"/>
                <w:szCs w:val="24"/>
              </w:rPr>
              <w:t>6</w:t>
            </w:r>
          </w:p>
        </w:tc>
        <w:tc>
          <w:tcPr>
            <w:tcW w:w="3175" w:type="dxa"/>
            <w:vAlign w:val="center"/>
          </w:tcPr>
          <w:p w14:paraId="038F0B0C" w14:textId="32B494AC" w:rsidR="00685CB8" w:rsidRDefault="000C101F" w:rsidP="00F73DAE">
            <w:pPr>
              <w:jc w:val="center"/>
              <w:rPr>
                <w:rFonts w:cs="Times New Roman"/>
                <w:szCs w:val="24"/>
              </w:rPr>
            </w:pPr>
            <w:r>
              <w:rPr>
                <w:rFonts w:cs="Times New Roman"/>
                <w:szCs w:val="24"/>
              </w:rPr>
              <w:t>$ 78.17</w:t>
            </w:r>
          </w:p>
        </w:tc>
      </w:tr>
      <w:tr w:rsidR="00685CB8" w14:paraId="5B998D6E" w14:textId="77777777" w:rsidTr="00615EF4">
        <w:tc>
          <w:tcPr>
            <w:tcW w:w="6220" w:type="dxa"/>
            <w:gridSpan w:val="2"/>
            <w:shd w:val="clear" w:color="auto" w:fill="00B0F0"/>
          </w:tcPr>
          <w:p w14:paraId="2F7DA327" w14:textId="2BF5E2ED" w:rsidR="00685CB8" w:rsidRPr="00F73DAE" w:rsidRDefault="000C101F" w:rsidP="00F73DAE">
            <w:pPr>
              <w:jc w:val="center"/>
              <w:rPr>
                <w:rFonts w:cs="Times New Roman"/>
                <w:b/>
                <w:szCs w:val="24"/>
              </w:rPr>
            </w:pPr>
            <w:r w:rsidRPr="00F73DAE">
              <w:rPr>
                <w:rFonts w:cs="Times New Roman"/>
                <w:b/>
                <w:szCs w:val="24"/>
              </w:rPr>
              <w:t>Total</w:t>
            </w:r>
          </w:p>
        </w:tc>
        <w:tc>
          <w:tcPr>
            <w:tcW w:w="3175" w:type="dxa"/>
            <w:vAlign w:val="center"/>
          </w:tcPr>
          <w:p w14:paraId="01E8D0A9" w14:textId="49A874D0" w:rsidR="00685CB8" w:rsidRPr="00615EF4" w:rsidRDefault="00EA71BE" w:rsidP="00615EF4">
            <w:pPr>
              <w:jc w:val="center"/>
              <w:rPr>
                <w:rFonts w:cs="Times New Roman"/>
                <w:b/>
                <w:szCs w:val="24"/>
              </w:rPr>
            </w:pPr>
            <w:r w:rsidRPr="00615EF4">
              <w:rPr>
                <w:rFonts w:cs="Times New Roman"/>
                <w:b/>
                <w:szCs w:val="24"/>
              </w:rPr>
              <w:t>$ 1,</w:t>
            </w:r>
            <w:r w:rsidR="00615EF4" w:rsidRPr="00615EF4">
              <w:rPr>
                <w:rFonts w:cs="Times New Roman"/>
                <w:b/>
                <w:bCs/>
                <w:szCs w:val="24"/>
              </w:rPr>
              <w:t>407.06</w:t>
            </w:r>
          </w:p>
        </w:tc>
      </w:tr>
    </w:tbl>
    <w:p w14:paraId="3D05D935" w14:textId="6B3A159B" w:rsidR="00851955" w:rsidRPr="00B85421" w:rsidRDefault="00C33C5A" w:rsidP="00B932DC">
      <w:pPr>
        <w:pStyle w:val="Titulotabla"/>
      </w:pPr>
      <w:r>
        <w:t xml:space="preserve"> </w:t>
      </w:r>
      <w:r w:rsidR="00470D99">
        <w:t xml:space="preserve"> </w:t>
      </w:r>
      <w:bookmarkStart w:id="608" w:name="_Toc151934594"/>
      <w:r w:rsidR="00481364">
        <w:t>Costo bono de capacitación</w:t>
      </w:r>
      <w:bookmarkEnd w:id="608"/>
    </w:p>
    <w:p w14:paraId="54F49FFD" w14:textId="258A12F4" w:rsidR="00BC3329" w:rsidRDefault="00E7226D" w:rsidP="00B932DC">
      <w:pPr>
        <w:rPr>
          <w:rFonts w:cs="Times New Roman"/>
          <w:szCs w:val="24"/>
        </w:rPr>
      </w:pPr>
      <w:r>
        <w:rPr>
          <w:rFonts w:cs="Times New Roman"/>
          <w:szCs w:val="24"/>
        </w:rPr>
        <w:t>Analizando los datos de la tabla, se</w:t>
      </w:r>
      <w:r w:rsidR="008E04F2">
        <w:rPr>
          <w:rFonts w:cs="Times New Roman"/>
          <w:szCs w:val="24"/>
        </w:rPr>
        <w:t xml:space="preserve"> destinarán 3 días para llevar a cabo la capacitación con una duración de 18 horas, 6 horas por día el cuál se dividirá en 2 </w:t>
      </w:r>
      <w:r w:rsidR="008340D3">
        <w:rPr>
          <w:rFonts w:cs="Times New Roman"/>
          <w:szCs w:val="24"/>
        </w:rPr>
        <w:t xml:space="preserve">tiempos para capacitar al personal que </w:t>
      </w:r>
      <w:r w:rsidR="00D27D31">
        <w:rPr>
          <w:rFonts w:cs="Times New Roman"/>
          <w:szCs w:val="24"/>
        </w:rPr>
        <w:t>labore en horario matutino</w:t>
      </w:r>
      <w:r w:rsidR="008340D3">
        <w:rPr>
          <w:rFonts w:cs="Times New Roman"/>
          <w:szCs w:val="24"/>
        </w:rPr>
        <w:t xml:space="preserve"> </w:t>
      </w:r>
      <w:r w:rsidR="002B3514">
        <w:rPr>
          <w:rFonts w:cs="Times New Roman"/>
          <w:szCs w:val="24"/>
        </w:rPr>
        <w:t>y/o vespertino</w:t>
      </w:r>
      <w:r w:rsidR="008E04F2">
        <w:rPr>
          <w:rFonts w:cs="Times New Roman"/>
          <w:szCs w:val="24"/>
        </w:rPr>
        <w:t xml:space="preserve"> </w:t>
      </w:r>
      <w:r w:rsidR="004E10F3">
        <w:rPr>
          <w:rFonts w:cs="Times New Roman"/>
          <w:szCs w:val="24"/>
        </w:rPr>
        <w:t xml:space="preserve">por lo que para cada horario de abordará la capacitación de 3 horas con escenarios reales pues sucederá en horario laboral. </w:t>
      </w:r>
    </w:p>
    <w:p w14:paraId="2BB0A2E8" w14:textId="2CFE5970" w:rsidR="00687589" w:rsidRDefault="00BC3329" w:rsidP="00E32EDF">
      <w:pPr>
        <w:rPr>
          <w:rFonts w:cs="Times New Roman"/>
          <w:szCs w:val="24"/>
        </w:rPr>
      </w:pPr>
      <w:r>
        <w:rPr>
          <w:rFonts w:cs="Times New Roman"/>
          <w:szCs w:val="24"/>
        </w:rPr>
        <w:t xml:space="preserve">El pago por adquirir la capacitación será de un total de </w:t>
      </w:r>
      <w:r w:rsidR="00720E91">
        <w:rPr>
          <w:rFonts w:cs="Times New Roman"/>
          <w:szCs w:val="24"/>
        </w:rPr>
        <w:t xml:space="preserve">$1,407 pesos </w:t>
      </w:r>
      <w:r w:rsidR="00AB0D64">
        <w:rPr>
          <w:rFonts w:cs="Times New Roman"/>
          <w:szCs w:val="24"/>
        </w:rPr>
        <w:t>que fungirán como el bono de capacitación por parte del</w:t>
      </w:r>
      <w:r w:rsidR="0000724A">
        <w:rPr>
          <w:rFonts w:cs="Times New Roman"/>
          <w:szCs w:val="24"/>
        </w:rPr>
        <w:t xml:space="preserve"> profesional capacitador</w:t>
      </w:r>
      <w:r w:rsidR="008D2EF4">
        <w:rPr>
          <w:rFonts w:cs="Times New Roman"/>
          <w:szCs w:val="24"/>
        </w:rPr>
        <w:t xml:space="preserve">. Se </w:t>
      </w:r>
      <w:r w:rsidR="003B7F27">
        <w:rPr>
          <w:rFonts w:cs="Times New Roman"/>
          <w:szCs w:val="24"/>
        </w:rPr>
        <w:t xml:space="preserve">asigno un costo por hora de capacitación pues de esta manera se cumplen las normas que se establecen en </w:t>
      </w:r>
      <w:r w:rsidR="00FC45DF">
        <w:rPr>
          <w:rFonts w:cs="Times New Roman"/>
          <w:szCs w:val="24"/>
        </w:rPr>
        <w:t xml:space="preserve">el Diario Oficial de la Federación </w:t>
      </w:r>
      <w:r w:rsidR="00092E19">
        <w:rPr>
          <w:rFonts w:cs="Times New Roman"/>
          <w:szCs w:val="24"/>
        </w:rPr>
        <w:t xml:space="preserve">con el propósito </w:t>
      </w:r>
      <w:r w:rsidR="008C7D7A">
        <w:rPr>
          <w:rFonts w:cs="Times New Roman"/>
          <w:szCs w:val="24"/>
        </w:rPr>
        <w:t xml:space="preserve">respetar en todo momento las reglas con las que se rigen este tipo de </w:t>
      </w:r>
      <w:r w:rsidR="007744D9">
        <w:rPr>
          <w:rFonts w:cs="Times New Roman"/>
          <w:szCs w:val="24"/>
        </w:rPr>
        <w:t xml:space="preserve">responsabilidades </w:t>
      </w:r>
      <w:r w:rsidR="00AE785A">
        <w:rPr>
          <w:rFonts w:cs="Times New Roman"/>
          <w:szCs w:val="24"/>
        </w:rPr>
        <w:t>en el país.</w:t>
      </w:r>
      <w:bookmarkStart w:id="609" w:name="_Toc150181543"/>
      <w:bookmarkStart w:id="610" w:name="_Toc150390712"/>
      <w:bookmarkStart w:id="611" w:name="_Toc150418296"/>
    </w:p>
    <w:p w14:paraId="34B9FAF9" w14:textId="77777777" w:rsidR="007D7ABF" w:rsidRDefault="007D7ABF">
      <w:pPr>
        <w:jc w:val="left"/>
        <w:rPr>
          <w:rFonts w:cs="Times New Roman"/>
          <w:szCs w:val="24"/>
        </w:rPr>
      </w:pPr>
      <w:r>
        <w:rPr>
          <w:rFonts w:cs="Times New Roman"/>
          <w:szCs w:val="24"/>
        </w:rPr>
        <w:br w:type="page"/>
      </w:r>
    </w:p>
    <w:p w14:paraId="63D3A434" w14:textId="5844B9A8" w:rsidR="00E32EDF" w:rsidRPr="009B08A4" w:rsidRDefault="00E32EDF" w:rsidP="009B08A4">
      <w:pPr>
        <w:pStyle w:val="Ttulo3"/>
        <w:rPr>
          <w:b/>
        </w:rPr>
      </w:pPr>
      <w:bookmarkStart w:id="612" w:name="_Toc151981517"/>
      <w:bookmarkStart w:id="613" w:name="_Toc151935565"/>
      <w:r w:rsidRPr="009B08A4">
        <w:rPr>
          <w:b/>
          <w:bCs/>
        </w:rPr>
        <w:lastRenderedPageBreak/>
        <w:t xml:space="preserve">4.1.4 </w:t>
      </w:r>
      <w:r w:rsidR="007D7ABF">
        <w:rPr>
          <w:b/>
          <w:bCs/>
        </w:rPr>
        <w:t>Costo del proyecto</w:t>
      </w:r>
      <w:bookmarkEnd w:id="612"/>
      <w:bookmarkEnd w:id="613"/>
      <w:r w:rsidR="00C2456F">
        <w:rPr>
          <w:b/>
          <w:bCs/>
        </w:rPr>
        <w:t xml:space="preserve"> </w:t>
      </w:r>
    </w:p>
    <w:p w14:paraId="5E2EC985" w14:textId="5E9FBC63" w:rsidR="00AA37F4" w:rsidRDefault="0013484C" w:rsidP="007D7ABF">
      <w:r>
        <w:t>Recopilando los costos de</w:t>
      </w:r>
      <w:r w:rsidR="008F3FAD">
        <w:t xml:space="preserve"> acuerdo con acá tipo de estudi</w:t>
      </w:r>
      <w:r w:rsidR="00F52EF5">
        <w:t xml:space="preserve">o (económico, operacional y técnico), </w:t>
      </w:r>
      <w:r w:rsidR="00777AC9">
        <w:t xml:space="preserve">podremos obtener un estimado de cuál sería la inversión </w:t>
      </w:r>
      <w:r w:rsidR="00AA37F4">
        <w:t>que se tendría que hacer para lograr el desarrollo del proyecto. A continuación</w:t>
      </w:r>
      <w:r w:rsidR="001C7C57">
        <w:t>,</w:t>
      </w:r>
      <w:r w:rsidR="00AA37F4">
        <w:t xml:space="preserve"> se muestra un resumen de los costos que </w:t>
      </w:r>
      <w:r w:rsidR="009263E6">
        <w:t xml:space="preserve">se obtuvieron en relación </w:t>
      </w:r>
      <w:r w:rsidR="001C7C57">
        <w:t>con el</w:t>
      </w:r>
      <w:r w:rsidR="009263E6">
        <w:t xml:space="preserve"> análisis de cada estudio </w:t>
      </w:r>
      <w:r w:rsidR="001C7C57">
        <w:t>desarrollado.</w:t>
      </w:r>
    </w:p>
    <w:tbl>
      <w:tblPr>
        <w:tblStyle w:val="Tablaconcuadrcula"/>
        <w:tblW w:w="0" w:type="auto"/>
        <w:tblLook w:val="04A0" w:firstRow="1" w:lastRow="0" w:firstColumn="1" w:lastColumn="0" w:noHBand="0" w:noVBand="1"/>
      </w:tblPr>
      <w:tblGrid>
        <w:gridCol w:w="4697"/>
        <w:gridCol w:w="4698"/>
      </w:tblGrid>
      <w:tr w:rsidR="001C7C57" w14:paraId="1A1CBD4D" w14:textId="77777777" w:rsidTr="00665AF6">
        <w:tc>
          <w:tcPr>
            <w:tcW w:w="4697" w:type="dxa"/>
            <w:shd w:val="clear" w:color="auto" w:fill="FBE4D5" w:themeFill="accent2" w:themeFillTint="33"/>
            <w:vAlign w:val="center"/>
          </w:tcPr>
          <w:p w14:paraId="410067B6" w14:textId="2B009EDC" w:rsidR="001C7C57" w:rsidRPr="00665AF6" w:rsidRDefault="001C7C57" w:rsidP="00665AF6">
            <w:pPr>
              <w:jc w:val="center"/>
              <w:rPr>
                <w:b/>
                <w:sz w:val="28"/>
                <w:szCs w:val="24"/>
              </w:rPr>
            </w:pPr>
            <w:r w:rsidRPr="00665AF6">
              <w:rPr>
                <w:b/>
                <w:sz w:val="28"/>
                <w:szCs w:val="24"/>
              </w:rPr>
              <w:t>Estudio</w:t>
            </w:r>
          </w:p>
        </w:tc>
        <w:tc>
          <w:tcPr>
            <w:tcW w:w="4698" w:type="dxa"/>
            <w:shd w:val="clear" w:color="auto" w:fill="FBE4D5" w:themeFill="accent2" w:themeFillTint="33"/>
            <w:vAlign w:val="center"/>
          </w:tcPr>
          <w:p w14:paraId="4797802B" w14:textId="035BA06A" w:rsidR="001C7C57" w:rsidRPr="00665AF6" w:rsidRDefault="001C7C57" w:rsidP="00665AF6">
            <w:pPr>
              <w:jc w:val="center"/>
              <w:rPr>
                <w:b/>
                <w:sz w:val="28"/>
                <w:szCs w:val="24"/>
              </w:rPr>
            </w:pPr>
            <w:r w:rsidRPr="00665AF6">
              <w:rPr>
                <w:b/>
                <w:sz w:val="28"/>
                <w:szCs w:val="24"/>
              </w:rPr>
              <w:t xml:space="preserve">Costo </w:t>
            </w:r>
            <w:r w:rsidR="002A3E2F" w:rsidRPr="00665AF6">
              <w:rPr>
                <w:b/>
                <w:sz w:val="28"/>
                <w:szCs w:val="24"/>
              </w:rPr>
              <w:t>obtenido</w:t>
            </w:r>
          </w:p>
        </w:tc>
      </w:tr>
      <w:tr w:rsidR="001C7C57" w14:paraId="229C2E96" w14:textId="77777777" w:rsidTr="00665AF6">
        <w:tc>
          <w:tcPr>
            <w:tcW w:w="4697" w:type="dxa"/>
            <w:vAlign w:val="center"/>
          </w:tcPr>
          <w:p w14:paraId="5B96F7FB" w14:textId="5DBB6D30" w:rsidR="001C7C57" w:rsidRDefault="001C7C57" w:rsidP="00665AF6">
            <w:pPr>
              <w:jc w:val="center"/>
            </w:pPr>
            <w:r>
              <w:t>Técnico</w:t>
            </w:r>
          </w:p>
        </w:tc>
        <w:tc>
          <w:tcPr>
            <w:tcW w:w="4698" w:type="dxa"/>
            <w:vAlign w:val="center"/>
          </w:tcPr>
          <w:p w14:paraId="49B43D30" w14:textId="38F26FC4" w:rsidR="001C7C57" w:rsidRDefault="002241CA" w:rsidP="00665AF6">
            <w:pPr>
              <w:jc w:val="center"/>
            </w:pPr>
            <w:r>
              <w:t>$ 21,226.42</w:t>
            </w:r>
          </w:p>
        </w:tc>
      </w:tr>
      <w:tr w:rsidR="001C7C57" w14:paraId="7BEEE993" w14:textId="77777777" w:rsidTr="00665AF6">
        <w:tc>
          <w:tcPr>
            <w:tcW w:w="4697" w:type="dxa"/>
            <w:vAlign w:val="center"/>
          </w:tcPr>
          <w:p w14:paraId="5CB3E34B" w14:textId="4288D045" w:rsidR="001C7C57" w:rsidRDefault="001C7C57" w:rsidP="00665AF6">
            <w:pPr>
              <w:jc w:val="center"/>
            </w:pPr>
            <w:r>
              <w:t>Económico</w:t>
            </w:r>
          </w:p>
        </w:tc>
        <w:tc>
          <w:tcPr>
            <w:tcW w:w="4698" w:type="dxa"/>
            <w:vAlign w:val="center"/>
          </w:tcPr>
          <w:p w14:paraId="7C2393ED" w14:textId="18CEA129" w:rsidR="001C7C57" w:rsidRDefault="009B6A25" w:rsidP="00665AF6">
            <w:pPr>
              <w:jc w:val="center"/>
            </w:pPr>
            <w:r>
              <w:t>$ 58,570.7</w:t>
            </w:r>
            <w:r w:rsidR="00E87926">
              <w:t xml:space="preserve"> </w:t>
            </w:r>
          </w:p>
        </w:tc>
      </w:tr>
      <w:tr w:rsidR="001C7C57" w14:paraId="2A4AA750" w14:textId="77777777" w:rsidTr="00665AF6">
        <w:tc>
          <w:tcPr>
            <w:tcW w:w="4697" w:type="dxa"/>
            <w:vAlign w:val="center"/>
          </w:tcPr>
          <w:p w14:paraId="17839D9F" w14:textId="134A3587" w:rsidR="001C7C57" w:rsidRDefault="001C7C57" w:rsidP="00665AF6">
            <w:pPr>
              <w:jc w:val="center"/>
            </w:pPr>
            <w:r>
              <w:t>Operacional</w:t>
            </w:r>
          </w:p>
        </w:tc>
        <w:tc>
          <w:tcPr>
            <w:tcW w:w="4698" w:type="dxa"/>
            <w:vAlign w:val="center"/>
          </w:tcPr>
          <w:p w14:paraId="2F42A1EC" w14:textId="702A6C9F" w:rsidR="001C7C57" w:rsidRDefault="009B6A25" w:rsidP="00665AF6">
            <w:pPr>
              <w:jc w:val="center"/>
            </w:pPr>
            <w:r>
              <w:t>$ 1,407.06</w:t>
            </w:r>
          </w:p>
        </w:tc>
      </w:tr>
      <w:tr w:rsidR="00A12CFE" w14:paraId="2CB121AD" w14:textId="77777777" w:rsidTr="004C73D0">
        <w:tc>
          <w:tcPr>
            <w:tcW w:w="4697" w:type="dxa"/>
            <w:shd w:val="clear" w:color="auto" w:fill="FFFF00"/>
            <w:vAlign w:val="center"/>
          </w:tcPr>
          <w:p w14:paraId="1187DC1D" w14:textId="63C32AAB" w:rsidR="00A12CFE" w:rsidRPr="004C73D0" w:rsidRDefault="00A12CFE" w:rsidP="00665AF6">
            <w:pPr>
              <w:jc w:val="center"/>
              <w:rPr>
                <w:b/>
                <w:sz w:val="28"/>
                <w:szCs w:val="24"/>
              </w:rPr>
            </w:pPr>
            <w:r w:rsidRPr="004C73D0">
              <w:rPr>
                <w:b/>
                <w:sz w:val="28"/>
                <w:szCs w:val="24"/>
              </w:rPr>
              <w:t>Total</w:t>
            </w:r>
          </w:p>
        </w:tc>
        <w:tc>
          <w:tcPr>
            <w:tcW w:w="4698" w:type="dxa"/>
            <w:shd w:val="clear" w:color="auto" w:fill="FFFF00"/>
            <w:vAlign w:val="center"/>
          </w:tcPr>
          <w:p w14:paraId="2413F52A" w14:textId="3F2C18DD" w:rsidR="00A12CFE" w:rsidRPr="004C73D0" w:rsidRDefault="004C73D0" w:rsidP="00665AF6">
            <w:pPr>
              <w:jc w:val="center"/>
              <w:rPr>
                <w:b/>
                <w:sz w:val="28"/>
                <w:szCs w:val="24"/>
              </w:rPr>
            </w:pPr>
            <w:r w:rsidRPr="004C73D0">
              <w:rPr>
                <w:b/>
                <w:bCs/>
                <w:sz w:val="28"/>
                <w:szCs w:val="24"/>
              </w:rPr>
              <w:t>$ 81, 204.18</w:t>
            </w:r>
          </w:p>
        </w:tc>
      </w:tr>
    </w:tbl>
    <w:p w14:paraId="61E687EF" w14:textId="06C6596D" w:rsidR="001C7C57" w:rsidRDefault="005E67CD" w:rsidP="00665AF6">
      <w:pPr>
        <w:pStyle w:val="Titulotabla"/>
      </w:pPr>
      <w:bookmarkStart w:id="614" w:name="_Toc151934595"/>
      <w:r>
        <w:t xml:space="preserve">Resumen de costos por </w:t>
      </w:r>
      <w:r w:rsidR="005C6AD0">
        <w:t>tipo de estudio</w:t>
      </w:r>
      <w:bookmarkEnd w:id="614"/>
    </w:p>
    <w:p w14:paraId="620CB539" w14:textId="23A0D982" w:rsidR="009B6A25" w:rsidRDefault="00CE7686" w:rsidP="007D7ABF">
      <w:r>
        <w:t xml:space="preserve">Realizando la suma de los costos por </w:t>
      </w:r>
      <w:r w:rsidR="009A3298">
        <w:t xml:space="preserve">tipo de estudio se </w:t>
      </w:r>
      <w:r w:rsidR="00AC670A">
        <w:t xml:space="preserve">obtuvo que hasta este punto el proyecto tendría un costo aproximado de </w:t>
      </w:r>
      <w:r w:rsidR="006540BE">
        <w:t>$81,204.18 pesos</w:t>
      </w:r>
      <w:r w:rsidR="00AB67E5">
        <w:t xml:space="preserve">, pero aún se deben de realizar los cálculos correspondientes </w:t>
      </w:r>
      <w:r w:rsidR="00266097">
        <w:t xml:space="preserve">en función de la complejidad y algunas </w:t>
      </w:r>
      <w:r w:rsidR="00291119">
        <w:t xml:space="preserve">consideraciones </w:t>
      </w:r>
      <w:r w:rsidR="000F7337">
        <w:t>más.</w:t>
      </w:r>
    </w:p>
    <w:p w14:paraId="172BF291" w14:textId="11CCA001" w:rsidR="007D7ABF" w:rsidRDefault="007D7ABF" w:rsidP="007D7ABF">
      <w:r>
        <w:t>Como parte del análisis realizado para estimar el costo del proyecto en sus etapas de diseño se pueden ocupar distintos modelos que permiten calcular un primer presupuesto de inversión para adquirir los servicios que se ofrecen.</w:t>
      </w:r>
    </w:p>
    <w:p w14:paraId="0C0567E4" w14:textId="77777777" w:rsidR="007D7ABF" w:rsidRDefault="007D7ABF" w:rsidP="007D7ABF">
      <w:r>
        <w:t>El modelo COCOMO II es una alternativa muy utilizada en los proyectos de software en los que se detalla un coste de los sistemas desarrollados en ingeniería tomando en cuenta los 3 principales hitos de dicho desarrollo como lo son el tiempo, el esfuerzo y el costo de producción.</w:t>
      </w:r>
    </w:p>
    <w:p w14:paraId="466F46AE" w14:textId="5273753A" w:rsidR="007D7ABF" w:rsidRDefault="007D7ABF" w:rsidP="007D7ABF">
      <w:r>
        <w:t xml:space="preserve">De acuerdo con la definición de COCOMO II, existen 3 formas de obtener el costo de nuestro sistema en función de la complejidad de la naturaleza de este </w:t>
      </w:r>
      <w:r>
        <w:fldChar w:fldCharType="begin"/>
      </w:r>
      <w:r w:rsidR="00137183">
        <w:instrText xml:space="preserve"> ADDIN ZOTERO_ITEM CSL_CITATION {"citationID":"MNVlIrhP","properties":{"formattedCitation":"[60]","plainCitation":"[60]","noteIndex":0},"citationItems":[{"id":95,"uris":["http://zotero.org/users/12776228/items/R4XRR8UI"],"itemData":{"id":95,"type":"book","edition":"Séptima edición","event-place":"México; Bogotá; Buenos Aires; Caracas; Guatemala; Madrid","ISBN":"978-1-4562-1836-2","language":"spa","note":"OCLC: 1120568405","publisher":"McGraw-Hill Education","publisher-place":"México; Bogotá; Buenos Aires; Caracas; Guatemala; Madrid","source":"Open WorldCat","title":"Ingeniería del software: un enfoque práctico","title-short":"Ingeniería del software","contributor":[{"family":"Pressman","given":"Roger S."}],"issued":{"date-parts":[["2013"]]}}}],"schema":"https://github.com/citation-style-language/schema/raw/master/csl-citation.json"} </w:instrText>
      </w:r>
      <w:r>
        <w:fldChar w:fldCharType="separate"/>
      </w:r>
      <w:r w:rsidR="00137183" w:rsidRPr="00137183">
        <w:rPr>
          <w:rFonts w:cs="Times New Roman"/>
        </w:rPr>
        <w:t>[60]</w:t>
      </w:r>
      <w:r>
        <w:fldChar w:fldCharType="end"/>
      </w:r>
      <w:r>
        <w:t>. Utilizando los resultados del análisis de Kv-</w:t>
      </w:r>
      <w:proofErr w:type="spellStart"/>
      <w:r>
        <w:t>wims</w:t>
      </w:r>
      <w:proofErr w:type="spellEnd"/>
      <w:r>
        <w:t>, se consideró que la propuesta posee una complejidad media por lo que se hará uso de esa alternativa de cálculo para estimar el costo total del software.</w:t>
      </w:r>
    </w:p>
    <w:p w14:paraId="35F76B89" w14:textId="77777777" w:rsidR="007D7ABF" w:rsidRDefault="007D7ABF" w:rsidP="007D7ABF">
      <w:r>
        <w:t>La alternativa de COCOMO II de mediana complejidad hace uso de los llamados puntos de objeto que se define como la medida de software indirecta que se calcula usando conteos de estos elementos:</w:t>
      </w:r>
    </w:p>
    <w:p w14:paraId="6FE536F1" w14:textId="77777777" w:rsidR="007D7ABF" w:rsidRDefault="007D7ABF" w:rsidP="00216DEA">
      <w:pPr>
        <w:pStyle w:val="Prrafodelista"/>
        <w:numPr>
          <w:ilvl w:val="0"/>
          <w:numId w:val="53"/>
        </w:numPr>
      </w:pPr>
      <w:r>
        <w:t>Pantallas (interfaz de usuario)</w:t>
      </w:r>
    </w:p>
    <w:p w14:paraId="4779A307" w14:textId="77777777" w:rsidR="007D7ABF" w:rsidRDefault="007D7ABF" w:rsidP="00216DEA">
      <w:pPr>
        <w:pStyle w:val="Prrafodelista"/>
        <w:numPr>
          <w:ilvl w:val="0"/>
          <w:numId w:val="53"/>
        </w:numPr>
      </w:pPr>
      <w:r>
        <w:t>Reportes</w:t>
      </w:r>
    </w:p>
    <w:p w14:paraId="2070178A" w14:textId="77777777" w:rsidR="007D7ABF" w:rsidRDefault="007D7ABF" w:rsidP="00216DEA">
      <w:pPr>
        <w:pStyle w:val="Prrafodelista"/>
        <w:numPr>
          <w:ilvl w:val="0"/>
          <w:numId w:val="53"/>
        </w:numPr>
      </w:pPr>
      <w:r>
        <w:t>Componentes que constituyen el proyecto</w:t>
      </w:r>
    </w:p>
    <w:p w14:paraId="0743D45D" w14:textId="77777777" w:rsidR="007D7ABF" w:rsidRDefault="007D7ABF" w:rsidP="007D7ABF">
      <w:r>
        <w:t>Una vez que se tienen identificados los elementos a tomar en cuenta para realizar los cálculos iniciales, debemos tener en cuenta la siguiente tabla que resume cuáles serían los criterios de ponderación en función de la complejidad del proyecto:</w:t>
      </w:r>
    </w:p>
    <w:tbl>
      <w:tblPr>
        <w:tblStyle w:val="Tablaconcuadrcula"/>
        <w:tblW w:w="0" w:type="auto"/>
        <w:tblLook w:val="04A0" w:firstRow="1" w:lastRow="0" w:firstColumn="1" w:lastColumn="0" w:noHBand="0" w:noVBand="1"/>
      </w:tblPr>
      <w:tblGrid>
        <w:gridCol w:w="2348"/>
        <w:gridCol w:w="2349"/>
        <w:gridCol w:w="2349"/>
        <w:gridCol w:w="2349"/>
      </w:tblGrid>
      <w:tr w:rsidR="007D7ABF" w14:paraId="3FED1AED" w14:textId="77777777">
        <w:tc>
          <w:tcPr>
            <w:tcW w:w="2348" w:type="dxa"/>
            <w:vMerge w:val="restart"/>
            <w:shd w:val="clear" w:color="auto" w:fill="D5DCE4" w:themeFill="text2" w:themeFillTint="33"/>
            <w:vAlign w:val="center"/>
          </w:tcPr>
          <w:p w14:paraId="5036B559" w14:textId="77777777" w:rsidR="007D7ABF" w:rsidRPr="005D4150" w:rsidRDefault="007D7ABF">
            <w:pPr>
              <w:jc w:val="center"/>
              <w:rPr>
                <w:b/>
                <w:bCs/>
              </w:rPr>
            </w:pPr>
            <w:r w:rsidRPr="005D4150">
              <w:rPr>
                <w:b/>
                <w:bCs/>
              </w:rPr>
              <w:t>Tipo de objeto</w:t>
            </w:r>
          </w:p>
        </w:tc>
        <w:tc>
          <w:tcPr>
            <w:tcW w:w="7047" w:type="dxa"/>
            <w:gridSpan w:val="3"/>
            <w:shd w:val="clear" w:color="auto" w:fill="D9E2F3" w:themeFill="accent1" w:themeFillTint="33"/>
            <w:vAlign w:val="center"/>
          </w:tcPr>
          <w:p w14:paraId="5DD7EEB2" w14:textId="77777777" w:rsidR="007D7ABF" w:rsidRPr="005D4150" w:rsidRDefault="007D7ABF">
            <w:pPr>
              <w:jc w:val="center"/>
              <w:rPr>
                <w:b/>
                <w:bCs/>
              </w:rPr>
            </w:pPr>
            <w:r w:rsidRPr="005D4150">
              <w:rPr>
                <w:b/>
                <w:bCs/>
              </w:rPr>
              <w:t>Peso de complejidad</w:t>
            </w:r>
          </w:p>
        </w:tc>
      </w:tr>
      <w:tr w:rsidR="007D7ABF" w14:paraId="480C9072" w14:textId="77777777">
        <w:tc>
          <w:tcPr>
            <w:tcW w:w="2348" w:type="dxa"/>
            <w:vMerge/>
            <w:shd w:val="clear" w:color="auto" w:fill="D5DCE4" w:themeFill="text2" w:themeFillTint="33"/>
          </w:tcPr>
          <w:p w14:paraId="062EBE08" w14:textId="77777777" w:rsidR="007D7ABF" w:rsidRDefault="007D7ABF"/>
        </w:tc>
        <w:tc>
          <w:tcPr>
            <w:tcW w:w="2349" w:type="dxa"/>
            <w:vAlign w:val="center"/>
          </w:tcPr>
          <w:p w14:paraId="4A3CFAC5" w14:textId="77777777" w:rsidR="007D7ABF" w:rsidRPr="005D4150" w:rsidRDefault="007D7ABF">
            <w:pPr>
              <w:jc w:val="center"/>
              <w:rPr>
                <w:b/>
                <w:bCs/>
              </w:rPr>
            </w:pPr>
            <w:r w:rsidRPr="005D4150">
              <w:rPr>
                <w:b/>
                <w:bCs/>
              </w:rPr>
              <w:t>Simple</w:t>
            </w:r>
          </w:p>
        </w:tc>
        <w:tc>
          <w:tcPr>
            <w:tcW w:w="2349" w:type="dxa"/>
            <w:vAlign w:val="center"/>
          </w:tcPr>
          <w:p w14:paraId="206D2472" w14:textId="77777777" w:rsidR="007D7ABF" w:rsidRPr="005D4150" w:rsidRDefault="007D7ABF">
            <w:pPr>
              <w:jc w:val="center"/>
              <w:rPr>
                <w:b/>
                <w:bCs/>
              </w:rPr>
            </w:pPr>
            <w:r w:rsidRPr="005D4150">
              <w:rPr>
                <w:b/>
                <w:bCs/>
              </w:rPr>
              <w:t>Medio</w:t>
            </w:r>
          </w:p>
        </w:tc>
        <w:tc>
          <w:tcPr>
            <w:tcW w:w="2349" w:type="dxa"/>
            <w:vAlign w:val="center"/>
          </w:tcPr>
          <w:p w14:paraId="161BEAD4" w14:textId="77777777" w:rsidR="007D7ABF" w:rsidRPr="005D4150" w:rsidRDefault="007D7ABF">
            <w:pPr>
              <w:jc w:val="center"/>
              <w:rPr>
                <w:b/>
                <w:bCs/>
              </w:rPr>
            </w:pPr>
            <w:r w:rsidRPr="005D4150">
              <w:rPr>
                <w:b/>
                <w:bCs/>
              </w:rPr>
              <w:t>Difícil</w:t>
            </w:r>
          </w:p>
        </w:tc>
      </w:tr>
      <w:tr w:rsidR="007D7ABF" w14:paraId="578C773D" w14:textId="77777777">
        <w:tc>
          <w:tcPr>
            <w:tcW w:w="2348" w:type="dxa"/>
          </w:tcPr>
          <w:p w14:paraId="250E3F8E" w14:textId="77777777" w:rsidR="007D7ABF" w:rsidRDefault="007D7ABF">
            <w:r>
              <w:t>Pantalla</w:t>
            </w:r>
          </w:p>
        </w:tc>
        <w:tc>
          <w:tcPr>
            <w:tcW w:w="2349" w:type="dxa"/>
            <w:vAlign w:val="center"/>
          </w:tcPr>
          <w:p w14:paraId="2EA8F1C5" w14:textId="77777777" w:rsidR="007D7ABF" w:rsidRDefault="007D7ABF">
            <w:pPr>
              <w:jc w:val="center"/>
            </w:pPr>
            <w:r>
              <w:t>1</w:t>
            </w:r>
          </w:p>
        </w:tc>
        <w:tc>
          <w:tcPr>
            <w:tcW w:w="2349" w:type="dxa"/>
            <w:vAlign w:val="center"/>
          </w:tcPr>
          <w:p w14:paraId="224FDB79" w14:textId="77777777" w:rsidR="007D7ABF" w:rsidRDefault="007D7ABF">
            <w:pPr>
              <w:jc w:val="center"/>
            </w:pPr>
            <w:r>
              <w:t>2</w:t>
            </w:r>
          </w:p>
        </w:tc>
        <w:tc>
          <w:tcPr>
            <w:tcW w:w="2349" w:type="dxa"/>
            <w:vAlign w:val="center"/>
          </w:tcPr>
          <w:p w14:paraId="6CA380AE" w14:textId="77777777" w:rsidR="007D7ABF" w:rsidRDefault="007D7ABF">
            <w:pPr>
              <w:jc w:val="center"/>
            </w:pPr>
            <w:r>
              <w:t>3</w:t>
            </w:r>
          </w:p>
        </w:tc>
      </w:tr>
      <w:tr w:rsidR="007D7ABF" w14:paraId="733FB8A1" w14:textId="77777777">
        <w:tc>
          <w:tcPr>
            <w:tcW w:w="2348" w:type="dxa"/>
          </w:tcPr>
          <w:p w14:paraId="42C74BE2" w14:textId="77777777" w:rsidR="007D7ABF" w:rsidRDefault="007D7ABF">
            <w:r>
              <w:t>Reporte</w:t>
            </w:r>
          </w:p>
        </w:tc>
        <w:tc>
          <w:tcPr>
            <w:tcW w:w="2349" w:type="dxa"/>
            <w:vAlign w:val="center"/>
          </w:tcPr>
          <w:p w14:paraId="72B6E614" w14:textId="77777777" w:rsidR="007D7ABF" w:rsidRDefault="007D7ABF">
            <w:pPr>
              <w:jc w:val="center"/>
            </w:pPr>
            <w:r>
              <w:t>2</w:t>
            </w:r>
          </w:p>
        </w:tc>
        <w:tc>
          <w:tcPr>
            <w:tcW w:w="2349" w:type="dxa"/>
            <w:vAlign w:val="center"/>
          </w:tcPr>
          <w:p w14:paraId="6DA58A52" w14:textId="77777777" w:rsidR="007D7ABF" w:rsidRDefault="007D7ABF">
            <w:pPr>
              <w:jc w:val="center"/>
            </w:pPr>
            <w:r>
              <w:t>5</w:t>
            </w:r>
          </w:p>
        </w:tc>
        <w:tc>
          <w:tcPr>
            <w:tcW w:w="2349" w:type="dxa"/>
            <w:vAlign w:val="center"/>
          </w:tcPr>
          <w:p w14:paraId="02B84BC7" w14:textId="77777777" w:rsidR="007D7ABF" w:rsidRDefault="007D7ABF">
            <w:pPr>
              <w:jc w:val="center"/>
            </w:pPr>
            <w:r>
              <w:t>8</w:t>
            </w:r>
          </w:p>
        </w:tc>
      </w:tr>
      <w:tr w:rsidR="007D7ABF" w14:paraId="3C2C5CE2" w14:textId="77777777">
        <w:tc>
          <w:tcPr>
            <w:tcW w:w="2348" w:type="dxa"/>
          </w:tcPr>
          <w:p w14:paraId="6E9AE030" w14:textId="77777777" w:rsidR="007D7ABF" w:rsidRDefault="007D7ABF">
            <w:r>
              <w:t>Componentes</w:t>
            </w:r>
          </w:p>
        </w:tc>
        <w:tc>
          <w:tcPr>
            <w:tcW w:w="2349" w:type="dxa"/>
            <w:vAlign w:val="center"/>
          </w:tcPr>
          <w:p w14:paraId="46979157" w14:textId="77777777" w:rsidR="007D7ABF" w:rsidRDefault="007D7ABF">
            <w:pPr>
              <w:jc w:val="center"/>
            </w:pPr>
          </w:p>
        </w:tc>
        <w:tc>
          <w:tcPr>
            <w:tcW w:w="2349" w:type="dxa"/>
            <w:vAlign w:val="center"/>
          </w:tcPr>
          <w:p w14:paraId="3FAF92D8" w14:textId="77777777" w:rsidR="007D7ABF" w:rsidRDefault="007D7ABF">
            <w:pPr>
              <w:jc w:val="center"/>
            </w:pPr>
          </w:p>
        </w:tc>
        <w:tc>
          <w:tcPr>
            <w:tcW w:w="2349" w:type="dxa"/>
            <w:vAlign w:val="center"/>
          </w:tcPr>
          <w:p w14:paraId="4DA132F2" w14:textId="77777777" w:rsidR="007D7ABF" w:rsidRDefault="007D7ABF">
            <w:pPr>
              <w:jc w:val="center"/>
            </w:pPr>
            <w:r>
              <w:t>10</w:t>
            </w:r>
          </w:p>
        </w:tc>
      </w:tr>
    </w:tbl>
    <w:p w14:paraId="0CF42452" w14:textId="77777777" w:rsidR="007D7ABF" w:rsidRDefault="007D7ABF" w:rsidP="007D7ABF">
      <w:pPr>
        <w:pStyle w:val="Titulotabla"/>
      </w:pPr>
      <w:bookmarkStart w:id="615" w:name="_Toc151934596"/>
      <w:r>
        <w:t>Ponderación de complejidad para tipos de objeto</w:t>
      </w:r>
      <w:bookmarkEnd w:id="615"/>
    </w:p>
    <w:p w14:paraId="0D220594" w14:textId="77777777" w:rsidR="007D7ABF" w:rsidRDefault="007D7ABF" w:rsidP="007D7ABF">
      <w:r>
        <w:lastRenderedPageBreak/>
        <w:t>El siguiente paso es categorizar las pantallas, reportes y componentes del sistema de acuerdo con la complejidad descrita en la tabla 5 para posteriormente obtener la cifra total de puntos de objeto.</w:t>
      </w:r>
    </w:p>
    <w:tbl>
      <w:tblPr>
        <w:tblStyle w:val="Tablaconcuadrcula"/>
        <w:tblW w:w="0" w:type="auto"/>
        <w:tblInd w:w="6" w:type="dxa"/>
        <w:tblLook w:val="04A0" w:firstRow="1" w:lastRow="0" w:firstColumn="1" w:lastColumn="0" w:noHBand="0" w:noVBand="1"/>
      </w:tblPr>
      <w:tblGrid>
        <w:gridCol w:w="3117"/>
        <w:gridCol w:w="3121"/>
        <w:gridCol w:w="3151"/>
      </w:tblGrid>
      <w:tr w:rsidR="007D7ABF" w14:paraId="2E966586" w14:textId="77777777">
        <w:tc>
          <w:tcPr>
            <w:tcW w:w="3117" w:type="dxa"/>
            <w:shd w:val="clear" w:color="auto" w:fill="FFF2CC" w:themeFill="accent4" w:themeFillTint="33"/>
            <w:vAlign w:val="center"/>
          </w:tcPr>
          <w:p w14:paraId="6D3CC38C" w14:textId="77777777" w:rsidR="007D7ABF" w:rsidRPr="006756AE" w:rsidRDefault="007D7ABF">
            <w:pPr>
              <w:jc w:val="center"/>
              <w:rPr>
                <w:b/>
                <w:bCs/>
                <w:sz w:val="28"/>
                <w:szCs w:val="24"/>
              </w:rPr>
            </w:pPr>
            <w:r w:rsidRPr="006756AE">
              <w:rPr>
                <w:b/>
                <w:bCs/>
                <w:sz w:val="28"/>
                <w:szCs w:val="24"/>
              </w:rPr>
              <w:t>Tipo de objeto</w:t>
            </w:r>
          </w:p>
        </w:tc>
        <w:tc>
          <w:tcPr>
            <w:tcW w:w="3121" w:type="dxa"/>
            <w:shd w:val="clear" w:color="auto" w:fill="FFF2CC" w:themeFill="accent4" w:themeFillTint="33"/>
            <w:vAlign w:val="center"/>
          </w:tcPr>
          <w:p w14:paraId="4F26C852" w14:textId="77777777" w:rsidR="007D7ABF" w:rsidRPr="006756AE" w:rsidRDefault="007D7ABF">
            <w:pPr>
              <w:jc w:val="center"/>
              <w:rPr>
                <w:b/>
                <w:bCs/>
                <w:sz w:val="28"/>
                <w:szCs w:val="24"/>
              </w:rPr>
            </w:pPr>
            <w:r w:rsidRPr="006756AE">
              <w:rPr>
                <w:b/>
                <w:bCs/>
                <w:sz w:val="28"/>
                <w:szCs w:val="24"/>
              </w:rPr>
              <w:t>Complejidad</w:t>
            </w:r>
          </w:p>
        </w:tc>
        <w:tc>
          <w:tcPr>
            <w:tcW w:w="3151" w:type="dxa"/>
            <w:shd w:val="clear" w:color="auto" w:fill="FFF2CC" w:themeFill="accent4" w:themeFillTint="33"/>
            <w:vAlign w:val="center"/>
          </w:tcPr>
          <w:p w14:paraId="1DDFD260" w14:textId="77777777" w:rsidR="007D7ABF" w:rsidRPr="006756AE" w:rsidRDefault="007D7ABF">
            <w:pPr>
              <w:jc w:val="center"/>
              <w:rPr>
                <w:b/>
                <w:bCs/>
                <w:sz w:val="28"/>
                <w:szCs w:val="24"/>
              </w:rPr>
            </w:pPr>
            <w:r w:rsidRPr="006756AE">
              <w:rPr>
                <w:b/>
                <w:bCs/>
                <w:sz w:val="28"/>
                <w:szCs w:val="24"/>
              </w:rPr>
              <w:t>Peso</w:t>
            </w:r>
          </w:p>
        </w:tc>
      </w:tr>
      <w:tr w:rsidR="007D7ABF" w14:paraId="1B773AA3" w14:textId="77777777">
        <w:tc>
          <w:tcPr>
            <w:tcW w:w="3117" w:type="dxa"/>
          </w:tcPr>
          <w:p w14:paraId="5AC18571" w14:textId="77777777" w:rsidR="007D7ABF" w:rsidRDefault="007D7ABF">
            <w:r>
              <w:t>Pantalla inicio de sesión</w:t>
            </w:r>
          </w:p>
        </w:tc>
        <w:tc>
          <w:tcPr>
            <w:tcW w:w="3121" w:type="dxa"/>
            <w:vAlign w:val="center"/>
          </w:tcPr>
          <w:p w14:paraId="4D292FFE" w14:textId="77777777" w:rsidR="007D7ABF" w:rsidRDefault="007D7ABF">
            <w:pPr>
              <w:jc w:val="center"/>
            </w:pPr>
            <w:r>
              <w:t>Simple</w:t>
            </w:r>
          </w:p>
        </w:tc>
        <w:tc>
          <w:tcPr>
            <w:tcW w:w="3151" w:type="dxa"/>
            <w:vAlign w:val="center"/>
          </w:tcPr>
          <w:p w14:paraId="40230B59" w14:textId="77777777" w:rsidR="007D7ABF" w:rsidRDefault="007D7ABF">
            <w:pPr>
              <w:jc w:val="center"/>
            </w:pPr>
            <w:r>
              <w:t>1</w:t>
            </w:r>
          </w:p>
        </w:tc>
      </w:tr>
      <w:tr w:rsidR="007D7ABF" w14:paraId="123D3D14" w14:textId="77777777">
        <w:tc>
          <w:tcPr>
            <w:tcW w:w="3117" w:type="dxa"/>
          </w:tcPr>
          <w:p w14:paraId="481148DF" w14:textId="77777777" w:rsidR="007D7ABF" w:rsidRDefault="007D7ABF">
            <w:r>
              <w:t>Pantalla crear cuenta nueva</w:t>
            </w:r>
          </w:p>
        </w:tc>
        <w:tc>
          <w:tcPr>
            <w:tcW w:w="3121" w:type="dxa"/>
            <w:vAlign w:val="center"/>
          </w:tcPr>
          <w:p w14:paraId="5A255BB1" w14:textId="77777777" w:rsidR="007D7ABF" w:rsidRDefault="007D7ABF">
            <w:pPr>
              <w:jc w:val="center"/>
            </w:pPr>
            <w:r>
              <w:t>Simple</w:t>
            </w:r>
          </w:p>
        </w:tc>
        <w:tc>
          <w:tcPr>
            <w:tcW w:w="3151" w:type="dxa"/>
            <w:vAlign w:val="center"/>
          </w:tcPr>
          <w:p w14:paraId="663B767B" w14:textId="77777777" w:rsidR="007D7ABF" w:rsidRDefault="007D7ABF">
            <w:pPr>
              <w:jc w:val="center"/>
            </w:pPr>
            <w:r>
              <w:t>1</w:t>
            </w:r>
          </w:p>
        </w:tc>
      </w:tr>
      <w:tr w:rsidR="007D7ABF" w14:paraId="0D9DE62B" w14:textId="77777777">
        <w:tc>
          <w:tcPr>
            <w:tcW w:w="3117" w:type="dxa"/>
          </w:tcPr>
          <w:p w14:paraId="525CED6C" w14:textId="77777777" w:rsidR="007D7ABF" w:rsidRDefault="007D7ABF">
            <w:r>
              <w:t>Pantalla Inicio empleado</w:t>
            </w:r>
          </w:p>
        </w:tc>
        <w:tc>
          <w:tcPr>
            <w:tcW w:w="3121" w:type="dxa"/>
            <w:vAlign w:val="center"/>
          </w:tcPr>
          <w:p w14:paraId="520D3B2C" w14:textId="77777777" w:rsidR="007D7ABF" w:rsidRDefault="007D7ABF">
            <w:pPr>
              <w:jc w:val="center"/>
            </w:pPr>
            <w:r>
              <w:t>Simple</w:t>
            </w:r>
          </w:p>
        </w:tc>
        <w:tc>
          <w:tcPr>
            <w:tcW w:w="3151" w:type="dxa"/>
            <w:vAlign w:val="center"/>
          </w:tcPr>
          <w:p w14:paraId="60A3F940" w14:textId="77777777" w:rsidR="007D7ABF" w:rsidRDefault="007D7ABF">
            <w:pPr>
              <w:jc w:val="center"/>
            </w:pPr>
            <w:r>
              <w:t>1</w:t>
            </w:r>
          </w:p>
        </w:tc>
      </w:tr>
      <w:tr w:rsidR="007D7ABF" w14:paraId="42D6FF96" w14:textId="77777777">
        <w:tc>
          <w:tcPr>
            <w:tcW w:w="3117" w:type="dxa"/>
          </w:tcPr>
          <w:p w14:paraId="7D93B1E5" w14:textId="77777777" w:rsidR="007D7ABF" w:rsidRDefault="007D7ABF">
            <w:r>
              <w:t>Pantalla de inicio gerente</w:t>
            </w:r>
          </w:p>
        </w:tc>
        <w:tc>
          <w:tcPr>
            <w:tcW w:w="3121" w:type="dxa"/>
            <w:vAlign w:val="center"/>
          </w:tcPr>
          <w:p w14:paraId="261C99D3" w14:textId="77777777" w:rsidR="007D7ABF" w:rsidRDefault="007D7ABF">
            <w:pPr>
              <w:jc w:val="center"/>
            </w:pPr>
            <w:r>
              <w:t>Simple</w:t>
            </w:r>
          </w:p>
        </w:tc>
        <w:tc>
          <w:tcPr>
            <w:tcW w:w="3151" w:type="dxa"/>
            <w:vAlign w:val="center"/>
          </w:tcPr>
          <w:p w14:paraId="32460267" w14:textId="77777777" w:rsidR="007D7ABF" w:rsidRDefault="007D7ABF">
            <w:pPr>
              <w:jc w:val="center"/>
            </w:pPr>
            <w:r>
              <w:t>1</w:t>
            </w:r>
          </w:p>
        </w:tc>
      </w:tr>
      <w:tr w:rsidR="007D7ABF" w14:paraId="28A44C80" w14:textId="77777777">
        <w:tc>
          <w:tcPr>
            <w:tcW w:w="3117" w:type="dxa"/>
          </w:tcPr>
          <w:p w14:paraId="4D17F2FC" w14:textId="77777777" w:rsidR="007D7ABF" w:rsidRDefault="007D7ABF">
            <w:r>
              <w:t>Pantalla de editor visual</w:t>
            </w:r>
          </w:p>
        </w:tc>
        <w:tc>
          <w:tcPr>
            <w:tcW w:w="3121" w:type="dxa"/>
            <w:vAlign w:val="center"/>
          </w:tcPr>
          <w:p w14:paraId="2AD1910E" w14:textId="77777777" w:rsidR="007D7ABF" w:rsidRDefault="007D7ABF">
            <w:pPr>
              <w:jc w:val="center"/>
            </w:pPr>
            <w:r>
              <w:t>Difícil</w:t>
            </w:r>
          </w:p>
        </w:tc>
        <w:tc>
          <w:tcPr>
            <w:tcW w:w="3151" w:type="dxa"/>
            <w:vAlign w:val="center"/>
          </w:tcPr>
          <w:p w14:paraId="44B681F4" w14:textId="77777777" w:rsidR="007D7ABF" w:rsidRDefault="007D7ABF">
            <w:pPr>
              <w:jc w:val="center"/>
            </w:pPr>
            <w:r>
              <w:t>3</w:t>
            </w:r>
          </w:p>
        </w:tc>
      </w:tr>
      <w:tr w:rsidR="007D7ABF" w14:paraId="582D84D6" w14:textId="77777777">
        <w:tc>
          <w:tcPr>
            <w:tcW w:w="3117" w:type="dxa"/>
          </w:tcPr>
          <w:p w14:paraId="4217A2B1" w14:textId="77777777" w:rsidR="007D7ABF" w:rsidRDefault="007D7ABF">
            <w:r>
              <w:t xml:space="preserve">Pantalla de visualizador de almacén </w:t>
            </w:r>
          </w:p>
        </w:tc>
        <w:tc>
          <w:tcPr>
            <w:tcW w:w="3121" w:type="dxa"/>
            <w:vAlign w:val="center"/>
          </w:tcPr>
          <w:p w14:paraId="1FC93220" w14:textId="77777777" w:rsidR="007D7ABF" w:rsidRDefault="007D7ABF">
            <w:pPr>
              <w:jc w:val="center"/>
            </w:pPr>
            <w:r>
              <w:t>Difícil</w:t>
            </w:r>
          </w:p>
        </w:tc>
        <w:tc>
          <w:tcPr>
            <w:tcW w:w="3151" w:type="dxa"/>
            <w:vAlign w:val="center"/>
          </w:tcPr>
          <w:p w14:paraId="0494B697" w14:textId="77777777" w:rsidR="007D7ABF" w:rsidRDefault="007D7ABF">
            <w:pPr>
              <w:jc w:val="center"/>
            </w:pPr>
            <w:r>
              <w:t>3</w:t>
            </w:r>
          </w:p>
        </w:tc>
      </w:tr>
      <w:tr w:rsidR="007D7ABF" w14:paraId="38BEA54F" w14:textId="77777777">
        <w:tc>
          <w:tcPr>
            <w:tcW w:w="3117" w:type="dxa"/>
          </w:tcPr>
          <w:p w14:paraId="654DF89B" w14:textId="77777777" w:rsidR="007D7ABF" w:rsidRDefault="007D7ABF">
            <w:r>
              <w:t>Pantalla de visualizador de anaquel</w:t>
            </w:r>
          </w:p>
        </w:tc>
        <w:tc>
          <w:tcPr>
            <w:tcW w:w="3121" w:type="dxa"/>
            <w:vAlign w:val="center"/>
          </w:tcPr>
          <w:p w14:paraId="7B473D9A" w14:textId="77777777" w:rsidR="007D7ABF" w:rsidRDefault="007D7ABF">
            <w:pPr>
              <w:jc w:val="center"/>
            </w:pPr>
            <w:r>
              <w:t>Difícil</w:t>
            </w:r>
          </w:p>
        </w:tc>
        <w:tc>
          <w:tcPr>
            <w:tcW w:w="3151" w:type="dxa"/>
            <w:vAlign w:val="center"/>
          </w:tcPr>
          <w:p w14:paraId="77134157" w14:textId="77777777" w:rsidR="007D7ABF" w:rsidRDefault="007D7ABF">
            <w:pPr>
              <w:jc w:val="center"/>
            </w:pPr>
            <w:r>
              <w:t>3</w:t>
            </w:r>
          </w:p>
        </w:tc>
      </w:tr>
      <w:tr w:rsidR="007D7ABF" w14:paraId="51334384" w14:textId="77777777">
        <w:tc>
          <w:tcPr>
            <w:tcW w:w="3117" w:type="dxa"/>
          </w:tcPr>
          <w:p w14:paraId="04D8A789" w14:textId="03495007" w:rsidR="007D7ABF" w:rsidRDefault="007D7ABF">
            <w:r>
              <w:t xml:space="preserve">Pantalla búsqueda de </w:t>
            </w:r>
            <w:r w:rsidR="004A119E">
              <w:t>productos</w:t>
            </w:r>
          </w:p>
        </w:tc>
        <w:tc>
          <w:tcPr>
            <w:tcW w:w="3121" w:type="dxa"/>
            <w:vAlign w:val="center"/>
          </w:tcPr>
          <w:p w14:paraId="069FF276" w14:textId="77777777" w:rsidR="007D7ABF" w:rsidRDefault="007D7ABF">
            <w:pPr>
              <w:jc w:val="center"/>
            </w:pPr>
            <w:r>
              <w:t>Medio</w:t>
            </w:r>
          </w:p>
        </w:tc>
        <w:tc>
          <w:tcPr>
            <w:tcW w:w="3151" w:type="dxa"/>
            <w:vAlign w:val="center"/>
          </w:tcPr>
          <w:p w14:paraId="41255B7B" w14:textId="77777777" w:rsidR="007D7ABF" w:rsidRDefault="007D7ABF">
            <w:pPr>
              <w:jc w:val="center"/>
            </w:pPr>
            <w:r>
              <w:t>2</w:t>
            </w:r>
          </w:p>
        </w:tc>
      </w:tr>
      <w:tr w:rsidR="007D7ABF" w14:paraId="6D750D92" w14:textId="77777777">
        <w:tc>
          <w:tcPr>
            <w:tcW w:w="3117" w:type="dxa"/>
          </w:tcPr>
          <w:p w14:paraId="36B203E2" w14:textId="77777777" w:rsidR="007D7ABF" w:rsidRDefault="007D7ABF">
            <w:r>
              <w:t>Reporte tasa de daños</w:t>
            </w:r>
          </w:p>
        </w:tc>
        <w:tc>
          <w:tcPr>
            <w:tcW w:w="3121" w:type="dxa"/>
            <w:vAlign w:val="center"/>
          </w:tcPr>
          <w:p w14:paraId="664BC247" w14:textId="77777777" w:rsidR="007D7ABF" w:rsidRDefault="007D7ABF">
            <w:pPr>
              <w:jc w:val="center"/>
            </w:pPr>
            <w:r>
              <w:t>Medio</w:t>
            </w:r>
          </w:p>
        </w:tc>
        <w:tc>
          <w:tcPr>
            <w:tcW w:w="3151" w:type="dxa"/>
            <w:vAlign w:val="center"/>
          </w:tcPr>
          <w:p w14:paraId="0368FB15" w14:textId="77777777" w:rsidR="007D7ABF" w:rsidRDefault="007D7ABF">
            <w:pPr>
              <w:jc w:val="center"/>
            </w:pPr>
            <w:r>
              <w:t>5</w:t>
            </w:r>
          </w:p>
        </w:tc>
      </w:tr>
      <w:tr w:rsidR="007D7ABF" w14:paraId="7E269D91" w14:textId="77777777">
        <w:tc>
          <w:tcPr>
            <w:tcW w:w="3117" w:type="dxa"/>
          </w:tcPr>
          <w:p w14:paraId="3E969C0A" w14:textId="77777777" w:rsidR="007D7ABF" w:rsidRDefault="007D7ABF">
            <w:r>
              <w:t>Reporte ventas</w:t>
            </w:r>
          </w:p>
        </w:tc>
        <w:tc>
          <w:tcPr>
            <w:tcW w:w="3121" w:type="dxa"/>
            <w:vAlign w:val="center"/>
          </w:tcPr>
          <w:p w14:paraId="32ED0B2B" w14:textId="77777777" w:rsidR="007D7ABF" w:rsidRDefault="007D7ABF">
            <w:pPr>
              <w:jc w:val="center"/>
            </w:pPr>
            <w:r>
              <w:t>Medio</w:t>
            </w:r>
          </w:p>
        </w:tc>
        <w:tc>
          <w:tcPr>
            <w:tcW w:w="3151" w:type="dxa"/>
            <w:vAlign w:val="center"/>
          </w:tcPr>
          <w:p w14:paraId="4AD23ACD" w14:textId="77777777" w:rsidR="007D7ABF" w:rsidRDefault="007D7ABF">
            <w:pPr>
              <w:jc w:val="center"/>
            </w:pPr>
            <w:r>
              <w:t>5</w:t>
            </w:r>
          </w:p>
        </w:tc>
      </w:tr>
      <w:tr w:rsidR="007D7ABF" w14:paraId="0770ECCE" w14:textId="77777777">
        <w:tc>
          <w:tcPr>
            <w:tcW w:w="3117" w:type="dxa"/>
          </w:tcPr>
          <w:p w14:paraId="2A77AE60" w14:textId="77777777" w:rsidR="007D7ABF" w:rsidRDefault="007D7ABF">
            <w:r>
              <w:t xml:space="preserve">Reporte de ofertas </w:t>
            </w:r>
          </w:p>
        </w:tc>
        <w:tc>
          <w:tcPr>
            <w:tcW w:w="3121" w:type="dxa"/>
            <w:vAlign w:val="center"/>
          </w:tcPr>
          <w:p w14:paraId="4C696587" w14:textId="77777777" w:rsidR="007D7ABF" w:rsidRDefault="007D7ABF">
            <w:pPr>
              <w:jc w:val="center"/>
            </w:pPr>
            <w:r>
              <w:t>Medio</w:t>
            </w:r>
          </w:p>
        </w:tc>
        <w:tc>
          <w:tcPr>
            <w:tcW w:w="3151" w:type="dxa"/>
            <w:vAlign w:val="center"/>
          </w:tcPr>
          <w:p w14:paraId="0268BEEB" w14:textId="77777777" w:rsidR="007D7ABF" w:rsidRDefault="007D7ABF">
            <w:pPr>
              <w:jc w:val="center"/>
            </w:pPr>
            <w:r>
              <w:t>5</w:t>
            </w:r>
          </w:p>
        </w:tc>
      </w:tr>
      <w:tr w:rsidR="007D7ABF" w14:paraId="4ECB5C13" w14:textId="77777777">
        <w:tc>
          <w:tcPr>
            <w:tcW w:w="3117" w:type="dxa"/>
          </w:tcPr>
          <w:p w14:paraId="12394D7E" w14:textId="77777777" w:rsidR="007D7ABF" w:rsidRDefault="007D7ABF">
            <w:r>
              <w:t>Reporte nuevos productos</w:t>
            </w:r>
          </w:p>
        </w:tc>
        <w:tc>
          <w:tcPr>
            <w:tcW w:w="3121" w:type="dxa"/>
            <w:vAlign w:val="center"/>
          </w:tcPr>
          <w:p w14:paraId="3B5E9D27" w14:textId="77777777" w:rsidR="007D7ABF" w:rsidRDefault="007D7ABF">
            <w:pPr>
              <w:jc w:val="center"/>
            </w:pPr>
            <w:r>
              <w:t>Medio</w:t>
            </w:r>
          </w:p>
        </w:tc>
        <w:tc>
          <w:tcPr>
            <w:tcW w:w="3151" w:type="dxa"/>
            <w:vAlign w:val="center"/>
          </w:tcPr>
          <w:p w14:paraId="37BFA936" w14:textId="77777777" w:rsidR="007D7ABF" w:rsidRDefault="007D7ABF">
            <w:pPr>
              <w:jc w:val="center"/>
            </w:pPr>
            <w:r>
              <w:t>5</w:t>
            </w:r>
          </w:p>
        </w:tc>
      </w:tr>
      <w:tr w:rsidR="007D7ABF" w14:paraId="365E0FF8" w14:textId="77777777">
        <w:tc>
          <w:tcPr>
            <w:tcW w:w="3117" w:type="dxa"/>
          </w:tcPr>
          <w:p w14:paraId="6A982E79" w14:textId="77777777" w:rsidR="007D7ABF" w:rsidRDefault="007D7ABF">
            <w:r>
              <w:t>Pantalla punto de venta</w:t>
            </w:r>
          </w:p>
        </w:tc>
        <w:tc>
          <w:tcPr>
            <w:tcW w:w="3121" w:type="dxa"/>
            <w:vAlign w:val="center"/>
          </w:tcPr>
          <w:p w14:paraId="6B3BD589" w14:textId="77777777" w:rsidR="007D7ABF" w:rsidRDefault="007D7ABF">
            <w:pPr>
              <w:jc w:val="center"/>
            </w:pPr>
            <w:r>
              <w:t>Medio</w:t>
            </w:r>
          </w:p>
        </w:tc>
        <w:tc>
          <w:tcPr>
            <w:tcW w:w="3151" w:type="dxa"/>
            <w:vAlign w:val="center"/>
          </w:tcPr>
          <w:p w14:paraId="717BD317" w14:textId="77777777" w:rsidR="007D7ABF" w:rsidRDefault="007D7ABF">
            <w:pPr>
              <w:jc w:val="center"/>
            </w:pPr>
            <w:r>
              <w:t>2</w:t>
            </w:r>
          </w:p>
        </w:tc>
      </w:tr>
      <w:tr w:rsidR="007D7ABF" w14:paraId="76F6C354" w14:textId="77777777">
        <w:tc>
          <w:tcPr>
            <w:tcW w:w="6238" w:type="dxa"/>
            <w:gridSpan w:val="2"/>
            <w:shd w:val="clear" w:color="auto" w:fill="FFD966" w:themeFill="accent4" w:themeFillTint="99"/>
            <w:vAlign w:val="center"/>
          </w:tcPr>
          <w:p w14:paraId="51976540" w14:textId="77777777" w:rsidR="007D7ABF" w:rsidRPr="006756AE" w:rsidRDefault="007D7ABF">
            <w:pPr>
              <w:jc w:val="center"/>
              <w:rPr>
                <w:b/>
                <w:bCs/>
              </w:rPr>
            </w:pPr>
            <w:proofErr w:type="gramStart"/>
            <w:r w:rsidRPr="006756AE">
              <w:rPr>
                <w:b/>
                <w:bCs/>
              </w:rPr>
              <w:t>Total</w:t>
            </w:r>
            <w:proofErr w:type="gramEnd"/>
            <w:r w:rsidRPr="006756AE">
              <w:rPr>
                <w:b/>
                <w:bCs/>
              </w:rPr>
              <w:t xml:space="preserve"> de puntos de objeto</w:t>
            </w:r>
          </w:p>
        </w:tc>
        <w:tc>
          <w:tcPr>
            <w:tcW w:w="3151" w:type="dxa"/>
            <w:vAlign w:val="center"/>
          </w:tcPr>
          <w:p w14:paraId="38141F05" w14:textId="77777777" w:rsidR="007D7ABF" w:rsidRDefault="007D7ABF">
            <w:pPr>
              <w:jc w:val="center"/>
            </w:pPr>
            <w:r>
              <w:t>37</w:t>
            </w:r>
          </w:p>
        </w:tc>
      </w:tr>
    </w:tbl>
    <w:p w14:paraId="73B0566A" w14:textId="77777777" w:rsidR="007D7ABF" w:rsidRDefault="007D7ABF" w:rsidP="007D7ABF">
      <w:pPr>
        <w:pStyle w:val="Titulotabla"/>
      </w:pPr>
      <w:bookmarkStart w:id="616" w:name="_Toc151934597"/>
      <w:r>
        <w:t>Análisis ponderación de puntos de objeto</w:t>
      </w:r>
      <w:bookmarkEnd w:id="616"/>
    </w:p>
    <w:p w14:paraId="4EF005BC" w14:textId="77777777" w:rsidR="007D7ABF" w:rsidRDefault="007D7ABF" w:rsidP="007D7ABF">
      <w:r>
        <w:t xml:space="preserve">Dada la naturaleza del proyecto y que algunos de los componentes se van a reutilizar se debe calcular un parámetro llamado porcentaje de </w:t>
      </w:r>
      <w:proofErr w:type="spellStart"/>
      <w:r>
        <w:t>reuso</w:t>
      </w:r>
      <w:proofErr w:type="spellEnd"/>
      <w:r>
        <w:t xml:space="preserve"> que será parte importante para calcular el ajuste de los puntos de objeto (NOP, por sus siglas en inglés). Entonces, se hace el conteo del total de líneas de código a la par del conteo de líneas de código reutilizadas. A continuación, se muestran las tablas que describen un estimado de las líneas de código próximas y las que se van a reutilizar.</w:t>
      </w:r>
    </w:p>
    <w:tbl>
      <w:tblPr>
        <w:tblStyle w:val="Tablaconcuadrcula"/>
        <w:tblW w:w="0" w:type="auto"/>
        <w:tblLook w:val="04A0" w:firstRow="1" w:lastRow="0" w:firstColumn="1" w:lastColumn="0" w:noHBand="0" w:noVBand="1"/>
      </w:tblPr>
      <w:tblGrid>
        <w:gridCol w:w="4697"/>
        <w:gridCol w:w="4698"/>
      </w:tblGrid>
      <w:tr w:rsidR="007D7ABF" w14:paraId="4363B00D" w14:textId="77777777">
        <w:tc>
          <w:tcPr>
            <w:tcW w:w="4697" w:type="dxa"/>
            <w:shd w:val="clear" w:color="auto" w:fill="B4C6E7" w:themeFill="accent1" w:themeFillTint="66"/>
            <w:vAlign w:val="center"/>
          </w:tcPr>
          <w:p w14:paraId="6918E66B" w14:textId="77777777" w:rsidR="007D7ABF" w:rsidRPr="00E03060" w:rsidRDefault="007D7ABF">
            <w:pPr>
              <w:jc w:val="center"/>
              <w:rPr>
                <w:b/>
                <w:bCs/>
                <w:sz w:val="28"/>
                <w:szCs w:val="24"/>
              </w:rPr>
            </w:pPr>
            <w:r w:rsidRPr="00E03060">
              <w:rPr>
                <w:b/>
                <w:bCs/>
                <w:sz w:val="28"/>
                <w:szCs w:val="24"/>
              </w:rPr>
              <w:t>Lenguaje</w:t>
            </w:r>
          </w:p>
        </w:tc>
        <w:tc>
          <w:tcPr>
            <w:tcW w:w="4698" w:type="dxa"/>
            <w:shd w:val="clear" w:color="auto" w:fill="B4C6E7" w:themeFill="accent1" w:themeFillTint="66"/>
            <w:vAlign w:val="center"/>
          </w:tcPr>
          <w:p w14:paraId="7B4C9100" w14:textId="77777777" w:rsidR="007D7ABF" w:rsidRPr="00E03060" w:rsidRDefault="007D7ABF">
            <w:pPr>
              <w:jc w:val="center"/>
              <w:rPr>
                <w:b/>
                <w:bCs/>
                <w:sz w:val="28"/>
                <w:szCs w:val="24"/>
              </w:rPr>
            </w:pPr>
            <w:proofErr w:type="gramStart"/>
            <w:r w:rsidRPr="00E03060">
              <w:rPr>
                <w:b/>
                <w:bCs/>
                <w:sz w:val="28"/>
                <w:szCs w:val="24"/>
              </w:rPr>
              <w:t>Total</w:t>
            </w:r>
            <w:proofErr w:type="gramEnd"/>
            <w:r w:rsidRPr="00E03060">
              <w:rPr>
                <w:b/>
                <w:bCs/>
                <w:sz w:val="28"/>
                <w:szCs w:val="24"/>
              </w:rPr>
              <w:t xml:space="preserve"> de líneas</w:t>
            </w:r>
          </w:p>
        </w:tc>
      </w:tr>
      <w:tr w:rsidR="007D7ABF" w14:paraId="23E68F37" w14:textId="77777777">
        <w:tc>
          <w:tcPr>
            <w:tcW w:w="4697" w:type="dxa"/>
            <w:vAlign w:val="center"/>
          </w:tcPr>
          <w:p w14:paraId="6265B0B9" w14:textId="77777777" w:rsidR="007D7ABF" w:rsidRDefault="007D7ABF">
            <w:pPr>
              <w:jc w:val="center"/>
            </w:pPr>
            <w:r>
              <w:t>HTML</w:t>
            </w:r>
          </w:p>
        </w:tc>
        <w:tc>
          <w:tcPr>
            <w:tcW w:w="4698" w:type="dxa"/>
            <w:vAlign w:val="center"/>
          </w:tcPr>
          <w:p w14:paraId="7239866A" w14:textId="77777777" w:rsidR="007D7ABF" w:rsidRDefault="007D7ABF">
            <w:pPr>
              <w:jc w:val="center"/>
            </w:pPr>
            <w:r>
              <w:t>1,000</w:t>
            </w:r>
          </w:p>
        </w:tc>
      </w:tr>
      <w:tr w:rsidR="007D7ABF" w14:paraId="250E64FE" w14:textId="77777777">
        <w:tc>
          <w:tcPr>
            <w:tcW w:w="4697" w:type="dxa"/>
            <w:vAlign w:val="center"/>
          </w:tcPr>
          <w:p w14:paraId="5F10EA73" w14:textId="77777777" w:rsidR="007D7ABF" w:rsidRDefault="007D7ABF">
            <w:pPr>
              <w:jc w:val="center"/>
            </w:pPr>
            <w:r>
              <w:t>CSS</w:t>
            </w:r>
          </w:p>
        </w:tc>
        <w:tc>
          <w:tcPr>
            <w:tcW w:w="4698" w:type="dxa"/>
            <w:vAlign w:val="center"/>
          </w:tcPr>
          <w:p w14:paraId="26FF23D5" w14:textId="77777777" w:rsidR="007D7ABF" w:rsidRDefault="007D7ABF">
            <w:pPr>
              <w:jc w:val="center"/>
            </w:pPr>
            <w:r>
              <w:t>700</w:t>
            </w:r>
          </w:p>
        </w:tc>
      </w:tr>
      <w:tr w:rsidR="007D7ABF" w14:paraId="644049D6" w14:textId="77777777">
        <w:tc>
          <w:tcPr>
            <w:tcW w:w="4697" w:type="dxa"/>
            <w:vAlign w:val="center"/>
          </w:tcPr>
          <w:p w14:paraId="34452A1C" w14:textId="77777777" w:rsidR="007D7ABF" w:rsidRDefault="007D7ABF">
            <w:pPr>
              <w:jc w:val="center"/>
            </w:pPr>
            <w:r>
              <w:t>Python</w:t>
            </w:r>
          </w:p>
        </w:tc>
        <w:tc>
          <w:tcPr>
            <w:tcW w:w="4698" w:type="dxa"/>
            <w:vAlign w:val="center"/>
          </w:tcPr>
          <w:p w14:paraId="5C6D32BC" w14:textId="77777777" w:rsidR="007D7ABF" w:rsidRDefault="007D7ABF">
            <w:pPr>
              <w:jc w:val="center"/>
            </w:pPr>
            <w:r>
              <w:t>700</w:t>
            </w:r>
          </w:p>
        </w:tc>
      </w:tr>
      <w:tr w:rsidR="007D7ABF" w14:paraId="2D21F9D6" w14:textId="77777777">
        <w:tc>
          <w:tcPr>
            <w:tcW w:w="4697" w:type="dxa"/>
            <w:vAlign w:val="center"/>
          </w:tcPr>
          <w:p w14:paraId="115D7408" w14:textId="77777777" w:rsidR="007D7ABF" w:rsidRDefault="007D7ABF">
            <w:pPr>
              <w:jc w:val="center"/>
            </w:pPr>
            <w:r>
              <w:t>SQL</w:t>
            </w:r>
          </w:p>
        </w:tc>
        <w:tc>
          <w:tcPr>
            <w:tcW w:w="4698" w:type="dxa"/>
            <w:vAlign w:val="center"/>
          </w:tcPr>
          <w:p w14:paraId="49390FDA" w14:textId="77777777" w:rsidR="007D7ABF" w:rsidRDefault="007D7ABF">
            <w:pPr>
              <w:jc w:val="center"/>
            </w:pPr>
            <w:r>
              <w:t>200</w:t>
            </w:r>
          </w:p>
        </w:tc>
      </w:tr>
      <w:tr w:rsidR="007D7ABF" w14:paraId="6C30A0A4" w14:textId="77777777">
        <w:tc>
          <w:tcPr>
            <w:tcW w:w="4697" w:type="dxa"/>
            <w:vAlign w:val="center"/>
          </w:tcPr>
          <w:p w14:paraId="0B7A3FD7" w14:textId="77777777" w:rsidR="007D7ABF" w:rsidRDefault="007D7ABF">
            <w:pPr>
              <w:jc w:val="center"/>
            </w:pPr>
            <w:r>
              <w:t>JavaScript</w:t>
            </w:r>
          </w:p>
        </w:tc>
        <w:tc>
          <w:tcPr>
            <w:tcW w:w="4698" w:type="dxa"/>
            <w:vAlign w:val="center"/>
          </w:tcPr>
          <w:p w14:paraId="6BEFDE50" w14:textId="77777777" w:rsidR="007D7ABF" w:rsidRDefault="007D7ABF">
            <w:pPr>
              <w:jc w:val="center"/>
            </w:pPr>
            <w:r>
              <w:t>700</w:t>
            </w:r>
          </w:p>
        </w:tc>
      </w:tr>
      <w:tr w:rsidR="007D7ABF" w14:paraId="404D74B4" w14:textId="77777777">
        <w:tc>
          <w:tcPr>
            <w:tcW w:w="4697" w:type="dxa"/>
            <w:shd w:val="clear" w:color="auto" w:fill="FFFF00"/>
            <w:vAlign w:val="center"/>
          </w:tcPr>
          <w:p w14:paraId="208F9DE7" w14:textId="77777777" w:rsidR="007D7ABF" w:rsidRPr="003A13D6" w:rsidRDefault="007D7ABF">
            <w:pPr>
              <w:jc w:val="center"/>
              <w:rPr>
                <w:b/>
                <w:bCs/>
              </w:rPr>
            </w:pPr>
            <w:r w:rsidRPr="003A13D6">
              <w:rPr>
                <w:b/>
                <w:bCs/>
              </w:rPr>
              <w:t>Total</w:t>
            </w:r>
          </w:p>
        </w:tc>
        <w:tc>
          <w:tcPr>
            <w:tcW w:w="4698" w:type="dxa"/>
            <w:shd w:val="clear" w:color="auto" w:fill="FFFF00"/>
            <w:vAlign w:val="center"/>
          </w:tcPr>
          <w:p w14:paraId="40A9772B" w14:textId="77777777" w:rsidR="007D7ABF" w:rsidRPr="003A13D6" w:rsidRDefault="007D7ABF">
            <w:pPr>
              <w:jc w:val="center"/>
              <w:rPr>
                <w:b/>
                <w:bCs/>
              </w:rPr>
            </w:pPr>
            <w:r w:rsidRPr="003A13D6">
              <w:rPr>
                <w:b/>
                <w:bCs/>
              </w:rPr>
              <w:t>3, 300</w:t>
            </w:r>
          </w:p>
        </w:tc>
      </w:tr>
    </w:tbl>
    <w:p w14:paraId="7682ED30" w14:textId="77777777" w:rsidR="007D7ABF" w:rsidRDefault="007D7ABF" w:rsidP="007D7ABF">
      <w:pPr>
        <w:pStyle w:val="Titulotabla"/>
      </w:pPr>
      <w:bookmarkStart w:id="617" w:name="_Toc151934598"/>
      <w:r>
        <w:t>Conteo parcial del total de líneas de código por lenguaje de programación</w:t>
      </w:r>
      <w:bookmarkEnd w:id="617"/>
    </w:p>
    <w:tbl>
      <w:tblPr>
        <w:tblStyle w:val="Tablaconcuadrcula"/>
        <w:tblW w:w="0" w:type="auto"/>
        <w:tblLook w:val="04A0" w:firstRow="1" w:lastRow="0" w:firstColumn="1" w:lastColumn="0" w:noHBand="0" w:noVBand="1"/>
      </w:tblPr>
      <w:tblGrid>
        <w:gridCol w:w="4697"/>
        <w:gridCol w:w="4698"/>
      </w:tblGrid>
      <w:tr w:rsidR="007D7ABF" w14:paraId="47912C95" w14:textId="77777777">
        <w:tc>
          <w:tcPr>
            <w:tcW w:w="4697" w:type="dxa"/>
            <w:shd w:val="clear" w:color="auto" w:fill="B4C6E7" w:themeFill="accent1" w:themeFillTint="66"/>
            <w:vAlign w:val="center"/>
          </w:tcPr>
          <w:p w14:paraId="17D23570" w14:textId="77777777" w:rsidR="007D7ABF" w:rsidRPr="00567432" w:rsidRDefault="007D7ABF">
            <w:pPr>
              <w:jc w:val="center"/>
              <w:rPr>
                <w:b/>
                <w:bCs/>
                <w:sz w:val="28"/>
                <w:szCs w:val="24"/>
              </w:rPr>
            </w:pPr>
            <w:r w:rsidRPr="00567432">
              <w:rPr>
                <w:b/>
                <w:bCs/>
                <w:sz w:val="28"/>
                <w:szCs w:val="24"/>
              </w:rPr>
              <w:t>Lenguaje</w:t>
            </w:r>
          </w:p>
        </w:tc>
        <w:tc>
          <w:tcPr>
            <w:tcW w:w="4698" w:type="dxa"/>
            <w:shd w:val="clear" w:color="auto" w:fill="B4C6E7" w:themeFill="accent1" w:themeFillTint="66"/>
            <w:vAlign w:val="center"/>
          </w:tcPr>
          <w:p w14:paraId="7658CBD9" w14:textId="77777777" w:rsidR="007D7ABF" w:rsidRPr="00567432" w:rsidRDefault="007D7ABF">
            <w:pPr>
              <w:jc w:val="center"/>
              <w:rPr>
                <w:b/>
                <w:bCs/>
                <w:sz w:val="28"/>
                <w:szCs w:val="24"/>
              </w:rPr>
            </w:pPr>
            <w:proofErr w:type="spellStart"/>
            <w:r w:rsidRPr="00567432">
              <w:rPr>
                <w:b/>
                <w:bCs/>
                <w:sz w:val="28"/>
                <w:szCs w:val="24"/>
              </w:rPr>
              <w:t>Reuso</w:t>
            </w:r>
            <w:proofErr w:type="spellEnd"/>
            <w:r w:rsidRPr="00567432">
              <w:rPr>
                <w:b/>
                <w:bCs/>
                <w:sz w:val="28"/>
                <w:szCs w:val="24"/>
              </w:rPr>
              <w:t xml:space="preserve"> de líneas de código</w:t>
            </w:r>
          </w:p>
        </w:tc>
      </w:tr>
      <w:tr w:rsidR="007D7ABF" w14:paraId="0CD45C18" w14:textId="77777777">
        <w:tc>
          <w:tcPr>
            <w:tcW w:w="4697" w:type="dxa"/>
            <w:vAlign w:val="center"/>
          </w:tcPr>
          <w:p w14:paraId="27682792" w14:textId="77777777" w:rsidR="007D7ABF" w:rsidRDefault="007D7ABF">
            <w:pPr>
              <w:jc w:val="center"/>
            </w:pPr>
            <w:r>
              <w:t>HTML</w:t>
            </w:r>
          </w:p>
        </w:tc>
        <w:tc>
          <w:tcPr>
            <w:tcW w:w="4698" w:type="dxa"/>
            <w:vAlign w:val="center"/>
          </w:tcPr>
          <w:p w14:paraId="61C2E4E7" w14:textId="77777777" w:rsidR="007D7ABF" w:rsidRDefault="007D7ABF">
            <w:pPr>
              <w:jc w:val="center"/>
            </w:pPr>
            <w:r>
              <w:t>200</w:t>
            </w:r>
          </w:p>
        </w:tc>
      </w:tr>
      <w:tr w:rsidR="007D7ABF" w14:paraId="49649298" w14:textId="77777777">
        <w:tc>
          <w:tcPr>
            <w:tcW w:w="4697" w:type="dxa"/>
            <w:vAlign w:val="center"/>
          </w:tcPr>
          <w:p w14:paraId="49DDC6F5" w14:textId="77777777" w:rsidR="007D7ABF" w:rsidRDefault="007D7ABF">
            <w:pPr>
              <w:jc w:val="center"/>
            </w:pPr>
            <w:r>
              <w:t>CSS</w:t>
            </w:r>
          </w:p>
        </w:tc>
        <w:tc>
          <w:tcPr>
            <w:tcW w:w="4698" w:type="dxa"/>
            <w:vAlign w:val="center"/>
          </w:tcPr>
          <w:p w14:paraId="5C266E5B" w14:textId="77777777" w:rsidR="007D7ABF" w:rsidRDefault="007D7ABF">
            <w:pPr>
              <w:jc w:val="center"/>
            </w:pPr>
            <w:r>
              <w:t>140</w:t>
            </w:r>
          </w:p>
        </w:tc>
      </w:tr>
      <w:tr w:rsidR="007D7ABF" w14:paraId="2D91AFDD" w14:textId="77777777">
        <w:tc>
          <w:tcPr>
            <w:tcW w:w="4697" w:type="dxa"/>
            <w:vAlign w:val="center"/>
          </w:tcPr>
          <w:p w14:paraId="32589C86" w14:textId="77777777" w:rsidR="007D7ABF" w:rsidRDefault="007D7ABF">
            <w:pPr>
              <w:jc w:val="center"/>
            </w:pPr>
            <w:r>
              <w:t>Python</w:t>
            </w:r>
          </w:p>
        </w:tc>
        <w:tc>
          <w:tcPr>
            <w:tcW w:w="4698" w:type="dxa"/>
            <w:vAlign w:val="center"/>
          </w:tcPr>
          <w:p w14:paraId="0C798937" w14:textId="77777777" w:rsidR="007D7ABF" w:rsidRDefault="007D7ABF">
            <w:pPr>
              <w:jc w:val="center"/>
            </w:pPr>
            <w:r>
              <w:t>140</w:t>
            </w:r>
          </w:p>
        </w:tc>
      </w:tr>
      <w:tr w:rsidR="007D7ABF" w14:paraId="4CC4A20B" w14:textId="77777777">
        <w:tc>
          <w:tcPr>
            <w:tcW w:w="4697" w:type="dxa"/>
            <w:vAlign w:val="center"/>
          </w:tcPr>
          <w:p w14:paraId="4914838E" w14:textId="77777777" w:rsidR="007D7ABF" w:rsidRDefault="007D7ABF">
            <w:pPr>
              <w:jc w:val="center"/>
            </w:pPr>
            <w:r>
              <w:t>SQL</w:t>
            </w:r>
          </w:p>
        </w:tc>
        <w:tc>
          <w:tcPr>
            <w:tcW w:w="4698" w:type="dxa"/>
            <w:vAlign w:val="center"/>
          </w:tcPr>
          <w:p w14:paraId="3307C95C" w14:textId="77777777" w:rsidR="007D7ABF" w:rsidRDefault="007D7ABF">
            <w:pPr>
              <w:jc w:val="center"/>
            </w:pPr>
            <w:r>
              <w:t>40</w:t>
            </w:r>
          </w:p>
        </w:tc>
      </w:tr>
      <w:tr w:rsidR="007D7ABF" w14:paraId="3AF3DC14" w14:textId="77777777">
        <w:tc>
          <w:tcPr>
            <w:tcW w:w="4697" w:type="dxa"/>
            <w:vAlign w:val="center"/>
          </w:tcPr>
          <w:p w14:paraId="2E894EBF" w14:textId="77777777" w:rsidR="007D7ABF" w:rsidRDefault="007D7ABF">
            <w:pPr>
              <w:jc w:val="center"/>
            </w:pPr>
            <w:r>
              <w:t>JavaScript</w:t>
            </w:r>
          </w:p>
        </w:tc>
        <w:tc>
          <w:tcPr>
            <w:tcW w:w="4698" w:type="dxa"/>
            <w:vAlign w:val="center"/>
          </w:tcPr>
          <w:p w14:paraId="649ECB8D" w14:textId="77777777" w:rsidR="007D7ABF" w:rsidRDefault="007D7ABF">
            <w:pPr>
              <w:jc w:val="center"/>
            </w:pPr>
            <w:r>
              <w:t>140</w:t>
            </w:r>
          </w:p>
        </w:tc>
      </w:tr>
      <w:tr w:rsidR="007D7ABF" w14:paraId="5AD299F8" w14:textId="77777777">
        <w:tc>
          <w:tcPr>
            <w:tcW w:w="4697" w:type="dxa"/>
            <w:shd w:val="clear" w:color="auto" w:fill="FFFF00"/>
            <w:vAlign w:val="center"/>
          </w:tcPr>
          <w:p w14:paraId="384ECEC5" w14:textId="77777777" w:rsidR="007D7ABF" w:rsidRPr="003A13D6" w:rsidRDefault="007D7ABF">
            <w:pPr>
              <w:jc w:val="center"/>
              <w:rPr>
                <w:b/>
                <w:bCs/>
              </w:rPr>
            </w:pPr>
            <w:r w:rsidRPr="003A13D6">
              <w:rPr>
                <w:b/>
                <w:bCs/>
              </w:rPr>
              <w:t>Total</w:t>
            </w:r>
          </w:p>
        </w:tc>
        <w:tc>
          <w:tcPr>
            <w:tcW w:w="4698" w:type="dxa"/>
            <w:shd w:val="clear" w:color="auto" w:fill="FFFF00"/>
            <w:vAlign w:val="center"/>
          </w:tcPr>
          <w:p w14:paraId="425F3DCC" w14:textId="77777777" w:rsidR="007D7ABF" w:rsidRPr="003A13D6" w:rsidRDefault="007D7ABF">
            <w:pPr>
              <w:jc w:val="center"/>
              <w:rPr>
                <w:b/>
                <w:bCs/>
              </w:rPr>
            </w:pPr>
            <w:r w:rsidRPr="003A13D6">
              <w:rPr>
                <w:b/>
                <w:bCs/>
              </w:rPr>
              <w:t>660</w:t>
            </w:r>
          </w:p>
        </w:tc>
      </w:tr>
    </w:tbl>
    <w:p w14:paraId="5C699748" w14:textId="77777777" w:rsidR="007D7ABF" w:rsidRDefault="007D7ABF" w:rsidP="007D7ABF">
      <w:pPr>
        <w:pStyle w:val="Titulotabla"/>
      </w:pPr>
      <w:bookmarkStart w:id="618" w:name="_Toc151934599"/>
      <w:r>
        <w:t>Resumen total de líneas de código reutilizadas</w:t>
      </w:r>
      <w:bookmarkEnd w:id="618"/>
    </w:p>
    <w:p w14:paraId="59DD9D57" w14:textId="77777777" w:rsidR="007D7ABF" w:rsidRDefault="007D7ABF" w:rsidP="007D7ABF">
      <w:r>
        <w:lastRenderedPageBreak/>
        <w:t>Ahora se realizar una regla de 3 para determinar el %</w:t>
      </w:r>
      <w:proofErr w:type="spellStart"/>
      <w:r>
        <w:t>reuso</w:t>
      </w:r>
      <w:proofErr w:type="spellEnd"/>
      <w:r>
        <w:t xml:space="preserve"> que quedaría de la siguiente forma:</w:t>
      </w:r>
    </w:p>
    <w:p w14:paraId="25E9F9EF" w14:textId="77777777" w:rsidR="007D7ABF" w:rsidRPr="00523EDD" w:rsidRDefault="00137317" w:rsidP="007D7ABF">
      <w:pPr>
        <w:rPr>
          <w:rFonts w:eastAsiaTheme="minorEastAsia"/>
        </w:rPr>
      </w:pPr>
      <m:oMathPara>
        <m:oMath>
          <m:r>
            <w:rPr>
              <w:rFonts w:ascii="Cambria Math" w:hAnsi="Cambria Math"/>
            </w:rPr>
            <m:t>%reuso=</m:t>
          </m:r>
          <m:f>
            <m:fPr>
              <m:ctrlPr>
                <w:rPr>
                  <w:rFonts w:ascii="Cambria Math" w:hAnsi="Cambria Math"/>
                  <w:i/>
                </w:rPr>
              </m:ctrlPr>
            </m:fPr>
            <m:num>
              <m:d>
                <m:dPr>
                  <m:begChr m:val="["/>
                  <m:endChr m:val="]"/>
                  <m:ctrlPr>
                    <w:rPr>
                      <w:rFonts w:ascii="Cambria Math" w:hAnsi="Cambria Math"/>
                    </w:rPr>
                  </m:ctrlPr>
                </m:dPr>
                <m:e>
                  <m:r>
                    <w:rPr>
                      <w:rFonts w:ascii="Cambria Math" w:hAnsi="Cambria Math"/>
                    </w:rPr>
                    <m:t>100*660</m:t>
                  </m:r>
                </m:e>
              </m:d>
            </m:num>
            <m:den>
              <m:r>
                <w:rPr>
                  <w:rFonts w:ascii="Cambria Math" w:hAnsi="Cambria Math"/>
                </w:rPr>
                <m:t>3300</m:t>
              </m:r>
            </m:den>
          </m:f>
          <m:r>
            <w:rPr>
              <w:rFonts w:ascii="Cambria Math" w:hAnsi="Cambria Math"/>
            </w:rPr>
            <m:t>=</m:t>
          </m:r>
          <m:r>
            <m:rPr>
              <m:sty m:val="bi"/>
            </m:rPr>
            <w:rPr>
              <w:rFonts w:ascii="Cambria Math" w:hAnsi="Cambria Math"/>
              <w:highlight w:val="yellow"/>
            </w:rPr>
            <m:t>2</m:t>
          </m:r>
        </m:oMath>
      </m:oMathPara>
    </w:p>
    <w:p w14:paraId="1C260BCF" w14:textId="77777777" w:rsidR="007D7ABF" w:rsidRDefault="007D7ABF" w:rsidP="007D7ABF">
      <w:r>
        <w:t>Una vez calculado el %</w:t>
      </w:r>
      <w:proofErr w:type="spellStart"/>
      <w:r>
        <w:t>reuso</w:t>
      </w:r>
      <w:proofErr w:type="spellEnd"/>
      <w:r>
        <w:t xml:space="preserve"> podremos aplicar la fórmula para obtener el NOP, el modelo matemático que debemos resolver es el siguiente:</w:t>
      </w:r>
    </w:p>
    <w:p w14:paraId="7A9FD0B3" w14:textId="77777777" w:rsidR="007D7ABF" w:rsidRPr="00111B56" w:rsidRDefault="00137317" w:rsidP="007D7ABF">
      <w:pPr>
        <w:rPr>
          <w:rFonts w:eastAsiaTheme="minorEastAsia"/>
        </w:rPr>
      </w:pPr>
      <m:oMathPara>
        <m:oMath>
          <m:r>
            <w:rPr>
              <w:rFonts w:ascii="Cambria Math" w:hAnsi="Cambria Math"/>
            </w:rPr>
            <m:t>NOP=</m:t>
          </m:r>
          <m:d>
            <m:dPr>
              <m:ctrlPr>
                <w:rPr>
                  <w:rFonts w:ascii="Cambria Math" w:hAnsi="Cambria Math"/>
                  <w:i/>
                </w:rPr>
              </m:ctrlPr>
            </m:dPr>
            <m:e>
              <m:r>
                <w:rPr>
                  <w:rFonts w:ascii="Cambria Math" w:hAnsi="Cambria Math"/>
                </w:rPr>
                <m:t>puntos de objeto</m:t>
              </m:r>
            </m:e>
          </m:d>
          <m:r>
            <w:rPr>
              <w:rFonts w:ascii="Cambria Math" w:hAnsi="Cambria Math"/>
            </w:rPr>
            <m:t>* [</m:t>
          </m:r>
          <m:f>
            <m:fPr>
              <m:ctrlPr>
                <w:rPr>
                  <w:rFonts w:ascii="Cambria Math" w:hAnsi="Cambria Math"/>
                  <w:i/>
                </w:rPr>
              </m:ctrlPr>
            </m:fPr>
            <m:num>
              <m:d>
                <m:dPr>
                  <m:ctrlPr>
                    <w:rPr>
                      <w:rFonts w:ascii="Cambria Math" w:hAnsi="Cambria Math"/>
                      <w:i/>
                    </w:rPr>
                  </m:ctrlPr>
                </m:dPr>
                <m:e>
                  <m:r>
                    <w:rPr>
                      <w:rFonts w:ascii="Cambria Math" w:hAnsi="Cambria Math"/>
                    </w:rPr>
                    <m:t>100-%reuso</m:t>
                  </m:r>
                </m:e>
              </m:d>
            </m:num>
            <m:den>
              <m:r>
                <w:rPr>
                  <w:rFonts w:ascii="Cambria Math" w:hAnsi="Cambria Math"/>
                </w:rPr>
                <m:t>100</m:t>
              </m:r>
            </m:den>
          </m:f>
          <m:r>
            <w:rPr>
              <w:rFonts w:ascii="Cambria Math" w:hAnsi="Cambria Math"/>
            </w:rPr>
            <m:t>]</m:t>
          </m:r>
        </m:oMath>
      </m:oMathPara>
    </w:p>
    <w:p w14:paraId="60164E53" w14:textId="77777777" w:rsidR="007D7ABF" w:rsidRPr="00111B56" w:rsidRDefault="007D7ABF" w:rsidP="007D7ABF">
      <w:pPr>
        <w:rPr>
          <w:rFonts w:eastAsiaTheme="minorEastAsia"/>
        </w:rPr>
      </w:pPr>
      <w:r>
        <w:rPr>
          <w:rFonts w:eastAsiaTheme="minorEastAsia"/>
        </w:rPr>
        <w:t>Sustituyendo los valores tenemos que:</w:t>
      </w:r>
    </w:p>
    <w:p w14:paraId="52C7A430" w14:textId="77777777" w:rsidR="007D7ABF" w:rsidRPr="00E670BB" w:rsidRDefault="00137317" w:rsidP="007D7ABF">
      <w:pPr>
        <w:rPr>
          <w:rFonts w:eastAsiaTheme="minorEastAsia"/>
          <w:b/>
          <w:bCs/>
        </w:rPr>
      </w:pPr>
      <m:oMathPara>
        <m:oMath>
          <m:r>
            <w:rPr>
              <w:rFonts w:ascii="Cambria Math" w:hAnsi="Cambria Math"/>
            </w:rPr>
            <m:t>NOP=</m:t>
          </m:r>
          <m:d>
            <m:dPr>
              <m:ctrlPr>
                <w:rPr>
                  <w:rFonts w:ascii="Cambria Math" w:hAnsi="Cambria Math"/>
                  <w:i/>
                </w:rPr>
              </m:ctrlPr>
            </m:dPr>
            <m:e>
              <m:r>
                <w:rPr>
                  <w:rFonts w:ascii="Cambria Math" w:hAnsi="Cambria Math"/>
                </w:rPr>
                <m:t>37</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98</m:t>
                  </m:r>
                </m:num>
                <m:den>
                  <m:r>
                    <w:rPr>
                      <w:rFonts w:ascii="Cambria Math" w:hAnsi="Cambria Math"/>
                    </w:rPr>
                    <m:t>100</m:t>
                  </m:r>
                </m:den>
              </m:f>
            </m:e>
          </m:d>
          <m:r>
            <w:rPr>
              <w:rFonts w:ascii="Cambria Math" w:hAnsi="Cambria Math"/>
            </w:rPr>
            <m:t>=</m:t>
          </m:r>
          <m:d>
            <m:dPr>
              <m:ctrlPr>
                <w:rPr>
                  <w:rFonts w:ascii="Cambria Math" w:hAnsi="Cambria Math"/>
                  <w:i/>
                </w:rPr>
              </m:ctrlPr>
            </m:dPr>
            <m:e>
              <m:r>
                <w:rPr>
                  <w:rFonts w:ascii="Cambria Math" w:hAnsi="Cambria Math"/>
                </w:rPr>
                <m:t>37</m:t>
              </m:r>
            </m:e>
          </m:d>
          <m:r>
            <w:rPr>
              <w:rFonts w:ascii="Cambria Math" w:hAnsi="Cambria Math"/>
            </w:rPr>
            <m:t xml:space="preserve">* </m:t>
          </m:r>
          <m:d>
            <m:dPr>
              <m:ctrlPr>
                <w:rPr>
                  <w:rFonts w:ascii="Cambria Math" w:hAnsi="Cambria Math"/>
                  <w:i/>
                </w:rPr>
              </m:ctrlPr>
            </m:dPr>
            <m:e>
              <m:r>
                <w:rPr>
                  <w:rFonts w:ascii="Cambria Math" w:hAnsi="Cambria Math"/>
                </w:rPr>
                <m:t>0.98</m:t>
              </m:r>
            </m:e>
          </m:d>
          <m:r>
            <w:rPr>
              <w:rFonts w:ascii="Cambria Math" w:hAnsi="Cambria Math"/>
            </w:rPr>
            <m:t>=</m:t>
          </m:r>
          <m:r>
            <m:rPr>
              <m:sty m:val="bi"/>
            </m:rPr>
            <w:rPr>
              <w:rFonts w:ascii="Cambria Math" w:hAnsi="Cambria Math"/>
              <w:highlight w:val="yellow"/>
            </w:rPr>
            <m:t>36.26</m:t>
          </m:r>
          <m:r>
            <m:rPr>
              <m:sty m:val="bi"/>
            </m:rPr>
            <w:rPr>
              <w:rFonts w:ascii="Cambria Math" w:eastAsiaTheme="minorEastAsia" w:hAnsi="Cambria Math"/>
            </w:rPr>
            <m:t>=</m:t>
          </m:r>
          <m:r>
            <m:rPr>
              <m:sty m:val="bi"/>
            </m:rPr>
            <w:rPr>
              <w:rFonts w:ascii="Cambria Math" w:eastAsiaTheme="minorEastAsia" w:hAnsi="Cambria Math"/>
              <w:highlight w:val="yellow"/>
            </w:rPr>
            <m:t>36</m:t>
          </m:r>
        </m:oMath>
      </m:oMathPara>
    </w:p>
    <w:p w14:paraId="4FF29DB4" w14:textId="77777777" w:rsidR="007D7ABF" w:rsidRDefault="007D7ABF" w:rsidP="007D7ABF">
      <w:r>
        <w:t>Posteriormente, se debe seleccionar el valor de la tasa de productividad del equipo desarrollador, para eso nos basaremos en la tabla que detalla las tasas de productividad en los proyectos de software que ocupen puntos de objeto.</w:t>
      </w:r>
    </w:p>
    <w:tbl>
      <w:tblPr>
        <w:tblStyle w:val="Tablaconcuadrcula"/>
        <w:tblW w:w="0" w:type="auto"/>
        <w:tblLook w:val="04A0" w:firstRow="1" w:lastRow="0" w:firstColumn="1" w:lastColumn="0" w:noHBand="0" w:noVBand="1"/>
      </w:tblPr>
      <w:tblGrid>
        <w:gridCol w:w="4815"/>
        <w:gridCol w:w="992"/>
        <w:gridCol w:w="934"/>
        <w:gridCol w:w="1056"/>
        <w:gridCol w:w="707"/>
        <w:gridCol w:w="891"/>
      </w:tblGrid>
      <w:tr w:rsidR="007D7ABF" w14:paraId="2234F7D9" w14:textId="77777777">
        <w:tc>
          <w:tcPr>
            <w:tcW w:w="4815" w:type="dxa"/>
            <w:shd w:val="clear" w:color="auto" w:fill="D9E2F3" w:themeFill="accent1" w:themeFillTint="33"/>
            <w:vAlign w:val="center"/>
          </w:tcPr>
          <w:p w14:paraId="2998DB2F" w14:textId="77777777" w:rsidR="007D7ABF" w:rsidRDefault="007D7ABF">
            <w:pPr>
              <w:jc w:val="center"/>
            </w:pPr>
            <w:r>
              <w:t>Experiencia/ capacidad del desarrollador</w:t>
            </w:r>
          </w:p>
        </w:tc>
        <w:tc>
          <w:tcPr>
            <w:tcW w:w="992" w:type="dxa"/>
            <w:vAlign w:val="center"/>
          </w:tcPr>
          <w:p w14:paraId="681D56EA" w14:textId="77777777" w:rsidR="007D7ABF" w:rsidRDefault="007D7ABF">
            <w:pPr>
              <w:jc w:val="center"/>
            </w:pPr>
            <w:r>
              <w:t>Muy baja</w:t>
            </w:r>
          </w:p>
        </w:tc>
        <w:tc>
          <w:tcPr>
            <w:tcW w:w="934" w:type="dxa"/>
            <w:vAlign w:val="center"/>
          </w:tcPr>
          <w:p w14:paraId="489C3BBB" w14:textId="77777777" w:rsidR="007D7ABF" w:rsidRDefault="007D7ABF">
            <w:pPr>
              <w:jc w:val="center"/>
            </w:pPr>
            <w:r>
              <w:t>Baja</w:t>
            </w:r>
          </w:p>
        </w:tc>
        <w:tc>
          <w:tcPr>
            <w:tcW w:w="1056" w:type="dxa"/>
            <w:vAlign w:val="center"/>
          </w:tcPr>
          <w:p w14:paraId="2CAC3DEA" w14:textId="77777777" w:rsidR="007D7ABF" w:rsidRDefault="007D7ABF">
            <w:pPr>
              <w:jc w:val="center"/>
            </w:pPr>
            <w:r>
              <w:t>Nominal</w:t>
            </w:r>
          </w:p>
        </w:tc>
        <w:tc>
          <w:tcPr>
            <w:tcW w:w="707" w:type="dxa"/>
            <w:vAlign w:val="center"/>
          </w:tcPr>
          <w:p w14:paraId="66D010B3" w14:textId="77777777" w:rsidR="007D7ABF" w:rsidRDefault="007D7ABF">
            <w:pPr>
              <w:jc w:val="center"/>
            </w:pPr>
            <w:r>
              <w:t>Alta</w:t>
            </w:r>
          </w:p>
        </w:tc>
        <w:tc>
          <w:tcPr>
            <w:tcW w:w="891" w:type="dxa"/>
            <w:vAlign w:val="center"/>
          </w:tcPr>
          <w:p w14:paraId="571D82EF" w14:textId="77777777" w:rsidR="007D7ABF" w:rsidRDefault="007D7ABF">
            <w:pPr>
              <w:jc w:val="center"/>
            </w:pPr>
            <w:r>
              <w:t>Muy alta</w:t>
            </w:r>
          </w:p>
        </w:tc>
      </w:tr>
      <w:tr w:rsidR="007D7ABF" w14:paraId="198451AB" w14:textId="77777777">
        <w:tc>
          <w:tcPr>
            <w:tcW w:w="4815" w:type="dxa"/>
            <w:shd w:val="clear" w:color="auto" w:fill="D9E2F3" w:themeFill="accent1" w:themeFillTint="33"/>
            <w:vAlign w:val="center"/>
          </w:tcPr>
          <w:p w14:paraId="6514FE52" w14:textId="77777777" w:rsidR="007D7ABF" w:rsidRDefault="007D7ABF">
            <w:pPr>
              <w:jc w:val="center"/>
            </w:pPr>
            <w:r>
              <w:t>Madurez/capacidad del entorno</w:t>
            </w:r>
          </w:p>
        </w:tc>
        <w:tc>
          <w:tcPr>
            <w:tcW w:w="992" w:type="dxa"/>
            <w:vAlign w:val="center"/>
          </w:tcPr>
          <w:p w14:paraId="716D7C5C" w14:textId="77777777" w:rsidR="007D7ABF" w:rsidRDefault="007D7ABF">
            <w:pPr>
              <w:jc w:val="center"/>
            </w:pPr>
            <w:r>
              <w:t>Muy baja</w:t>
            </w:r>
          </w:p>
        </w:tc>
        <w:tc>
          <w:tcPr>
            <w:tcW w:w="934" w:type="dxa"/>
            <w:vAlign w:val="center"/>
          </w:tcPr>
          <w:p w14:paraId="1048B6D5" w14:textId="77777777" w:rsidR="007D7ABF" w:rsidRDefault="007D7ABF">
            <w:pPr>
              <w:jc w:val="center"/>
            </w:pPr>
            <w:r>
              <w:t>Baja</w:t>
            </w:r>
          </w:p>
        </w:tc>
        <w:tc>
          <w:tcPr>
            <w:tcW w:w="1056" w:type="dxa"/>
            <w:vAlign w:val="center"/>
          </w:tcPr>
          <w:p w14:paraId="509AC1F3" w14:textId="77777777" w:rsidR="007D7ABF" w:rsidRDefault="007D7ABF">
            <w:pPr>
              <w:jc w:val="center"/>
            </w:pPr>
            <w:r>
              <w:t>Nominal</w:t>
            </w:r>
          </w:p>
        </w:tc>
        <w:tc>
          <w:tcPr>
            <w:tcW w:w="707" w:type="dxa"/>
            <w:vAlign w:val="center"/>
          </w:tcPr>
          <w:p w14:paraId="5C0F666F" w14:textId="77777777" w:rsidR="007D7ABF" w:rsidRDefault="007D7ABF">
            <w:pPr>
              <w:jc w:val="center"/>
            </w:pPr>
            <w:r>
              <w:t>Alta</w:t>
            </w:r>
          </w:p>
        </w:tc>
        <w:tc>
          <w:tcPr>
            <w:tcW w:w="891" w:type="dxa"/>
            <w:vAlign w:val="center"/>
          </w:tcPr>
          <w:p w14:paraId="55D9A463" w14:textId="77777777" w:rsidR="007D7ABF" w:rsidRDefault="007D7ABF">
            <w:pPr>
              <w:jc w:val="center"/>
            </w:pPr>
            <w:r>
              <w:t>Muy alta</w:t>
            </w:r>
          </w:p>
        </w:tc>
      </w:tr>
      <w:tr w:rsidR="007D7ABF" w14:paraId="660A4614" w14:textId="77777777">
        <w:tc>
          <w:tcPr>
            <w:tcW w:w="4815" w:type="dxa"/>
            <w:shd w:val="clear" w:color="auto" w:fill="FBE4D5" w:themeFill="accent2" w:themeFillTint="33"/>
            <w:vAlign w:val="center"/>
          </w:tcPr>
          <w:p w14:paraId="043DCF96" w14:textId="77777777" w:rsidR="007D7ABF" w:rsidRPr="00D6583D" w:rsidRDefault="007D7ABF">
            <w:pPr>
              <w:jc w:val="center"/>
              <w:rPr>
                <w:b/>
                <w:bCs/>
                <w:sz w:val="28"/>
                <w:szCs w:val="24"/>
              </w:rPr>
            </w:pPr>
            <w:r w:rsidRPr="00D6583D">
              <w:rPr>
                <w:b/>
                <w:bCs/>
                <w:sz w:val="28"/>
                <w:szCs w:val="24"/>
              </w:rPr>
              <w:t>PROD</w:t>
            </w:r>
          </w:p>
        </w:tc>
        <w:tc>
          <w:tcPr>
            <w:tcW w:w="992" w:type="dxa"/>
            <w:shd w:val="clear" w:color="auto" w:fill="FBE4D5" w:themeFill="accent2" w:themeFillTint="33"/>
            <w:vAlign w:val="center"/>
          </w:tcPr>
          <w:p w14:paraId="52516563" w14:textId="77777777" w:rsidR="007D7ABF" w:rsidRPr="00D6583D" w:rsidRDefault="007D7ABF">
            <w:pPr>
              <w:jc w:val="center"/>
              <w:rPr>
                <w:b/>
                <w:bCs/>
                <w:sz w:val="28"/>
                <w:szCs w:val="24"/>
              </w:rPr>
            </w:pPr>
            <w:r w:rsidRPr="00D6583D">
              <w:rPr>
                <w:b/>
                <w:bCs/>
                <w:sz w:val="28"/>
                <w:szCs w:val="24"/>
              </w:rPr>
              <w:t>4</w:t>
            </w:r>
          </w:p>
        </w:tc>
        <w:tc>
          <w:tcPr>
            <w:tcW w:w="934" w:type="dxa"/>
            <w:shd w:val="clear" w:color="auto" w:fill="FBE4D5" w:themeFill="accent2" w:themeFillTint="33"/>
            <w:vAlign w:val="center"/>
          </w:tcPr>
          <w:p w14:paraId="17AB7423" w14:textId="77777777" w:rsidR="007D7ABF" w:rsidRPr="00D6583D" w:rsidRDefault="007D7ABF">
            <w:pPr>
              <w:jc w:val="center"/>
              <w:rPr>
                <w:b/>
                <w:bCs/>
                <w:sz w:val="28"/>
                <w:szCs w:val="24"/>
              </w:rPr>
            </w:pPr>
            <w:r w:rsidRPr="00D6583D">
              <w:rPr>
                <w:b/>
                <w:bCs/>
                <w:sz w:val="28"/>
                <w:szCs w:val="24"/>
              </w:rPr>
              <w:t>7</w:t>
            </w:r>
          </w:p>
        </w:tc>
        <w:tc>
          <w:tcPr>
            <w:tcW w:w="1056" w:type="dxa"/>
            <w:shd w:val="clear" w:color="auto" w:fill="FBE4D5" w:themeFill="accent2" w:themeFillTint="33"/>
            <w:vAlign w:val="center"/>
          </w:tcPr>
          <w:p w14:paraId="27932F25" w14:textId="77777777" w:rsidR="007D7ABF" w:rsidRPr="00D6583D" w:rsidRDefault="007D7ABF">
            <w:pPr>
              <w:jc w:val="center"/>
              <w:rPr>
                <w:b/>
                <w:bCs/>
                <w:sz w:val="28"/>
                <w:szCs w:val="24"/>
              </w:rPr>
            </w:pPr>
            <w:r w:rsidRPr="00D6583D">
              <w:rPr>
                <w:b/>
                <w:bCs/>
                <w:sz w:val="28"/>
                <w:szCs w:val="24"/>
              </w:rPr>
              <w:t>13</w:t>
            </w:r>
          </w:p>
        </w:tc>
        <w:tc>
          <w:tcPr>
            <w:tcW w:w="707" w:type="dxa"/>
            <w:shd w:val="clear" w:color="auto" w:fill="FBE4D5" w:themeFill="accent2" w:themeFillTint="33"/>
            <w:vAlign w:val="center"/>
          </w:tcPr>
          <w:p w14:paraId="54845C68" w14:textId="77777777" w:rsidR="007D7ABF" w:rsidRPr="00D6583D" w:rsidRDefault="007D7ABF">
            <w:pPr>
              <w:jc w:val="center"/>
              <w:rPr>
                <w:b/>
                <w:bCs/>
                <w:sz w:val="28"/>
                <w:szCs w:val="24"/>
              </w:rPr>
            </w:pPr>
            <w:r w:rsidRPr="00D6583D">
              <w:rPr>
                <w:b/>
                <w:bCs/>
                <w:sz w:val="28"/>
                <w:szCs w:val="24"/>
              </w:rPr>
              <w:t>25</w:t>
            </w:r>
          </w:p>
        </w:tc>
        <w:tc>
          <w:tcPr>
            <w:tcW w:w="891" w:type="dxa"/>
            <w:shd w:val="clear" w:color="auto" w:fill="FBE4D5" w:themeFill="accent2" w:themeFillTint="33"/>
            <w:vAlign w:val="center"/>
          </w:tcPr>
          <w:p w14:paraId="74D9E3EF" w14:textId="77777777" w:rsidR="007D7ABF" w:rsidRPr="00D6583D" w:rsidRDefault="007D7ABF">
            <w:pPr>
              <w:jc w:val="center"/>
              <w:rPr>
                <w:b/>
                <w:bCs/>
                <w:sz w:val="28"/>
                <w:szCs w:val="24"/>
              </w:rPr>
            </w:pPr>
            <w:r w:rsidRPr="00D6583D">
              <w:rPr>
                <w:b/>
                <w:bCs/>
                <w:sz w:val="28"/>
                <w:szCs w:val="24"/>
              </w:rPr>
              <w:t>50</w:t>
            </w:r>
          </w:p>
        </w:tc>
      </w:tr>
    </w:tbl>
    <w:p w14:paraId="332F49A7" w14:textId="77777777" w:rsidR="007D7ABF" w:rsidRDefault="007D7ABF" w:rsidP="007D7ABF">
      <w:pPr>
        <w:pStyle w:val="Titulotabla"/>
      </w:pPr>
      <w:bookmarkStart w:id="619" w:name="_Toc151934600"/>
      <w:r>
        <w:t>Tasa de productividad para puntos de objeto</w:t>
      </w:r>
      <w:bookmarkEnd w:id="619"/>
    </w:p>
    <w:p w14:paraId="38296416" w14:textId="77777777" w:rsidR="007D7ABF" w:rsidRDefault="007D7ABF" w:rsidP="007D7ABF">
      <w:r>
        <w:t>Haciendo un análisis de acuerdo con los proyectos que el equipo de trabajo ha realizado, podemos asumir que se cuenta con una experiencia y madurez Nominal pues contamos con experiencia en el área de desarrollo web suficiente para comprender la naturaleza del sistema Kv-</w:t>
      </w:r>
      <w:proofErr w:type="spellStart"/>
      <w:r>
        <w:t>wims</w:t>
      </w:r>
      <w:proofErr w:type="spellEnd"/>
      <w:r>
        <w:t xml:space="preserve"> que es la propuesta que se está realizando. Entonces, el valor correspondiente a la tasa de productividad (PROD) será de 13 lo cual nos ayudará para seguir con el desarrollo del cálculo.</w:t>
      </w:r>
    </w:p>
    <w:p w14:paraId="26F1605C" w14:textId="77777777" w:rsidR="007D7ABF" w:rsidRDefault="007D7ABF" w:rsidP="007D7ABF">
      <w:r>
        <w:t>Como siguiente punto vamos a obtener el “esfuerzo estimado”, mediante la siguiente fórmula:</w:t>
      </w:r>
    </w:p>
    <w:p w14:paraId="150A5E06" w14:textId="77777777" w:rsidR="007D7ABF" w:rsidRPr="00F4318E" w:rsidRDefault="00137317" w:rsidP="007D7ABF">
      <w:pPr>
        <w:rPr>
          <w:rFonts w:eastAsiaTheme="minorEastAsia"/>
        </w:rPr>
      </w:pPr>
      <m:oMathPara>
        <m:oMath>
          <m:r>
            <w:rPr>
              <w:rFonts w:ascii="Cambria Math" w:hAnsi="Cambria Math"/>
            </w:rPr>
            <m:t>esfuerzo estimado=</m:t>
          </m:r>
          <m:f>
            <m:fPr>
              <m:ctrlPr>
                <w:rPr>
                  <w:rFonts w:ascii="Cambria Math" w:hAnsi="Cambria Math"/>
                  <w:i/>
                </w:rPr>
              </m:ctrlPr>
            </m:fPr>
            <m:num>
              <m:r>
                <w:rPr>
                  <w:rFonts w:ascii="Cambria Math" w:hAnsi="Cambria Math"/>
                </w:rPr>
                <m:t>NOP</m:t>
              </m:r>
            </m:num>
            <m:den>
              <m:r>
                <w:rPr>
                  <w:rFonts w:ascii="Cambria Math" w:hAnsi="Cambria Math"/>
                </w:rPr>
                <m:t>PROD</m:t>
              </m:r>
            </m:den>
          </m:f>
        </m:oMath>
      </m:oMathPara>
    </w:p>
    <w:p w14:paraId="49C5D349" w14:textId="77777777" w:rsidR="007D7ABF" w:rsidRDefault="007D7ABF" w:rsidP="007D7ABF">
      <w:r>
        <w:t>Sustituyendo valores:</w:t>
      </w:r>
    </w:p>
    <w:p w14:paraId="45477FD2" w14:textId="77777777" w:rsidR="007D7ABF" w:rsidRPr="00E1273D" w:rsidRDefault="00137317" w:rsidP="007D7ABF">
      <w:pPr>
        <w:rPr>
          <w:rFonts w:eastAsiaTheme="minorEastAsia"/>
          <w:b/>
          <w:bCs/>
        </w:rPr>
      </w:pPr>
      <m:oMathPara>
        <m:oMath>
          <m:r>
            <w:rPr>
              <w:rFonts w:ascii="Cambria Math" w:hAnsi="Cambria Math"/>
            </w:rPr>
            <m:t>esfuerzo estimado=</m:t>
          </m:r>
          <m:f>
            <m:fPr>
              <m:ctrlPr>
                <w:rPr>
                  <w:rFonts w:ascii="Cambria Math" w:hAnsi="Cambria Math"/>
                  <w:i/>
                </w:rPr>
              </m:ctrlPr>
            </m:fPr>
            <m:num>
              <m:r>
                <w:rPr>
                  <w:rFonts w:ascii="Cambria Math" w:hAnsi="Cambria Math"/>
                </w:rPr>
                <m:t>36</m:t>
              </m:r>
            </m:num>
            <m:den>
              <m:r>
                <w:rPr>
                  <w:rFonts w:ascii="Cambria Math" w:hAnsi="Cambria Math"/>
                </w:rPr>
                <m:t>13</m:t>
              </m:r>
            </m:den>
          </m:f>
          <m:r>
            <w:rPr>
              <w:rFonts w:ascii="Cambria Math" w:hAnsi="Cambria Math"/>
            </w:rPr>
            <m:t>=2.76=</m:t>
          </m:r>
          <m:r>
            <m:rPr>
              <m:sty m:val="bi"/>
            </m:rPr>
            <w:rPr>
              <w:rFonts w:ascii="Cambria Math" w:hAnsi="Cambria Math"/>
              <w:highlight w:val="yellow"/>
            </w:rPr>
            <m:t>3 personas-hora</m:t>
          </m:r>
          <m:r>
            <m:rPr>
              <m:sty m:val="bi"/>
            </m:rPr>
            <w:rPr>
              <w:rFonts w:ascii="Cambria Math" w:hAnsi="Cambria Math"/>
            </w:rPr>
            <m:t xml:space="preserve"> </m:t>
          </m:r>
        </m:oMath>
      </m:oMathPara>
    </w:p>
    <w:p w14:paraId="0E5057D6" w14:textId="164955C8" w:rsidR="00825AE9" w:rsidRPr="00E32EDF" w:rsidRDefault="0072108E" w:rsidP="00E32EDF">
      <w:pPr>
        <w:rPr>
          <w:rFonts w:cs="Times New Roman"/>
          <w:szCs w:val="24"/>
        </w:rPr>
      </w:pPr>
      <w:r>
        <w:rPr>
          <w:rFonts w:cs="Times New Roman"/>
          <w:szCs w:val="24"/>
        </w:rPr>
        <w:t>Finalmente</w:t>
      </w:r>
      <w:r w:rsidR="00462D33">
        <w:rPr>
          <w:rFonts w:cs="Times New Roman"/>
          <w:szCs w:val="24"/>
        </w:rPr>
        <w:t>,</w:t>
      </w:r>
      <w:r>
        <w:rPr>
          <w:rFonts w:cs="Times New Roman"/>
          <w:szCs w:val="24"/>
        </w:rPr>
        <w:t xml:space="preserve"> para calcular el costo </w:t>
      </w:r>
      <w:r w:rsidR="00D80374">
        <w:rPr>
          <w:rFonts w:cs="Times New Roman"/>
          <w:szCs w:val="24"/>
        </w:rPr>
        <w:t>más próximo a la realidad</w:t>
      </w:r>
      <w:r>
        <w:rPr>
          <w:rFonts w:cs="Times New Roman"/>
          <w:szCs w:val="24"/>
        </w:rPr>
        <w:t xml:space="preserve"> </w:t>
      </w:r>
      <w:r w:rsidR="00462D33">
        <w:rPr>
          <w:rFonts w:cs="Times New Roman"/>
          <w:szCs w:val="24"/>
        </w:rPr>
        <w:t>tendremos que utilizar la siguiente fórmula:</w:t>
      </w:r>
    </w:p>
    <w:p w14:paraId="3EEFF92C" w14:textId="2CBCD704" w:rsidR="00462D33" w:rsidRPr="001D5312" w:rsidRDefault="00004A0A" w:rsidP="00E32EDF">
      <w:pPr>
        <w:rPr>
          <w:rFonts w:eastAsiaTheme="minorEastAsia" w:cs="Times New Roman"/>
          <w:szCs w:val="24"/>
        </w:rPr>
      </w:pPr>
      <m:oMathPara>
        <m:oMath>
          <m:r>
            <w:rPr>
              <w:rFonts w:ascii="Cambria Math" w:hAnsi="Cambria Math" w:cs="Times New Roman"/>
              <w:szCs w:val="24"/>
            </w:rPr>
            <m:t>Costo del proyecto=Estimación del esfuerzo*Costo por unidad de esfuerzo*1000</m:t>
          </m:r>
        </m:oMath>
      </m:oMathPara>
    </w:p>
    <w:p w14:paraId="5E022240" w14:textId="749654D4" w:rsidR="001D5312" w:rsidRDefault="001D5312" w:rsidP="00E32EDF">
      <w:pPr>
        <w:rPr>
          <w:rFonts w:eastAsiaTheme="minorEastAsia" w:cs="Times New Roman"/>
          <w:szCs w:val="24"/>
        </w:rPr>
      </w:pPr>
      <w:r>
        <w:rPr>
          <w:rFonts w:eastAsiaTheme="minorEastAsia" w:cs="Times New Roman"/>
          <w:szCs w:val="24"/>
        </w:rPr>
        <w:t xml:space="preserve">Dado que ya se cuenta con </w:t>
      </w:r>
      <w:r w:rsidR="00B166E4">
        <w:rPr>
          <w:rFonts w:eastAsiaTheme="minorEastAsia" w:cs="Times New Roman"/>
          <w:szCs w:val="24"/>
        </w:rPr>
        <w:t>la estimación del esfuerzo,</w:t>
      </w:r>
      <w:r>
        <w:rPr>
          <w:rFonts w:eastAsiaTheme="minorEastAsia" w:cs="Times New Roman"/>
          <w:szCs w:val="24"/>
        </w:rPr>
        <w:t xml:space="preserve"> </w:t>
      </w:r>
      <w:r w:rsidR="004F018F">
        <w:rPr>
          <w:rFonts w:eastAsiaTheme="minorEastAsia" w:cs="Times New Roman"/>
          <w:szCs w:val="24"/>
        </w:rPr>
        <w:t xml:space="preserve">debemos de obtener </w:t>
      </w:r>
      <w:r w:rsidR="00C50917">
        <w:rPr>
          <w:rFonts w:eastAsiaTheme="minorEastAsia" w:cs="Times New Roman"/>
          <w:szCs w:val="24"/>
        </w:rPr>
        <w:t>cuál sería el costo por unidad de esfuerzo, para ello se aplica la siguiente fórmula:</w:t>
      </w:r>
    </w:p>
    <w:p w14:paraId="524693A5" w14:textId="74DC0CCB" w:rsidR="00C50917" w:rsidRPr="006537A1" w:rsidRDefault="006537A1" w:rsidP="00E32EDF">
      <w:pPr>
        <w:rPr>
          <w:rFonts w:eastAsiaTheme="minorEastAsia" w:cs="Times New Roman"/>
          <w:szCs w:val="24"/>
        </w:rPr>
      </w:pPr>
      <m:oMathPara>
        <m:oMath>
          <m:r>
            <w:rPr>
              <w:rFonts w:ascii="Cambria Math" w:hAnsi="Cambria Math" w:cs="Times New Roman"/>
              <w:szCs w:val="24"/>
            </w:rPr>
            <w:lastRenderedPageBreak/>
            <m:t>Costo por unidad de esfuerzo=</m:t>
          </m:r>
          <m:f>
            <m:fPr>
              <m:ctrlPr>
                <w:rPr>
                  <w:rFonts w:ascii="Cambria Math" w:hAnsi="Cambria Math" w:cs="Times New Roman"/>
                  <w:i/>
                  <w:szCs w:val="24"/>
                </w:rPr>
              </m:ctrlPr>
            </m:fPr>
            <m:num>
              <m:r>
                <w:rPr>
                  <w:rFonts w:ascii="Cambria Math" w:hAnsi="Cambria Math" w:cs="Times New Roman"/>
                  <w:szCs w:val="24"/>
                </w:rPr>
                <m:t>Costo total del proyecto</m:t>
              </m:r>
            </m:num>
            <m:den>
              <m:r>
                <w:rPr>
                  <w:rFonts w:ascii="Cambria Math" w:hAnsi="Cambria Math" w:cs="Times New Roman"/>
                  <w:szCs w:val="24"/>
                </w:rPr>
                <m:t>Estimación del esfuerzo total</m:t>
              </m:r>
            </m:den>
          </m:f>
        </m:oMath>
      </m:oMathPara>
    </w:p>
    <w:p w14:paraId="491C9510" w14:textId="48A1BEF8" w:rsidR="001D6727" w:rsidRDefault="00C827FC" w:rsidP="00E32EDF">
      <w:pPr>
        <w:rPr>
          <w:rFonts w:eastAsiaTheme="minorEastAsia" w:cs="Times New Roman"/>
          <w:szCs w:val="24"/>
        </w:rPr>
      </w:pPr>
      <w:r>
        <w:rPr>
          <w:rFonts w:eastAsiaTheme="minorEastAsia" w:cs="Times New Roman"/>
          <w:szCs w:val="24"/>
        </w:rPr>
        <w:t xml:space="preserve">La variable “Estimación del esfuerzo total” se debe de calcular también, entonces de acuerdo con la definición </w:t>
      </w:r>
      <w:r w:rsidR="001D6727">
        <w:rPr>
          <w:rFonts w:eastAsiaTheme="minorEastAsia" w:cs="Times New Roman"/>
          <w:szCs w:val="24"/>
        </w:rPr>
        <w:t>utilizaremos la fórmula:</w:t>
      </w:r>
    </w:p>
    <w:p w14:paraId="649F2AD8" w14:textId="4000B220" w:rsidR="002A5485" w:rsidRPr="004455A3" w:rsidRDefault="001D0891" w:rsidP="00E32EDF">
      <w:pPr>
        <w:rPr>
          <w:rFonts w:eastAsiaTheme="minorEastAsia" w:cs="Times New Roman"/>
          <w:b/>
          <w:sz w:val="20"/>
          <w:szCs w:val="20"/>
        </w:rPr>
      </w:pPr>
      <m:oMathPara>
        <m:oMath>
          <m:r>
            <m:rPr>
              <m:sty m:val="bi"/>
            </m:rPr>
            <w:rPr>
              <w:rFonts w:ascii="Cambria Math" w:eastAsiaTheme="minorEastAsia" w:hAnsi="Cambria Math" w:cs="Times New Roman"/>
              <w:sz w:val="20"/>
              <w:szCs w:val="20"/>
            </w:rPr>
            <m:t>Estimación del esfuerzo total=Estimación del esfuerzo*Número de Unidades de esfuerzo</m:t>
          </m:r>
        </m:oMath>
      </m:oMathPara>
    </w:p>
    <w:p w14:paraId="345FF604" w14:textId="77777777" w:rsidR="00E0030E" w:rsidRDefault="00E0030E" w:rsidP="00E32EDF">
      <w:pPr>
        <w:rPr>
          <w:rFonts w:cs="Times New Roman"/>
          <w:szCs w:val="24"/>
        </w:rPr>
      </w:pPr>
      <w:r>
        <w:rPr>
          <w:rFonts w:cs="Times New Roman"/>
          <w:szCs w:val="24"/>
        </w:rPr>
        <w:t>Sustituyendo los valores obtenemos que:</w:t>
      </w:r>
    </w:p>
    <w:p w14:paraId="6C99233B" w14:textId="773F9DE7" w:rsidR="00E0030E" w:rsidRDefault="005C7311" w:rsidP="00E32EDF">
      <w:pPr>
        <w:rPr>
          <w:rFonts w:cs="Times New Roman"/>
          <w:szCs w:val="24"/>
        </w:rPr>
      </w:pPr>
      <m:oMathPara>
        <m:oMath>
          <m:r>
            <w:rPr>
              <w:rFonts w:ascii="Cambria Math" w:hAnsi="Cambria Math" w:cs="Times New Roman"/>
              <w:szCs w:val="24"/>
            </w:rPr>
            <m:t>Estimación del esfuerzo tota=3 personas-hora*3,300=</m:t>
          </m:r>
          <m:r>
            <m:rPr>
              <m:sty m:val="bi"/>
            </m:rPr>
            <w:rPr>
              <w:rFonts w:ascii="Cambria Math" w:hAnsi="Cambria Math" w:cs="Times New Roman"/>
              <w:szCs w:val="24"/>
              <w:highlight w:val="yellow"/>
            </w:rPr>
            <m:t>9,900 personas-hora</m:t>
          </m:r>
        </m:oMath>
      </m:oMathPara>
    </w:p>
    <w:p w14:paraId="478203E0" w14:textId="3DE743E0" w:rsidR="005C7311" w:rsidRDefault="009D060E" w:rsidP="00E32EDF">
      <w:pPr>
        <w:rPr>
          <w:rFonts w:cs="Times New Roman"/>
          <w:szCs w:val="24"/>
        </w:rPr>
      </w:pPr>
      <w:r>
        <w:rPr>
          <w:rFonts w:cs="Times New Roman"/>
          <w:szCs w:val="24"/>
        </w:rPr>
        <w:t>Recopilando los datos, podemos sustituir en la fórmula del costo por unidad de esfuerzo:</w:t>
      </w:r>
    </w:p>
    <w:p w14:paraId="32463082" w14:textId="33BAD66E" w:rsidR="009D060E" w:rsidRDefault="00216C77" w:rsidP="00E32EDF">
      <w:pPr>
        <w:rPr>
          <w:rFonts w:cs="Times New Roman"/>
          <w:szCs w:val="24"/>
        </w:rPr>
      </w:pPr>
      <m:oMathPara>
        <m:oMath>
          <m:r>
            <w:rPr>
              <w:rFonts w:ascii="Cambria Math" w:hAnsi="Cambria Math" w:cs="Times New Roman"/>
              <w:szCs w:val="24"/>
            </w:rPr>
            <m:t>Costo por unidad de esfuerzo=</m:t>
          </m:r>
          <m:f>
            <m:fPr>
              <m:ctrlPr>
                <w:rPr>
                  <w:rFonts w:ascii="Cambria Math" w:hAnsi="Cambria Math" w:cs="Times New Roman"/>
                  <w:i/>
                  <w:szCs w:val="24"/>
                </w:rPr>
              </m:ctrlPr>
            </m:fPr>
            <m:num>
              <m:r>
                <w:rPr>
                  <w:rFonts w:ascii="Cambria Math" w:hAnsi="Cambria Math" w:cs="Times New Roman"/>
                  <w:szCs w:val="24"/>
                </w:rPr>
                <m:t>81,204.18</m:t>
              </m:r>
            </m:num>
            <m:den>
              <m:r>
                <w:rPr>
                  <w:rFonts w:ascii="Cambria Math" w:hAnsi="Cambria Math" w:cs="Times New Roman"/>
                  <w:szCs w:val="24"/>
                </w:rPr>
                <m:t>9,900 persona-hora</m:t>
              </m:r>
            </m:den>
          </m:f>
          <m:r>
            <w:rPr>
              <w:rFonts w:ascii="Cambria Math" w:hAnsi="Cambria Math" w:cs="Times New Roman"/>
              <w:szCs w:val="24"/>
            </w:rPr>
            <m:t>=8.20</m:t>
          </m:r>
          <m:f>
            <m:fPr>
              <m:ctrlPr>
                <w:rPr>
                  <w:rFonts w:ascii="Cambria Math" w:hAnsi="Cambria Math" w:cs="Times New Roman"/>
                  <w:i/>
                  <w:szCs w:val="24"/>
                </w:rPr>
              </m:ctrlPr>
            </m:fPr>
            <m:num>
              <m:r>
                <w:rPr>
                  <w:rFonts w:ascii="Cambria Math" w:hAnsi="Cambria Math" w:cs="Times New Roman"/>
                  <w:szCs w:val="24"/>
                </w:rPr>
                <m:t>pesos</m:t>
              </m:r>
            </m:num>
            <m:den>
              <m:r>
                <w:rPr>
                  <w:rFonts w:ascii="Cambria Math" w:hAnsi="Cambria Math" w:cs="Times New Roman"/>
                  <w:szCs w:val="24"/>
                </w:rPr>
                <m:t>persona-hora</m:t>
              </m:r>
            </m:den>
          </m:f>
          <m:r>
            <w:rPr>
              <w:rFonts w:ascii="Cambria Math" w:hAnsi="Cambria Math" w:cs="Times New Roman"/>
              <w:szCs w:val="24"/>
            </w:rPr>
            <m:t xml:space="preserve"> </m:t>
          </m:r>
        </m:oMath>
      </m:oMathPara>
    </w:p>
    <w:p w14:paraId="4F2CA880" w14:textId="5E99A5FF" w:rsidR="00634689" w:rsidRDefault="00135A0C" w:rsidP="00E32EDF">
      <w:pPr>
        <w:rPr>
          <w:rFonts w:cs="Times New Roman"/>
          <w:szCs w:val="24"/>
        </w:rPr>
      </w:pPr>
      <w:r>
        <w:rPr>
          <w:rFonts w:cs="Times New Roman"/>
          <w:szCs w:val="24"/>
        </w:rPr>
        <w:t>Ahor</w:t>
      </w:r>
      <w:r w:rsidR="00E05C10">
        <w:rPr>
          <w:rFonts w:cs="Times New Roman"/>
          <w:szCs w:val="24"/>
        </w:rPr>
        <w:t xml:space="preserve">a, se </w:t>
      </w:r>
      <w:r w:rsidR="00852145">
        <w:rPr>
          <w:rFonts w:cs="Times New Roman"/>
          <w:szCs w:val="24"/>
        </w:rPr>
        <w:t xml:space="preserve">calculará el </w:t>
      </w:r>
      <w:r w:rsidR="00EC5415">
        <w:rPr>
          <w:rFonts w:cs="Times New Roman"/>
          <w:szCs w:val="24"/>
        </w:rPr>
        <w:t>costo real del proyecto mediante el uso de la f</w:t>
      </w:r>
      <w:r w:rsidR="00C0197F">
        <w:rPr>
          <w:rFonts w:cs="Times New Roman"/>
          <w:szCs w:val="24"/>
        </w:rPr>
        <w:t xml:space="preserve">órmula antes </w:t>
      </w:r>
      <w:r w:rsidR="00634689">
        <w:rPr>
          <w:rFonts w:cs="Times New Roman"/>
          <w:szCs w:val="24"/>
        </w:rPr>
        <w:t>planteada del “Costo del proyecto”, sustituimos los valores:</w:t>
      </w:r>
    </w:p>
    <w:p w14:paraId="0A39CF5C" w14:textId="2C1010BF" w:rsidR="00B60A12" w:rsidRPr="00E32EDF" w:rsidRDefault="00522DF5" w:rsidP="00E32EDF">
      <w:pPr>
        <w:rPr>
          <w:rFonts w:cs="Times New Roman"/>
          <w:szCs w:val="24"/>
        </w:rPr>
      </w:pPr>
      <m:oMathPara>
        <m:oMath>
          <m:r>
            <w:rPr>
              <w:rFonts w:ascii="Cambria Math" w:hAnsi="Cambria Math" w:cs="Times New Roman"/>
              <w:szCs w:val="24"/>
            </w:rPr>
            <m:t>Costo del proyecto=</m:t>
          </m:r>
          <m:d>
            <m:dPr>
              <m:begChr m:val="["/>
              <m:endChr m:val="]"/>
              <m:ctrlPr>
                <w:rPr>
                  <w:rFonts w:ascii="Cambria Math" w:hAnsi="Cambria Math" w:cs="Times New Roman"/>
                  <w:i/>
                  <w:szCs w:val="24"/>
                </w:rPr>
              </m:ctrlPr>
            </m:dPr>
            <m:e>
              <m:r>
                <w:rPr>
                  <w:rFonts w:ascii="Cambria Math" w:hAnsi="Cambria Math" w:cs="Times New Roman"/>
                  <w:szCs w:val="24"/>
                </w:rPr>
                <m:t>3 personas-hora</m:t>
              </m:r>
            </m:e>
          </m:d>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8.20</m:t>
              </m:r>
              <m:f>
                <m:fPr>
                  <m:ctrlPr>
                    <w:rPr>
                      <w:rFonts w:ascii="Cambria Math" w:hAnsi="Cambria Math" w:cs="Times New Roman"/>
                      <w:i/>
                      <w:szCs w:val="24"/>
                    </w:rPr>
                  </m:ctrlPr>
                </m:fPr>
                <m:num>
                  <m:r>
                    <w:rPr>
                      <w:rFonts w:ascii="Cambria Math" w:hAnsi="Cambria Math" w:cs="Times New Roman"/>
                      <w:szCs w:val="24"/>
                    </w:rPr>
                    <m:t>pesos</m:t>
                  </m:r>
                </m:num>
                <m:den>
                  <m:r>
                    <w:rPr>
                      <w:rFonts w:ascii="Cambria Math" w:hAnsi="Cambria Math" w:cs="Times New Roman"/>
                      <w:szCs w:val="24"/>
                    </w:rPr>
                    <m:t>persona-hora</m:t>
                  </m:r>
                </m:den>
              </m:f>
            </m:e>
          </m:d>
          <m:r>
            <w:rPr>
              <w:rFonts w:ascii="Cambria Math" w:hAnsi="Cambria Math" w:cs="Times New Roman"/>
              <w:szCs w:val="24"/>
            </w:rPr>
            <m:t>*1000</m:t>
          </m:r>
        </m:oMath>
      </m:oMathPara>
    </w:p>
    <w:p w14:paraId="60C96FE5" w14:textId="10DA4A72" w:rsidR="00603034" w:rsidRPr="00496D4E" w:rsidRDefault="00496D4E" w:rsidP="00E32EDF">
      <w:pPr>
        <w:rPr>
          <w:rFonts w:eastAsiaTheme="minorEastAsia" w:cs="Times New Roman"/>
          <w:szCs w:val="24"/>
        </w:rPr>
      </w:pPr>
      <m:oMathPara>
        <m:oMath>
          <m:r>
            <w:rPr>
              <w:rFonts w:ascii="Cambria Math" w:hAnsi="Cambria Math" w:cs="Times New Roman"/>
              <w:szCs w:val="24"/>
            </w:rPr>
            <m:t>Costo del proyecto=24,600 pesos=</m:t>
          </m:r>
          <m:r>
            <m:rPr>
              <m:sty m:val="bi"/>
            </m:rPr>
            <w:rPr>
              <w:rFonts w:ascii="Cambria Math" w:hAnsi="Cambria Math" w:cs="Times New Roman"/>
              <w:szCs w:val="24"/>
              <w:highlight w:val="yellow"/>
            </w:rPr>
            <m:t>$ 24,600</m:t>
          </m:r>
          <m:r>
            <w:rPr>
              <w:rFonts w:ascii="Cambria Math" w:hAnsi="Cambria Math" w:cs="Times New Roman"/>
              <w:szCs w:val="24"/>
            </w:rPr>
            <m:t xml:space="preserve"> </m:t>
          </m:r>
        </m:oMath>
      </m:oMathPara>
    </w:p>
    <w:p w14:paraId="7E099837" w14:textId="0ED05AD9" w:rsidR="00496D4E" w:rsidRDefault="005823FC" w:rsidP="00E32EDF">
      <w:pPr>
        <w:rPr>
          <w:rFonts w:eastAsiaTheme="minorEastAsia" w:cs="Times New Roman"/>
          <w:szCs w:val="24"/>
        </w:rPr>
      </w:pPr>
      <w:r>
        <w:rPr>
          <w:rFonts w:eastAsiaTheme="minorEastAsia" w:cs="Times New Roman"/>
          <w:szCs w:val="24"/>
        </w:rPr>
        <w:t>Entonces, el costo real aproximado de Kv-</w:t>
      </w:r>
      <w:proofErr w:type="spellStart"/>
      <w:r>
        <w:rPr>
          <w:rFonts w:eastAsiaTheme="minorEastAsia" w:cs="Times New Roman"/>
          <w:szCs w:val="24"/>
        </w:rPr>
        <w:t>wims</w:t>
      </w:r>
      <w:proofErr w:type="spellEnd"/>
      <w:r>
        <w:rPr>
          <w:rFonts w:eastAsiaTheme="minorEastAsia" w:cs="Times New Roman"/>
          <w:szCs w:val="24"/>
        </w:rPr>
        <w:t xml:space="preserve"> sería de </w:t>
      </w:r>
      <w:r w:rsidR="00FB10B5">
        <w:rPr>
          <w:rFonts w:eastAsiaTheme="minorEastAsia" w:cs="Times New Roman"/>
          <w:szCs w:val="24"/>
        </w:rPr>
        <w:t>24,600 pesos mexicanos</w:t>
      </w:r>
      <w:r w:rsidR="002E7AEC">
        <w:rPr>
          <w:rFonts w:eastAsiaTheme="minorEastAsia" w:cs="Times New Roman"/>
          <w:szCs w:val="24"/>
        </w:rPr>
        <w:t>.</w:t>
      </w:r>
      <w:r w:rsidR="00FB10B5">
        <w:rPr>
          <w:rFonts w:eastAsiaTheme="minorEastAsia" w:cs="Times New Roman"/>
          <w:szCs w:val="24"/>
        </w:rPr>
        <w:t xml:space="preserve"> </w:t>
      </w:r>
    </w:p>
    <w:p w14:paraId="29ABDFA5" w14:textId="77777777" w:rsidR="004455A3" w:rsidRPr="00B76B75" w:rsidRDefault="004455A3" w:rsidP="00E32EDF">
      <w:pPr>
        <w:rPr>
          <w:rFonts w:cs="Times New Roman"/>
          <w:szCs w:val="24"/>
        </w:rPr>
      </w:pPr>
    </w:p>
    <w:p w14:paraId="500A4231" w14:textId="4E6FA242" w:rsidR="00D17D8F" w:rsidRPr="00935F6C" w:rsidRDefault="00D17D8F" w:rsidP="00935F6C">
      <w:pPr>
        <w:pStyle w:val="Ttulo2"/>
        <w:rPr>
          <w:rFonts w:ascii="Times New Roman" w:hAnsi="Times New Roman" w:cs="Times New Roman"/>
          <w:b/>
        </w:rPr>
      </w:pPr>
      <w:bookmarkStart w:id="620" w:name="_Toc151981518"/>
      <w:bookmarkStart w:id="621" w:name="_Toc151935566"/>
      <w:r w:rsidRPr="00935F6C">
        <w:rPr>
          <w:rFonts w:ascii="Times New Roman" w:hAnsi="Times New Roman" w:cs="Times New Roman"/>
          <w:b/>
        </w:rPr>
        <w:t>4.2 Análisis de riesgos</w:t>
      </w:r>
      <w:bookmarkEnd w:id="609"/>
      <w:bookmarkEnd w:id="610"/>
      <w:bookmarkEnd w:id="611"/>
      <w:bookmarkEnd w:id="620"/>
      <w:bookmarkEnd w:id="621"/>
    </w:p>
    <w:p w14:paraId="101B601C" w14:textId="77777777" w:rsidR="00CC0CE2" w:rsidRDefault="00427AED" w:rsidP="00B932DC">
      <w:pPr>
        <w:rPr>
          <w:rFonts w:cs="Times New Roman"/>
          <w:szCs w:val="24"/>
        </w:rPr>
      </w:pPr>
      <w:r>
        <w:rPr>
          <w:rFonts w:cs="Times New Roman"/>
          <w:szCs w:val="24"/>
        </w:rPr>
        <w:t xml:space="preserve">El desarrollo de esta sección del documento </w:t>
      </w:r>
      <w:r w:rsidR="009C0435">
        <w:rPr>
          <w:rFonts w:cs="Times New Roman"/>
          <w:szCs w:val="24"/>
        </w:rPr>
        <w:t>es describir el análisis de riesgos realizado</w:t>
      </w:r>
      <w:r w:rsidR="00E642E5">
        <w:rPr>
          <w:rFonts w:cs="Times New Roman"/>
          <w:szCs w:val="24"/>
        </w:rPr>
        <w:t xml:space="preserve"> con el propósito de</w:t>
      </w:r>
      <w:r w:rsidR="009C0435">
        <w:rPr>
          <w:rFonts w:cs="Times New Roman"/>
          <w:szCs w:val="24"/>
        </w:rPr>
        <w:t xml:space="preserve"> </w:t>
      </w:r>
      <w:r w:rsidR="00294172">
        <w:rPr>
          <w:rFonts w:cs="Times New Roman"/>
          <w:szCs w:val="24"/>
        </w:rPr>
        <w:t xml:space="preserve">comprender la naturaleza </w:t>
      </w:r>
      <w:r w:rsidR="001F0510">
        <w:rPr>
          <w:rFonts w:cs="Times New Roman"/>
          <w:szCs w:val="24"/>
        </w:rPr>
        <w:t xml:space="preserve">de los riesgos y sus </w:t>
      </w:r>
      <w:r w:rsidR="005C0DD9">
        <w:rPr>
          <w:rFonts w:cs="Times New Roman"/>
          <w:szCs w:val="24"/>
        </w:rPr>
        <w:t>características incluyendo</w:t>
      </w:r>
      <w:r w:rsidR="00FD3FD9">
        <w:rPr>
          <w:rFonts w:cs="Times New Roman"/>
          <w:szCs w:val="24"/>
        </w:rPr>
        <w:t xml:space="preserve"> el caso en que podría </w:t>
      </w:r>
      <w:r w:rsidR="00FB084A">
        <w:rPr>
          <w:rFonts w:cs="Times New Roman"/>
          <w:szCs w:val="24"/>
        </w:rPr>
        <w:t xml:space="preserve">suscitarse, el nivel </w:t>
      </w:r>
      <w:r w:rsidR="00DD7A49">
        <w:rPr>
          <w:rFonts w:cs="Times New Roman"/>
          <w:szCs w:val="24"/>
        </w:rPr>
        <w:t>de los riesgos mismos</w:t>
      </w:r>
      <w:r w:rsidR="002610C3">
        <w:rPr>
          <w:rFonts w:cs="Times New Roman"/>
          <w:szCs w:val="24"/>
        </w:rPr>
        <w:t xml:space="preserve">. </w:t>
      </w:r>
    </w:p>
    <w:p w14:paraId="35D08C74" w14:textId="21F7C293" w:rsidR="007F618A" w:rsidRDefault="00ED7B68" w:rsidP="00B932DC">
      <w:pPr>
        <w:rPr>
          <w:rFonts w:cs="Times New Roman"/>
          <w:szCs w:val="24"/>
        </w:rPr>
      </w:pPr>
      <w:r>
        <w:rPr>
          <w:rFonts w:cs="Times New Roman"/>
          <w:szCs w:val="24"/>
        </w:rPr>
        <w:t xml:space="preserve">El análisis de riesgos </w:t>
      </w:r>
      <w:r w:rsidR="00C861D7">
        <w:rPr>
          <w:rFonts w:cs="Times New Roman"/>
          <w:szCs w:val="24"/>
        </w:rPr>
        <w:t xml:space="preserve">implica una </w:t>
      </w:r>
      <w:r w:rsidR="00A95031">
        <w:rPr>
          <w:rFonts w:cs="Times New Roman"/>
          <w:szCs w:val="24"/>
        </w:rPr>
        <w:t>consideración de</w:t>
      </w:r>
      <w:r w:rsidR="00E40841">
        <w:rPr>
          <w:rFonts w:cs="Times New Roman"/>
          <w:szCs w:val="24"/>
        </w:rPr>
        <w:t>tallada de la incertidumbre</w:t>
      </w:r>
      <w:r w:rsidR="00071DA3">
        <w:rPr>
          <w:rFonts w:cs="Times New Roman"/>
          <w:szCs w:val="24"/>
        </w:rPr>
        <w:t xml:space="preserve">, fuentes de riesgo, consecuencias, </w:t>
      </w:r>
      <w:r w:rsidR="00A27D3B">
        <w:rPr>
          <w:rFonts w:cs="Times New Roman"/>
          <w:szCs w:val="24"/>
        </w:rPr>
        <w:t xml:space="preserve">probabilidades, </w:t>
      </w:r>
      <w:r w:rsidR="004134E1">
        <w:rPr>
          <w:rFonts w:cs="Times New Roman"/>
          <w:szCs w:val="24"/>
        </w:rPr>
        <w:t xml:space="preserve">eventos, </w:t>
      </w:r>
      <w:r w:rsidR="00E409B4">
        <w:rPr>
          <w:rFonts w:cs="Times New Roman"/>
          <w:szCs w:val="24"/>
        </w:rPr>
        <w:t xml:space="preserve">escenarios, controles y su </w:t>
      </w:r>
      <w:r w:rsidR="00813C69">
        <w:rPr>
          <w:rFonts w:cs="Times New Roman"/>
          <w:szCs w:val="24"/>
        </w:rPr>
        <w:t>efectividad.</w:t>
      </w:r>
      <w:r w:rsidR="008B5956">
        <w:rPr>
          <w:rFonts w:cs="Times New Roman"/>
          <w:szCs w:val="24"/>
        </w:rPr>
        <w:t xml:space="preserve"> </w:t>
      </w:r>
      <w:r w:rsidR="00DD0ADA">
        <w:rPr>
          <w:rFonts w:cs="Times New Roman"/>
          <w:szCs w:val="24"/>
        </w:rPr>
        <w:t xml:space="preserve">Además, ayuda a comprender el </w:t>
      </w:r>
      <w:r w:rsidR="00FF1C5E">
        <w:rPr>
          <w:rFonts w:cs="Times New Roman"/>
          <w:szCs w:val="24"/>
        </w:rPr>
        <w:t xml:space="preserve">nivel </w:t>
      </w:r>
      <w:r w:rsidR="003A5962">
        <w:rPr>
          <w:rFonts w:cs="Times New Roman"/>
          <w:szCs w:val="24"/>
        </w:rPr>
        <w:t xml:space="preserve">e impacto </w:t>
      </w:r>
      <w:r w:rsidR="001E028D">
        <w:rPr>
          <w:rFonts w:cs="Times New Roman"/>
          <w:szCs w:val="24"/>
        </w:rPr>
        <w:t>que podría tener en el sistema o en las etapas que constituyen al desarrollo</w:t>
      </w:r>
      <w:r w:rsidR="00DD0ADA">
        <w:rPr>
          <w:rFonts w:cs="Times New Roman"/>
          <w:szCs w:val="24"/>
        </w:rPr>
        <w:t xml:space="preserve"> </w:t>
      </w:r>
      <w:r w:rsidR="004576DD">
        <w:rPr>
          <w:rFonts w:cs="Times New Roman"/>
          <w:szCs w:val="24"/>
        </w:rPr>
        <w:t>de</w:t>
      </w:r>
      <w:r w:rsidR="008A3767">
        <w:rPr>
          <w:rFonts w:cs="Times New Roman"/>
          <w:szCs w:val="24"/>
        </w:rPr>
        <w:t xml:space="preserve"> este</w:t>
      </w:r>
      <w:r w:rsidR="004576DD">
        <w:rPr>
          <w:rFonts w:cs="Times New Roman"/>
          <w:szCs w:val="24"/>
        </w:rPr>
        <w:t>.</w:t>
      </w:r>
      <w:r w:rsidR="00DD0ADA">
        <w:rPr>
          <w:rFonts w:cs="Times New Roman"/>
          <w:szCs w:val="24"/>
        </w:rPr>
        <w:t xml:space="preserve"> </w:t>
      </w:r>
      <w:r w:rsidR="008B5956">
        <w:rPr>
          <w:rFonts w:cs="Times New Roman"/>
          <w:szCs w:val="24"/>
        </w:rPr>
        <w:t xml:space="preserve"> </w:t>
      </w:r>
    </w:p>
    <w:p w14:paraId="5160F006" w14:textId="310CE641" w:rsidR="00935F6C" w:rsidRPr="00E85993" w:rsidRDefault="001D5FC7" w:rsidP="00E85993">
      <w:pPr>
        <w:pStyle w:val="Ttulo3"/>
        <w:rPr>
          <w:b/>
        </w:rPr>
      </w:pPr>
      <w:bookmarkStart w:id="622" w:name="_Toc150390713"/>
      <w:bookmarkStart w:id="623" w:name="_Toc150418297"/>
      <w:bookmarkStart w:id="624" w:name="_Toc151981519"/>
      <w:bookmarkStart w:id="625" w:name="_Toc151935567"/>
      <w:r w:rsidRPr="00E85993">
        <w:rPr>
          <w:b/>
        </w:rPr>
        <w:t xml:space="preserve">4.2.1 </w:t>
      </w:r>
      <w:r w:rsidR="00456179" w:rsidRPr="00E85993">
        <w:rPr>
          <w:b/>
        </w:rPr>
        <w:t>Identificación</w:t>
      </w:r>
      <w:bookmarkEnd w:id="624"/>
      <w:bookmarkEnd w:id="625"/>
      <w:r w:rsidR="00456179" w:rsidRPr="00E85993">
        <w:rPr>
          <w:b/>
        </w:rPr>
        <w:t xml:space="preserve"> </w:t>
      </w:r>
      <w:bookmarkEnd w:id="622"/>
      <w:bookmarkEnd w:id="623"/>
    </w:p>
    <w:p w14:paraId="1D00C6FA" w14:textId="11B5A6C3" w:rsidR="004576DD" w:rsidRDefault="004D4620" w:rsidP="00B932DC">
      <w:pPr>
        <w:rPr>
          <w:rFonts w:cs="Times New Roman"/>
          <w:szCs w:val="24"/>
        </w:rPr>
      </w:pPr>
      <w:r>
        <w:rPr>
          <w:rFonts w:cs="Times New Roman"/>
          <w:szCs w:val="24"/>
        </w:rPr>
        <w:t xml:space="preserve">La identificación de los riesgos es </w:t>
      </w:r>
      <w:r w:rsidR="00EF5E1D">
        <w:rPr>
          <w:rFonts w:cs="Times New Roman"/>
          <w:szCs w:val="24"/>
        </w:rPr>
        <w:t xml:space="preserve">una actividad oportuna que toda empresa debe </w:t>
      </w:r>
      <w:r w:rsidR="005B3825">
        <w:rPr>
          <w:rFonts w:cs="Times New Roman"/>
          <w:szCs w:val="24"/>
        </w:rPr>
        <w:t xml:space="preserve">realizar para poder </w:t>
      </w:r>
      <w:r w:rsidR="003A44F5">
        <w:rPr>
          <w:rFonts w:cs="Times New Roman"/>
          <w:szCs w:val="24"/>
        </w:rPr>
        <w:t xml:space="preserve">hacerle frente a los </w:t>
      </w:r>
      <w:r w:rsidR="00594FD5">
        <w:rPr>
          <w:rFonts w:cs="Times New Roman"/>
          <w:szCs w:val="24"/>
        </w:rPr>
        <w:t>problemas que día a día</w:t>
      </w:r>
      <w:r w:rsidR="003A44F5">
        <w:rPr>
          <w:rFonts w:cs="Times New Roman"/>
          <w:szCs w:val="24"/>
        </w:rPr>
        <w:t xml:space="preserve"> </w:t>
      </w:r>
      <w:r w:rsidR="009A118C">
        <w:rPr>
          <w:rFonts w:cs="Times New Roman"/>
          <w:szCs w:val="24"/>
        </w:rPr>
        <w:t xml:space="preserve">tienen una posibilidad </w:t>
      </w:r>
      <w:r w:rsidR="00533291">
        <w:rPr>
          <w:rFonts w:cs="Times New Roman"/>
          <w:szCs w:val="24"/>
        </w:rPr>
        <w:t xml:space="preserve">de surgir y que representan una amenaza </w:t>
      </w:r>
      <w:r w:rsidR="00D44401">
        <w:rPr>
          <w:rFonts w:cs="Times New Roman"/>
          <w:szCs w:val="24"/>
        </w:rPr>
        <w:t xml:space="preserve">para las operaciones de las empresas </w:t>
      </w:r>
      <w:r w:rsidR="004D18F8">
        <w:rPr>
          <w:rFonts w:cs="Times New Roman"/>
          <w:szCs w:val="24"/>
        </w:rPr>
        <w:t>y los servicios que ofrece.</w:t>
      </w:r>
    </w:p>
    <w:p w14:paraId="68EB0E66" w14:textId="00484ECE" w:rsidR="00C81F5E" w:rsidRDefault="00EA2F4E" w:rsidP="00B932DC">
      <w:pPr>
        <w:rPr>
          <w:rFonts w:cs="Times New Roman"/>
          <w:szCs w:val="24"/>
        </w:rPr>
      </w:pPr>
      <w:r>
        <w:rPr>
          <w:rFonts w:cs="Times New Roman"/>
          <w:szCs w:val="24"/>
        </w:rPr>
        <w:t xml:space="preserve">Durante las etapas de desarrollo de un proyecto de software es común </w:t>
      </w:r>
      <w:r w:rsidR="00744AAD">
        <w:rPr>
          <w:rFonts w:cs="Times New Roman"/>
          <w:szCs w:val="24"/>
        </w:rPr>
        <w:t xml:space="preserve">tener riesgos </w:t>
      </w:r>
      <w:r w:rsidR="00FF45FE">
        <w:rPr>
          <w:rFonts w:cs="Times New Roman"/>
          <w:szCs w:val="24"/>
        </w:rPr>
        <w:t>que afecten a la operatividad del sistema</w:t>
      </w:r>
      <w:r w:rsidR="00987C91">
        <w:rPr>
          <w:rFonts w:cs="Times New Roman"/>
          <w:szCs w:val="24"/>
        </w:rPr>
        <w:t>; entonces como resultado de</w:t>
      </w:r>
      <w:r w:rsidR="00FF45FE">
        <w:rPr>
          <w:rFonts w:cs="Times New Roman"/>
          <w:szCs w:val="24"/>
        </w:rPr>
        <w:t xml:space="preserve"> una revisión detallada de las etapas </w:t>
      </w:r>
      <w:r w:rsidR="006A4408">
        <w:rPr>
          <w:rFonts w:cs="Times New Roman"/>
          <w:szCs w:val="24"/>
        </w:rPr>
        <w:t>de implementación de Kv-</w:t>
      </w:r>
      <w:proofErr w:type="spellStart"/>
      <w:r w:rsidR="006A4408">
        <w:rPr>
          <w:rFonts w:cs="Times New Roman"/>
          <w:szCs w:val="24"/>
        </w:rPr>
        <w:t>wims</w:t>
      </w:r>
      <w:proofErr w:type="spellEnd"/>
      <w:r w:rsidR="006A4408">
        <w:rPr>
          <w:rFonts w:cs="Times New Roman"/>
          <w:szCs w:val="24"/>
        </w:rPr>
        <w:t xml:space="preserve"> se detectaron los siguientes </w:t>
      </w:r>
      <w:r w:rsidR="00111D36">
        <w:rPr>
          <w:rFonts w:cs="Times New Roman"/>
          <w:szCs w:val="24"/>
        </w:rPr>
        <w:t>riesgos.</w:t>
      </w:r>
    </w:p>
    <w:tbl>
      <w:tblPr>
        <w:tblStyle w:val="Tablaconcuadrcula"/>
        <w:tblW w:w="0" w:type="auto"/>
        <w:tblLook w:val="04A0" w:firstRow="1" w:lastRow="0" w:firstColumn="1" w:lastColumn="0" w:noHBand="0" w:noVBand="1"/>
      </w:tblPr>
      <w:tblGrid>
        <w:gridCol w:w="704"/>
        <w:gridCol w:w="2268"/>
        <w:gridCol w:w="4678"/>
        <w:gridCol w:w="1745"/>
      </w:tblGrid>
      <w:tr w:rsidR="00FB2903" w14:paraId="5FEF8D83" w14:textId="77777777" w:rsidTr="00D5332B">
        <w:tc>
          <w:tcPr>
            <w:tcW w:w="704" w:type="dxa"/>
            <w:shd w:val="clear" w:color="auto" w:fill="D0CECE" w:themeFill="background2" w:themeFillShade="E6"/>
            <w:vAlign w:val="center"/>
          </w:tcPr>
          <w:p w14:paraId="7910FA2D" w14:textId="2E7787ED" w:rsidR="00FB2903" w:rsidRPr="001505E6" w:rsidRDefault="005E5857" w:rsidP="002D3832">
            <w:pPr>
              <w:jc w:val="center"/>
              <w:rPr>
                <w:rFonts w:cs="Times New Roman"/>
                <w:b/>
                <w:sz w:val="28"/>
                <w:szCs w:val="28"/>
              </w:rPr>
            </w:pPr>
            <w:r w:rsidRPr="001505E6">
              <w:rPr>
                <w:rFonts w:cs="Times New Roman"/>
                <w:b/>
                <w:sz w:val="28"/>
                <w:szCs w:val="28"/>
              </w:rPr>
              <w:t>Id</w:t>
            </w:r>
          </w:p>
        </w:tc>
        <w:tc>
          <w:tcPr>
            <w:tcW w:w="2268" w:type="dxa"/>
            <w:shd w:val="clear" w:color="auto" w:fill="D0CECE" w:themeFill="background2" w:themeFillShade="E6"/>
            <w:vAlign w:val="center"/>
          </w:tcPr>
          <w:p w14:paraId="1B5A99CD" w14:textId="5E8B1EA1" w:rsidR="00FB2903" w:rsidRPr="001505E6" w:rsidRDefault="005E5857" w:rsidP="002D3832">
            <w:pPr>
              <w:jc w:val="center"/>
              <w:rPr>
                <w:rFonts w:cs="Times New Roman"/>
                <w:b/>
                <w:sz w:val="28"/>
                <w:szCs w:val="28"/>
              </w:rPr>
            </w:pPr>
            <w:r w:rsidRPr="001505E6">
              <w:rPr>
                <w:rFonts w:cs="Times New Roman"/>
                <w:b/>
                <w:sz w:val="28"/>
                <w:szCs w:val="28"/>
              </w:rPr>
              <w:t>Riesgo</w:t>
            </w:r>
          </w:p>
        </w:tc>
        <w:tc>
          <w:tcPr>
            <w:tcW w:w="4678" w:type="dxa"/>
            <w:shd w:val="clear" w:color="auto" w:fill="D0CECE" w:themeFill="background2" w:themeFillShade="E6"/>
            <w:vAlign w:val="center"/>
          </w:tcPr>
          <w:p w14:paraId="7DCB1507" w14:textId="2DC9ACFB" w:rsidR="00FB2903" w:rsidRPr="001505E6" w:rsidRDefault="00D24474" w:rsidP="002D3832">
            <w:pPr>
              <w:jc w:val="center"/>
              <w:rPr>
                <w:rFonts w:cs="Times New Roman"/>
                <w:b/>
                <w:sz w:val="28"/>
                <w:szCs w:val="28"/>
              </w:rPr>
            </w:pPr>
            <w:r w:rsidRPr="001505E6">
              <w:rPr>
                <w:rFonts w:cs="Times New Roman"/>
                <w:b/>
                <w:sz w:val="28"/>
                <w:szCs w:val="28"/>
              </w:rPr>
              <w:t>Descripción</w:t>
            </w:r>
          </w:p>
        </w:tc>
        <w:tc>
          <w:tcPr>
            <w:tcW w:w="1745" w:type="dxa"/>
            <w:shd w:val="clear" w:color="auto" w:fill="D0CECE" w:themeFill="background2" w:themeFillShade="E6"/>
            <w:vAlign w:val="center"/>
          </w:tcPr>
          <w:p w14:paraId="72F29949" w14:textId="7ECB0C81" w:rsidR="00FB2903" w:rsidRPr="001505E6" w:rsidRDefault="004C172A" w:rsidP="002D3832">
            <w:pPr>
              <w:jc w:val="center"/>
              <w:rPr>
                <w:rFonts w:cs="Times New Roman"/>
                <w:b/>
                <w:sz w:val="28"/>
                <w:szCs w:val="28"/>
              </w:rPr>
            </w:pPr>
            <w:r w:rsidRPr="001505E6">
              <w:rPr>
                <w:rFonts w:cs="Times New Roman"/>
                <w:b/>
                <w:sz w:val="28"/>
                <w:szCs w:val="28"/>
              </w:rPr>
              <w:t>Tipo</w:t>
            </w:r>
          </w:p>
        </w:tc>
      </w:tr>
      <w:tr w:rsidR="00FB2903" w14:paraId="6138A2E9" w14:textId="77777777" w:rsidTr="00D5332B">
        <w:tc>
          <w:tcPr>
            <w:tcW w:w="704" w:type="dxa"/>
            <w:vAlign w:val="center"/>
          </w:tcPr>
          <w:p w14:paraId="0414CE82" w14:textId="76105124" w:rsidR="00FB2903" w:rsidRPr="00487786" w:rsidRDefault="002D3832" w:rsidP="002D3832">
            <w:pPr>
              <w:jc w:val="center"/>
              <w:rPr>
                <w:rFonts w:cs="Times New Roman"/>
                <w:b/>
                <w:szCs w:val="24"/>
              </w:rPr>
            </w:pPr>
            <w:r w:rsidRPr="00487786">
              <w:rPr>
                <w:rFonts w:cs="Times New Roman"/>
                <w:b/>
                <w:szCs w:val="24"/>
              </w:rPr>
              <w:t>1</w:t>
            </w:r>
          </w:p>
        </w:tc>
        <w:tc>
          <w:tcPr>
            <w:tcW w:w="2268" w:type="dxa"/>
            <w:vAlign w:val="center"/>
          </w:tcPr>
          <w:p w14:paraId="2D4304A1" w14:textId="4EB30A8F" w:rsidR="00FB2903" w:rsidRDefault="001E2B1B" w:rsidP="0020579F">
            <w:pPr>
              <w:jc w:val="center"/>
              <w:rPr>
                <w:rFonts w:cs="Times New Roman"/>
                <w:szCs w:val="24"/>
              </w:rPr>
            </w:pPr>
            <w:r>
              <w:rPr>
                <w:rFonts w:cs="Times New Roman"/>
                <w:szCs w:val="24"/>
              </w:rPr>
              <w:t>Cambios en l</w:t>
            </w:r>
            <w:r w:rsidR="00B903D3">
              <w:rPr>
                <w:rFonts w:cs="Times New Roman"/>
                <w:szCs w:val="24"/>
              </w:rPr>
              <w:t>as historias de usuario</w:t>
            </w:r>
          </w:p>
        </w:tc>
        <w:tc>
          <w:tcPr>
            <w:tcW w:w="4678" w:type="dxa"/>
          </w:tcPr>
          <w:p w14:paraId="7F155F30" w14:textId="70B49480" w:rsidR="00FB2903" w:rsidRDefault="00724A24" w:rsidP="00B932DC">
            <w:pPr>
              <w:rPr>
                <w:rFonts w:cs="Times New Roman"/>
                <w:szCs w:val="24"/>
              </w:rPr>
            </w:pPr>
            <w:r>
              <w:rPr>
                <w:rFonts w:cs="Times New Roman"/>
                <w:szCs w:val="24"/>
              </w:rPr>
              <w:t xml:space="preserve">Realizar modificaciones repentinas a </w:t>
            </w:r>
            <w:r w:rsidR="00B903D3">
              <w:rPr>
                <w:rFonts w:cs="Times New Roman"/>
                <w:szCs w:val="24"/>
              </w:rPr>
              <w:t xml:space="preserve">las historias de usuario que representan los requisitos desde el punto de vista del cliente podría ser contraproducente pues </w:t>
            </w:r>
            <w:r w:rsidR="00C07225">
              <w:rPr>
                <w:rFonts w:cs="Times New Roman"/>
                <w:szCs w:val="24"/>
              </w:rPr>
              <w:t xml:space="preserve">demasiadas </w:t>
            </w:r>
            <w:r w:rsidR="00DE3CAD">
              <w:rPr>
                <w:rFonts w:cs="Times New Roman"/>
                <w:szCs w:val="24"/>
              </w:rPr>
              <w:lastRenderedPageBreak/>
              <w:t>iteraciones</w:t>
            </w:r>
            <w:r w:rsidR="00C07225">
              <w:rPr>
                <w:rFonts w:cs="Times New Roman"/>
                <w:szCs w:val="24"/>
              </w:rPr>
              <w:t xml:space="preserve"> en </w:t>
            </w:r>
            <w:r w:rsidR="00D34891">
              <w:rPr>
                <w:rFonts w:cs="Times New Roman"/>
                <w:szCs w:val="24"/>
              </w:rPr>
              <w:t xml:space="preserve">el desarrollo de módulos del </w:t>
            </w:r>
            <w:r w:rsidR="001D6B81">
              <w:rPr>
                <w:rFonts w:cs="Times New Roman"/>
                <w:szCs w:val="24"/>
              </w:rPr>
              <w:t>sistema</w:t>
            </w:r>
            <w:r w:rsidR="0095780B">
              <w:rPr>
                <w:rFonts w:cs="Times New Roman"/>
                <w:szCs w:val="24"/>
              </w:rPr>
              <w:t xml:space="preserve"> </w:t>
            </w:r>
            <w:r w:rsidR="00D34891">
              <w:rPr>
                <w:rFonts w:cs="Times New Roman"/>
                <w:szCs w:val="24"/>
              </w:rPr>
              <w:t>prolongarían el tiempo de desarrollo, haciendo que no se c</w:t>
            </w:r>
            <w:r w:rsidR="00DE3CAD">
              <w:rPr>
                <w:rFonts w:cs="Times New Roman"/>
                <w:szCs w:val="24"/>
              </w:rPr>
              <w:t>umplan los plazos de entrega.</w:t>
            </w:r>
          </w:p>
        </w:tc>
        <w:tc>
          <w:tcPr>
            <w:tcW w:w="1745" w:type="dxa"/>
            <w:vAlign w:val="center"/>
          </w:tcPr>
          <w:p w14:paraId="71F1B84F" w14:textId="02EF1723" w:rsidR="00FB2903" w:rsidRDefault="00A61BDB" w:rsidP="00402FC4">
            <w:pPr>
              <w:jc w:val="center"/>
              <w:rPr>
                <w:rFonts w:cs="Times New Roman"/>
                <w:szCs w:val="24"/>
              </w:rPr>
            </w:pPr>
            <w:r>
              <w:rPr>
                <w:rFonts w:cs="Times New Roman"/>
                <w:szCs w:val="24"/>
              </w:rPr>
              <w:lastRenderedPageBreak/>
              <w:t>Análisis</w:t>
            </w:r>
          </w:p>
        </w:tc>
      </w:tr>
      <w:tr w:rsidR="00FB2903" w14:paraId="4E008B33" w14:textId="77777777" w:rsidTr="00D5332B">
        <w:tc>
          <w:tcPr>
            <w:tcW w:w="704" w:type="dxa"/>
            <w:vAlign w:val="center"/>
          </w:tcPr>
          <w:p w14:paraId="54CEBA5B" w14:textId="6B05C46B" w:rsidR="00FB2903" w:rsidRPr="00487786" w:rsidRDefault="002D3832" w:rsidP="002D3832">
            <w:pPr>
              <w:jc w:val="center"/>
              <w:rPr>
                <w:rFonts w:cs="Times New Roman"/>
                <w:b/>
                <w:szCs w:val="24"/>
              </w:rPr>
            </w:pPr>
            <w:r w:rsidRPr="00487786">
              <w:rPr>
                <w:rFonts w:cs="Times New Roman"/>
                <w:b/>
                <w:szCs w:val="24"/>
              </w:rPr>
              <w:t>2</w:t>
            </w:r>
          </w:p>
        </w:tc>
        <w:tc>
          <w:tcPr>
            <w:tcW w:w="2268" w:type="dxa"/>
            <w:vAlign w:val="center"/>
          </w:tcPr>
          <w:p w14:paraId="19D01C9D" w14:textId="51488CE0" w:rsidR="00FB2903" w:rsidRDefault="00471E2D" w:rsidP="0020579F">
            <w:pPr>
              <w:jc w:val="center"/>
              <w:rPr>
                <w:rFonts w:cs="Times New Roman"/>
                <w:szCs w:val="24"/>
              </w:rPr>
            </w:pPr>
            <w:r>
              <w:rPr>
                <w:rFonts w:cs="Times New Roman"/>
                <w:szCs w:val="24"/>
              </w:rPr>
              <w:t>Falta de recursos</w:t>
            </w:r>
          </w:p>
        </w:tc>
        <w:tc>
          <w:tcPr>
            <w:tcW w:w="4678" w:type="dxa"/>
          </w:tcPr>
          <w:p w14:paraId="5FE6678F" w14:textId="03CE4F0C" w:rsidR="00FB2903" w:rsidRDefault="005A5AF4" w:rsidP="00B932DC">
            <w:pPr>
              <w:rPr>
                <w:rFonts w:cs="Times New Roman"/>
                <w:szCs w:val="24"/>
              </w:rPr>
            </w:pPr>
            <w:r>
              <w:rPr>
                <w:rFonts w:cs="Times New Roman"/>
                <w:szCs w:val="24"/>
              </w:rPr>
              <w:t xml:space="preserve">Los recursos </w:t>
            </w:r>
            <w:r w:rsidR="00351302">
              <w:rPr>
                <w:rFonts w:cs="Times New Roman"/>
                <w:szCs w:val="24"/>
              </w:rPr>
              <w:t xml:space="preserve">tecnológicos y humanos son sustanciales para el desarrollo </w:t>
            </w:r>
            <w:r w:rsidR="00684059">
              <w:rPr>
                <w:rFonts w:cs="Times New Roman"/>
                <w:szCs w:val="24"/>
              </w:rPr>
              <w:t>del sistema, sin embargo, en ocasiones por las cargas de trabajo y las limitaciones tanto de equipos de cómputo como del personal de de</w:t>
            </w:r>
            <w:r w:rsidR="0057758B">
              <w:rPr>
                <w:rFonts w:cs="Times New Roman"/>
                <w:szCs w:val="24"/>
              </w:rPr>
              <w:t xml:space="preserve">sarrollo </w:t>
            </w:r>
            <w:r w:rsidR="002602AF">
              <w:rPr>
                <w:rFonts w:cs="Times New Roman"/>
                <w:szCs w:val="24"/>
              </w:rPr>
              <w:t>puede</w:t>
            </w:r>
            <w:r w:rsidR="00796F5D">
              <w:rPr>
                <w:rFonts w:cs="Times New Roman"/>
                <w:szCs w:val="24"/>
              </w:rPr>
              <w:t>n ocasionar problemas impactando negativamente en el rendimiento</w:t>
            </w:r>
            <w:r w:rsidR="00400481">
              <w:rPr>
                <w:rFonts w:cs="Times New Roman"/>
                <w:szCs w:val="24"/>
              </w:rPr>
              <w:t xml:space="preserve"> de desarrollo</w:t>
            </w:r>
            <w:r w:rsidR="00796F5D">
              <w:rPr>
                <w:rFonts w:cs="Times New Roman"/>
                <w:szCs w:val="24"/>
              </w:rPr>
              <w:t xml:space="preserve"> de</w:t>
            </w:r>
            <w:r w:rsidR="00972E71">
              <w:rPr>
                <w:rFonts w:cs="Times New Roman"/>
                <w:szCs w:val="24"/>
              </w:rPr>
              <w:t xml:space="preserve"> Kv-</w:t>
            </w:r>
            <w:proofErr w:type="spellStart"/>
            <w:r w:rsidR="00972E71">
              <w:rPr>
                <w:rFonts w:cs="Times New Roman"/>
                <w:szCs w:val="24"/>
              </w:rPr>
              <w:t>wims</w:t>
            </w:r>
            <w:proofErr w:type="spellEnd"/>
            <w:r w:rsidR="00972E71">
              <w:rPr>
                <w:rFonts w:cs="Times New Roman"/>
                <w:szCs w:val="24"/>
              </w:rPr>
              <w:t>.</w:t>
            </w:r>
          </w:p>
        </w:tc>
        <w:tc>
          <w:tcPr>
            <w:tcW w:w="1745" w:type="dxa"/>
            <w:vAlign w:val="center"/>
          </w:tcPr>
          <w:p w14:paraId="251FBF74" w14:textId="192BA49E" w:rsidR="00FB2903" w:rsidRDefault="003B3650" w:rsidP="00402FC4">
            <w:pPr>
              <w:jc w:val="center"/>
              <w:rPr>
                <w:rFonts w:cs="Times New Roman"/>
                <w:szCs w:val="24"/>
              </w:rPr>
            </w:pPr>
            <w:r>
              <w:rPr>
                <w:rFonts w:cs="Times New Roman"/>
                <w:szCs w:val="24"/>
              </w:rPr>
              <w:t>Tecnológico</w:t>
            </w:r>
          </w:p>
        </w:tc>
      </w:tr>
      <w:tr w:rsidR="00FB2903" w14:paraId="28D47814" w14:textId="77777777" w:rsidTr="00D5332B">
        <w:tc>
          <w:tcPr>
            <w:tcW w:w="704" w:type="dxa"/>
            <w:vAlign w:val="center"/>
          </w:tcPr>
          <w:p w14:paraId="05E8F700" w14:textId="574D1DE7" w:rsidR="00FB2903" w:rsidRPr="00487786" w:rsidRDefault="002D3832" w:rsidP="002D3832">
            <w:pPr>
              <w:jc w:val="center"/>
              <w:rPr>
                <w:rFonts w:cs="Times New Roman"/>
                <w:b/>
                <w:szCs w:val="24"/>
              </w:rPr>
            </w:pPr>
            <w:r w:rsidRPr="00487786">
              <w:rPr>
                <w:rFonts w:cs="Times New Roman"/>
                <w:b/>
                <w:szCs w:val="24"/>
              </w:rPr>
              <w:t>3</w:t>
            </w:r>
          </w:p>
        </w:tc>
        <w:tc>
          <w:tcPr>
            <w:tcW w:w="2268" w:type="dxa"/>
            <w:vAlign w:val="center"/>
          </w:tcPr>
          <w:p w14:paraId="55587BD0" w14:textId="578B960D" w:rsidR="00FB2903" w:rsidRDefault="00471E2D" w:rsidP="0020579F">
            <w:pPr>
              <w:jc w:val="center"/>
              <w:rPr>
                <w:rFonts w:cs="Times New Roman"/>
                <w:szCs w:val="24"/>
              </w:rPr>
            </w:pPr>
            <w:r>
              <w:rPr>
                <w:rFonts w:cs="Times New Roman"/>
                <w:szCs w:val="24"/>
              </w:rPr>
              <w:t>Falta de comunicación cliente-desarrolladores</w:t>
            </w:r>
          </w:p>
        </w:tc>
        <w:tc>
          <w:tcPr>
            <w:tcW w:w="4678" w:type="dxa"/>
          </w:tcPr>
          <w:p w14:paraId="3E92B8F9" w14:textId="30F6BF1D" w:rsidR="00163277" w:rsidRDefault="00A34AD2" w:rsidP="00B932DC">
            <w:pPr>
              <w:rPr>
                <w:rFonts w:cs="Times New Roman"/>
                <w:szCs w:val="24"/>
              </w:rPr>
            </w:pPr>
            <w:r>
              <w:rPr>
                <w:rFonts w:cs="Times New Roman"/>
                <w:szCs w:val="24"/>
              </w:rPr>
              <w:t xml:space="preserve">Conformar una buena y estable comunicación entre los desarrolladores y el cliente es </w:t>
            </w:r>
            <w:r w:rsidR="007A50EB">
              <w:rPr>
                <w:rFonts w:cs="Times New Roman"/>
                <w:szCs w:val="24"/>
              </w:rPr>
              <w:t>sumamente importante pues</w:t>
            </w:r>
            <w:r w:rsidR="00F10FFD">
              <w:rPr>
                <w:rFonts w:cs="Times New Roman"/>
                <w:szCs w:val="24"/>
              </w:rPr>
              <w:t xml:space="preserve"> </w:t>
            </w:r>
            <w:r w:rsidR="004E33C5">
              <w:rPr>
                <w:rFonts w:cs="Times New Roman"/>
                <w:szCs w:val="24"/>
              </w:rPr>
              <w:t xml:space="preserve">se debe </w:t>
            </w:r>
            <w:r w:rsidR="00A135CA">
              <w:rPr>
                <w:rFonts w:cs="Times New Roman"/>
                <w:szCs w:val="24"/>
              </w:rPr>
              <w:t xml:space="preserve">establecer una constante retroalimentación entre ambas partes </w:t>
            </w:r>
            <w:r w:rsidR="006C28BB">
              <w:rPr>
                <w:rFonts w:cs="Times New Roman"/>
                <w:szCs w:val="24"/>
              </w:rPr>
              <w:t xml:space="preserve">con el fin de </w:t>
            </w:r>
            <w:r w:rsidR="007D166F">
              <w:rPr>
                <w:rFonts w:cs="Times New Roman"/>
                <w:szCs w:val="24"/>
              </w:rPr>
              <w:t>brindar claridad durante el proceso de desarrollo de Kv-</w:t>
            </w:r>
            <w:proofErr w:type="spellStart"/>
            <w:r w:rsidR="007D166F">
              <w:rPr>
                <w:rFonts w:cs="Times New Roman"/>
                <w:szCs w:val="24"/>
              </w:rPr>
              <w:t>wims</w:t>
            </w:r>
            <w:proofErr w:type="spellEnd"/>
            <w:r w:rsidR="007D166F">
              <w:rPr>
                <w:rFonts w:cs="Times New Roman"/>
                <w:szCs w:val="24"/>
              </w:rPr>
              <w:t xml:space="preserve"> </w:t>
            </w:r>
            <w:r w:rsidR="006C7F94">
              <w:rPr>
                <w:rFonts w:cs="Times New Roman"/>
                <w:szCs w:val="24"/>
              </w:rPr>
              <w:t xml:space="preserve">acerca de los cambios y los requisitos que se </w:t>
            </w:r>
            <w:r w:rsidR="00163277">
              <w:rPr>
                <w:rFonts w:cs="Times New Roman"/>
                <w:szCs w:val="24"/>
              </w:rPr>
              <w:t>implementan en el sistema.</w:t>
            </w:r>
          </w:p>
        </w:tc>
        <w:tc>
          <w:tcPr>
            <w:tcW w:w="1745" w:type="dxa"/>
            <w:vAlign w:val="center"/>
          </w:tcPr>
          <w:p w14:paraId="1DCEFD34" w14:textId="0EAB97A1" w:rsidR="00FB2903" w:rsidRDefault="00421BE1" w:rsidP="00402FC4">
            <w:pPr>
              <w:jc w:val="center"/>
              <w:rPr>
                <w:rFonts w:cs="Times New Roman"/>
                <w:szCs w:val="24"/>
              </w:rPr>
            </w:pPr>
            <w:r>
              <w:rPr>
                <w:rFonts w:cs="Times New Roman"/>
                <w:szCs w:val="24"/>
              </w:rPr>
              <w:t>Organizacional</w:t>
            </w:r>
          </w:p>
        </w:tc>
      </w:tr>
      <w:tr w:rsidR="00FB2903" w14:paraId="56E0F72A" w14:textId="77777777" w:rsidTr="00D5332B">
        <w:tc>
          <w:tcPr>
            <w:tcW w:w="704" w:type="dxa"/>
            <w:vAlign w:val="center"/>
          </w:tcPr>
          <w:p w14:paraId="7A0F55FA" w14:textId="44810973" w:rsidR="00FB2903" w:rsidRPr="00487786" w:rsidRDefault="002D3832" w:rsidP="002D3832">
            <w:pPr>
              <w:jc w:val="center"/>
              <w:rPr>
                <w:rFonts w:cs="Times New Roman"/>
                <w:b/>
                <w:szCs w:val="24"/>
              </w:rPr>
            </w:pPr>
            <w:r w:rsidRPr="00487786">
              <w:rPr>
                <w:rFonts w:cs="Times New Roman"/>
                <w:b/>
                <w:szCs w:val="24"/>
              </w:rPr>
              <w:t>4</w:t>
            </w:r>
          </w:p>
        </w:tc>
        <w:tc>
          <w:tcPr>
            <w:tcW w:w="2268" w:type="dxa"/>
            <w:vAlign w:val="center"/>
          </w:tcPr>
          <w:p w14:paraId="3962594C" w14:textId="5804A7B0" w:rsidR="00FB2903" w:rsidRDefault="004E785B" w:rsidP="0020579F">
            <w:pPr>
              <w:jc w:val="center"/>
              <w:rPr>
                <w:rFonts w:cs="Times New Roman"/>
                <w:szCs w:val="24"/>
              </w:rPr>
            </w:pPr>
            <w:r>
              <w:rPr>
                <w:rFonts w:cs="Times New Roman"/>
                <w:szCs w:val="24"/>
              </w:rPr>
              <w:t>Problemas de seguridad</w:t>
            </w:r>
          </w:p>
        </w:tc>
        <w:tc>
          <w:tcPr>
            <w:tcW w:w="4678" w:type="dxa"/>
          </w:tcPr>
          <w:p w14:paraId="0D088DA8" w14:textId="583891AD" w:rsidR="00FB2903" w:rsidRDefault="00E17861" w:rsidP="00B932DC">
            <w:pPr>
              <w:rPr>
                <w:rFonts w:cs="Times New Roman"/>
                <w:szCs w:val="24"/>
              </w:rPr>
            </w:pPr>
            <w:r>
              <w:rPr>
                <w:rFonts w:cs="Times New Roman"/>
                <w:szCs w:val="24"/>
              </w:rPr>
              <w:t xml:space="preserve">Los riesgos </w:t>
            </w:r>
            <w:r w:rsidR="00365E18">
              <w:rPr>
                <w:rFonts w:cs="Times New Roman"/>
                <w:szCs w:val="24"/>
              </w:rPr>
              <w:t xml:space="preserve">vinculados a la seguridad están a la orden el día, frecuentemente la gente es curiosa y </w:t>
            </w:r>
            <w:r w:rsidR="00246760">
              <w:rPr>
                <w:rFonts w:cs="Times New Roman"/>
                <w:szCs w:val="24"/>
              </w:rPr>
              <w:t xml:space="preserve">cuando ven montada una aplicación en la nube suelen </w:t>
            </w:r>
            <w:r w:rsidR="004145A7">
              <w:rPr>
                <w:rFonts w:cs="Times New Roman"/>
                <w:szCs w:val="24"/>
              </w:rPr>
              <w:t xml:space="preserve">tomar iniciativa para </w:t>
            </w:r>
            <w:r w:rsidR="00DF69A3">
              <w:rPr>
                <w:rFonts w:cs="Times New Roman"/>
                <w:szCs w:val="24"/>
              </w:rPr>
              <w:t>vulnerar</w:t>
            </w:r>
            <w:r w:rsidR="00931A8B">
              <w:rPr>
                <w:rFonts w:cs="Times New Roman"/>
                <w:szCs w:val="24"/>
              </w:rPr>
              <w:t xml:space="preserve"> </w:t>
            </w:r>
            <w:r w:rsidR="00A81E4A">
              <w:rPr>
                <w:rFonts w:cs="Times New Roman"/>
                <w:szCs w:val="24"/>
              </w:rPr>
              <w:t xml:space="preserve">las deficiencias de seguridad implementadas y </w:t>
            </w:r>
            <w:r w:rsidR="008640D1">
              <w:rPr>
                <w:rFonts w:cs="Times New Roman"/>
                <w:szCs w:val="24"/>
              </w:rPr>
              <w:t xml:space="preserve">con esto obtener información </w:t>
            </w:r>
            <w:r w:rsidR="002E3D43">
              <w:rPr>
                <w:rFonts w:cs="Times New Roman"/>
                <w:szCs w:val="24"/>
              </w:rPr>
              <w:t>que en ocasiones es de índole privada pues se trata de datos sensibles de la empresa.</w:t>
            </w:r>
            <w:r w:rsidR="008640D1">
              <w:rPr>
                <w:rFonts w:cs="Times New Roman"/>
                <w:szCs w:val="24"/>
              </w:rPr>
              <w:t xml:space="preserve"> </w:t>
            </w:r>
          </w:p>
        </w:tc>
        <w:tc>
          <w:tcPr>
            <w:tcW w:w="1745" w:type="dxa"/>
            <w:vAlign w:val="center"/>
          </w:tcPr>
          <w:p w14:paraId="1C2F1FBB" w14:textId="78711BBF" w:rsidR="00FB2903" w:rsidRDefault="00AF24C7" w:rsidP="00402FC4">
            <w:pPr>
              <w:jc w:val="center"/>
              <w:rPr>
                <w:rFonts w:cs="Times New Roman"/>
                <w:szCs w:val="24"/>
              </w:rPr>
            </w:pPr>
            <w:r>
              <w:rPr>
                <w:rFonts w:cs="Times New Roman"/>
                <w:szCs w:val="24"/>
              </w:rPr>
              <w:t>Tecnológico</w:t>
            </w:r>
          </w:p>
        </w:tc>
      </w:tr>
      <w:tr w:rsidR="00FB2903" w14:paraId="471C76AD" w14:textId="77777777" w:rsidTr="00D5332B">
        <w:tc>
          <w:tcPr>
            <w:tcW w:w="704" w:type="dxa"/>
            <w:vAlign w:val="center"/>
          </w:tcPr>
          <w:p w14:paraId="1BC173B1" w14:textId="33A36CC4" w:rsidR="00FB2903" w:rsidRPr="00487786" w:rsidRDefault="003F06D5" w:rsidP="002D3832">
            <w:pPr>
              <w:jc w:val="center"/>
              <w:rPr>
                <w:rFonts w:cs="Times New Roman"/>
                <w:b/>
                <w:szCs w:val="24"/>
              </w:rPr>
            </w:pPr>
            <w:r>
              <w:rPr>
                <w:rFonts w:cs="Times New Roman"/>
                <w:b/>
                <w:szCs w:val="24"/>
              </w:rPr>
              <w:t>5</w:t>
            </w:r>
          </w:p>
        </w:tc>
        <w:tc>
          <w:tcPr>
            <w:tcW w:w="2268" w:type="dxa"/>
            <w:vAlign w:val="center"/>
          </w:tcPr>
          <w:p w14:paraId="6780007A" w14:textId="40D004CB" w:rsidR="00FB2903" w:rsidRDefault="00523B15" w:rsidP="0020579F">
            <w:pPr>
              <w:jc w:val="center"/>
              <w:rPr>
                <w:rFonts w:cs="Times New Roman"/>
                <w:szCs w:val="24"/>
              </w:rPr>
            </w:pPr>
            <w:r>
              <w:rPr>
                <w:rFonts w:cs="Times New Roman"/>
                <w:szCs w:val="24"/>
              </w:rPr>
              <w:t>Falta de pruebas exhaustivas</w:t>
            </w:r>
          </w:p>
        </w:tc>
        <w:tc>
          <w:tcPr>
            <w:tcW w:w="4678" w:type="dxa"/>
          </w:tcPr>
          <w:p w14:paraId="349F247C" w14:textId="706E0E90" w:rsidR="00FB2903" w:rsidRDefault="00D173F2" w:rsidP="00B932DC">
            <w:pPr>
              <w:rPr>
                <w:rFonts w:cs="Times New Roman"/>
                <w:szCs w:val="24"/>
              </w:rPr>
            </w:pPr>
            <w:r>
              <w:rPr>
                <w:rFonts w:cs="Times New Roman"/>
                <w:szCs w:val="24"/>
              </w:rPr>
              <w:t>Durante el desarrollo del sistema se deben realizar pruebas por cada m</w:t>
            </w:r>
            <w:r w:rsidR="007337F5">
              <w:rPr>
                <w:rFonts w:cs="Times New Roman"/>
                <w:szCs w:val="24"/>
              </w:rPr>
              <w:t>ó</w:t>
            </w:r>
            <w:r>
              <w:rPr>
                <w:rFonts w:cs="Times New Roman"/>
                <w:szCs w:val="24"/>
              </w:rPr>
              <w:t>dulo implementado</w:t>
            </w:r>
            <w:r w:rsidR="007337F5">
              <w:rPr>
                <w:rFonts w:cs="Times New Roman"/>
                <w:szCs w:val="24"/>
              </w:rPr>
              <w:t xml:space="preserve"> </w:t>
            </w:r>
            <w:r w:rsidR="006A0C99">
              <w:rPr>
                <w:rFonts w:cs="Times New Roman"/>
                <w:szCs w:val="24"/>
              </w:rPr>
              <w:t xml:space="preserve">pues </w:t>
            </w:r>
            <w:r w:rsidR="004108AD">
              <w:rPr>
                <w:rFonts w:cs="Times New Roman"/>
                <w:szCs w:val="24"/>
              </w:rPr>
              <w:t>si el sistema llega a un caso l</w:t>
            </w:r>
            <w:r w:rsidR="00830A2F">
              <w:rPr>
                <w:rFonts w:cs="Times New Roman"/>
                <w:szCs w:val="24"/>
              </w:rPr>
              <w:t>í</w:t>
            </w:r>
            <w:r w:rsidR="004108AD">
              <w:rPr>
                <w:rFonts w:cs="Times New Roman"/>
                <w:szCs w:val="24"/>
              </w:rPr>
              <w:t xml:space="preserve">mite de acuerdo </w:t>
            </w:r>
            <w:r w:rsidR="00644362">
              <w:rPr>
                <w:rFonts w:cs="Times New Roman"/>
                <w:szCs w:val="24"/>
              </w:rPr>
              <w:t>con</w:t>
            </w:r>
            <w:r w:rsidR="004108AD">
              <w:rPr>
                <w:rFonts w:cs="Times New Roman"/>
                <w:szCs w:val="24"/>
              </w:rPr>
              <w:t xml:space="preserve"> las especificaciones</w:t>
            </w:r>
            <w:r w:rsidR="006B543E">
              <w:rPr>
                <w:rFonts w:cs="Times New Roman"/>
                <w:szCs w:val="24"/>
              </w:rPr>
              <w:t>,</w:t>
            </w:r>
            <w:r w:rsidR="002008A1">
              <w:rPr>
                <w:rFonts w:cs="Times New Roman"/>
                <w:szCs w:val="24"/>
              </w:rPr>
              <w:t xml:space="preserve"> este</w:t>
            </w:r>
            <w:r w:rsidR="006B543E">
              <w:rPr>
                <w:rFonts w:cs="Times New Roman"/>
                <w:szCs w:val="24"/>
              </w:rPr>
              <w:t xml:space="preserve"> </w:t>
            </w:r>
            <w:r w:rsidR="004108AD">
              <w:rPr>
                <w:rFonts w:cs="Times New Roman"/>
                <w:szCs w:val="24"/>
              </w:rPr>
              <w:t xml:space="preserve">podría generar perdidas de datos, </w:t>
            </w:r>
            <w:r w:rsidR="002008A1">
              <w:rPr>
                <w:rFonts w:cs="Times New Roman"/>
                <w:szCs w:val="24"/>
              </w:rPr>
              <w:t>mal uso de</w:t>
            </w:r>
            <w:r w:rsidR="001977D7">
              <w:rPr>
                <w:rFonts w:cs="Times New Roman"/>
                <w:szCs w:val="24"/>
              </w:rPr>
              <w:t xml:space="preserve"> </w:t>
            </w:r>
            <w:proofErr w:type="spellStart"/>
            <w:r w:rsidR="001977D7">
              <w:rPr>
                <w:rFonts w:cs="Times New Roman"/>
                <w:szCs w:val="24"/>
              </w:rPr>
              <w:t>de</w:t>
            </w:r>
            <w:proofErr w:type="spellEnd"/>
            <w:r w:rsidR="001977D7">
              <w:rPr>
                <w:rFonts w:cs="Times New Roman"/>
                <w:szCs w:val="24"/>
              </w:rPr>
              <w:t xml:space="preserve"> recursos o el fallo total del siste</w:t>
            </w:r>
            <w:r w:rsidR="00045518">
              <w:rPr>
                <w:rFonts w:cs="Times New Roman"/>
                <w:szCs w:val="24"/>
              </w:rPr>
              <w:t xml:space="preserve">ma </w:t>
            </w:r>
            <w:r w:rsidR="002008A1">
              <w:rPr>
                <w:rFonts w:cs="Times New Roman"/>
                <w:szCs w:val="24"/>
              </w:rPr>
              <w:t>en el peor de los casos</w:t>
            </w:r>
            <w:r w:rsidR="00656859">
              <w:rPr>
                <w:rFonts w:cs="Times New Roman"/>
                <w:szCs w:val="24"/>
              </w:rPr>
              <w:t>.</w:t>
            </w:r>
            <w:r>
              <w:rPr>
                <w:rFonts w:cs="Times New Roman"/>
                <w:szCs w:val="24"/>
              </w:rPr>
              <w:t xml:space="preserve"> </w:t>
            </w:r>
          </w:p>
        </w:tc>
        <w:tc>
          <w:tcPr>
            <w:tcW w:w="1745" w:type="dxa"/>
            <w:vAlign w:val="center"/>
          </w:tcPr>
          <w:p w14:paraId="58476C8E" w14:textId="1D97F683" w:rsidR="00FB2903" w:rsidRDefault="00A9610D" w:rsidP="00402FC4">
            <w:pPr>
              <w:jc w:val="center"/>
              <w:rPr>
                <w:rFonts w:cs="Times New Roman"/>
                <w:szCs w:val="24"/>
              </w:rPr>
            </w:pPr>
            <w:r>
              <w:rPr>
                <w:rFonts w:cs="Times New Roman"/>
                <w:szCs w:val="24"/>
              </w:rPr>
              <w:t>Análisis</w:t>
            </w:r>
          </w:p>
        </w:tc>
      </w:tr>
      <w:tr w:rsidR="00FB2903" w14:paraId="02EE9264" w14:textId="77777777" w:rsidTr="00D5332B">
        <w:tc>
          <w:tcPr>
            <w:tcW w:w="704" w:type="dxa"/>
            <w:vAlign w:val="center"/>
          </w:tcPr>
          <w:p w14:paraId="2A01A4B0" w14:textId="02DE8492" w:rsidR="00FB2903" w:rsidRPr="007B5869" w:rsidRDefault="003F06D5" w:rsidP="002D3832">
            <w:pPr>
              <w:jc w:val="center"/>
              <w:rPr>
                <w:rFonts w:cs="Times New Roman"/>
                <w:b/>
                <w:szCs w:val="24"/>
              </w:rPr>
            </w:pPr>
            <w:r>
              <w:rPr>
                <w:rFonts w:cs="Times New Roman"/>
                <w:b/>
                <w:szCs w:val="24"/>
              </w:rPr>
              <w:t>6</w:t>
            </w:r>
          </w:p>
        </w:tc>
        <w:tc>
          <w:tcPr>
            <w:tcW w:w="2268" w:type="dxa"/>
            <w:vAlign w:val="center"/>
          </w:tcPr>
          <w:p w14:paraId="1C17C59D" w14:textId="3DC88D27" w:rsidR="00FB2903" w:rsidRPr="00AC49A1" w:rsidRDefault="00261DF5" w:rsidP="0020579F">
            <w:pPr>
              <w:jc w:val="center"/>
              <w:rPr>
                <w:rFonts w:cs="Times New Roman"/>
                <w:szCs w:val="24"/>
              </w:rPr>
            </w:pPr>
            <w:r w:rsidRPr="00AC49A1">
              <w:rPr>
                <w:rFonts w:cs="Times New Roman"/>
                <w:szCs w:val="24"/>
              </w:rPr>
              <w:t>Falta de SEO</w:t>
            </w:r>
          </w:p>
        </w:tc>
        <w:tc>
          <w:tcPr>
            <w:tcW w:w="4678" w:type="dxa"/>
          </w:tcPr>
          <w:p w14:paraId="5704CB0F" w14:textId="60E61BB1" w:rsidR="00FB2903" w:rsidRDefault="00992F34" w:rsidP="00B932DC">
            <w:pPr>
              <w:rPr>
                <w:rFonts w:cs="Times New Roman"/>
                <w:szCs w:val="24"/>
              </w:rPr>
            </w:pPr>
            <w:r>
              <w:rPr>
                <w:rFonts w:cs="Times New Roman"/>
                <w:szCs w:val="24"/>
              </w:rPr>
              <w:t xml:space="preserve">La Optimización para motores de búsqueda </w:t>
            </w:r>
            <w:r w:rsidR="00ED0BB8">
              <w:rPr>
                <w:rFonts w:cs="Times New Roman"/>
                <w:szCs w:val="24"/>
              </w:rPr>
              <w:t>(SEO</w:t>
            </w:r>
            <w:r>
              <w:rPr>
                <w:rFonts w:cs="Times New Roman"/>
                <w:szCs w:val="24"/>
              </w:rPr>
              <w:t xml:space="preserve"> por sus siglas en inglés</w:t>
            </w:r>
            <w:r w:rsidR="00ED0BB8">
              <w:rPr>
                <w:rFonts w:cs="Times New Roman"/>
                <w:szCs w:val="24"/>
              </w:rPr>
              <w:t>)</w:t>
            </w:r>
            <w:r w:rsidR="00AD6179">
              <w:rPr>
                <w:rFonts w:cs="Times New Roman"/>
                <w:szCs w:val="24"/>
              </w:rPr>
              <w:t xml:space="preserve"> </w:t>
            </w:r>
            <w:r w:rsidR="00626EF3">
              <w:rPr>
                <w:rFonts w:cs="Times New Roman"/>
                <w:szCs w:val="24"/>
              </w:rPr>
              <w:t>permite siempre cumplir con l</w:t>
            </w:r>
            <w:r w:rsidR="009D194C">
              <w:rPr>
                <w:rFonts w:cs="Times New Roman"/>
                <w:szCs w:val="24"/>
              </w:rPr>
              <w:t xml:space="preserve">os requerimientos mínimos </w:t>
            </w:r>
            <w:r w:rsidR="006C686D">
              <w:rPr>
                <w:rFonts w:cs="Times New Roman"/>
                <w:szCs w:val="24"/>
              </w:rPr>
              <w:t xml:space="preserve">de los motores de búsqueda que se van a utilizar </w:t>
            </w:r>
            <w:r w:rsidR="006E2EEB">
              <w:rPr>
                <w:rFonts w:cs="Times New Roman"/>
                <w:szCs w:val="24"/>
              </w:rPr>
              <w:t xml:space="preserve">para </w:t>
            </w:r>
            <w:r w:rsidR="008C3966">
              <w:rPr>
                <w:rFonts w:cs="Times New Roman"/>
                <w:szCs w:val="24"/>
              </w:rPr>
              <w:t>probar el despliegue del sistema.</w:t>
            </w:r>
            <w:r w:rsidR="003A43D1">
              <w:rPr>
                <w:rFonts w:cs="Times New Roman"/>
                <w:szCs w:val="24"/>
              </w:rPr>
              <w:t xml:space="preserve"> En caso de no existir, el dominio donde se encuentra la plataforma podría no ser mostrado como resultado relevante </w:t>
            </w:r>
            <w:r w:rsidR="003D3404">
              <w:rPr>
                <w:rFonts w:cs="Times New Roman"/>
                <w:szCs w:val="24"/>
              </w:rPr>
              <w:t xml:space="preserve">cuando </w:t>
            </w:r>
            <w:r w:rsidR="00401F15">
              <w:rPr>
                <w:rFonts w:cs="Times New Roman"/>
                <w:szCs w:val="24"/>
              </w:rPr>
              <w:t>los usuarios de internet</w:t>
            </w:r>
            <w:r w:rsidR="003D3404">
              <w:rPr>
                <w:rFonts w:cs="Times New Roman"/>
                <w:szCs w:val="24"/>
              </w:rPr>
              <w:t xml:space="preserve"> busque</w:t>
            </w:r>
            <w:r w:rsidR="00401F15">
              <w:rPr>
                <w:rFonts w:cs="Times New Roman"/>
                <w:szCs w:val="24"/>
              </w:rPr>
              <w:t>n</w:t>
            </w:r>
            <w:r w:rsidR="003D3404">
              <w:rPr>
                <w:rFonts w:cs="Times New Roman"/>
                <w:szCs w:val="24"/>
              </w:rPr>
              <w:t xml:space="preserve"> este tipo de sistemas mediante</w:t>
            </w:r>
            <w:r w:rsidR="00E63A84">
              <w:rPr>
                <w:rFonts w:cs="Times New Roman"/>
                <w:szCs w:val="24"/>
              </w:rPr>
              <w:t xml:space="preserve"> un motor de búsqueda.</w:t>
            </w:r>
          </w:p>
        </w:tc>
        <w:tc>
          <w:tcPr>
            <w:tcW w:w="1745" w:type="dxa"/>
            <w:vAlign w:val="center"/>
          </w:tcPr>
          <w:p w14:paraId="6DEEF309" w14:textId="0ED2FC20" w:rsidR="00FB2903" w:rsidRDefault="00402FC4" w:rsidP="00402FC4">
            <w:pPr>
              <w:jc w:val="center"/>
              <w:rPr>
                <w:rFonts w:cs="Times New Roman"/>
                <w:szCs w:val="24"/>
              </w:rPr>
            </w:pPr>
            <w:r>
              <w:rPr>
                <w:rFonts w:cs="Times New Roman"/>
                <w:szCs w:val="24"/>
              </w:rPr>
              <w:t>Tecnológico</w:t>
            </w:r>
          </w:p>
        </w:tc>
      </w:tr>
      <w:tr w:rsidR="004D2C1E" w14:paraId="4D49964E" w14:textId="77777777" w:rsidTr="00770AFB">
        <w:tc>
          <w:tcPr>
            <w:tcW w:w="704" w:type="dxa"/>
            <w:vAlign w:val="center"/>
          </w:tcPr>
          <w:p w14:paraId="0D98F859" w14:textId="1C144A2A" w:rsidR="004D2C1E" w:rsidRPr="00487786" w:rsidRDefault="003F06D5" w:rsidP="002D3832">
            <w:pPr>
              <w:jc w:val="center"/>
              <w:rPr>
                <w:rFonts w:cs="Times New Roman"/>
                <w:b/>
                <w:szCs w:val="24"/>
              </w:rPr>
            </w:pPr>
            <w:r>
              <w:rPr>
                <w:rFonts w:cs="Times New Roman"/>
                <w:b/>
                <w:szCs w:val="24"/>
              </w:rPr>
              <w:t>7</w:t>
            </w:r>
          </w:p>
        </w:tc>
        <w:tc>
          <w:tcPr>
            <w:tcW w:w="2268" w:type="dxa"/>
            <w:vAlign w:val="center"/>
          </w:tcPr>
          <w:p w14:paraId="407C3716" w14:textId="14D4A468" w:rsidR="004D2C1E" w:rsidRPr="00AC49A1" w:rsidRDefault="008C6ABA" w:rsidP="0020579F">
            <w:pPr>
              <w:jc w:val="center"/>
              <w:rPr>
                <w:rFonts w:cs="Times New Roman"/>
                <w:szCs w:val="24"/>
              </w:rPr>
            </w:pPr>
            <w:r w:rsidRPr="00AC49A1">
              <w:rPr>
                <w:rFonts w:cs="Times New Roman"/>
                <w:szCs w:val="24"/>
              </w:rPr>
              <w:t>Incumplimiento de plazos</w:t>
            </w:r>
          </w:p>
        </w:tc>
        <w:tc>
          <w:tcPr>
            <w:tcW w:w="4678" w:type="dxa"/>
          </w:tcPr>
          <w:p w14:paraId="785A2F24" w14:textId="462E8772" w:rsidR="004D2C1E" w:rsidRDefault="00822638" w:rsidP="00770AFB">
            <w:pPr>
              <w:rPr>
                <w:rFonts w:cs="Times New Roman"/>
                <w:szCs w:val="24"/>
              </w:rPr>
            </w:pPr>
            <w:r>
              <w:rPr>
                <w:rFonts w:cs="Times New Roman"/>
                <w:szCs w:val="24"/>
              </w:rPr>
              <w:t xml:space="preserve">La calendarización de un proyecto es crucial durante todas las etapas que conforman a este, una buena distribución del tiempo </w:t>
            </w:r>
            <w:r w:rsidR="00167D34">
              <w:rPr>
                <w:rFonts w:cs="Times New Roman"/>
                <w:szCs w:val="24"/>
              </w:rPr>
              <w:t xml:space="preserve">de acuerdo </w:t>
            </w:r>
            <w:r w:rsidR="00167D34">
              <w:rPr>
                <w:rFonts w:cs="Times New Roman"/>
                <w:szCs w:val="24"/>
              </w:rPr>
              <w:lastRenderedPageBreak/>
              <w:t>con</w:t>
            </w:r>
            <w:r>
              <w:rPr>
                <w:rFonts w:cs="Times New Roman"/>
                <w:szCs w:val="24"/>
              </w:rPr>
              <w:t xml:space="preserve"> lapsos bien establecidos </w:t>
            </w:r>
            <w:r w:rsidR="007C296E">
              <w:rPr>
                <w:rFonts w:cs="Times New Roman"/>
                <w:szCs w:val="24"/>
              </w:rPr>
              <w:t xml:space="preserve">es un factor positivo para el </w:t>
            </w:r>
            <w:r w:rsidR="0062427F">
              <w:rPr>
                <w:rFonts w:cs="Times New Roman"/>
                <w:szCs w:val="24"/>
              </w:rPr>
              <w:t xml:space="preserve">desarrollador </w:t>
            </w:r>
            <w:r w:rsidR="007C296E">
              <w:rPr>
                <w:rFonts w:cs="Times New Roman"/>
                <w:szCs w:val="24"/>
              </w:rPr>
              <w:t xml:space="preserve">y los clientes </w:t>
            </w:r>
            <w:r w:rsidR="00F43754">
              <w:rPr>
                <w:rFonts w:cs="Times New Roman"/>
                <w:szCs w:val="24"/>
              </w:rPr>
              <w:t xml:space="preserve">como </w:t>
            </w:r>
            <w:r w:rsidR="007C296E">
              <w:rPr>
                <w:rFonts w:cs="Times New Roman"/>
                <w:szCs w:val="24"/>
              </w:rPr>
              <w:t>usuarios finales</w:t>
            </w:r>
            <w:r w:rsidR="00AC6652">
              <w:rPr>
                <w:rFonts w:cs="Times New Roman"/>
                <w:szCs w:val="24"/>
              </w:rPr>
              <w:t xml:space="preserve">; entonces perjudicar los tiempos establecidos para mostrar un avance o un producto final podría representar </w:t>
            </w:r>
            <w:r w:rsidR="00291560">
              <w:rPr>
                <w:rFonts w:cs="Times New Roman"/>
                <w:szCs w:val="24"/>
              </w:rPr>
              <w:t>pérdidas</w:t>
            </w:r>
            <w:r w:rsidR="00AC6652">
              <w:rPr>
                <w:rFonts w:cs="Times New Roman"/>
                <w:szCs w:val="24"/>
              </w:rPr>
              <w:t xml:space="preserve"> </w:t>
            </w:r>
            <w:r w:rsidR="00291560">
              <w:rPr>
                <w:rFonts w:cs="Times New Roman"/>
                <w:szCs w:val="24"/>
              </w:rPr>
              <w:t xml:space="preserve">económicas que </w:t>
            </w:r>
            <w:r w:rsidR="00AC6652">
              <w:rPr>
                <w:rFonts w:cs="Times New Roman"/>
                <w:szCs w:val="24"/>
              </w:rPr>
              <w:t>provo</w:t>
            </w:r>
            <w:r w:rsidR="00291560">
              <w:rPr>
                <w:rFonts w:cs="Times New Roman"/>
                <w:szCs w:val="24"/>
              </w:rPr>
              <w:t>quen</w:t>
            </w:r>
            <w:r w:rsidR="00282801">
              <w:rPr>
                <w:rFonts w:cs="Times New Roman"/>
                <w:szCs w:val="24"/>
              </w:rPr>
              <w:t xml:space="preserve"> u</w:t>
            </w:r>
            <w:r w:rsidR="00113717">
              <w:rPr>
                <w:rFonts w:cs="Times New Roman"/>
                <w:szCs w:val="24"/>
              </w:rPr>
              <w:t>n valor negativo a la empresa que contr</w:t>
            </w:r>
            <w:r w:rsidR="00ED4484">
              <w:rPr>
                <w:rFonts w:cs="Times New Roman"/>
                <w:szCs w:val="24"/>
              </w:rPr>
              <w:t>a</w:t>
            </w:r>
            <w:r w:rsidR="00113717">
              <w:rPr>
                <w:rFonts w:cs="Times New Roman"/>
                <w:szCs w:val="24"/>
              </w:rPr>
              <w:t xml:space="preserve">te el servicio y </w:t>
            </w:r>
            <w:r w:rsidR="00167D34">
              <w:rPr>
                <w:rFonts w:cs="Times New Roman"/>
                <w:szCs w:val="24"/>
              </w:rPr>
              <w:t>a los desarrolladores.</w:t>
            </w:r>
          </w:p>
        </w:tc>
        <w:tc>
          <w:tcPr>
            <w:tcW w:w="1745" w:type="dxa"/>
            <w:vAlign w:val="center"/>
          </w:tcPr>
          <w:p w14:paraId="36CF645A" w14:textId="2B343C7C" w:rsidR="004D2C1E" w:rsidRDefault="00FF07CE" w:rsidP="00770AFB">
            <w:pPr>
              <w:jc w:val="center"/>
              <w:rPr>
                <w:rFonts w:cs="Times New Roman"/>
                <w:szCs w:val="24"/>
              </w:rPr>
            </w:pPr>
            <w:r>
              <w:rPr>
                <w:rFonts w:cs="Times New Roman"/>
                <w:szCs w:val="24"/>
              </w:rPr>
              <w:lastRenderedPageBreak/>
              <w:t>Proyecto</w:t>
            </w:r>
          </w:p>
        </w:tc>
      </w:tr>
      <w:tr w:rsidR="004D2C1E" w14:paraId="050B8F7F" w14:textId="77777777" w:rsidTr="00770AFB">
        <w:tc>
          <w:tcPr>
            <w:tcW w:w="704" w:type="dxa"/>
            <w:vAlign w:val="center"/>
          </w:tcPr>
          <w:p w14:paraId="5A0EF819" w14:textId="61F8703A" w:rsidR="004D2C1E" w:rsidRPr="00487786" w:rsidRDefault="003F06D5" w:rsidP="002D3832">
            <w:pPr>
              <w:jc w:val="center"/>
              <w:rPr>
                <w:rFonts w:cs="Times New Roman"/>
                <w:b/>
                <w:szCs w:val="24"/>
              </w:rPr>
            </w:pPr>
            <w:r>
              <w:rPr>
                <w:rFonts w:cs="Times New Roman"/>
                <w:b/>
                <w:szCs w:val="24"/>
              </w:rPr>
              <w:t>8</w:t>
            </w:r>
          </w:p>
        </w:tc>
        <w:tc>
          <w:tcPr>
            <w:tcW w:w="2268" w:type="dxa"/>
            <w:vAlign w:val="center"/>
          </w:tcPr>
          <w:p w14:paraId="0B50CE39" w14:textId="235D27B0" w:rsidR="004D2C1E" w:rsidRPr="00AC49A1" w:rsidRDefault="009E62A9" w:rsidP="0020579F">
            <w:pPr>
              <w:jc w:val="center"/>
              <w:rPr>
                <w:rFonts w:cs="Times New Roman"/>
                <w:szCs w:val="24"/>
              </w:rPr>
            </w:pPr>
            <w:r w:rsidRPr="00AC49A1">
              <w:rPr>
                <w:rFonts w:cs="Times New Roman"/>
                <w:szCs w:val="24"/>
              </w:rPr>
              <w:t>Errores de desarrollo</w:t>
            </w:r>
          </w:p>
        </w:tc>
        <w:tc>
          <w:tcPr>
            <w:tcW w:w="4678" w:type="dxa"/>
          </w:tcPr>
          <w:p w14:paraId="36040CD7" w14:textId="5225476B" w:rsidR="004D2C1E" w:rsidRDefault="0072539F" w:rsidP="00770AFB">
            <w:pPr>
              <w:rPr>
                <w:rFonts w:cs="Times New Roman"/>
                <w:szCs w:val="24"/>
              </w:rPr>
            </w:pPr>
            <w:r>
              <w:rPr>
                <w:rFonts w:cs="Times New Roman"/>
                <w:szCs w:val="24"/>
              </w:rPr>
              <w:t>Una mala implementación de l</w:t>
            </w:r>
            <w:r w:rsidR="00180F4B">
              <w:rPr>
                <w:rFonts w:cs="Times New Roman"/>
                <w:szCs w:val="24"/>
              </w:rPr>
              <w:t xml:space="preserve">as funcionalidades </w:t>
            </w:r>
            <w:r>
              <w:rPr>
                <w:rFonts w:cs="Times New Roman"/>
                <w:szCs w:val="24"/>
              </w:rPr>
              <w:t>principales</w:t>
            </w:r>
            <w:r w:rsidR="0069642D">
              <w:rPr>
                <w:rFonts w:cs="Times New Roman"/>
                <w:szCs w:val="24"/>
              </w:rPr>
              <w:t>,</w:t>
            </w:r>
            <w:r w:rsidR="00C05B42">
              <w:rPr>
                <w:rFonts w:cs="Times New Roman"/>
                <w:szCs w:val="24"/>
              </w:rPr>
              <w:t xml:space="preserve"> o poca robustez del código, </w:t>
            </w:r>
            <w:r>
              <w:rPr>
                <w:rFonts w:cs="Times New Roman"/>
                <w:szCs w:val="24"/>
              </w:rPr>
              <w:t xml:space="preserve">podría ser fatal pues se comprometería </w:t>
            </w:r>
            <w:r w:rsidR="00BA0FE6">
              <w:rPr>
                <w:rFonts w:cs="Times New Roman"/>
                <w:szCs w:val="24"/>
              </w:rPr>
              <w:t>la integridad de los datos, de los módulos</w:t>
            </w:r>
            <w:r w:rsidR="00180F4B">
              <w:rPr>
                <w:rFonts w:cs="Times New Roman"/>
                <w:szCs w:val="24"/>
              </w:rPr>
              <w:t xml:space="preserve"> desarrollados y del sistema en general pues en su mayoría los módulos pueden ocupar información recaba de un </w:t>
            </w:r>
            <w:r w:rsidR="00D079B7">
              <w:rPr>
                <w:rFonts w:cs="Times New Roman"/>
                <w:szCs w:val="24"/>
              </w:rPr>
              <w:t>módulo anterior y esto impactaría negativamente por</w:t>
            </w:r>
            <w:r w:rsidR="007844D6">
              <w:rPr>
                <w:rFonts w:cs="Times New Roman"/>
                <w:szCs w:val="24"/>
              </w:rPr>
              <w:t xml:space="preserve"> el </w:t>
            </w:r>
            <w:r w:rsidR="00D079B7">
              <w:rPr>
                <w:rFonts w:cs="Times New Roman"/>
                <w:szCs w:val="24"/>
              </w:rPr>
              <w:t>mane</w:t>
            </w:r>
            <w:r w:rsidR="007844D6">
              <w:rPr>
                <w:rFonts w:cs="Times New Roman"/>
                <w:szCs w:val="24"/>
              </w:rPr>
              <w:t>jo erróneo</w:t>
            </w:r>
            <w:r w:rsidR="00D079B7">
              <w:rPr>
                <w:rFonts w:cs="Times New Roman"/>
                <w:szCs w:val="24"/>
              </w:rPr>
              <w:t xml:space="preserve"> de información</w:t>
            </w:r>
            <w:r w:rsidR="00180F4B">
              <w:rPr>
                <w:rFonts w:cs="Times New Roman"/>
                <w:szCs w:val="24"/>
              </w:rPr>
              <w:t xml:space="preserve"> </w:t>
            </w:r>
            <w:r w:rsidR="007844D6">
              <w:rPr>
                <w:rFonts w:cs="Times New Roman"/>
                <w:szCs w:val="24"/>
              </w:rPr>
              <w:t>o de los reportes generados.</w:t>
            </w:r>
          </w:p>
        </w:tc>
        <w:tc>
          <w:tcPr>
            <w:tcW w:w="1745" w:type="dxa"/>
            <w:vAlign w:val="center"/>
          </w:tcPr>
          <w:p w14:paraId="546D6D6B" w14:textId="483F9803" w:rsidR="004D2C1E" w:rsidRDefault="00FF07CE" w:rsidP="00770AFB">
            <w:pPr>
              <w:jc w:val="center"/>
              <w:rPr>
                <w:rFonts w:cs="Times New Roman"/>
                <w:szCs w:val="24"/>
              </w:rPr>
            </w:pPr>
            <w:r>
              <w:rPr>
                <w:rFonts w:cs="Times New Roman"/>
                <w:szCs w:val="24"/>
              </w:rPr>
              <w:t>Análisis y Tecnológico</w:t>
            </w:r>
          </w:p>
        </w:tc>
      </w:tr>
      <w:tr w:rsidR="004D2C1E" w14:paraId="4FEC7E10" w14:textId="77777777" w:rsidTr="00770AFB">
        <w:tc>
          <w:tcPr>
            <w:tcW w:w="704" w:type="dxa"/>
            <w:vAlign w:val="center"/>
          </w:tcPr>
          <w:p w14:paraId="1D89B810" w14:textId="1D113365" w:rsidR="004D2C1E" w:rsidRPr="00487786" w:rsidRDefault="003F06D5" w:rsidP="002D3832">
            <w:pPr>
              <w:jc w:val="center"/>
              <w:rPr>
                <w:rFonts w:cs="Times New Roman"/>
                <w:b/>
                <w:szCs w:val="24"/>
              </w:rPr>
            </w:pPr>
            <w:r>
              <w:rPr>
                <w:rFonts w:cs="Times New Roman"/>
                <w:b/>
                <w:szCs w:val="24"/>
              </w:rPr>
              <w:t>9</w:t>
            </w:r>
          </w:p>
        </w:tc>
        <w:tc>
          <w:tcPr>
            <w:tcW w:w="2268" w:type="dxa"/>
            <w:vAlign w:val="center"/>
          </w:tcPr>
          <w:p w14:paraId="47670778" w14:textId="1DD2B65F" w:rsidR="004D2C1E" w:rsidRPr="00AC49A1" w:rsidRDefault="0039638B" w:rsidP="0020579F">
            <w:pPr>
              <w:jc w:val="center"/>
              <w:rPr>
                <w:rFonts w:cs="Times New Roman"/>
                <w:szCs w:val="24"/>
              </w:rPr>
            </w:pPr>
            <w:r w:rsidRPr="00AC49A1">
              <w:rPr>
                <w:rFonts w:cs="Times New Roman"/>
                <w:szCs w:val="24"/>
              </w:rPr>
              <w:t>Pérdida de datos</w:t>
            </w:r>
          </w:p>
        </w:tc>
        <w:tc>
          <w:tcPr>
            <w:tcW w:w="4678" w:type="dxa"/>
          </w:tcPr>
          <w:p w14:paraId="56964F46" w14:textId="6C357748" w:rsidR="004D2C1E" w:rsidRDefault="00585128" w:rsidP="00770AFB">
            <w:pPr>
              <w:rPr>
                <w:rFonts w:cs="Times New Roman"/>
                <w:szCs w:val="24"/>
              </w:rPr>
            </w:pPr>
            <w:r>
              <w:rPr>
                <w:rFonts w:cs="Times New Roman"/>
                <w:szCs w:val="24"/>
              </w:rPr>
              <w:t>L</w:t>
            </w:r>
            <w:r w:rsidR="00F1012B">
              <w:rPr>
                <w:rFonts w:cs="Times New Roman"/>
                <w:szCs w:val="24"/>
              </w:rPr>
              <w:t xml:space="preserve">a </w:t>
            </w:r>
            <w:r w:rsidR="006F2A79">
              <w:rPr>
                <w:rFonts w:cs="Times New Roman"/>
                <w:szCs w:val="24"/>
              </w:rPr>
              <w:t>base de datos</w:t>
            </w:r>
            <w:r w:rsidR="00176823">
              <w:rPr>
                <w:rFonts w:cs="Times New Roman"/>
                <w:szCs w:val="24"/>
              </w:rPr>
              <w:t xml:space="preserve"> es un elemento sumamente importante y valioso en el funcionamiento de Kv-</w:t>
            </w:r>
            <w:proofErr w:type="spellStart"/>
            <w:r w:rsidR="00176823">
              <w:rPr>
                <w:rFonts w:cs="Times New Roman"/>
                <w:szCs w:val="24"/>
              </w:rPr>
              <w:t>wims</w:t>
            </w:r>
            <w:proofErr w:type="spellEnd"/>
            <w:r w:rsidR="00176823">
              <w:rPr>
                <w:rFonts w:cs="Times New Roman"/>
                <w:szCs w:val="24"/>
              </w:rPr>
              <w:t xml:space="preserve"> pues la naturaleza del sistema </w:t>
            </w:r>
            <w:r w:rsidR="00217052">
              <w:rPr>
                <w:rFonts w:cs="Times New Roman"/>
                <w:szCs w:val="24"/>
              </w:rPr>
              <w:t xml:space="preserve">necesita </w:t>
            </w:r>
            <w:r w:rsidR="00D16604">
              <w:rPr>
                <w:rFonts w:cs="Times New Roman"/>
                <w:szCs w:val="24"/>
              </w:rPr>
              <w:t>de manera casi obligatoria el tener que obtener la información desde la base de datos por lo que</w:t>
            </w:r>
            <w:r w:rsidR="008B4692">
              <w:rPr>
                <w:rFonts w:cs="Times New Roman"/>
                <w:szCs w:val="24"/>
              </w:rPr>
              <w:t xml:space="preserve">, </w:t>
            </w:r>
            <w:r w:rsidR="00D16604">
              <w:rPr>
                <w:rFonts w:cs="Times New Roman"/>
                <w:szCs w:val="24"/>
              </w:rPr>
              <w:t xml:space="preserve">si se presenta algún error humano, </w:t>
            </w:r>
            <w:r w:rsidR="004B5909">
              <w:rPr>
                <w:rFonts w:cs="Times New Roman"/>
                <w:szCs w:val="24"/>
              </w:rPr>
              <w:t>un fallo técnico o bien un desastre de índole natural</w:t>
            </w:r>
            <w:r w:rsidR="00266A8E">
              <w:rPr>
                <w:rFonts w:cs="Times New Roman"/>
                <w:szCs w:val="24"/>
              </w:rPr>
              <w:t xml:space="preserve">, impactaría negativamente </w:t>
            </w:r>
            <w:r w:rsidR="00194697">
              <w:rPr>
                <w:rFonts w:cs="Times New Roman"/>
                <w:szCs w:val="24"/>
              </w:rPr>
              <w:t xml:space="preserve">en el funcionamiento </w:t>
            </w:r>
            <w:r w:rsidR="008B4692">
              <w:rPr>
                <w:rFonts w:cs="Times New Roman"/>
                <w:szCs w:val="24"/>
              </w:rPr>
              <w:t>ideal de los módulos implementados.</w:t>
            </w:r>
          </w:p>
        </w:tc>
        <w:tc>
          <w:tcPr>
            <w:tcW w:w="1745" w:type="dxa"/>
            <w:vAlign w:val="center"/>
          </w:tcPr>
          <w:p w14:paraId="5F6C119C" w14:textId="4851A28A" w:rsidR="004D2C1E" w:rsidRDefault="00FF07CE" w:rsidP="00770AFB">
            <w:pPr>
              <w:jc w:val="center"/>
              <w:rPr>
                <w:rFonts w:cs="Times New Roman"/>
                <w:szCs w:val="24"/>
              </w:rPr>
            </w:pPr>
            <w:r>
              <w:rPr>
                <w:rFonts w:cs="Times New Roman"/>
                <w:szCs w:val="24"/>
              </w:rPr>
              <w:t>Tecnológico</w:t>
            </w:r>
          </w:p>
        </w:tc>
      </w:tr>
      <w:tr w:rsidR="0039638B" w14:paraId="343963EE" w14:textId="77777777" w:rsidTr="00770AFB">
        <w:tc>
          <w:tcPr>
            <w:tcW w:w="704" w:type="dxa"/>
            <w:vAlign w:val="center"/>
          </w:tcPr>
          <w:p w14:paraId="0DF49A6E" w14:textId="1CD6DB03" w:rsidR="0039638B" w:rsidRDefault="003F06D5" w:rsidP="002D3832">
            <w:pPr>
              <w:jc w:val="center"/>
              <w:rPr>
                <w:rFonts w:cs="Times New Roman"/>
                <w:b/>
                <w:szCs w:val="24"/>
              </w:rPr>
            </w:pPr>
            <w:r>
              <w:rPr>
                <w:rFonts w:cs="Times New Roman"/>
                <w:b/>
                <w:szCs w:val="24"/>
              </w:rPr>
              <w:t>10</w:t>
            </w:r>
          </w:p>
        </w:tc>
        <w:tc>
          <w:tcPr>
            <w:tcW w:w="2268" w:type="dxa"/>
            <w:vAlign w:val="center"/>
          </w:tcPr>
          <w:p w14:paraId="7BD533A4" w14:textId="218D5563" w:rsidR="0039638B" w:rsidRPr="00AC49A1" w:rsidRDefault="00EF7500" w:rsidP="0020579F">
            <w:pPr>
              <w:jc w:val="center"/>
              <w:rPr>
                <w:rFonts w:cs="Times New Roman"/>
                <w:szCs w:val="24"/>
              </w:rPr>
            </w:pPr>
            <w:r w:rsidRPr="00AC49A1">
              <w:rPr>
                <w:rFonts w:cs="Times New Roman"/>
                <w:szCs w:val="24"/>
              </w:rPr>
              <w:t>Falta de capacitación al cliente</w:t>
            </w:r>
          </w:p>
        </w:tc>
        <w:tc>
          <w:tcPr>
            <w:tcW w:w="4678" w:type="dxa"/>
          </w:tcPr>
          <w:p w14:paraId="3D2B17EF" w14:textId="582A38AE" w:rsidR="0039638B" w:rsidRDefault="009433CE" w:rsidP="00770AFB">
            <w:pPr>
              <w:rPr>
                <w:rFonts w:cs="Times New Roman"/>
                <w:szCs w:val="24"/>
              </w:rPr>
            </w:pPr>
            <w:r>
              <w:rPr>
                <w:rFonts w:cs="Times New Roman"/>
                <w:szCs w:val="24"/>
              </w:rPr>
              <w:t xml:space="preserve">Saber usar </w:t>
            </w:r>
            <w:r w:rsidR="00DF77AC">
              <w:rPr>
                <w:rFonts w:cs="Times New Roman"/>
                <w:szCs w:val="24"/>
              </w:rPr>
              <w:t xml:space="preserve">completamente las funcionalidades de </w:t>
            </w:r>
            <w:r>
              <w:rPr>
                <w:rFonts w:cs="Times New Roman"/>
                <w:szCs w:val="24"/>
              </w:rPr>
              <w:t>Kv-</w:t>
            </w:r>
            <w:proofErr w:type="spellStart"/>
            <w:r>
              <w:rPr>
                <w:rFonts w:cs="Times New Roman"/>
                <w:szCs w:val="24"/>
              </w:rPr>
              <w:t>wims</w:t>
            </w:r>
            <w:proofErr w:type="spellEnd"/>
            <w:r w:rsidR="00DF77AC">
              <w:rPr>
                <w:rFonts w:cs="Times New Roman"/>
                <w:szCs w:val="24"/>
              </w:rPr>
              <w:t xml:space="preserve"> es un </w:t>
            </w:r>
            <w:r w:rsidR="007162EA">
              <w:rPr>
                <w:rFonts w:cs="Times New Roman"/>
                <w:szCs w:val="24"/>
              </w:rPr>
              <w:t xml:space="preserve">punto positivo para </w:t>
            </w:r>
            <w:r w:rsidR="00E74A4B">
              <w:rPr>
                <w:rFonts w:cs="Times New Roman"/>
                <w:szCs w:val="24"/>
              </w:rPr>
              <w:t xml:space="preserve">la inversión que se realiza por parte de la tienda de conveniencia, </w:t>
            </w:r>
            <w:r w:rsidR="001A2451">
              <w:rPr>
                <w:rFonts w:cs="Times New Roman"/>
                <w:szCs w:val="24"/>
              </w:rPr>
              <w:t xml:space="preserve">no aprovechar </w:t>
            </w:r>
            <w:r w:rsidR="004E3D38">
              <w:rPr>
                <w:rFonts w:cs="Times New Roman"/>
                <w:szCs w:val="24"/>
              </w:rPr>
              <w:t xml:space="preserve">las facilidades que la herramienta ofrece sería perjudicial para el motivo antes mencionado y </w:t>
            </w:r>
            <w:r w:rsidR="00BE64D3">
              <w:rPr>
                <w:rFonts w:cs="Times New Roman"/>
                <w:szCs w:val="24"/>
              </w:rPr>
              <w:t xml:space="preserve">el rendimiento del establecimiento pues </w:t>
            </w:r>
            <w:r w:rsidR="00937CA0">
              <w:rPr>
                <w:rFonts w:cs="Times New Roman"/>
                <w:szCs w:val="24"/>
              </w:rPr>
              <w:t xml:space="preserve">no se aprovecharía completamente </w:t>
            </w:r>
            <w:r w:rsidR="00071980">
              <w:rPr>
                <w:rFonts w:cs="Times New Roman"/>
                <w:szCs w:val="24"/>
              </w:rPr>
              <w:t>cada módulo implementado</w:t>
            </w:r>
            <w:r w:rsidR="00D80975">
              <w:rPr>
                <w:rFonts w:cs="Times New Roman"/>
                <w:szCs w:val="24"/>
              </w:rPr>
              <w:t>.</w:t>
            </w:r>
            <w:r w:rsidR="00E74A4B">
              <w:rPr>
                <w:rFonts w:cs="Times New Roman"/>
                <w:szCs w:val="24"/>
              </w:rPr>
              <w:t xml:space="preserve"> </w:t>
            </w:r>
            <w:r>
              <w:rPr>
                <w:rFonts w:cs="Times New Roman"/>
                <w:szCs w:val="24"/>
              </w:rPr>
              <w:t xml:space="preserve"> </w:t>
            </w:r>
          </w:p>
        </w:tc>
        <w:tc>
          <w:tcPr>
            <w:tcW w:w="1745" w:type="dxa"/>
            <w:vAlign w:val="center"/>
          </w:tcPr>
          <w:p w14:paraId="39420151" w14:textId="227DF559" w:rsidR="0039638B" w:rsidRDefault="00264AAF" w:rsidP="00770AFB">
            <w:pPr>
              <w:jc w:val="center"/>
              <w:rPr>
                <w:rFonts w:cs="Times New Roman"/>
                <w:szCs w:val="24"/>
              </w:rPr>
            </w:pPr>
            <w:r>
              <w:rPr>
                <w:rFonts w:cs="Times New Roman"/>
                <w:szCs w:val="24"/>
              </w:rPr>
              <w:t>Organizacional</w:t>
            </w:r>
          </w:p>
        </w:tc>
      </w:tr>
      <w:tr w:rsidR="0039638B" w14:paraId="6E810CC2" w14:textId="77777777" w:rsidTr="00770AFB">
        <w:tc>
          <w:tcPr>
            <w:tcW w:w="704" w:type="dxa"/>
            <w:vAlign w:val="center"/>
          </w:tcPr>
          <w:p w14:paraId="18BB83B2" w14:textId="0B531456" w:rsidR="0039638B" w:rsidRDefault="0039638B" w:rsidP="002D3832">
            <w:pPr>
              <w:jc w:val="center"/>
              <w:rPr>
                <w:rFonts w:cs="Times New Roman"/>
                <w:b/>
                <w:szCs w:val="24"/>
              </w:rPr>
            </w:pPr>
            <w:r>
              <w:rPr>
                <w:rFonts w:cs="Times New Roman"/>
                <w:b/>
                <w:szCs w:val="24"/>
              </w:rPr>
              <w:t>1</w:t>
            </w:r>
            <w:r w:rsidR="003F06D5">
              <w:rPr>
                <w:rFonts w:cs="Times New Roman"/>
                <w:b/>
                <w:szCs w:val="24"/>
              </w:rPr>
              <w:t>1</w:t>
            </w:r>
          </w:p>
        </w:tc>
        <w:tc>
          <w:tcPr>
            <w:tcW w:w="2268" w:type="dxa"/>
            <w:vAlign w:val="center"/>
          </w:tcPr>
          <w:p w14:paraId="6CB7FC28" w14:textId="021B0CDE" w:rsidR="0039638B" w:rsidRPr="00AC49A1" w:rsidRDefault="00932C68" w:rsidP="0020579F">
            <w:pPr>
              <w:jc w:val="center"/>
              <w:rPr>
                <w:rFonts w:cs="Times New Roman"/>
                <w:szCs w:val="24"/>
              </w:rPr>
            </w:pPr>
            <w:r w:rsidRPr="00AC49A1">
              <w:rPr>
                <w:rFonts w:cs="Times New Roman"/>
                <w:szCs w:val="24"/>
              </w:rPr>
              <w:t>Cambios regulatorios</w:t>
            </w:r>
          </w:p>
        </w:tc>
        <w:tc>
          <w:tcPr>
            <w:tcW w:w="4678" w:type="dxa"/>
          </w:tcPr>
          <w:p w14:paraId="69518915" w14:textId="35AB5808" w:rsidR="0039638B" w:rsidRDefault="00BF47B2" w:rsidP="00770AFB">
            <w:pPr>
              <w:rPr>
                <w:rFonts w:cs="Times New Roman"/>
                <w:szCs w:val="24"/>
              </w:rPr>
            </w:pPr>
            <w:r>
              <w:rPr>
                <w:rFonts w:cs="Times New Roman"/>
                <w:szCs w:val="24"/>
              </w:rPr>
              <w:t xml:space="preserve">El desconocimiento de los marcos legales de desarrollo puede representar </w:t>
            </w:r>
            <w:r w:rsidR="00793351">
              <w:rPr>
                <w:rFonts w:cs="Times New Roman"/>
                <w:szCs w:val="24"/>
              </w:rPr>
              <w:t xml:space="preserve">problemas graves debido a que se debe de llevar a cabo un manejo </w:t>
            </w:r>
            <w:r w:rsidR="0006664C">
              <w:rPr>
                <w:rFonts w:cs="Times New Roman"/>
                <w:szCs w:val="24"/>
              </w:rPr>
              <w:t xml:space="preserve">seguro de los datos sensibles </w:t>
            </w:r>
            <w:r w:rsidR="0006021E">
              <w:rPr>
                <w:rFonts w:cs="Times New Roman"/>
                <w:szCs w:val="24"/>
              </w:rPr>
              <w:t>provenientes de los usuarios</w:t>
            </w:r>
            <w:r w:rsidR="00D73BDA">
              <w:rPr>
                <w:rFonts w:cs="Times New Roman"/>
                <w:szCs w:val="24"/>
              </w:rPr>
              <w:t>; al no realizar correctamente esta práctica, se estaría infringiendo alguna regla y generaría gastos extras</w:t>
            </w:r>
            <w:r w:rsidR="00070FFB">
              <w:rPr>
                <w:rFonts w:cs="Times New Roman"/>
                <w:szCs w:val="24"/>
              </w:rPr>
              <w:t xml:space="preserve"> proponiendo alternativas de solución para los problemas existentes.</w:t>
            </w:r>
          </w:p>
        </w:tc>
        <w:tc>
          <w:tcPr>
            <w:tcW w:w="1745" w:type="dxa"/>
            <w:vAlign w:val="center"/>
          </w:tcPr>
          <w:p w14:paraId="7804E2E3" w14:textId="2AF51E91" w:rsidR="0039638B" w:rsidRDefault="005D0A27" w:rsidP="00770AFB">
            <w:pPr>
              <w:jc w:val="center"/>
              <w:rPr>
                <w:rFonts w:cs="Times New Roman"/>
                <w:szCs w:val="24"/>
              </w:rPr>
            </w:pPr>
            <w:r>
              <w:rPr>
                <w:rFonts w:cs="Times New Roman"/>
                <w:szCs w:val="24"/>
              </w:rPr>
              <w:t>Organizacional</w:t>
            </w:r>
          </w:p>
        </w:tc>
      </w:tr>
      <w:tr w:rsidR="0039638B" w14:paraId="2C78C6E1" w14:textId="77777777" w:rsidTr="00770AFB">
        <w:tc>
          <w:tcPr>
            <w:tcW w:w="704" w:type="dxa"/>
            <w:vAlign w:val="center"/>
          </w:tcPr>
          <w:p w14:paraId="67D356B3" w14:textId="6480247B" w:rsidR="0039638B" w:rsidRDefault="0039638B" w:rsidP="002D3832">
            <w:pPr>
              <w:jc w:val="center"/>
              <w:rPr>
                <w:rFonts w:cs="Times New Roman"/>
                <w:b/>
                <w:szCs w:val="24"/>
              </w:rPr>
            </w:pPr>
            <w:r>
              <w:rPr>
                <w:rFonts w:cs="Times New Roman"/>
                <w:b/>
                <w:szCs w:val="24"/>
              </w:rPr>
              <w:t>1</w:t>
            </w:r>
            <w:r w:rsidR="003F06D5">
              <w:rPr>
                <w:rFonts w:cs="Times New Roman"/>
                <w:b/>
                <w:szCs w:val="24"/>
              </w:rPr>
              <w:t>2</w:t>
            </w:r>
          </w:p>
        </w:tc>
        <w:tc>
          <w:tcPr>
            <w:tcW w:w="2268" w:type="dxa"/>
            <w:vAlign w:val="center"/>
          </w:tcPr>
          <w:p w14:paraId="31B20458" w14:textId="2B4BD783" w:rsidR="0039638B" w:rsidRDefault="00932C68" w:rsidP="0020579F">
            <w:pPr>
              <w:jc w:val="center"/>
              <w:rPr>
                <w:rFonts w:cs="Times New Roman"/>
                <w:szCs w:val="24"/>
              </w:rPr>
            </w:pPr>
            <w:r>
              <w:rPr>
                <w:rFonts w:cs="Times New Roman"/>
                <w:szCs w:val="24"/>
              </w:rPr>
              <w:t>Dependencia de terceros</w:t>
            </w:r>
          </w:p>
        </w:tc>
        <w:tc>
          <w:tcPr>
            <w:tcW w:w="4678" w:type="dxa"/>
          </w:tcPr>
          <w:p w14:paraId="155D6C5A" w14:textId="39C74292" w:rsidR="0039638B" w:rsidRDefault="00E23B18" w:rsidP="00770AFB">
            <w:pPr>
              <w:rPr>
                <w:rFonts w:cs="Times New Roman"/>
                <w:szCs w:val="24"/>
              </w:rPr>
            </w:pPr>
            <w:r>
              <w:rPr>
                <w:rFonts w:cs="Times New Roman"/>
                <w:szCs w:val="24"/>
              </w:rPr>
              <w:t>Los efectos negativos que</w:t>
            </w:r>
            <w:r w:rsidR="00E56A6D">
              <w:rPr>
                <w:rFonts w:cs="Times New Roman"/>
                <w:szCs w:val="24"/>
              </w:rPr>
              <w:t xml:space="preserve"> </w:t>
            </w:r>
            <w:r w:rsidR="00D04219">
              <w:rPr>
                <w:rFonts w:cs="Times New Roman"/>
                <w:szCs w:val="24"/>
              </w:rPr>
              <w:t xml:space="preserve">implica contratar un servicio de terceros </w:t>
            </w:r>
            <w:r w:rsidR="00202B4D">
              <w:rPr>
                <w:rFonts w:cs="Times New Roman"/>
                <w:szCs w:val="24"/>
              </w:rPr>
              <w:t xml:space="preserve">son en su mayoría graves, el hecho de confiar el sistema a un servicio </w:t>
            </w:r>
            <w:r w:rsidR="00202B4D">
              <w:rPr>
                <w:rFonts w:cs="Times New Roman"/>
                <w:szCs w:val="24"/>
              </w:rPr>
              <w:lastRenderedPageBreak/>
              <w:t xml:space="preserve">externo que difícilmente podemos controlar </w:t>
            </w:r>
            <w:r w:rsidR="00B728DC">
              <w:rPr>
                <w:rFonts w:cs="Times New Roman"/>
                <w:szCs w:val="24"/>
              </w:rPr>
              <w:t xml:space="preserve">ocasionaría tener que </w:t>
            </w:r>
            <w:r w:rsidR="00F65434">
              <w:rPr>
                <w:rFonts w:cs="Times New Roman"/>
                <w:szCs w:val="24"/>
              </w:rPr>
              <w:t xml:space="preserve">enfrentar </w:t>
            </w:r>
            <w:r w:rsidR="009D6029">
              <w:rPr>
                <w:rFonts w:cs="Times New Roman"/>
                <w:szCs w:val="24"/>
              </w:rPr>
              <w:t xml:space="preserve">interrupciones de servicio en caso de fallos, incertidumbre de los cambios hechos en el sistema, costos extra de acuerdo </w:t>
            </w:r>
            <w:r w:rsidR="009A00B0">
              <w:rPr>
                <w:rFonts w:cs="Times New Roman"/>
                <w:szCs w:val="24"/>
              </w:rPr>
              <w:t>con</w:t>
            </w:r>
            <w:r w:rsidR="009D6029">
              <w:rPr>
                <w:rFonts w:cs="Times New Roman"/>
                <w:szCs w:val="24"/>
              </w:rPr>
              <w:t xml:space="preserve"> las </w:t>
            </w:r>
            <w:r w:rsidR="008D224A">
              <w:rPr>
                <w:rFonts w:cs="Times New Roman"/>
                <w:szCs w:val="24"/>
              </w:rPr>
              <w:t xml:space="preserve">políticas de uso del servicio, limitantes en las actualizaciones del sistema, entre otras </w:t>
            </w:r>
            <w:r w:rsidR="00B35067">
              <w:rPr>
                <w:rFonts w:cs="Times New Roman"/>
                <w:szCs w:val="24"/>
              </w:rPr>
              <w:t>cosas.</w:t>
            </w:r>
            <w:r w:rsidR="0060183F">
              <w:rPr>
                <w:rFonts w:cs="Times New Roman"/>
                <w:szCs w:val="24"/>
              </w:rPr>
              <w:t xml:space="preserve"> </w:t>
            </w:r>
          </w:p>
        </w:tc>
        <w:tc>
          <w:tcPr>
            <w:tcW w:w="1745" w:type="dxa"/>
            <w:vAlign w:val="center"/>
          </w:tcPr>
          <w:p w14:paraId="3C127E01" w14:textId="24E4CA78" w:rsidR="0039638B" w:rsidRDefault="005D0A27" w:rsidP="00770AFB">
            <w:pPr>
              <w:jc w:val="center"/>
              <w:rPr>
                <w:rFonts w:cs="Times New Roman"/>
                <w:szCs w:val="24"/>
              </w:rPr>
            </w:pPr>
            <w:r>
              <w:rPr>
                <w:rFonts w:cs="Times New Roman"/>
                <w:szCs w:val="24"/>
              </w:rPr>
              <w:lastRenderedPageBreak/>
              <w:t>Proyecto y Tecnológico</w:t>
            </w:r>
          </w:p>
        </w:tc>
      </w:tr>
    </w:tbl>
    <w:p w14:paraId="6B85EBC4" w14:textId="659FB034" w:rsidR="000024CC" w:rsidRDefault="0016226B" w:rsidP="00481364">
      <w:pPr>
        <w:pStyle w:val="Titulotabla"/>
      </w:pPr>
      <w:bookmarkStart w:id="626" w:name="_Toc151934601"/>
      <w:r>
        <w:t>Riesgos identificados para el desarrollo del proyecto</w:t>
      </w:r>
      <w:bookmarkEnd w:id="626"/>
    </w:p>
    <w:p w14:paraId="4D6B2F82" w14:textId="1B4017F7" w:rsidR="00A30FBD" w:rsidRPr="000024CC" w:rsidRDefault="001B0832" w:rsidP="00A52640">
      <w:pPr>
        <w:pStyle w:val="Ttulo3"/>
        <w:rPr>
          <w:rFonts w:cs="Times New Roman"/>
          <w:b/>
          <w:bCs/>
        </w:rPr>
      </w:pPr>
      <w:bookmarkStart w:id="627" w:name="_Toc151981520"/>
      <w:bookmarkStart w:id="628" w:name="_Toc151935568"/>
      <w:r w:rsidRPr="000024CC">
        <w:rPr>
          <w:rFonts w:cs="Times New Roman"/>
          <w:b/>
          <w:bCs/>
        </w:rPr>
        <w:t>4.2.2</w:t>
      </w:r>
      <w:r w:rsidR="009E4247" w:rsidRPr="000024CC">
        <w:rPr>
          <w:rFonts w:cs="Times New Roman"/>
          <w:b/>
          <w:bCs/>
        </w:rPr>
        <w:t xml:space="preserve"> Valoración</w:t>
      </w:r>
      <w:bookmarkEnd w:id="627"/>
      <w:bookmarkEnd w:id="628"/>
      <w:r w:rsidR="009E4247" w:rsidRPr="000024CC">
        <w:rPr>
          <w:rFonts w:cs="Times New Roman"/>
          <w:b/>
          <w:bCs/>
        </w:rPr>
        <w:t xml:space="preserve"> </w:t>
      </w:r>
    </w:p>
    <w:p w14:paraId="4158F52D" w14:textId="30F985A6" w:rsidR="00F2115B" w:rsidRDefault="009A00B0" w:rsidP="001B0832">
      <w:r>
        <w:t xml:space="preserve">La valoración de </w:t>
      </w:r>
      <w:r w:rsidR="0056607A">
        <w:t xml:space="preserve">riesgos tiene como principal propósito </w:t>
      </w:r>
      <w:r w:rsidR="004D7F3F">
        <w:t xml:space="preserve">ser una herramienta que ayude en la toma de decisiones cuando se presente una de estas situaciones. </w:t>
      </w:r>
      <w:r w:rsidR="006D4BE3">
        <w:t xml:space="preserve">Esta herramienta implica comparar los resultados </w:t>
      </w:r>
      <w:r w:rsidR="00555DD0">
        <w:t xml:space="preserve">del análisis de riesgos </w:t>
      </w:r>
      <w:r w:rsidR="00236F0A">
        <w:t xml:space="preserve">con los criterios para riesgos establecidos </w:t>
      </w:r>
      <w:r w:rsidR="00F2115B">
        <w:t xml:space="preserve">para determinar </w:t>
      </w:r>
      <w:r w:rsidR="0016226B">
        <w:t>cuándo</w:t>
      </w:r>
      <w:r w:rsidR="00F2115B">
        <w:t xml:space="preserve"> se requiere realizar una acción adicional.</w:t>
      </w:r>
    </w:p>
    <w:p w14:paraId="5580F340" w14:textId="539A4890" w:rsidR="007C4CCD" w:rsidRDefault="00590E62" w:rsidP="001B0832">
      <w:r>
        <w:t xml:space="preserve">Recabando los resultados obtenidos </w:t>
      </w:r>
      <w:r w:rsidR="002905BA">
        <w:t xml:space="preserve">en el análisis de riesgos, se tomó la decisión de categorizar </w:t>
      </w:r>
      <w:r w:rsidR="00A25777">
        <w:t xml:space="preserve">los riesgos de acuerdo </w:t>
      </w:r>
      <w:r w:rsidR="00FE3FD3">
        <w:t xml:space="preserve">con los </w:t>
      </w:r>
      <w:r w:rsidR="00A25777">
        <w:t>niveles de p</w:t>
      </w:r>
      <w:r w:rsidR="00541663">
        <w:t>robabilidad</w:t>
      </w:r>
      <w:r w:rsidR="00A25777">
        <w:t xml:space="preserve"> parcial de suscitarse y el impa</w:t>
      </w:r>
      <w:r w:rsidR="00BC5262">
        <w:t xml:space="preserve">cto directo que tendría en el sistema, </w:t>
      </w:r>
      <w:r w:rsidR="00FE3FD3">
        <w:t>dicha categorización se resume en la siguiente tabla.</w:t>
      </w:r>
    </w:p>
    <w:tbl>
      <w:tblPr>
        <w:tblStyle w:val="Tablaconcuadrcula"/>
        <w:tblW w:w="0" w:type="auto"/>
        <w:tblLook w:val="04A0" w:firstRow="1" w:lastRow="0" w:firstColumn="1" w:lastColumn="0" w:noHBand="0" w:noVBand="1"/>
      </w:tblPr>
      <w:tblGrid>
        <w:gridCol w:w="2560"/>
        <w:gridCol w:w="2917"/>
        <w:gridCol w:w="1959"/>
        <w:gridCol w:w="1959"/>
      </w:tblGrid>
      <w:tr w:rsidR="00FB2AA5" w14:paraId="342A1AAE" w14:textId="3F0B47F2" w:rsidTr="008430CA">
        <w:tc>
          <w:tcPr>
            <w:tcW w:w="2560" w:type="dxa"/>
            <w:shd w:val="clear" w:color="auto" w:fill="F2F2F2" w:themeFill="background1" w:themeFillShade="F2"/>
            <w:vAlign w:val="center"/>
          </w:tcPr>
          <w:p w14:paraId="1B32E2EE" w14:textId="3F58D78B" w:rsidR="00FB2AA5" w:rsidRPr="009635E7" w:rsidRDefault="00FB2AA5" w:rsidP="00923147">
            <w:pPr>
              <w:jc w:val="center"/>
              <w:rPr>
                <w:b/>
                <w:bCs/>
                <w:sz w:val="28"/>
                <w:szCs w:val="24"/>
              </w:rPr>
            </w:pPr>
            <w:r w:rsidRPr="009635E7">
              <w:rPr>
                <w:b/>
                <w:bCs/>
                <w:sz w:val="28"/>
                <w:szCs w:val="24"/>
              </w:rPr>
              <w:t>Tipo de impacto</w:t>
            </w:r>
          </w:p>
        </w:tc>
        <w:tc>
          <w:tcPr>
            <w:tcW w:w="2917" w:type="dxa"/>
            <w:shd w:val="clear" w:color="auto" w:fill="F2F2F2" w:themeFill="background1" w:themeFillShade="F2"/>
            <w:vAlign w:val="center"/>
          </w:tcPr>
          <w:p w14:paraId="0A387D43" w14:textId="0F927837" w:rsidR="00FB2AA5" w:rsidRPr="009635E7" w:rsidRDefault="00FB2AA5" w:rsidP="00923147">
            <w:pPr>
              <w:jc w:val="center"/>
              <w:rPr>
                <w:b/>
                <w:bCs/>
                <w:sz w:val="28"/>
                <w:szCs w:val="24"/>
              </w:rPr>
            </w:pPr>
            <w:r>
              <w:rPr>
                <w:b/>
                <w:bCs/>
                <w:sz w:val="28"/>
                <w:szCs w:val="24"/>
              </w:rPr>
              <w:t>Criterios</w:t>
            </w:r>
          </w:p>
        </w:tc>
        <w:tc>
          <w:tcPr>
            <w:tcW w:w="1959" w:type="dxa"/>
            <w:shd w:val="clear" w:color="auto" w:fill="F2F2F2" w:themeFill="background1" w:themeFillShade="F2"/>
            <w:vAlign w:val="center"/>
          </w:tcPr>
          <w:p w14:paraId="2ED3F14C" w14:textId="57BB2D40" w:rsidR="00FB2AA5" w:rsidRPr="009635E7" w:rsidRDefault="00FB2AA5" w:rsidP="00923147">
            <w:pPr>
              <w:jc w:val="center"/>
              <w:rPr>
                <w:b/>
                <w:bCs/>
                <w:sz w:val="28"/>
                <w:szCs w:val="24"/>
              </w:rPr>
            </w:pPr>
            <w:r>
              <w:rPr>
                <w:b/>
                <w:bCs/>
                <w:sz w:val="28"/>
                <w:szCs w:val="24"/>
              </w:rPr>
              <w:t>Probabilidad</w:t>
            </w:r>
          </w:p>
        </w:tc>
        <w:tc>
          <w:tcPr>
            <w:tcW w:w="1959" w:type="dxa"/>
            <w:shd w:val="clear" w:color="auto" w:fill="F2F2F2" w:themeFill="background1" w:themeFillShade="F2"/>
            <w:vAlign w:val="center"/>
          </w:tcPr>
          <w:p w14:paraId="13DCB70C" w14:textId="1B3EB5A4" w:rsidR="00FB2AA5" w:rsidRPr="009635E7" w:rsidRDefault="00FB2AA5" w:rsidP="00923147">
            <w:pPr>
              <w:jc w:val="center"/>
              <w:rPr>
                <w:b/>
                <w:bCs/>
                <w:sz w:val="28"/>
                <w:szCs w:val="24"/>
              </w:rPr>
            </w:pPr>
            <w:r>
              <w:rPr>
                <w:b/>
                <w:bCs/>
                <w:sz w:val="28"/>
                <w:szCs w:val="24"/>
              </w:rPr>
              <w:t>Criterios</w:t>
            </w:r>
          </w:p>
        </w:tc>
      </w:tr>
      <w:tr w:rsidR="00FB2AA5" w14:paraId="7D4B84D5" w14:textId="223AE355" w:rsidTr="00923147">
        <w:tc>
          <w:tcPr>
            <w:tcW w:w="2560" w:type="dxa"/>
            <w:shd w:val="clear" w:color="auto" w:fill="92D050"/>
            <w:vAlign w:val="center"/>
          </w:tcPr>
          <w:p w14:paraId="4E4E468C" w14:textId="7B83E241" w:rsidR="00FB2AA5" w:rsidRDefault="00FB2AA5" w:rsidP="00923147">
            <w:pPr>
              <w:jc w:val="center"/>
            </w:pPr>
            <w:r>
              <w:t>Bajo</w:t>
            </w:r>
          </w:p>
        </w:tc>
        <w:tc>
          <w:tcPr>
            <w:tcW w:w="2917" w:type="dxa"/>
            <w:vAlign w:val="center"/>
          </w:tcPr>
          <w:p w14:paraId="2BF551B0" w14:textId="6617DC72" w:rsidR="00FB2AA5" w:rsidRDefault="00FB2AA5" w:rsidP="00923147">
            <w:pPr>
              <w:jc w:val="center"/>
            </w:pPr>
            <w:r>
              <w:t>0% - 25%</w:t>
            </w:r>
          </w:p>
        </w:tc>
        <w:tc>
          <w:tcPr>
            <w:tcW w:w="1959" w:type="dxa"/>
            <w:shd w:val="clear" w:color="auto" w:fill="92D050"/>
            <w:vAlign w:val="center"/>
          </w:tcPr>
          <w:p w14:paraId="482FF704" w14:textId="05CA3782" w:rsidR="00FB2AA5" w:rsidRDefault="00FB2AA5" w:rsidP="00923147">
            <w:pPr>
              <w:jc w:val="center"/>
            </w:pPr>
            <w:r>
              <w:t>Baja</w:t>
            </w:r>
          </w:p>
        </w:tc>
        <w:tc>
          <w:tcPr>
            <w:tcW w:w="1959" w:type="dxa"/>
            <w:vAlign w:val="center"/>
          </w:tcPr>
          <w:p w14:paraId="732424B3" w14:textId="1AD1C293" w:rsidR="00FB2AA5" w:rsidRDefault="00A16238" w:rsidP="00923147">
            <w:pPr>
              <w:jc w:val="center"/>
            </w:pPr>
            <w:r>
              <w:t>0 % - 25%</w:t>
            </w:r>
          </w:p>
        </w:tc>
      </w:tr>
      <w:tr w:rsidR="00FB2AA5" w14:paraId="56F0E981" w14:textId="5FBB60DA" w:rsidTr="00923147">
        <w:tc>
          <w:tcPr>
            <w:tcW w:w="2560" w:type="dxa"/>
            <w:shd w:val="clear" w:color="auto" w:fill="FFFF00"/>
            <w:vAlign w:val="center"/>
          </w:tcPr>
          <w:p w14:paraId="5533CC8C" w14:textId="27FF35DD" w:rsidR="00FB2AA5" w:rsidRDefault="00FB2AA5" w:rsidP="00923147">
            <w:pPr>
              <w:jc w:val="center"/>
            </w:pPr>
            <w:r>
              <w:t>Moderado</w:t>
            </w:r>
          </w:p>
        </w:tc>
        <w:tc>
          <w:tcPr>
            <w:tcW w:w="2917" w:type="dxa"/>
            <w:vAlign w:val="center"/>
          </w:tcPr>
          <w:p w14:paraId="3F3B09BA" w14:textId="508DB289" w:rsidR="00FB2AA5" w:rsidRDefault="00FB2AA5" w:rsidP="00923147">
            <w:pPr>
              <w:jc w:val="center"/>
            </w:pPr>
            <w:r>
              <w:t>26% - 50 %</w:t>
            </w:r>
          </w:p>
        </w:tc>
        <w:tc>
          <w:tcPr>
            <w:tcW w:w="1959" w:type="dxa"/>
            <w:shd w:val="clear" w:color="auto" w:fill="FFFF00"/>
            <w:vAlign w:val="center"/>
          </w:tcPr>
          <w:p w14:paraId="327F6B7B" w14:textId="5D310406" w:rsidR="00FB2AA5" w:rsidRDefault="00FB2AA5" w:rsidP="00923147">
            <w:pPr>
              <w:jc w:val="center"/>
            </w:pPr>
            <w:r>
              <w:t>M</w:t>
            </w:r>
            <w:r w:rsidR="00240859">
              <w:t>oderada</w:t>
            </w:r>
          </w:p>
        </w:tc>
        <w:tc>
          <w:tcPr>
            <w:tcW w:w="1959" w:type="dxa"/>
            <w:vAlign w:val="center"/>
          </w:tcPr>
          <w:p w14:paraId="5D4B10D1" w14:textId="52504F37" w:rsidR="00FB2AA5" w:rsidRDefault="00A16238" w:rsidP="00923147">
            <w:pPr>
              <w:jc w:val="center"/>
            </w:pPr>
            <w:r>
              <w:t>26% – 50%</w:t>
            </w:r>
          </w:p>
        </w:tc>
      </w:tr>
      <w:tr w:rsidR="00FB2AA5" w14:paraId="5403D33A" w14:textId="53A4C3C7" w:rsidTr="00923147">
        <w:tc>
          <w:tcPr>
            <w:tcW w:w="2560" w:type="dxa"/>
            <w:shd w:val="clear" w:color="auto" w:fill="FF0000"/>
            <w:vAlign w:val="center"/>
          </w:tcPr>
          <w:p w14:paraId="733AD7E5" w14:textId="79C39A6A" w:rsidR="00FB2AA5" w:rsidRDefault="00FB2AA5" w:rsidP="00923147">
            <w:pPr>
              <w:jc w:val="center"/>
            </w:pPr>
            <w:r>
              <w:t>Alto</w:t>
            </w:r>
          </w:p>
        </w:tc>
        <w:tc>
          <w:tcPr>
            <w:tcW w:w="2917" w:type="dxa"/>
            <w:vAlign w:val="center"/>
          </w:tcPr>
          <w:p w14:paraId="33796AD2" w14:textId="41DD7B72" w:rsidR="00FB2AA5" w:rsidRDefault="00FB2AA5" w:rsidP="00923147">
            <w:pPr>
              <w:jc w:val="center"/>
            </w:pPr>
            <w:r>
              <w:t>51% - 100%</w:t>
            </w:r>
          </w:p>
        </w:tc>
        <w:tc>
          <w:tcPr>
            <w:tcW w:w="1959" w:type="dxa"/>
            <w:shd w:val="clear" w:color="auto" w:fill="FF0000"/>
            <w:vAlign w:val="center"/>
          </w:tcPr>
          <w:p w14:paraId="72F7944A" w14:textId="37E51AB1" w:rsidR="00FB2AA5" w:rsidRDefault="00FB2AA5" w:rsidP="00923147">
            <w:pPr>
              <w:jc w:val="center"/>
            </w:pPr>
            <w:r>
              <w:t>Alta</w:t>
            </w:r>
          </w:p>
        </w:tc>
        <w:tc>
          <w:tcPr>
            <w:tcW w:w="1959" w:type="dxa"/>
            <w:vAlign w:val="center"/>
          </w:tcPr>
          <w:p w14:paraId="1F00C369" w14:textId="77182785" w:rsidR="00FB2AA5" w:rsidRDefault="00A16238" w:rsidP="00923147">
            <w:pPr>
              <w:jc w:val="center"/>
            </w:pPr>
            <w:r>
              <w:t>51% - 100%</w:t>
            </w:r>
          </w:p>
        </w:tc>
      </w:tr>
    </w:tbl>
    <w:p w14:paraId="069B7EB2" w14:textId="4836204F" w:rsidR="0016226B" w:rsidRDefault="00E31769" w:rsidP="001B0832">
      <w:pPr>
        <w:pStyle w:val="Titulotabla"/>
      </w:pPr>
      <w:bookmarkStart w:id="629" w:name="_Toc151934602"/>
      <w:r>
        <w:t>Criterios c</w:t>
      </w:r>
      <w:r w:rsidR="00264597">
        <w:t>ategorización de los riesgos</w:t>
      </w:r>
      <w:bookmarkEnd w:id="629"/>
    </w:p>
    <w:p w14:paraId="48D60983" w14:textId="3250AF45" w:rsidR="001B0832" w:rsidRDefault="00A16238" w:rsidP="001B0832">
      <w:r>
        <w:t xml:space="preserve">Entonces una vez definida la escala que permitirá </w:t>
      </w:r>
      <w:r w:rsidR="004769C7">
        <w:t xml:space="preserve">categorizar a los riesgos identificados en el análisis, a </w:t>
      </w:r>
      <w:r w:rsidR="00AE07D6">
        <w:t xml:space="preserve">continuación, se presenta una tabla </w:t>
      </w:r>
      <w:r w:rsidR="002C1C2C">
        <w:t xml:space="preserve">resumen detallando cuál es el riesgo, la </w:t>
      </w:r>
      <w:r w:rsidR="0001058B">
        <w:t>parcial p</w:t>
      </w:r>
      <w:r w:rsidR="00541663">
        <w:t xml:space="preserve">robabilidad </w:t>
      </w:r>
      <w:r w:rsidR="0001058B">
        <w:t xml:space="preserve">de que suceda y finalmente la escala del impacto que tendría </w:t>
      </w:r>
      <w:r w:rsidR="007C4CCD">
        <w:t>directamente en el sistema.</w:t>
      </w:r>
      <w:r w:rsidR="00236F0A">
        <w:t xml:space="preserve"> </w:t>
      </w:r>
    </w:p>
    <w:tbl>
      <w:tblPr>
        <w:tblStyle w:val="Tablaconcuadrcula"/>
        <w:tblW w:w="0" w:type="auto"/>
        <w:tblLook w:val="04A0" w:firstRow="1" w:lastRow="0" w:firstColumn="1" w:lastColumn="0" w:noHBand="0" w:noVBand="1"/>
      </w:tblPr>
      <w:tblGrid>
        <w:gridCol w:w="704"/>
        <w:gridCol w:w="3993"/>
        <w:gridCol w:w="2349"/>
        <w:gridCol w:w="2349"/>
      </w:tblGrid>
      <w:tr w:rsidR="00D70C70" w14:paraId="76A642E5" w14:textId="77777777" w:rsidTr="00084F73">
        <w:tc>
          <w:tcPr>
            <w:tcW w:w="704" w:type="dxa"/>
            <w:shd w:val="clear" w:color="auto" w:fill="F2F2F2" w:themeFill="background1" w:themeFillShade="F2"/>
            <w:vAlign w:val="center"/>
          </w:tcPr>
          <w:p w14:paraId="04F73D11" w14:textId="14F4C91D" w:rsidR="00D70C70" w:rsidRPr="00084F73" w:rsidRDefault="00D70C70" w:rsidP="00923147">
            <w:pPr>
              <w:jc w:val="center"/>
              <w:rPr>
                <w:b/>
                <w:bCs/>
                <w:sz w:val="28"/>
                <w:szCs w:val="24"/>
              </w:rPr>
            </w:pPr>
            <w:r w:rsidRPr="00084F73">
              <w:rPr>
                <w:b/>
                <w:bCs/>
                <w:sz w:val="28"/>
                <w:szCs w:val="24"/>
              </w:rPr>
              <w:t>Id</w:t>
            </w:r>
          </w:p>
        </w:tc>
        <w:tc>
          <w:tcPr>
            <w:tcW w:w="3993" w:type="dxa"/>
            <w:shd w:val="clear" w:color="auto" w:fill="F2F2F2" w:themeFill="background1" w:themeFillShade="F2"/>
            <w:vAlign w:val="center"/>
          </w:tcPr>
          <w:p w14:paraId="1BEE643C" w14:textId="685C7F07" w:rsidR="00D70C70" w:rsidRPr="00084F73" w:rsidRDefault="00923147" w:rsidP="00923147">
            <w:pPr>
              <w:jc w:val="center"/>
              <w:rPr>
                <w:b/>
                <w:bCs/>
                <w:sz w:val="28"/>
                <w:szCs w:val="24"/>
              </w:rPr>
            </w:pPr>
            <w:r w:rsidRPr="00084F73">
              <w:rPr>
                <w:b/>
                <w:bCs/>
                <w:sz w:val="28"/>
                <w:szCs w:val="24"/>
              </w:rPr>
              <w:t>Riesgo</w:t>
            </w:r>
          </w:p>
        </w:tc>
        <w:tc>
          <w:tcPr>
            <w:tcW w:w="2349" w:type="dxa"/>
            <w:shd w:val="clear" w:color="auto" w:fill="F2F2F2" w:themeFill="background1" w:themeFillShade="F2"/>
            <w:vAlign w:val="center"/>
          </w:tcPr>
          <w:p w14:paraId="238807F9" w14:textId="2BA52A12" w:rsidR="00D70C70" w:rsidRPr="00084F73" w:rsidRDefault="00923147" w:rsidP="00923147">
            <w:pPr>
              <w:jc w:val="center"/>
              <w:rPr>
                <w:b/>
                <w:bCs/>
                <w:sz w:val="28"/>
                <w:szCs w:val="24"/>
              </w:rPr>
            </w:pPr>
            <w:r w:rsidRPr="00084F73">
              <w:rPr>
                <w:b/>
                <w:bCs/>
                <w:sz w:val="28"/>
                <w:szCs w:val="24"/>
              </w:rPr>
              <w:t>Impacto</w:t>
            </w:r>
          </w:p>
        </w:tc>
        <w:tc>
          <w:tcPr>
            <w:tcW w:w="2349" w:type="dxa"/>
            <w:shd w:val="clear" w:color="auto" w:fill="F2F2F2" w:themeFill="background1" w:themeFillShade="F2"/>
            <w:vAlign w:val="center"/>
          </w:tcPr>
          <w:p w14:paraId="34A69B72" w14:textId="53E34ACA" w:rsidR="00D70C70" w:rsidRPr="00084F73" w:rsidRDefault="00923147" w:rsidP="00923147">
            <w:pPr>
              <w:jc w:val="center"/>
              <w:rPr>
                <w:b/>
                <w:bCs/>
                <w:sz w:val="28"/>
                <w:szCs w:val="24"/>
              </w:rPr>
            </w:pPr>
            <w:r w:rsidRPr="00084F73">
              <w:rPr>
                <w:b/>
                <w:bCs/>
                <w:sz w:val="28"/>
                <w:szCs w:val="24"/>
              </w:rPr>
              <w:t>Probabilidad</w:t>
            </w:r>
          </w:p>
        </w:tc>
      </w:tr>
      <w:tr w:rsidR="00923147" w14:paraId="24ED8762" w14:textId="77777777" w:rsidTr="008F1857">
        <w:tc>
          <w:tcPr>
            <w:tcW w:w="704" w:type="dxa"/>
            <w:vAlign w:val="center"/>
          </w:tcPr>
          <w:p w14:paraId="63614D44" w14:textId="396C5F3A" w:rsidR="00923147" w:rsidRDefault="00923147" w:rsidP="00923147">
            <w:pPr>
              <w:jc w:val="center"/>
            </w:pPr>
            <w:r>
              <w:t>1</w:t>
            </w:r>
          </w:p>
        </w:tc>
        <w:tc>
          <w:tcPr>
            <w:tcW w:w="3993" w:type="dxa"/>
            <w:vAlign w:val="center"/>
          </w:tcPr>
          <w:p w14:paraId="26DE1022" w14:textId="3B3CA9C0" w:rsidR="00923147" w:rsidRDefault="00923147" w:rsidP="00923147">
            <w:r>
              <w:rPr>
                <w:rFonts w:cs="Times New Roman"/>
                <w:szCs w:val="24"/>
              </w:rPr>
              <w:t>Cambios en las historias de usuario</w:t>
            </w:r>
          </w:p>
        </w:tc>
        <w:tc>
          <w:tcPr>
            <w:tcW w:w="2349" w:type="dxa"/>
            <w:shd w:val="clear" w:color="auto" w:fill="FF0000"/>
            <w:vAlign w:val="center"/>
          </w:tcPr>
          <w:p w14:paraId="301DA771" w14:textId="1784E91B" w:rsidR="00923147" w:rsidRDefault="00AD19E0" w:rsidP="00C576CE">
            <w:pPr>
              <w:jc w:val="center"/>
            </w:pPr>
            <w:r>
              <w:t>Alto</w:t>
            </w:r>
          </w:p>
        </w:tc>
        <w:tc>
          <w:tcPr>
            <w:tcW w:w="2349" w:type="dxa"/>
            <w:shd w:val="clear" w:color="auto" w:fill="FFFF00"/>
            <w:vAlign w:val="center"/>
          </w:tcPr>
          <w:p w14:paraId="7CAD71A3" w14:textId="278ECD2E" w:rsidR="00923147" w:rsidRDefault="00AD19E0" w:rsidP="00C576CE">
            <w:pPr>
              <w:jc w:val="center"/>
            </w:pPr>
            <w:r>
              <w:t>M</w:t>
            </w:r>
            <w:r w:rsidR="00240859">
              <w:t>oderada</w:t>
            </w:r>
          </w:p>
        </w:tc>
      </w:tr>
      <w:tr w:rsidR="00923147" w14:paraId="3FF214E1" w14:textId="77777777" w:rsidTr="008F1857">
        <w:tc>
          <w:tcPr>
            <w:tcW w:w="704" w:type="dxa"/>
            <w:vAlign w:val="center"/>
          </w:tcPr>
          <w:p w14:paraId="476F762B" w14:textId="0D8E104F" w:rsidR="00923147" w:rsidRDefault="00923147" w:rsidP="00923147">
            <w:pPr>
              <w:jc w:val="center"/>
            </w:pPr>
            <w:r>
              <w:t>2</w:t>
            </w:r>
          </w:p>
        </w:tc>
        <w:tc>
          <w:tcPr>
            <w:tcW w:w="3993" w:type="dxa"/>
            <w:vAlign w:val="center"/>
          </w:tcPr>
          <w:p w14:paraId="1A1538F9" w14:textId="2148EF3D" w:rsidR="00923147" w:rsidRDefault="00923147" w:rsidP="00923147">
            <w:r>
              <w:rPr>
                <w:rFonts w:cs="Times New Roman"/>
                <w:szCs w:val="24"/>
              </w:rPr>
              <w:t>Falta de recursos</w:t>
            </w:r>
          </w:p>
        </w:tc>
        <w:tc>
          <w:tcPr>
            <w:tcW w:w="2349" w:type="dxa"/>
            <w:shd w:val="clear" w:color="auto" w:fill="FF0000"/>
            <w:vAlign w:val="center"/>
          </w:tcPr>
          <w:p w14:paraId="3B376AC5" w14:textId="1B44B5CF" w:rsidR="00923147" w:rsidRDefault="00AD19E0" w:rsidP="00C576CE">
            <w:pPr>
              <w:jc w:val="center"/>
            </w:pPr>
            <w:r>
              <w:t>Alto</w:t>
            </w:r>
          </w:p>
        </w:tc>
        <w:tc>
          <w:tcPr>
            <w:tcW w:w="2349" w:type="dxa"/>
            <w:shd w:val="clear" w:color="auto" w:fill="FFFF00"/>
            <w:vAlign w:val="center"/>
          </w:tcPr>
          <w:p w14:paraId="5807D7E3" w14:textId="399067B3" w:rsidR="00923147" w:rsidRDefault="00AD19E0" w:rsidP="00C576CE">
            <w:pPr>
              <w:jc w:val="center"/>
            </w:pPr>
            <w:r>
              <w:t>M</w:t>
            </w:r>
            <w:r w:rsidR="00240859">
              <w:t>oderada</w:t>
            </w:r>
          </w:p>
        </w:tc>
      </w:tr>
      <w:tr w:rsidR="00923147" w14:paraId="177937CA" w14:textId="77777777" w:rsidTr="008F1857">
        <w:tc>
          <w:tcPr>
            <w:tcW w:w="704" w:type="dxa"/>
            <w:vAlign w:val="center"/>
          </w:tcPr>
          <w:p w14:paraId="4517C76A" w14:textId="1E14712E" w:rsidR="00923147" w:rsidRDefault="00923147" w:rsidP="00923147">
            <w:pPr>
              <w:jc w:val="center"/>
            </w:pPr>
            <w:r>
              <w:t>3</w:t>
            </w:r>
          </w:p>
        </w:tc>
        <w:tc>
          <w:tcPr>
            <w:tcW w:w="3993" w:type="dxa"/>
            <w:vAlign w:val="center"/>
          </w:tcPr>
          <w:p w14:paraId="3C4A18E1" w14:textId="060EAB64" w:rsidR="00923147" w:rsidRDefault="00923147" w:rsidP="00923147">
            <w:r>
              <w:rPr>
                <w:rFonts w:cs="Times New Roman"/>
                <w:szCs w:val="24"/>
              </w:rPr>
              <w:t>Falta de comunicación cliente-desarrolladores</w:t>
            </w:r>
          </w:p>
        </w:tc>
        <w:tc>
          <w:tcPr>
            <w:tcW w:w="2349" w:type="dxa"/>
            <w:shd w:val="clear" w:color="auto" w:fill="FFFF00"/>
            <w:vAlign w:val="center"/>
          </w:tcPr>
          <w:p w14:paraId="01A954BF" w14:textId="3F744292" w:rsidR="00923147" w:rsidRDefault="00240859" w:rsidP="00C576CE">
            <w:pPr>
              <w:jc w:val="center"/>
            </w:pPr>
            <w:r>
              <w:t>Moderado</w:t>
            </w:r>
          </w:p>
        </w:tc>
        <w:tc>
          <w:tcPr>
            <w:tcW w:w="2349" w:type="dxa"/>
            <w:shd w:val="clear" w:color="auto" w:fill="92D050"/>
            <w:vAlign w:val="center"/>
          </w:tcPr>
          <w:p w14:paraId="5824D12B" w14:textId="6E9B59BE" w:rsidR="00923147" w:rsidRDefault="00757ED8" w:rsidP="00C576CE">
            <w:pPr>
              <w:jc w:val="center"/>
            </w:pPr>
            <w:r>
              <w:t>Baja</w:t>
            </w:r>
          </w:p>
        </w:tc>
      </w:tr>
      <w:tr w:rsidR="00923147" w14:paraId="5EC83F8B" w14:textId="77777777" w:rsidTr="008F1857">
        <w:tc>
          <w:tcPr>
            <w:tcW w:w="704" w:type="dxa"/>
            <w:vAlign w:val="center"/>
          </w:tcPr>
          <w:p w14:paraId="205E052B" w14:textId="1146BA52" w:rsidR="00923147" w:rsidRDefault="00923147" w:rsidP="00923147">
            <w:pPr>
              <w:jc w:val="center"/>
            </w:pPr>
            <w:r>
              <w:t>4</w:t>
            </w:r>
          </w:p>
        </w:tc>
        <w:tc>
          <w:tcPr>
            <w:tcW w:w="3993" w:type="dxa"/>
            <w:vAlign w:val="center"/>
          </w:tcPr>
          <w:p w14:paraId="51F912B8" w14:textId="7BD1BF97" w:rsidR="00923147" w:rsidRDefault="00923147" w:rsidP="00923147">
            <w:r>
              <w:rPr>
                <w:rFonts w:cs="Times New Roman"/>
                <w:szCs w:val="24"/>
              </w:rPr>
              <w:t>Problemas de seguridad</w:t>
            </w:r>
          </w:p>
        </w:tc>
        <w:tc>
          <w:tcPr>
            <w:tcW w:w="2349" w:type="dxa"/>
            <w:shd w:val="clear" w:color="auto" w:fill="FF0000"/>
            <w:vAlign w:val="center"/>
          </w:tcPr>
          <w:p w14:paraId="5B4FFD5A" w14:textId="28CCA962" w:rsidR="00923147" w:rsidRDefault="004164EE" w:rsidP="00C576CE">
            <w:pPr>
              <w:jc w:val="center"/>
            </w:pPr>
            <w:r>
              <w:t>Alto</w:t>
            </w:r>
          </w:p>
        </w:tc>
        <w:tc>
          <w:tcPr>
            <w:tcW w:w="2349" w:type="dxa"/>
            <w:shd w:val="clear" w:color="auto" w:fill="FFFF00"/>
            <w:vAlign w:val="center"/>
          </w:tcPr>
          <w:p w14:paraId="26B73DBD" w14:textId="785E1915" w:rsidR="00923147" w:rsidRDefault="004C4783" w:rsidP="00C576CE">
            <w:pPr>
              <w:jc w:val="center"/>
            </w:pPr>
            <w:r>
              <w:t>Moderada</w:t>
            </w:r>
          </w:p>
        </w:tc>
      </w:tr>
      <w:tr w:rsidR="00923147" w14:paraId="561F251C" w14:textId="77777777" w:rsidTr="008F1857">
        <w:tc>
          <w:tcPr>
            <w:tcW w:w="704" w:type="dxa"/>
            <w:vAlign w:val="center"/>
          </w:tcPr>
          <w:p w14:paraId="3F9B7491" w14:textId="5C38EBEC" w:rsidR="00923147" w:rsidRDefault="00D403DD" w:rsidP="00923147">
            <w:pPr>
              <w:jc w:val="center"/>
            </w:pPr>
            <w:r>
              <w:t>5</w:t>
            </w:r>
          </w:p>
        </w:tc>
        <w:tc>
          <w:tcPr>
            <w:tcW w:w="3993" w:type="dxa"/>
            <w:vAlign w:val="center"/>
          </w:tcPr>
          <w:p w14:paraId="49D3A662" w14:textId="531A0AE3" w:rsidR="00923147" w:rsidRDefault="00923147" w:rsidP="00923147">
            <w:r>
              <w:rPr>
                <w:rFonts w:cs="Times New Roman"/>
                <w:szCs w:val="24"/>
              </w:rPr>
              <w:t>Falta de pruebas exhaustivas</w:t>
            </w:r>
          </w:p>
        </w:tc>
        <w:tc>
          <w:tcPr>
            <w:tcW w:w="2349" w:type="dxa"/>
            <w:shd w:val="clear" w:color="auto" w:fill="FFFF00"/>
            <w:vAlign w:val="center"/>
          </w:tcPr>
          <w:p w14:paraId="57A2D0EC" w14:textId="5FAC52E4" w:rsidR="00923147" w:rsidRDefault="004164EE" w:rsidP="00C576CE">
            <w:pPr>
              <w:jc w:val="center"/>
            </w:pPr>
            <w:r>
              <w:t>Moderado</w:t>
            </w:r>
          </w:p>
        </w:tc>
        <w:tc>
          <w:tcPr>
            <w:tcW w:w="2349" w:type="dxa"/>
            <w:shd w:val="clear" w:color="auto" w:fill="FFFF00"/>
            <w:vAlign w:val="center"/>
          </w:tcPr>
          <w:p w14:paraId="1C35C6FA" w14:textId="35291712" w:rsidR="00923147" w:rsidRDefault="004C4783" w:rsidP="00C576CE">
            <w:pPr>
              <w:jc w:val="center"/>
            </w:pPr>
            <w:r>
              <w:t>Moderada</w:t>
            </w:r>
          </w:p>
        </w:tc>
      </w:tr>
      <w:tr w:rsidR="00923147" w14:paraId="19F3F45E" w14:textId="77777777" w:rsidTr="008F1857">
        <w:tc>
          <w:tcPr>
            <w:tcW w:w="704" w:type="dxa"/>
            <w:vAlign w:val="center"/>
          </w:tcPr>
          <w:p w14:paraId="03DF772C" w14:textId="6919DEE3" w:rsidR="00923147" w:rsidRDefault="00D403DD" w:rsidP="00923147">
            <w:pPr>
              <w:jc w:val="center"/>
            </w:pPr>
            <w:r>
              <w:t>6</w:t>
            </w:r>
          </w:p>
        </w:tc>
        <w:tc>
          <w:tcPr>
            <w:tcW w:w="3993" w:type="dxa"/>
            <w:vAlign w:val="center"/>
          </w:tcPr>
          <w:p w14:paraId="2EEB77DA" w14:textId="29207C56" w:rsidR="00923147" w:rsidRDefault="00923147" w:rsidP="00923147">
            <w:r w:rsidRPr="00AC49A1">
              <w:rPr>
                <w:rFonts w:cs="Times New Roman"/>
                <w:szCs w:val="24"/>
              </w:rPr>
              <w:t>Falta de SEO</w:t>
            </w:r>
          </w:p>
        </w:tc>
        <w:tc>
          <w:tcPr>
            <w:tcW w:w="2349" w:type="dxa"/>
            <w:shd w:val="clear" w:color="auto" w:fill="FF0000"/>
            <w:vAlign w:val="center"/>
          </w:tcPr>
          <w:p w14:paraId="1A61A7C3" w14:textId="177C9BAB" w:rsidR="00923147" w:rsidRDefault="004C4783" w:rsidP="00C576CE">
            <w:pPr>
              <w:jc w:val="center"/>
            </w:pPr>
            <w:r>
              <w:t>Alto</w:t>
            </w:r>
          </w:p>
        </w:tc>
        <w:tc>
          <w:tcPr>
            <w:tcW w:w="2349" w:type="dxa"/>
            <w:shd w:val="clear" w:color="auto" w:fill="FFFF00"/>
            <w:vAlign w:val="center"/>
          </w:tcPr>
          <w:p w14:paraId="2F6D94D8" w14:textId="0343750C" w:rsidR="00923147" w:rsidRDefault="00AC5810" w:rsidP="00C576CE">
            <w:pPr>
              <w:jc w:val="center"/>
            </w:pPr>
            <w:r>
              <w:t>Moderada</w:t>
            </w:r>
          </w:p>
        </w:tc>
      </w:tr>
      <w:tr w:rsidR="00923147" w14:paraId="1D0369E6" w14:textId="77777777" w:rsidTr="008F1857">
        <w:tc>
          <w:tcPr>
            <w:tcW w:w="704" w:type="dxa"/>
            <w:vAlign w:val="center"/>
          </w:tcPr>
          <w:p w14:paraId="60A71F5E" w14:textId="11F48FC0" w:rsidR="00923147" w:rsidRDefault="00151035" w:rsidP="00923147">
            <w:pPr>
              <w:jc w:val="center"/>
            </w:pPr>
            <w:r>
              <w:t>7</w:t>
            </w:r>
          </w:p>
        </w:tc>
        <w:tc>
          <w:tcPr>
            <w:tcW w:w="3993" w:type="dxa"/>
            <w:vAlign w:val="center"/>
          </w:tcPr>
          <w:p w14:paraId="066B4772" w14:textId="0AB0F3EA" w:rsidR="00923147" w:rsidRDefault="00923147" w:rsidP="00923147">
            <w:r w:rsidRPr="00AC49A1">
              <w:rPr>
                <w:rFonts w:cs="Times New Roman"/>
                <w:szCs w:val="24"/>
              </w:rPr>
              <w:t>Incumplimiento de plazos</w:t>
            </w:r>
          </w:p>
        </w:tc>
        <w:tc>
          <w:tcPr>
            <w:tcW w:w="2349" w:type="dxa"/>
            <w:shd w:val="clear" w:color="auto" w:fill="FF0000"/>
            <w:vAlign w:val="center"/>
          </w:tcPr>
          <w:p w14:paraId="5CA0A246" w14:textId="252F7E10" w:rsidR="00923147" w:rsidRDefault="00084F73" w:rsidP="00C576CE">
            <w:pPr>
              <w:jc w:val="center"/>
            </w:pPr>
            <w:r>
              <w:t>Alto</w:t>
            </w:r>
          </w:p>
        </w:tc>
        <w:tc>
          <w:tcPr>
            <w:tcW w:w="2349" w:type="dxa"/>
            <w:shd w:val="clear" w:color="auto" w:fill="92D050"/>
            <w:vAlign w:val="center"/>
          </w:tcPr>
          <w:p w14:paraId="197E4AAC" w14:textId="6AEE48E2" w:rsidR="00923147" w:rsidRDefault="00AC5810" w:rsidP="00C576CE">
            <w:pPr>
              <w:jc w:val="center"/>
            </w:pPr>
            <w:r>
              <w:t>Baja</w:t>
            </w:r>
          </w:p>
        </w:tc>
      </w:tr>
      <w:tr w:rsidR="00923147" w14:paraId="42815C58" w14:textId="77777777" w:rsidTr="008F1857">
        <w:tc>
          <w:tcPr>
            <w:tcW w:w="704" w:type="dxa"/>
            <w:vAlign w:val="center"/>
          </w:tcPr>
          <w:p w14:paraId="270265FC" w14:textId="790FBA9A" w:rsidR="00923147" w:rsidRDefault="00151035" w:rsidP="00923147">
            <w:pPr>
              <w:jc w:val="center"/>
            </w:pPr>
            <w:r>
              <w:t>8</w:t>
            </w:r>
          </w:p>
        </w:tc>
        <w:tc>
          <w:tcPr>
            <w:tcW w:w="3993" w:type="dxa"/>
            <w:vAlign w:val="center"/>
          </w:tcPr>
          <w:p w14:paraId="220F4EB0" w14:textId="418A1261" w:rsidR="00923147" w:rsidRDefault="00923147" w:rsidP="00923147">
            <w:r w:rsidRPr="00AC49A1">
              <w:rPr>
                <w:rFonts w:cs="Times New Roman"/>
                <w:szCs w:val="24"/>
              </w:rPr>
              <w:t>Errores de desarrollo</w:t>
            </w:r>
          </w:p>
        </w:tc>
        <w:tc>
          <w:tcPr>
            <w:tcW w:w="2349" w:type="dxa"/>
            <w:shd w:val="clear" w:color="auto" w:fill="FF0000"/>
            <w:vAlign w:val="center"/>
          </w:tcPr>
          <w:p w14:paraId="404A7D1F" w14:textId="26A03EC7" w:rsidR="00923147" w:rsidRDefault="00084F73" w:rsidP="00C576CE">
            <w:pPr>
              <w:jc w:val="center"/>
            </w:pPr>
            <w:r>
              <w:t>Alto</w:t>
            </w:r>
          </w:p>
        </w:tc>
        <w:tc>
          <w:tcPr>
            <w:tcW w:w="2349" w:type="dxa"/>
            <w:shd w:val="clear" w:color="auto" w:fill="FFFF00"/>
            <w:vAlign w:val="center"/>
          </w:tcPr>
          <w:p w14:paraId="04AED72C" w14:textId="6CE5085A" w:rsidR="00923147" w:rsidRDefault="00AC5810" w:rsidP="00C576CE">
            <w:pPr>
              <w:jc w:val="center"/>
            </w:pPr>
            <w:r>
              <w:t>Moderada</w:t>
            </w:r>
          </w:p>
        </w:tc>
      </w:tr>
      <w:tr w:rsidR="00923147" w14:paraId="22E04311" w14:textId="77777777" w:rsidTr="008F1857">
        <w:tc>
          <w:tcPr>
            <w:tcW w:w="704" w:type="dxa"/>
            <w:vAlign w:val="center"/>
          </w:tcPr>
          <w:p w14:paraId="2FB0F511" w14:textId="4C4D9F95" w:rsidR="00923147" w:rsidRDefault="00151035" w:rsidP="00923147">
            <w:pPr>
              <w:jc w:val="center"/>
            </w:pPr>
            <w:r>
              <w:t>9</w:t>
            </w:r>
          </w:p>
        </w:tc>
        <w:tc>
          <w:tcPr>
            <w:tcW w:w="3993" w:type="dxa"/>
            <w:vAlign w:val="center"/>
          </w:tcPr>
          <w:p w14:paraId="32B650FD" w14:textId="54842B2C" w:rsidR="00923147" w:rsidRDefault="00923147" w:rsidP="00923147">
            <w:r w:rsidRPr="00AC49A1">
              <w:rPr>
                <w:rFonts w:cs="Times New Roman"/>
                <w:szCs w:val="24"/>
              </w:rPr>
              <w:t>Pérdida de datos</w:t>
            </w:r>
          </w:p>
        </w:tc>
        <w:tc>
          <w:tcPr>
            <w:tcW w:w="2349" w:type="dxa"/>
            <w:shd w:val="clear" w:color="auto" w:fill="FFFF00"/>
            <w:vAlign w:val="center"/>
          </w:tcPr>
          <w:p w14:paraId="174DBC26" w14:textId="1D82ECBA" w:rsidR="00923147" w:rsidRDefault="00084F73" w:rsidP="00C576CE">
            <w:pPr>
              <w:jc w:val="center"/>
            </w:pPr>
            <w:r>
              <w:t>Moderado</w:t>
            </w:r>
          </w:p>
        </w:tc>
        <w:tc>
          <w:tcPr>
            <w:tcW w:w="2349" w:type="dxa"/>
            <w:shd w:val="clear" w:color="auto" w:fill="FFFF00"/>
            <w:vAlign w:val="center"/>
          </w:tcPr>
          <w:p w14:paraId="1C37C729" w14:textId="3D593DA6" w:rsidR="00923147" w:rsidRDefault="008659F2" w:rsidP="00C576CE">
            <w:pPr>
              <w:jc w:val="center"/>
            </w:pPr>
            <w:r>
              <w:t>Moderada</w:t>
            </w:r>
          </w:p>
        </w:tc>
      </w:tr>
      <w:tr w:rsidR="00923147" w14:paraId="0B610562" w14:textId="77777777" w:rsidTr="008F1857">
        <w:tc>
          <w:tcPr>
            <w:tcW w:w="704" w:type="dxa"/>
            <w:vAlign w:val="center"/>
          </w:tcPr>
          <w:p w14:paraId="1079AE7B" w14:textId="0B1E27B0" w:rsidR="00923147" w:rsidRDefault="00923147" w:rsidP="00923147">
            <w:pPr>
              <w:jc w:val="center"/>
            </w:pPr>
            <w:r>
              <w:t>1</w:t>
            </w:r>
            <w:r w:rsidR="00151035">
              <w:t>0</w:t>
            </w:r>
          </w:p>
        </w:tc>
        <w:tc>
          <w:tcPr>
            <w:tcW w:w="3993" w:type="dxa"/>
            <w:vAlign w:val="center"/>
          </w:tcPr>
          <w:p w14:paraId="27276D37" w14:textId="6D7927AD" w:rsidR="00923147" w:rsidRDefault="00923147" w:rsidP="00923147">
            <w:r w:rsidRPr="00AC49A1">
              <w:rPr>
                <w:rFonts w:cs="Times New Roman"/>
                <w:szCs w:val="24"/>
              </w:rPr>
              <w:t>Falta de capacitación al cliente</w:t>
            </w:r>
          </w:p>
        </w:tc>
        <w:tc>
          <w:tcPr>
            <w:tcW w:w="2349" w:type="dxa"/>
            <w:shd w:val="clear" w:color="auto" w:fill="FFFF00"/>
            <w:vAlign w:val="center"/>
          </w:tcPr>
          <w:p w14:paraId="2E95AA3A" w14:textId="19361D67" w:rsidR="00923147" w:rsidRDefault="00084F73" w:rsidP="00C576CE">
            <w:pPr>
              <w:jc w:val="center"/>
            </w:pPr>
            <w:r>
              <w:t>Moderado</w:t>
            </w:r>
          </w:p>
        </w:tc>
        <w:tc>
          <w:tcPr>
            <w:tcW w:w="2349" w:type="dxa"/>
            <w:shd w:val="clear" w:color="auto" w:fill="92D050"/>
            <w:vAlign w:val="center"/>
          </w:tcPr>
          <w:p w14:paraId="3EB04558" w14:textId="54817633" w:rsidR="00923147" w:rsidRDefault="008659F2" w:rsidP="00C576CE">
            <w:pPr>
              <w:jc w:val="center"/>
            </w:pPr>
            <w:r>
              <w:t>Baja</w:t>
            </w:r>
          </w:p>
        </w:tc>
      </w:tr>
      <w:tr w:rsidR="00923147" w14:paraId="1B650B67" w14:textId="77777777" w:rsidTr="008F1857">
        <w:tc>
          <w:tcPr>
            <w:tcW w:w="704" w:type="dxa"/>
            <w:vAlign w:val="center"/>
          </w:tcPr>
          <w:p w14:paraId="24182DDC" w14:textId="5BB21904" w:rsidR="00923147" w:rsidRDefault="00923147" w:rsidP="00923147">
            <w:pPr>
              <w:jc w:val="center"/>
            </w:pPr>
            <w:r>
              <w:t>1</w:t>
            </w:r>
            <w:r w:rsidR="00151035">
              <w:t>1</w:t>
            </w:r>
          </w:p>
        </w:tc>
        <w:tc>
          <w:tcPr>
            <w:tcW w:w="3993" w:type="dxa"/>
            <w:vAlign w:val="center"/>
          </w:tcPr>
          <w:p w14:paraId="4EA41FAC" w14:textId="5BF3F8E1" w:rsidR="00923147" w:rsidRDefault="00923147" w:rsidP="00923147">
            <w:r w:rsidRPr="00AC49A1">
              <w:rPr>
                <w:rFonts w:cs="Times New Roman"/>
                <w:szCs w:val="24"/>
              </w:rPr>
              <w:t>Cambios regulatorios</w:t>
            </w:r>
          </w:p>
        </w:tc>
        <w:tc>
          <w:tcPr>
            <w:tcW w:w="2349" w:type="dxa"/>
            <w:shd w:val="clear" w:color="auto" w:fill="FF0000"/>
            <w:vAlign w:val="center"/>
          </w:tcPr>
          <w:p w14:paraId="095FDFA8" w14:textId="52947F12" w:rsidR="00923147" w:rsidRDefault="00084F73" w:rsidP="00C576CE">
            <w:pPr>
              <w:jc w:val="center"/>
            </w:pPr>
            <w:r>
              <w:t>Alto</w:t>
            </w:r>
          </w:p>
        </w:tc>
        <w:tc>
          <w:tcPr>
            <w:tcW w:w="2349" w:type="dxa"/>
            <w:shd w:val="clear" w:color="auto" w:fill="FFFF00"/>
            <w:vAlign w:val="center"/>
          </w:tcPr>
          <w:p w14:paraId="3E13DF29" w14:textId="1E9FE0D8" w:rsidR="00923147" w:rsidRDefault="008659F2" w:rsidP="00C576CE">
            <w:pPr>
              <w:jc w:val="center"/>
            </w:pPr>
            <w:r>
              <w:t>Moderada</w:t>
            </w:r>
          </w:p>
        </w:tc>
      </w:tr>
      <w:tr w:rsidR="00923147" w14:paraId="4C7736DA" w14:textId="77777777" w:rsidTr="008F1857">
        <w:tc>
          <w:tcPr>
            <w:tcW w:w="704" w:type="dxa"/>
            <w:vAlign w:val="center"/>
          </w:tcPr>
          <w:p w14:paraId="0E732A4A" w14:textId="3310EF4C" w:rsidR="00923147" w:rsidRDefault="00923147" w:rsidP="00923147">
            <w:pPr>
              <w:jc w:val="center"/>
            </w:pPr>
            <w:r>
              <w:t>1</w:t>
            </w:r>
            <w:r w:rsidR="00151035">
              <w:t>2</w:t>
            </w:r>
          </w:p>
        </w:tc>
        <w:tc>
          <w:tcPr>
            <w:tcW w:w="3993" w:type="dxa"/>
            <w:vAlign w:val="center"/>
          </w:tcPr>
          <w:p w14:paraId="732A1160" w14:textId="399FB245" w:rsidR="00923147" w:rsidRDefault="00923147" w:rsidP="00923147">
            <w:r>
              <w:rPr>
                <w:rFonts w:cs="Times New Roman"/>
                <w:szCs w:val="24"/>
              </w:rPr>
              <w:t>Dependencia de terceros</w:t>
            </w:r>
          </w:p>
        </w:tc>
        <w:tc>
          <w:tcPr>
            <w:tcW w:w="2349" w:type="dxa"/>
            <w:shd w:val="clear" w:color="auto" w:fill="FF0000"/>
            <w:vAlign w:val="center"/>
          </w:tcPr>
          <w:p w14:paraId="2FE98E6E" w14:textId="7A03F243" w:rsidR="00923147" w:rsidRDefault="00084F73" w:rsidP="00C576CE">
            <w:pPr>
              <w:jc w:val="center"/>
            </w:pPr>
            <w:r>
              <w:t>Alto</w:t>
            </w:r>
          </w:p>
        </w:tc>
        <w:tc>
          <w:tcPr>
            <w:tcW w:w="2349" w:type="dxa"/>
            <w:shd w:val="clear" w:color="auto" w:fill="FFFF00"/>
            <w:vAlign w:val="center"/>
          </w:tcPr>
          <w:p w14:paraId="2E09E3DC" w14:textId="1B9F4E83" w:rsidR="00923147" w:rsidRDefault="008659F2" w:rsidP="00C576CE">
            <w:pPr>
              <w:jc w:val="center"/>
            </w:pPr>
            <w:r>
              <w:t>Moderada</w:t>
            </w:r>
          </w:p>
        </w:tc>
      </w:tr>
    </w:tbl>
    <w:p w14:paraId="0645B899" w14:textId="1D63DBA1" w:rsidR="004769C7" w:rsidRDefault="00E31769" w:rsidP="00264597">
      <w:pPr>
        <w:pStyle w:val="Titulotabla"/>
      </w:pPr>
      <w:bookmarkStart w:id="630" w:name="_Toc151934603"/>
      <w:r>
        <w:t>Resumen categorización de los riesgos</w:t>
      </w:r>
      <w:bookmarkEnd w:id="630"/>
    </w:p>
    <w:p w14:paraId="34CCA2E6" w14:textId="2FF56EB6" w:rsidR="001B0832" w:rsidRPr="000024CC" w:rsidRDefault="001B0832" w:rsidP="000024CC">
      <w:pPr>
        <w:pStyle w:val="Ttulo3"/>
        <w:rPr>
          <w:b/>
          <w:bCs/>
        </w:rPr>
      </w:pPr>
      <w:bookmarkStart w:id="631" w:name="_Toc151981521"/>
      <w:bookmarkStart w:id="632" w:name="_Toc151935569"/>
      <w:r w:rsidRPr="000024CC">
        <w:rPr>
          <w:b/>
          <w:bCs/>
        </w:rPr>
        <w:lastRenderedPageBreak/>
        <w:t>4.2.3</w:t>
      </w:r>
      <w:r w:rsidR="009E4247" w:rsidRPr="000024CC">
        <w:rPr>
          <w:b/>
          <w:bCs/>
        </w:rPr>
        <w:t xml:space="preserve"> Plan de contingencia</w:t>
      </w:r>
      <w:bookmarkEnd w:id="631"/>
      <w:bookmarkEnd w:id="632"/>
      <w:r w:rsidR="009E4247" w:rsidRPr="000024CC">
        <w:rPr>
          <w:b/>
          <w:bCs/>
        </w:rPr>
        <w:t xml:space="preserve"> </w:t>
      </w:r>
    </w:p>
    <w:p w14:paraId="0367A4FD" w14:textId="551EB29A" w:rsidR="002733A5" w:rsidRDefault="009230CF" w:rsidP="001B0832">
      <w:r>
        <w:t xml:space="preserve">Una vez que se han analizado y categorizado los riesgos, es importante que se tengan soluciones para hacerles frente en caso de ser necesario; es por eso </w:t>
      </w:r>
      <w:proofErr w:type="gramStart"/>
      <w:r>
        <w:t>que</w:t>
      </w:r>
      <w:proofErr w:type="gramEnd"/>
      <w:r w:rsidR="00B92E0E">
        <w:t xml:space="preserve">, </w:t>
      </w:r>
      <w:r>
        <w:t>el plan de contingencia</w:t>
      </w:r>
      <w:r w:rsidR="00B92E0E">
        <w:t xml:space="preserve"> toma como objetivo primordial </w:t>
      </w:r>
      <w:r w:rsidR="006F6C44">
        <w:t>implementar acciones que permitan minimizar e</w:t>
      </w:r>
      <w:r w:rsidR="002733A5">
        <w:t xml:space="preserve">l </w:t>
      </w:r>
      <w:r w:rsidR="006F6C44">
        <w:t>impacto de los riesgos</w:t>
      </w:r>
      <w:r w:rsidR="00897EBC">
        <w:t xml:space="preserve">, garantizar la continuidad del proyecto, toma de decisiones contra riesgos, entre otras acciones que </w:t>
      </w:r>
      <w:r w:rsidR="002733A5">
        <w:t>brinden seguridad y responsabilidad al sistema y el equipo que lo está desarrollando.</w:t>
      </w:r>
    </w:p>
    <w:p w14:paraId="743C30CA" w14:textId="77777777" w:rsidR="001D53FC" w:rsidRDefault="002733A5" w:rsidP="001B0832">
      <w:r>
        <w:t xml:space="preserve">Como parte del desarrollo del plan de contingencia, se muestra la siguiente tabla detallando cuál es el riesgo </w:t>
      </w:r>
      <w:r w:rsidR="001D53FC">
        <w:t>que se desea enfrentar y las estrategias propuestas para contrarrestar los efectos de este.</w:t>
      </w:r>
    </w:p>
    <w:tbl>
      <w:tblPr>
        <w:tblStyle w:val="Tablaconcuadrcula"/>
        <w:tblW w:w="0" w:type="auto"/>
        <w:tblLook w:val="04A0" w:firstRow="1" w:lastRow="0" w:firstColumn="1" w:lastColumn="0" w:noHBand="0" w:noVBand="1"/>
      </w:tblPr>
      <w:tblGrid>
        <w:gridCol w:w="1696"/>
        <w:gridCol w:w="7699"/>
      </w:tblGrid>
      <w:tr w:rsidR="008824BD" w14:paraId="68363D72" w14:textId="77777777" w:rsidTr="00CC367C">
        <w:tc>
          <w:tcPr>
            <w:tcW w:w="1696" w:type="dxa"/>
            <w:shd w:val="clear" w:color="auto" w:fill="FBE4D5" w:themeFill="accent2" w:themeFillTint="33"/>
            <w:vAlign w:val="center"/>
          </w:tcPr>
          <w:p w14:paraId="046244C2" w14:textId="4E8B1485" w:rsidR="008824BD" w:rsidRPr="008F5CB2" w:rsidRDefault="002F592F" w:rsidP="008F5CB2">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48F488F0" w14:textId="19D9BBAE" w:rsidR="008824BD" w:rsidRPr="008F5CB2" w:rsidRDefault="002F592F" w:rsidP="008F5CB2">
            <w:pPr>
              <w:jc w:val="center"/>
              <w:rPr>
                <w:b/>
                <w:bCs/>
                <w:sz w:val="28"/>
                <w:szCs w:val="24"/>
              </w:rPr>
            </w:pPr>
            <w:r w:rsidRPr="008F5CB2">
              <w:rPr>
                <w:b/>
                <w:bCs/>
                <w:sz w:val="28"/>
                <w:szCs w:val="24"/>
              </w:rPr>
              <w:t>Riesgo</w:t>
            </w:r>
          </w:p>
        </w:tc>
      </w:tr>
      <w:tr w:rsidR="008824BD" w14:paraId="53254CB3" w14:textId="77777777" w:rsidTr="00CC367C">
        <w:tc>
          <w:tcPr>
            <w:tcW w:w="1696" w:type="dxa"/>
            <w:vAlign w:val="center"/>
          </w:tcPr>
          <w:p w14:paraId="03E02B97" w14:textId="67A5454C" w:rsidR="008824BD" w:rsidRDefault="00170D13" w:rsidP="00CC367C">
            <w:pPr>
              <w:jc w:val="center"/>
            </w:pPr>
            <w:r>
              <w:t>1</w:t>
            </w:r>
          </w:p>
        </w:tc>
        <w:tc>
          <w:tcPr>
            <w:tcW w:w="7699" w:type="dxa"/>
          </w:tcPr>
          <w:p w14:paraId="49F4E5EB" w14:textId="1496FA8E" w:rsidR="008824BD" w:rsidRDefault="00776975" w:rsidP="001B0832">
            <w:r w:rsidRPr="00776975">
              <w:t>Cambios en las historias de usuario</w:t>
            </w:r>
          </w:p>
        </w:tc>
      </w:tr>
      <w:tr w:rsidR="008824BD" w14:paraId="79DF930A" w14:textId="77777777" w:rsidTr="00CC367C">
        <w:tc>
          <w:tcPr>
            <w:tcW w:w="1696" w:type="dxa"/>
            <w:vAlign w:val="center"/>
          </w:tcPr>
          <w:p w14:paraId="58FC512F" w14:textId="131CEA58" w:rsidR="008824BD" w:rsidRDefault="00CC76C7" w:rsidP="00CC367C">
            <w:pPr>
              <w:jc w:val="center"/>
            </w:pPr>
            <w:r>
              <w:t>Estrategias</w:t>
            </w:r>
          </w:p>
        </w:tc>
        <w:tc>
          <w:tcPr>
            <w:tcW w:w="7699" w:type="dxa"/>
          </w:tcPr>
          <w:p w14:paraId="0772FE64" w14:textId="77777777" w:rsidR="00AA3173" w:rsidRDefault="00AA3173" w:rsidP="00216DEA">
            <w:pPr>
              <w:pStyle w:val="Prrafodelista"/>
              <w:numPr>
                <w:ilvl w:val="0"/>
                <w:numId w:val="41"/>
              </w:numPr>
            </w:pPr>
            <w:r>
              <w:t>Establecer un proceso de revisión formal antes de aceptar cualquier cambio en las historias de usuario.</w:t>
            </w:r>
          </w:p>
          <w:p w14:paraId="4132BA74" w14:textId="190F9FD2" w:rsidR="00AA3173" w:rsidRDefault="00AA3173" w:rsidP="00216DEA">
            <w:pPr>
              <w:pStyle w:val="Prrafodelista"/>
              <w:numPr>
                <w:ilvl w:val="0"/>
                <w:numId w:val="41"/>
              </w:numPr>
            </w:pPr>
            <w:r>
              <w:t>Mantener una documentación clara de los requisitos acordados para facilitar la detección de cambios.</w:t>
            </w:r>
          </w:p>
          <w:p w14:paraId="5227B9AC" w14:textId="13002A58" w:rsidR="00AA3173" w:rsidRDefault="00AA3173" w:rsidP="00216DEA">
            <w:pPr>
              <w:pStyle w:val="Prrafodelista"/>
              <w:numPr>
                <w:ilvl w:val="0"/>
                <w:numId w:val="41"/>
              </w:numPr>
            </w:pPr>
            <w:r>
              <w:t>Implementar un sistema de notificación automática para alertar a todas las partes interesadas sobre los cambios propuestos.</w:t>
            </w:r>
          </w:p>
          <w:p w14:paraId="62C34FF7" w14:textId="0CDC6D54" w:rsidR="008824BD" w:rsidRDefault="00AA3173" w:rsidP="00216DEA">
            <w:pPr>
              <w:pStyle w:val="Prrafodelista"/>
              <w:numPr>
                <w:ilvl w:val="0"/>
                <w:numId w:val="41"/>
              </w:numPr>
            </w:pPr>
            <w:r>
              <w:t>Evaluar el impacto de los cambios en los plazos y costos del proyecto antes de su implementación.</w:t>
            </w:r>
          </w:p>
        </w:tc>
      </w:tr>
    </w:tbl>
    <w:p w14:paraId="458C78CA" w14:textId="37CA7E3E" w:rsidR="000139AC" w:rsidRDefault="004D1259" w:rsidP="004D1259">
      <w:pPr>
        <w:pStyle w:val="Titulotabla"/>
      </w:pPr>
      <w:bookmarkStart w:id="633" w:name="_Toc151934604"/>
      <w:r>
        <w:t xml:space="preserve">Plan de contingencia </w:t>
      </w:r>
      <w:r w:rsidR="00E64DCA">
        <w:t>riesgo 1</w:t>
      </w:r>
      <w:bookmarkEnd w:id="633"/>
    </w:p>
    <w:p w14:paraId="325B570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1AE48B6D" w14:textId="77777777">
        <w:tc>
          <w:tcPr>
            <w:tcW w:w="1696" w:type="dxa"/>
            <w:shd w:val="clear" w:color="auto" w:fill="FBE4D5" w:themeFill="accent2" w:themeFillTint="33"/>
            <w:vAlign w:val="center"/>
          </w:tcPr>
          <w:p w14:paraId="2819671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7195CCF3" w14:textId="77777777" w:rsidR="00DF2E51" w:rsidRPr="008F5CB2" w:rsidRDefault="00DF2E51">
            <w:pPr>
              <w:jc w:val="center"/>
              <w:rPr>
                <w:b/>
                <w:bCs/>
                <w:sz w:val="28"/>
                <w:szCs w:val="24"/>
              </w:rPr>
            </w:pPr>
            <w:r w:rsidRPr="008F5CB2">
              <w:rPr>
                <w:b/>
                <w:bCs/>
                <w:sz w:val="28"/>
                <w:szCs w:val="24"/>
              </w:rPr>
              <w:t>Riesgo</w:t>
            </w:r>
          </w:p>
        </w:tc>
      </w:tr>
      <w:tr w:rsidR="00DF2E51" w14:paraId="49080B47" w14:textId="77777777">
        <w:tc>
          <w:tcPr>
            <w:tcW w:w="1696" w:type="dxa"/>
            <w:vAlign w:val="center"/>
          </w:tcPr>
          <w:p w14:paraId="4CC5A5E5" w14:textId="01E3AEB0" w:rsidR="00DF2E51" w:rsidRDefault="00DF2E51">
            <w:pPr>
              <w:jc w:val="center"/>
            </w:pPr>
            <w:r>
              <w:t>2</w:t>
            </w:r>
          </w:p>
        </w:tc>
        <w:tc>
          <w:tcPr>
            <w:tcW w:w="7699" w:type="dxa"/>
          </w:tcPr>
          <w:p w14:paraId="557A1F1A" w14:textId="091EE843" w:rsidR="00DF2E51" w:rsidRDefault="004252BA">
            <w:r w:rsidRPr="004252BA">
              <w:t>Falta de recursos</w:t>
            </w:r>
          </w:p>
        </w:tc>
      </w:tr>
      <w:tr w:rsidR="00DF2E51" w14:paraId="5F0EE75B" w14:textId="77777777">
        <w:tc>
          <w:tcPr>
            <w:tcW w:w="1696" w:type="dxa"/>
            <w:vAlign w:val="center"/>
          </w:tcPr>
          <w:p w14:paraId="54A56CAC" w14:textId="77777777" w:rsidR="00DF2E51" w:rsidRDefault="00DF2E51">
            <w:pPr>
              <w:jc w:val="center"/>
            </w:pPr>
            <w:r>
              <w:t>Estrategias</w:t>
            </w:r>
          </w:p>
        </w:tc>
        <w:tc>
          <w:tcPr>
            <w:tcW w:w="7699" w:type="dxa"/>
          </w:tcPr>
          <w:p w14:paraId="53E4DDEC" w14:textId="77777777" w:rsidR="0022381F" w:rsidRDefault="0022381F" w:rsidP="00216DEA">
            <w:pPr>
              <w:pStyle w:val="Prrafodelista"/>
              <w:numPr>
                <w:ilvl w:val="0"/>
                <w:numId w:val="42"/>
              </w:numPr>
            </w:pPr>
            <w:r>
              <w:t>Mantener una reserva de recursos humanos y tecnológicos para cubrir posibles ausencias o picos de trabajo.</w:t>
            </w:r>
          </w:p>
          <w:p w14:paraId="0E229555" w14:textId="3B0D096A" w:rsidR="0022381F" w:rsidRDefault="0022381F" w:rsidP="00216DEA">
            <w:pPr>
              <w:pStyle w:val="Prrafodelista"/>
              <w:numPr>
                <w:ilvl w:val="0"/>
                <w:numId w:val="42"/>
              </w:numPr>
            </w:pPr>
            <w:r>
              <w:t>Establecer acuerdos con proveedores externos para obtener recursos adicionales cuando sea necesario.</w:t>
            </w:r>
          </w:p>
          <w:p w14:paraId="5FC79540" w14:textId="090BD0ED" w:rsidR="0022381F" w:rsidRDefault="0022381F" w:rsidP="00216DEA">
            <w:pPr>
              <w:pStyle w:val="Prrafodelista"/>
              <w:numPr>
                <w:ilvl w:val="0"/>
                <w:numId w:val="42"/>
              </w:numPr>
            </w:pPr>
            <w:r>
              <w:t>Optimizar la carga de trabajo del equipo mediante una gestión eficiente de proyectos y asignación de tareas.</w:t>
            </w:r>
          </w:p>
          <w:p w14:paraId="6946E011" w14:textId="77276162" w:rsidR="00DF2E51" w:rsidRDefault="0022381F" w:rsidP="00216DEA">
            <w:pPr>
              <w:pStyle w:val="Prrafodelista"/>
              <w:numPr>
                <w:ilvl w:val="0"/>
                <w:numId w:val="42"/>
              </w:numPr>
            </w:pPr>
            <w:r>
              <w:t>Realizar capacitaciones periódicas para mejorar las habilidades del equipo y aumentar la eficiencia.</w:t>
            </w:r>
          </w:p>
        </w:tc>
      </w:tr>
    </w:tbl>
    <w:p w14:paraId="643DDBBE" w14:textId="6B8980AB" w:rsidR="00DF2E51" w:rsidRDefault="00E64DCA" w:rsidP="00E64DCA">
      <w:pPr>
        <w:pStyle w:val="Titulotabla"/>
      </w:pPr>
      <w:bookmarkStart w:id="634" w:name="_Toc151934605"/>
      <w:r>
        <w:t>Plan de contingencia riesgo 2</w:t>
      </w:r>
      <w:bookmarkEnd w:id="634"/>
    </w:p>
    <w:p w14:paraId="62010B5C"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0296851" w14:textId="77777777">
        <w:tc>
          <w:tcPr>
            <w:tcW w:w="1696" w:type="dxa"/>
            <w:shd w:val="clear" w:color="auto" w:fill="FBE4D5" w:themeFill="accent2" w:themeFillTint="33"/>
            <w:vAlign w:val="center"/>
          </w:tcPr>
          <w:p w14:paraId="1C28B40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60907019" w14:textId="77777777" w:rsidR="00DF2E51" w:rsidRPr="008F5CB2" w:rsidRDefault="00DF2E51">
            <w:pPr>
              <w:jc w:val="center"/>
              <w:rPr>
                <w:b/>
                <w:bCs/>
                <w:sz w:val="28"/>
                <w:szCs w:val="24"/>
              </w:rPr>
            </w:pPr>
            <w:r w:rsidRPr="008F5CB2">
              <w:rPr>
                <w:b/>
                <w:bCs/>
                <w:sz w:val="28"/>
                <w:szCs w:val="24"/>
              </w:rPr>
              <w:t>Riesgo</w:t>
            </w:r>
          </w:p>
        </w:tc>
      </w:tr>
      <w:tr w:rsidR="00DF2E51" w14:paraId="485F4D2B" w14:textId="77777777">
        <w:tc>
          <w:tcPr>
            <w:tcW w:w="1696" w:type="dxa"/>
            <w:vAlign w:val="center"/>
          </w:tcPr>
          <w:p w14:paraId="6F93C137" w14:textId="2B48CE73" w:rsidR="00DF2E51" w:rsidRDefault="00DF2E51">
            <w:pPr>
              <w:jc w:val="center"/>
            </w:pPr>
            <w:r>
              <w:t>3</w:t>
            </w:r>
          </w:p>
        </w:tc>
        <w:tc>
          <w:tcPr>
            <w:tcW w:w="7699" w:type="dxa"/>
          </w:tcPr>
          <w:p w14:paraId="12685A5D" w14:textId="6529B1AE" w:rsidR="00DF2E51" w:rsidRDefault="00E871A0">
            <w:r w:rsidRPr="00E871A0">
              <w:t>Falta de comunicación cliente-desarrolladores</w:t>
            </w:r>
          </w:p>
        </w:tc>
      </w:tr>
      <w:tr w:rsidR="00DF2E51" w14:paraId="40AD6803" w14:textId="77777777">
        <w:tc>
          <w:tcPr>
            <w:tcW w:w="1696" w:type="dxa"/>
            <w:vAlign w:val="center"/>
          </w:tcPr>
          <w:p w14:paraId="0B204AFC" w14:textId="77777777" w:rsidR="00DF2E51" w:rsidRDefault="00DF2E51">
            <w:pPr>
              <w:jc w:val="center"/>
            </w:pPr>
            <w:r>
              <w:t>Estrategias</w:t>
            </w:r>
          </w:p>
        </w:tc>
        <w:tc>
          <w:tcPr>
            <w:tcW w:w="7699" w:type="dxa"/>
          </w:tcPr>
          <w:p w14:paraId="0CEBB5B8" w14:textId="318C6D0D" w:rsidR="008C3E3B" w:rsidRDefault="008C3E3B" w:rsidP="00216DEA">
            <w:pPr>
              <w:pStyle w:val="Prrafodelista"/>
              <w:numPr>
                <w:ilvl w:val="0"/>
                <w:numId w:val="43"/>
              </w:numPr>
            </w:pPr>
            <w:r>
              <w:t>Implementar herramientas de gestión de proyectos que faciliten la colaboración y la comunicación en tiempo real.</w:t>
            </w:r>
          </w:p>
          <w:p w14:paraId="49A6FB7C" w14:textId="4540661E" w:rsidR="008C3E3B" w:rsidRDefault="008C3E3B" w:rsidP="00216DEA">
            <w:pPr>
              <w:pStyle w:val="Prrafodelista"/>
              <w:numPr>
                <w:ilvl w:val="0"/>
                <w:numId w:val="43"/>
              </w:numPr>
            </w:pPr>
            <w:r>
              <w:t>Programar reuniones periódicas para revisar el progreso del proyecto y discutir cualquier cambio en los requisitos.</w:t>
            </w:r>
          </w:p>
          <w:p w14:paraId="260A91E4" w14:textId="6C4CD6BC" w:rsidR="008C3E3B" w:rsidRDefault="008C3E3B" w:rsidP="00216DEA">
            <w:pPr>
              <w:pStyle w:val="Prrafodelista"/>
              <w:numPr>
                <w:ilvl w:val="0"/>
                <w:numId w:val="43"/>
              </w:numPr>
            </w:pPr>
            <w:r>
              <w:t>Designar un representante del cliente y un líder de equipo de desarrollo para asegurar una comunicación fluida.</w:t>
            </w:r>
          </w:p>
          <w:p w14:paraId="70E94949" w14:textId="52F6932B" w:rsidR="00DF2E51" w:rsidRDefault="008C3E3B" w:rsidP="00216DEA">
            <w:pPr>
              <w:pStyle w:val="Prrafodelista"/>
              <w:numPr>
                <w:ilvl w:val="0"/>
                <w:numId w:val="43"/>
              </w:numPr>
            </w:pPr>
            <w:r>
              <w:lastRenderedPageBreak/>
              <w:t>Utilizar canales de comunicación variados, como correos electrónicos, reuniones presenciales o videoconferencias, según sea necesario.</w:t>
            </w:r>
          </w:p>
        </w:tc>
      </w:tr>
    </w:tbl>
    <w:p w14:paraId="784DA35E" w14:textId="6768456A" w:rsidR="00DF2E51" w:rsidRDefault="00E64DCA" w:rsidP="00E64DCA">
      <w:pPr>
        <w:pStyle w:val="Titulotabla"/>
      </w:pPr>
      <w:bookmarkStart w:id="635" w:name="_Toc151934606"/>
      <w:r>
        <w:lastRenderedPageBreak/>
        <w:t>Plan de contingencia riesgo 3</w:t>
      </w:r>
      <w:bookmarkEnd w:id="635"/>
    </w:p>
    <w:p w14:paraId="4BA0DE23"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0F2D2108" w14:textId="77777777">
        <w:tc>
          <w:tcPr>
            <w:tcW w:w="1696" w:type="dxa"/>
            <w:shd w:val="clear" w:color="auto" w:fill="FBE4D5" w:themeFill="accent2" w:themeFillTint="33"/>
            <w:vAlign w:val="center"/>
          </w:tcPr>
          <w:p w14:paraId="294A7D02"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29AA8E98" w14:textId="77777777" w:rsidR="00DF2E51" w:rsidRPr="008F5CB2" w:rsidRDefault="00DF2E51">
            <w:pPr>
              <w:jc w:val="center"/>
              <w:rPr>
                <w:b/>
                <w:bCs/>
                <w:sz w:val="28"/>
                <w:szCs w:val="24"/>
              </w:rPr>
            </w:pPr>
            <w:r w:rsidRPr="008F5CB2">
              <w:rPr>
                <w:b/>
                <w:bCs/>
                <w:sz w:val="28"/>
                <w:szCs w:val="24"/>
              </w:rPr>
              <w:t>Riesgo</w:t>
            </w:r>
          </w:p>
        </w:tc>
      </w:tr>
      <w:tr w:rsidR="00DF2E51" w14:paraId="40CBEB48" w14:textId="77777777">
        <w:tc>
          <w:tcPr>
            <w:tcW w:w="1696" w:type="dxa"/>
            <w:vAlign w:val="center"/>
          </w:tcPr>
          <w:p w14:paraId="5158F224" w14:textId="588CF3CC" w:rsidR="00DF2E51" w:rsidRDefault="00DF2E51">
            <w:pPr>
              <w:jc w:val="center"/>
            </w:pPr>
            <w:r>
              <w:t>4</w:t>
            </w:r>
          </w:p>
        </w:tc>
        <w:tc>
          <w:tcPr>
            <w:tcW w:w="7699" w:type="dxa"/>
          </w:tcPr>
          <w:p w14:paraId="5C4E3ECB" w14:textId="618CC9E7" w:rsidR="00DF2E51" w:rsidRDefault="00094376">
            <w:r w:rsidRPr="00094376">
              <w:t>Problemas de seguridad</w:t>
            </w:r>
          </w:p>
        </w:tc>
      </w:tr>
      <w:tr w:rsidR="00DF2E51" w14:paraId="18EFEB4D" w14:textId="77777777">
        <w:tc>
          <w:tcPr>
            <w:tcW w:w="1696" w:type="dxa"/>
            <w:vAlign w:val="center"/>
          </w:tcPr>
          <w:p w14:paraId="6A0DF475" w14:textId="77777777" w:rsidR="00DF2E51" w:rsidRDefault="00DF2E51">
            <w:pPr>
              <w:jc w:val="center"/>
            </w:pPr>
            <w:r>
              <w:t>Estrategias</w:t>
            </w:r>
          </w:p>
        </w:tc>
        <w:tc>
          <w:tcPr>
            <w:tcW w:w="7699" w:type="dxa"/>
          </w:tcPr>
          <w:p w14:paraId="12F55078" w14:textId="27CAFCE8" w:rsidR="001F2CE5" w:rsidRDefault="001F2CE5" w:rsidP="00216DEA">
            <w:pPr>
              <w:pStyle w:val="Prrafodelista"/>
              <w:numPr>
                <w:ilvl w:val="0"/>
                <w:numId w:val="44"/>
              </w:numPr>
            </w:pPr>
            <w:r>
              <w:t>Implementar medidas de seguridad robustas, como encriptación, cortafuegos y detección de intrusiones.</w:t>
            </w:r>
          </w:p>
          <w:p w14:paraId="681CCFC7" w14:textId="3A0524CF" w:rsidR="001F2CE5" w:rsidRDefault="001F2CE5" w:rsidP="00216DEA">
            <w:pPr>
              <w:pStyle w:val="Prrafodelista"/>
              <w:numPr>
                <w:ilvl w:val="0"/>
                <w:numId w:val="44"/>
              </w:numPr>
            </w:pPr>
            <w:r>
              <w:t>Realizar auditorías de seguridad y pruebas de penetración de manera regular.</w:t>
            </w:r>
          </w:p>
          <w:p w14:paraId="345BEA5F" w14:textId="3C314F87" w:rsidR="001F2CE5" w:rsidRDefault="001F2CE5" w:rsidP="00216DEA">
            <w:pPr>
              <w:pStyle w:val="Prrafodelista"/>
              <w:numPr>
                <w:ilvl w:val="0"/>
                <w:numId w:val="44"/>
              </w:numPr>
            </w:pPr>
            <w:r>
              <w:t>Establecer un equipo de respuesta a incidentes para abordar y mitigar cualquier brecha de seguridad de manera rápida.</w:t>
            </w:r>
          </w:p>
          <w:p w14:paraId="34681B66" w14:textId="0A843B1F" w:rsidR="00DF2E51" w:rsidRDefault="001F2CE5" w:rsidP="00216DEA">
            <w:pPr>
              <w:pStyle w:val="Prrafodelista"/>
              <w:numPr>
                <w:ilvl w:val="0"/>
                <w:numId w:val="44"/>
              </w:numPr>
            </w:pPr>
            <w:r>
              <w:t>Educar a todo el equipo sobre prácticas seguras y concientizar a los usuarios sobre la importancia de mantener la seguridad de sus credenciales.</w:t>
            </w:r>
          </w:p>
        </w:tc>
      </w:tr>
    </w:tbl>
    <w:p w14:paraId="05B17B0D" w14:textId="7A71B21E" w:rsidR="00DF2E51" w:rsidRDefault="00E1653C" w:rsidP="00E64DCA">
      <w:pPr>
        <w:pStyle w:val="Titulotabla"/>
      </w:pPr>
      <w:bookmarkStart w:id="636" w:name="_Toc151934607"/>
      <w:r>
        <w:t>Plan de contingencia riesgo 4</w:t>
      </w:r>
      <w:bookmarkEnd w:id="636"/>
    </w:p>
    <w:p w14:paraId="1A76244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6D0E8487" w14:textId="77777777">
        <w:tc>
          <w:tcPr>
            <w:tcW w:w="1696" w:type="dxa"/>
            <w:shd w:val="clear" w:color="auto" w:fill="FBE4D5" w:themeFill="accent2" w:themeFillTint="33"/>
            <w:vAlign w:val="center"/>
          </w:tcPr>
          <w:p w14:paraId="4CF01FA8"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32FB4839" w14:textId="77777777" w:rsidR="00DF2E51" w:rsidRPr="008F5CB2" w:rsidRDefault="00DF2E51">
            <w:pPr>
              <w:jc w:val="center"/>
              <w:rPr>
                <w:b/>
                <w:bCs/>
                <w:sz w:val="28"/>
                <w:szCs w:val="24"/>
              </w:rPr>
            </w:pPr>
            <w:r w:rsidRPr="008F5CB2">
              <w:rPr>
                <w:b/>
                <w:bCs/>
                <w:sz w:val="28"/>
                <w:szCs w:val="24"/>
              </w:rPr>
              <w:t>Riesgo</w:t>
            </w:r>
          </w:p>
        </w:tc>
      </w:tr>
      <w:tr w:rsidR="00DF2E51" w14:paraId="5BC4B482" w14:textId="77777777">
        <w:tc>
          <w:tcPr>
            <w:tcW w:w="1696" w:type="dxa"/>
            <w:vAlign w:val="center"/>
          </w:tcPr>
          <w:p w14:paraId="60FF165E" w14:textId="4F1EA39F" w:rsidR="00DF2E51" w:rsidRDefault="00DF2E51">
            <w:pPr>
              <w:jc w:val="center"/>
            </w:pPr>
            <w:r>
              <w:t>5</w:t>
            </w:r>
          </w:p>
        </w:tc>
        <w:tc>
          <w:tcPr>
            <w:tcW w:w="7699" w:type="dxa"/>
          </w:tcPr>
          <w:p w14:paraId="350A0092" w14:textId="3EC4A0CE" w:rsidR="00DF2E51" w:rsidRDefault="003574DC">
            <w:r w:rsidRPr="003574DC">
              <w:t>Falta de pruebas exhaustivas</w:t>
            </w:r>
          </w:p>
        </w:tc>
      </w:tr>
      <w:tr w:rsidR="00DF2E51" w14:paraId="4E2108C2" w14:textId="77777777">
        <w:tc>
          <w:tcPr>
            <w:tcW w:w="1696" w:type="dxa"/>
            <w:vAlign w:val="center"/>
          </w:tcPr>
          <w:p w14:paraId="244DC668" w14:textId="77777777" w:rsidR="00DF2E51" w:rsidRDefault="00DF2E51">
            <w:pPr>
              <w:jc w:val="center"/>
            </w:pPr>
            <w:r>
              <w:t>Estrategias</w:t>
            </w:r>
          </w:p>
        </w:tc>
        <w:tc>
          <w:tcPr>
            <w:tcW w:w="7699" w:type="dxa"/>
          </w:tcPr>
          <w:p w14:paraId="620D7366" w14:textId="27C94FA3" w:rsidR="00601AF2" w:rsidRDefault="00601AF2" w:rsidP="00216DEA">
            <w:pPr>
              <w:pStyle w:val="Prrafodelista"/>
              <w:numPr>
                <w:ilvl w:val="0"/>
                <w:numId w:val="45"/>
              </w:numPr>
            </w:pPr>
            <w:r>
              <w:t>Establecer un proceso de pruebas riguroso para cada módulo del sistema.</w:t>
            </w:r>
          </w:p>
          <w:p w14:paraId="3910EEFD" w14:textId="62BB6413" w:rsidR="00601AF2" w:rsidRDefault="00601AF2" w:rsidP="00216DEA">
            <w:pPr>
              <w:pStyle w:val="Prrafodelista"/>
              <w:numPr>
                <w:ilvl w:val="0"/>
                <w:numId w:val="45"/>
              </w:numPr>
            </w:pPr>
            <w:r>
              <w:t>Implementar la automatización de pruebas siempre que sea posible para garantizar una cobertura más completa.</w:t>
            </w:r>
          </w:p>
          <w:p w14:paraId="59AD3F11" w14:textId="55D8F5FF" w:rsidR="00601AF2" w:rsidRDefault="00601AF2" w:rsidP="00216DEA">
            <w:pPr>
              <w:pStyle w:val="Prrafodelista"/>
              <w:numPr>
                <w:ilvl w:val="0"/>
                <w:numId w:val="45"/>
              </w:numPr>
            </w:pPr>
            <w:r>
              <w:t>Designar un equipo dedicado para realizar pruebas de rendimiento, de seguridad y de casos límite.</w:t>
            </w:r>
          </w:p>
          <w:p w14:paraId="56C13BD4" w14:textId="3298B18E" w:rsidR="00DF2E51" w:rsidRDefault="00601AF2" w:rsidP="00216DEA">
            <w:pPr>
              <w:pStyle w:val="Prrafodelista"/>
              <w:numPr>
                <w:ilvl w:val="0"/>
                <w:numId w:val="45"/>
              </w:numPr>
            </w:pPr>
            <w:r>
              <w:t>Establecer métricas claras para evaluar la efectividad de las pruebas y realizar revisiones periódicas del proceso de prueba.</w:t>
            </w:r>
          </w:p>
        </w:tc>
      </w:tr>
    </w:tbl>
    <w:p w14:paraId="68A2AA04" w14:textId="51613DB4" w:rsidR="00DF2E51" w:rsidRDefault="00E1653C" w:rsidP="001B0832">
      <w:pPr>
        <w:pStyle w:val="Titulotabla"/>
      </w:pPr>
      <w:bookmarkStart w:id="637" w:name="_Toc151934608"/>
      <w:r>
        <w:t>Plan de contingencia riesgo 5</w:t>
      </w:r>
      <w:bookmarkEnd w:id="637"/>
    </w:p>
    <w:p w14:paraId="67B3FC41"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61EB8B95" w14:textId="77777777">
        <w:tc>
          <w:tcPr>
            <w:tcW w:w="1696" w:type="dxa"/>
            <w:shd w:val="clear" w:color="auto" w:fill="FBE4D5" w:themeFill="accent2" w:themeFillTint="33"/>
            <w:vAlign w:val="center"/>
          </w:tcPr>
          <w:p w14:paraId="3463A7A7"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6E237926" w14:textId="77777777" w:rsidR="00DF2E51" w:rsidRPr="008F5CB2" w:rsidRDefault="00DF2E51">
            <w:pPr>
              <w:jc w:val="center"/>
              <w:rPr>
                <w:b/>
                <w:bCs/>
                <w:sz w:val="28"/>
                <w:szCs w:val="24"/>
              </w:rPr>
            </w:pPr>
            <w:r w:rsidRPr="008F5CB2">
              <w:rPr>
                <w:b/>
                <w:bCs/>
                <w:sz w:val="28"/>
                <w:szCs w:val="24"/>
              </w:rPr>
              <w:t>Riesgo</w:t>
            </w:r>
          </w:p>
        </w:tc>
      </w:tr>
      <w:tr w:rsidR="00DF2E51" w14:paraId="5012CE51" w14:textId="77777777">
        <w:tc>
          <w:tcPr>
            <w:tcW w:w="1696" w:type="dxa"/>
            <w:vAlign w:val="center"/>
          </w:tcPr>
          <w:p w14:paraId="2456B8CF" w14:textId="43DA35FF" w:rsidR="00DF2E51" w:rsidRDefault="00DF2E51">
            <w:pPr>
              <w:jc w:val="center"/>
            </w:pPr>
            <w:r>
              <w:t>6</w:t>
            </w:r>
          </w:p>
        </w:tc>
        <w:tc>
          <w:tcPr>
            <w:tcW w:w="7699" w:type="dxa"/>
          </w:tcPr>
          <w:p w14:paraId="2DFCA355" w14:textId="58A6A98D" w:rsidR="00DF2E51" w:rsidRDefault="008B32DF">
            <w:r w:rsidRPr="008B32DF">
              <w:t>Falta de SEO</w:t>
            </w:r>
          </w:p>
        </w:tc>
      </w:tr>
      <w:tr w:rsidR="00DF2E51" w14:paraId="604D81E4" w14:textId="77777777">
        <w:tc>
          <w:tcPr>
            <w:tcW w:w="1696" w:type="dxa"/>
            <w:vAlign w:val="center"/>
          </w:tcPr>
          <w:p w14:paraId="7C81DC7A" w14:textId="77777777" w:rsidR="00DF2E51" w:rsidRDefault="00DF2E51">
            <w:pPr>
              <w:jc w:val="center"/>
            </w:pPr>
            <w:r>
              <w:t>Estrategias</w:t>
            </w:r>
          </w:p>
        </w:tc>
        <w:tc>
          <w:tcPr>
            <w:tcW w:w="7699" w:type="dxa"/>
          </w:tcPr>
          <w:p w14:paraId="3148DAF4" w14:textId="5D0A332C" w:rsidR="00DE7CEC" w:rsidRDefault="00DE7CEC" w:rsidP="00216DEA">
            <w:pPr>
              <w:pStyle w:val="Prrafodelista"/>
              <w:numPr>
                <w:ilvl w:val="0"/>
                <w:numId w:val="46"/>
              </w:numPr>
            </w:pPr>
            <w:r>
              <w:t>Realizar una auditoría SEO inicial para identificar áreas de mejora.</w:t>
            </w:r>
          </w:p>
          <w:p w14:paraId="5304930A" w14:textId="0BF2F184" w:rsidR="00DE7CEC" w:rsidRDefault="00DE7CEC" w:rsidP="00216DEA">
            <w:pPr>
              <w:pStyle w:val="Prrafodelista"/>
              <w:numPr>
                <w:ilvl w:val="0"/>
                <w:numId w:val="46"/>
              </w:numPr>
            </w:pPr>
            <w:r>
              <w:t>Incorporar prácticas SEO durante el desarrollo, como la optimización de contenido y la estructura del sitio.</w:t>
            </w:r>
          </w:p>
          <w:p w14:paraId="7189BCA6" w14:textId="03705C44" w:rsidR="00DE7CEC" w:rsidRDefault="00DE7CEC" w:rsidP="00216DEA">
            <w:pPr>
              <w:pStyle w:val="Prrafodelista"/>
              <w:numPr>
                <w:ilvl w:val="0"/>
                <w:numId w:val="46"/>
              </w:numPr>
            </w:pPr>
            <w:r>
              <w:t>Implementar herramientas de monitoreo para evaluar continuamente el rendimiento SEO.</w:t>
            </w:r>
          </w:p>
          <w:p w14:paraId="1CF43978" w14:textId="44B04F46" w:rsidR="00DF2E51" w:rsidRDefault="00DE7CEC" w:rsidP="00216DEA">
            <w:pPr>
              <w:pStyle w:val="Prrafodelista"/>
              <w:numPr>
                <w:ilvl w:val="0"/>
                <w:numId w:val="46"/>
              </w:numPr>
            </w:pPr>
            <w:r>
              <w:t>Colaborar con expertos en SEO para ajustar estrategias según sea necesario.</w:t>
            </w:r>
          </w:p>
        </w:tc>
      </w:tr>
    </w:tbl>
    <w:p w14:paraId="2D962800" w14:textId="25B9EF7E" w:rsidR="00DF2E51" w:rsidRDefault="00E1653C" w:rsidP="001B0832">
      <w:pPr>
        <w:pStyle w:val="Titulotabla"/>
      </w:pPr>
      <w:bookmarkStart w:id="638" w:name="_Toc151934609"/>
      <w:r>
        <w:t xml:space="preserve">Plan de contingencia riesgo </w:t>
      </w:r>
      <w:r w:rsidR="00FD4636">
        <w:t>6</w:t>
      </w:r>
      <w:bookmarkEnd w:id="638"/>
    </w:p>
    <w:p w14:paraId="0A60097F"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A734397" w14:textId="77777777">
        <w:tc>
          <w:tcPr>
            <w:tcW w:w="1696" w:type="dxa"/>
            <w:shd w:val="clear" w:color="auto" w:fill="FBE4D5" w:themeFill="accent2" w:themeFillTint="33"/>
            <w:vAlign w:val="center"/>
          </w:tcPr>
          <w:p w14:paraId="31973092"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102F1CDF" w14:textId="77777777" w:rsidR="00DF2E51" w:rsidRPr="008F5CB2" w:rsidRDefault="00DF2E51">
            <w:pPr>
              <w:jc w:val="center"/>
              <w:rPr>
                <w:b/>
                <w:bCs/>
                <w:sz w:val="28"/>
                <w:szCs w:val="24"/>
              </w:rPr>
            </w:pPr>
            <w:r w:rsidRPr="008F5CB2">
              <w:rPr>
                <w:b/>
                <w:bCs/>
                <w:sz w:val="28"/>
                <w:szCs w:val="24"/>
              </w:rPr>
              <w:t>Riesgo</w:t>
            </w:r>
          </w:p>
        </w:tc>
      </w:tr>
      <w:tr w:rsidR="00DF2E51" w14:paraId="5E3F4520" w14:textId="77777777">
        <w:tc>
          <w:tcPr>
            <w:tcW w:w="1696" w:type="dxa"/>
            <w:vAlign w:val="center"/>
          </w:tcPr>
          <w:p w14:paraId="32F4FAFB" w14:textId="7B63C848" w:rsidR="00DF2E51" w:rsidRDefault="00DF2E51">
            <w:pPr>
              <w:jc w:val="center"/>
            </w:pPr>
            <w:r>
              <w:t>7</w:t>
            </w:r>
          </w:p>
        </w:tc>
        <w:tc>
          <w:tcPr>
            <w:tcW w:w="7699" w:type="dxa"/>
          </w:tcPr>
          <w:p w14:paraId="7B4D4439" w14:textId="17EF4941" w:rsidR="00DF2E51" w:rsidRDefault="00B83F82">
            <w:r w:rsidRPr="00B83F82">
              <w:t>Incumplimiento de plazos</w:t>
            </w:r>
          </w:p>
        </w:tc>
      </w:tr>
      <w:tr w:rsidR="00DF2E51" w14:paraId="4AE552C3" w14:textId="77777777">
        <w:tc>
          <w:tcPr>
            <w:tcW w:w="1696" w:type="dxa"/>
            <w:vAlign w:val="center"/>
          </w:tcPr>
          <w:p w14:paraId="3C4BD7BC" w14:textId="77777777" w:rsidR="00DF2E51" w:rsidRDefault="00DF2E51">
            <w:pPr>
              <w:jc w:val="center"/>
            </w:pPr>
            <w:r>
              <w:t>Estrategias</w:t>
            </w:r>
          </w:p>
        </w:tc>
        <w:tc>
          <w:tcPr>
            <w:tcW w:w="7699" w:type="dxa"/>
          </w:tcPr>
          <w:p w14:paraId="5B8DAC6A" w14:textId="71FDB917" w:rsidR="00F955AB" w:rsidRDefault="00F955AB" w:rsidP="00216DEA">
            <w:pPr>
              <w:pStyle w:val="Prrafodelista"/>
              <w:numPr>
                <w:ilvl w:val="0"/>
                <w:numId w:val="47"/>
              </w:numPr>
            </w:pPr>
            <w:r>
              <w:t>Establecer un cronograma realista con márgenes de tiempo para imprevistos.</w:t>
            </w:r>
          </w:p>
          <w:p w14:paraId="651C4D2D" w14:textId="39DB5413" w:rsidR="00F955AB" w:rsidRDefault="00F955AB" w:rsidP="00216DEA">
            <w:pPr>
              <w:pStyle w:val="Prrafodelista"/>
              <w:numPr>
                <w:ilvl w:val="0"/>
                <w:numId w:val="47"/>
              </w:numPr>
            </w:pPr>
            <w:r>
              <w:t>Implementar metodologías de desarrollo ágiles para adaptarse a cambios y acelerar el desarrollo.</w:t>
            </w:r>
          </w:p>
          <w:p w14:paraId="09C99C0E" w14:textId="12292239" w:rsidR="00F955AB" w:rsidRDefault="00F955AB" w:rsidP="00216DEA">
            <w:pPr>
              <w:pStyle w:val="Prrafodelista"/>
              <w:numPr>
                <w:ilvl w:val="0"/>
                <w:numId w:val="47"/>
              </w:numPr>
            </w:pPr>
            <w:r>
              <w:t>Realizar revisiones periódicas del progreso del proyecto y ajustar el cronograma según sea necesario.</w:t>
            </w:r>
          </w:p>
          <w:p w14:paraId="44A00B7B" w14:textId="12ED404C" w:rsidR="00DF2E51" w:rsidRDefault="00F955AB" w:rsidP="00216DEA">
            <w:pPr>
              <w:pStyle w:val="Prrafodelista"/>
              <w:numPr>
                <w:ilvl w:val="0"/>
                <w:numId w:val="47"/>
              </w:numPr>
            </w:pPr>
            <w:r>
              <w:t>Comunicar cualquier desviación en los plazos de manera oportuna y transparente.</w:t>
            </w:r>
          </w:p>
        </w:tc>
      </w:tr>
    </w:tbl>
    <w:p w14:paraId="244D2B7B" w14:textId="24CC3ACF" w:rsidR="00DF2E51" w:rsidRDefault="00FD4636" w:rsidP="001B0832">
      <w:pPr>
        <w:pStyle w:val="Titulotabla"/>
      </w:pPr>
      <w:bookmarkStart w:id="639" w:name="_Toc151934610"/>
      <w:r>
        <w:t>Plan de contingencia riesgo 7</w:t>
      </w:r>
      <w:bookmarkEnd w:id="639"/>
    </w:p>
    <w:p w14:paraId="3F17010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C836DF9" w14:textId="77777777">
        <w:tc>
          <w:tcPr>
            <w:tcW w:w="1696" w:type="dxa"/>
            <w:shd w:val="clear" w:color="auto" w:fill="FBE4D5" w:themeFill="accent2" w:themeFillTint="33"/>
            <w:vAlign w:val="center"/>
          </w:tcPr>
          <w:p w14:paraId="1A88A4F9"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072DA0EE" w14:textId="77777777" w:rsidR="00DF2E51" w:rsidRPr="008F5CB2" w:rsidRDefault="00DF2E51">
            <w:pPr>
              <w:jc w:val="center"/>
              <w:rPr>
                <w:b/>
                <w:bCs/>
                <w:sz w:val="28"/>
                <w:szCs w:val="24"/>
              </w:rPr>
            </w:pPr>
            <w:r w:rsidRPr="008F5CB2">
              <w:rPr>
                <w:b/>
                <w:bCs/>
                <w:sz w:val="28"/>
                <w:szCs w:val="24"/>
              </w:rPr>
              <w:t>Riesgo</w:t>
            </w:r>
          </w:p>
        </w:tc>
      </w:tr>
      <w:tr w:rsidR="00DF2E51" w14:paraId="4D7655F8" w14:textId="77777777">
        <w:tc>
          <w:tcPr>
            <w:tcW w:w="1696" w:type="dxa"/>
            <w:vAlign w:val="center"/>
          </w:tcPr>
          <w:p w14:paraId="591EED68" w14:textId="51EDA364" w:rsidR="00DF2E51" w:rsidRDefault="00DF2E51">
            <w:pPr>
              <w:jc w:val="center"/>
            </w:pPr>
            <w:r>
              <w:t>8</w:t>
            </w:r>
          </w:p>
        </w:tc>
        <w:tc>
          <w:tcPr>
            <w:tcW w:w="7699" w:type="dxa"/>
          </w:tcPr>
          <w:p w14:paraId="128683AE" w14:textId="6FFBF860" w:rsidR="00DF2E51" w:rsidRDefault="00022038">
            <w:r w:rsidRPr="00022038">
              <w:t>Errores de desarrollo</w:t>
            </w:r>
          </w:p>
        </w:tc>
      </w:tr>
      <w:tr w:rsidR="00DF2E51" w14:paraId="770A4B26" w14:textId="77777777">
        <w:tc>
          <w:tcPr>
            <w:tcW w:w="1696" w:type="dxa"/>
            <w:vAlign w:val="center"/>
          </w:tcPr>
          <w:p w14:paraId="4FCCE7EE" w14:textId="77777777" w:rsidR="00DF2E51" w:rsidRDefault="00DF2E51">
            <w:pPr>
              <w:jc w:val="center"/>
            </w:pPr>
            <w:r>
              <w:t>Estrategias</w:t>
            </w:r>
          </w:p>
        </w:tc>
        <w:tc>
          <w:tcPr>
            <w:tcW w:w="7699" w:type="dxa"/>
          </w:tcPr>
          <w:p w14:paraId="53E754E8" w14:textId="575BD94C" w:rsidR="005E30D3" w:rsidRDefault="005E30D3" w:rsidP="00216DEA">
            <w:pPr>
              <w:pStyle w:val="Prrafodelista"/>
              <w:numPr>
                <w:ilvl w:val="0"/>
                <w:numId w:val="52"/>
              </w:numPr>
            </w:pPr>
            <w:r>
              <w:t>Implementar revisiones de código regulares y colaborativas.</w:t>
            </w:r>
          </w:p>
          <w:p w14:paraId="6CB11CF3" w14:textId="0EE17568" w:rsidR="005E30D3" w:rsidRDefault="005E30D3" w:rsidP="00216DEA">
            <w:pPr>
              <w:pStyle w:val="Prrafodelista"/>
              <w:numPr>
                <w:ilvl w:val="0"/>
                <w:numId w:val="52"/>
              </w:numPr>
            </w:pPr>
            <w:r>
              <w:t>Utilizar herramientas de análisis estático y dinámico de código para identificar posibles errores.</w:t>
            </w:r>
          </w:p>
          <w:p w14:paraId="61B079DB" w14:textId="5FF91B66" w:rsidR="005E30D3" w:rsidRDefault="005E30D3" w:rsidP="00216DEA">
            <w:pPr>
              <w:pStyle w:val="Prrafodelista"/>
              <w:numPr>
                <w:ilvl w:val="0"/>
                <w:numId w:val="52"/>
              </w:numPr>
            </w:pPr>
            <w:r>
              <w:t>Establecer un protocolo de pruebas exhaustivas antes de la implementación de nuevas funcionalidades.</w:t>
            </w:r>
          </w:p>
          <w:p w14:paraId="02EA7154" w14:textId="3CC6D59F" w:rsidR="00DF2E51" w:rsidRDefault="005E30D3" w:rsidP="00216DEA">
            <w:pPr>
              <w:pStyle w:val="Prrafodelista"/>
              <w:numPr>
                <w:ilvl w:val="0"/>
                <w:numId w:val="52"/>
              </w:numPr>
            </w:pPr>
            <w:r>
              <w:t>Mantener un sistema de control de versiones para rastrear cambios y facilitar la reversión en caso de errores críticos.</w:t>
            </w:r>
          </w:p>
        </w:tc>
      </w:tr>
    </w:tbl>
    <w:p w14:paraId="474EC7C7" w14:textId="65EAF5A7" w:rsidR="00DF2E51" w:rsidRDefault="00FD4636" w:rsidP="001B0832">
      <w:pPr>
        <w:pStyle w:val="Titulotabla"/>
      </w:pPr>
      <w:bookmarkStart w:id="640" w:name="_Toc151934611"/>
      <w:r>
        <w:t>Plan de contingencia riesgo 8</w:t>
      </w:r>
      <w:bookmarkEnd w:id="640"/>
    </w:p>
    <w:p w14:paraId="3D391CA8"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574CB25C" w14:textId="77777777">
        <w:tc>
          <w:tcPr>
            <w:tcW w:w="1696" w:type="dxa"/>
            <w:shd w:val="clear" w:color="auto" w:fill="FBE4D5" w:themeFill="accent2" w:themeFillTint="33"/>
            <w:vAlign w:val="center"/>
          </w:tcPr>
          <w:p w14:paraId="286F77E7"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57579DC7" w14:textId="77777777" w:rsidR="00DF2E51" w:rsidRPr="008F5CB2" w:rsidRDefault="00DF2E51">
            <w:pPr>
              <w:jc w:val="center"/>
              <w:rPr>
                <w:b/>
                <w:bCs/>
                <w:sz w:val="28"/>
                <w:szCs w:val="24"/>
              </w:rPr>
            </w:pPr>
            <w:r w:rsidRPr="008F5CB2">
              <w:rPr>
                <w:b/>
                <w:bCs/>
                <w:sz w:val="28"/>
                <w:szCs w:val="24"/>
              </w:rPr>
              <w:t>Riesgo</w:t>
            </w:r>
          </w:p>
        </w:tc>
      </w:tr>
      <w:tr w:rsidR="00DF2E51" w14:paraId="612DBDC3" w14:textId="77777777">
        <w:tc>
          <w:tcPr>
            <w:tcW w:w="1696" w:type="dxa"/>
            <w:vAlign w:val="center"/>
          </w:tcPr>
          <w:p w14:paraId="34634FCF" w14:textId="7AE53980" w:rsidR="00DF2E51" w:rsidRDefault="00DF2E51">
            <w:pPr>
              <w:jc w:val="center"/>
            </w:pPr>
            <w:r>
              <w:t>9</w:t>
            </w:r>
          </w:p>
        </w:tc>
        <w:tc>
          <w:tcPr>
            <w:tcW w:w="7699" w:type="dxa"/>
          </w:tcPr>
          <w:p w14:paraId="60F9909D" w14:textId="4EDD36A2" w:rsidR="00DF2E51" w:rsidRDefault="0003503C">
            <w:r w:rsidRPr="0003503C">
              <w:t>Pérdida de datos</w:t>
            </w:r>
          </w:p>
        </w:tc>
      </w:tr>
      <w:tr w:rsidR="00DF2E51" w14:paraId="6E2692D9" w14:textId="77777777">
        <w:tc>
          <w:tcPr>
            <w:tcW w:w="1696" w:type="dxa"/>
            <w:vAlign w:val="center"/>
          </w:tcPr>
          <w:p w14:paraId="32D5BCCE" w14:textId="77777777" w:rsidR="00DF2E51" w:rsidRDefault="00DF2E51">
            <w:pPr>
              <w:jc w:val="center"/>
            </w:pPr>
            <w:r>
              <w:t>Estrategias</w:t>
            </w:r>
          </w:p>
        </w:tc>
        <w:tc>
          <w:tcPr>
            <w:tcW w:w="7699" w:type="dxa"/>
          </w:tcPr>
          <w:p w14:paraId="0E807AA5" w14:textId="552756C6" w:rsidR="00045B01" w:rsidRDefault="00045B01" w:rsidP="00216DEA">
            <w:pPr>
              <w:pStyle w:val="Prrafodelista"/>
              <w:numPr>
                <w:ilvl w:val="0"/>
                <w:numId w:val="50"/>
              </w:numPr>
            </w:pPr>
            <w:r>
              <w:t>Implementar copias de seguridad regulares y automatizadas de la base de datos.</w:t>
            </w:r>
          </w:p>
          <w:p w14:paraId="71EDD106" w14:textId="197961BC" w:rsidR="00045B01" w:rsidRDefault="00045B01" w:rsidP="00216DEA">
            <w:pPr>
              <w:pStyle w:val="Prrafodelista"/>
              <w:numPr>
                <w:ilvl w:val="0"/>
                <w:numId w:val="50"/>
              </w:numPr>
            </w:pPr>
            <w:r>
              <w:t>Establecer políticas de acceso y permisos para reducir el riesgo de errores humanos.</w:t>
            </w:r>
          </w:p>
          <w:p w14:paraId="4B78BF27" w14:textId="37BC92EC" w:rsidR="00045B01" w:rsidRDefault="00045B01" w:rsidP="00216DEA">
            <w:pPr>
              <w:pStyle w:val="Prrafodelista"/>
              <w:numPr>
                <w:ilvl w:val="0"/>
                <w:numId w:val="50"/>
              </w:numPr>
            </w:pPr>
            <w:r>
              <w:t>Tener un plan de recuperación de desastres que incluya la restauración de datos en caso de pérdida.</w:t>
            </w:r>
          </w:p>
          <w:p w14:paraId="4CB8F1F1" w14:textId="7804C1F1" w:rsidR="00DF2E51" w:rsidRDefault="00045B01" w:rsidP="00216DEA">
            <w:pPr>
              <w:pStyle w:val="Prrafodelista"/>
              <w:numPr>
                <w:ilvl w:val="0"/>
                <w:numId w:val="50"/>
              </w:numPr>
            </w:pPr>
            <w:r>
              <w:t>Realizar pruebas periódicas de restauración de datos para asegurar la integridad de las copias de seguridad.</w:t>
            </w:r>
          </w:p>
        </w:tc>
      </w:tr>
    </w:tbl>
    <w:p w14:paraId="4F2E6C4C" w14:textId="27A04759" w:rsidR="00DF2E51" w:rsidRDefault="00FD4636" w:rsidP="001B0832">
      <w:pPr>
        <w:pStyle w:val="Titulotabla"/>
      </w:pPr>
      <w:bookmarkStart w:id="641" w:name="_Toc151934612"/>
      <w:r>
        <w:t>Plan de contingencia riesgo 9</w:t>
      </w:r>
      <w:bookmarkEnd w:id="641"/>
    </w:p>
    <w:p w14:paraId="1F82285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97878F3" w14:textId="77777777">
        <w:tc>
          <w:tcPr>
            <w:tcW w:w="1696" w:type="dxa"/>
            <w:shd w:val="clear" w:color="auto" w:fill="FBE4D5" w:themeFill="accent2" w:themeFillTint="33"/>
            <w:vAlign w:val="center"/>
          </w:tcPr>
          <w:p w14:paraId="6899452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5AFFFC22" w14:textId="77777777" w:rsidR="00DF2E51" w:rsidRPr="008F5CB2" w:rsidRDefault="00DF2E51">
            <w:pPr>
              <w:jc w:val="center"/>
              <w:rPr>
                <w:b/>
                <w:bCs/>
                <w:sz w:val="28"/>
                <w:szCs w:val="24"/>
              </w:rPr>
            </w:pPr>
            <w:r w:rsidRPr="008F5CB2">
              <w:rPr>
                <w:b/>
                <w:bCs/>
                <w:sz w:val="28"/>
                <w:szCs w:val="24"/>
              </w:rPr>
              <w:t>Riesgo</w:t>
            </w:r>
          </w:p>
        </w:tc>
      </w:tr>
      <w:tr w:rsidR="00DF2E51" w14:paraId="2FA30C5D" w14:textId="77777777">
        <w:tc>
          <w:tcPr>
            <w:tcW w:w="1696" w:type="dxa"/>
            <w:vAlign w:val="center"/>
          </w:tcPr>
          <w:p w14:paraId="0DC4B887" w14:textId="46DBE739" w:rsidR="00DF2E51" w:rsidRDefault="00DF2E51">
            <w:pPr>
              <w:jc w:val="center"/>
            </w:pPr>
            <w:r>
              <w:t>10</w:t>
            </w:r>
          </w:p>
        </w:tc>
        <w:tc>
          <w:tcPr>
            <w:tcW w:w="7699" w:type="dxa"/>
          </w:tcPr>
          <w:p w14:paraId="4EE7DA00" w14:textId="25A3728C" w:rsidR="00DF2E51" w:rsidRDefault="004B53B8">
            <w:r w:rsidRPr="004B53B8">
              <w:t>Falta de capacitación al cliente</w:t>
            </w:r>
          </w:p>
        </w:tc>
      </w:tr>
      <w:tr w:rsidR="00DF2E51" w14:paraId="12E7A039" w14:textId="77777777">
        <w:tc>
          <w:tcPr>
            <w:tcW w:w="1696" w:type="dxa"/>
            <w:vAlign w:val="center"/>
          </w:tcPr>
          <w:p w14:paraId="1D1E27E0" w14:textId="77777777" w:rsidR="00DF2E51" w:rsidRDefault="00DF2E51">
            <w:pPr>
              <w:jc w:val="center"/>
            </w:pPr>
            <w:r>
              <w:t>Estrategias</w:t>
            </w:r>
          </w:p>
        </w:tc>
        <w:tc>
          <w:tcPr>
            <w:tcW w:w="7699" w:type="dxa"/>
          </w:tcPr>
          <w:p w14:paraId="543256F6" w14:textId="0373B0B2" w:rsidR="003E2663" w:rsidRDefault="003E2663" w:rsidP="00216DEA">
            <w:pPr>
              <w:pStyle w:val="Prrafodelista"/>
              <w:numPr>
                <w:ilvl w:val="0"/>
                <w:numId w:val="51"/>
              </w:numPr>
            </w:pPr>
            <w:r>
              <w:t>Desarrollar materiales de capacitación detallados y accesibles para el cliente.</w:t>
            </w:r>
          </w:p>
          <w:p w14:paraId="2A3F0E16" w14:textId="7D82474A" w:rsidR="003E2663" w:rsidRDefault="003E2663" w:rsidP="00216DEA">
            <w:pPr>
              <w:pStyle w:val="Prrafodelista"/>
              <w:numPr>
                <w:ilvl w:val="0"/>
                <w:numId w:val="51"/>
              </w:numPr>
            </w:pPr>
            <w:r>
              <w:lastRenderedPageBreak/>
              <w:t>Ofrecer sesiones de capacitación presenciales o en línea según las necesidades del cliente.</w:t>
            </w:r>
          </w:p>
          <w:p w14:paraId="500C18FD" w14:textId="0C9BC359" w:rsidR="003E2663" w:rsidRDefault="003E2663" w:rsidP="00216DEA">
            <w:pPr>
              <w:pStyle w:val="Prrafodelista"/>
              <w:numPr>
                <w:ilvl w:val="0"/>
                <w:numId w:val="51"/>
              </w:numPr>
            </w:pPr>
            <w:r>
              <w:t>Proporcionar recursos continuos, como manuales y tutoriales, para el aprendizaje autónomo.</w:t>
            </w:r>
          </w:p>
          <w:p w14:paraId="28EC78EB" w14:textId="166CBCD6" w:rsidR="00DF2E51" w:rsidRDefault="003E2663" w:rsidP="00216DEA">
            <w:pPr>
              <w:pStyle w:val="Prrafodelista"/>
              <w:numPr>
                <w:ilvl w:val="0"/>
                <w:numId w:val="51"/>
              </w:numPr>
            </w:pPr>
            <w:r>
              <w:t>Establecer un sistema de soporte rápido para abordar preguntas y problemas de capacitación.</w:t>
            </w:r>
          </w:p>
        </w:tc>
      </w:tr>
    </w:tbl>
    <w:p w14:paraId="0260EB32" w14:textId="1AE6840E" w:rsidR="00DF2E51" w:rsidRDefault="00FD4636" w:rsidP="001B0832">
      <w:pPr>
        <w:pStyle w:val="Titulotabla"/>
      </w:pPr>
      <w:bookmarkStart w:id="642" w:name="_Toc151934613"/>
      <w:r>
        <w:lastRenderedPageBreak/>
        <w:t>Plan de contingencia riesgo 10</w:t>
      </w:r>
      <w:bookmarkEnd w:id="642"/>
    </w:p>
    <w:p w14:paraId="75D569CD"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7F0F7CB8" w14:textId="77777777">
        <w:tc>
          <w:tcPr>
            <w:tcW w:w="1696" w:type="dxa"/>
            <w:shd w:val="clear" w:color="auto" w:fill="FBE4D5" w:themeFill="accent2" w:themeFillTint="33"/>
            <w:vAlign w:val="center"/>
          </w:tcPr>
          <w:p w14:paraId="01D6A5D0"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22A3C028" w14:textId="77777777" w:rsidR="00DF2E51" w:rsidRPr="008F5CB2" w:rsidRDefault="00DF2E51">
            <w:pPr>
              <w:jc w:val="center"/>
              <w:rPr>
                <w:b/>
                <w:bCs/>
                <w:sz w:val="28"/>
                <w:szCs w:val="24"/>
              </w:rPr>
            </w:pPr>
            <w:r w:rsidRPr="008F5CB2">
              <w:rPr>
                <w:b/>
                <w:bCs/>
                <w:sz w:val="28"/>
                <w:szCs w:val="24"/>
              </w:rPr>
              <w:t>Riesgo</w:t>
            </w:r>
          </w:p>
        </w:tc>
      </w:tr>
      <w:tr w:rsidR="00DF2E51" w14:paraId="0843CF12" w14:textId="77777777">
        <w:tc>
          <w:tcPr>
            <w:tcW w:w="1696" w:type="dxa"/>
            <w:vAlign w:val="center"/>
          </w:tcPr>
          <w:p w14:paraId="1030ACE9" w14:textId="65072CFD" w:rsidR="00DF2E51" w:rsidRDefault="00DF2E51">
            <w:pPr>
              <w:jc w:val="center"/>
            </w:pPr>
            <w:r>
              <w:t>11</w:t>
            </w:r>
          </w:p>
        </w:tc>
        <w:tc>
          <w:tcPr>
            <w:tcW w:w="7699" w:type="dxa"/>
          </w:tcPr>
          <w:p w14:paraId="3666291B" w14:textId="53C17E60" w:rsidR="00DF2E51" w:rsidRDefault="003A453B">
            <w:r w:rsidRPr="003A453B">
              <w:t>Cambios regulatorios</w:t>
            </w:r>
          </w:p>
        </w:tc>
      </w:tr>
      <w:tr w:rsidR="00DF2E51" w14:paraId="073A5CCF" w14:textId="77777777">
        <w:tc>
          <w:tcPr>
            <w:tcW w:w="1696" w:type="dxa"/>
            <w:vAlign w:val="center"/>
          </w:tcPr>
          <w:p w14:paraId="2C6BAC59" w14:textId="77777777" w:rsidR="00DF2E51" w:rsidRDefault="00DF2E51">
            <w:pPr>
              <w:jc w:val="center"/>
            </w:pPr>
            <w:r>
              <w:t>Estrategias</w:t>
            </w:r>
          </w:p>
        </w:tc>
        <w:tc>
          <w:tcPr>
            <w:tcW w:w="7699" w:type="dxa"/>
          </w:tcPr>
          <w:p w14:paraId="3D434E6C" w14:textId="46F5F52D" w:rsidR="00A85B24" w:rsidRDefault="00A85B24" w:rsidP="00216DEA">
            <w:pPr>
              <w:pStyle w:val="Prrafodelista"/>
              <w:numPr>
                <w:ilvl w:val="0"/>
                <w:numId w:val="49"/>
              </w:numPr>
            </w:pPr>
            <w:r>
              <w:t>Mantenerse actualizado sobre los marcos legales relevantes y anticipar posibles cambios.</w:t>
            </w:r>
          </w:p>
          <w:p w14:paraId="5A24545B" w14:textId="725E6C95" w:rsidR="00A85B24" w:rsidRDefault="00A85B24" w:rsidP="00216DEA">
            <w:pPr>
              <w:pStyle w:val="Prrafodelista"/>
              <w:numPr>
                <w:ilvl w:val="0"/>
                <w:numId w:val="49"/>
              </w:numPr>
            </w:pPr>
            <w:r>
              <w:t>Colaborar con expertos legales para asegurar el cumplimiento normativo.</w:t>
            </w:r>
          </w:p>
          <w:p w14:paraId="2D3892D5" w14:textId="77777777" w:rsidR="009115D7" w:rsidRDefault="00A85B24" w:rsidP="00216DEA">
            <w:pPr>
              <w:pStyle w:val="Prrafodelista"/>
              <w:numPr>
                <w:ilvl w:val="0"/>
                <w:numId w:val="49"/>
              </w:numPr>
            </w:pPr>
            <w:r>
              <w:t>Establecer un proceso de revisión legal regular para identificar y abordar posibles riesgos.</w:t>
            </w:r>
          </w:p>
          <w:p w14:paraId="39BF9EC2" w14:textId="577E8EC9" w:rsidR="00DF2E51" w:rsidRDefault="00A85B24" w:rsidP="00216DEA">
            <w:pPr>
              <w:pStyle w:val="Prrafodelista"/>
              <w:numPr>
                <w:ilvl w:val="0"/>
                <w:numId w:val="49"/>
              </w:numPr>
            </w:pPr>
            <w:r>
              <w:t>Tener un plan de acción claro en caso de cambios regulatorios, incluyendo la implementación de actualizaciones rápidas si es necesario.</w:t>
            </w:r>
          </w:p>
        </w:tc>
      </w:tr>
    </w:tbl>
    <w:p w14:paraId="611C8B37" w14:textId="5E11A32A" w:rsidR="00DF2E51" w:rsidRDefault="00FD4636" w:rsidP="001B0832">
      <w:pPr>
        <w:pStyle w:val="Titulotabla"/>
      </w:pPr>
      <w:bookmarkStart w:id="643" w:name="_Toc151934614"/>
      <w:r>
        <w:t>Plan de contingencia riesgo 11</w:t>
      </w:r>
      <w:bookmarkEnd w:id="643"/>
    </w:p>
    <w:p w14:paraId="7D1EFB91" w14:textId="77777777" w:rsidR="00DF2E51" w:rsidRDefault="00DF2E51" w:rsidP="001B0832"/>
    <w:tbl>
      <w:tblPr>
        <w:tblStyle w:val="Tablaconcuadrcula"/>
        <w:tblW w:w="0" w:type="auto"/>
        <w:tblLook w:val="04A0" w:firstRow="1" w:lastRow="0" w:firstColumn="1" w:lastColumn="0" w:noHBand="0" w:noVBand="1"/>
      </w:tblPr>
      <w:tblGrid>
        <w:gridCol w:w="1696"/>
        <w:gridCol w:w="7699"/>
      </w:tblGrid>
      <w:tr w:rsidR="00DF2E51" w14:paraId="2B6FC633" w14:textId="77777777" w:rsidTr="006D3C17">
        <w:tc>
          <w:tcPr>
            <w:tcW w:w="1696" w:type="dxa"/>
            <w:shd w:val="clear" w:color="auto" w:fill="FBE4D5" w:themeFill="accent2" w:themeFillTint="33"/>
            <w:vAlign w:val="center"/>
          </w:tcPr>
          <w:p w14:paraId="35DD814F" w14:textId="77777777" w:rsidR="00DF2E51" w:rsidRPr="008F5CB2" w:rsidRDefault="00DF2E51">
            <w:pPr>
              <w:jc w:val="center"/>
              <w:rPr>
                <w:b/>
                <w:bCs/>
                <w:sz w:val="28"/>
                <w:szCs w:val="24"/>
              </w:rPr>
            </w:pPr>
            <w:r w:rsidRPr="008F5CB2">
              <w:rPr>
                <w:b/>
                <w:bCs/>
                <w:sz w:val="28"/>
                <w:szCs w:val="24"/>
              </w:rPr>
              <w:t>Id</w:t>
            </w:r>
          </w:p>
        </w:tc>
        <w:tc>
          <w:tcPr>
            <w:tcW w:w="7699" w:type="dxa"/>
            <w:shd w:val="clear" w:color="auto" w:fill="FBE4D5" w:themeFill="accent2" w:themeFillTint="33"/>
            <w:vAlign w:val="center"/>
          </w:tcPr>
          <w:p w14:paraId="0DB6733E" w14:textId="77777777" w:rsidR="00DF2E51" w:rsidRPr="008F5CB2" w:rsidRDefault="00DF2E51">
            <w:pPr>
              <w:jc w:val="center"/>
              <w:rPr>
                <w:b/>
                <w:bCs/>
                <w:sz w:val="28"/>
                <w:szCs w:val="24"/>
              </w:rPr>
            </w:pPr>
            <w:r w:rsidRPr="008F5CB2">
              <w:rPr>
                <w:b/>
                <w:bCs/>
                <w:sz w:val="28"/>
                <w:szCs w:val="24"/>
              </w:rPr>
              <w:t>Riesgo</w:t>
            </w:r>
          </w:p>
        </w:tc>
      </w:tr>
      <w:tr w:rsidR="00DF2E51" w14:paraId="150917EC" w14:textId="77777777" w:rsidTr="006D3C17">
        <w:tc>
          <w:tcPr>
            <w:tcW w:w="1696" w:type="dxa"/>
            <w:vAlign w:val="center"/>
          </w:tcPr>
          <w:p w14:paraId="7A136099" w14:textId="1F81FC8D" w:rsidR="00DF2E51" w:rsidRDefault="00DF2E51">
            <w:pPr>
              <w:jc w:val="center"/>
            </w:pPr>
            <w:r>
              <w:t>12</w:t>
            </w:r>
          </w:p>
        </w:tc>
        <w:tc>
          <w:tcPr>
            <w:tcW w:w="7699" w:type="dxa"/>
          </w:tcPr>
          <w:p w14:paraId="546DD820" w14:textId="3999A2F4" w:rsidR="00DF2E51" w:rsidRDefault="00AC3D22">
            <w:r w:rsidRPr="00AC3D22">
              <w:t>Dependencia de terceros</w:t>
            </w:r>
          </w:p>
        </w:tc>
      </w:tr>
      <w:tr w:rsidR="00DF2E51" w14:paraId="476597EB" w14:textId="77777777" w:rsidTr="006D3C17">
        <w:tc>
          <w:tcPr>
            <w:tcW w:w="1696" w:type="dxa"/>
            <w:vAlign w:val="center"/>
          </w:tcPr>
          <w:p w14:paraId="18E7797A" w14:textId="77777777" w:rsidR="00DF2E51" w:rsidRDefault="00DF2E51">
            <w:pPr>
              <w:jc w:val="center"/>
            </w:pPr>
            <w:r>
              <w:t>Estrategias</w:t>
            </w:r>
          </w:p>
        </w:tc>
        <w:tc>
          <w:tcPr>
            <w:tcW w:w="7699" w:type="dxa"/>
          </w:tcPr>
          <w:p w14:paraId="130B2DEB" w14:textId="15CDCA9C" w:rsidR="009115D7" w:rsidRDefault="009115D7" w:rsidP="00216DEA">
            <w:pPr>
              <w:pStyle w:val="Prrafodelista"/>
              <w:numPr>
                <w:ilvl w:val="0"/>
                <w:numId w:val="48"/>
              </w:numPr>
            </w:pPr>
            <w:r>
              <w:t>Realizar una evaluación exhaustiva de la confiabilidad y estabilidad de los proveedores de servicios externos.</w:t>
            </w:r>
          </w:p>
          <w:p w14:paraId="2EED3BC2" w14:textId="19E4FA1A" w:rsidR="009115D7" w:rsidRDefault="009115D7" w:rsidP="00216DEA">
            <w:pPr>
              <w:pStyle w:val="Prrafodelista"/>
              <w:numPr>
                <w:ilvl w:val="0"/>
                <w:numId w:val="48"/>
              </w:numPr>
            </w:pPr>
            <w:r>
              <w:t>Establecer acuerdos de nivel de servicio (SLA) claros con los proveedores.</w:t>
            </w:r>
          </w:p>
          <w:p w14:paraId="5E1A3B78" w14:textId="3DA22648" w:rsidR="009115D7" w:rsidRDefault="009115D7" w:rsidP="00216DEA">
            <w:pPr>
              <w:pStyle w:val="Prrafodelista"/>
              <w:numPr>
                <w:ilvl w:val="0"/>
                <w:numId w:val="48"/>
              </w:numPr>
            </w:pPr>
            <w:r>
              <w:t>Implementar una estrategia de contingencia que incluya la posibilidad de cambiar a un proveedor alternativo si es necesario.</w:t>
            </w:r>
          </w:p>
          <w:p w14:paraId="032BEE67" w14:textId="1EB2A169" w:rsidR="00DF2E51" w:rsidRDefault="009115D7" w:rsidP="00216DEA">
            <w:pPr>
              <w:pStyle w:val="Prrafodelista"/>
              <w:numPr>
                <w:ilvl w:val="0"/>
                <w:numId w:val="48"/>
              </w:numPr>
            </w:pPr>
            <w:r>
              <w:t>Mantener una comunicación regular con los proveedores para estar al tanto de cambios, actualizaciones y posibles problemas.</w:t>
            </w:r>
          </w:p>
        </w:tc>
      </w:tr>
    </w:tbl>
    <w:p w14:paraId="79EF1FBA" w14:textId="6449F70D" w:rsidR="004D1259" w:rsidRPr="001B0832" w:rsidRDefault="00FD4636" w:rsidP="001B0832">
      <w:pPr>
        <w:pStyle w:val="Titulotabla"/>
      </w:pPr>
      <w:bookmarkStart w:id="644" w:name="_Toc151934615"/>
      <w:r>
        <w:t xml:space="preserve">Plan de contingencia riesgo </w:t>
      </w:r>
      <w:r w:rsidR="00D254FC">
        <w:t>12</w:t>
      </w:r>
      <w:bookmarkEnd w:id="644"/>
    </w:p>
    <w:p w14:paraId="1CF45412" w14:textId="715CBD82" w:rsidR="004D1259" w:rsidRPr="00395EC9" w:rsidRDefault="00395EC9" w:rsidP="00395EC9">
      <w:pPr>
        <w:jc w:val="left"/>
        <w:rPr>
          <w:i/>
          <w:iCs/>
          <w:color w:val="44546A" w:themeColor="text2"/>
          <w:sz w:val="20"/>
          <w:szCs w:val="18"/>
        </w:rPr>
      </w:pPr>
      <w:r>
        <w:br w:type="page"/>
      </w:r>
    </w:p>
    <w:p w14:paraId="5D653132" w14:textId="60839224" w:rsidR="00D17D8F" w:rsidRDefault="00D17D8F" w:rsidP="00935F6C">
      <w:pPr>
        <w:pStyle w:val="Ttulo2"/>
        <w:rPr>
          <w:rFonts w:ascii="Times New Roman" w:hAnsi="Times New Roman" w:cs="Times New Roman"/>
          <w:b/>
        </w:rPr>
      </w:pPr>
      <w:bookmarkStart w:id="645" w:name="_Toc150181544"/>
      <w:bookmarkStart w:id="646" w:name="_Toc150390715"/>
      <w:bookmarkStart w:id="647" w:name="_Toc150418298"/>
      <w:bookmarkStart w:id="648" w:name="_Toc151981522"/>
      <w:bookmarkStart w:id="649" w:name="_Toc151935570"/>
      <w:r w:rsidRPr="00935F6C">
        <w:rPr>
          <w:rFonts w:ascii="Times New Roman" w:hAnsi="Times New Roman" w:cs="Times New Roman"/>
          <w:b/>
        </w:rPr>
        <w:lastRenderedPageBreak/>
        <w:t xml:space="preserve">4.3 </w:t>
      </w:r>
      <w:r w:rsidR="00DF35CD" w:rsidRPr="00935F6C">
        <w:rPr>
          <w:rFonts w:ascii="Times New Roman" w:hAnsi="Times New Roman" w:cs="Times New Roman"/>
          <w:b/>
        </w:rPr>
        <w:t>Historias de usuario</w:t>
      </w:r>
      <w:bookmarkEnd w:id="645"/>
      <w:bookmarkEnd w:id="646"/>
      <w:bookmarkEnd w:id="647"/>
      <w:bookmarkEnd w:id="648"/>
      <w:bookmarkEnd w:id="649"/>
    </w:p>
    <w:p w14:paraId="6BA5C96B" w14:textId="77777777" w:rsidR="00BD38B5" w:rsidRDefault="0074038A" w:rsidP="00C55E5D">
      <w:r>
        <w:t xml:space="preserve">De acuerdo </w:t>
      </w:r>
      <w:r w:rsidR="00B91BCE">
        <w:t>con</w:t>
      </w:r>
      <w:r>
        <w:t xml:space="preserve"> la metodología XP, las historias de usuario</w:t>
      </w:r>
      <w:r w:rsidR="007D15B2">
        <w:t xml:space="preserve"> son la herramienta que permite obtener las principales funcionalidades del sistema. </w:t>
      </w:r>
      <w:r w:rsidR="00B91BCE">
        <w:t xml:space="preserve">Realizando la investigación pertinente, se </w:t>
      </w:r>
      <w:r w:rsidR="00A624C8">
        <w:t xml:space="preserve">obtuvo que existen 3 tipos de historias de usuario </w:t>
      </w:r>
      <w:r w:rsidR="002715A5">
        <w:t xml:space="preserve">con las que podemos </w:t>
      </w:r>
      <w:r w:rsidR="006B7A30">
        <w:t xml:space="preserve">definir la importancia </w:t>
      </w:r>
      <w:r w:rsidR="00BD38B5">
        <w:t>con la que se tendrá que desarrollar cada funcionalidad descrita en la historia de usuario.</w:t>
      </w:r>
    </w:p>
    <w:p w14:paraId="4ECA2480" w14:textId="43285C50" w:rsidR="001F5C01" w:rsidRDefault="009E6CEE" w:rsidP="00C55E5D">
      <w:r>
        <w:t xml:space="preserve">Es por eso </w:t>
      </w:r>
      <w:r w:rsidR="001F5C01">
        <w:t xml:space="preserve">por lo </w:t>
      </w:r>
      <w:r>
        <w:t>que</w:t>
      </w:r>
      <w:r w:rsidR="001F5C01">
        <w:t xml:space="preserve">, </w:t>
      </w:r>
      <w:r>
        <w:t xml:space="preserve">para esta sección del documento, se definen cuáles son las historias de usuario considerando 3 </w:t>
      </w:r>
      <w:r w:rsidR="001F5C01">
        <w:t>categorías:</w:t>
      </w:r>
    </w:p>
    <w:p w14:paraId="3CCDF98D" w14:textId="4648283D" w:rsidR="00C55E5D" w:rsidRDefault="001F5C01" w:rsidP="00216DEA">
      <w:pPr>
        <w:pStyle w:val="Prrafodelista"/>
        <w:numPr>
          <w:ilvl w:val="0"/>
          <w:numId w:val="21"/>
        </w:numPr>
      </w:pPr>
      <w:r>
        <w:t>Historias de usuario de mayor prioridad</w:t>
      </w:r>
      <w:r w:rsidR="00C21D26">
        <w:t xml:space="preserve"> (alta)</w:t>
      </w:r>
    </w:p>
    <w:p w14:paraId="3073EF28" w14:textId="386A46DD" w:rsidR="001F5C01" w:rsidRDefault="001F5C01" w:rsidP="00216DEA">
      <w:pPr>
        <w:pStyle w:val="Prrafodelista"/>
        <w:numPr>
          <w:ilvl w:val="0"/>
          <w:numId w:val="21"/>
        </w:numPr>
      </w:pPr>
      <w:r>
        <w:t>Historias de usuario de mediana prioridad</w:t>
      </w:r>
      <w:r w:rsidR="00C21D26">
        <w:t xml:space="preserve"> (</w:t>
      </w:r>
      <w:r w:rsidR="00AD2DEB">
        <w:t>Media</w:t>
      </w:r>
      <w:r w:rsidR="00C21D26">
        <w:t>)</w:t>
      </w:r>
    </w:p>
    <w:p w14:paraId="095875DF" w14:textId="60B2DFB3" w:rsidR="001F5C01" w:rsidRDefault="001F5C01" w:rsidP="00216DEA">
      <w:pPr>
        <w:pStyle w:val="Prrafodelista"/>
        <w:numPr>
          <w:ilvl w:val="0"/>
          <w:numId w:val="21"/>
        </w:numPr>
      </w:pPr>
      <w:r>
        <w:t xml:space="preserve">Historias de usuario de </w:t>
      </w:r>
      <w:r w:rsidR="00A55B8B">
        <w:t>menos prioridad</w:t>
      </w:r>
      <w:r w:rsidR="00AD2DEB">
        <w:t xml:space="preserve"> (B</w:t>
      </w:r>
      <w:r w:rsidR="009E4B50">
        <w:t>aja</w:t>
      </w:r>
      <w:r w:rsidR="00AD2DEB">
        <w:t>)</w:t>
      </w:r>
    </w:p>
    <w:p w14:paraId="297F2061" w14:textId="7E5BC1DE" w:rsidR="005E30A4" w:rsidRPr="00DD2F75" w:rsidRDefault="00A55B8B" w:rsidP="00EA6FC5">
      <w:r>
        <w:t>A continuación, se presentan las tablas correspondientes a las historias de usuario detallando en qu</w:t>
      </w:r>
      <w:r w:rsidR="004E4446">
        <w:t xml:space="preserve">é </w:t>
      </w:r>
      <w:r>
        <w:t>consisten, quién es el encargado, el tipo de prioridad</w:t>
      </w:r>
      <w:r w:rsidR="007F618A">
        <w:t xml:space="preserve"> y los criterios de validación.</w:t>
      </w:r>
    </w:p>
    <w:tbl>
      <w:tblPr>
        <w:tblStyle w:val="Tablaconcuadrcula"/>
        <w:tblW w:w="0" w:type="auto"/>
        <w:tblLook w:val="04A0" w:firstRow="1" w:lastRow="0" w:firstColumn="1" w:lastColumn="0" w:noHBand="0" w:noVBand="1"/>
      </w:tblPr>
      <w:tblGrid>
        <w:gridCol w:w="4396"/>
        <w:gridCol w:w="4432"/>
      </w:tblGrid>
      <w:tr w:rsidR="005E30A4" w14:paraId="51987C4C" w14:textId="77777777">
        <w:tc>
          <w:tcPr>
            <w:tcW w:w="8828" w:type="dxa"/>
            <w:gridSpan w:val="2"/>
            <w:shd w:val="clear" w:color="auto" w:fill="B4C6E7" w:themeFill="accent1" w:themeFillTint="66"/>
          </w:tcPr>
          <w:p w14:paraId="0D09F213" w14:textId="77777777" w:rsidR="005E30A4" w:rsidRPr="00116714" w:rsidRDefault="005E30A4">
            <w:pPr>
              <w:tabs>
                <w:tab w:val="left" w:pos="2930"/>
              </w:tabs>
              <w:jc w:val="center"/>
              <w:rPr>
                <w:rFonts w:cs="Times New Roman"/>
                <w:b/>
                <w:bCs/>
                <w:szCs w:val="24"/>
              </w:rPr>
            </w:pPr>
            <w:r w:rsidRPr="00116714">
              <w:rPr>
                <w:rFonts w:cs="Times New Roman"/>
                <w:b/>
                <w:bCs/>
                <w:szCs w:val="24"/>
              </w:rPr>
              <w:t>Nombre: Iniciar sesión</w:t>
            </w:r>
          </w:p>
        </w:tc>
      </w:tr>
      <w:tr w:rsidR="005E30A4" w14:paraId="2D231384" w14:textId="77777777">
        <w:tc>
          <w:tcPr>
            <w:tcW w:w="4396" w:type="dxa"/>
            <w:vAlign w:val="center"/>
          </w:tcPr>
          <w:p w14:paraId="61E54EB1" w14:textId="172B580C" w:rsidR="005E30A4" w:rsidRDefault="005E30A4">
            <w:pPr>
              <w:tabs>
                <w:tab w:val="left" w:pos="2930"/>
              </w:tabs>
              <w:jc w:val="center"/>
              <w:rPr>
                <w:rFonts w:cs="Times New Roman"/>
              </w:rPr>
            </w:pPr>
            <w:r>
              <w:rPr>
                <w:rFonts w:cs="Times New Roman"/>
              </w:rPr>
              <w:t>Identificador: H1</w:t>
            </w:r>
          </w:p>
        </w:tc>
        <w:tc>
          <w:tcPr>
            <w:tcW w:w="4432" w:type="dxa"/>
            <w:vAlign w:val="center"/>
          </w:tcPr>
          <w:p w14:paraId="3508C966" w14:textId="77777777" w:rsidR="005E30A4" w:rsidRDefault="005E30A4">
            <w:pPr>
              <w:tabs>
                <w:tab w:val="left" w:pos="2930"/>
              </w:tabs>
              <w:jc w:val="center"/>
              <w:rPr>
                <w:rFonts w:cs="Times New Roman"/>
              </w:rPr>
            </w:pPr>
            <w:r>
              <w:rPr>
                <w:rFonts w:cs="Times New Roman"/>
              </w:rPr>
              <w:t>Usuario: Gerente, empleado</w:t>
            </w:r>
          </w:p>
        </w:tc>
      </w:tr>
      <w:tr w:rsidR="005E30A4" w14:paraId="4BB1B3EC" w14:textId="77777777">
        <w:tc>
          <w:tcPr>
            <w:tcW w:w="4396" w:type="dxa"/>
            <w:vAlign w:val="center"/>
          </w:tcPr>
          <w:p w14:paraId="35B0710A" w14:textId="77777777" w:rsidR="005E30A4" w:rsidRDefault="005E30A4">
            <w:pPr>
              <w:tabs>
                <w:tab w:val="left" w:pos="2930"/>
              </w:tabs>
              <w:jc w:val="center"/>
              <w:rPr>
                <w:rFonts w:cs="Times New Roman"/>
              </w:rPr>
            </w:pPr>
            <w:r>
              <w:rPr>
                <w:rFonts w:cs="Times New Roman"/>
              </w:rPr>
              <w:t>Prioridad: Alta</w:t>
            </w:r>
          </w:p>
        </w:tc>
        <w:tc>
          <w:tcPr>
            <w:tcW w:w="4432" w:type="dxa"/>
            <w:vAlign w:val="center"/>
          </w:tcPr>
          <w:p w14:paraId="4CED6E6A" w14:textId="77777777" w:rsidR="005E30A4" w:rsidRDefault="005E30A4">
            <w:pPr>
              <w:tabs>
                <w:tab w:val="left" w:pos="2930"/>
              </w:tabs>
              <w:jc w:val="center"/>
              <w:rPr>
                <w:rFonts w:cs="Times New Roman"/>
              </w:rPr>
            </w:pPr>
            <w:r>
              <w:rPr>
                <w:rFonts w:cs="Times New Roman"/>
              </w:rPr>
              <w:t xml:space="preserve">Riesgo en desarrollo: </w:t>
            </w:r>
            <w:r w:rsidRPr="021F61F0">
              <w:rPr>
                <w:rFonts w:cs="Times New Roman"/>
              </w:rPr>
              <w:t>Medio</w:t>
            </w:r>
          </w:p>
        </w:tc>
      </w:tr>
      <w:tr w:rsidR="005E30A4" w14:paraId="4E32F975" w14:textId="77777777">
        <w:tc>
          <w:tcPr>
            <w:tcW w:w="8828" w:type="dxa"/>
            <w:gridSpan w:val="2"/>
          </w:tcPr>
          <w:p w14:paraId="7B502F49" w14:textId="1146031C" w:rsidR="005E30A4" w:rsidRDefault="005E30A4">
            <w:pPr>
              <w:tabs>
                <w:tab w:val="left" w:pos="2930"/>
              </w:tabs>
              <w:rPr>
                <w:rFonts w:cs="Times New Roman"/>
              </w:rPr>
            </w:pPr>
            <w:r>
              <w:rPr>
                <w:rFonts w:cs="Times New Roman"/>
              </w:rPr>
              <w:t xml:space="preserve">Responsable: </w:t>
            </w:r>
            <w:r w:rsidR="00C800C8">
              <w:rPr>
                <w:rFonts w:cs="Times New Roman"/>
              </w:rPr>
              <w:t>Muñoz Ramírez Gabriel de Jesús.</w:t>
            </w:r>
          </w:p>
        </w:tc>
      </w:tr>
      <w:tr w:rsidR="005E30A4" w14:paraId="460022D9" w14:textId="77777777">
        <w:tc>
          <w:tcPr>
            <w:tcW w:w="8828" w:type="dxa"/>
            <w:gridSpan w:val="2"/>
          </w:tcPr>
          <w:p w14:paraId="1498D3C0" w14:textId="77777777" w:rsidR="005E30A4" w:rsidRDefault="005E30A4">
            <w:pPr>
              <w:tabs>
                <w:tab w:val="left" w:pos="2930"/>
              </w:tabs>
              <w:rPr>
                <w:rFonts w:cs="Times New Roman"/>
              </w:rPr>
            </w:pPr>
            <w:r>
              <w:rPr>
                <w:rFonts w:cs="Times New Roman"/>
              </w:rPr>
              <w:t xml:space="preserve">Descripción: </w:t>
            </w:r>
            <w:r w:rsidRPr="00514A7A">
              <w:rPr>
                <w:rFonts w:cs="Times New Roman"/>
              </w:rPr>
              <w:t xml:space="preserve">Como usuario gerente o usuario empleado, quiero poder iniciar sesión para </w:t>
            </w:r>
            <w:r>
              <w:rPr>
                <w:rFonts w:cs="Times New Roman"/>
              </w:rPr>
              <w:t>acceder al sistema y utilizar sus funcionalidades.</w:t>
            </w:r>
          </w:p>
        </w:tc>
      </w:tr>
      <w:tr w:rsidR="005E30A4" w14:paraId="249F2697" w14:textId="77777777">
        <w:trPr>
          <w:trHeight w:val="300"/>
        </w:trPr>
        <w:tc>
          <w:tcPr>
            <w:tcW w:w="8828" w:type="dxa"/>
            <w:gridSpan w:val="2"/>
          </w:tcPr>
          <w:p w14:paraId="0E45BE38" w14:textId="5EF45E06" w:rsidR="005E30A4" w:rsidRDefault="005E30A4">
            <w:pPr>
              <w:tabs>
                <w:tab w:val="left" w:pos="2930"/>
              </w:tabs>
              <w:rPr>
                <w:rFonts w:cs="Times New Roman"/>
              </w:rPr>
            </w:pPr>
            <w:r w:rsidRPr="2757CEED">
              <w:rPr>
                <w:rFonts w:cs="Times New Roman"/>
              </w:rPr>
              <w:t>Criterio de validación: el usuario puede iniciar sesión con éxito es dirigido según sus permisos</w:t>
            </w:r>
            <w:r w:rsidR="005B0751">
              <w:rPr>
                <w:rFonts w:cs="Times New Roman"/>
              </w:rPr>
              <w:t>.</w:t>
            </w:r>
            <w:r w:rsidRPr="2757CEED">
              <w:rPr>
                <w:rFonts w:cs="Times New Roman"/>
              </w:rPr>
              <w:t xml:space="preserve"> </w:t>
            </w:r>
          </w:p>
        </w:tc>
      </w:tr>
    </w:tbl>
    <w:p w14:paraId="025386FE" w14:textId="1C126420" w:rsidR="00D4759A" w:rsidRDefault="004A5B86" w:rsidP="008665A3">
      <w:pPr>
        <w:pStyle w:val="Titulotabla"/>
      </w:pPr>
      <w:bookmarkStart w:id="650" w:name="_Toc151934616"/>
      <w:r>
        <w:t>Historia de usuario 1</w:t>
      </w:r>
      <w:bookmarkEnd w:id="650"/>
    </w:p>
    <w:tbl>
      <w:tblPr>
        <w:tblStyle w:val="Tablaconcuadrcula"/>
        <w:tblW w:w="8828" w:type="dxa"/>
        <w:tblLook w:val="04A0" w:firstRow="1" w:lastRow="0" w:firstColumn="1" w:lastColumn="0" w:noHBand="0" w:noVBand="1"/>
      </w:tblPr>
      <w:tblGrid>
        <w:gridCol w:w="4396"/>
        <w:gridCol w:w="4432"/>
      </w:tblGrid>
      <w:tr w:rsidR="005E30A4" w14:paraId="4A8B886D" w14:textId="77777777">
        <w:tc>
          <w:tcPr>
            <w:tcW w:w="8828" w:type="dxa"/>
            <w:gridSpan w:val="2"/>
            <w:shd w:val="clear" w:color="auto" w:fill="B4C6E7" w:themeFill="accent1" w:themeFillTint="66"/>
          </w:tcPr>
          <w:p w14:paraId="4FA365F7" w14:textId="77777777" w:rsidR="005E30A4" w:rsidRPr="00116714" w:rsidRDefault="005E30A4">
            <w:pPr>
              <w:tabs>
                <w:tab w:val="left" w:pos="2930"/>
              </w:tabs>
              <w:jc w:val="center"/>
              <w:rPr>
                <w:rFonts w:cs="Times New Roman"/>
                <w:b/>
                <w:bCs/>
                <w:szCs w:val="24"/>
              </w:rPr>
            </w:pPr>
            <w:r w:rsidRPr="00116714">
              <w:rPr>
                <w:rFonts w:cs="Times New Roman"/>
                <w:b/>
                <w:bCs/>
                <w:szCs w:val="24"/>
              </w:rPr>
              <w:t>Nombre: Cerrar sesión</w:t>
            </w:r>
          </w:p>
        </w:tc>
      </w:tr>
      <w:tr w:rsidR="005E30A4" w14:paraId="1E2D63D4" w14:textId="77777777">
        <w:trPr>
          <w:trHeight w:val="405"/>
        </w:trPr>
        <w:tc>
          <w:tcPr>
            <w:tcW w:w="4396" w:type="dxa"/>
            <w:vAlign w:val="center"/>
          </w:tcPr>
          <w:p w14:paraId="65FD9350" w14:textId="74771346" w:rsidR="005E30A4" w:rsidRDefault="005E30A4">
            <w:pPr>
              <w:tabs>
                <w:tab w:val="left" w:pos="2930"/>
              </w:tabs>
              <w:jc w:val="center"/>
              <w:rPr>
                <w:rFonts w:cs="Times New Roman"/>
              </w:rPr>
            </w:pPr>
            <w:r>
              <w:rPr>
                <w:rFonts w:cs="Times New Roman"/>
              </w:rPr>
              <w:t>Identificador: H2</w:t>
            </w:r>
          </w:p>
        </w:tc>
        <w:tc>
          <w:tcPr>
            <w:tcW w:w="4432" w:type="dxa"/>
            <w:vAlign w:val="center"/>
          </w:tcPr>
          <w:p w14:paraId="4C095C79" w14:textId="77777777" w:rsidR="005E30A4" w:rsidRDefault="005E30A4">
            <w:pPr>
              <w:tabs>
                <w:tab w:val="left" w:pos="2930"/>
              </w:tabs>
              <w:jc w:val="center"/>
              <w:rPr>
                <w:rFonts w:cs="Times New Roman"/>
              </w:rPr>
            </w:pPr>
            <w:r>
              <w:rPr>
                <w:rFonts w:cs="Times New Roman"/>
              </w:rPr>
              <w:t>Usuario: Gerente, empleado</w:t>
            </w:r>
          </w:p>
        </w:tc>
      </w:tr>
      <w:tr w:rsidR="005E30A4" w14:paraId="547F07D6" w14:textId="77777777">
        <w:tc>
          <w:tcPr>
            <w:tcW w:w="4396" w:type="dxa"/>
            <w:vAlign w:val="center"/>
          </w:tcPr>
          <w:p w14:paraId="4E5B75A3" w14:textId="77777777" w:rsidR="005E30A4" w:rsidRDefault="005E30A4">
            <w:pPr>
              <w:tabs>
                <w:tab w:val="left" w:pos="2930"/>
              </w:tabs>
              <w:jc w:val="center"/>
              <w:rPr>
                <w:rFonts w:cs="Times New Roman"/>
              </w:rPr>
            </w:pPr>
            <w:r>
              <w:rPr>
                <w:rFonts w:cs="Times New Roman"/>
              </w:rPr>
              <w:t>Prioridad: Alta</w:t>
            </w:r>
          </w:p>
        </w:tc>
        <w:tc>
          <w:tcPr>
            <w:tcW w:w="4432" w:type="dxa"/>
            <w:vAlign w:val="center"/>
          </w:tcPr>
          <w:p w14:paraId="25BCBBD8" w14:textId="77777777" w:rsidR="005E30A4" w:rsidRDefault="005E30A4">
            <w:pPr>
              <w:tabs>
                <w:tab w:val="left" w:pos="2930"/>
              </w:tabs>
              <w:jc w:val="center"/>
              <w:rPr>
                <w:rFonts w:cs="Times New Roman"/>
              </w:rPr>
            </w:pPr>
            <w:r>
              <w:rPr>
                <w:rFonts w:cs="Times New Roman"/>
              </w:rPr>
              <w:t>Riesgo en desarrollo: Bajo</w:t>
            </w:r>
          </w:p>
        </w:tc>
      </w:tr>
      <w:tr w:rsidR="005E30A4" w14:paraId="011B02D4" w14:textId="77777777">
        <w:tc>
          <w:tcPr>
            <w:tcW w:w="8828" w:type="dxa"/>
            <w:gridSpan w:val="2"/>
          </w:tcPr>
          <w:p w14:paraId="285C89B1" w14:textId="71F13EEE" w:rsidR="005E30A4" w:rsidRDefault="005E30A4">
            <w:pPr>
              <w:tabs>
                <w:tab w:val="left" w:pos="2930"/>
              </w:tabs>
              <w:rPr>
                <w:rFonts w:cs="Times New Roman"/>
              </w:rPr>
            </w:pPr>
            <w:r>
              <w:rPr>
                <w:rFonts w:cs="Times New Roman"/>
              </w:rPr>
              <w:t xml:space="preserve">Responsable: </w:t>
            </w:r>
            <w:r w:rsidR="00C800C8">
              <w:rPr>
                <w:rFonts w:cs="Times New Roman"/>
              </w:rPr>
              <w:t>Muñoz Ramírez Gabriel de Jesús.</w:t>
            </w:r>
          </w:p>
        </w:tc>
      </w:tr>
      <w:tr w:rsidR="005E30A4" w14:paraId="5E72D837" w14:textId="77777777">
        <w:tc>
          <w:tcPr>
            <w:tcW w:w="8828" w:type="dxa"/>
            <w:gridSpan w:val="2"/>
          </w:tcPr>
          <w:p w14:paraId="044822FC" w14:textId="77777777" w:rsidR="005E30A4" w:rsidRDefault="005E30A4">
            <w:pPr>
              <w:tabs>
                <w:tab w:val="left" w:pos="2930"/>
              </w:tabs>
              <w:rPr>
                <w:rFonts w:cs="Times New Roman"/>
              </w:rPr>
            </w:pPr>
            <w:r>
              <w:rPr>
                <w:rFonts w:cs="Times New Roman"/>
              </w:rPr>
              <w:t>Descripción: Como usuario gerente o usuario empleado, quiero poder cerrar sesión para no comprometer mis credenciales para ingresar al sistema.</w:t>
            </w:r>
          </w:p>
        </w:tc>
      </w:tr>
      <w:tr w:rsidR="005E30A4" w14:paraId="2FE6DC45" w14:textId="77777777">
        <w:tc>
          <w:tcPr>
            <w:tcW w:w="8828" w:type="dxa"/>
            <w:gridSpan w:val="2"/>
          </w:tcPr>
          <w:p w14:paraId="76DDA3EE" w14:textId="0EFCE5DE" w:rsidR="005E30A4" w:rsidRDefault="005E30A4">
            <w:pPr>
              <w:tabs>
                <w:tab w:val="left" w:pos="2930"/>
              </w:tabs>
              <w:rPr>
                <w:rFonts w:cs="Times New Roman"/>
              </w:rPr>
            </w:pPr>
            <w:r>
              <w:rPr>
                <w:rFonts w:cs="Times New Roman"/>
              </w:rPr>
              <w:t>Criterio de validación:</w:t>
            </w:r>
            <w:r w:rsidRPr="2757CEED">
              <w:rPr>
                <w:rFonts w:cs="Times New Roman"/>
              </w:rPr>
              <w:t xml:space="preserve"> </w:t>
            </w:r>
            <w:r w:rsidR="00340531">
              <w:rPr>
                <w:rFonts w:cs="Times New Roman"/>
              </w:rPr>
              <w:t>P</w:t>
            </w:r>
            <w:r w:rsidR="00340531" w:rsidRPr="00340531">
              <w:rPr>
                <w:rFonts w:cs="Times New Roman"/>
              </w:rPr>
              <w:t>ermite a los usuarios Gerente y Empleado finalizar sesión, garantizando la protección de sus credenciales y la imposibilidad de acceder al sistema sin autorización.</w:t>
            </w:r>
          </w:p>
        </w:tc>
      </w:tr>
    </w:tbl>
    <w:p w14:paraId="2386E6C2" w14:textId="37AB710D" w:rsidR="005E30A4" w:rsidRDefault="00465866" w:rsidP="00216DEA">
      <w:pPr>
        <w:pStyle w:val="Titulotabla"/>
        <w:numPr>
          <w:ilvl w:val="0"/>
          <w:numId w:val="39"/>
        </w:numPr>
      </w:pPr>
      <w:bookmarkStart w:id="651" w:name="_Toc151934617"/>
      <w:r>
        <w:t>Historia de usuario 2</w:t>
      </w:r>
      <w:bookmarkEnd w:id="651"/>
    </w:p>
    <w:tbl>
      <w:tblPr>
        <w:tblStyle w:val="Tablaconcuadrcula"/>
        <w:tblW w:w="0" w:type="auto"/>
        <w:tblLook w:val="04A0" w:firstRow="1" w:lastRow="0" w:firstColumn="1" w:lastColumn="0" w:noHBand="0" w:noVBand="1"/>
      </w:tblPr>
      <w:tblGrid>
        <w:gridCol w:w="4396"/>
        <w:gridCol w:w="4432"/>
      </w:tblGrid>
      <w:tr w:rsidR="00313C7B" w14:paraId="44B8F947" w14:textId="77777777">
        <w:tc>
          <w:tcPr>
            <w:tcW w:w="8828" w:type="dxa"/>
            <w:gridSpan w:val="2"/>
            <w:shd w:val="clear" w:color="auto" w:fill="B4C6E7" w:themeFill="accent1" w:themeFillTint="66"/>
          </w:tcPr>
          <w:p w14:paraId="094F5D3F" w14:textId="58FA3226" w:rsidR="00313C7B" w:rsidRPr="00313C7B" w:rsidRDefault="00CE7AD6" w:rsidP="00313C7B">
            <w:pPr>
              <w:tabs>
                <w:tab w:val="left" w:pos="2930"/>
              </w:tabs>
              <w:jc w:val="center"/>
              <w:rPr>
                <w:rFonts w:cs="Times New Roman"/>
                <w:b/>
                <w:bCs/>
                <w:szCs w:val="24"/>
              </w:rPr>
            </w:pPr>
            <w:r w:rsidRPr="004E41B5">
              <w:rPr>
                <w:rFonts w:cs="Times New Roman"/>
                <w:b/>
                <w:color w:val="FF0000"/>
                <w:szCs w:val="24"/>
              </w:rPr>
              <w:t>Nombre: Visualización de Degradación de Producto</w:t>
            </w:r>
            <w:r w:rsidR="00B42519" w:rsidRPr="004E41B5">
              <w:rPr>
                <w:rFonts w:cs="Times New Roman"/>
                <w:b/>
                <w:color w:val="FF0000"/>
                <w:szCs w:val="24"/>
              </w:rPr>
              <w:t>.</w:t>
            </w:r>
          </w:p>
        </w:tc>
      </w:tr>
      <w:tr w:rsidR="00313C7B" w14:paraId="334756A8" w14:textId="77777777">
        <w:tc>
          <w:tcPr>
            <w:tcW w:w="4396" w:type="dxa"/>
          </w:tcPr>
          <w:p w14:paraId="073FE5E6" w14:textId="7704211B" w:rsidR="00313C7B" w:rsidRDefault="00313C7B" w:rsidP="00313C7B">
            <w:pPr>
              <w:tabs>
                <w:tab w:val="left" w:pos="2930"/>
              </w:tabs>
              <w:jc w:val="center"/>
              <w:rPr>
                <w:rFonts w:cs="Times New Roman"/>
              </w:rPr>
            </w:pPr>
            <w:r>
              <w:rPr>
                <w:rFonts w:cs="Times New Roman"/>
              </w:rPr>
              <w:t xml:space="preserve">Identificador: </w:t>
            </w:r>
            <w:r w:rsidRPr="00E84445">
              <w:t>H</w:t>
            </w:r>
            <w:r w:rsidR="00DF5ED2">
              <w:t>3</w:t>
            </w:r>
            <w:r>
              <w:t>.</w:t>
            </w:r>
          </w:p>
        </w:tc>
        <w:tc>
          <w:tcPr>
            <w:tcW w:w="4432" w:type="dxa"/>
          </w:tcPr>
          <w:p w14:paraId="39635882" w14:textId="69299CD0" w:rsidR="00313C7B" w:rsidRDefault="00313C7B" w:rsidP="00313C7B">
            <w:pPr>
              <w:tabs>
                <w:tab w:val="left" w:pos="2930"/>
              </w:tabs>
              <w:jc w:val="center"/>
              <w:rPr>
                <w:rFonts w:cs="Times New Roman"/>
              </w:rPr>
            </w:pPr>
            <w:r>
              <w:rPr>
                <w:rFonts w:cs="Times New Roman"/>
              </w:rPr>
              <w:t>Usuario: Gerente</w:t>
            </w:r>
            <w:r>
              <w:t>.</w:t>
            </w:r>
          </w:p>
        </w:tc>
      </w:tr>
      <w:tr w:rsidR="00313C7B" w14:paraId="01F21EE4" w14:textId="77777777">
        <w:tc>
          <w:tcPr>
            <w:tcW w:w="4396" w:type="dxa"/>
          </w:tcPr>
          <w:p w14:paraId="52D4464B" w14:textId="3CB0E40D" w:rsidR="00313C7B" w:rsidRDefault="00313C7B" w:rsidP="00313C7B">
            <w:pPr>
              <w:tabs>
                <w:tab w:val="left" w:pos="2930"/>
              </w:tabs>
              <w:jc w:val="center"/>
              <w:rPr>
                <w:rFonts w:cs="Times New Roman"/>
              </w:rPr>
            </w:pPr>
            <w:r>
              <w:rPr>
                <w:rFonts w:cs="Times New Roman"/>
              </w:rPr>
              <w:t>Prioridad: Alta</w:t>
            </w:r>
            <w:r>
              <w:t>.</w:t>
            </w:r>
          </w:p>
        </w:tc>
        <w:tc>
          <w:tcPr>
            <w:tcW w:w="4432" w:type="dxa"/>
          </w:tcPr>
          <w:p w14:paraId="34998E3A" w14:textId="7C71CC73" w:rsidR="00313C7B" w:rsidRDefault="00313C7B" w:rsidP="00313C7B">
            <w:pPr>
              <w:tabs>
                <w:tab w:val="left" w:pos="2930"/>
              </w:tabs>
              <w:jc w:val="center"/>
              <w:rPr>
                <w:rFonts w:cs="Times New Roman"/>
              </w:rPr>
            </w:pPr>
            <w:r>
              <w:rPr>
                <w:rFonts w:cs="Times New Roman"/>
              </w:rPr>
              <w:t xml:space="preserve">Riesgo en desarrollo: </w:t>
            </w:r>
            <w:r w:rsidRPr="00E84445">
              <w:t>Medio</w:t>
            </w:r>
            <w:r>
              <w:t>.</w:t>
            </w:r>
          </w:p>
        </w:tc>
      </w:tr>
      <w:tr w:rsidR="00313C7B" w14:paraId="18A63DC6" w14:textId="77777777">
        <w:tc>
          <w:tcPr>
            <w:tcW w:w="8828" w:type="dxa"/>
            <w:gridSpan w:val="2"/>
          </w:tcPr>
          <w:p w14:paraId="4097BFCF" w14:textId="7E333523" w:rsidR="00313C7B" w:rsidRDefault="00313C7B" w:rsidP="00313C7B">
            <w:pPr>
              <w:tabs>
                <w:tab w:val="left" w:pos="2930"/>
              </w:tabs>
              <w:rPr>
                <w:rFonts w:cs="Times New Roman"/>
              </w:rPr>
            </w:pPr>
            <w:r w:rsidRPr="00E84445">
              <w:t xml:space="preserve">Responsable: </w:t>
            </w:r>
            <w:r w:rsidR="00C800C8">
              <w:rPr>
                <w:rFonts w:cs="Times New Roman"/>
              </w:rPr>
              <w:t>Sánchez Becerra Ernesto Daniel</w:t>
            </w:r>
            <w:r w:rsidR="00DC67BC">
              <w:rPr>
                <w:rFonts w:cs="Times New Roman"/>
              </w:rPr>
              <w:t>.</w:t>
            </w:r>
          </w:p>
        </w:tc>
      </w:tr>
      <w:tr w:rsidR="00313C7B" w14:paraId="5C5AAD41" w14:textId="77777777">
        <w:tc>
          <w:tcPr>
            <w:tcW w:w="8828" w:type="dxa"/>
            <w:gridSpan w:val="2"/>
          </w:tcPr>
          <w:p w14:paraId="3C9C89AE" w14:textId="2ABB43CD" w:rsidR="00313C7B" w:rsidRPr="00F16F33" w:rsidRDefault="00313C7B" w:rsidP="00313C7B">
            <w:pPr>
              <w:tabs>
                <w:tab w:val="left" w:pos="2930"/>
              </w:tabs>
              <w:rPr>
                <w:rFonts w:cs="Times New Roman"/>
              </w:rPr>
            </w:pPr>
            <w:r w:rsidRPr="00E84445">
              <w:t xml:space="preserve">Descripción: </w:t>
            </w:r>
            <w:r w:rsidR="00B91093" w:rsidRPr="00B91093">
              <w:t>Como gerente, quiero poder visualizar gráficas detalladas que muestren la degradación de un producto específico a lo largo del tiempo para evaluar su rendimiento en términos de calidad y durabilidad.</w:t>
            </w:r>
          </w:p>
        </w:tc>
      </w:tr>
      <w:tr w:rsidR="00313C7B" w14:paraId="55967914" w14:textId="77777777">
        <w:tc>
          <w:tcPr>
            <w:tcW w:w="8828" w:type="dxa"/>
            <w:gridSpan w:val="2"/>
          </w:tcPr>
          <w:p w14:paraId="1DB576AC" w14:textId="72A0671E" w:rsidR="00313C7B" w:rsidRDefault="005E30A4" w:rsidP="00313C7B">
            <w:pPr>
              <w:tabs>
                <w:tab w:val="left" w:pos="2930"/>
              </w:tabs>
              <w:rPr>
                <w:rFonts w:cs="Times New Roman"/>
              </w:rPr>
            </w:pPr>
            <w:r w:rsidRPr="294FF832">
              <w:rPr>
                <w:rFonts w:cs="Times New Roman"/>
              </w:rPr>
              <w:t xml:space="preserve">Criterio de validación: </w:t>
            </w:r>
            <w:r w:rsidR="00D877DB" w:rsidRPr="00D877DB">
              <w:rPr>
                <w:rFonts w:cs="Times New Roman"/>
              </w:rPr>
              <w:t>Se pueden generar gráficas para productos específicos que reflejen la degradación a lo largo del tiempo.</w:t>
            </w:r>
          </w:p>
        </w:tc>
      </w:tr>
    </w:tbl>
    <w:p w14:paraId="2665AC85" w14:textId="7799D65E" w:rsidR="007632A1" w:rsidRDefault="00465866" w:rsidP="004D156C">
      <w:pPr>
        <w:pStyle w:val="Titulotabla"/>
      </w:pPr>
      <w:bookmarkStart w:id="652" w:name="_Toc151934618"/>
      <w:r>
        <w:t xml:space="preserve">Historia de usuario </w:t>
      </w:r>
      <w:r w:rsidR="00DF5ED2">
        <w:t>3</w:t>
      </w:r>
      <w:bookmarkEnd w:id="652"/>
    </w:p>
    <w:tbl>
      <w:tblPr>
        <w:tblStyle w:val="Tablaconcuadrcula"/>
        <w:tblW w:w="0" w:type="auto"/>
        <w:tblLook w:val="04A0" w:firstRow="1" w:lastRow="0" w:firstColumn="1" w:lastColumn="0" w:noHBand="0" w:noVBand="1"/>
      </w:tblPr>
      <w:tblGrid>
        <w:gridCol w:w="4396"/>
        <w:gridCol w:w="4432"/>
      </w:tblGrid>
      <w:tr w:rsidR="005E30A4" w14:paraId="30599D07" w14:textId="77777777">
        <w:tc>
          <w:tcPr>
            <w:tcW w:w="8828" w:type="dxa"/>
            <w:gridSpan w:val="2"/>
            <w:shd w:val="clear" w:color="auto" w:fill="B4C6E7" w:themeFill="accent1" w:themeFillTint="66"/>
          </w:tcPr>
          <w:p w14:paraId="5BED0EB2" w14:textId="32C5486E" w:rsidR="005E30A4" w:rsidRPr="00116714" w:rsidRDefault="003263C9">
            <w:pPr>
              <w:tabs>
                <w:tab w:val="left" w:pos="2930"/>
              </w:tabs>
              <w:jc w:val="center"/>
              <w:rPr>
                <w:rFonts w:cs="Times New Roman"/>
                <w:b/>
                <w:bCs/>
                <w:szCs w:val="24"/>
              </w:rPr>
            </w:pPr>
            <w:r w:rsidRPr="003263C9">
              <w:rPr>
                <w:rFonts w:cs="Times New Roman"/>
                <w:b/>
                <w:bCs/>
                <w:szCs w:val="24"/>
              </w:rPr>
              <w:lastRenderedPageBreak/>
              <w:t xml:space="preserve">Nombre: Análisis </w:t>
            </w:r>
            <w:r w:rsidR="00E10F2E" w:rsidRPr="003263C9">
              <w:rPr>
                <w:rFonts w:cs="Times New Roman"/>
                <w:b/>
                <w:bCs/>
                <w:szCs w:val="24"/>
              </w:rPr>
              <w:t>de obsolescencia</w:t>
            </w:r>
            <w:r w:rsidR="00E10F2E">
              <w:rPr>
                <w:rFonts w:cs="Times New Roman"/>
                <w:b/>
                <w:bCs/>
                <w:szCs w:val="24"/>
              </w:rPr>
              <w:t>.</w:t>
            </w:r>
          </w:p>
        </w:tc>
      </w:tr>
      <w:tr w:rsidR="005E30A4" w14:paraId="6B9B4389" w14:textId="77777777">
        <w:tc>
          <w:tcPr>
            <w:tcW w:w="4396" w:type="dxa"/>
            <w:vAlign w:val="center"/>
          </w:tcPr>
          <w:p w14:paraId="78E9F1A0" w14:textId="0FC9BB3A" w:rsidR="005E30A4" w:rsidRDefault="005E30A4">
            <w:pPr>
              <w:tabs>
                <w:tab w:val="left" w:pos="2930"/>
              </w:tabs>
              <w:jc w:val="center"/>
              <w:rPr>
                <w:rFonts w:cs="Times New Roman"/>
              </w:rPr>
            </w:pPr>
            <w:r>
              <w:rPr>
                <w:rFonts w:cs="Times New Roman"/>
              </w:rPr>
              <w:t>Identificador:</w:t>
            </w:r>
            <w:r w:rsidR="001A300F">
              <w:rPr>
                <w:rFonts w:cs="Times New Roman"/>
              </w:rPr>
              <w:t>H</w:t>
            </w:r>
            <w:r w:rsidR="00DF5ED2">
              <w:rPr>
                <w:rFonts w:cs="Times New Roman"/>
              </w:rPr>
              <w:t>4</w:t>
            </w:r>
            <w:r w:rsidR="001A300F">
              <w:rPr>
                <w:rFonts w:cs="Times New Roman"/>
              </w:rPr>
              <w:t>.</w:t>
            </w:r>
          </w:p>
        </w:tc>
        <w:tc>
          <w:tcPr>
            <w:tcW w:w="4432" w:type="dxa"/>
            <w:vAlign w:val="center"/>
          </w:tcPr>
          <w:p w14:paraId="41E79065" w14:textId="1B14A9AA" w:rsidR="005E30A4" w:rsidRDefault="005E30A4">
            <w:pPr>
              <w:tabs>
                <w:tab w:val="left" w:pos="2930"/>
              </w:tabs>
              <w:jc w:val="center"/>
              <w:rPr>
                <w:rFonts w:cs="Times New Roman"/>
              </w:rPr>
            </w:pPr>
            <w:r>
              <w:rPr>
                <w:rFonts w:cs="Times New Roman"/>
              </w:rPr>
              <w:t>Usuario: Gerente</w:t>
            </w:r>
            <w:r w:rsidR="001A300F">
              <w:rPr>
                <w:rFonts w:cs="Times New Roman"/>
              </w:rPr>
              <w:t>.</w:t>
            </w:r>
          </w:p>
        </w:tc>
      </w:tr>
      <w:tr w:rsidR="005E30A4" w14:paraId="2C5821AB" w14:textId="77777777">
        <w:tc>
          <w:tcPr>
            <w:tcW w:w="4396" w:type="dxa"/>
            <w:vAlign w:val="center"/>
          </w:tcPr>
          <w:p w14:paraId="3E7ADE99" w14:textId="4D6A6FF9" w:rsidR="005E30A4" w:rsidRDefault="005E30A4">
            <w:pPr>
              <w:tabs>
                <w:tab w:val="left" w:pos="2930"/>
              </w:tabs>
              <w:jc w:val="center"/>
              <w:rPr>
                <w:rFonts w:cs="Times New Roman"/>
              </w:rPr>
            </w:pPr>
            <w:r>
              <w:rPr>
                <w:rFonts w:cs="Times New Roman"/>
              </w:rPr>
              <w:t>Prioridad: Alta</w:t>
            </w:r>
            <w:r w:rsidR="001A300F">
              <w:rPr>
                <w:rFonts w:cs="Times New Roman"/>
              </w:rPr>
              <w:t>.</w:t>
            </w:r>
          </w:p>
        </w:tc>
        <w:tc>
          <w:tcPr>
            <w:tcW w:w="4432" w:type="dxa"/>
            <w:vAlign w:val="center"/>
          </w:tcPr>
          <w:p w14:paraId="0ABA68EE" w14:textId="694F9F5D" w:rsidR="005E30A4" w:rsidRDefault="00752A3E">
            <w:pPr>
              <w:tabs>
                <w:tab w:val="left" w:pos="2930"/>
              </w:tabs>
              <w:jc w:val="center"/>
              <w:rPr>
                <w:rFonts w:cs="Times New Roman"/>
              </w:rPr>
            </w:pPr>
            <w:r w:rsidRPr="00752A3E">
              <w:rPr>
                <w:rFonts w:cs="Times New Roman"/>
              </w:rPr>
              <w:t>Riesgo en Desarrollo: Medio</w:t>
            </w:r>
            <w:r>
              <w:rPr>
                <w:rFonts w:cs="Times New Roman"/>
              </w:rPr>
              <w:t>.</w:t>
            </w:r>
          </w:p>
        </w:tc>
      </w:tr>
      <w:tr w:rsidR="005E30A4" w14:paraId="2B6EF28C" w14:textId="77777777">
        <w:tc>
          <w:tcPr>
            <w:tcW w:w="8828" w:type="dxa"/>
            <w:gridSpan w:val="2"/>
          </w:tcPr>
          <w:p w14:paraId="4C10613B" w14:textId="0D8A76A1" w:rsidR="005E30A4" w:rsidRDefault="00752A3E">
            <w:pPr>
              <w:tabs>
                <w:tab w:val="left" w:pos="2930"/>
              </w:tabs>
              <w:rPr>
                <w:rFonts w:cs="Times New Roman"/>
              </w:rPr>
            </w:pPr>
            <w:r w:rsidRPr="00752A3E">
              <w:rPr>
                <w:rFonts w:cs="Times New Roman"/>
              </w:rPr>
              <w:t>Responsable:</w:t>
            </w:r>
            <w:r w:rsidR="00C800C8">
              <w:rPr>
                <w:rFonts w:cs="Times New Roman"/>
              </w:rPr>
              <w:t xml:space="preserve"> Garzón Domínguez Gerardo Ismael</w:t>
            </w:r>
            <w:r w:rsidR="00DC67BC">
              <w:rPr>
                <w:rFonts w:cs="Times New Roman"/>
              </w:rPr>
              <w:t>.</w:t>
            </w:r>
          </w:p>
        </w:tc>
      </w:tr>
      <w:tr w:rsidR="005E30A4" w14:paraId="07BEE39B" w14:textId="77777777">
        <w:tc>
          <w:tcPr>
            <w:tcW w:w="8828" w:type="dxa"/>
            <w:gridSpan w:val="2"/>
          </w:tcPr>
          <w:p w14:paraId="5A5B9DBB" w14:textId="22F46B56" w:rsidR="005E30A4" w:rsidRPr="00A05A80" w:rsidRDefault="00752A3E">
            <w:pPr>
              <w:tabs>
                <w:tab w:val="left" w:pos="2930"/>
              </w:tabs>
              <w:rPr>
                <w:rFonts w:cs="Times New Roman"/>
                <w:szCs w:val="24"/>
              </w:rPr>
            </w:pPr>
            <w:r w:rsidRPr="00752A3E">
              <w:rPr>
                <w:rFonts w:cs="Times New Roman"/>
                <w:szCs w:val="24"/>
              </w:rPr>
              <w:t>Descripción: Como gerente, quiero poder analizar la tasa general de obsolescencia de los productos en el inventario para comprender cuán rápidamente se vuelven obsoletos o no utilizables.</w:t>
            </w:r>
          </w:p>
        </w:tc>
      </w:tr>
      <w:tr w:rsidR="005E30A4" w14:paraId="2D52F3E1" w14:textId="77777777">
        <w:tc>
          <w:tcPr>
            <w:tcW w:w="8828" w:type="dxa"/>
            <w:gridSpan w:val="2"/>
          </w:tcPr>
          <w:p w14:paraId="412E6E86" w14:textId="556C6761" w:rsidR="005E30A4" w:rsidRDefault="002B452D">
            <w:pPr>
              <w:tabs>
                <w:tab w:val="left" w:pos="2930"/>
              </w:tabs>
              <w:rPr>
                <w:rFonts w:cs="Times New Roman"/>
              </w:rPr>
            </w:pPr>
            <w:r w:rsidRPr="002B452D">
              <w:rPr>
                <w:rFonts w:cs="Times New Roman"/>
              </w:rPr>
              <w:t>Criterio de Validación: Se presenta una métrica clara de la tasa de obsolescencia en el sistema.</w:t>
            </w:r>
          </w:p>
        </w:tc>
      </w:tr>
    </w:tbl>
    <w:p w14:paraId="6262D97A" w14:textId="7E4B48FA" w:rsidR="005E30A4" w:rsidRDefault="00465866" w:rsidP="00465866">
      <w:pPr>
        <w:pStyle w:val="Titulotabla"/>
      </w:pPr>
      <w:bookmarkStart w:id="653" w:name="_Toc151934619"/>
      <w:r>
        <w:t xml:space="preserve">Historia de usuario </w:t>
      </w:r>
      <w:r w:rsidR="00DF5ED2">
        <w:t>4</w:t>
      </w:r>
      <w:bookmarkEnd w:id="653"/>
    </w:p>
    <w:tbl>
      <w:tblPr>
        <w:tblStyle w:val="Tablaconcuadrcula"/>
        <w:tblW w:w="0" w:type="auto"/>
        <w:tblLook w:val="04A0" w:firstRow="1" w:lastRow="0" w:firstColumn="1" w:lastColumn="0" w:noHBand="0" w:noVBand="1"/>
      </w:tblPr>
      <w:tblGrid>
        <w:gridCol w:w="4396"/>
        <w:gridCol w:w="4432"/>
      </w:tblGrid>
      <w:tr w:rsidR="00035D52" w14:paraId="04815AEB" w14:textId="77777777">
        <w:tc>
          <w:tcPr>
            <w:tcW w:w="8828" w:type="dxa"/>
            <w:gridSpan w:val="2"/>
            <w:shd w:val="clear" w:color="auto" w:fill="B4C6E7" w:themeFill="accent1" w:themeFillTint="66"/>
          </w:tcPr>
          <w:p w14:paraId="5F98D071" w14:textId="6421993E" w:rsidR="00035D52" w:rsidRPr="00116714" w:rsidRDefault="00035D52">
            <w:pPr>
              <w:tabs>
                <w:tab w:val="left" w:pos="2930"/>
              </w:tabs>
              <w:jc w:val="center"/>
              <w:rPr>
                <w:rFonts w:cs="Times New Roman"/>
                <w:b/>
                <w:bCs/>
                <w:szCs w:val="24"/>
              </w:rPr>
            </w:pPr>
            <w:r w:rsidRPr="00C60C33">
              <w:rPr>
                <w:rFonts w:cs="Times New Roman"/>
                <w:b/>
                <w:bCs/>
                <w:szCs w:val="24"/>
              </w:rPr>
              <w:t xml:space="preserve">Nombre: Métrica de </w:t>
            </w:r>
            <w:r w:rsidR="00E10F2E" w:rsidRPr="00C60C33">
              <w:rPr>
                <w:rFonts w:cs="Times New Roman"/>
                <w:b/>
                <w:bCs/>
                <w:szCs w:val="24"/>
              </w:rPr>
              <w:t>eficiencia en gestión de inventario</w:t>
            </w:r>
            <w:r w:rsidR="00E10F2E">
              <w:rPr>
                <w:rFonts w:cs="Times New Roman"/>
                <w:b/>
                <w:bCs/>
                <w:szCs w:val="24"/>
              </w:rPr>
              <w:t>.</w:t>
            </w:r>
          </w:p>
        </w:tc>
      </w:tr>
      <w:tr w:rsidR="00035D52" w14:paraId="471E8D87" w14:textId="77777777">
        <w:tc>
          <w:tcPr>
            <w:tcW w:w="4396" w:type="dxa"/>
            <w:vAlign w:val="center"/>
          </w:tcPr>
          <w:p w14:paraId="71899101" w14:textId="311F1086" w:rsidR="00035D52" w:rsidRDefault="00035D52">
            <w:pPr>
              <w:tabs>
                <w:tab w:val="left" w:pos="2930"/>
              </w:tabs>
              <w:jc w:val="center"/>
              <w:rPr>
                <w:rFonts w:cs="Times New Roman"/>
              </w:rPr>
            </w:pPr>
            <w:r>
              <w:rPr>
                <w:rFonts w:cs="Times New Roman"/>
              </w:rPr>
              <w:t>Identificador: H</w:t>
            </w:r>
            <w:r w:rsidR="00DF5ED2">
              <w:rPr>
                <w:rFonts w:cs="Times New Roman"/>
              </w:rPr>
              <w:t>5</w:t>
            </w:r>
          </w:p>
        </w:tc>
        <w:tc>
          <w:tcPr>
            <w:tcW w:w="4432" w:type="dxa"/>
            <w:vAlign w:val="center"/>
          </w:tcPr>
          <w:p w14:paraId="458CD6F0" w14:textId="77777777" w:rsidR="00035D52" w:rsidRDefault="00035D52">
            <w:pPr>
              <w:tabs>
                <w:tab w:val="left" w:pos="2930"/>
              </w:tabs>
              <w:jc w:val="center"/>
              <w:rPr>
                <w:rFonts w:cs="Times New Roman"/>
              </w:rPr>
            </w:pPr>
            <w:r>
              <w:rPr>
                <w:rFonts w:cs="Times New Roman"/>
              </w:rPr>
              <w:t>Usuario: Gerente</w:t>
            </w:r>
          </w:p>
        </w:tc>
      </w:tr>
      <w:tr w:rsidR="00035D52" w14:paraId="0E523AC3" w14:textId="77777777">
        <w:tc>
          <w:tcPr>
            <w:tcW w:w="4396" w:type="dxa"/>
            <w:vAlign w:val="center"/>
          </w:tcPr>
          <w:p w14:paraId="7A2853CC" w14:textId="77777777" w:rsidR="00035D52" w:rsidRDefault="00035D52">
            <w:pPr>
              <w:tabs>
                <w:tab w:val="left" w:pos="2930"/>
              </w:tabs>
              <w:jc w:val="center"/>
              <w:rPr>
                <w:rFonts w:cs="Times New Roman"/>
              </w:rPr>
            </w:pPr>
            <w:r>
              <w:rPr>
                <w:rFonts w:cs="Times New Roman"/>
              </w:rPr>
              <w:t xml:space="preserve">Prioridad: </w:t>
            </w:r>
            <w:r w:rsidRPr="00873353">
              <w:rPr>
                <w:rFonts w:cs="Times New Roman"/>
              </w:rPr>
              <w:t>Alta</w:t>
            </w:r>
            <w:r>
              <w:rPr>
                <w:rFonts w:cs="Times New Roman"/>
              </w:rPr>
              <w:t>.</w:t>
            </w:r>
          </w:p>
        </w:tc>
        <w:tc>
          <w:tcPr>
            <w:tcW w:w="4432" w:type="dxa"/>
            <w:vAlign w:val="center"/>
          </w:tcPr>
          <w:p w14:paraId="7823BE8E" w14:textId="77777777" w:rsidR="00035D52" w:rsidRDefault="00035D52">
            <w:pPr>
              <w:tabs>
                <w:tab w:val="left" w:pos="2930"/>
              </w:tabs>
              <w:jc w:val="center"/>
              <w:rPr>
                <w:rFonts w:cs="Times New Roman"/>
              </w:rPr>
            </w:pPr>
            <w:r>
              <w:rPr>
                <w:rFonts w:cs="Times New Roman"/>
              </w:rPr>
              <w:t>Riesgo en desarrollo: Medio.</w:t>
            </w:r>
          </w:p>
        </w:tc>
      </w:tr>
      <w:tr w:rsidR="00035D52" w14:paraId="69BD921E" w14:textId="77777777">
        <w:tc>
          <w:tcPr>
            <w:tcW w:w="8828" w:type="dxa"/>
            <w:gridSpan w:val="2"/>
          </w:tcPr>
          <w:p w14:paraId="03A4F0FB" w14:textId="1D3EC696" w:rsidR="00035D52" w:rsidRDefault="00035D52">
            <w:pPr>
              <w:tabs>
                <w:tab w:val="left" w:pos="2930"/>
              </w:tabs>
              <w:rPr>
                <w:rFonts w:cs="Times New Roman"/>
              </w:rPr>
            </w:pPr>
            <w:r>
              <w:rPr>
                <w:rFonts w:cs="Times New Roman"/>
              </w:rPr>
              <w:t xml:space="preserve">Responsable: </w:t>
            </w:r>
            <w:r w:rsidR="00C800C8">
              <w:rPr>
                <w:rFonts w:cs="Times New Roman"/>
              </w:rPr>
              <w:t>Muñoz Ramírez Gabriel de Jesús.</w:t>
            </w:r>
          </w:p>
        </w:tc>
      </w:tr>
      <w:tr w:rsidR="00035D52" w14:paraId="6CC8B716" w14:textId="77777777">
        <w:tc>
          <w:tcPr>
            <w:tcW w:w="8828" w:type="dxa"/>
            <w:gridSpan w:val="2"/>
          </w:tcPr>
          <w:p w14:paraId="289B66EF" w14:textId="77777777" w:rsidR="00035D52" w:rsidRPr="00E62724" w:rsidRDefault="00035D52">
            <w:pPr>
              <w:rPr>
                <w:rFonts w:eastAsia="Times New Roman" w:cs="Times New Roman"/>
                <w:szCs w:val="24"/>
              </w:rPr>
            </w:pPr>
            <w:r>
              <w:rPr>
                <w:rFonts w:cs="Times New Roman"/>
              </w:rPr>
              <w:t xml:space="preserve">Descripción: </w:t>
            </w:r>
            <w:r w:rsidRPr="00561990">
              <w:rPr>
                <w:rFonts w:cs="Times New Roman"/>
              </w:rPr>
              <w:t>Como gerente, necesito una métrica que indique el porcentaje de productos perdidos en comparación con el inventario total para evaluar la eficiencia en la gestión del inventario</w:t>
            </w:r>
            <w:r>
              <w:rPr>
                <w:rFonts w:cs="Times New Roman"/>
              </w:rPr>
              <w:t>.</w:t>
            </w:r>
          </w:p>
        </w:tc>
      </w:tr>
      <w:tr w:rsidR="00035D52" w14:paraId="7CD25CB8" w14:textId="77777777">
        <w:tc>
          <w:tcPr>
            <w:tcW w:w="8828" w:type="dxa"/>
            <w:gridSpan w:val="2"/>
          </w:tcPr>
          <w:p w14:paraId="6B24C625" w14:textId="77777777" w:rsidR="00035D52" w:rsidRDefault="00035D52">
            <w:pPr>
              <w:tabs>
                <w:tab w:val="left" w:pos="2930"/>
              </w:tabs>
              <w:rPr>
                <w:rFonts w:cs="Times New Roman"/>
              </w:rPr>
            </w:pPr>
            <w:r w:rsidRPr="65CAA92F">
              <w:rPr>
                <w:rFonts w:cs="Times New Roman"/>
              </w:rPr>
              <w:t xml:space="preserve">Criterio de validación: </w:t>
            </w:r>
            <w:r w:rsidRPr="00561990">
              <w:rPr>
                <w:rFonts w:cs="Times New Roman"/>
              </w:rPr>
              <w:t>Se</w:t>
            </w:r>
            <w:r w:rsidRPr="65CAA92F">
              <w:rPr>
                <w:rFonts w:cs="Times New Roman"/>
              </w:rPr>
              <w:t xml:space="preserve"> muestra </w:t>
            </w:r>
            <w:r w:rsidRPr="00561990">
              <w:rPr>
                <w:rFonts w:cs="Times New Roman"/>
              </w:rPr>
              <w:t>con precisión</w:t>
            </w:r>
            <w:r w:rsidRPr="65CAA92F">
              <w:rPr>
                <w:rFonts w:cs="Times New Roman"/>
              </w:rPr>
              <w:t xml:space="preserve"> el </w:t>
            </w:r>
            <w:r w:rsidRPr="00561990">
              <w:rPr>
                <w:rFonts w:cs="Times New Roman"/>
              </w:rPr>
              <w:t>porcentaje</w:t>
            </w:r>
            <w:r w:rsidRPr="65CAA92F">
              <w:rPr>
                <w:rFonts w:cs="Times New Roman"/>
              </w:rPr>
              <w:t xml:space="preserve"> de </w:t>
            </w:r>
            <w:r w:rsidRPr="00561990">
              <w:rPr>
                <w:rFonts w:cs="Times New Roman"/>
              </w:rPr>
              <w:t xml:space="preserve">pérdidas en comparación con el </w:t>
            </w:r>
            <w:r w:rsidRPr="65CAA92F">
              <w:rPr>
                <w:rFonts w:cs="Times New Roman"/>
              </w:rPr>
              <w:t xml:space="preserve">inventario </w:t>
            </w:r>
            <w:r w:rsidRPr="00561990">
              <w:rPr>
                <w:rFonts w:cs="Times New Roman"/>
              </w:rPr>
              <w:t>total.</w:t>
            </w:r>
          </w:p>
        </w:tc>
      </w:tr>
    </w:tbl>
    <w:p w14:paraId="2D3BF29C" w14:textId="5C146A00" w:rsidR="00035D52" w:rsidRDefault="00035D52" w:rsidP="00F1059B">
      <w:pPr>
        <w:pStyle w:val="Titulotabla"/>
      </w:pPr>
      <w:bookmarkStart w:id="654" w:name="_Toc151934620"/>
      <w:r>
        <w:t xml:space="preserve">Historia de usuario </w:t>
      </w:r>
      <w:r w:rsidR="00DF5ED2">
        <w:t>5</w:t>
      </w:r>
      <w:bookmarkEnd w:id="654"/>
    </w:p>
    <w:tbl>
      <w:tblPr>
        <w:tblStyle w:val="Tablaconcuadrcula"/>
        <w:tblW w:w="8926" w:type="dxa"/>
        <w:tblLook w:val="04A0" w:firstRow="1" w:lastRow="0" w:firstColumn="1" w:lastColumn="0" w:noHBand="0" w:noVBand="1"/>
      </w:tblPr>
      <w:tblGrid>
        <w:gridCol w:w="4396"/>
        <w:gridCol w:w="4530"/>
      </w:tblGrid>
      <w:tr w:rsidR="00035D52" w14:paraId="2989DF51" w14:textId="77777777">
        <w:tc>
          <w:tcPr>
            <w:tcW w:w="8926" w:type="dxa"/>
            <w:gridSpan w:val="2"/>
            <w:shd w:val="clear" w:color="auto" w:fill="B4C6E7" w:themeFill="accent1" w:themeFillTint="66"/>
          </w:tcPr>
          <w:p w14:paraId="6FD71692" w14:textId="2F03B295" w:rsidR="00035D52" w:rsidRPr="00116714" w:rsidRDefault="00035D52">
            <w:pPr>
              <w:tabs>
                <w:tab w:val="left" w:pos="2930"/>
              </w:tabs>
              <w:jc w:val="center"/>
              <w:rPr>
                <w:rFonts w:cs="Times New Roman"/>
                <w:b/>
                <w:bCs/>
                <w:szCs w:val="24"/>
              </w:rPr>
            </w:pPr>
            <w:r w:rsidRPr="00504A2D">
              <w:rPr>
                <w:rFonts w:cs="Times New Roman"/>
                <w:b/>
                <w:bCs/>
                <w:szCs w:val="24"/>
              </w:rPr>
              <w:t xml:space="preserve">Nombre: Análisis de </w:t>
            </w:r>
            <w:r w:rsidR="00E10F2E" w:rsidRPr="00504A2D">
              <w:rPr>
                <w:rFonts w:cs="Times New Roman"/>
                <w:b/>
                <w:bCs/>
                <w:szCs w:val="24"/>
              </w:rPr>
              <w:t>impacto financiero por pérdidas</w:t>
            </w:r>
            <w:r w:rsidR="00E10F2E">
              <w:rPr>
                <w:rFonts w:cs="Times New Roman"/>
                <w:b/>
                <w:bCs/>
                <w:szCs w:val="24"/>
              </w:rPr>
              <w:t>.</w:t>
            </w:r>
          </w:p>
        </w:tc>
      </w:tr>
      <w:tr w:rsidR="00035D52" w14:paraId="47AD5804" w14:textId="77777777">
        <w:tc>
          <w:tcPr>
            <w:tcW w:w="4396" w:type="dxa"/>
            <w:vAlign w:val="center"/>
          </w:tcPr>
          <w:p w14:paraId="2948FF11" w14:textId="3963463F" w:rsidR="00035D52" w:rsidRDefault="00035D52">
            <w:pPr>
              <w:tabs>
                <w:tab w:val="left" w:pos="2930"/>
              </w:tabs>
              <w:jc w:val="center"/>
              <w:rPr>
                <w:rFonts w:cs="Times New Roman"/>
              </w:rPr>
            </w:pPr>
            <w:r>
              <w:rPr>
                <w:rFonts w:cs="Times New Roman"/>
              </w:rPr>
              <w:t>Identificador: H</w:t>
            </w:r>
            <w:r w:rsidR="00DF5ED2">
              <w:rPr>
                <w:rFonts w:cs="Times New Roman"/>
              </w:rPr>
              <w:t>6</w:t>
            </w:r>
          </w:p>
        </w:tc>
        <w:tc>
          <w:tcPr>
            <w:tcW w:w="4530" w:type="dxa"/>
            <w:vAlign w:val="center"/>
          </w:tcPr>
          <w:p w14:paraId="706E0471" w14:textId="77777777" w:rsidR="00035D52" w:rsidRDefault="00035D52">
            <w:pPr>
              <w:tabs>
                <w:tab w:val="left" w:pos="2930"/>
              </w:tabs>
              <w:jc w:val="center"/>
              <w:rPr>
                <w:rFonts w:cs="Times New Roman"/>
              </w:rPr>
            </w:pPr>
            <w:r>
              <w:rPr>
                <w:rFonts w:cs="Times New Roman"/>
              </w:rPr>
              <w:t>Usuario: Gerente</w:t>
            </w:r>
          </w:p>
        </w:tc>
      </w:tr>
      <w:tr w:rsidR="00035D52" w14:paraId="0C3D5F59" w14:textId="77777777">
        <w:tc>
          <w:tcPr>
            <w:tcW w:w="4396" w:type="dxa"/>
            <w:vAlign w:val="center"/>
          </w:tcPr>
          <w:p w14:paraId="601659C2" w14:textId="77777777" w:rsidR="00035D52" w:rsidRDefault="00035D52">
            <w:pPr>
              <w:tabs>
                <w:tab w:val="left" w:pos="2930"/>
              </w:tabs>
              <w:jc w:val="center"/>
              <w:rPr>
                <w:rFonts w:cs="Times New Roman"/>
              </w:rPr>
            </w:pPr>
            <w:r>
              <w:rPr>
                <w:rFonts w:cs="Times New Roman"/>
              </w:rPr>
              <w:t>Prioridad: Alta</w:t>
            </w:r>
          </w:p>
        </w:tc>
        <w:tc>
          <w:tcPr>
            <w:tcW w:w="4530" w:type="dxa"/>
            <w:vAlign w:val="center"/>
          </w:tcPr>
          <w:p w14:paraId="547E4C2E" w14:textId="77777777" w:rsidR="00035D52" w:rsidRDefault="00035D52">
            <w:pPr>
              <w:tabs>
                <w:tab w:val="left" w:pos="2930"/>
              </w:tabs>
              <w:jc w:val="center"/>
              <w:rPr>
                <w:rFonts w:cs="Times New Roman"/>
              </w:rPr>
            </w:pPr>
            <w:r>
              <w:rPr>
                <w:rFonts w:cs="Times New Roman"/>
              </w:rPr>
              <w:t>Riesgo en desarrollo: Medio</w:t>
            </w:r>
          </w:p>
        </w:tc>
      </w:tr>
      <w:tr w:rsidR="00035D52" w14:paraId="1FA83796" w14:textId="77777777">
        <w:tc>
          <w:tcPr>
            <w:tcW w:w="8926" w:type="dxa"/>
            <w:gridSpan w:val="2"/>
          </w:tcPr>
          <w:p w14:paraId="297F9C9F" w14:textId="13F5BC28" w:rsidR="00035D52" w:rsidRDefault="00035D52">
            <w:pPr>
              <w:tabs>
                <w:tab w:val="left" w:pos="2930"/>
              </w:tabs>
              <w:rPr>
                <w:rFonts w:cs="Times New Roman"/>
              </w:rPr>
            </w:pPr>
            <w:r>
              <w:rPr>
                <w:rFonts w:cs="Times New Roman"/>
              </w:rPr>
              <w:t xml:space="preserve">Responsable: </w:t>
            </w:r>
            <w:r w:rsidR="00C800C8">
              <w:rPr>
                <w:rFonts w:cs="Times New Roman"/>
              </w:rPr>
              <w:t>Sánchez Becerra Ernesto Daniel</w:t>
            </w:r>
            <w:r w:rsidR="00DC67BC">
              <w:rPr>
                <w:rFonts w:cs="Times New Roman"/>
              </w:rPr>
              <w:t>.</w:t>
            </w:r>
          </w:p>
        </w:tc>
      </w:tr>
      <w:tr w:rsidR="00035D52" w14:paraId="462FCE6D" w14:textId="77777777">
        <w:tc>
          <w:tcPr>
            <w:tcW w:w="8926" w:type="dxa"/>
            <w:gridSpan w:val="2"/>
          </w:tcPr>
          <w:p w14:paraId="13693556" w14:textId="77777777" w:rsidR="00035D52" w:rsidRPr="00E62724" w:rsidRDefault="00035D52">
            <w:pPr>
              <w:rPr>
                <w:rFonts w:eastAsia="Times New Roman" w:cs="Times New Roman"/>
                <w:szCs w:val="24"/>
              </w:rPr>
            </w:pPr>
            <w:r>
              <w:rPr>
                <w:rFonts w:cs="Times New Roman"/>
              </w:rPr>
              <w:t xml:space="preserve">Descripción: </w:t>
            </w:r>
            <w:r w:rsidRPr="00B8615F">
              <w:rPr>
                <w:rFonts w:cs="Times New Roman"/>
              </w:rPr>
              <w:t>Como gerente, quiero calcular y visualizar la pérdida económica neta asociada con la pérdida de productos para comprender el impacto financiero y guiar las decisiones sobre reposición y gestión de inventario.</w:t>
            </w:r>
          </w:p>
        </w:tc>
      </w:tr>
      <w:tr w:rsidR="00035D52" w14:paraId="63D479E6" w14:textId="77777777">
        <w:tc>
          <w:tcPr>
            <w:tcW w:w="8926" w:type="dxa"/>
            <w:gridSpan w:val="2"/>
          </w:tcPr>
          <w:p w14:paraId="330F0F8E" w14:textId="77777777" w:rsidR="00035D52" w:rsidRDefault="00035D52">
            <w:pPr>
              <w:tabs>
                <w:tab w:val="left" w:pos="2930"/>
              </w:tabs>
              <w:rPr>
                <w:rFonts w:cs="Times New Roman"/>
              </w:rPr>
            </w:pPr>
            <w:r>
              <w:rPr>
                <w:rFonts w:cs="Times New Roman"/>
              </w:rPr>
              <w:t xml:space="preserve">Criterio de validación: </w:t>
            </w:r>
            <w:r w:rsidRPr="00B8615F">
              <w:rPr>
                <w:rFonts w:cs="Times New Roman"/>
              </w:rPr>
              <w:t>El sistema presenta de manera clara y precisa la pérdida económica neta asociada con las pérdidas de productos.</w:t>
            </w:r>
          </w:p>
        </w:tc>
      </w:tr>
    </w:tbl>
    <w:p w14:paraId="6955590C" w14:textId="6D48A611" w:rsidR="00035D52" w:rsidRDefault="00035D52" w:rsidP="00035D52">
      <w:pPr>
        <w:pStyle w:val="Titulotabla"/>
      </w:pPr>
      <w:bookmarkStart w:id="655" w:name="_Toc151934621"/>
      <w:r>
        <w:t xml:space="preserve">Historia de usuario </w:t>
      </w:r>
      <w:r w:rsidR="00BA0903">
        <w:t>6</w:t>
      </w:r>
      <w:bookmarkEnd w:id="655"/>
    </w:p>
    <w:tbl>
      <w:tblPr>
        <w:tblStyle w:val="Tablaconcuadrcula"/>
        <w:tblW w:w="0" w:type="auto"/>
        <w:tblLook w:val="04A0" w:firstRow="1" w:lastRow="0" w:firstColumn="1" w:lastColumn="0" w:noHBand="0" w:noVBand="1"/>
      </w:tblPr>
      <w:tblGrid>
        <w:gridCol w:w="4396"/>
        <w:gridCol w:w="4432"/>
      </w:tblGrid>
      <w:tr w:rsidR="00035D52" w14:paraId="3F9961F3" w14:textId="77777777">
        <w:tc>
          <w:tcPr>
            <w:tcW w:w="8828" w:type="dxa"/>
            <w:gridSpan w:val="2"/>
            <w:shd w:val="clear" w:color="auto" w:fill="B4C6E7" w:themeFill="accent1" w:themeFillTint="66"/>
          </w:tcPr>
          <w:p w14:paraId="0A46222A" w14:textId="5AC6271B" w:rsidR="00035D52" w:rsidRPr="00116714" w:rsidRDefault="00035D52">
            <w:pPr>
              <w:tabs>
                <w:tab w:val="left" w:pos="2930"/>
              </w:tabs>
              <w:jc w:val="center"/>
              <w:rPr>
                <w:rFonts w:cs="Times New Roman"/>
                <w:b/>
                <w:bCs/>
                <w:szCs w:val="24"/>
              </w:rPr>
            </w:pPr>
            <w:r w:rsidRPr="00061D58">
              <w:rPr>
                <w:rFonts w:cs="Times New Roman"/>
                <w:b/>
                <w:bCs/>
                <w:szCs w:val="24"/>
              </w:rPr>
              <w:t xml:space="preserve">Nombre: Clasificación ABC de </w:t>
            </w:r>
            <w:r w:rsidR="00E10F2E" w:rsidRPr="00061D58">
              <w:rPr>
                <w:rFonts w:cs="Times New Roman"/>
                <w:b/>
                <w:bCs/>
                <w:szCs w:val="24"/>
              </w:rPr>
              <w:t>productos</w:t>
            </w:r>
            <w:r w:rsidR="00E10F2E">
              <w:rPr>
                <w:rFonts w:cs="Times New Roman"/>
                <w:b/>
                <w:bCs/>
                <w:szCs w:val="24"/>
              </w:rPr>
              <w:t>.</w:t>
            </w:r>
          </w:p>
        </w:tc>
      </w:tr>
      <w:tr w:rsidR="00035D52" w14:paraId="6A1D6036" w14:textId="77777777">
        <w:tc>
          <w:tcPr>
            <w:tcW w:w="4396" w:type="dxa"/>
            <w:vAlign w:val="center"/>
          </w:tcPr>
          <w:p w14:paraId="7A4F860F" w14:textId="73E1D2DC" w:rsidR="00035D52" w:rsidRDefault="00035D52">
            <w:pPr>
              <w:tabs>
                <w:tab w:val="left" w:pos="2930"/>
              </w:tabs>
              <w:jc w:val="center"/>
              <w:rPr>
                <w:rFonts w:cs="Times New Roman"/>
              </w:rPr>
            </w:pPr>
            <w:r>
              <w:rPr>
                <w:rFonts w:cs="Times New Roman"/>
              </w:rPr>
              <w:t>Identificador: H</w:t>
            </w:r>
            <w:r w:rsidR="00BA0903">
              <w:rPr>
                <w:rFonts w:cs="Times New Roman"/>
              </w:rPr>
              <w:t>7</w:t>
            </w:r>
          </w:p>
        </w:tc>
        <w:tc>
          <w:tcPr>
            <w:tcW w:w="4432" w:type="dxa"/>
            <w:vAlign w:val="center"/>
          </w:tcPr>
          <w:p w14:paraId="57D6E509" w14:textId="77777777" w:rsidR="00035D52" w:rsidRDefault="00035D52">
            <w:pPr>
              <w:tabs>
                <w:tab w:val="left" w:pos="2930"/>
              </w:tabs>
              <w:jc w:val="center"/>
              <w:rPr>
                <w:rFonts w:cs="Times New Roman"/>
              </w:rPr>
            </w:pPr>
            <w:r>
              <w:rPr>
                <w:rFonts w:cs="Times New Roman"/>
              </w:rPr>
              <w:t>Usuario: Gerente</w:t>
            </w:r>
          </w:p>
        </w:tc>
      </w:tr>
      <w:tr w:rsidR="00035D52" w14:paraId="0689C59B" w14:textId="77777777">
        <w:tc>
          <w:tcPr>
            <w:tcW w:w="4396" w:type="dxa"/>
            <w:vAlign w:val="center"/>
          </w:tcPr>
          <w:p w14:paraId="0400DE93" w14:textId="77777777" w:rsidR="00035D52" w:rsidRDefault="00035D52">
            <w:pPr>
              <w:tabs>
                <w:tab w:val="left" w:pos="2930"/>
              </w:tabs>
              <w:jc w:val="center"/>
              <w:rPr>
                <w:rFonts w:cs="Times New Roman"/>
              </w:rPr>
            </w:pPr>
            <w:r>
              <w:rPr>
                <w:rFonts w:cs="Times New Roman"/>
              </w:rPr>
              <w:t>Prioridad: Alta</w:t>
            </w:r>
          </w:p>
        </w:tc>
        <w:tc>
          <w:tcPr>
            <w:tcW w:w="4432" w:type="dxa"/>
            <w:vAlign w:val="center"/>
          </w:tcPr>
          <w:p w14:paraId="3067508C" w14:textId="77777777" w:rsidR="00035D52" w:rsidRDefault="00035D52">
            <w:pPr>
              <w:tabs>
                <w:tab w:val="left" w:pos="2930"/>
              </w:tabs>
              <w:jc w:val="center"/>
              <w:rPr>
                <w:rFonts w:cs="Times New Roman"/>
              </w:rPr>
            </w:pPr>
            <w:r>
              <w:rPr>
                <w:rFonts w:cs="Times New Roman"/>
              </w:rPr>
              <w:t xml:space="preserve">Riesgo en desarrollo: </w:t>
            </w:r>
            <w:r w:rsidRPr="2223A430">
              <w:rPr>
                <w:rFonts w:cs="Times New Roman"/>
              </w:rPr>
              <w:t>Medio</w:t>
            </w:r>
          </w:p>
        </w:tc>
      </w:tr>
      <w:tr w:rsidR="00035D52" w14:paraId="22589BCB" w14:textId="77777777">
        <w:tc>
          <w:tcPr>
            <w:tcW w:w="8828" w:type="dxa"/>
            <w:gridSpan w:val="2"/>
          </w:tcPr>
          <w:p w14:paraId="6E6E8E5E" w14:textId="77777777" w:rsidR="00035D52" w:rsidRDefault="00035D52">
            <w:pPr>
              <w:tabs>
                <w:tab w:val="left" w:pos="2930"/>
              </w:tabs>
              <w:rPr>
                <w:rFonts w:cs="Times New Roman"/>
              </w:rPr>
            </w:pPr>
            <w:r>
              <w:rPr>
                <w:rFonts w:cs="Times New Roman"/>
              </w:rPr>
              <w:t>Responsable: Garzón Domínguez Gerardo Ismael.</w:t>
            </w:r>
          </w:p>
        </w:tc>
      </w:tr>
      <w:tr w:rsidR="00035D52" w14:paraId="6B14A771" w14:textId="77777777">
        <w:tc>
          <w:tcPr>
            <w:tcW w:w="8828" w:type="dxa"/>
            <w:gridSpan w:val="2"/>
          </w:tcPr>
          <w:p w14:paraId="3C5D8719" w14:textId="77777777" w:rsidR="00035D52" w:rsidRPr="00F16F33" w:rsidRDefault="00035D52">
            <w:pPr>
              <w:tabs>
                <w:tab w:val="left" w:pos="2930"/>
              </w:tabs>
              <w:rPr>
                <w:rFonts w:cs="Times New Roman"/>
              </w:rPr>
            </w:pPr>
            <w:r>
              <w:rPr>
                <w:rFonts w:cs="Times New Roman"/>
              </w:rPr>
              <w:t xml:space="preserve">Descripción: </w:t>
            </w:r>
            <w:r w:rsidRPr="00DD7281">
              <w:rPr>
                <w:rFonts w:cs="Times New Roman"/>
              </w:rPr>
              <w:t>Como gerente, quiero que el sistema clasifique los productos en categorías ABC según su importancia y demanda para priorizar la gestión del inventario.</w:t>
            </w:r>
          </w:p>
        </w:tc>
      </w:tr>
      <w:tr w:rsidR="00035D52" w14:paraId="4E0FEE1B" w14:textId="77777777">
        <w:tc>
          <w:tcPr>
            <w:tcW w:w="8828" w:type="dxa"/>
            <w:gridSpan w:val="2"/>
          </w:tcPr>
          <w:p w14:paraId="12688055" w14:textId="77777777" w:rsidR="00035D52" w:rsidRDefault="00035D52">
            <w:pPr>
              <w:tabs>
                <w:tab w:val="left" w:pos="2930"/>
              </w:tabs>
              <w:rPr>
                <w:rFonts w:cs="Times New Roman"/>
              </w:rPr>
            </w:pPr>
            <w:r w:rsidRPr="5C58E3C7">
              <w:rPr>
                <w:rFonts w:cs="Times New Roman"/>
              </w:rPr>
              <w:t xml:space="preserve">Criterio de validación: </w:t>
            </w:r>
            <w:r w:rsidRPr="00DD1D52">
              <w:rPr>
                <w:rFonts w:cs="Times New Roman"/>
              </w:rPr>
              <w:t>Los productos</w:t>
            </w:r>
            <w:r w:rsidRPr="5C58E3C7">
              <w:rPr>
                <w:rFonts w:cs="Times New Roman"/>
              </w:rPr>
              <w:t xml:space="preserve"> se </w:t>
            </w:r>
            <w:r w:rsidRPr="00DD1D52">
              <w:rPr>
                <w:rFonts w:cs="Times New Roman"/>
              </w:rPr>
              <w:t>clasifican</w:t>
            </w:r>
            <w:r w:rsidRPr="5C58E3C7">
              <w:rPr>
                <w:rFonts w:cs="Times New Roman"/>
              </w:rPr>
              <w:t xml:space="preserve"> correctamente</w:t>
            </w:r>
            <w:r w:rsidRPr="00DD1D52">
              <w:rPr>
                <w:rFonts w:cs="Times New Roman"/>
              </w:rPr>
              <w:t xml:space="preserve"> en categorías ABC</w:t>
            </w:r>
            <w:r>
              <w:rPr>
                <w:rFonts w:cs="Times New Roman"/>
              </w:rPr>
              <w:t>.</w:t>
            </w:r>
          </w:p>
        </w:tc>
      </w:tr>
    </w:tbl>
    <w:p w14:paraId="4E3BA566" w14:textId="5FCF4D60" w:rsidR="007632A1" w:rsidRDefault="00035D52" w:rsidP="00395EC9">
      <w:pPr>
        <w:pStyle w:val="Titulotabla"/>
      </w:pPr>
      <w:bookmarkStart w:id="656" w:name="_Toc151934622"/>
      <w:r>
        <w:t xml:space="preserve">Historia de usuario </w:t>
      </w:r>
      <w:r w:rsidR="00BA0903">
        <w:t>7</w:t>
      </w:r>
      <w:bookmarkEnd w:id="656"/>
    </w:p>
    <w:tbl>
      <w:tblPr>
        <w:tblStyle w:val="Tablaconcuadrcula"/>
        <w:tblW w:w="8926" w:type="dxa"/>
        <w:tblLook w:val="04A0" w:firstRow="1" w:lastRow="0" w:firstColumn="1" w:lastColumn="0" w:noHBand="0" w:noVBand="1"/>
      </w:tblPr>
      <w:tblGrid>
        <w:gridCol w:w="4396"/>
        <w:gridCol w:w="4530"/>
      </w:tblGrid>
      <w:tr w:rsidR="00035D52" w14:paraId="4C539F4B" w14:textId="77777777">
        <w:tc>
          <w:tcPr>
            <w:tcW w:w="8926" w:type="dxa"/>
            <w:gridSpan w:val="2"/>
            <w:shd w:val="clear" w:color="auto" w:fill="B4C6E7" w:themeFill="accent1" w:themeFillTint="66"/>
          </w:tcPr>
          <w:p w14:paraId="13700A9B" w14:textId="71B1B75B" w:rsidR="00035D52" w:rsidRPr="00655815" w:rsidRDefault="00035D52">
            <w:pPr>
              <w:tabs>
                <w:tab w:val="left" w:pos="2930"/>
              </w:tabs>
              <w:jc w:val="center"/>
              <w:rPr>
                <w:rFonts w:cs="Times New Roman"/>
                <w:b/>
                <w:bCs/>
                <w:szCs w:val="24"/>
              </w:rPr>
            </w:pPr>
            <w:r w:rsidRPr="00655815">
              <w:rPr>
                <w:rFonts w:cs="Times New Roman"/>
                <w:b/>
                <w:bCs/>
                <w:szCs w:val="24"/>
              </w:rPr>
              <w:t xml:space="preserve">Nombre: </w:t>
            </w:r>
            <w:r w:rsidRPr="00E2755A">
              <w:rPr>
                <w:rFonts w:cs="Times New Roman"/>
                <w:b/>
                <w:bCs/>
                <w:szCs w:val="24"/>
              </w:rPr>
              <w:t xml:space="preserve">Visualización </w:t>
            </w:r>
            <w:r w:rsidR="00E10F2E" w:rsidRPr="00E2755A">
              <w:rPr>
                <w:rFonts w:cs="Times New Roman"/>
                <w:b/>
                <w:bCs/>
                <w:szCs w:val="24"/>
              </w:rPr>
              <w:t>de ingresos por producto</w:t>
            </w:r>
            <w:r w:rsidR="00E10F2E">
              <w:rPr>
                <w:rFonts w:cs="Times New Roman"/>
                <w:b/>
                <w:bCs/>
                <w:szCs w:val="24"/>
              </w:rPr>
              <w:t>.</w:t>
            </w:r>
          </w:p>
        </w:tc>
      </w:tr>
      <w:tr w:rsidR="00035D52" w14:paraId="3583EC80" w14:textId="77777777">
        <w:tc>
          <w:tcPr>
            <w:tcW w:w="4396" w:type="dxa"/>
            <w:vAlign w:val="center"/>
          </w:tcPr>
          <w:p w14:paraId="3F12E8EC" w14:textId="580FB294" w:rsidR="00035D52" w:rsidRDefault="00035D52">
            <w:pPr>
              <w:tabs>
                <w:tab w:val="left" w:pos="2930"/>
              </w:tabs>
              <w:jc w:val="center"/>
              <w:rPr>
                <w:rFonts w:cs="Times New Roman"/>
              </w:rPr>
            </w:pPr>
            <w:r>
              <w:rPr>
                <w:rFonts w:cs="Times New Roman"/>
              </w:rPr>
              <w:t>Identificador: H</w:t>
            </w:r>
            <w:r w:rsidR="00902799">
              <w:rPr>
                <w:rFonts w:cs="Times New Roman"/>
              </w:rPr>
              <w:t>8</w:t>
            </w:r>
          </w:p>
        </w:tc>
        <w:tc>
          <w:tcPr>
            <w:tcW w:w="4530" w:type="dxa"/>
            <w:vAlign w:val="center"/>
          </w:tcPr>
          <w:p w14:paraId="537E760F" w14:textId="77777777" w:rsidR="00035D52" w:rsidRDefault="00035D52">
            <w:pPr>
              <w:tabs>
                <w:tab w:val="left" w:pos="2930"/>
              </w:tabs>
              <w:jc w:val="center"/>
              <w:rPr>
                <w:rFonts w:cs="Times New Roman"/>
              </w:rPr>
            </w:pPr>
            <w:r>
              <w:rPr>
                <w:rFonts w:cs="Times New Roman"/>
              </w:rPr>
              <w:t>Usuario: Gerente</w:t>
            </w:r>
          </w:p>
        </w:tc>
      </w:tr>
      <w:tr w:rsidR="00035D52" w14:paraId="6A03C2D8" w14:textId="77777777">
        <w:tc>
          <w:tcPr>
            <w:tcW w:w="4396" w:type="dxa"/>
            <w:vAlign w:val="center"/>
          </w:tcPr>
          <w:p w14:paraId="2114B62E" w14:textId="77777777" w:rsidR="00035D52" w:rsidRDefault="00035D52">
            <w:pPr>
              <w:tabs>
                <w:tab w:val="left" w:pos="2930"/>
              </w:tabs>
              <w:jc w:val="center"/>
              <w:rPr>
                <w:rFonts w:cs="Times New Roman"/>
              </w:rPr>
            </w:pPr>
            <w:r>
              <w:rPr>
                <w:rFonts w:cs="Times New Roman"/>
              </w:rPr>
              <w:t>Prioridad: Alta</w:t>
            </w:r>
          </w:p>
        </w:tc>
        <w:tc>
          <w:tcPr>
            <w:tcW w:w="4530" w:type="dxa"/>
            <w:vAlign w:val="center"/>
          </w:tcPr>
          <w:p w14:paraId="329DC7B9" w14:textId="77777777" w:rsidR="00035D52" w:rsidRDefault="00035D52">
            <w:pPr>
              <w:tabs>
                <w:tab w:val="left" w:pos="2930"/>
              </w:tabs>
              <w:jc w:val="center"/>
              <w:rPr>
                <w:rFonts w:cs="Times New Roman"/>
              </w:rPr>
            </w:pPr>
            <w:r>
              <w:rPr>
                <w:rFonts w:cs="Times New Roman"/>
              </w:rPr>
              <w:t>Riesgo en desarrollo: Medio</w:t>
            </w:r>
          </w:p>
        </w:tc>
      </w:tr>
      <w:tr w:rsidR="00035D52" w14:paraId="76E899FB" w14:textId="77777777">
        <w:tc>
          <w:tcPr>
            <w:tcW w:w="8926" w:type="dxa"/>
            <w:gridSpan w:val="2"/>
          </w:tcPr>
          <w:p w14:paraId="2D56D2FA" w14:textId="28B67A95" w:rsidR="00035D52" w:rsidRDefault="00035D52">
            <w:pPr>
              <w:tabs>
                <w:tab w:val="left" w:pos="2930"/>
              </w:tabs>
              <w:rPr>
                <w:rFonts w:cs="Times New Roman"/>
              </w:rPr>
            </w:pPr>
            <w:r>
              <w:rPr>
                <w:rFonts w:cs="Times New Roman"/>
              </w:rPr>
              <w:t xml:space="preserve">Responsable: </w:t>
            </w:r>
            <w:r w:rsidR="00C800C8">
              <w:rPr>
                <w:rFonts w:cs="Times New Roman"/>
              </w:rPr>
              <w:t>Muñoz Ramírez Gabriel de Jesús.</w:t>
            </w:r>
          </w:p>
        </w:tc>
      </w:tr>
      <w:tr w:rsidR="00035D52" w14:paraId="3D4207A0" w14:textId="77777777">
        <w:tc>
          <w:tcPr>
            <w:tcW w:w="8926" w:type="dxa"/>
            <w:gridSpan w:val="2"/>
          </w:tcPr>
          <w:p w14:paraId="5468383B" w14:textId="77777777" w:rsidR="00035D52" w:rsidRPr="00CC0837" w:rsidRDefault="00035D52">
            <w:pPr>
              <w:rPr>
                <w:rFonts w:eastAsia="Times New Roman" w:cs="Times New Roman"/>
                <w:szCs w:val="24"/>
              </w:rPr>
            </w:pPr>
            <w:r>
              <w:rPr>
                <w:rFonts w:cs="Times New Roman"/>
              </w:rPr>
              <w:lastRenderedPageBreak/>
              <w:t xml:space="preserve">Descripción: </w:t>
            </w:r>
            <w:r w:rsidRPr="009341A4">
              <w:rPr>
                <w:rFonts w:cs="Times New Roman"/>
              </w:rPr>
              <w:t>Como gerente, necesito ver el porcentaje de ingresos asociado con cada producto o categoría de productos para identificar las fuentes principales de ingresos y concentrar esfuerzos estratégicos.</w:t>
            </w:r>
          </w:p>
        </w:tc>
      </w:tr>
      <w:tr w:rsidR="00035D52" w14:paraId="7EB3693D" w14:textId="77777777">
        <w:tc>
          <w:tcPr>
            <w:tcW w:w="8926" w:type="dxa"/>
            <w:gridSpan w:val="2"/>
          </w:tcPr>
          <w:p w14:paraId="292B56F3" w14:textId="77777777" w:rsidR="00035D52" w:rsidRDefault="00035D52">
            <w:pPr>
              <w:tabs>
                <w:tab w:val="left" w:pos="2930"/>
              </w:tabs>
              <w:rPr>
                <w:rFonts w:cs="Times New Roman"/>
              </w:rPr>
            </w:pPr>
            <w:r w:rsidRPr="724C6EAC">
              <w:rPr>
                <w:rFonts w:cs="Times New Roman"/>
              </w:rPr>
              <w:t xml:space="preserve">Criterio de validación: </w:t>
            </w:r>
            <w:r w:rsidRPr="00FD45B3">
              <w:rPr>
                <w:rFonts w:cs="Times New Roman"/>
              </w:rPr>
              <w:t>El sistema muestra con precisión el porcentaje de ingresos para cada producto o categoría.</w:t>
            </w:r>
          </w:p>
        </w:tc>
      </w:tr>
    </w:tbl>
    <w:p w14:paraId="66CF52FC" w14:textId="366D0D66" w:rsidR="00035D52" w:rsidRDefault="00035D52" w:rsidP="00D442A9">
      <w:pPr>
        <w:pStyle w:val="Titulotabla"/>
      </w:pPr>
      <w:bookmarkStart w:id="657" w:name="_Toc151934623"/>
      <w:r>
        <w:t xml:space="preserve">Historia de usuario </w:t>
      </w:r>
      <w:r w:rsidR="00902799">
        <w:t>8</w:t>
      </w:r>
      <w:bookmarkEnd w:id="657"/>
    </w:p>
    <w:tbl>
      <w:tblPr>
        <w:tblStyle w:val="Tablaconcuadrcula"/>
        <w:tblW w:w="0" w:type="auto"/>
        <w:tblLook w:val="04A0" w:firstRow="1" w:lastRow="0" w:firstColumn="1" w:lastColumn="0" w:noHBand="0" w:noVBand="1"/>
      </w:tblPr>
      <w:tblGrid>
        <w:gridCol w:w="4396"/>
        <w:gridCol w:w="4432"/>
      </w:tblGrid>
      <w:tr w:rsidR="009C529A" w14:paraId="3A1C3337" w14:textId="77777777">
        <w:tc>
          <w:tcPr>
            <w:tcW w:w="8828" w:type="dxa"/>
            <w:gridSpan w:val="2"/>
            <w:shd w:val="clear" w:color="auto" w:fill="B4C6E7" w:themeFill="accent1" w:themeFillTint="66"/>
          </w:tcPr>
          <w:p w14:paraId="4E8AB3B0" w14:textId="39612377" w:rsidR="009C529A" w:rsidRPr="00655815" w:rsidRDefault="009C529A">
            <w:pPr>
              <w:tabs>
                <w:tab w:val="left" w:pos="2930"/>
              </w:tabs>
              <w:jc w:val="center"/>
              <w:rPr>
                <w:rFonts w:cs="Times New Roman"/>
                <w:b/>
                <w:bCs/>
                <w:szCs w:val="24"/>
              </w:rPr>
            </w:pPr>
            <w:r w:rsidRPr="00531FC1">
              <w:rPr>
                <w:rFonts w:cs="Times New Roman"/>
                <w:b/>
                <w:bCs/>
                <w:szCs w:val="24"/>
              </w:rPr>
              <w:t xml:space="preserve">Nombre: Establecer </w:t>
            </w:r>
            <w:r w:rsidR="00E10F2E" w:rsidRPr="00531FC1">
              <w:rPr>
                <w:rFonts w:cs="Times New Roman"/>
                <w:b/>
                <w:bCs/>
                <w:szCs w:val="24"/>
              </w:rPr>
              <w:t>puntos de reorden</w:t>
            </w:r>
            <w:r w:rsidR="00E10F2E">
              <w:rPr>
                <w:rFonts w:cs="Times New Roman"/>
                <w:b/>
                <w:bCs/>
                <w:szCs w:val="24"/>
              </w:rPr>
              <w:t>.</w:t>
            </w:r>
          </w:p>
        </w:tc>
      </w:tr>
      <w:tr w:rsidR="009C529A" w14:paraId="6E6642C9" w14:textId="77777777">
        <w:tc>
          <w:tcPr>
            <w:tcW w:w="4396" w:type="dxa"/>
            <w:vAlign w:val="center"/>
          </w:tcPr>
          <w:p w14:paraId="66E59B5F" w14:textId="5A1E987B" w:rsidR="009C529A" w:rsidRDefault="009C529A">
            <w:pPr>
              <w:tabs>
                <w:tab w:val="left" w:pos="2930"/>
              </w:tabs>
              <w:jc w:val="center"/>
              <w:rPr>
                <w:rFonts w:cs="Times New Roman"/>
              </w:rPr>
            </w:pPr>
            <w:r>
              <w:rPr>
                <w:rFonts w:cs="Times New Roman"/>
              </w:rPr>
              <w:t>Identificador: H</w:t>
            </w:r>
            <w:r w:rsidR="00902799">
              <w:rPr>
                <w:rFonts w:cs="Times New Roman"/>
              </w:rPr>
              <w:t>9</w:t>
            </w:r>
          </w:p>
        </w:tc>
        <w:tc>
          <w:tcPr>
            <w:tcW w:w="4432" w:type="dxa"/>
            <w:vAlign w:val="center"/>
          </w:tcPr>
          <w:p w14:paraId="118675EA" w14:textId="77777777" w:rsidR="009C529A" w:rsidRDefault="009C529A">
            <w:pPr>
              <w:tabs>
                <w:tab w:val="left" w:pos="2930"/>
              </w:tabs>
              <w:jc w:val="center"/>
              <w:rPr>
                <w:rFonts w:cs="Times New Roman"/>
              </w:rPr>
            </w:pPr>
            <w:r>
              <w:rPr>
                <w:rFonts w:cs="Times New Roman"/>
              </w:rPr>
              <w:t>Usuario: Gerente</w:t>
            </w:r>
          </w:p>
        </w:tc>
      </w:tr>
      <w:tr w:rsidR="009C529A" w14:paraId="02F3EF78" w14:textId="77777777">
        <w:tc>
          <w:tcPr>
            <w:tcW w:w="4396" w:type="dxa"/>
            <w:vAlign w:val="center"/>
          </w:tcPr>
          <w:p w14:paraId="641CFC5F" w14:textId="77777777" w:rsidR="009C529A" w:rsidRDefault="009C529A">
            <w:pPr>
              <w:tabs>
                <w:tab w:val="left" w:pos="2930"/>
              </w:tabs>
              <w:jc w:val="center"/>
              <w:rPr>
                <w:rFonts w:cs="Times New Roman"/>
              </w:rPr>
            </w:pPr>
            <w:r>
              <w:rPr>
                <w:rFonts w:cs="Times New Roman"/>
              </w:rPr>
              <w:t>Prioridad: Alta</w:t>
            </w:r>
          </w:p>
        </w:tc>
        <w:tc>
          <w:tcPr>
            <w:tcW w:w="4432" w:type="dxa"/>
            <w:vAlign w:val="center"/>
          </w:tcPr>
          <w:p w14:paraId="470AC352" w14:textId="77777777" w:rsidR="009C529A" w:rsidRDefault="009C529A">
            <w:pPr>
              <w:tabs>
                <w:tab w:val="left" w:pos="2930"/>
              </w:tabs>
              <w:jc w:val="center"/>
              <w:rPr>
                <w:rFonts w:cs="Times New Roman"/>
              </w:rPr>
            </w:pPr>
            <w:r>
              <w:rPr>
                <w:rFonts w:cs="Times New Roman"/>
              </w:rPr>
              <w:t>Riesgo en desarrollo: Alto</w:t>
            </w:r>
          </w:p>
        </w:tc>
      </w:tr>
      <w:tr w:rsidR="009C529A" w14:paraId="3B909094" w14:textId="77777777">
        <w:tc>
          <w:tcPr>
            <w:tcW w:w="8828" w:type="dxa"/>
            <w:gridSpan w:val="2"/>
          </w:tcPr>
          <w:p w14:paraId="6336776E" w14:textId="554010D0" w:rsidR="009C529A" w:rsidRDefault="009C529A">
            <w:pPr>
              <w:tabs>
                <w:tab w:val="left" w:pos="2930"/>
              </w:tabs>
              <w:rPr>
                <w:rFonts w:cs="Times New Roman"/>
              </w:rPr>
            </w:pPr>
            <w:r>
              <w:rPr>
                <w:rFonts w:cs="Times New Roman"/>
              </w:rPr>
              <w:t xml:space="preserve">Responsable: </w:t>
            </w:r>
            <w:r w:rsidR="00C800C8">
              <w:rPr>
                <w:rFonts w:cs="Times New Roman"/>
              </w:rPr>
              <w:t>Sánchez Becerra Ernesto Daniel</w:t>
            </w:r>
            <w:r w:rsidR="00DC67BC">
              <w:rPr>
                <w:rFonts w:cs="Times New Roman"/>
              </w:rPr>
              <w:t>.</w:t>
            </w:r>
          </w:p>
        </w:tc>
      </w:tr>
      <w:tr w:rsidR="009C529A" w14:paraId="17CFD175" w14:textId="77777777">
        <w:tc>
          <w:tcPr>
            <w:tcW w:w="8828" w:type="dxa"/>
            <w:gridSpan w:val="2"/>
          </w:tcPr>
          <w:p w14:paraId="34075189" w14:textId="77777777" w:rsidR="009C529A" w:rsidRPr="000C0D4D" w:rsidRDefault="009C529A">
            <w:pPr>
              <w:rPr>
                <w:rFonts w:eastAsia="Times New Roman" w:cs="Times New Roman"/>
                <w:szCs w:val="24"/>
              </w:rPr>
            </w:pPr>
            <w:r>
              <w:rPr>
                <w:rFonts w:cs="Times New Roman"/>
              </w:rPr>
              <w:t xml:space="preserve">Descripción: </w:t>
            </w:r>
            <w:r w:rsidRPr="0042449E">
              <w:rPr>
                <w:rFonts w:cs="Times New Roman"/>
              </w:rPr>
              <w:t>Como gerente, quiero poder establecer puntos de reorden para los productos en el inventario, de modo que se generen alertas automáticas cuando los niveles de existencias alcancen cierto umbral, facilitando la reposición oportuna.</w:t>
            </w:r>
          </w:p>
        </w:tc>
      </w:tr>
      <w:tr w:rsidR="009C529A" w14:paraId="045EA935" w14:textId="77777777">
        <w:tc>
          <w:tcPr>
            <w:tcW w:w="8828" w:type="dxa"/>
            <w:gridSpan w:val="2"/>
          </w:tcPr>
          <w:p w14:paraId="1AA3436F" w14:textId="77777777" w:rsidR="009C529A" w:rsidRDefault="009C529A">
            <w:pPr>
              <w:tabs>
                <w:tab w:val="left" w:pos="2930"/>
              </w:tabs>
              <w:rPr>
                <w:rFonts w:cs="Times New Roman"/>
              </w:rPr>
            </w:pPr>
            <w:r w:rsidRPr="72011EC9">
              <w:rPr>
                <w:rFonts w:cs="Times New Roman"/>
              </w:rPr>
              <w:t xml:space="preserve">Criterio de validación: </w:t>
            </w:r>
            <w:r w:rsidRPr="001A71F9">
              <w:rPr>
                <w:rFonts w:cs="Times New Roman"/>
              </w:rPr>
              <w:t>El sistema genera alertas correctamente al alcanzar los puntos de reorden.</w:t>
            </w:r>
          </w:p>
        </w:tc>
      </w:tr>
    </w:tbl>
    <w:p w14:paraId="3E8E0C5A" w14:textId="1DC07A1E" w:rsidR="009C529A" w:rsidRDefault="009C529A" w:rsidP="007C00D6">
      <w:pPr>
        <w:pStyle w:val="Titulotabla"/>
      </w:pPr>
      <w:bookmarkStart w:id="658" w:name="_Toc151934624"/>
      <w:r>
        <w:t xml:space="preserve">Historia de usuario </w:t>
      </w:r>
      <w:r w:rsidR="00902799">
        <w:t>9</w:t>
      </w:r>
      <w:bookmarkEnd w:id="658"/>
    </w:p>
    <w:tbl>
      <w:tblPr>
        <w:tblStyle w:val="Tablaconcuadrcula"/>
        <w:tblW w:w="0" w:type="auto"/>
        <w:tblLook w:val="04A0" w:firstRow="1" w:lastRow="0" w:firstColumn="1" w:lastColumn="0" w:noHBand="0" w:noVBand="1"/>
      </w:tblPr>
      <w:tblGrid>
        <w:gridCol w:w="4396"/>
        <w:gridCol w:w="4432"/>
      </w:tblGrid>
      <w:tr w:rsidR="009C529A" w14:paraId="4DAEB9DF" w14:textId="77777777">
        <w:tc>
          <w:tcPr>
            <w:tcW w:w="8828" w:type="dxa"/>
            <w:gridSpan w:val="2"/>
            <w:shd w:val="clear" w:color="auto" w:fill="B4C6E7" w:themeFill="accent1" w:themeFillTint="66"/>
          </w:tcPr>
          <w:p w14:paraId="6A7CB814" w14:textId="711F08E8" w:rsidR="009C529A" w:rsidRPr="00655815" w:rsidRDefault="009C529A">
            <w:pPr>
              <w:tabs>
                <w:tab w:val="left" w:pos="2930"/>
              </w:tabs>
              <w:jc w:val="center"/>
              <w:rPr>
                <w:rFonts w:cs="Times New Roman"/>
                <w:b/>
                <w:bCs/>
                <w:szCs w:val="24"/>
              </w:rPr>
            </w:pPr>
            <w:r w:rsidRPr="00D02130">
              <w:rPr>
                <w:rFonts w:cs="Times New Roman"/>
                <w:b/>
                <w:bCs/>
                <w:szCs w:val="24"/>
              </w:rPr>
              <w:t xml:space="preserve">Nombre: Identificación de </w:t>
            </w:r>
            <w:r w:rsidR="00E10F2E">
              <w:rPr>
                <w:rFonts w:cs="Times New Roman"/>
                <w:b/>
                <w:bCs/>
                <w:szCs w:val="24"/>
              </w:rPr>
              <w:t>productos</w:t>
            </w:r>
            <w:r w:rsidR="00E10F2E" w:rsidRPr="00D02130">
              <w:rPr>
                <w:rFonts w:cs="Times New Roman"/>
                <w:b/>
                <w:bCs/>
                <w:szCs w:val="24"/>
              </w:rPr>
              <w:t xml:space="preserve"> con bajo stock</w:t>
            </w:r>
            <w:r w:rsidR="00E10F2E">
              <w:rPr>
                <w:rFonts w:cs="Times New Roman"/>
                <w:b/>
                <w:bCs/>
                <w:szCs w:val="24"/>
              </w:rPr>
              <w:t>.</w:t>
            </w:r>
          </w:p>
        </w:tc>
      </w:tr>
      <w:tr w:rsidR="009C529A" w14:paraId="141570DB" w14:textId="77777777">
        <w:tc>
          <w:tcPr>
            <w:tcW w:w="4396" w:type="dxa"/>
            <w:vAlign w:val="center"/>
          </w:tcPr>
          <w:p w14:paraId="431D7B59" w14:textId="7973EE7E" w:rsidR="009C529A" w:rsidRDefault="009C529A">
            <w:pPr>
              <w:tabs>
                <w:tab w:val="left" w:pos="2930"/>
              </w:tabs>
              <w:jc w:val="center"/>
              <w:rPr>
                <w:rFonts w:cs="Times New Roman"/>
              </w:rPr>
            </w:pPr>
            <w:r>
              <w:rPr>
                <w:rFonts w:cs="Times New Roman"/>
              </w:rPr>
              <w:t>Identificador: H1</w:t>
            </w:r>
            <w:r w:rsidR="00902799">
              <w:rPr>
                <w:rFonts w:cs="Times New Roman"/>
              </w:rPr>
              <w:t>0</w:t>
            </w:r>
          </w:p>
        </w:tc>
        <w:tc>
          <w:tcPr>
            <w:tcW w:w="4432" w:type="dxa"/>
            <w:vAlign w:val="center"/>
          </w:tcPr>
          <w:p w14:paraId="5D11EF47" w14:textId="77777777" w:rsidR="009C529A" w:rsidRDefault="009C529A">
            <w:pPr>
              <w:tabs>
                <w:tab w:val="left" w:pos="2930"/>
              </w:tabs>
              <w:jc w:val="center"/>
              <w:rPr>
                <w:rFonts w:cs="Times New Roman"/>
              </w:rPr>
            </w:pPr>
            <w:r>
              <w:rPr>
                <w:rFonts w:cs="Times New Roman"/>
              </w:rPr>
              <w:t>Usuario: Gerente</w:t>
            </w:r>
          </w:p>
        </w:tc>
      </w:tr>
      <w:tr w:rsidR="009C529A" w14:paraId="794B15F3" w14:textId="77777777">
        <w:tc>
          <w:tcPr>
            <w:tcW w:w="4396" w:type="dxa"/>
            <w:vAlign w:val="center"/>
          </w:tcPr>
          <w:p w14:paraId="159730EB" w14:textId="77777777" w:rsidR="009C529A" w:rsidRDefault="009C529A">
            <w:pPr>
              <w:tabs>
                <w:tab w:val="left" w:pos="2930"/>
              </w:tabs>
              <w:jc w:val="center"/>
              <w:rPr>
                <w:rFonts w:cs="Times New Roman"/>
              </w:rPr>
            </w:pPr>
            <w:r>
              <w:rPr>
                <w:rFonts w:cs="Times New Roman"/>
              </w:rPr>
              <w:t>Prioridad: Alta</w:t>
            </w:r>
          </w:p>
        </w:tc>
        <w:tc>
          <w:tcPr>
            <w:tcW w:w="4432" w:type="dxa"/>
            <w:vAlign w:val="center"/>
          </w:tcPr>
          <w:p w14:paraId="643C530D" w14:textId="77777777" w:rsidR="009C529A" w:rsidRDefault="009C529A">
            <w:pPr>
              <w:tabs>
                <w:tab w:val="left" w:pos="2930"/>
              </w:tabs>
              <w:jc w:val="center"/>
              <w:rPr>
                <w:rFonts w:cs="Times New Roman"/>
              </w:rPr>
            </w:pPr>
            <w:r>
              <w:rPr>
                <w:rFonts w:cs="Times New Roman"/>
              </w:rPr>
              <w:t>Riesgo en desarrollo: Medio</w:t>
            </w:r>
          </w:p>
        </w:tc>
      </w:tr>
      <w:tr w:rsidR="009C529A" w14:paraId="282EF4D4" w14:textId="77777777">
        <w:tc>
          <w:tcPr>
            <w:tcW w:w="8828" w:type="dxa"/>
            <w:gridSpan w:val="2"/>
          </w:tcPr>
          <w:p w14:paraId="509611A0" w14:textId="15D1E3F1" w:rsidR="009C529A" w:rsidRDefault="009C529A">
            <w:pPr>
              <w:tabs>
                <w:tab w:val="left" w:pos="2930"/>
              </w:tabs>
              <w:rPr>
                <w:rFonts w:cs="Times New Roman"/>
              </w:rPr>
            </w:pPr>
            <w:r>
              <w:rPr>
                <w:rFonts w:cs="Times New Roman"/>
              </w:rPr>
              <w:t>Responsable: Garzón Domínguez Gerardo Ismael</w:t>
            </w:r>
            <w:r w:rsidR="00DC67BC">
              <w:rPr>
                <w:rFonts w:cs="Times New Roman"/>
              </w:rPr>
              <w:t>.</w:t>
            </w:r>
          </w:p>
        </w:tc>
      </w:tr>
      <w:tr w:rsidR="009C529A" w14:paraId="592CA785" w14:textId="77777777">
        <w:tc>
          <w:tcPr>
            <w:tcW w:w="8828" w:type="dxa"/>
            <w:gridSpan w:val="2"/>
          </w:tcPr>
          <w:p w14:paraId="2C732A5B" w14:textId="77777777" w:rsidR="009C529A" w:rsidRPr="000C0D4D" w:rsidRDefault="009C529A">
            <w:pPr>
              <w:rPr>
                <w:rFonts w:eastAsia="Times New Roman" w:cs="Times New Roman"/>
                <w:szCs w:val="24"/>
              </w:rPr>
            </w:pPr>
            <w:r>
              <w:rPr>
                <w:rFonts w:cs="Times New Roman"/>
              </w:rPr>
              <w:t xml:space="preserve">Descripción: </w:t>
            </w:r>
            <w:r w:rsidRPr="00FA2F8F">
              <w:rPr>
                <w:rFonts w:cs="Times New Roman"/>
              </w:rPr>
              <w:t xml:space="preserve">Como gerente, quiero recibir notificaciones claras sobre los </w:t>
            </w:r>
            <w:r>
              <w:rPr>
                <w:rFonts w:cs="Times New Roman"/>
              </w:rPr>
              <w:t>productos</w:t>
            </w:r>
            <w:r w:rsidRPr="00FA2F8F">
              <w:rPr>
                <w:rFonts w:cs="Times New Roman"/>
              </w:rPr>
              <w:t xml:space="preserve"> que tienen niveles de existencias por debajo de un umbral crítico, para tomar medidas rápidas y evitar la falta de stock</w:t>
            </w:r>
          </w:p>
        </w:tc>
      </w:tr>
      <w:tr w:rsidR="009C529A" w14:paraId="68AF2F92" w14:textId="77777777">
        <w:trPr>
          <w:trHeight w:val="568"/>
        </w:trPr>
        <w:tc>
          <w:tcPr>
            <w:tcW w:w="8828" w:type="dxa"/>
            <w:gridSpan w:val="2"/>
          </w:tcPr>
          <w:p w14:paraId="21237794" w14:textId="77777777" w:rsidR="009C529A" w:rsidRDefault="009C529A">
            <w:pPr>
              <w:tabs>
                <w:tab w:val="left" w:pos="2930"/>
              </w:tabs>
              <w:rPr>
                <w:rFonts w:cs="Times New Roman"/>
              </w:rPr>
            </w:pPr>
            <w:r w:rsidRPr="72011EC9">
              <w:rPr>
                <w:rFonts w:cs="Times New Roman"/>
              </w:rPr>
              <w:t xml:space="preserve">Criterio de validación: </w:t>
            </w:r>
            <w:r w:rsidRPr="001B26A4">
              <w:rPr>
                <w:rFonts w:cs="Times New Roman"/>
              </w:rPr>
              <w:t xml:space="preserve">Se reciben notificaciones precisas sobre los </w:t>
            </w:r>
            <w:r>
              <w:rPr>
                <w:rFonts w:cs="Times New Roman"/>
              </w:rPr>
              <w:t>productos</w:t>
            </w:r>
            <w:r w:rsidRPr="001B26A4">
              <w:rPr>
                <w:rFonts w:cs="Times New Roman"/>
              </w:rPr>
              <w:t xml:space="preserve"> con bajo stock.</w:t>
            </w:r>
          </w:p>
        </w:tc>
      </w:tr>
    </w:tbl>
    <w:p w14:paraId="23C0E6D5" w14:textId="35816839" w:rsidR="009C529A" w:rsidRDefault="009C529A" w:rsidP="009C529A">
      <w:pPr>
        <w:pStyle w:val="Titulotabla"/>
      </w:pPr>
      <w:bookmarkStart w:id="659" w:name="_Toc151934625"/>
      <w:r>
        <w:t>Historia de usuario 1</w:t>
      </w:r>
      <w:r w:rsidR="00902799">
        <w:t>0</w:t>
      </w:r>
      <w:bookmarkEnd w:id="659"/>
    </w:p>
    <w:tbl>
      <w:tblPr>
        <w:tblStyle w:val="Tablaconcuadrcula"/>
        <w:tblW w:w="0" w:type="auto"/>
        <w:tblLook w:val="04A0" w:firstRow="1" w:lastRow="0" w:firstColumn="1" w:lastColumn="0" w:noHBand="0" w:noVBand="1"/>
      </w:tblPr>
      <w:tblGrid>
        <w:gridCol w:w="4396"/>
        <w:gridCol w:w="4432"/>
      </w:tblGrid>
      <w:tr w:rsidR="009C529A" w14:paraId="31AC0D20" w14:textId="77777777">
        <w:tc>
          <w:tcPr>
            <w:tcW w:w="8828" w:type="dxa"/>
            <w:gridSpan w:val="2"/>
            <w:shd w:val="clear" w:color="auto" w:fill="B4C6E7" w:themeFill="accent1" w:themeFillTint="66"/>
          </w:tcPr>
          <w:p w14:paraId="3A643758" w14:textId="5ED6EF74" w:rsidR="009C529A" w:rsidRPr="00655815" w:rsidRDefault="00E10F2E">
            <w:pPr>
              <w:tabs>
                <w:tab w:val="left" w:pos="2930"/>
              </w:tabs>
              <w:jc w:val="center"/>
              <w:rPr>
                <w:rFonts w:cs="Times New Roman"/>
                <w:b/>
                <w:bCs/>
                <w:szCs w:val="24"/>
              </w:rPr>
            </w:pPr>
            <w:bookmarkStart w:id="660" w:name="_Hlk151059878"/>
            <w:r>
              <w:rPr>
                <w:rFonts w:cs="Times New Roman"/>
                <w:b/>
                <w:bCs/>
                <w:szCs w:val="24"/>
              </w:rPr>
              <w:t xml:space="preserve">Nombre: </w:t>
            </w:r>
            <w:r w:rsidR="009C529A" w:rsidRPr="001C4B5C">
              <w:rPr>
                <w:rFonts w:cs="Times New Roman"/>
                <w:b/>
                <w:bCs/>
                <w:szCs w:val="24"/>
              </w:rPr>
              <w:t xml:space="preserve">Registro de </w:t>
            </w:r>
            <w:r w:rsidRPr="001C4B5C">
              <w:rPr>
                <w:rFonts w:cs="Times New Roman"/>
                <w:b/>
                <w:bCs/>
                <w:szCs w:val="24"/>
              </w:rPr>
              <w:t xml:space="preserve">ingreso de nuevos </w:t>
            </w:r>
            <w:r>
              <w:rPr>
                <w:rFonts w:cs="Times New Roman"/>
                <w:b/>
                <w:bCs/>
                <w:szCs w:val="24"/>
              </w:rPr>
              <w:t>productos.</w:t>
            </w:r>
          </w:p>
        </w:tc>
      </w:tr>
      <w:tr w:rsidR="009C529A" w14:paraId="4AFED226" w14:textId="77777777">
        <w:tc>
          <w:tcPr>
            <w:tcW w:w="4396" w:type="dxa"/>
            <w:vAlign w:val="center"/>
          </w:tcPr>
          <w:p w14:paraId="30805C84" w14:textId="435B45F2" w:rsidR="009C529A" w:rsidRDefault="009C529A">
            <w:pPr>
              <w:tabs>
                <w:tab w:val="left" w:pos="2930"/>
              </w:tabs>
              <w:jc w:val="center"/>
              <w:rPr>
                <w:rFonts w:cs="Times New Roman"/>
              </w:rPr>
            </w:pPr>
            <w:r>
              <w:rPr>
                <w:rFonts w:cs="Times New Roman"/>
              </w:rPr>
              <w:t>Identificador: H1</w:t>
            </w:r>
            <w:r w:rsidR="00902799">
              <w:rPr>
                <w:rFonts w:cs="Times New Roman"/>
              </w:rPr>
              <w:t>1</w:t>
            </w:r>
          </w:p>
        </w:tc>
        <w:tc>
          <w:tcPr>
            <w:tcW w:w="4432" w:type="dxa"/>
            <w:vAlign w:val="center"/>
          </w:tcPr>
          <w:p w14:paraId="476A1044" w14:textId="77777777" w:rsidR="009C529A" w:rsidRDefault="009C529A">
            <w:pPr>
              <w:tabs>
                <w:tab w:val="left" w:pos="2930"/>
              </w:tabs>
              <w:jc w:val="center"/>
              <w:rPr>
                <w:rFonts w:cs="Times New Roman"/>
              </w:rPr>
            </w:pPr>
            <w:r>
              <w:rPr>
                <w:rFonts w:cs="Times New Roman"/>
              </w:rPr>
              <w:t>Usuario: Empleado, Gerente</w:t>
            </w:r>
          </w:p>
        </w:tc>
      </w:tr>
      <w:tr w:rsidR="009C529A" w14:paraId="1B12019C" w14:textId="77777777">
        <w:tc>
          <w:tcPr>
            <w:tcW w:w="4396" w:type="dxa"/>
            <w:vAlign w:val="center"/>
          </w:tcPr>
          <w:p w14:paraId="2CD0E6A7" w14:textId="77777777" w:rsidR="009C529A" w:rsidRDefault="009C529A">
            <w:pPr>
              <w:tabs>
                <w:tab w:val="left" w:pos="2930"/>
              </w:tabs>
              <w:jc w:val="center"/>
              <w:rPr>
                <w:rFonts w:cs="Times New Roman"/>
              </w:rPr>
            </w:pPr>
            <w:r>
              <w:rPr>
                <w:rFonts w:cs="Times New Roman"/>
              </w:rPr>
              <w:t>Prioridad: Alta</w:t>
            </w:r>
          </w:p>
        </w:tc>
        <w:tc>
          <w:tcPr>
            <w:tcW w:w="4432" w:type="dxa"/>
            <w:vAlign w:val="center"/>
          </w:tcPr>
          <w:p w14:paraId="652D6F41" w14:textId="77777777" w:rsidR="009C529A" w:rsidRDefault="009C529A">
            <w:pPr>
              <w:tabs>
                <w:tab w:val="left" w:pos="2930"/>
              </w:tabs>
              <w:jc w:val="center"/>
              <w:rPr>
                <w:rFonts w:cs="Times New Roman"/>
              </w:rPr>
            </w:pPr>
            <w:r>
              <w:rPr>
                <w:rFonts w:cs="Times New Roman"/>
              </w:rPr>
              <w:t>Riesgo en desarrollo: Medio</w:t>
            </w:r>
          </w:p>
        </w:tc>
      </w:tr>
      <w:tr w:rsidR="009C529A" w14:paraId="1C87162B" w14:textId="77777777">
        <w:tc>
          <w:tcPr>
            <w:tcW w:w="8828" w:type="dxa"/>
            <w:gridSpan w:val="2"/>
          </w:tcPr>
          <w:p w14:paraId="1CD46DDA" w14:textId="52D3181C" w:rsidR="009C529A" w:rsidRDefault="009C529A">
            <w:pPr>
              <w:tabs>
                <w:tab w:val="left" w:pos="2930"/>
              </w:tabs>
              <w:rPr>
                <w:rFonts w:cs="Times New Roman"/>
              </w:rPr>
            </w:pPr>
            <w:r>
              <w:rPr>
                <w:rFonts w:cs="Times New Roman"/>
              </w:rPr>
              <w:t>Responsable:</w:t>
            </w:r>
            <w:r w:rsidR="00C800C8">
              <w:rPr>
                <w:rFonts w:cs="Times New Roman"/>
              </w:rPr>
              <w:t xml:space="preserve"> Muñoz Ramírez Gabriel de Jesús.</w:t>
            </w:r>
          </w:p>
        </w:tc>
      </w:tr>
      <w:tr w:rsidR="009C529A" w14:paraId="57ED586B" w14:textId="77777777">
        <w:tc>
          <w:tcPr>
            <w:tcW w:w="8828" w:type="dxa"/>
            <w:gridSpan w:val="2"/>
          </w:tcPr>
          <w:p w14:paraId="056A3E86" w14:textId="77777777" w:rsidR="009C529A" w:rsidRPr="000C0D4D" w:rsidRDefault="009C529A">
            <w:pPr>
              <w:rPr>
                <w:rFonts w:eastAsia="Times New Roman" w:cs="Times New Roman"/>
                <w:szCs w:val="24"/>
              </w:rPr>
            </w:pPr>
            <w:r>
              <w:rPr>
                <w:rFonts w:cs="Times New Roman"/>
              </w:rPr>
              <w:t xml:space="preserve">Descripción: </w:t>
            </w:r>
            <w:r w:rsidRPr="007641A9">
              <w:rPr>
                <w:rFonts w:cs="Times New Roman"/>
              </w:rPr>
              <w:t xml:space="preserve">Como gerente, necesito un proceso eficiente para registrar la llegada de nuevos </w:t>
            </w:r>
            <w:r>
              <w:rPr>
                <w:rFonts w:cs="Times New Roman"/>
              </w:rPr>
              <w:t>productos</w:t>
            </w:r>
            <w:r w:rsidRPr="007641A9">
              <w:rPr>
                <w:rFonts w:cs="Times New Roman"/>
              </w:rPr>
              <w:t xml:space="preserve"> al inventario, asegurando una actualización precisa</w:t>
            </w:r>
            <w:r>
              <w:rPr>
                <w:rFonts w:cs="Times New Roman"/>
              </w:rPr>
              <w:t xml:space="preserve"> </w:t>
            </w:r>
            <w:r w:rsidRPr="007641A9">
              <w:rPr>
                <w:rFonts w:cs="Times New Roman"/>
              </w:rPr>
              <w:t>de los niveles de existencias.</w:t>
            </w:r>
          </w:p>
        </w:tc>
      </w:tr>
      <w:tr w:rsidR="009C529A" w14:paraId="2D611D4D" w14:textId="77777777" w:rsidTr="00902799">
        <w:trPr>
          <w:trHeight w:val="311"/>
        </w:trPr>
        <w:tc>
          <w:tcPr>
            <w:tcW w:w="8828" w:type="dxa"/>
            <w:gridSpan w:val="2"/>
          </w:tcPr>
          <w:p w14:paraId="4765F47C" w14:textId="77777777" w:rsidR="009C529A" w:rsidRDefault="009C529A">
            <w:pPr>
              <w:tabs>
                <w:tab w:val="left" w:pos="2930"/>
              </w:tabs>
              <w:rPr>
                <w:rFonts w:cs="Times New Roman"/>
              </w:rPr>
            </w:pPr>
            <w:r w:rsidRPr="72011EC9">
              <w:rPr>
                <w:rFonts w:cs="Times New Roman"/>
              </w:rPr>
              <w:t xml:space="preserve">Criterio de validación:  </w:t>
            </w:r>
            <w:r w:rsidRPr="00534077">
              <w:rPr>
                <w:rFonts w:cs="Times New Roman"/>
              </w:rPr>
              <w:t xml:space="preserve">Los nuevos </w:t>
            </w:r>
            <w:r>
              <w:rPr>
                <w:rFonts w:cs="Times New Roman"/>
              </w:rPr>
              <w:t>productos</w:t>
            </w:r>
            <w:r w:rsidRPr="00534077">
              <w:rPr>
                <w:rFonts w:cs="Times New Roman"/>
              </w:rPr>
              <w:t xml:space="preserve"> se registran correctamente en el inventario.</w:t>
            </w:r>
          </w:p>
        </w:tc>
      </w:tr>
    </w:tbl>
    <w:p w14:paraId="30447EF2" w14:textId="0C55898D" w:rsidR="007632A1" w:rsidRDefault="009C529A" w:rsidP="00395EC9">
      <w:pPr>
        <w:pStyle w:val="Titulotabla"/>
      </w:pPr>
      <w:bookmarkStart w:id="661" w:name="_Toc151934626"/>
      <w:bookmarkEnd w:id="660"/>
      <w:r>
        <w:t>Historia de usuario 1</w:t>
      </w:r>
      <w:r w:rsidR="00902799">
        <w:t>1</w:t>
      </w:r>
      <w:bookmarkEnd w:id="661"/>
    </w:p>
    <w:tbl>
      <w:tblPr>
        <w:tblStyle w:val="Tablaconcuadrcula"/>
        <w:tblW w:w="0" w:type="auto"/>
        <w:tblLook w:val="04A0" w:firstRow="1" w:lastRow="0" w:firstColumn="1" w:lastColumn="0" w:noHBand="0" w:noVBand="1"/>
      </w:tblPr>
      <w:tblGrid>
        <w:gridCol w:w="4396"/>
        <w:gridCol w:w="4432"/>
      </w:tblGrid>
      <w:tr w:rsidR="00656F99" w14:paraId="7D295C0D" w14:textId="77777777">
        <w:tc>
          <w:tcPr>
            <w:tcW w:w="8828" w:type="dxa"/>
            <w:gridSpan w:val="2"/>
            <w:shd w:val="clear" w:color="auto" w:fill="B4C6E7" w:themeFill="accent1" w:themeFillTint="66"/>
          </w:tcPr>
          <w:p w14:paraId="25F683C1" w14:textId="191EC088" w:rsidR="00656F99" w:rsidRPr="00655815" w:rsidRDefault="00656F99">
            <w:pPr>
              <w:tabs>
                <w:tab w:val="left" w:pos="2930"/>
              </w:tabs>
              <w:jc w:val="center"/>
              <w:rPr>
                <w:rFonts w:cs="Times New Roman"/>
                <w:b/>
                <w:bCs/>
                <w:szCs w:val="24"/>
              </w:rPr>
            </w:pPr>
            <w:r w:rsidRPr="00B26909">
              <w:rPr>
                <w:rFonts w:cs="Times New Roman"/>
                <w:b/>
                <w:bCs/>
                <w:szCs w:val="24"/>
              </w:rPr>
              <w:t xml:space="preserve">Nombre: </w:t>
            </w:r>
            <w:r w:rsidRPr="003A7BE6">
              <w:rPr>
                <w:rFonts w:cs="Times New Roman"/>
                <w:b/>
                <w:bCs/>
                <w:szCs w:val="24"/>
              </w:rPr>
              <w:t xml:space="preserve">Generar </w:t>
            </w:r>
            <w:r w:rsidR="00E10F2E" w:rsidRPr="003A7BE6">
              <w:rPr>
                <w:rFonts w:cs="Times New Roman"/>
                <w:b/>
                <w:bCs/>
                <w:szCs w:val="24"/>
              </w:rPr>
              <w:t>pedidos de reposición</w:t>
            </w:r>
            <w:r w:rsidR="00E10F2E">
              <w:rPr>
                <w:rFonts w:cs="Times New Roman"/>
                <w:b/>
                <w:bCs/>
                <w:szCs w:val="24"/>
              </w:rPr>
              <w:t>.</w:t>
            </w:r>
          </w:p>
        </w:tc>
      </w:tr>
      <w:tr w:rsidR="00656F99" w14:paraId="7E28A9AC" w14:textId="77777777">
        <w:tc>
          <w:tcPr>
            <w:tcW w:w="4396" w:type="dxa"/>
            <w:vAlign w:val="center"/>
          </w:tcPr>
          <w:p w14:paraId="36BD4FDE" w14:textId="628DFDC5" w:rsidR="00656F99" w:rsidRDefault="00656F99">
            <w:pPr>
              <w:tabs>
                <w:tab w:val="left" w:pos="2930"/>
              </w:tabs>
              <w:jc w:val="center"/>
              <w:rPr>
                <w:rFonts w:cs="Times New Roman"/>
              </w:rPr>
            </w:pPr>
            <w:r>
              <w:rPr>
                <w:rFonts w:cs="Times New Roman"/>
              </w:rPr>
              <w:t>Identificador: H1</w:t>
            </w:r>
            <w:r w:rsidR="00902799">
              <w:rPr>
                <w:rFonts w:cs="Times New Roman"/>
              </w:rPr>
              <w:t>2</w:t>
            </w:r>
          </w:p>
        </w:tc>
        <w:tc>
          <w:tcPr>
            <w:tcW w:w="4432" w:type="dxa"/>
            <w:vAlign w:val="center"/>
          </w:tcPr>
          <w:p w14:paraId="17ADB5EB" w14:textId="77777777" w:rsidR="00656F99" w:rsidRDefault="00656F99">
            <w:pPr>
              <w:tabs>
                <w:tab w:val="left" w:pos="2930"/>
              </w:tabs>
              <w:jc w:val="center"/>
              <w:rPr>
                <w:rFonts w:cs="Times New Roman"/>
              </w:rPr>
            </w:pPr>
            <w:r>
              <w:rPr>
                <w:rFonts w:cs="Times New Roman"/>
              </w:rPr>
              <w:t>Usuario: Gerente.</w:t>
            </w:r>
          </w:p>
        </w:tc>
      </w:tr>
      <w:tr w:rsidR="00656F99" w14:paraId="0372E8E8" w14:textId="77777777">
        <w:tc>
          <w:tcPr>
            <w:tcW w:w="4396" w:type="dxa"/>
            <w:vAlign w:val="center"/>
          </w:tcPr>
          <w:p w14:paraId="79021940" w14:textId="77777777" w:rsidR="00656F99" w:rsidRDefault="00656F99">
            <w:pPr>
              <w:tabs>
                <w:tab w:val="left" w:pos="2930"/>
              </w:tabs>
              <w:jc w:val="center"/>
              <w:rPr>
                <w:rFonts w:cs="Times New Roman"/>
              </w:rPr>
            </w:pPr>
            <w:r>
              <w:rPr>
                <w:rFonts w:cs="Times New Roman"/>
              </w:rPr>
              <w:t>Prioridad: Alta.</w:t>
            </w:r>
          </w:p>
        </w:tc>
        <w:tc>
          <w:tcPr>
            <w:tcW w:w="4432" w:type="dxa"/>
            <w:vAlign w:val="center"/>
          </w:tcPr>
          <w:p w14:paraId="608FB07F" w14:textId="77777777" w:rsidR="00656F99" w:rsidRDefault="00656F99">
            <w:pPr>
              <w:tabs>
                <w:tab w:val="left" w:pos="2930"/>
              </w:tabs>
              <w:jc w:val="center"/>
              <w:rPr>
                <w:rFonts w:cs="Times New Roman"/>
              </w:rPr>
            </w:pPr>
            <w:r>
              <w:rPr>
                <w:rFonts w:cs="Times New Roman"/>
              </w:rPr>
              <w:t>Riesgo en desarrollo: Medio.</w:t>
            </w:r>
          </w:p>
        </w:tc>
      </w:tr>
      <w:tr w:rsidR="00656F99" w14:paraId="2BB18EB5" w14:textId="77777777">
        <w:tc>
          <w:tcPr>
            <w:tcW w:w="8828" w:type="dxa"/>
            <w:gridSpan w:val="2"/>
          </w:tcPr>
          <w:p w14:paraId="6A5DCDEB" w14:textId="30224900" w:rsidR="00656F99" w:rsidRDefault="00656F99">
            <w:pPr>
              <w:tabs>
                <w:tab w:val="left" w:pos="2930"/>
              </w:tabs>
              <w:rPr>
                <w:rFonts w:cs="Times New Roman"/>
              </w:rPr>
            </w:pPr>
            <w:r>
              <w:rPr>
                <w:rFonts w:cs="Times New Roman"/>
              </w:rPr>
              <w:t>Responsable:</w:t>
            </w:r>
            <w:r w:rsidR="00C800C8">
              <w:rPr>
                <w:rFonts w:cs="Times New Roman"/>
              </w:rPr>
              <w:t xml:space="preserve"> Sánchez Becerra Ernesto Daniel</w:t>
            </w:r>
            <w:r w:rsidR="00DC67BC">
              <w:rPr>
                <w:rFonts w:cs="Times New Roman"/>
              </w:rPr>
              <w:t>.</w:t>
            </w:r>
          </w:p>
        </w:tc>
      </w:tr>
      <w:tr w:rsidR="00656F99" w14:paraId="3C0EC0B6" w14:textId="77777777">
        <w:tc>
          <w:tcPr>
            <w:tcW w:w="8828" w:type="dxa"/>
            <w:gridSpan w:val="2"/>
          </w:tcPr>
          <w:p w14:paraId="55BC8387" w14:textId="77777777" w:rsidR="00656F99" w:rsidRPr="000C0D4D" w:rsidRDefault="00656F99">
            <w:pPr>
              <w:rPr>
                <w:rFonts w:eastAsia="Times New Roman" w:cs="Times New Roman"/>
                <w:szCs w:val="24"/>
              </w:rPr>
            </w:pPr>
            <w:r>
              <w:rPr>
                <w:rFonts w:cs="Times New Roman"/>
              </w:rPr>
              <w:lastRenderedPageBreak/>
              <w:t xml:space="preserve">Descripción: </w:t>
            </w:r>
            <w:r w:rsidRPr="00FA35A2">
              <w:rPr>
                <w:rFonts w:cs="Times New Roman"/>
              </w:rPr>
              <w:t xml:space="preserve">Como gerente, quiero poder crear pedidos de reposición para los </w:t>
            </w:r>
            <w:r>
              <w:rPr>
                <w:rFonts w:cs="Times New Roman"/>
              </w:rPr>
              <w:t>productos</w:t>
            </w:r>
            <w:r w:rsidRPr="00FA35A2">
              <w:rPr>
                <w:rFonts w:cs="Times New Roman"/>
              </w:rPr>
              <w:t xml:space="preserve"> que están por debajo de los puntos de reorden, asegurando una reposición eficiente y oportuna.</w:t>
            </w:r>
          </w:p>
        </w:tc>
      </w:tr>
      <w:tr w:rsidR="00656F99" w14:paraId="3A5458ED" w14:textId="77777777">
        <w:tc>
          <w:tcPr>
            <w:tcW w:w="8828" w:type="dxa"/>
            <w:gridSpan w:val="2"/>
          </w:tcPr>
          <w:p w14:paraId="1D03EAD3" w14:textId="77777777" w:rsidR="00656F99" w:rsidRDefault="00656F99">
            <w:pPr>
              <w:tabs>
                <w:tab w:val="left" w:pos="2930"/>
              </w:tabs>
              <w:rPr>
                <w:rFonts w:cs="Times New Roman"/>
              </w:rPr>
            </w:pPr>
            <w:r w:rsidRPr="72011EC9">
              <w:rPr>
                <w:rFonts w:cs="Times New Roman"/>
              </w:rPr>
              <w:t xml:space="preserve">Criterio de validación:  </w:t>
            </w:r>
            <w:r w:rsidRPr="00302FE9">
              <w:rPr>
                <w:rFonts w:cs="Times New Roman"/>
              </w:rPr>
              <w:t>Los pedidos se generan correctamente y reflejan las necesidades reales de reposición.</w:t>
            </w:r>
          </w:p>
        </w:tc>
      </w:tr>
    </w:tbl>
    <w:p w14:paraId="30DCE97F" w14:textId="3F0A2AFC" w:rsidR="00656F99" w:rsidRDefault="00DF5ED2" w:rsidP="007632A1">
      <w:pPr>
        <w:pStyle w:val="Titulotabla"/>
      </w:pPr>
      <w:bookmarkStart w:id="662" w:name="_Toc151934627"/>
      <w:r>
        <w:t>Historia de usuario 1</w:t>
      </w:r>
      <w:r w:rsidR="00902799">
        <w:t>2</w:t>
      </w:r>
      <w:bookmarkEnd w:id="662"/>
    </w:p>
    <w:tbl>
      <w:tblPr>
        <w:tblStyle w:val="Tablaconcuadrcula"/>
        <w:tblW w:w="0" w:type="auto"/>
        <w:tblLook w:val="04A0" w:firstRow="1" w:lastRow="0" w:firstColumn="1" w:lastColumn="0" w:noHBand="0" w:noVBand="1"/>
      </w:tblPr>
      <w:tblGrid>
        <w:gridCol w:w="4396"/>
        <w:gridCol w:w="4432"/>
      </w:tblGrid>
      <w:tr w:rsidR="000B1C82" w:rsidRPr="00655815" w14:paraId="54EBC3EC" w14:textId="77777777">
        <w:tc>
          <w:tcPr>
            <w:tcW w:w="8828" w:type="dxa"/>
            <w:gridSpan w:val="2"/>
            <w:shd w:val="clear" w:color="auto" w:fill="B4C6E7" w:themeFill="accent1" w:themeFillTint="66"/>
          </w:tcPr>
          <w:p w14:paraId="48894368" w14:textId="2368F269" w:rsidR="000B1C82" w:rsidRPr="00655815" w:rsidRDefault="000B1C82">
            <w:pPr>
              <w:tabs>
                <w:tab w:val="left" w:pos="2930"/>
              </w:tabs>
              <w:jc w:val="center"/>
              <w:rPr>
                <w:rFonts w:cs="Times New Roman"/>
                <w:b/>
                <w:bCs/>
                <w:szCs w:val="24"/>
              </w:rPr>
            </w:pPr>
            <w:r w:rsidRPr="00B26909">
              <w:rPr>
                <w:rFonts w:cs="Times New Roman"/>
                <w:b/>
                <w:bCs/>
                <w:szCs w:val="24"/>
              </w:rPr>
              <w:t xml:space="preserve">Nombre: </w:t>
            </w:r>
            <w:r w:rsidRPr="001C06AF">
              <w:rPr>
                <w:rFonts w:cs="Times New Roman"/>
                <w:b/>
                <w:bCs/>
                <w:szCs w:val="24"/>
              </w:rPr>
              <w:t xml:space="preserve">Creación y </w:t>
            </w:r>
            <w:r w:rsidR="00E10F2E" w:rsidRPr="001C06AF">
              <w:rPr>
                <w:rFonts w:cs="Times New Roman"/>
                <w:b/>
                <w:bCs/>
                <w:szCs w:val="24"/>
              </w:rPr>
              <w:t>edición de almacenes</w:t>
            </w:r>
            <w:r w:rsidR="00E10F2E">
              <w:rPr>
                <w:rFonts w:cs="Times New Roman"/>
                <w:b/>
                <w:bCs/>
                <w:szCs w:val="24"/>
              </w:rPr>
              <w:t>.</w:t>
            </w:r>
          </w:p>
        </w:tc>
      </w:tr>
      <w:tr w:rsidR="000B1C82" w14:paraId="64460D7B" w14:textId="77777777">
        <w:tc>
          <w:tcPr>
            <w:tcW w:w="4396" w:type="dxa"/>
            <w:vAlign w:val="center"/>
          </w:tcPr>
          <w:p w14:paraId="73C81816" w14:textId="54093ED0" w:rsidR="000B1C82" w:rsidRDefault="000B1C82">
            <w:pPr>
              <w:tabs>
                <w:tab w:val="left" w:pos="2930"/>
              </w:tabs>
              <w:jc w:val="center"/>
              <w:rPr>
                <w:rFonts w:cs="Times New Roman"/>
              </w:rPr>
            </w:pPr>
            <w:r>
              <w:rPr>
                <w:rFonts w:cs="Times New Roman"/>
              </w:rPr>
              <w:t>Identificador: H</w:t>
            </w:r>
            <w:r w:rsidR="008D0BDB">
              <w:rPr>
                <w:rFonts w:cs="Times New Roman"/>
              </w:rPr>
              <w:t>1</w:t>
            </w:r>
            <w:r w:rsidR="00902799">
              <w:rPr>
                <w:rFonts w:cs="Times New Roman"/>
              </w:rPr>
              <w:t>3</w:t>
            </w:r>
          </w:p>
        </w:tc>
        <w:tc>
          <w:tcPr>
            <w:tcW w:w="4432" w:type="dxa"/>
            <w:vAlign w:val="center"/>
          </w:tcPr>
          <w:p w14:paraId="5E50FEA6" w14:textId="77777777" w:rsidR="000B1C82" w:rsidRDefault="000B1C82">
            <w:pPr>
              <w:tabs>
                <w:tab w:val="left" w:pos="2930"/>
              </w:tabs>
              <w:jc w:val="center"/>
              <w:rPr>
                <w:rFonts w:cs="Times New Roman"/>
              </w:rPr>
            </w:pPr>
            <w:r>
              <w:rPr>
                <w:rFonts w:cs="Times New Roman"/>
              </w:rPr>
              <w:t>Usuario: Gerente.</w:t>
            </w:r>
          </w:p>
        </w:tc>
      </w:tr>
      <w:tr w:rsidR="000B1C82" w14:paraId="2136E87E" w14:textId="77777777">
        <w:tc>
          <w:tcPr>
            <w:tcW w:w="4396" w:type="dxa"/>
            <w:vAlign w:val="center"/>
          </w:tcPr>
          <w:p w14:paraId="6E800617" w14:textId="77777777" w:rsidR="000B1C82" w:rsidRDefault="000B1C82">
            <w:pPr>
              <w:tabs>
                <w:tab w:val="left" w:pos="2930"/>
              </w:tabs>
              <w:jc w:val="center"/>
              <w:rPr>
                <w:rFonts w:cs="Times New Roman"/>
              </w:rPr>
            </w:pPr>
            <w:r>
              <w:rPr>
                <w:rFonts w:cs="Times New Roman"/>
              </w:rPr>
              <w:t>Prioridad: Alta</w:t>
            </w:r>
          </w:p>
        </w:tc>
        <w:tc>
          <w:tcPr>
            <w:tcW w:w="4432" w:type="dxa"/>
            <w:vAlign w:val="center"/>
          </w:tcPr>
          <w:p w14:paraId="40769B77" w14:textId="77777777" w:rsidR="000B1C82" w:rsidRDefault="000B1C82">
            <w:pPr>
              <w:tabs>
                <w:tab w:val="left" w:pos="2930"/>
              </w:tabs>
              <w:jc w:val="center"/>
              <w:rPr>
                <w:rFonts w:cs="Times New Roman"/>
              </w:rPr>
            </w:pPr>
            <w:r>
              <w:rPr>
                <w:rFonts w:cs="Times New Roman"/>
              </w:rPr>
              <w:t>Riesgo en desarrollo: Alto.</w:t>
            </w:r>
          </w:p>
        </w:tc>
      </w:tr>
      <w:tr w:rsidR="000B1C82" w14:paraId="5DCC327F" w14:textId="77777777">
        <w:tc>
          <w:tcPr>
            <w:tcW w:w="8828" w:type="dxa"/>
            <w:gridSpan w:val="2"/>
          </w:tcPr>
          <w:p w14:paraId="5281EF75" w14:textId="2E576489" w:rsidR="000B1C82" w:rsidRDefault="000B1C82">
            <w:pPr>
              <w:tabs>
                <w:tab w:val="left" w:pos="2930"/>
              </w:tabs>
              <w:rPr>
                <w:rFonts w:cs="Times New Roman"/>
              </w:rPr>
            </w:pPr>
            <w:r>
              <w:rPr>
                <w:rFonts w:cs="Times New Roman"/>
              </w:rPr>
              <w:t>Responsable:</w:t>
            </w:r>
            <w:r w:rsidR="00C800C8">
              <w:rPr>
                <w:rFonts w:cs="Times New Roman"/>
              </w:rPr>
              <w:t xml:space="preserve"> Garzón Domínguez Gerardo Ismael</w:t>
            </w:r>
            <w:r w:rsidR="00DC67BC">
              <w:rPr>
                <w:rFonts w:cs="Times New Roman"/>
              </w:rPr>
              <w:t>.</w:t>
            </w:r>
          </w:p>
        </w:tc>
      </w:tr>
      <w:tr w:rsidR="000B1C82" w:rsidRPr="000C0D4D" w14:paraId="64C0AF1F" w14:textId="77777777">
        <w:tc>
          <w:tcPr>
            <w:tcW w:w="8828" w:type="dxa"/>
            <w:gridSpan w:val="2"/>
          </w:tcPr>
          <w:p w14:paraId="7DBA078D" w14:textId="77777777" w:rsidR="000B1C82" w:rsidRPr="000C0D4D" w:rsidRDefault="000B1C82">
            <w:pPr>
              <w:rPr>
                <w:rFonts w:eastAsia="Times New Roman" w:cs="Times New Roman"/>
                <w:szCs w:val="24"/>
              </w:rPr>
            </w:pPr>
            <w:r>
              <w:rPr>
                <w:rFonts w:cs="Times New Roman"/>
              </w:rPr>
              <w:t xml:space="preserve">Descripción: </w:t>
            </w:r>
            <w:r w:rsidRPr="00C02E87">
              <w:rPr>
                <w:rFonts w:cs="Times New Roman"/>
              </w:rPr>
              <w:t xml:space="preserve">Como gerente, quiero poder crear nuevos almacenes y editar </w:t>
            </w:r>
            <w:r>
              <w:rPr>
                <w:rFonts w:cs="Times New Roman"/>
              </w:rPr>
              <w:t xml:space="preserve">o eliminar </w:t>
            </w:r>
            <w:r w:rsidRPr="00C02E87">
              <w:rPr>
                <w:rFonts w:cs="Times New Roman"/>
              </w:rPr>
              <w:t>los existentes para adaptar la estructura del almacenamiento según las necesidades cambiantes del inventario.</w:t>
            </w:r>
          </w:p>
        </w:tc>
      </w:tr>
      <w:tr w:rsidR="000B1C82" w14:paraId="78A52B63" w14:textId="77777777">
        <w:tc>
          <w:tcPr>
            <w:tcW w:w="8828" w:type="dxa"/>
            <w:gridSpan w:val="2"/>
          </w:tcPr>
          <w:p w14:paraId="4F0B1EB0" w14:textId="77777777" w:rsidR="000B1C82" w:rsidRDefault="000B1C82">
            <w:pPr>
              <w:tabs>
                <w:tab w:val="left" w:pos="2930"/>
              </w:tabs>
              <w:rPr>
                <w:rFonts w:cs="Times New Roman"/>
              </w:rPr>
            </w:pPr>
            <w:r w:rsidRPr="72011EC9">
              <w:rPr>
                <w:rFonts w:cs="Times New Roman"/>
              </w:rPr>
              <w:t xml:space="preserve">Criterio de validación:  </w:t>
            </w:r>
            <w:r w:rsidRPr="00A01F68">
              <w:rPr>
                <w:rFonts w:cs="Times New Roman"/>
              </w:rPr>
              <w:t>El sistema permite la creación</w:t>
            </w:r>
            <w:r>
              <w:rPr>
                <w:rFonts w:cs="Times New Roman"/>
              </w:rPr>
              <w:t>,</w:t>
            </w:r>
            <w:r w:rsidRPr="00A01F68">
              <w:rPr>
                <w:rFonts w:cs="Times New Roman"/>
              </w:rPr>
              <w:t xml:space="preserve"> edición</w:t>
            </w:r>
            <w:r>
              <w:rPr>
                <w:rFonts w:cs="Times New Roman"/>
              </w:rPr>
              <w:t xml:space="preserve"> o eliminación</w:t>
            </w:r>
            <w:r w:rsidRPr="00A01F68">
              <w:rPr>
                <w:rFonts w:cs="Times New Roman"/>
              </w:rPr>
              <w:t xml:space="preserve"> de almacenes y los cambios se </w:t>
            </w:r>
            <w:r>
              <w:rPr>
                <w:rFonts w:cs="Times New Roman"/>
              </w:rPr>
              <w:t>muestra de manera visual en 2D</w:t>
            </w:r>
            <w:r w:rsidRPr="00A01F68">
              <w:rPr>
                <w:rFonts w:cs="Times New Roman"/>
              </w:rPr>
              <w:t>.</w:t>
            </w:r>
          </w:p>
        </w:tc>
      </w:tr>
    </w:tbl>
    <w:p w14:paraId="737E72EB" w14:textId="116A10E8" w:rsidR="000B1C82" w:rsidRDefault="008D0BDB" w:rsidP="008D0BDB">
      <w:pPr>
        <w:pStyle w:val="Titulotabla"/>
      </w:pPr>
      <w:bookmarkStart w:id="663" w:name="_Toc151934628"/>
      <w:r w:rsidRPr="008D0BDB">
        <w:t>Historia de usuario 1</w:t>
      </w:r>
      <w:r w:rsidR="00902799">
        <w:t>3</w:t>
      </w:r>
      <w:bookmarkEnd w:id="663"/>
    </w:p>
    <w:tbl>
      <w:tblPr>
        <w:tblStyle w:val="Tablaconcuadrcula"/>
        <w:tblW w:w="0" w:type="auto"/>
        <w:tblLook w:val="04A0" w:firstRow="1" w:lastRow="0" w:firstColumn="1" w:lastColumn="0" w:noHBand="0" w:noVBand="1"/>
      </w:tblPr>
      <w:tblGrid>
        <w:gridCol w:w="4396"/>
        <w:gridCol w:w="4432"/>
      </w:tblGrid>
      <w:tr w:rsidR="000B1C82" w:rsidRPr="00655815" w14:paraId="3676C1DD" w14:textId="77777777">
        <w:tc>
          <w:tcPr>
            <w:tcW w:w="8828" w:type="dxa"/>
            <w:gridSpan w:val="2"/>
            <w:shd w:val="clear" w:color="auto" w:fill="B4C6E7" w:themeFill="accent1" w:themeFillTint="66"/>
          </w:tcPr>
          <w:p w14:paraId="550B883F" w14:textId="45C952D7" w:rsidR="000B1C82" w:rsidRPr="00655815" w:rsidRDefault="000B1C82">
            <w:pPr>
              <w:tabs>
                <w:tab w:val="left" w:pos="2930"/>
              </w:tabs>
              <w:jc w:val="center"/>
              <w:rPr>
                <w:rFonts w:cs="Times New Roman"/>
                <w:b/>
                <w:bCs/>
                <w:szCs w:val="24"/>
              </w:rPr>
            </w:pPr>
            <w:r w:rsidRPr="00B26909">
              <w:rPr>
                <w:rFonts w:cs="Times New Roman"/>
                <w:b/>
                <w:bCs/>
                <w:szCs w:val="24"/>
              </w:rPr>
              <w:t xml:space="preserve">Nombre: </w:t>
            </w:r>
            <w:r w:rsidRPr="002157E9">
              <w:rPr>
                <w:rFonts w:cs="Times New Roman"/>
                <w:b/>
                <w:bCs/>
                <w:szCs w:val="24"/>
              </w:rPr>
              <w:t xml:space="preserve">Gestión </w:t>
            </w:r>
            <w:r w:rsidR="00E10F2E" w:rsidRPr="002157E9">
              <w:rPr>
                <w:rFonts w:cs="Times New Roman"/>
                <w:b/>
                <w:bCs/>
                <w:szCs w:val="24"/>
              </w:rPr>
              <w:t>completa de anaqueles</w:t>
            </w:r>
            <w:r w:rsidR="00E10F2E">
              <w:rPr>
                <w:rFonts w:cs="Times New Roman"/>
                <w:b/>
                <w:bCs/>
                <w:szCs w:val="24"/>
              </w:rPr>
              <w:t>.</w:t>
            </w:r>
          </w:p>
        </w:tc>
      </w:tr>
      <w:tr w:rsidR="000B1C82" w14:paraId="43A55231" w14:textId="77777777">
        <w:tc>
          <w:tcPr>
            <w:tcW w:w="4396" w:type="dxa"/>
            <w:vAlign w:val="center"/>
          </w:tcPr>
          <w:p w14:paraId="04F8011F" w14:textId="70E3C941" w:rsidR="000B1C82" w:rsidRDefault="000B1C82">
            <w:pPr>
              <w:tabs>
                <w:tab w:val="left" w:pos="2930"/>
              </w:tabs>
              <w:jc w:val="center"/>
              <w:rPr>
                <w:rFonts w:cs="Times New Roman"/>
              </w:rPr>
            </w:pPr>
            <w:r>
              <w:rPr>
                <w:rFonts w:cs="Times New Roman"/>
              </w:rPr>
              <w:t>Identificador: H</w:t>
            </w:r>
            <w:r w:rsidR="008D0BDB">
              <w:rPr>
                <w:rFonts w:cs="Times New Roman"/>
              </w:rPr>
              <w:t>1</w:t>
            </w:r>
            <w:r w:rsidR="00902799">
              <w:rPr>
                <w:rFonts w:cs="Times New Roman"/>
              </w:rPr>
              <w:t>4</w:t>
            </w:r>
          </w:p>
        </w:tc>
        <w:tc>
          <w:tcPr>
            <w:tcW w:w="4432" w:type="dxa"/>
            <w:vAlign w:val="center"/>
          </w:tcPr>
          <w:p w14:paraId="394FC0D4" w14:textId="77777777" w:rsidR="000B1C82" w:rsidRDefault="000B1C82">
            <w:pPr>
              <w:tabs>
                <w:tab w:val="left" w:pos="2930"/>
              </w:tabs>
              <w:jc w:val="center"/>
              <w:rPr>
                <w:rFonts w:cs="Times New Roman"/>
              </w:rPr>
            </w:pPr>
            <w:r>
              <w:rPr>
                <w:rFonts w:cs="Times New Roman"/>
              </w:rPr>
              <w:t>Usuario: Gerente.</w:t>
            </w:r>
          </w:p>
        </w:tc>
      </w:tr>
      <w:tr w:rsidR="000B1C82" w14:paraId="1FA33B9D" w14:textId="77777777">
        <w:tc>
          <w:tcPr>
            <w:tcW w:w="4396" w:type="dxa"/>
            <w:vAlign w:val="center"/>
          </w:tcPr>
          <w:p w14:paraId="384EFF16" w14:textId="77777777" w:rsidR="000B1C82" w:rsidRDefault="000B1C82">
            <w:pPr>
              <w:tabs>
                <w:tab w:val="left" w:pos="2930"/>
              </w:tabs>
              <w:jc w:val="center"/>
              <w:rPr>
                <w:rFonts w:cs="Times New Roman"/>
              </w:rPr>
            </w:pPr>
            <w:r>
              <w:rPr>
                <w:rFonts w:cs="Times New Roman"/>
              </w:rPr>
              <w:t>Prioridad: Alta</w:t>
            </w:r>
          </w:p>
        </w:tc>
        <w:tc>
          <w:tcPr>
            <w:tcW w:w="4432" w:type="dxa"/>
            <w:vAlign w:val="center"/>
          </w:tcPr>
          <w:p w14:paraId="499CCE4D" w14:textId="77777777" w:rsidR="000B1C82" w:rsidRDefault="000B1C82">
            <w:pPr>
              <w:tabs>
                <w:tab w:val="left" w:pos="2930"/>
              </w:tabs>
              <w:jc w:val="center"/>
              <w:rPr>
                <w:rFonts w:cs="Times New Roman"/>
              </w:rPr>
            </w:pPr>
            <w:r>
              <w:rPr>
                <w:rFonts w:cs="Times New Roman"/>
              </w:rPr>
              <w:t>Riesgo en desarrollo: Alto.</w:t>
            </w:r>
          </w:p>
        </w:tc>
      </w:tr>
      <w:tr w:rsidR="000B1C82" w14:paraId="37756E90" w14:textId="77777777">
        <w:tc>
          <w:tcPr>
            <w:tcW w:w="8828" w:type="dxa"/>
            <w:gridSpan w:val="2"/>
          </w:tcPr>
          <w:p w14:paraId="5432AF21" w14:textId="074663F7" w:rsidR="000B1C82" w:rsidRDefault="000B1C82">
            <w:pPr>
              <w:tabs>
                <w:tab w:val="left" w:pos="2930"/>
              </w:tabs>
              <w:rPr>
                <w:rFonts w:cs="Times New Roman"/>
              </w:rPr>
            </w:pPr>
            <w:r>
              <w:rPr>
                <w:rFonts w:cs="Times New Roman"/>
              </w:rPr>
              <w:t>Responsable:</w:t>
            </w:r>
            <w:r w:rsidR="00C800C8">
              <w:rPr>
                <w:rFonts w:cs="Times New Roman"/>
              </w:rPr>
              <w:t xml:space="preserve"> Muñoz Ramírez Gabriel de Jesús.</w:t>
            </w:r>
          </w:p>
        </w:tc>
      </w:tr>
      <w:tr w:rsidR="000B1C82" w:rsidRPr="000C0D4D" w14:paraId="61ED625D" w14:textId="77777777">
        <w:tc>
          <w:tcPr>
            <w:tcW w:w="8828" w:type="dxa"/>
            <w:gridSpan w:val="2"/>
          </w:tcPr>
          <w:p w14:paraId="2F1F6188" w14:textId="77777777" w:rsidR="000B1C82" w:rsidRPr="000C0D4D" w:rsidRDefault="000B1C82">
            <w:pPr>
              <w:rPr>
                <w:rFonts w:eastAsia="Times New Roman" w:cs="Times New Roman"/>
                <w:szCs w:val="24"/>
              </w:rPr>
            </w:pPr>
            <w:r>
              <w:rPr>
                <w:rFonts w:cs="Times New Roman"/>
              </w:rPr>
              <w:t xml:space="preserve">Descripción: </w:t>
            </w:r>
            <w:r w:rsidRPr="001C4EC5">
              <w:rPr>
                <w:rFonts w:cs="Times New Roman"/>
              </w:rPr>
              <w:t>Como gerente, quiero realizar</w:t>
            </w:r>
            <w:r>
              <w:rPr>
                <w:rFonts w:cs="Times New Roman"/>
              </w:rPr>
              <w:t xml:space="preserve"> las </w:t>
            </w:r>
            <w:r w:rsidRPr="001C4EC5">
              <w:rPr>
                <w:rFonts w:cs="Times New Roman"/>
              </w:rPr>
              <w:t>operaciones</w:t>
            </w:r>
            <w:r>
              <w:rPr>
                <w:rFonts w:cs="Times New Roman"/>
              </w:rPr>
              <w:t xml:space="preserve"> </w:t>
            </w:r>
            <w:r w:rsidRPr="001C4EC5">
              <w:rPr>
                <w:rFonts w:cs="Times New Roman"/>
              </w:rPr>
              <w:t>agregar, editar o eliminar anaqueles según las necesidades específicas de organización.</w:t>
            </w:r>
          </w:p>
        </w:tc>
      </w:tr>
      <w:tr w:rsidR="000B1C82" w14:paraId="34BEB144" w14:textId="77777777">
        <w:tc>
          <w:tcPr>
            <w:tcW w:w="8828" w:type="dxa"/>
            <w:gridSpan w:val="2"/>
          </w:tcPr>
          <w:p w14:paraId="6AE38052" w14:textId="77777777" w:rsidR="000B1C82" w:rsidRDefault="000B1C82">
            <w:pPr>
              <w:tabs>
                <w:tab w:val="left" w:pos="2930"/>
              </w:tabs>
              <w:rPr>
                <w:rFonts w:cs="Times New Roman"/>
              </w:rPr>
            </w:pPr>
            <w:r w:rsidRPr="72011EC9">
              <w:rPr>
                <w:rFonts w:cs="Times New Roman"/>
              </w:rPr>
              <w:t xml:space="preserve">Criterio de validación:  </w:t>
            </w:r>
            <w:r w:rsidRPr="00A01F68">
              <w:rPr>
                <w:rFonts w:cs="Times New Roman"/>
              </w:rPr>
              <w:t>El sistema permite la creación</w:t>
            </w:r>
            <w:r>
              <w:rPr>
                <w:rFonts w:cs="Times New Roman"/>
              </w:rPr>
              <w:t>,</w:t>
            </w:r>
            <w:r w:rsidRPr="00A01F68">
              <w:rPr>
                <w:rFonts w:cs="Times New Roman"/>
              </w:rPr>
              <w:t xml:space="preserve"> edición</w:t>
            </w:r>
            <w:r>
              <w:rPr>
                <w:rFonts w:cs="Times New Roman"/>
              </w:rPr>
              <w:t xml:space="preserve"> o eliminación</w:t>
            </w:r>
            <w:r w:rsidRPr="00A01F68">
              <w:rPr>
                <w:rFonts w:cs="Times New Roman"/>
              </w:rPr>
              <w:t xml:space="preserve"> de </w:t>
            </w:r>
            <w:r>
              <w:rPr>
                <w:rFonts w:cs="Times New Roman"/>
              </w:rPr>
              <w:t>anaqueles</w:t>
            </w:r>
            <w:r w:rsidRPr="00A01F68">
              <w:rPr>
                <w:rFonts w:cs="Times New Roman"/>
              </w:rPr>
              <w:t xml:space="preserve"> y los cambios se </w:t>
            </w:r>
            <w:r>
              <w:rPr>
                <w:rFonts w:cs="Times New Roman"/>
              </w:rPr>
              <w:t>muestra de manera visual en 2D</w:t>
            </w:r>
            <w:r w:rsidRPr="00A01F68">
              <w:rPr>
                <w:rFonts w:cs="Times New Roman"/>
              </w:rPr>
              <w:t>.</w:t>
            </w:r>
          </w:p>
        </w:tc>
      </w:tr>
    </w:tbl>
    <w:p w14:paraId="12A351B3" w14:textId="13E0A9F6" w:rsidR="000B1C82" w:rsidRDefault="008D0BDB" w:rsidP="008D0BDB">
      <w:pPr>
        <w:pStyle w:val="Titulotabla"/>
      </w:pPr>
      <w:bookmarkStart w:id="664" w:name="_Toc151934629"/>
      <w:r w:rsidRPr="008D0BDB">
        <w:t>Historia de usuario 1</w:t>
      </w:r>
      <w:r w:rsidR="00902799">
        <w:t>4</w:t>
      </w:r>
      <w:bookmarkEnd w:id="664"/>
    </w:p>
    <w:tbl>
      <w:tblPr>
        <w:tblStyle w:val="Tablaconcuadrcula"/>
        <w:tblW w:w="0" w:type="auto"/>
        <w:tblLook w:val="04A0" w:firstRow="1" w:lastRow="0" w:firstColumn="1" w:lastColumn="0" w:noHBand="0" w:noVBand="1"/>
      </w:tblPr>
      <w:tblGrid>
        <w:gridCol w:w="4396"/>
        <w:gridCol w:w="4432"/>
      </w:tblGrid>
      <w:tr w:rsidR="000B1C82" w:rsidRPr="00655815" w14:paraId="7DF6A489" w14:textId="77777777">
        <w:tc>
          <w:tcPr>
            <w:tcW w:w="8828" w:type="dxa"/>
            <w:gridSpan w:val="2"/>
            <w:shd w:val="clear" w:color="auto" w:fill="B4C6E7" w:themeFill="accent1" w:themeFillTint="66"/>
          </w:tcPr>
          <w:p w14:paraId="1E820B42" w14:textId="7E5547F3" w:rsidR="000B1C82" w:rsidRPr="00655815" w:rsidRDefault="000B1C82">
            <w:pPr>
              <w:tabs>
                <w:tab w:val="left" w:pos="2930"/>
              </w:tabs>
              <w:jc w:val="center"/>
              <w:rPr>
                <w:rFonts w:cs="Times New Roman"/>
                <w:b/>
                <w:bCs/>
                <w:szCs w:val="24"/>
              </w:rPr>
            </w:pPr>
            <w:r w:rsidRPr="00B26909">
              <w:rPr>
                <w:rFonts w:cs="Times New Roman"/>
                <w:b/>
                <w:bCs/>
                <w:szCs w:val="24"/>
              </w:rPr>
              <w:t xml:space="preserve">Nombre: </w:t>
            </w:r>
            <w:r w:rsidRPr="00144FBF">
              <w:rPr>
                <w:rFonts w:cs="Times New Roman"/>
                <w:b/>
                <w:bCs/>
                <w:szCs w:val="24"/>
              </w:rPr>
              <w:t xml:space="preserve">Gestión de </w:t>
            </w:r>
            <w:r w:rsidR="00E10F2E" w:rsidRPr="00144FBF">
              <w:rPr>
                <w:rFonts w:cs="Times New Roman"/>
                <w:b/>
                <w:bCs/>
                <w:szCs w:val="24"/>
              </w:rPr>
              <w:t>productos en anaqueles</w:t>
            </w:r>
            <w:r w:rsidR="00E10F2E">
              <w:rPr>
                <w:rFonts w:cs="Times New Roman"/>
                <w:b/>
                <w:bCs/>
                <w:szCs w:val="24"/>
              </w:rPr>
              <w:t>.</w:t>
            </w:r>
          </w:p>
        </w:tc>
      </w:tr>
      <w:tr w:rsidR="000B1C82" w14:paraId="4F3571CD" w14:textId="77777777">
        <w:tc>
          <w:tcPr>
            <w:tcW w:w="4396" w:type="dxa"/>
            <w:vAlign w:val="center"/>
          </w:tcPr>
          <w:p w14:paraId="7A13197F" w14:textId="65C6BC01" w:rsidR="000B1C82" w:rsidRDefault="000B1C82">
            <w:pPr>
              <w:tabs>
                <w:tab w:val="left" w:pos="2930"/>
              </w:tabs>
              <w:jc w:val="center"/>
              <w:rPr>
                <w:rFonts w:cs="Times New Roman"/>
              </w:rPr>
            </w:pPr>
            <w:r>
              <w:rPr>
                <w:rFonts w:cs="Times New Roman"/>
              </w:rPr>
              <w:t>Identificador: H</w:t>
            </w:r>
            <w:r w:rsidR="008D0BDB">
              <w:rPr>
                <w:rFonts w:cs="Times New Roman"/>
              </w:rPr>
              <w:t>1</w:t>
            </w:r>
            <w:r w:rsidR="00902799">
              <w:rPr>
                <w:rFonts w:cs="Times New Roman"/>
              </w:rPr>
              <w:t>5</w:t>
            </w:r>
          </w:p>
        </w:tc>
        <w:tc>
          <w:tcPr>
            <w:tcW w:w="4432" w:type="dxa"/>
            <w:vAlign w:val="center"/>
          </w:tcPr>
          <w:p w14:paraId="49C6158C" w14:textId="77777777" w:rsidR="000B1C82" w:rsidRDefault="000B1C82">
            <w:pPr>
              <w:tabs>
                <w:tab w:val="left" w:pos="2930"/>
              </w:tabs>
              <w:jc w:val="center"/>
              <w:rPr>
                <w:rFonts w:cs="Times New Roman"/>
              </w:rPr>
            </w:pPr>
            <w:r>
              <w:rPr>
                <w:rFonts w:cs="Times New Roman"/>
              </w:rPr>
              <w:t>Usuario: Gerente.</w:t>
            </w:r>
          </w:p>
        </w:tc>
      </w:tr>
      <w:tr w:rsidR="000B1C82" w14:paraId="6135158D" w14:textId="77777777">
        <w:tc>
          <w:tcPr>
            <w:tcW w:w="4396" w:type="dxa"/>
            <w:vAlign w:val="center"/>
          </w:tcPr>
          <w:p w14:paraId="505BAC6C" w14:textId="77777777" w:rsidR="000B1C82" w:rsidRDefault="000B1C82">
            <w:pPr>
              <w:tabs>
                <w:tab w:val="left" w:pos="2930"/>
              </w:tabs>
              <w:jc w:val="center"/>
              <w:rPr>
                <w:rFonts w:cs="Times New Roman"/>
              </w:rPr>
            </w:pPr>
            <w:r>
              <w:rPr>
                <w:rFonts w:cs="Times New Roman"/>
              </w:rPr>
              <w:t>Prioridad: Alta</w:t>
            </w:r>
          </w:p>
        </w:tc>
        <w:tc>
          <w:tcPr>
            <w:tcW w:w="4432" w:type="dxa"/>
            <w:vAlign w:val="center"/>
          </w:tcPr>
          <w:p w14:paraId="67F29B1A" w14:textId="77777777" w:rsidR="000B1C82" w:rsidRDefault="000B1C82">
            <w:pPr>
              <w:tabs>
                <w:tab w:val="left" w:pos="2930"/>
              </w:tabs>
              <w:jc w:val="center"/>
              <w:rPr>
                <w:rFonts w:cs="Times New Roman"/>
              </w:rPr>
            </w:pPr>
            <w:r>
              <w:rPr>
                <w:rFonts w:cs="Times New Roman"/>
              </w:rPr>
              <w:t>Riesgo en desarrollo: Alto.</w:t>
            </w:r>
          </w:p>
        </w:tc>
      </w:tr>
      <w:tr w:rsidR="000B1C82" w14:paraId="322DC896" w14:textId="77777777">
        <w:tc>
          <w:tcPr>
            <w:tcW w:w="8828" w:type="dxa"/>
            <w:gridSpan w:val="2"/>
          </w:tcPr>
          <w:p w14:paraId="4C88ABA5" w14:textId="69B8A5F2" w:rsidR="000B1C82" w:rsidRDefault="000B1C82">
            <w:pPr>
              <w:tabs>
                <w:tab w:val="left" w:pos="2930"/>
              </w:tabs>
              <w:rPr>
                <w:rFonts w:cs="Times New Roman"/>
              </w:rPr>
            </w:pPr>
            <w:r>
              <w:rPr>
                <w:rFonts w:cs="Times New Roman"/>
              </w:rPr>
              <w:t>Responsable:</w:t>
            </w:r>
            <w:r w:rsidR="00C800C8">
              <w:rPr>
                <w:rFonts w:cs="Times New Roman"/>
              </w:rPr>
              <w:t xml:space="preserve"> Sánchez Becerra Ernesto Daniel</w:t>
            </w:r>
            <w:r w:rsidR="00DC67BC">
              <w:rPr>
                <w:rFonts w:cs="Times New Roman"/>
              </w:rPr>
              <w:t>.</w:t>
            </w:r>
          </w:p>
        </w:tc>
      </w:tr>
      <w:tr w:rsidR="000B1C82" w:rsidRPr="000C0D4D" w14:paraId="1DF5F217" w14:textId="77777777">
        <w:tc>
          <w:tcPr>
            <w:tcW w:w="8828" w:type="dxa"/>
            <w:gridSpan w:val="2"/>
          </w:tcPr>
          <w:p w14:paraId="2174EEB2" w14:textId="77777777" w:rsidR="000B1C82" w:rsidRPr="000C0D4D" w:rsidRDefault="000B1C82">
            <w:pPr>
              <w:rPr>
                <w:rFonts w:eastAsia="Times New Roman" w:cs="Times New Roman"/>
                <w:szCs w:val="24"/>
              </w:rPr>
            </w:pPr>
            <w:r>
              <w:rPr>
                <w:rFonts w:cs="Times New Roman"/>
              </w:rPr>
              <w:t>Descripción: C</w:t>
            </w:r>
            <w:r w:rsidRPr="00A42048">
              <w:rPr>
                <w:rFonts w:cs="Times New Roman"/>
              </w:rPr>
              <w:t>omo gerente, quiero poder agregar, editar y eliminar productos directamente en los anaqueles para una gestión eficiente y precisa del inventario.</w:t>
            </w:r>
          </w:p>
        </w:tc>
      </w:tr>
      <w:tr w:rsidR="000B1C82" w14:paraId="00668C5C" w14:textId="77777777">
        <w:tc>
          <w:tcPr>
            <w:tcW w:w="8828" w:type="dxa"/>
            <w:gridSpan w:val="2"/>
          </w:tcPr>
          <w:p w14:paraId="7F552482" w14:textId="77777777" w:rsidR="000B1C82" w:rsidRDefault="000B1C82">
            <w:pPr>
              <w:tabs>
                <w:tab w:val="left" w:pos="2930"/>
              </w:tabs>
              <w:rPr>
                <w:rFonts w:cs="Times New Roman"/>
              </w:rPr>
            </w:pPr>
            <w:r w:rsidRPr="72011EC9">
              <w:rPr>
                <w:rFonts w:cs="Times New Roman"/>
              </w:rPr>
              <w:t xml:space="preserve">Criterio de validación:  </w:t>
            </w:r>
            <w:r w:rsidRPr="00A01F68">
              <w:rPr>
                <w:rFonts w:cs="Times New Roman"/>
              </w:rPr>
              <w:t>El sistema permite la creación</w:t>
            </w:r>
            <w:r>
              <w:rPr>
                <w:rFonts w:cs="Times New Roman"/>
              </w:rPr>
              <w:t>,</w:t>
            </w:r>
            <w:r w:rsidRPr="00A01F68">
              <w:rPr>
                <w:rFonts w:cs="Times New Roman"/>
              </w:rPr>
              <w:t xml:space="preserve"> edición</w:t>
            </w:r>
            <w:r>
              <w:rPr>
                <w:rFonts w:cs="Times New Roman"/>
              </w:rPr>
              <w:t xml:space="preserve"> o eliminación</w:t>
            </w:r>
            <w:r w:rsidRPr="00A01F68">
              <w:rPr>
                <w:rFonts w:cs="Times New Roman"/>
              </w:rPr>
              <w:t xml:space="preserve"> de </w:t>
            </w:r>
            <w:r>
              <w:rPr>
                <w:rFonts w:cs="Times New Roman"/>
              </w:rPr>
              <w:t>productos</w:t>
            </w:r>
            <w:r w:rsidRPr="00A01F68">
              <w:rPr>
                <w:rFonts w:cs="Times New Roman"/>
              </w:rPr>
              <w:t xml:space="preserve"> y los cambios se </w:t>
            </w:r>
            <w:r>
              <w:rPr>
                <w:rFonts w:cs="Times New Roman"/>
              </w:rPr>
              <w:t>muestra de manera visual en 2D</w:t>
            </w:r>
            <w:r w:rsidRPr="00A01F68">
              <w:rPr>
                <w:rFonts w:cs="Times New Roman"/>
              </w:rPr>
              <w:t>.</w:t>
            </w:r>
          </w:p>
        </w:tc>
      </w:tr>
    </w:tbl>
    <w:p w14:paraId="245DD40D" w14:textId="70F471F8" w:rsidR="000B1C82" w:rsidRPr="00395EC9" w:rsidRDefault="008D0BDB" w:rsidP="00395EC9">
      <w:pPr>
        <w:pStyle w:val="Titulotabla"/>
      </w:pPr>
      <w:bookmarkStart w:id="665" w:name="_Toc151934630"/>
      <w:r w:rsidRPr="008D0BDB">
        <w:t>Historia de usuario 1</w:t>
      </w:r>
      <w:r w:rsidR="00902799">
        <w:t>5</w:t>
      </w:r>
      <w:bookmarkEnd w:id="665"/>
    </w:p>
    <w:tbl>
      <w:tblPr>
        <w:tblStyle w:val="Tablaconcuadrcula"/>
        <w:tblW w:w="0" w:type="auto"/>
        <w:tblLook w:val="04A0" w:firstRow="1" w:lastRow="0" w:firstColumn="1" w:lastColumn="0" w:noHBand="0" w:noVBand="1"/>
      </w:tblPr>
      <w:tblGrid>
        <w:gridCol w:w="4396"/>
        <w:gridCol w:w="4432"/>
      </w:tblGrid>
      <w:tr w:rsidR="000B1C82" w:rsidRPr="00655815" w14:paraId="2D3A029B" w14:textId="77777777">
        <w:tc>
          <w:tcPr>
            <w:tcW w:w="8828" w:type="dxa"/>
            <w:gridSpan w:val="2"/>
            <w:shd w:val="clear" w:color="auto" w:fill="B4C6E7" w:themeFill="accent1" w:themeFillTint="66"/>
          </w:tcPr>
          <w:p w14:paraId="5E102A77" w14:textId="7444B3D7" w:rsidR="000B1C82" w:rsidRPr="00655815" w:rsidRDefault="000B1C82">
            <w:pPr>
              <w:tabs>
                <w:tab w:val="left" w:pos="2930"/>
              </w:tabs>
              <w:jc w:val="center"/>
              <w:rPr>
                <w:rFonts w:cs="Times New Roman"/>
                <w:b/>
                <w:bCs/>
                <w:szCs w:val="24"/>
              </w:rPr>
            </w:pPr>
            <w:r w:rsidRPr="00B26909">
              <w:rPr>
                <w:rFonts w:cs="Times New Roman"/>
                <w:b/>
                <w:bCs/>
                <w:szCs w:val="24"/>
              </w:rPr>
              <w:t xml:space="preserve">Nombre: </w:t>
            </w:r>
            <w:r w:rsidRPr="00B24C4C">
              <w:rPr>
                <w:rFonts w:cs="Times New Roman"/>
                <w:b/>
                <w:bCs/>
                <w:szCs w:val="24"/>
              </w:rPr>
              <w:t xml:space="preserve">Optimización </w:t>
            </w:r>
            <w:r w:rsidR="00E10F2E" w:rsidRPr="00B24C4C">
              <w:rPr>
                <w:rFonts w:cs="Times New Roman"/>
                <w:b/>
                <w:bCs/>
                <w:szCs w:val="24"/>
              </w:rPr>
              <w:t>de distribución de productos</w:t>
            </w:r>
            <w:r w:rsidR="00E10F2E">
              <w:rPr>
                <w:rFonts w:cs="Times New Roman"/>
                <w:b/>
                <w:bCs/>
                <w:szCs w:val="24"/>
              </w:rPr>
              <w:t>.</w:t>
            </w:r>
          </w:p>
        </w:tc>
      </w:tr>
      <w:tr w:rsidR="000B1C82" w14:paraId="0A3C5067" w14:textId="77777777">
        <w:tc>
          <w:tcPr>
            <w:tcW w:w="4396" w:type="dxa"/>
            <w:vAlign w:val="center"/>
          </w:tcPr>
          <w:p w14:paraId="2582B2F3" w14:textId="412039D5" w:rsidR="000B1C82" w:rsidRDefault="000B1C82">
            <w:pPr>
              <w:tabs>
                <w:tab w:val="left" w:pos="2930"/>
              </w:tabs>
              <w:jc w:val="center"/>
              <w:rPr>
                <w:rFonts w:cs="Times New Roman"/>
              </w:rPr>
            </w:pPr>
            <w:r>
              <w:rPr>
                <w:rFonts w:cs="Times New Roman"/>
              </w:rPr>
              <w:t>Identificador: H</w:t>
            </w:r>
            <w:r w:rsidR="008D0BDB">
              <w:rPr>
                <w:rFonts w:cs="Times New Roman"/>
              </w:rPr>
              <w:t>1</w:t>
            </w:r>
            <w:r w:rsidR="00902799">
              <w:rPr>
                <w:rFonts w:cs="Times New Roman"/>
              </w:rPr>
              <w:t>6</w:t>
            </w:r>
          </w:p>
        </w:tc>
        <w:tc>
          <w:tcPr>
            <w:tcW w:w="4432" w:type="dxa"/>
            <w:vAlign w:val="center"/>
          </w:tcPr>
          <w:p w14:paraId="2217E86D" w14:textId="77777777" w:rsidR="000B1C82" w:rsidRDefault="000B1C82">
            <w:pPr>
              <w:tabs>
                <w:tab w:val="left" w:pos="2930"/>
              </w:tabs>
              <w:jc w:val="center"/>
              <w:rPr>
                <w:rFonts w:cs="Times New Roman"/>
              </w:rPr>
            </w:pPr>
            <w:r>
              <w:rPr>
                <w:rFonts w:cs="Times New Roman"/>
              </w:rPr>
              <w:t>Usuario: Gerente.</w:t>
            </w:r>
          </w:p>
        </w:tc>
      </w:tr>
      <w:tr w:rsidR="000B1C82" w14:paraId="41ABD726" w14:textId="77777777">
        <w:tc>
          <w:tcPr>
            <w:tcW w:w="4396" w:type="dxa"/>
            <w:vAlign w:val="center"/>
          </w:tcPr>
          <w:p w14:paraId="46E538BD" w14:textId="77777777" w:rsidR="000B1C82" w:rsidRDefault="000B1C82">
            <w:pPr>
              <w:tabs>
                <w:tab w:val="left" w:pos="2930"/>
              </w:tabs>
              <w:jc w:val="center"/>
              <w:rPr>
                <w:rFonts w:cs="Times New Roman"/>
              </w:rPr>
            </w:pPr>
            <w:r>
              <w:rPr>
                <w:rFonts w:cs="Times New Roman"/>
              </w:rPr>
              <w:t>Prioridad: Alta</w:t>
            </w:r>
          </w:p>
        </w:tc>
        <w:tc>
          <w:tcPr>
            <w:tcW w:w="4432" w:type="dxa"/>
            <w:vAlign w:val="center"/>
          </w:tcPr>
          <w:p w14:paraId="62BE82C6" w14:textId="77777777" w:rsidR="000B1C82" w:rsidRDefault="000B1C82">
            <w:pPr>
              <w:tabs>
                <w:tab w:val="left" w:pos="2930"/>
              </w:tabs>
              <w:jc w:val="center"/>
              <w:rPr>
                <w:rFonts w:cs="Times New Roman"/>
              </w:rPr>
            </w:pPr>
            <w:r>
              <w:rPr>
                <w:rFonts w:cs="Times New Roman"/>
              </w:rPr>
              <w:t>Riesgo en desarrollo: Alto.</w:t>
            </w:r>
          </w:p>
        </w:tc>
      </w:tr>
      <w:tr w:rsidR="000B1C82" w14:paraId="050E9D71" w14:textId="77777777">
        <w:tc>
          <w:tcPr>
            <w:tcW w:w="8828" w:type="dxa"/>
            <w:gridSpan w:val="2"/>
          </w:tcPr>
          <w:p w14:paraId="786991E3" w14:textId="6BC32E5F" w:rsidR="000B1C82" w:rsidRDefault="000B1C82">
            <w:pPr>
              <w:tabs>
                <w:tab w:val="left" w:pos="2930"/>
              </w:tabs>
              <w:rPr>
                <w:rFonts w:cs="Times New Roman"/>
              </w:rPr>
            </w:pPr>
            <w:r>
              <w:rPr>
                <w:rFonts w:cs="Times New Roman"/>
              </w:rPr>
              <w:t>Responsable:</w:t>
            </w:r>
            <w:r w:rsidR="00C800C8">
              <w:rPr>
                <w:rFonts w:cs="Times New Roman"/>
              </w:rPr>
              <w:t xml:space="preserve"> Garzón Domínguez Gerardo Ismael</w:t>
            </w:r>
            <w:r w:rsidR="00DC67BC">
              <w:rPr>
                <w:rFonts w:cs="Times New Roman"/>
              </w:rPr>
              <w:t>.</w:t>
            </w:r>
          </w:p>
        </w:tc>
      </w:tr>
      <w:tr w:rsidR="000B1C82" w:rsidRPr="000C0D4D" w14:paraId="3EDD7C87" w14:textId="77777777">
        <w:tc>
          <w:tcPr>
            <w:tcW w:w="8828" w:type="dxa"/>
            <w:gridSpan w:val="2"/>
          </w:tcPr>
          <w:p w14:paraId="1CBAA1CA" w14:textId="77777777" w:rsidR="000B1C82" w:rsidRPr="000C0D4D" w:rsidRDefault="000B1C82">
            <w:pPr>
              <w:rPr>
                <w:rFonts w:eastAsia="Times New Roman" w:cs="Times New Roman"/>
                <w:szCs w:val="24"/>
              </w:rPr>
            </w:pPr>
            <w:r>
              <w:rPr>
                <w:rFonts w:cs="Times New Roman"/>
              </w:rPr>
              <w:t xml:space="preserve">Descripción: </w:t>
            </w:r>
            <w:r w:rsidRPr="00B24C4C">
              <w:rPr>
                <w:rFonts w:cs="Times New Roman"/>
              </w:rPr>
              <w:t>Como gerente, quiero contar con una función de optimización que ajuste automáticamente la disposición de los productos en los anaqueles para maximizar el espacio y facilitar el acceso.</w:t>
            </w:r>
          </w:p>
        </w:tc>
      </w:tr>
      <w:tr w:rsidR="000B1C82" w14:paraId="435852E1" w14:textId="77777777">
        <w:trPr>
          <w:trHeight w:val="577"/>
        </w:trPr>
        <w:tc>
          <w:tcPr>
            <w:tcW w:w="8828" w:type="dxa"/>
            <w:gridSpan w:val="2"/>
          </w:tcPr>
          <w:p w14:paraId="51FF1F15" w14:textId="77777777" w:rsidR="000B1C82" w:rsidRDefault="000B1C82">
            <w:pPr>
              <w:tabs>
                <w:tab w:val="left" w:pos="2930"/>
              </w:tabs>
              <w:rPr>
                <w:rFonts w:cs="Times New Roman"/>
              </w:rPr>
            </w:pPr>
            <w:r w:rsidRPr="72011EC9">
              <w:rPr>
                <w:rFonts w:cs="Times New Roman"/>
              </w:rPr>
              <w:lastRenderedPageBreak/>
              <w:t xml:space="preserve">Criterio de validación:  </w:t>
            </w:r>
            <w:r w:rsidRPr="004A2629">
              <w:rPr>
                <w:rFonts w:cs="Times New Roman"/>
              </w:rPr>
              <w:t>La optimización de la disposición de productos se realiza de manera efectiva, mejorando la eficiencia del almacenamiento.</w:t>
            </w:r>
          </w:p>
        </w:tc>
      </w:tr>
    </w:tbl>
    <w:p w14:paraId="7B46070C" w14:textId="13714296" w:rsidR="000B1C82" w:rsidRDefault="00FC264E" w:rsidP="00FC264E">
      <w:pPr>
        <w:pStyle w:val="Titulotabla"/>
      </w:pPr>
      <w:bookmarkStart w:id="666" w:name="_Toc151934631"/>
      <w:r w:rsidRPr="00FC264E">
        <w:t>Historia de usuario 1</w:t>
      </w:r>
      <w:r w:rsidR="00902799">
        <w:t>6</w:t>
      </w:r>
      <w:bookmarkEnd w:id="666"/>
    </w:p>
    <w:tbl>
      <w:tblPr>
        <w:tblStyle w:val="Tablaconcuadrcula"/>
        <w:tblW w:w="0" w:type="auto"/>
        <w:tblLook w:val="04A0" w:firstRow="1" w:lastRow="0" w:firstColumn="1" w:lastColumn="0" w:noHBand="0" w:noVBand="1"/>
      </w:tblPr>
      <w:tblGrid>
        <w:gridCol w:w="4396"/>
        <w:gridCol w:w="4432"/>
      </w:tblGrid>
      <w:tr w:rsidR="004725EA" w:rsidRPr="00655815" w14:paraId="44BF830E" w14:textId="77777777">
        <w:tc>
          <w:tcPr>
            <w:tcW w:w="8828" w:type="dxa"/>
            <w:gridSpan w:val="2"/>
            <w:shd w:val="clear" w:color="auto" w:fill="B4C6E7" w:themeFill="accent1" w:themeFillTint="66"/>
          </w:tcPr>
          <w:p w14:paraId="19008A1F" w14:textId="08D39348" w:rsidR="004725EA" w:rsidRPr="00655815" w:rsidRDefault="004725EA">
            <w:pPr>
              <w:tabs>
                <w:tab w:val="left" w:pos="2930"/>
              </w:tabs>
              <w:jc w:val="center"/>
              <w:rPr>
                <w:rFonts w:cs="Times New Roman"/>
                <w:b/>
                <w:bCs/>
                <w:szCs w:val="24"/>
              </w:rPr>
            </w:pPr>
            <w:r w:rsidRPr="00B26909">
              <w:rPr>
                <w:rFonts w:cs="Times New Roman"/>
                <w:b/>
                <w:bCs/>
                <w:szCs w:val="24"/>
              </w:rPr>
              <w:t xml:space="preserve">Nombre: </w:t>
            </w:r>
            <w:r w:rsidRPr="009F3FA3">
              <w:rPr>
                <w:rFonts w:cs="Times New Roman"/>
                <w:b/>
                <w:bCs/>
                <w:szCs w:val="24"/>
              </w:rPr>
              <w:t xml:space="preserve">Administración </w:t>
            </w:r>
            <w:r w:rsidR="00E10F2E" w:rsidRPr="009F3FA3">
              <w:rPr>
                <w:rFonts w:cs="Times New Roman"/>
                <w:b/>
                <w:bCs/>
                <w:szCs w:val="24"/>
              </w:rPr>
              <w:t>de usuarios</w:t>
            </w:r>
            <w:r w:rsidR="00E10F2E">
              <w:rPr>
                <w:rFonts w:cs="Times New Roman"/>
                <w:b/>
                <w:bCs/>
                <w:szCs w:val="24"/>
              </w:rPr>
              <w:t>.</w:t>
            </w:r>
          </w:p>
        </w:tc>
      </w:tr>
      <w:tr w:rsidR="004725EA" w14:paraId="39AC0FCD" w14:textId="77777777">
        <w:tc>
          <w:tcPr>
            <w:tcW w:w="4396" w:type="dxa"/>
            <w:vAlign w:val="center"/>
          </w:tcPr>
          <w:p w14:paraId="021387FB" w14:textId="520B8736" w:rsidR="004725EA" w:rsidRDefault="004725EA">
            <w:pPr>
              <w:tabs>
                <w:tab w:val="left" w:pos="2930"/>
              </w:tabs>
              <w:jc w:val="center"/>
              <w:rPr>
                <w:rFonts w:cs="Times New Roman"/>
              </w:rPr>
            </w:pPr>
            <w:r>
              <w:rPr>
                <w:rFonts w:cs="Times New Roman"/>
              </w:rPr>
              <w:t>Identificador: H</w:t>
            </w:r>
            <w:r w:rsidR="00FC264E">
              <w:rPr>
                <w:rFonts w:cs="Times New Roman"/>
              </w:rPr>
              <w:t>1</w:t>
            </w:r>
            <w:r w:rsidR="00902799">
              <w:rPr>
                <w:rFonts w:cs="Times New Roman"/>
              </w:rPr>
              <w:t>7</w:t>
            </w:r>
          </w:p>
        </w:tc>
        <w:tc>
          <w:tcPr>
            <w:tcW w:w="4432" w:type="dxa"/>
            <w:vAlign w:val="center"/>
          </w:tcPr>
          <w:p w14:paraId="42545E22" w14:textId="77777777" w:rsidR="004725EA" w:rsidRDefault="004725EA">
            <w:pPr>
              <w:tabs>
                <w:tab w:val="left" w:pos="2930"/>
              </w:tabs>
              <w:jc w:val="center"/>
              <w:rPr>
                <w:rFonts w:cs="Times New Roman"/>
              </w:rPr>
            </w:pPr>
            <w:r>
              <w:rPr>
                <w:rFonts w:cs="Times New Roman"/>
              </w:rPr>
              <w:t>Usuario: Gerente.</w:t>
            </w:r>
          </w:p>
        </w:tc>
      </w:tr>
      <w:tr w:rsidR="004725EA" w14:paraId="72E0E247" w14:textId="77777777">
        <w:tc>
          <w:tcPr>
            <w:tcW w:w="4396" w:type="dxa"/>
            <w:vAlign w:val="center"/>
          </w:tcPr>
          <w:p w14:paraId="18E706F6" w14:textId="77777777" w:rsidR="004725EA" w:rsidRDefault="004725EA">
            <w:pPr>
              <w:tabs>
                <w:tab w:val="left" w:pos="2930"/>
              </w:tabs>
              <w:jc w:val="center"/>
              <w:rPr>
                <w:rFonts w:cs="Times New Roman"/>
              </w:rPr>
            </w:pPr>
            <w:r>
              <w:rPr>
                <w:rFonts w:cs="Times New Roman"/>
              </w:rPr>
              <w:t>Prioridad: Alta.</w:t>
            </w:r>
          </w:p>
        </w:tc>
        <w:tc>
          <w:tcPr>
            <w:tcW w:w="4432" w:type="dxa"/>
            <w:vAlign w:val="center"/>
          </w:tcPr>
          <w:p w14:paraId="7202DCE3" w14:textId="77777777" w:rsidR="004725EA" w:rsidRDefault="004725EA">
            <w:pPr>
              <w:tabs>
                <w:tab w:val="left" w:pos="2930"/>
              </w:tabs>
              <w:jc w:val="center"/>
              <w:rPr>
                <w:rFonts w:cs="Times New Roman"/>
              </w:rPr>
            </w:pPr>
            <w:r>
              <w:rPr>
                <w:rFonts w:cs="Times New Roman"/>
              </w:rPr>
              <w:t>Riesgo en desarrollo: Bajo.</w:t>
            </w:r>
          </w:p>
        </w:tc>
      </w:tr>
      <w:tr w:rsidR="004725EA" w14:paraId="4BE83713" w14:textId="77777777">
        <w:tc>
          <w:tcPr>
            <w:tcW w:w="8828" w:type="dxa"/>
            <w:gridSpan w:val="2"/>
          </w:tcPr>
          <w:p w14:paraId="3855BAB3" w14:textId="3079012A" w:rsidR="004725EA" w:rsidRDefault="004725EA">
            <w:pPr>
              <w:tabs>
                <w:tab w:val="left" w:pos="2930"/>
              </w:tabs>
              <w:rPr>
                <w:rFonts w:cs="Times New Roman"/>
              </w:rPr>
            </w:pPr>
            <w:r>
              <w:rPr>
                <w:rFonts w:cs="Times New Roman"/>
              </w:rPr>
              <w:t>Responsable:</w:t>
            </w:r>
            <w:r w:rsidR="00C800C8">
              <w:rPr>
                <w:rFonts w:cs="Times New Roman"/>
              </w:rPr>
              <w:t xml:space="preserve"> Muñoz Ramírez Gabriel de Jesús.</w:t>
            </w:r>
          </w:p>
        </w:tc>
      </w:tr>
      <w:tr w:rsidR="004725EA" w:rsidRPr="000C0D4D" w14:paraId="569ECA8C" w14:textId="77777777">
        <w:tc>
          <w:tcPr>
            <w:tcW w:w="8828" w:type="dxa"/>
            <w:gridSpan w:val="2"/>
          </w:tcPr>
          <w:p w14:paraId="2695A9C6" w14:textId="77777777" w:rsidR="004725EA" w:rsidRPr="000C0D4D" w:rsidRDefault="004725EA">
            <w:pPr>
              <w:rPr>
                <w:rFonts w:eastAsia="Times New Roman" w:cs="Times New Roman"/>
                <w:szCs w:val="24"/>
              </w:rPr>
            </w:pPr>
            <w:r>
              <w:rPr>
                <w:rFonts w:cs="Times New Roman"/>
              </w:rPr>
              <w:t>Descripción:</w:t>
            </w:r>
            <w:r>
              <w:t xml:space="preserve"> </w:t>
            </w:r>
            <w:r w:rsidRPr="00AF2DAB">
              <w:rPr>
                <w:rFonts w:cs="Times New Roman"/>
              </w:rPr>
              <w:t>Como gerente, necesito realizar operaciones de agregar nuevos usuarios, ver la información existente, actualizar datos y desactivar cuentas según sea necesario.</w:t>
            </w:r>
          </w:p>
        </w:tc>
      </w:tr>
      <w:tr w:rsidR="004725EA" w:rsidRPr="009E24C9" w14:paraId="73A37590" w14:textId="77777777">
        <w:trPr>
          <w:trHeight w:val="577"/>
        </w:trPr>
        <w:tc>
          <w:tcPr>
            <w:tcW w:w="8828" w:type="dxa"/>
            <w:gridSpan w:val="2"/>
          </w:tcPr>
          <w:p w14:paraId="24CD50DA" w14:textId="77777777" w:rsidR="004725EA" w:rsidRPr="009E24C9" w:rsidRDefault="004725EA">
            <w:pPr>
              <w:tabs>
                <w:tab w:val="left" w:pos="2930"/>
              </w:tabs>
              <w:rPr>
                <w:rFonts w:cs="Times New Roman"/>
              </w:rPr>
            </w:pPr>
            <w:r w:rsidRPr="72011EC9">
              <w:rPr>
                <w:rFonts w:cs="Times New Roman"/>
              </w:rPr>
              <w:t xml:space="preserve">Criterio de validación:  </w:t>
            </w:r>
            <w:r w:rsidRPr="008757A6">
              <w:rPr>
                <w:rFonts w:cs="Times New Roman"/>
              </w:rPr>
              <w:t xml:space="preserve">Se pueden realizar </w:t>
            </w:r>
            <w:r>
              <w:rPr>
                <w:rFonts w:cs="Times New Roman"/>
              </w:rPr>
              <w:t xml:space="preserve">las </w:t>
            </w:r>
            <w:r w:rsidRPr="008757A6">
              <w:rPr>
                <w:rFonts w:cs="Times New Roman"/>
              </w:rPr>
              <w:t>operaciones de manera efectiva, asegurando la integridad y seguridad de la información de cada cuenta.</w:t>
            </w:r>
          </w:p>
        </w:tc>
      </w:tr>
    </w:tbl>
    <w:p w14:paraId="14D70C53" w14:textId="32F5F4A9" w:rsidR="004725EA" w:rsidRDefault="00FC264E" w:rsidP="00FC264E">
      <w:pPr>
        <w:pStyle w:val="Titulotabla"/>
      </w:pPr>
      <w:bookmarkStart w:id="667" w:name="_Toc151934632"/>
      <w:r w:rsidRPr="00FC264E">
        <w:t>Historia de usuario 1</w:t>
      </w:r>
      <w:r w:rsidR="00902799">
        <w:t>7</w:t>
      </w:r>
      <w:bookmarkEnd w:id="667"/>
    </w:p>
    <w:tbl>
      <w:tblPr>
        <w:tblStyle w:val="Tablaconcuadrcula"/>
        <w:tblW w:w="0" w:type="auto"/>
        <w:tblLook w:val="04A0" w:firstRow="1" w:lastRow="0" w:firstColumn="1" w:lastColumn="0" w:noHBand="0" w:noVBand="1"/>
      </w:tblPr>
      <w:tblGrid>
        <w:gridCol w:w="4396"/>
        <w:gridCol w:w="4432"/>
      </w:tblGrid>
      <w:tr w:rsidR="004725EA" w:rsidRPr="00655815" w14:paraId="58F3BC18" w14:textId="77777777">
        <w:tc>
          <w:tcPr>
            <w:tcW w:w="8828" w:type="dxa"/>
            <w:gridSpan w:val="2"/>
            <w:shd w:val="clear" w:color="auto" w:fill="B4C6E7" w:themeFill="accent1" w:themeFillTint="66"/>
          </w:tcPr>
          <w:p w14:paraId="2E96597C" w14:textId="7A57ADA3" w:rsidR="004725EA" w:rsidRPr="00655815" w:rsidRDefault="004725EA">
            <w:pPr>
              <w:tabs>
                <w:tab w:val="left" w:pos="2930"/>
              </w:tabs>
              <w:jc w:val="center"/>
              <w:rPr>
                <w:rFonts w:cs="Times New Roman"/>
                <w:b/>
                <w:bCs/>
                <w:szCs w:val="24"/>
              </w:rPr>
            </w:pPr>
            <w:r w:rsidRPr="00B26909">
              <w:rPr>
                <w:rFonts w:cs="Times New Roman"/>
                <w:b/>
                <w:bCs/>
                <w:szCs w:val="24"/>
              </w:rPr>
              <w:t xml:space="preserve">Nombre: </w:t>
            </w:r>
            <w:r w:rsidRPr="00CD43BF">
              <w:rPr>
                <w:rFonts w:cs="Times New Roman"/>
                <w:b/>
                <w:bCs/>
                <w:szCs w:val="24"/>
              </w:rPr>
              <w:t xml:space="preserve">Venta de </w:t>
            </w:r>
            <w:r w:rsidR="00E10F2E">
              <w:rPr>
                <w:rFonts w:cs="Times New Roman"/>
                <w:b/>
                <w:bCs/>
                <w:szCs w:val="24"/>
              </w:rPr>
              <w:t>productos.</w:t>
            </w:r>
          </w:p>
        </w:tc>
      </w:tr>
      <w:tr w:rsidR="004725EA" w14:paraId="4511D1F2" w14:textId="77777777">
        <w:tc>
          <w:tcPr>
            <w:tcW w:w="4396" w:type="dxa"/>
            <w:vAlign w:val="center"/>
          </w:tcPr>
          <w:p w14:paraId="1983BA97" w14:textId="46FF7B2D" w:rsidR="004725EA" w:rsidRDefault="004725EA">
            <w:pPr>
              <w:tabs>
                <w:tab w:val="left" w:pos="2930"/>
              </w:tabs>
              <w:jc w:val="center"/>
              <w:rPr>
                <w:rFonts w:cs="Times New Roman"/>
              </w:rPr>
            </w:pPr>
            <w:r>
              <w:rPr>
                <w:rFonts w:cs="Times New Roman"/>
              </w:rPr>
              <w:t>Identificador: H</w:t>
            </w:r>
            <w:r w:rsidR="00FC264E">
              <w:rPr>
                <w:rFonts w:cs="Times New Roman"/>
              </w:rPr>
              <w:t>1</w:t>
            </w:r>
            <w:r w:rsidR="00902799">
              <w:rPr>
                <w:rFonts w:cs="Times New Roman"/>
              </w:rPr>
              <w:t>8</w:t>
            </w:r>
          </w:p>
        </w:tc>
        <w:tc>
          <w:tcPr>
            <w:tcW w:w="4432" w:type="dxa"/>
            <w:vAlign w:val="center"/>
          </w:tcPr>
          <w:p w14:paraId="6D99EC79" w14:textId="77777777" w:rsidR="004725EA" w:rsidRDefault="004725EA">
            <w:pPr>
              <w:tabs>
                <w:tab w:val="left" w:pos="2930"/>
              </w:tabs>
              <w:jc w:val="center"/>
              <w:rPr>
                <w:rFonts w:cs="Times New Roman"/>
              </w:rPr>
            </w:pPr>
            <w:r>
              <w:rPr>
                <w:rFonts w:cs="Times New Roman"/>
              </w:rPr>
              <w:t xml:space="preserve">Usuario: </w:t>
            </w:r>
            <w:r w:rsidRPr="002F550A">
              <w:rPr>
                <w:rFonts w:cs="Times New Roman"/>
              </w:rPr>
              <w:t>Empleado</w:t>
            </w:r>
            <w:r>
              <w:rPr>
                <w:rFonts w:cs="Times New Roman"/>
              </w:rPr>
              <w:t>.</w:t>
            </w:r>
          </w:p>
        </w:tc>
      </w:tr>
      <w:tr w:rsidR="004725EA" w14:paraId="134A895A" w14:textId="77777777">
        <w:tc>
          <w:tcPr>
            <w:tcW w:w="4396" w:type="dxa"/>
            <w:vAlign w:val="center"/>
          </w:tcPr>
          <w:p w14:paraId="57B011A5" w14:textId="77777777" w:rsidR="004725EA" w:rsidRDefault="004725EA">
            <w:pPr>
              <w:tabs>
                <w:tab w:val="left" w:pos="2930"/>
              </w:tabs>
              <w:jc w:val="center"/>
              <w:rPr>
                <w:rFonts w:cs="Times New Roman"/>
              </w:rPr>
            </w:pPr>
            <w:r>
              <w:rPr>
                <w:rFonts w:cs="Times New Roman"/>
              </w:rPr>
              <w:t xml:space="preserve">Prioridad: </w:t>
            </w:r>
            <w:r w:rsidRPr="00C816F4">
              <w:rPr>
                <w:rFonts w:cs="Times New Roman"/>
              </w:rPr>
              <w:t>Alta</w:t>
            </w:r>
            <w:r>
              <w:rPr>
                <w:rFonts w:cs="Times New Roman"/>
              </w:rPr>
              <w:t>.</w:t>
            </w:r>
          </w:p>
        </w:tc>
        <w:tc>
          <w:tcPr>
            <w:tcW w:w="4432" w:type="dxa"/>
            <w:vAlign w:val="center"/>
          </w:tcPr>
          <w:p w14:paraId="18A1D3E4" w14:textId="77777777" w:rsidR="004725EA" w:rsidRDefault="004725EA">
            <w:pPr>
              <w:tabs>
                <w:tab w:val="left" w:pos="2930"/>
              </w:tabs>
              <w:jc w:val="center"/>
              <w:rPr>
                <w:rFonts w:cs="Times New Roman"/>
              </w:rPr>
            </w:pPr>
            <w:r>
              <w:rPr>
                <w:rFonts w:cs="Times New Roman"/>
              </w:rPr>
              <w:t>Riesgo en desarrollo: Bajo.</w:t>
            </w:r>
          </w:p>
        </w:tc>
      </w:tr>
      <w:tr w:rsidR="004725EA" w14:paraId="3DCE2336" w14:textId="77777777">
        <w:tc>
          <w:tcPr>
            <w:tcW w:w="8828" w:type="dxa"/>
            <w:gridSpan w:val="2"/>
          </w:tcPr>
          <w:p w14:paraId="2D840C07" w14:textId="39D6DD36" w:rsidR="004725EA" w:rsidRDefault="004725EA">
            <w:pPr>
              <w:tabs>
                <w:tab w:val="left" w:pos="2930"/>
              </w:tabs>
              <w:rPr>
                <w:rFonts w:cs="Times New Roman"/>
              </w:rPr>
            </w:pPr>
            <w:r>
              <w:rPr>
                <w:rFonts w:cs="Times New Roman"/>
              </w:rPr>
              <w:t>Responsable:</w:t>
            </w:r>
            <w:r w:rsidR="00C800C8">
              <w:rPr>
                <w:rFonts w:cs="Times New Roman"/>
              </w:rPr>
              <w:t xml:space="preserve"> Sánchez Becerra Ernesto Daniel</w:t>
            </w:r>
            <w:r w:rsidR="00DC67BC">
              <w:rPr>
                <w:rFonts w:cs="Times New Roman"/>
              </w:rPr>
              <w:t>.</w:t>
            </w:r>
          </w:p>
        </w:tc>
      </w:tr>
      <w:tr w:rsidR="004725EA" w:rsidRPr="000C0D4D" w14:paraId="627AF34D" w14:textId="77777777">
        <w:tc>
          <w:tcPr>
            <w:tcW w:w="8828" w:type="dxa"/>
            <w:gridSpan w:val="2"/>
          </w:tcPr>
          <w:p w14:paraId="2829B113" w14:textId="77777777" w:rsidR="004725EA" w:rsidRPr="000C0D4D" w:rsidRDefault="004725EA">
            <w:pPr>
              <w:rPr>
                <w:rFonts w:eastAsia="Times New Roman" w:cs="Times New Roman"/>
                <w:szCs w:val="24"/>
              </w:rPr>
            </w:pPr>
            <w:r>
              <w:rPr>
                <w:rFonts w:cs="Times New Roman"/>
              </w:rPr>
              <w:t>Descripción:</w:t>
            </w:r>
            <w:r>
              <w:t xml:space="preserve"> </w:t>
            </w:r>
            <w:r w:rsidRPr="00EA0174">
              <w:rPr>
                <w:rFonts w:cs="Times New Roman"/>
              </w:rPr>
              <w:t>Como empleado, necesito poder realizar ventas registrando la salida de productos del inventario para completar transacciones con los clientes.</w:t>
            </w:r>
          </w:p>
        </w:tc>
      </w:tr>
      <w:tr w:rsidR="004725EA" w:rsidRPr="009E24C9" w14:paraId="7A4FF533" w14:textId="77777777">
        <w:trPr>
          <w:trHeight w:val="577"/>
        </w:trPr>
        <w:tc>
          <w:tcPr>
            <w:tcW w:w="8828" w:type="dxa"/>
            <w:gridSpan w:val="2"/>
          </w:tcPr>
          <w:p w14:paraId="21D4C32A" w14:textId="77777777" w:rsidR="004725EA" w:rsidRPr="009E24C9" w:rsidRDefault="004725EA">
            <w:pPr>
              <w:tabs>
                <w:tab w:val="left" w:pos="2930"/>
              </w:tabs>
              <w:rPr>
                <w:rFonts w:cs="Times New Roman"/>
              </w:rPr>
            </w:pPr>
            <w:r w:rsidRPr="72011EC9">
              <w:rPr>
                <w:rFonts w:cs="Times New Roman"/>
              </w:rPr>
              <w:t xml:space="preserve">Criterio de validación:  </w:t>
            </w:r>
            <w:r w:rsidRPr="00401ED0">
              <w:rPr>
                <w:rFonts w:cs="Times New Roman"/>
              </w:rPr>
              <w:t>Los niveles de inventario se actualizan correctamente después de realizar una venta.</w:t>
            </w:r>
          </w:p>
        </w:tc>
      </w:tr>
    </w:tbl>
    <w:p w14:paraId="337B9596" w14:textId="0221536E" w:rsidR="005E30A4" w:rsidRPr="00EA6FC5" w:rsidRDefault="00FC264E" w:rsidP="007A5664">
      <w:pPr>
        <w:pStyle w:val="Titulotabla"/>
      </w:pPr>
      <w:bookmarkStart w:id="668" w:name="_Toc151934633"/>
      <w:r w:rsidRPr="00FC264E">
        <w:t>Historia de usuario 1</w:t>
      </w:r>
      <w:r w:rsidR="00902799">
        <w:t>8</w:t>
      </w:r>
      <w:bookmarkEnd w:id="668"/>
    </w:p>
    <w:tbl>
      <w:tblPr>
        <w:tblStyle w:val="Tablaconcuadrcula"/>
        <w:tblW w:w="0" w:type="auto"/>
        <w:tblLook w:val="04A0" w:firstRow="1" w:lastRow="0" w:firstColumn="1" w:lastColumn="0" w:noHBand="0" w:noVBand="1"/>
      </w:tblPr>
      <w:tblGrid>
        <w:gridCol w:w="4396"/>
        <w:gridCol w:w="4432"/>
      </w:tblGrid>
      <w:tr w:rsidR="00BD766C" w14:paraId="571EF62E" w14:textId="77777777">
        <w:tc>
          <w:tcPr>
            <w:tcW w:w="8828" w:type="dxa"/>
            <w:gridSpan w:val="2"/>
            <w:shd w:val="clear" w:color="auto" w:fill="B4C6E7" w:themeFill="accent1" w:themeFillTint="66"/>
          </w:tcPr>
          <w:p w14:paraId="1C893766" w14:textId="7D68F3AB" w:rsidR="00BD766C" w:rsidRPr="00116714" w:rsidRDefault="00BD766C">
            <w:pPr>
              <w:tabs>
                <w:tab w:val="left" w:pos="2930"/>
              </w:tabs>
              <w:jc w:val="center"/>
              <w:rPr>
                <w:rFonts w:cs="Times New Roman"/>
                <w:b/>
                <w:bCs/>
                <w:szCs w:val="24"/>
              </w:rPr>
            </w:pPr>
            <w:r w:rsidRPr="009264B0">
              <w:rPr>
                <w:rFonts w:cs="Times New Roman"/>
                <w:b/>
                <w:bCs/>
                <w:szCs w:val="24"/>
              </w:rPr>
              <w:t xml:space="preserve">Nombre: Recuperar </w:t>
            </w:r>
            <w:r w:rsidR="00E10F2E" w:rsidRPr="009264B0">
              <w:rPr>
                <w:rFonts w:cs="Times New Roman"/>
                <w:b/>
                <w:bCs/>
                <w:szCs w:val="24"/>
              </w:rPr>
              <w:t>contraseña</w:t>
            </w:r>
            <w:r w:rsidR="00E10F2E">
              <w:rPr>
                <w:rFonts w:cs="Times New Roman"/>
                <w:b/>
                <w:bCs/>
                <w:szCs w:val="24"/>
              </w:rPr>
              <w:t>.</w:t>
            </w:r>
          </w:p>
        </w:tc>
      </w:tr>
      <w:tr w:rsidR="00BD766C" w14:paraId="64E4AD9B" w14:textId="77777777">
        <w:tc>
          <w:tcPr>
            <w:tcW w:w="4396" w:type="dxa"/>
            <w:vAlign w:val="center"/>
          </w:tcPr>
          <w:p w14:paraId="59D73068" w14:textId="597BE665" w:rsidR="00BD766C" w:rsidRDefault="00BD766C">
            <w:pPr>
              <w:tabs>
                <w:tab w:val="left" w:pos="2930"/>
              </w:tabs>
              <w:jc w:val="center"/>
              <w:rPr>
                <w:rFonts w:cs="Times New Roman"/>
              </w:rPr>
            </w:pPr>
            <w:r w:rsidRPr="008E5457">
              <w:rPr>
                <w:rFonts w:cs="Times New Roman"/>
              </w:rPr>
              <w:t>Identificador: H</w:t>
            </w:r>
            <w:r w:rsidR="00902799">
              <w:rPr>
                <w:rFonts w:cs="Times New Roman"/>
              </w:rPr>
              <w:t>19</w:t>
            </w:r>
          </w:p>
        </w:tc>
        <w:tc>
          <w:tcPr>
            <w:tcW w:w="4432" w:type="dxa"/>
            <w:vAlign w:val="center"/>
          </w:tcPr>
          <w:p w14:paraId="2F68DCA0" w14:textId="77777777" w:rsidR="00BD766C" w:rsidRDefault="00BD766C">
            <w:pPr>
              <w:tabs>
                <w:tab w:val="left" w:pos="2930"/>
              </w:tabs>
              <w:jc w:val="center"/>
              <w:rPr>
                <w:rFonts w:cs="Times New Roman"/>
              </w:rPr>
            </w:pPr>
            <w:r w:rsidRPr="00E05CB2">
              <w:rPr>
                <w:rFonts w:cs="Times New Roman"/>
              </w:rPr>
              <w:t>Usuario: Gerente, Empleado</w:t>
            </w:r>
            <w:r>
              <w:rPr>
                <w:rFonts w:cs="Times New Roman"/>
              </w:rPr>
              <w:t>.</w:t>
            </w:r>
          </w:p>
        </w:tc>
      </w:tr>
      <w:tr w:rsidR="00BD766C" w14:paraId="292A31C0" w14:textId="77777777">
        <w:tc>
          <w:tcPr>
            <w:tcW w:w="4396" w:type="dxa"/>
            <w:vAlign w:val="center"/>
          </w:tcPr>
          <w:p w14:paraId="33E4F817" w14:textId="77777777" w:rsidR="00BD766C" w:rsidRDefault="00BD766C">
            <w:pPr>
              <w:tabs>
                <w:tab w:val="left" w:pos="2930"/>
              </w:tabs>
              <w:jc w:val="center"/>
              <w:rPr>
                <w:rFonts w:cs="Times New Roman"/>
              </w:rPr>
            </w:pPr>
            <w:r w:rsidRPr="00CF796A">
              <w:rPr>
                <w:rFonts w:cs="Times New Roman"/>
              </w:rPr>
              <w:t>Prioridad: Media</w:t>
            </w:r>
          </w:p>
        </w:tc>
        <w:tc>
          <w:tcPr>
            <w:tcW w:w="4432" w:type="dxa"/>
            <w:vAlign w:val="center"/>
          </w:tcPr>
          <w:p w14:paraId="720E4998" w14:textId="77777777" w:rsidR="00BD766C" w:rsidRDefault="00BD766C">
            <w:pPr>
              <w:tabs>
                <w:tab w:val="left" w:pos="2930"/>
              </w:tabs>
              <w:jc w:val="center"/>
              <w:rPr>
                <w:rFonts w:cs="Times New Roman"/>
              </w:rPr>
            </w:pPr>
            <w:r w:rsidRPr="00CF796A">
              <w:rPr>
                <w:rFonts w:cs="Times New Roman"/>
              </w:rPr>
              <w:t>Riesgo en Desarrollo: Bajo</w:t>
            </w:r>
          </w:p>
        </w:tc>
      </w:tr>
      <w:tr w:rsidR="00BD766C" w14:paraId="2921E878" w14:textId="77777777">
        <w:tc>
          <w:tcPr>
            <w:tcW w:w="8828" w:type="dxa"/>
            <w:gridSpan w:val="2"/>
          </w:tcPr>
          <w:p w14:paraId="52C34B05" w14:textId="02F12D46" w:rsidR="00BD766C" w:rsidRDefault="00BD766C">
            <w:pPr>
              <w:tabs>
                <w:tab w:val="left" w:pos="2930"/>
              </w:tabs>
              <w:rPr>
                <w:rFonts w:cs="Times New Roman"/>
              </w:rPr>
            </w:pPr>
            <w:r w:rsidRPr="008223BC">
              <w:rPr>
                <w:rFonts w:cs="Times New Roman"/>
              </w:rPr>
              <w:t>Responsable:</w:t>
            </w:r>
            <w:r w:rsidR="007C5E54">
              <w:rPr>
                <w:rFonts w:cs="Times New Roman"/>
              </w:rPr>
              <w:t xml:space="preserve"> Garzón Domínguez Gerardo Ismael</w:t>
            </w:r>
            <w:r w:rsidR="00DC67BC">
              <w:rPr>
                <w:rFonts w:cs="Times New Roman"/>
              </w:rPr>
              <w:t>.</w:t>
            </w:r>
          </w:p>
        </w:tc>
      </w:tr>
      <w:tr w:rsidR="00BD766C" w14:paraId="6FBCF7B5" w14:textId="77777777">
        <w:tc>
          <w:tcPr>
            <w:tcW w:w="8828" w:type="dxa"/>
            <w:gridSpan w:val="2"/>
          </w:tcPr>
          <w:p w14:paraId="14DFFB6B" w14:textId="77777777" w:rsidR="00BD766C" w:rsidRPr="00BD5DDD" w:rsidRDefault="00BD766C">
            <w:pPr>
              <w:tabs>
                <w:tab w:val="left" w:pos="2930"/>
              </w:tabs>
              <w:rPr>
                <w:rFonts w:cs="Times New Roman"/>
                <w:szCs w:val="24"/>
              </w:rPr>
            </w:pPr>
            <w:r w:rsidRPr="008223BC">
              <w:rPr>
                <w:rFonts w:cs="Times New Roman"/>
                <w:szCs w:val="24"/>
              </w:rPr>
              <w:t>Descripción: Como usuario gerente o usuario empleado, quiero tener la capacidad de recuperar mi contraseña en caso de olvido</w:t>
            </w:r>
          </w:p>
        </w:tc>
      </w:tr>
      <w:tr w:rsidR="00BD766C" w14:paraId="72B34AC9" w14:textId="77777777" w:rsidTr="00A3111D">
        <w:trPr>
          <w:cantSplit/>
          <w:trHeight w:val="219"/>
        </w:trPr>
        <w:tc>
          <w:tcPr>
            <w:tcW w:w="8828" w:type="dxa"/>
            <w:gridSpan w:val="2"/>
          </w:tcPr>
          <w:p w14:paraId="3F77D1AA" w14:textId="2E6AB84F" w:rsidR="00BD766C" w:rsidRDefault="00A3111D" w:rsidP="00A3111D">
            <w:pPr>
              <w:tabs>
                <w:tab w:val="left" w:pos="2930"/>
              </w:tabs>
              <w:jc w:val="left"/>
              <w:rPr>
                <w:rFonts w:cs="Times New Roman"/>
              </w:rPr>
            </w:pPr>
            <w:r w:rsidRPr="00A3111D">
              <w:rPr>
                <w:rFonts w:cs="Times New Roman"/>
              </w:rPr>
              <w:t>Criterio de validación: Los usuarios, ya sea gerente o empleado, deben poder recuperar su contraseña a través de un proceso que involucre la verificación por correo electrónico y la creación de una nueva contraseña.</w:t>
            </w:r>
          </w:p>
        </w:tc>
      </w:tr>
    </w:tbl>
    <w:p w14:paraId="7B8B5017" w14:textId="48CE59A1" w:rsidR="00BD766C" w:rsidRPr="004D156C" w:rsidRDefault="00BD766C" w:rsidP="004D156C">
      <w:pPr>
        <w:pStyle w:val="Titulotabla"/>
      </w:pPr>
      <w:bookmarkStart w:id="669" w:name="_Toc151934634"/>
      <w:r>
        <w:t>Historia de usuario</w:t>
      </w:r>
      <w:r w:rsidR="00BB1F42">
        <w:t xml:space="preserve"> </w:t>
      </w:r>
      <w:r w:rsidR="00902799">
        <w:t>19</w:t>
      </w:r>
      <w:bookmarkEnd w:id="669"/>
    </w:p>
    <w:tbl>
      <w:tblPr>
        <w:tblStyle w:val="Tablaconcuadrcula"/>
        <w:tblW w:w="8926" w:type="dxa"/>
        <w:tblLook w:val="04A0" w:firstRow="1" w:lastRow="0" w:firstColumn="1" w:lastColumn="0" w:noHBand="0" w:noVBand="1"/>
      </w:tblPr>
      <w:tblGrid>
        <w:gridCol w:w="4396"/>
        <w:gridCol w:w="4530"/>
      </w:tblGrid>
      <w:tr w:rsidR="00BD766C" w14:paraId="48D061E8" w14:textId="77777777">
        <w:tc>
          <w:tcPr>
            <w:tcW w:w="8926" w:type="dxa"/>
            <w:gridSpan w:val="2"/>
            <w:shd w:val="clear" w:color="auto" w:fill="B4C6E7" w:themeFill="accent1" w:themeFillTint="66"/>
          </w:tcPr>
          <w:p w14:paraId="7FD27B47" w14:textId="519147C0" w:rsidR="00BD766C" w:rsidRPr="00116714" w:rsidRDefault="00BD766C">
            <w:pPr>
              <w:tabs>
                <w:tab w:val="left" w:pos="2930"/>
              </w:tabs>
              <w:jc w:val="center"/>
              <w:rPr>
                <w:rFonts w:cs="Times New Roman"/>
                <w:b/>
                <w:bCs/>
                <w:szCs w:val="24"/>
              </w:rPr>
            </w:pPr>
            <w:r w:rsidRPr="00DC0C9B">
              <w:rPr>
                <w:b/>
                <w:bCs/>
              </w:rPr>
              <w:t>Nombre: Pantalla de inicio</w:t>
            </w:r>
            <w:r w:rsidR="00E10F2E">
              <w:rPr>
                <w:b/>
                <w:bCs/>
              </w:rPr>
              <w:t>.</w:t>
            </w:r>
          </w:p>
        </w:tc>
      </w:tr>
      <w:tr w:rsidR="00BD766C" w14:paraId="4C223EDD" w14:textId="77777777">
        <w:tc>
          <w:tcPr>
            <w:tcW w:w="4396" w:type="dxa"/>
          </w:tcPr>
          <w:p w14:paraId="7D48D8B8" w14:textId="2CDBB95E" w:rsidR="00BD766C" w:rsidRDefault="00BD766C">
            <w:pPr>
              <w:tabs>
                <w:tab w:val="left" w:pos="2930"/>
              </w:tabs>
              <w:jc w:val="center"/>
              <w:rPr>
                <w:rFonts w:cs="Times New Roman"/>
              </w:rPr>
            </w:pPr>
            <w:r w:rsidRPr="00491859">
              <w:t>Identificador: H</w:t>
            </w:r>
            <w:r w:rsidR="00BB1F42">
              <w:t>2</w:t>
            </w:r>
            <w:r w:rsidR="00902799">
              <w:t>0</w:t>
            </w:r>
          </w:p>
        </w:tc>
        <w:tc>
          <w:tcPr>
            <w:tcW w:w="4530" w:type="dxa"/>
          </w:tcPr>
          <w:p w14:paraId="6EAF0A12" w14:textId="77777777" w:rsidR="00BD766C" w:rsidRDefault="00BD766C">
            <w:pPr>
              <w:tabs>
                <w:tab w:val="left" w:pos="2930"/>
              </w:tabs>
              <w:jc w:val="center"/>
              <w:rPr>
                <w:rFonts w:cs="Times New Roman"/>
              </w:rPr>
            </w:pPr>
            <w:r w:rsidRPr="00491859">
              <w:t>Usuario: Gerente</w:t>
            </w:r>
          </w:p>
        </w:tc>
      </w:tr>
      <w:tr w:rsidR="00BD766C" w14:paraId="10E241FF" w14:textId="77777777">
        <w:tc>
          <w:tcPr>
            <w:tcW w:w="4396" w:type="dxa"/>
          </w:tcPr>
          <w:p w14:paraId="58D27488" w14:textId="77777777" w:rsidR="00BD766C" w:rsidRDefault="00BD766C">
            <w:pPr>
              <w:tabs>
                <w:tab w:val="left" w:pos="2930"/>
              </w:tabs>
              <w:jc w:val="center"/>
              <w:rPr>
                <w:rFonts w:cs="Times New Roman"/>
              </w:rPr>
            </w:pPr>
            <w:r w:rsidRPr="00491859">
              <w:t>Prioridad: Media</w:t>
            </w:r>
          </w:p>
        </w:tc>
        <w:tc>
          <w:tcPr>
            <w:tcW w:w="4530" w:type="dxa"/>
          </w:tcPr>
          <w:p w14:paraId="1CCD73DA" w14:textId="77777777" w:rsidR="00BD766C" w:rsidRDefault="00BD766C">
            <w:pPr>
              <w:tabs>
                <w:tab w:val="left" w:pos="2930"/>
              </w:tabs>
              <w:jc w:val="center"/>
              <w:rPr>
                <w:rFonts w:cs="Times New Roman"/>
              </w:rPr>
            </w:pPr>
            <w:r w:rsidRPr="00491859">
              <w:t>Riesgo en desarrollo: Medio</w:t>
            </w:r>
          </w:p>
        </w:tc>
      </w:tr>
      <w:tr w:rsidR="00BD766C" w14:paraId="58807797" w14:textId="77777777">
        <w:tc>
          <w:tcPr>
            <w:tcW w:w="8926" w:type="dxa"/>
            <w:gridSpan w:val="2"/>
          </w:tcPr>
          <w:p w14:paraId="530A9845" w14:textId="13C76DCF" w:rsidR="00BD766C" w:rsidRDefault="00BD766C">
            <w:pPr>
              <w:tabs>
                <w:tab w:val="left" w:pos="2930"/>
              </w:tabs>
              <w:rPr>
                <w:rFonts w:cs="Times New Roman"/>
              </w:rPr>
            </w:pPr>
            <w:r w:rsidRPr="00491859">
              <w:t xml:space="preserve">Responsable: </w:t>
            </w:r>
            <w:r w:rsidR="00C800C8">
              <w:rPr>
                <w:rFonts w:cs="Times New Roman"/>
              </w:rPr>
              <w:t>Muñoz Ramírez Gabriel de Jesús.</w:t>
            </w:r>
          </w:p>
        </w:tc>
      </w:tr>
      <w:tr w:rsidR="00BD766C" w14:paraId="5B1B4599" w14:textId="77777777">
        <w:tc>
          <w:tcPr>
            <w:tcW w:w="8926" w:type="dxa"/>
            <w:gridSpan w:val="2"/>
          </w:tcPr>
          <w:p w14:paraId="5378C49B" w14:textId="77777777" w:rsidR="00BD766C" w:rsidRPr="00E62724" w:rsidRDefault="00BD766C">
            <w:pPr>
              <w:rPr>
                <w:rFonts w:eastAsia="Times New Roman" w:cs="Times New Roman"/>
                <w:szCs w:val="24"/>
              </w:rPr>
            </w:pPr>
            <w:r w:rsidRPr="00491859">
              <w:t>Descripción: Como usuario gerente, necesito tener una pantalla de inicio, que tenga elementos visuales y acceso rápido a las funciones clave del sistema.</w:t>
            </w:r>
          </w:p>
        </w:tc>
      </w:tr>
      <w:tr w:rsidR="00BD766C" w14:paraId="6F84306D" w14:textId="77777777">
        <w:tc>
          <w:tcPr>
            <w:tcW w:w="8926" w:type="dxa"/>
            <w:gridSpan w:val="2"/>
          </w:tcPr>
          <w:p w14:paraId="4049EFE0" w14:textId="77777777" w:rsidR="00BD766C" w:rsidRDefault="00BD766C">
            <w:pPr>
              <w:tabs>
                <w:tab w:val="left" w:pos="2930"/>
              </w:tabs>
              <w:rPr>
                <w:rFonts w:cs="Times New Roman"/>
              </w:rPr>
            </w:pPr>
            <w:r w:rsidRPr="00491859">
              <w:t>Criterio de validación: La pantalla de inicio del sistema para el usuario gerente debe presentar elementos visuales intuitivos y proporcionar acceso rápido a las funciones clave de manera eficiente.</w:t>
            </w:r>
          </w:p>
        </w:tc>
      </w:tr>
    </w:tbl>
    <w:p w14:paraId="0C7FC3DA" w14:textId="68A345B2" w:rsidR="00BD766C" w:rsidRPr="00BD766C" w:rsidRDefault="00BD766C" w:rsidP="0095656F">
      <w:pPr>
        <w:pStyle w:val="Titulotabla"/>
      </w:pPr>
      <w:bookmarkStart w:id="670" w:name="_Toc151934635"/>
      <w:r>
        <w:t xml:space="preserve">Historia de usuario </w:t>
      </w:r>
      <w:r w:rsidR="00BB1F42">
        <w:t>2</w:t>
      </w:r>
      <w:r w:rsidR="00902799">
        <w:t>0</w:t>
      </w:r>
      <w:bookmarkEnd w:id="670"/>
    </w:p>
    <w:tbl>
      <w:tblPr>
        <w:tblStyle w:val="Tablaconcuadrcula"/>
        <w:tblW w:w="0" w:type="auto"/>
        <w:tblLook w:val="04A0" w:firstRow="1" w:lastRow="0" w:firstColumn="1" w:lastColumn="0" w:noHBand="0" w:noVBand="1"/>
      </w:tblPr>
      <w:tblGrid>
        <w:gridCol w:w="4396"/>
        <w:gridCol w:w="4432"/>
      </w:tblGrid>
      <w:tr w:rsidR="005E30A4" w14:paraId="05A75B23" w14:textId="77777777">
        <w:tc>
          <w:tcPr>
            <w:tcW w:w="8828" w:type="dxa"/>
            <w:gridSpan w:val="2"/>
            <w:shd w:val="clear" w:color="auto" w:fill="B4C6E7" w:themeFill="accent1" w:themeFillTint="66"/>
          </w:tcPr>
          <w:p w14:paraId="27265C15" w14:textId="383CB45E" w:rsidR="005E30A4" w:rsidRPr="00655815" w:rsidRDefault="00686FA3">
            <w:pPr>
              <w:tabs>
                <w:tab w:val="left" w:pos="2930"/>
              </w:tabs>
              <w:jc w:val="center"/>
              <w:rPr>
                <w:rFonts w:cs="Times New Roman"/>
                <w:b/>
                <w:bCs/>
                <w:szCs w:val="24"/>
              </w:rPr>
            </w:pPr>
            <w:r w:rsidRPr="00686FA3">
              <w:rPr>
                <w:rFonts w:cs="Times New Roman"/>
                <w:b/>
                <w:bCs/>
                <w:szCs w:val="24"/>
              </w:rPr>
              <w:lastRenderedPageBreak/>
              <w:t xml:space="preserve">Nombre: Representación </w:t>
            </w:r>
            <w:r w:rsidR="00E10F2E" w:rsidRPr="00686FA3">
              <w:rPr>
                <w:rFonts w:cs="Times New Roman"/>
                <w:b/>
                <w:bCs/>
                <w:szCs w:val="24"/>
              </w:rPr>
              <w:t>visual de demanda de productos</w:t>
            </w:r>
            <w:r w:rsidR="00E10F2E">
              <w:rPr>
                <w:rFonts w:cs="Times New Roman"/>
                <w:b/>
                <w:bCs/>
                <w:szCs w:val="24"/>
              </w:rPr>
              <w:t>.</w:t>
            </w:r>
          </w:p>
        </w:tc>
      </w:tr>
      <w:tr w:rsidR="005E30A4" w14:paraId="2353C8BF" w14:textId="77777777">
        <w:tc>
          <w:tcPr>
            <w:tcW w:w="4396" w:type="dxa"/>
            <w:vAlign w:val="center"/>
          </w:tcPr>
          <w:p w14:paraId="00600876" w14:textId="059009DF" w:rsidR="005E30A4" w:rsidRDefault="005E30A4">
            <w:pPr>
              <w:tabs>
                <w:tab w:val="left" w:pos="2930"/>
              </w:tabs>
              <w:jc w:val="center"/>
              <w:rPr>
                <w:rFonts w:cs="Times New Roman"/>
              </w:rPr>
            </w:pPr>
            <w:r>
              <w:rPr>
                <w:rFonts w:cs="Times New Roman"/>
              </w:rPr>
              <w:t>Identificador: H</w:t>
            </w:r>
            <w:r w:rsidR="00BB1F42">
              <w:rPr>
                <w:rFonts w:cs="Times New Roman"/>
              </w:rPr>
              <w:t>2</w:t>
            </w:r>
            <w:r w:rsidR="00902799">
              <w:rPr>
                <w:rFonts w:cs="Times New Roman"/>
              </w:rPr>
              <w:t>1</w:t>
            </w:r>
          </w:p>
        </w:tc>
        <w:tc>
          <w:tcPr>
            <w:tcW w:w="4432" w:type="dxa"/>
            <w:vAlign w:val="center"/>
          </w:tcPr>
          <w:p w14:paraId="7F3159ED" w14:textId="4F243085" w:rsidR="005E30A4" w:rsidRDefault="005E30A4">
            <w:pPr>
              <w:tabs>
                <w:tab w:val="left" w:pos="2930"/>
              </w:tabs>
              <w:jc w:val="center"/>
              <w:rPr>
                <w:rFonts w:cs="Times New Roman"/>
              </w:rPr>
            </w:pPr>
            <w:r>
              <w:rPr>
                <w:rFonts w:cs="Times New Roman"/>
              </w:rPr>
              <w:t xml:space="preserve">Usuario: </w:t>
            </w:r>
            <w:r w:rsidR="00185554" w:rsidRPr="00185554">
              <w:rPr>
                <w:rFonts w:cs="Times New Roman"/>
              </w:rPr>
              <w:t>Gerente</w:t>
            </w:r>
            <w:r w:rsidR="00185554">
              <w:rPr>
                <w:rFonts w:cs="Times New Roman"/>
              </w:rPr>
              <w:t>.</w:t>
            </w:r>
          </w:p>
        </w:tc>
      </w:tr>
      <w:tr w:rsidR="005E30A4" w14:paraId="1AF9D04D" w14:textId="77777777">
        <w:tc>
          <w:tcPr>
            <w:tcW w:w="4396" w:type="dxa"/>
            <w:vAlign w:val="center"/>
          </w:tcPr>
          <w:p w14:paraId="6048FB9C" w14:textId="77777777" w:rsidR="005E30A4" w:rsidRDefault="005E30A4">
            <w:pPr>
              <w:tabs>
                <w:tab w:val="left" w:pos="2930"/>
              </w:tabs>
              <w:jc w:val="center"/>
              <w:rPr>
                <w:rFonts w:cs="Times New Roman"/>
              </w:rPr>
            </w:pPr>
            <w:r>
              <w:rPr>
                <w:rFonts w:cs="Times New Roman"/>
              </w:rPr>
              <w:t>Prioridad: Media</w:t>
            </w:r>
          </w:p>
        </w:tc>
        <w:tc>
          <w:tcPr>
            <w:tcW w:w="4432" w:type="dxa"/>
            <w:vAlign w:val="center"/>
          </w:tcPr>
          <w:p w14:paraId="6AE980A9" w14:textId="77777777" w:rsidR="005E30A4" w:rsidRDefault="005E30A4">
            <w:pPr>
              <w:tabs>
                <w:tab w:val="left" w:pos="2930"/>
              </w:tabs>
              <w:jc w:val="center"/>
              <w:rPr>
                <w:rFonts w:cs="Times New Roman"/>
              </w:rPr>
            </w:pPr>
            <w:r>
              <w:rPr>
                <w:rFonts w:cs="Times New Roman"/>
              </w:rPr>
              <w:t>Riesgo en desarrollo: Medio</w:t>
            </w:r>
          </w:p>
        </w:tc>
      </w:tr>
      <w:tr w:rsidR="005E30A4" w14:paraId="5D4351AF" w14:textId="77777777">
        <w:tc>
          <w:tcPr>
            <w:tcW w:w="8828" w:type="dxa"/>
            <w:gridSpan w:val="2"/>
          </w:tcPr>
          <w:p w14:paraId="7CB8EC04" w14:textId="4086BB34" w:rsidR="005E30A4" w:rsidRDefault="005E30A4">
            <w:pPr>
              <w:tabs>
                <w:tab w:val="left" w:pos="2930"/>
              </w:tabs>
              <w:rPr>
                <w:rFonts w:cs="Times New Roman"/>
              </w:rPr>
            </w:pPr>
            <w:r>
              <w:rPr>
                <w:rFonts w:cs="Times New Roman"/>
              </w:rPr>
              <w:t xml:space="preserve">Responsable: </w:t>
            </w:r>
            <w:r w:rsidR="00C800C8">
              <w:rPr>
                <w:rFonts w:cs="Times New Roman"/>
              </w:rPr>
              <w:t>Sánchez Becerra Ernesto Daniel</w:t>
            </w:r>
            <w:r w:rsidR="00DC67BC">
              <w:rPr>
                <w:rFonts w:cs="Times New Roman"/>
              </w:rPr>
              <w:t>.</w:t>
            </w:r>
          </w:p>
        </w:tc>
      </w:tr>
      <w:tr w:rsidR="005E30A4" w14:paraId="21B9A952" w14:textId="77777777">
        <w:tc>
          <w:tcPr>
            <w:tcW w:w="8828" w:type="dxa"/>
            <w:gridSpan w:val="2"/>
          </w:tcPr>
          <w:p w14:paraId="7AA186B4" w14:textId="3ABDC741" w:rsidR="005E30A4" w:rsidRPr="000C0D4D" w:rsidRDefault="005E30A4">
            <w:pPr>
              <w:rPr>
                <w:rFonts w:eastAsia="Times New Roman" w:cs="Times New Roman"/>
                <w:szCs w:val="24"/>
              </w:rPr>
            </w:pPr>
            <w:r>
              <w:rPr>
                <w:rFonts w:cs="Times New Roman"/>
              </w:rPr>
              <w:t xml:space="preserve">Descripción: </w:t>
            </w:r>
            <w:r w:rsidR="00994DF2" w:rsidRPr="00994DF2">
              <w:rPr>
                <w:rFonts w:cs="Times New Roman"/>
              </w:rPr>
              <w:t>Como gerente, quiero visualizar gráficas que representen la demanda de productos a lo largo del tiempo, incluyendo tendencias de venta</w:t>
            </w:r>
          </w:p>
        </w:tc>
      </w:tr>
      <w:tr w:rsidR="005E30A4" w14:paraId="4C159E72" w14:textId="77777777">
        <w:tc>
          <w:tcPr>
            <w:tcW w:w="8828" w:type="dxa"/>
            <w:gridSpan w:val="2"/>
          </w:tcPr>
          <w:p w14:paraId="6AA16110" w14:textId="6D193A1C" w:rsidR="005E30A4" w:rsidRDefault="005E30A4">
            <w:pPr>
              <w:tabs>
                <w:tab w:val="left" w:pos="2930"/>
              </w:tabs>
              <w:rPr>
                <w:rFonts w:cs="Times New Roman"/>
              </w:rPr>
            </w:pPr>
            <w:r w:rsidRPr="72011EC9">
              <w:rPr>
                <w:rFonts w:cs="Times New Roman"/>
              </w:rPr>
              <w:t xml:space="preserve">Criterio de validación: </w:t>
            </w:r>
            <w:r w:rsidR="00E53C71" w:rsidRPr="00E53C71">
              <w:rPr>
                <w:rFonts w:cs="Times New Roman"/>
              </w:rPr>
              <w:t>Las gráficas ofrecen una representación visual clara y precisa de la demanda de productos.</w:t>
            </w:r>
          </w:p>
        </w:tc>
      </w:tr>
    </w:tbl>
    <w:p w14:paraId="0748AEDB" w14:textId="40F64E3A" w:rsidR="007A5664" w:rsidRDefault="00465866" w:rsidP="005416E8">
      <w:pPr>
        <w:pStyle w:val="Titulotabla"/>
      </w:pPr>
      <w:bookmarkStart w:id="671" w:name="_Toc151934636"/>
      <w:r>
        <w:t xml:space="preserve">Historia de usuario </w:t>
      </w:r>
      <w:r w:rsidR="00BB1F42">
        <w:t>2</w:t>
      </w:r>
      <w:r w:rsidR="00902799">
        <w:t>1</w:t>
      </w:r>
      <w:bookmarkEnd w:id="671"/>
    </w:p>
    <w:tbl>
      <w:tblPr>
        <w:tblStyle w:val="Tablaconcuadrcula"/>
        <w:tblW w:w="0" w:type="auto"/>
        <w:tblLook w:val="04A0" w:firstRow="1" w:lastRow="0" w:firstColumn="1" w:lastColumn="0" w:noHBand="0" w:noVBand="1"/>
      </w:tblPr>
      <w:tblGrid>
        <w:gridCol w:w="4396"/>
        <w:gridCol w:w="4432"/>
      </w:tblGrid>
      <w:tr w:rsidR="00072638" w14:paraId="6FDDF0F2" w14:textId="77777777">
        <w:tc>
          <w:tcPr>
            <w:tcW w:w="8828" w:type="dxa"/>
            <w:gridSpan w:val="2"/>
            <w:shd w:val="clear" w:color="auto" w:fill="B4C6E7" w:themeFill="accent1" w:themeFillTint="66"/>
          </w:tcPr>
          <w:p w14:paraId="36B8F00D" w14:textId="2933A8CE" w:rsidR="00072638" w:rsidRPr="00655815" w:rsidRDefault="00B26909">
            <w:pPr>
              <w:tabs>
                <w:tab w:val="left" w:pos="2930"/>
              </w:tabs>
              <w:jc w:val="center"/>
              <w:rPr>
                <w:rFonts w:cs="Times New Roman"/>
                <w:b/>
                <w:bCs/>
                <w:szCs w:val="24"/>
              </w:rPr>
            </w:pPr>
            <w:r w:rsidRPr="00933841">
              <w:rPr>
                <w:rFonts w:cs="Times New Roman"/>
                <w:b/>
                <w:color w:val="FF0000"/>
                <w:szCs w:val="24"/>
              </w:rPr>
              <w:t xml:space="preserve">Nombre: Implementación de </w:t>
            </w:r>
            <w:r w:rsidR="00E10F2E" w:rsidRPr="00933841">
              <w:rPr>
                <w:rFonts w:cs="Times New Roman"/>
                <w:b/>
                <w:color w:val="FF0000"/>
                <w:szCs w:val="24"/>
              </w:rPr>
              <w:t>“</w:t>
            </w:r>
            <w:r w:rsidRPr="00933841">
              <w:rPr>
                <w:rFonts w:cs="Times New Roman"/>
                <w:b/>
                <w:color w:val="FF0000"/>
                <w:szCs w:val="24"/>
              </w:rPr>
              <w:t>Cross-</w:t>
            </w:r>
            <w:proofErr w:type="spellStart"/>
            <w:r w:rsidRPr="00933841">
              <w:rPr>
                <w:rFonts w:cs="Times New Roman"/>
                <w:b/>
                <w:color w:val="FF0000"/>
                <w:szCs w:val="24"/>
              </w:rPr>
              <w:t>Docking</w:t>
            </w:r>
            <w:proofErr w:type="spellEnd"/>
            <w:r w:rsidR="00E10F2E" w:rsidRPr="00933841">
              <w:rPr>
                <w:rFonts w:cs="Times New Roman"/>
                <w:b/>
                <w:color w:val="FF0000"/>
                <w:szCs w:val="24"/>
              </w:rPr>
              <w:t>”</w:t>
            </w:r>
            <w:r w:rsidRPr="00933841">
              <w:rPr>
                <w:rFonts w:cs="Times New Roman"/>
                <w:b/>
                <w:color w:val="FF0000"/>
                <w:szCs w:val="24"/>
              </w:rPr>
              <w:t>.</w:t>
            </w:r>
          </w:p>
        </w:tc>
      </w:tr>
      <w:tr w:rsidR="00072638" w14:paraId="5E51FADA" w14:textId="77777777">
        <w:tc>
          <w:tcPr>
            <w:tcW w:w="4396" w:type="dxa"/>
            <w:vAlign w:val="center"/>
          </w:tcPr>
          <w:p w14:paraId="30716608" w14:textId="2E83DE50" w:rsidR="00072638" w:rsidRDefault="00072638">
            <w:pPr>
              <w:tabs>
                <w:tab w:val="left" w:pos="2930"/>
              </w:tabs>
              <w:jc w:val="center"/>
              <w:rPr>
                <w:rFonts w:cs="Times New Roman"/>
              </w:rPr>
            </w:pPr>
            <w:r>
              <w:rPr>
                <w:rFonts w:cs="Times New Roman"/>
              </w:rPr>
              <w:t>Identificador: H</w:t>
            </w:r>
            <w:r w:rsidR="00BB1F42">
              <w:rPr>
                <w:rFonts w:cs="Times New Roman"/>
              </w:rPr>
              <w:t>2</w:t>
            </w:r>
            <w:r w:rsidR="00902799">
              <w:rPr>
                <w:rFonts w:cs="Times New Roman"/>
              </w:rPr>
              <w:t>2</w:t>
            </w:r>
          </w:p>
        </w:tc>
        <w:tc>
          <w:tcPr>
            <w:tcW w:w="4432" w:type="dxa"/>
            <w:vAlign w:val="center"/>
          </w:tcPr>
          <w:p w14:paraId="09640CF6" w14:textId="77777777" w:rsidR="00072638" w:rsidRDefault="00072638">
            <w:pPr>
              <w:tabs>
                <w:tab w:val="left" w:pos="2930"/>
              </w:tabs>
              <w:jc w:val="center"/>
              <w:rPr>
                <w:rFonts w:cs="Times New Roman"/>
              </w:rPr>
            </w:pPr>
            <w:r>
              <w:rPr>
                <w:rFonts w:cs="Times New Roman"/>
              </w:rPr>
              <w:t>Usuario: Empleado, Gerente</w:t>
            </w:r>
          </w:p>
        </w:tc>
      </w:tr>
      <w:tr w:rsidR="00072638" w14:paraId="6D9631BC" w14:textId="77777777">
        <w:tc>
          <w:tcPr>
            <w:tcW w:w="4396" w:type="dxa"/>
            <w:vAlign w:val="center"/>
          </w:tcPr>
          <w:p w14:paraId="0A1173F6" w14:textId="2404D032" w:rsidR="00072638" w:rsidRDefault="00072638">
            <w:pPr>
              <w:tabs>
                <w:tab w:val="left" w:pos="2930"/>
              </w:tabs>
              <w:jc w:val="center"/>
              <w:rPr>
                <w:rFonts w:cs="Times New Roman"/>
              </w:rPr>
            </w:pPr>
            <w:r>
              <w:rPr>
                <w:rFonts w:cs="Times New Roman"/>
              </w:rPr>
              <w:t xml:space="preserve">Prioridad: </w:t>
            </w:r>
            <w:r w:rsidR="000756F5">
              <w:rPr>
                <w:rFonts w:cs="Times New Roman"/>
              </w:rPr>
              <w:t>Medio</w:t>
            </w:r>
          </w:p>
        </w:tc>
        <w:tc>
          <w:tcPr>
            <w:tcW w:w="4432" w:type="dxa"/>
            <w:vAlign w:val="center"/>
          </w:tcPr>
          <w:p w14:paraId="5A9A5405" w14:textId="77777777" w:rsidR="00072638" w:rsidRDefault="00072638">
            <w:pPr>
              <w:tabs>
                <w:tab w:val="left" w:pos="2930"/>
              </w:tabs>
              <w:jc w:val="center"/>
              <w:rPr>
                <w:rFonts w:cs="Times New Roman"/>
              </w:rPr>
            </w:pPr>
            <w:r>
              <w:rPr>
                <w:rFonts w:cs="Times New Roman"/>
              </w:rPr>
              <w:t>Riesgo en desarrollo: Medio</w:t>
            </w:r>
          </w:p>
        </w:tc>
      </w:tr>
      <w:tr w:rsidR="00072638" w14:paraId="0EA5B8A2" w14:textId="77777777">
        <w:tc>
          <w:tcPr>
            <w:tcW w:w="8828" w:type="dxa"/>
            <w:gridSpan w:val="2"/>
          </w:tcPr>
          <w:p w14:paraId="35FEE50B" w14:textId="0BC88293" w:rsidR="00072638" w:rsidRDefault="00072638">
            <w:pPr>
              <w:tabs>
                <w:tab w:val="left" w:pos="2930"/>
              </w:tabs>
              <w:rPr>
                <w:rFonts w:cs="Times New Roman"/>
              </w:rPr>
            </w:pPr>
            <w:r>
              <w:rPr>
                <w:rFonts w:cs="Times New Roman"/>
              </w:rPr>
              <w:t>Responsable:</w:t>
            </w:r>
            <w:r w:rsidR="00DC67BC">
              <w:rPr>
                <w:rFonts w:cs="Times New Roman"/>
              </w:rPr>
              <w:t xml:space="preserve"> Garzón Domínguez Gerardo Ismael.</w:t>
            </w:r>
          </w:p>
        </w:tc>
      </w:tr>
      <w:tr w:rsidR="00072638" w14:paraId="13BF6787" w14:textId="77777777">
        <w:tc>
          <w:tcPr>
            <w:tcW w:w="8828" w:type="dxa"/>
            <w:gridSpan w:val="2"/>
          </w:tcPr>
          <w:p w14:paraId="06A8C5F8" w14:textId="11584CEA" w:rsidR="00072638" w:rsidRPr="000C0D4D" w:rsidRDefault="00072638">
            <w:pPr>
              <w:rPr>
                <w:rFonts w:eastAsia="Times New Roman" w:cs="Times New Roman"/>
                <w:szCs w:val="24"/>
              </w:rPr>
            </w:pPr>
            <w:r>
              <w:rPr>
                <w:rFonts w:cs="Times New Roman"/>
              </w:rPr>
              <w:t xml:space="preserve">Descripción: </w:t>
            </w:r>
            <w:r w:rsidR="00B31ABC" w:rsidRPr="00B31ABC">
              <w:rPr>
                <w:rFonts w:cs="Times New Roman"/>
              </w:rPr>
              <w:t>Como gerente, quiero implementar la técnica de Cross-</w:t>
            </w:r>
            <w:proofErr w:type="spellStart"/>
            <w:r w:rsidR="00B31ABC" w:rsidRPr="00B31ABC">
              <w:rPr>
                <w:rFonts w:cs="Times New Roman"/>
              </w:rPr>
              <w:t>Docking</w:t>
            </w:r>
            <w:proofErr w:type="spellEnd"/>
            <w:r w:rsidR="00B31ABC" w:rsidRPr="00B31ABC">
              <w:rPr>
                <w:rFonts w:cs="Times New Roman"/>
              </w:rPr>
              <w:t xml:space="preserve"> para agilizar el proceso de ingreso de mercancía al transferir directamente los productos desde el área de recepción </w:t>
            </w:r>
            <w:r w:rsidR="00A41EDE">
              <w:rPr>
                <w:rFonts w:cs="Times New Roman"/>
              </w:rPr>
              <w:t>al</w:t>
            </w:r>
            <w:r w:rsidR="008D45D9">
              <w:rPr>
                <w:rFonts w:cs="Times New Roman"/>
              </w:rPr>
              <w:t xml:space="preserve"> </w:t>
            </w:r>
            <w:r w:rsidR="007B7E59">
              <w:rPr>
                <w:rFonts w:cs="Times New Roman"/>
              </w:rPr>
              <w:t>mostrador</w:t>
            </w:r>
            <w:r w:rsidR="00B31ABC" w:rsidRPr="00B31ABC">
              <w:rPr>
                <w:rFonts w:cs="Times New Roman"/>
              </w:rPr>
              <w:t>, minimizando el tiempo de almacenamiento.</w:t>
            </w:r>
          </w:p>
        </w:tc>
      </w:tr>
      <w:tr w:rsidR="00072638" w14:paraId="06D745CA" w14:textId="77777777">
        <w:tc>
          <w:tcPr>
            <w:tcW w:w="8828" w:type="dxa"/>
            <w:gridSpan w:val="2"/>
          </w:tcPr>
          <w:p w14:paraId="30F374DE" w14:textId="1103430D" w:rsidR="00072638" w:rsidRDefault="00072638">
            <w:pPr>
              <w:tabs>
                <w:tab w:val="left" w:pos="2930"/>
              </w:tabs>
              <w:rPr>
                <w:rFonts w:cs="Times New Roman"/>
              </w:rPr>
            </w:pPr>
            <w:r w:rsidRPr="72011EC9">
              <w:rPr>
                <w:rFonts w:cs="Times New Roman"/>
              </w:rPr>
              <w:t xml:space="preserve">Criterio de validación:  </w:t>
            </w:r>
            <w:r w:rsidRPr="00534077">
              <w:rPr>
                <w:rFonts w:cs="Times New Roman"/>
              </w:rPr>
              <w:t xml:space="preserve">Los nuevos </w:t>
            </w:r>
            <w:r w:rsidR="004A119E">
              <w:rPr>
                <w:rFonts w:cs="Times New Roman"/>
              </w:rPr>
              <w:t>productos</w:t>
            </w:r>
            <w:r w:rsidRPr="00534077">
              <w:rPr>
                <w:rFonts w:cs="Times New Roman"/>
              </w:rPr>
              <w:t xml:space="preserve"> se registran correctamente en el inventario.</w:t>
            </w:r>
          </w:p>
        </w:tc>
      </w:tr>
    </w:tbl>
    <w:p w14:paraId="5B1BF595" w14:textId="24BC035A" w:rsidR="00CF1850" w:rsidRDefault="00BB1F42" w:rsidP="00BB1F42">
      <w:pPr>
        <w:pStyle w:val="Titulotabla"/>
      </w:pPr>
      <w:bookmarkStart w:id="672" w:name="_Toc151934637"/>
      <w:r w:rsidRPr="00BB1F42">
        <w:t xml:space="preserve">Historia de usuario </w:t>
      </w:r>
      <w:r>
        <w:t>2</w:t>
      </w:r>
      <w:r w:rsidR="00902799">
        <w:t>2</w:t>
      </w:r>
      <w:bookmarkEnd w:id="672"/>
    </w:p>
    <w:tbl>
      <w:tblPr>
        <w:tblStyle w:val="Tablaconcuadrcula"/>
        <w:tblW w:w="0" w:type="auto"/>
        <w:tblLook w:val="04A0" w:firstRow="1" w:lastRow="0" w:firstColumn="1" w:lastColumn="0" w:noHBand="0" w:noVBand="1"/>
      </w:tblPr>
      <w:tblGrid>
        <w:gridCol w:w="4396"/>
        <w:gridCol w:w="4432"/>
      </w:tblGrid>
      <w:tr w:rsidR="00F6767B" w14:paraId="49739FD9" w14:textId="77777777">
        <w:tc>
          <w:tcPr>
            <w:tcW w:w="8828" w:type="dxa"/>
            <w:gridSpan w:val="2"/>
            <w:shd w:val="clear" w:color="auto" w:fill="B4C6E7" w:themeFill="accent1" w:themeFillTint="66"/>
          </w:tcPr>
          <w:p w14:paraId="043391F9" w14:textId="14C85515" w:rsidR="00F6767B" w:rsidRPr="00655815" w:rsidRDefault="00F6767B">
            <w:pPr>
              <w:tabs>
                <w:tab w:val="left" w:pos="2930"/>
              </w:tabs>
              <w:jc w:val="center"/>
              <w:rPr>
                <w:rFonts w:cs="Times New Roman"/>
                <w:b/>
                <w:bCs/>
                <w:szCs w:val="24"/>
              </w:rPr>
            </w:pPr>
            <w:r w:rsidRPr="00B26909">
              <w:rPr>
                <w:rFonts w:cs="Times New Roman"/>
                <w:b/>
                <w:bCs/>
                <w:szCs w:val="24"/>
              </w:rPr>
              <w:t xml:space="preserve">Nombre: </w:t>
            </w:r>
            <w:r w:rsidR="00CA7FDC" w:rsidRPr="00CA7FDC">
              <w:rPr>
                <w:rFonts w:cs="Times New Roman"/>
                <w:b/>
                <w:bCs/>
                <w:szCs w:val="24"/>
              </w:rPr>
              <w:t xml:space="preserve">Seguimiento de </w:t>
            </w:r>
            <w:r w:rsidR="00E10F2E" w:rsidRPr="00CA7FDC">
              <w:rPr>
                <w:rFonts w:cs="Times New Roman"/>
                <w:b/>
                <w:bCs/>
                <w:szCs w:val="24"/>
              </w:rPr>
              <w:t>rotación de inventario</w:t>
            </w:r>
            <w:r w:rsidR="00E10F2E">
              <w:rPr>
                <w:rFonts w:cs="Times New Roman"/>
                <w:b/>
                <w:bCs/>
                <w:szCs w:val="24"/>
              </w:rPr>
              <w:t>.</w:t>
            </w:r>
          </w:p>
        </w:tc>
      </w:tr>
      <w:tr w:rsidR="00F6767B" w14:paraId="40AFFA1D" w14:textId="77777777">
        <w:tc>
          <w:tcPr>
            <w:tcW w:w="4396" w:type="dxa"/>
            <w:vAlign w:val="center"/>
          </w:tcPr>
          <w:p w14:paraId="73C82FFB" w14:textId="3C0A57F2" w:rsidR="00F6767B" w:rsidRDefault="00F6767B">
            <w:pPr>
              <w:tabs>
                <w:tab w:val="left" w:pos="2930"/>
              </w:tabs>
              <w:jc w:val="center"/>
              <w:rPr>
                <w:rFonts w:cs="Times New Roman"/>
              </w:rPr>
            </w:pPr>
            <w:r>
              <w:rPr>
                <w:rFonts w:cs="Times New Roman"/>
              </w:rPr>
              <w:t>Identificador: H</w:t>
            </w:r>
            <w:r w:rsidR="00BB1F42">
              <w:rPr>
                <w:rFonts w:cs="Times New Roman"/>
              </w:rPr>
              <w:t>2</w:t>
            </w:r>
            <w:r w:rsidR="00902799">
              <w:rPr>
                <w:rFonts w:cs="Times New Roman"/>
              </w:rPr>
              <w:t>3</w:t>
            </w:r>
          </w:p>
        </w:tc>
        <w:tc>
          <w:tcPr>
            <w:tcW w:w="4432" w:type="dxa"/>
            <w:vAlign w:val="center"/>
          </w:tcPr>
          <w:p w14:paraId="61E59C74" w14:textId="6A115049" w:rsidR="00F6767B" w:rsidRDefault="00F6767B">
            <w:pPr>
              <w:tabs>
                <w:tab w:val="left" w:pos="2930"/>
              </w:tabs>
              <w:jc w:val="center"/>
              <w:rPr>
                <w:rFonts w:cs="Times New Roman"/>
              </w:rPr>
            </w:pPr>
            <w:r>
              <w:rPr>
                <w:rFonts w:cs="Times New Roman"/>
              </w:rPr>
              <w:t>Usuario: Gerente</w:t>
            </w:r>
          </w:p>
        </w:tc>
      </w:tr>
      <w:tr w:rsidR="00F6767B" w14:paraId="1CDDAC93" w14:textId="77777777">
        <w:tc>
          <w:tcPr>
            <w:tcW w:w="4396" w:type="dxa"/>
            <w:vAlign w:val="center"/>
          </w:tcPr>
          <w:p w14:paraId="3A1AFA8F" w14:textId="77777777" w:rsidR="00F6767B" w:rsidRDefault="00F6767B">
            <w:pPr>
              <w:tabs>
                <w:tab w:val="left" w:pos="2930"/>
              </w:tabs>
              <w:jc w:val="center"/>
              <w:rPr>
                <w:rFonts w:cs="Times New Roman"/>
              </w:rPr>
            </w:pPr>
            <w:r>
              <w:rPr>
                <w:rFonts w:cs="Times New Roman"/>
              </w:rPr>
              <w:t>Prioridad: Medio</w:t>
            </w:r>
          </w:p>
        </w:tc>
        <w:tc>
          <w:tcPr>
            <w:tcW w:w="4432" w:type="dxa"/>
            <w:vAlign w:val="center"/>
          </w:tcPr>
          <w:p w14:paraId="380B197D" w14:textId="77777777" w:rsidR="00F6767B" w:rsidRDefault="00F6767B">
            <w:pPr>
              <w:tabs>
                <w:tab w:val="left" w:pos="2930"/>
              </w:tabs>
              <w:jc w:val="center"/>
              <w:rPr>
                <w:rFonts w:cs="Times New Roman"/>
              </w:rPr>
            </w:pPr>
            <w:r>
              <w:rPr>
                <w:rFonts w:cs="Times New Roman"/>
              </w:rPr>
              <w:t>Riesgo en desarrollo: Medio</w:t>
            </w:r>
          </w:p>
        </w:tc>
      </w:tr>
      <w:tr w:rsidR="00F6767B" w14:paraId="46D74BBC" w14:textId="77777777">
        <w:tc>
          <w:tcPr>
            <w:tcW w:w="8828" w:type="dxa"/>
            <w:gridSpan w:val="2"/>
          </w:tcPr>
          <w:p w14:paraId="7F3246E9" w14:textId="15BBC456" w:rsidR="00F6767B" w:rsidRDefault="00F6767B">
            <w:pPr>
              <w:tabs>
                <w:tab w:val="left" w:pos="2930"/>
              </w:tabs>
              <w:rPr>
                <w:rFonts w:cs="Times New Roman"/>
              </w:rPr>
            </w:pPr>
            <w:r>
              <w:rPr>
                <w:rFonts w:cs="Times New Roman"/>
              </w:rPr>
              <w:t>Responsable:</w:t>
            </w:r>
            <w:r w:rsidR="00C800C8">
              <w:rPr>
                <w:rFonts w:cs="Times New Roman"/>
              </w:rPr>
              <w:t xml:space="preserve"> Muñoz Ramírez Gabriel de Jesús.</w:t>
            </w:r>
          </w:p>
        </w:tc>
      </w:tr>
      <w:tr w:rsidR="00F6767B" w14:paraId="16462164" w14:textId="77777777">
        <w:tc>
          <w:tcPr>
            <w:tcW w:w="8828" w:type="dxa"/>
            <w:gridSpan w:val="2"/>
          </w:tcPr>
          <w:p w14:paraId="4C814523" w14:textId="55D586F2" w:rsidR="00F6767B" w:rsidRPr="000C0D4D" w:rsidRDefault="00F6767B">
            <w:pPr>
              <w:rPr>
                <w:rFonts w:eastAsia="Times New Roman" w:cs="Times New Roman"/>
                <w:szCs w:val="24"/>
              </w:rPr>
            </w:pPr>
            <w:r>
              <w:rPr>
                <w:rFonts w:cs="Times New Roman"/>
              </w:rPr>
              <w:t xml:space="preserve">Descripción: </w:t>
            </w:r>
            <w:r w:rsidR="0027438F" w:rsidRPr="0027438F">
              <w:rPr>
                <w:rFonts w:cs="Times New Roman"/>
              </w:rPr>
              <w:t>Como gerente, quiero tener un seguimiento claro de la rotación de inventario para identificar productos con baja rotación y tomar decisiones informadas sobre estrategias de marketing y liquidación.</w:t>
            </w:r>
          </w:p>
        </w:tc>
      </w:tr>
      <w:tr w:rsidR="00F6767B" w14:paraId="728FED48" w14:textId="77777777">
        <w:tc>
          <w:tcPr>
            <w:tcW w:w="8828" w:type="dxa"/>
            <w:gridSpan w:val="2"/>
          </w:tcPr>
          <w:p w14:paraId="1B7BAC5B" w14:textId="4260E723" w:rsidR="00F6767B" w:rsidRDefault="00F6767B">
            <w:pPr>
              <w:tabs>
                <w:tab w:val="left" w:pos="2930"/>
              </w:tabs>
              <w:rPr>
                <w:rFonts w:cs="Times New Roman"/>
              </w:rPr>
            </w:pPr>
            <w:r w:rsidRPr="72011EC9">
              <w:rPr>
                <w:rFonts w:cs="Times New Roman"/>
              </w:rPr>
              <w:t xml:space="preserve">Criterio de validación:  </w:t>
            </w:r>
            <w:r w:rsidR="00714C62" w:rsidRPr="00714C62">
              <w:rPr>
                <w:rFonts w:cs="Times New Roman"/>
              </w:rPr>
              <w:t>El sistema proporciona informes precisos sobre la rotación de inventario</w:t>
            </w:r>
            <w:r w:rsidRPr="00534077">
              <w:rPr>
                <w:rFonts w:cs="Times New Roman"/>
              </w:rPr>
              <w:t>.</w:t>
            </w:r>
          </w:p>
        </w:tc>
      </w:tr>
    </w:tbl>
    <w:p w14:paraId="2682EBD1" w14:textId="099A2C87" w:rsidR="00B30477" w:rsidRPr="00395EC9" w:rsidRDefault="00BB1F42" w:rsidP="00395EC9">
      <w:pPr>
        <w:pStyle w:val="Titulotabla"/>
      </w:pPr>
      <w:bookmarkStart w:id="673" w:name="_Toc151934638"/>
      <w:r w:rsidRPr="00BB1F42">
        <w:t xml:space="preserve">Historia de usuario </w:t>
      </w:r>
      <w:r>
        <w:t>2</w:t>
      </w:r>
      <w:r w:rsidR="00902799">
        <w:t>3</w:t>
      </w:r>
      <w:bookmarkEnd w:id="673"/>
    </w:p>
    <w:tbl>
      <w:tblPr>
        <w:tblStyle w:val="Tablaconcuadrcula"/>
        <w:tblW w:w="0" w:type="auto"/>
        <w:tblLook w:val="04A0" w:firstRow="1" w:lastRow="0" w:firstColumn="1" w:lastColumn="0" w:noHBand="0" w:noVBand="1"/>
      </w:tblPr>
      <w:tblGrid>
        <w:gridCol w:w="4396"/>
        <w:gridCol w:w="4432"/>
      </w:tblGrid>
      <w:tr w:rsidR="007D6641" w14:paraId="78C6A87F" w14:textId="77777777">
        <w:tc>
          <w:tcPr>
            <w:tcW w:w="8828" w:type="dxa"/>
            <w:gridSpan w:val="2"/>
            <w:shd w:val="clear" w:color="auto" w:fill="B4C6E7" w:themeFill="accent1" w:themeFillTint="66"/>
          </w:tcPr>
          <w:p w14:paraId="1A34DB1D" w14:textId="2AB146F4" w:rsidR="007D6641" w:rsidRPr="00655815" w:rsidRDefault="007D6641">
            <w:pPr>
              <w:tabs>
                <w:tab w:val="left" w:pos="2930"/>
              </w:tabs>
              <w:jc w:val="center"/>
              <w:rPr>
                <w:rFonts w:cs="Times New Roman"/>
                <w:b/>
                <w:bCs/>
                <w:szCs w:val="24"/>
              </w:rPr>
            </w:pPr>
            <w:r w:rsidRPr="00B26909">
              <w:rPr>
                <w:rFonts w:cs="Times New Roman"/>
                <w:b/>
                <w:bCs/>
                <w:szCs w:val="24"/>
              </w:rPr>
              <w:t xml:space="preserve">Nombre: </w:t>
            </w:r>
            <w:r w:rsidR="00CF5446" w:rsidRPr="00CF5446">
              <w:rPr>
                <w:rFonts w:cs="Times New Roman"/>
                <w:b/>
                <w:bCs/>
                <w:szCs w:val="24"/>
              </w:rPr>
              <w:t xml:space="preserve">Visualización del </w:t>
            </w:r>
            <w:r w:rsidR="00E10F2E" w:rsidRPr="00CF5446">
              <w:rPr>
                <w:rFonts w:cs="Times New Roman"/>
                <w:b/>
                <w:bCs/>
                <w:szCs w:val="24"/>
              </w:rPr>
              <w:t>porcentaje</w:t>
            </w:r>
            <w:r w:rsidR="00CF5446" w:rsidRPr="00CF5446">
              <w:rPr>
                <w:rFonts w:cs="Times New Roman"/>
                <w:b/>
                <w:bCs/>
                <w:szCs w:val="24"/>
              </w:rPr>
              <w:t xml:space="preserve"> de </w:t>
            </w:r>
            <w:r w:rsidR="0010004C">
              <w:rPr>
                <w:rFonts w:cs="Times New Roman"/>
                <w:b/>
                <w:bCs/>
                <w:szCs w:val="24"/>
              </w:rPr>
              <w:t>“s</w:t>
            </w:r>
            <w:r w:rsidR="00CF5446" w:rsidRPr="00CF5446">
              <w:rPr>
                <w:rFonts w:cs="Times New Roman"/>
                <w:b/>
                <w:bCs/>
                <w:szCs w:val="24"/>
              </w:rPr>
              <w:t>tock-</w:t>
            </w:r>
            <w:proofErr w:type="spellStart"/>
            <w:r w:rsidR="0010004C">
              <w:rPr>
                <w:rFonts w:cs="Times New Roman"/>
                <w:b/>
                <w:bCs/>
                <w:szCs w:val="24"/>
              </w:rPr>
              <w:t>o</w:t>
            </w:r>
            <w:r w:rsidR="00CF5446" w:rsidRPr="00CF5446">
              <w:rPr>
                <w:rFonts w:cs="Times New Roman"/>
                <w:b/>
                <w:bCs/>
                <w:szCs w:val="24"/>
              </w:rPr>
              <w:t>ut</w:t>
            </w:r>
            <w:proofErr w:type="spellEnd"/>
            <w:r w:rsidR="0010004C">
              <w:rPr>
                <w:rFonts w:cs="Times New Roman"/>
                <w:b/>
                <w:bCs/>
                <w:szCs w:val="24"/>
              </w:rPr>
              <w:t>”</w:t>
            </w:r>
            <w:r w:rsidR="00CF5446">
              <w:rPr>
                <w:rFonts w:cs="Times New Roman"/>
                <w:b/>
                <w:bCs/>
                <w:szCs w:val="24"/>
              </w:rPr>
              <w:t>.</w:t>
            </w:r>
          </w:p>
        </w:tc>
      </w:tr>
      <w:tr w:rsidR="007D6641" w14:paraId="144FBEFA" w14:textId="77777777">
        <w:tc>
          <w:tcPr>
            <w:tcW w:w="4396" w:type="dxa"/>
            <w:vAlign w:val="center"/>
          </w:tcPr>
          <w:p w14:paraId="783AFC7B" w14:textId="4A62EDC9" w:rsidR="007D6641" w:rsidRDefault="007D6641">
            <w:pPr>
              <w:tabs>
                <w:tab w:val="left" w:pos="2930"/>
              </w:tabs>
              <w:jc w:val="center"/>
              <w:rPr>
                <w:rFonts w:cs="Times New Roman"/>
              </w:rPr>
            </w:pPr>
            <w:r>
              <w:rPr>
                <w:rFonts w:cs="Times New Roman"/>
              </w:rPr>
              <w:t>Identificador: H</w:t>
            </w:r>
            <w:r w:rsidR="00FB202E">
              <w:rPr>
                <w:rFonts w:cs="Times New Roman"/>
              </w:rPr>
              <w:t>2</w:t>
            </w:r>
            <w:r w:rsidR="00902799">
              <w:rPr>
                <w:rFonts w:cs="Times New Roman"/>
              </w:rPr>
              <w:t>4</w:t>
            </w:r>
          </w:p>
        </w:tc>
        <w:tc>
          <w:tcPr>
            <w:tcW w:w="4432" w:type="dxa"/>
            <w:vAlign w:val="center"/>
          </w:tcPr>
          <w:p w14:paraId="09F4EDB4" w14:textId="77777777" w:rsidR="007D6641" w:rsidRDefault="007D6641">
            <w:pPr>
              <w:tabs>
                <w:tab w:val="left" w:pos="2930"/>
              </w:tabs>
              <w:jc w:val="center"/>
              <w:rPr>
                <w:rFonts w:cs="Times New Roman"/>
              </w:rPr>
            </w:pPr>
            <w:r>
              <w:rPr>
                <w:rFonts w:cs="Times New Roman"/>
              </w:rPr>
              <w:t>Usuario: Gerente.</w:t>
            </w:r>
          </w:p>
        </w:tc>
      </w:tr>
      <w:tr w:rsidR="007D6641" w14:paraId="5CDEB648" w14:textId="77777777">
        <w:tc>
          <w:tcPr>
            <w:tcW w:w="4396" w:type="dxa"/>
            <w:vAlign w:val="center"/>
          </w:tcPr>
          <w:p w14:paraId="525E3338" w14:textId="3CF4B685" w:rsidR="007D6641" w:rsidRDefault="007D6641">
            <w:pPr>
              <w:tabs>
                <w:tab w:val="left" w:pos="2930"/>
              </w:tabs>
              <w:jc w:val="center"/>
              <w:rPr>
                <w:rFonts w:cs="Times New Roman"/>
              </w:rPr>
            </w:pPr>
            <w:r>
              <w:rPr>
                <w:rFonts w:cs="Times New Roman"/>
              </w:rPr>
              <w:t xml:space="preserve">Prioridad: </w:t>
            </w:r>
            <w:r w:rsidR="00256C0F">
              <w:rPr>
                <w:rFonts w:cs="Times New Roman"/>
              </w:rPr>
              <w:t>Media</w:t>
            </w:r>
          </w:p>
        </w:tc>
        <w:tc>
          <w:tcPr>
            <w:tcW w:w="4432" w:type="dxa"/>
            <w:vAlign w:val="center"/>
          </w:tcPr>
          <w:p w14:paraId="02DFC03E" w14:textId="77777777" w:rsidR="007D6641" w:rsidRDefault="007D6641">
            <w:pPr>
              <w:tabs>
                <w:tab w:val="left" w:pos="2930"/>
              </w:tabs>
              <w:jc w:val="center"/>
              <w:rPr>
                <w:rFonts w:cs="Times New Roman"/>
              </w:rPr>
            </w:pPr>
            <w:r>
              <w:rPr>
                <w:rFonts w:cs="Times New Roman"/>
              </w:rPr>
              <w:t>Riesgo en desarrollo: Medio.</w:t>
            </w:r>
          </w:p>
        </w:tc>
      </w:tr>
      <w:tr w:rsidR="007D6641" w14:paraId="16A93724" w14:textId="77777777">
        <w:tc>
          <w:tcPr>
            <w:tcW w:w="8828" w:type="dxa"/>
            <w:gridSpan w:val="2"/>
          </w:tcPr>
          <w:p w14:paraId="6703C4FE" w14:textId="2645FC39" w:rsidR="007D6641" w:rsidRDefault="007D6641">
            <w:pPr>
              <w:tabs>
                <w:tab w:val="left" w:pos="2930"/>
              </w:tabs>
              <w:rPr>
                <w:rFonts w:cs="Times New Roman"/>
              </w:rPr>
            </w:pPr>
            <w:r>
              <w:rPr>
                <w:rFonts w:cs="Times New Roman"/>
              </w:rPr>
              <w:t>Responsable:</w:t>
            </w:r>
            <w:r w:rsidR="00C800C8">
              <w:rPr>
                <w:rFonts w:cs="Times New Roman"/>
              </w:rPr>
              <w:t xml:space="preserve"> Sánchez Becerra Ernesto Daniel</w:t>
            </w:r>
            <w:r w:rsidR="00DC67BC">
              <w:rPr>
                <w:rFonts w:cs="Times New Roman"/>
              </w:rPr>
              <w:t>.</w:t>
            </w:r>
          </w:p>
        </w:tc>
      </w:tr>
      <w:tr w:rsidR="007D6641" w14:paraId="6459C21F" w14:textId="77777777">
        <w:tc>
          <w:tcPr>
            <w:tcW w:w="8828" w:type="dxa"/>
            <w:gridSpan w:val="2"/>
          </w:tcPr>
          <w:p w14:paraId="74B52502" w14:textId="3ADA6955" w:rsidR="007D6641" w:rsidRPr="000C0D4D" w:rsidRDefault="007D6641">
            <w:pPr>
              <w:rPr>
                <w:rFonts w:eastAsia="Times New Roman" w:cs="Times New Roman"/>
                <w:szCs w:val="24"/>
              </w:rPr>
            </w:pPr>
            <w:r>
              <w:rPr>
                <w:rFonts w:cs="Times New Roman"/>
              </w:rPr>
              <w:t xml:space="preserve">Descripción: </w:t>
            </w:r>
            <w:r w:rsidR="00D4217E" w:rsidRPr="00D4217E">
              <w:rPr>
                <w:rFonts w:cs="Times New Roman"/>
              </w:rPr>
              <w:t>Como gerente, quiero tener acceso al porcentaje de stock-</w:t>
            </w:r>
            <w:proofErr w:type="spellStart"/>
            <w:r w:rsidR="00D4217E" w:rsidRPr="00D4217E">
              <w:rPr>
                <w:rFonts w:cs="Times New Roman"/>
              </w:rPr>
              <w:t>out</w:t>
            </w:r>
            <w:proofErr w:type="spellEnd"/>
            <w:r w:rsidR="00D4217E">
              <w:rPr>
                <w:rFonts w:cs="Times New Roman"/>
              </w:rPr>
              <w:t xml:space="preserve"> </w:t>
            </w:r>
            <w:r w:rsidR="00D4217E" w:rsidRPr="00D4217E">
              <w:rPr>
                <w:rFonts w:cs="Times New Roman"/>
              </w:rPr>
              <w:t>para evaluar la efectividad de las estrategias de reposición y minimizar la falta de stock.</w:t>
            </w:r>
          </w:p>
        </w:tc>
      </w:tr>
      <w:tr w:rsidR="007D6641" w14:paraId="5B7F6C7D" w14:textId="77777777">
        <w:tc>
          <w:tcPr>
            <w:tcW w:w="8828" w:type="dxa"/>
            <w:gridSpan w:val="2"/>
          </w:tcPr>
          <w:p w14:paraId="62791DF7" w14:textId="12C2D419" w:rsidR="007D6641" w:rsidRDefault="007D6641">
            <w:pPr>
              <w:tabs>
                <w:tab w:val="left" w:pos="2930"/>
              </w:tabs>
              <w:rPr>
                <w:rFonts w:cs="Times New Roman"/>
              </w:rPr>
            </w:pPr>
            <w:r w:rsidRPr="72011EC9">
              <w:rPr>
                <w:rFonts w:cs="Times New Roman"/>
              </w:rPr>
              <w:t xml:space="preserve">Criterio de validación:  </w:t>
            </w:r>
            <w:r w:rsidR="007A6586" w:rsidRPr="007A6586">
              <w:rPr>
                <w:rFonts w:cs="Times New Roman"/>
              </w:rPr>
              <w:t>El sistema muestra el porcentaje de stock-</w:t>
            </w:r>
            <w:proofErr w:type="spellStart"/>
            <w:r w:rsidR="007A6586" w:rsidRPr="007A6586">
              <w:rPr>
                <w:rFonts w:cs="Times New Roman"/>
              </w:rPr>
              <w:t>out</w:t>
            </w:r>
            <w:proofErr w:type="spellEnd"/>
            <w:r w:rsidR="007A6586" w:rsidRPr="007A6586">
              <w:rPr>
                <w:rFonts w:cs="Times New Roman"/>
              </w:rPr>
              <w:t xml:space="preserve"> de manera precisa y actualizada.</w:t>
            </w:r>
          </w:p>
        </w:tc>
      </w:tr>
    </w:tbl>
    <w:p w14:paraId="03B29E2A" w14:textId="1E30973E" w:rsidR="00195C75" w:rsidRDefault="00BB1F42" w:rsidP="00BB1F42">
      <w:pPr>
        <w:pStyle w:val="Titulotabla"/>
      </w:pPr>
      <w:bookmarkStart w:id="674" w:name="_Toc151934639"/>
      <w:r w:rsidRPr="00BB1F42">
        <w:t xml:space="preserve">Historia de usuario </w:t>
      </w:r>
      <w:r w:rsidR="00FB202E">
        <w:t>2</w:t>
      </w:r>
      <w:r w:rsidR="00902799">
        <w:t>4</w:t>
      </w:r>
      <w:bookmarkEnd w:id="674"/>
    </w:p>
    <w:tbl>
      <w:tblPr>
        <w:tblStyle w:val="Tablaconcuadrcula"/>
        <w:tblW w:w="0" w:type="auto"/>
        <w:tblLook w:val="04A0" w:firstRow="1" w:lastRow="0" w:firstColumn="1" w:lastColumn="0" w:noHBand="0" w:noVBand="1"/>
      </w:tblPr>
      <w:tblGrid>
        <w:gridCol w:w="4396"/>
        <w:gridCol w:w="4432"/>
      </w:tblGrid>
      <w:tr w:rsidR="0003474B" w14:paraId="3295FAE7" w14:textId="77777777">
        <w:tc>
          <w:tcPr>
            <w:tcW w:w="8828" w:type="dxa"/>
            <w:gridSpan w:val="2"/>
            <w:shd w:val="clear" w:color="auto" w:fill="B4C6E7" w:themeFill="accent1" w:themeFillTint="66"/>
          </w:tcPr>
          <w:p w14:paraId="7CE68555" w14:textId="6ED589CC" w:rsidR="0003474B" w:rsidRPr="00655815" w:rsidRDefault="0003474B">
            <w:pPr>
              <w:tabs>
                <w:tab w:val="left" w:pos="2930"/>
              </w:tabs>
              <w:jc w:val="center"/>
              <w:rPr>
                <w:rFonts w:cs="Times New Roman"/>
                <w:b/>
                <w:bCs/>
                <w:szCs w:val="24"/>
              </w:rPr>
            </w:pPr>
            <w:r w:rsidRPr="00B26909">
              <w:rPr>
                <w:rFonts w:cs="Times New Roman"/>
                <w:b/>
                <w:bCs/>
                <w:szCs w:val="24"/>
              </w:rPr>
              <w:t xml:space="preserve">Nombre: </w:t>
            </w:r>
            <w:r w:rsidR="00AF7F96" w:rsidRPr="00AF7F96">
              <w:rPr>
                <w:rFonts w:cs="Times New Roman"/>
                <w:b/>
                <w:bCs/>
                <w:szCs w:val="24"/>
              </w:rPr>
              <w:t xml:space="preserve">Seguimiento </w:t>
            </w:r>
            <w:r w:rsidR="00E10F2E" w:rsidRPr="00AF7F96">
              <w:rPr>
                <w:rFonts w:cs="Times New Roman"/>
                <w:b/>
                <w:bCs/>
                <w:szCs w:val="24"/>
              </w:rPr>
              <w:t>de la tasa de caducidad</w:t>
            </w:r>
            <w:r w:rsidR="00E10F2E">
              <w:rPr>
                <w:rFonts w:cs="Times New Roman"/>
                <w:b/>
                <w:bCs/>
                <w:szCs w:val="24"/>
              </w:rPr>
              <w:t>.</w:t>
            </w:r>
          </w:p>
        </w:tc>
      </w:tr>
      <w:tr w:rsidR="0003474B" w14:paraId="47611FFE" w14:textId="77777777">
        <w:tc>
          <w:tcPr>
            <w:tcW w:w="4396" w:type="dxa"/>
            <w:vAlign w:val="center"/>
          </w:tcPr>
          <w:p w14:paraId="3EC72E7C" w14:textId="7564E3E1" w:rsidR="0003474B" w:rsidRDefault="0003474B">
            <w:pPr>
              <w:tabs>
                <w:tab w:val="left" w:pos="2930"/>
              </w:tabs>
              <w:jc w:val="center"/>
              <w:rPr>
                <w:rFonts w:cs="Times New Roman"/>
              </w:rPr>
            </w:pPr>
            <w:r>
              <w:rPr>
                <w:rFonts w:cs="Times New Roman"/>
              </w:rPr>
              <w:t>Identificador: H</w:t>
            </w:r>
            <w:r w:rsidR="00FB202E">
              <w:rPr>
                <w:rFonts w:cs="Times New Roman"/>
              </w:rPr>
              <w:t>2</w:t>
            </w:r>
            <w:r w:rsidR="00902799">
              <w:rPr>
                <w:rFonts w:cs="Times New Roman"/>
              </w:rPr>
              <w:t>5</w:t>
            </w:r>
          </w:p>
        </w:tc>
        <w:tc>
          <w:tcPr>
            <w:tcW w:w="4432" w:type="dxa"/>
            <w:vAlign w:val="center"/>
          </w:tcPr>
          <w:p w14:paraId="7A4F1838" w14:textId="77777777" w:rsidR="0003474B" w:rsidRDefault="0003474B">
            <w:pPr>
              <w:tabs>
                <w:tab w:val="left" w:pos="2930"/>
              </w:tabs>
              <w:jc w:val="center"/>
              <w:rPr>
                <w:rFonts w:cs="Times New Roman"/>
              </w:rPr>
            </w:pPr>
            <w:r>
              <w:rPr>
                <w:rFonts w:cs="Times New Roman"/>
              </w:rPr>
              <w:t>Usuario: Gerente.</w:t>
            </w:r>
          </w:p>
        </w:tc>
      </w:tr>
      <w:tr w:rsidR="0003474B" w14:paraId="36C0FD8E" w14:textId="77777777">
        <w:tc>
          <w:tcPr>
            <w:tcW w:w="4396" w:type="dxa"/>
            <w:vAlign w:val="center"/>
          </w:tcPr>
          <w:p w14:paraId="741532A8" w14:textId="77777777" w:rsidR="0003474B" w:rsidRDefault="0003474B">
            <w:pPr>
              <w:tabs>
                <w:tab w:val="left" w:pos="2930"/>
              </w:tabs>
              <w:jc w:val="center"/>
              <w:rPr>
                <w:rFonts w:cs="Times New Roman"/>
              </w:rPr>
            </w:pPr>
            <w:r>
              <w:rPr>
                <w:rFonts w:cs="Times New Roman"/>
              </w:rPr>
              <w:t>Prioridad: Media</w:t>
            </w:r>
          </w:p>
        </w:tc>
        <w:tc>
          <w:tcPr>
            <w:tcW w:w="4432" w:type="dxa"/>
            <w:vAlign w:val="center"/>
          </w:tcPr>
          <w:p w14:paraId="6C4539A2" w14:textId="77777777" w:rsidR="0003474B" w:rsidRDefault="0003474B">
            <w:pPr>
              <w:tabs>
                <w:tab w:val="left" w:pos="2930"/>
              </w:tabs>
              <w:jc w:val="center"/>
              <w:rPr>
                <w:rFonts w:cs="Times New Roman"/>
              </w:rPr>
            </w:pPr>
            <w:r>
              <w:rPr>
                <w:rFonts w:cs="Times New Roman"/>
              </w:rPr>
              <w:t>Riesgo en desarrollo: Medio.</w:t>
            </w:r>
          </w:p>
        </w:tc>
      </w:tr>
      <w:tr w:rsidR="0003474B" w14:paraId="3F65EF8D" w14:textId="77777777">
        <w:tc>
          <w:tcPr>
            <w:tcW w:w="8828" w:type="dxa"/>
            <w:gridSpan w:val="2"/>
          </w:tcPr>
          <w:p w14:paraId="24CBF440" w14:textId="65E9E0BC" w:rsidR="0003474B" w:rsidRDefault="0003474B">
            <w:pPr>
              <w:tabs>
                <w:tab w:val="left" w:pos="2930"/>
              </w:tabs>
              <w:rPr>
                <w:rFonts w:cs="Times New Roman"/>
              </w:rPr>
            </w:pPr>
            <w:r>
              <w:rPr>
                <w:rFonts w:cs="Times New Roman"/>
              </w:rPr>
              <w:t>Responsable:</w:t>
            </w:r>
            <w:r w:rsidR="00DC67BC">
              <w:rPr>
                <w:rFonts w:cs="Times New Roman"/>
              </w:rPr>
              <w:t xml:space="preserve"> Garzón Domínguez Gerardo Ismael.</w:t>
            </w:r>
          </w:p>
        </w:tc>
      </w:tr>
      <w:tr w:rsidR="0003474B" w14:paraId="59E8DBB5" w14:textId="77777777">
        <w:tc>
          <w:tcPr>
            <w:tcW w:w="8828" w:type="dxa"/>
            <w:gridSpan w:val="2"/>
          </w:tcPr>
          <w:p w14:paraId="44A3C5D2" w14:textId="3A358F9F" w:rsidR="0003474B" w:rsidRPr="000C0D4D" w:rsidRDefault="0003474B">
            <w:pPr>
              <w:rPr>
                <w:rFonts w:eastAsia="Times New Roman" w:cs="Times New Roman"/>
                <w:szCs w:val="24"/>
              </w:rPr>
            </w:pPr>
            <w:r>
              <w:rPr>
                <w:rFonts w:cs="Times New Roman"/>
              </w:rPr>
              <w:lastRenderedPageBreak/>
              <w:t xml:space="preserve">Descripción: </w:t>
            </w:r>
            <w:r w:rsidR="00C96E03" w:rsidRPr="00C96E03">
              <w:rPr>
                <w:rFonts w:cs="Times New Roman"/>
              </w:rPr>
              <w:t>Como gerente, quiero tener información detallada sobre la tasa de caducidad de los productos perecederos para gestionar eficientemente la reposición y minimizar las pérdidas económicas.</w:t>
            </w:r>
          </w:p>
        </w:tc>
      </w:tr>
      <w:tr w:rsidR="0003474B" w14:paraId="52C24B9C" w14:textId="77777777">
        <w:tc>
          <w:tcPr>
            <w:tcW w:w="8828" w:type="dxa"/>
            <w:gridSpan w:val="2"/>
          </w:tcPr>
          <w:p w14:paraId="5541A776" w14:textId="3C388552" w:rsidR="0003474B" w:rsidRDefault="0003474B">
            <w:pPr>
              <w:tabs>
                <w:tab w:val="left" w:pos="2930"/>
              </w:tabs>
              <w:rPr>
                <w:rFonts w:cs="Times New Roman"/>
              </w:rPr>
            </w:pPr>
            <w:r w:rsidRPr="72011EC9">
              <w:rPr>
                <w:rFonts w:cs="Times New Roman"/>
              </w:rPr>
              <w:t xml:space="preserve">Criterio de validación:  </w:t>
            </w:r>
            <w:r w:rsidRPr="007A6586">
              <w:rPr>
                <w:rFonts w:cs="Times New Roman"/>
              </w:rPr>
              <w:t xml:space="preserve">El sistema muestra </w:t>
            </w:r>
            <w:r w:rsidR="00554964" w:rsidRPr="00554964">
              <w:rPr>
                <w:rFonts w:cs="Times New Roman"/>
              </w:rPr>
              <w:t>informes precisos sobre la tasa</w:t>
            </w:r>
            <w:r w:rsidRPr="007A6586">
              <w:rPr>
                <w:rFonts w:cs="Times New Roman"/>
              </w:rPr>
              <w:t xml:space="preserve"> de </w:t>
            </w:r>
            <w:r w:rsidR="00554964" w:rsidRPr="00554964">
              <w:rPr>
                <w:rFonts w:cs="Times New Roman"/>
              </w:rPr>
              <w:t>caducidad</w:t>
            </w:r>
            <w:r w:rsidRPr="007A6586">
              <w:rPr>
                <w:rFonts w:cs="Times New Roman"/>
              </w:rPr>
              <w:t xml:space="preserve"> de </w:t>
            </w:r>
            <w:r w:rsidR="00554964" w:rsidRPr="00554964">
              <w:rPr>
                <w:rFonts w:cs="Times New Roman"/>
              </w:rPr>
              <w:t>productos perecederos</w:t>
            </w:r>
            <w:r w:rsidRPr="007A6586">
              <w:rPr>
                <w:rFonts w:cs="Times New Roman"/>
              </w:rPr>
              <w:t>.</w:t>
            </w:r>
          </w:p>
        </w:tc>
      </w:tr>
    </w:tbl>
    <w:p w14:paraId="520D8C6B" w14:textId="6FA7BF4B" w:rsidR="0003474B" w:rsidRDefault="00BB1F42" w:rsidP="00BB1F42">
      <w:pPr>
        <w:pStyle w:val="Titulotabla"/>
      </w:pPr>
      <w:bookmarkStart w:id="675" w:name="_Toc151934640"/>
      <w:r w:rsidRPr="00BB1F42">
        <w:t xml:space="preserve">Historia de usuario </w:t>
      </w:r>
      <w:r w:rsidR="00FB202E">
        <w:t>2</w:t>
      </w:r>
      <w:r w:rsidR="00902799">
        <w:t>5</w:t>
      </w:r>
      <w:bookmarkEnd w:id="675"/>
    </w:p>
    <w:tbl>
      <w:tblPr>
        <w:tblStyle w:val="Tablaconcuadrcula"/>
        <w:tblW w:w="0" w:type="auto"/>
        <w:tblLook w:val="04A0" w:firstRow="1" w:lastRow="0" w:firstColumn="1" w:lastColumn="0" w:noHBand="0" w:noVBand="1"/>
      </w:tblPr>
      <w:tblGrid>
        <w:gridCol w:w="4396"/>
        <w:gridCol w:w="4432"/>
      </w:tblGrid>
      <w:tr w:rsidR="00070AD1" w14:paraId="723BC5AE" w14:textId="77777777" w:rsidTr="00666716">
        <w:tc>
          <w:tcPr>
            <w:tcW w:w="8828" w:type="dxa"/>
            <w:gridSpan w:val="2"/>
            <w:shd w:val="clear" w:color="auto" w:fill="B4C6E7" w:themeFill="accent1" w:themeFillTint="66"/>
          </w:tcPr>
          <w:p w14:paraId="0B4BB3C2" w14:textId="07063514" w:rsidR="00070AD1" w:rsidRPr="00655815" w:rsidRDefault="00070AD1" w:rsidP="00666716">
            <w:pPr>
              <w:tabs>
                <w:tab w:val="left" w:pos="2930"/>
              </w:tabs>
              <w:jc w:val="center"/>
              <w:rPr>
                <w:rFonts w:cs="Times New Roman"/>
                <w:b/>
                <w:bCs/>
                <w:szCs w:val="24"/>
              </w:rPr>
            </w:pPr>
            <w:r w:rsidRPr="00B26909">
              <w:rPr>
                <w:rFonts w:cs="Times New Roman"/>
                <w:b/>
                <w:bCs/>
                <w:szCs w:val="24"/>
              </w:rPr>
              <w:t xml:space="preserve">Nombre: </w:t>
            </w:r>
            <w:r w:rsidR="00493E6C" w:rsidRPr="00493E6C">
              <w:rPr>
                <w:rFonts w:cs="Times New Roman"/>
                <w:b/>
                <w:bCs/>
                <w:szCs w:val="24"/>
              </w:rPr>
              <w:t xml:space="preserve">Cálculo del </w:t>
            </w:r>
            <w:r w:rsidR="00B22638" w:rsidRPr="00493E6C">
              <w:rPr>
                <w:rFonts w:cs="Times New Roman"/>
                <w:b/>
                <w:bCs/>
                <w:szCs w:val="24"/>
              </w:rPr>
              <w:t>tiempo promedio de estancia</w:t>
            </w:r>
            <w:r w:rsidR="00B22638">
              <w:rPr>
                <w:rFonts w:cs="Times New Roman"/>
                <w:b/>
                <w:bCs/>
                <w:szCs w:val="24"/>
              </w:rPr>
              <w:t>.</w:t>
            </w:r>
          </w:p>
        </w:tc>
      </w:tr>
      <w:tr w:rsidR="00070AD1" w14:paraId="66AB58A4" w14:textId="77777777" w:rsidTr="00666716">
        <w:tc>
          <w:tcPr>
            <w:tcW w:w="4396" w:type="dxa"/>
            <w:vAlign w:val="center"/>
          </w:tcPr>
          <w:p w14:paraId="7A1BAADB" w14:textId="0BAFFBC6" w:rsidR="00070AD1" w:rsidRDefault="00070AD1" w:rsidP="00666716">
            <w:pPr>
              <w:tabs>
                <w:tab w:val="left" w:pos="2930"/>
              </w:tabs>
              <w:jc w:val="center"/>
              <w:rPr>
                <w:rFonts w:cs="Times New Roman"/>
              </w:rPr>
            </w:pPr>
            <w:r>
              <w:rPr>
                <w:rFonts w:cs="Times New Roman"/>
              </w:rPr>
              <w:t>Identificador: H</w:t>
            </w:r>
            <w:r w:rsidR="007936AA">
              <w:rPr>
                <w:rFonts w:cs="Times New Roman"/>
              </w:rPr>
              <w:t>2</w:t>
            </w:r>
            <w:r w:rsidR="00902799">
              <w:rPr>
                <w:rFonts w:cs="Times New Roman"/>
              </w:rPr>
              <w:t>6</w:t>
            </w:r>
          </w:p>
        </w:tc>
        <w:tc>
          <w:tcPr>
            <w:tcW w:w="4432" w:type="dxa"/>
            <w:vAlign w:val="center"/>
          </w:tcPr>
          <w:p w14:paraId="12767D23" w14:textId="77777777" w:rsidR="00070AD1" w:rsidRDefault="00070AD1" w:rsidP="00666716">
            <w:pPr>
              <w:tabs>
                <w:tab w:val="left" w:pos="2930"/>
              </w:tabs>
              <w:jc w:val="center"/>
              <w:rPr>
                <w:rFonts w:cs="Times New Roman"/>
              </w:rPr>
            </w:pPr>
            <w:r>
              <w:rPr>
                <w:rFonts w:cs="Times New Roman"/>
              </w:rPr>
              <w:t>Usuario: Gerente.</w:t>
            </w:r>
          </w:p>
        </w:tc>
      </w:tr>
      <w:tr w:rsidR="00070AD1" w14:paraId="3C04A4AA" w14:textId="77777777" w:rsidTr="00666716">
        <w:tc>
          <w:tcPr>
            <w:tcW w:w="4396" w:type="dxa"/>
            <w:vAlign w:val="center"/>
          </w:tcPr>
          <w:p w14:paraId="56747CDE" w14:textId="77777777" w:rsidR="00070AD1" w:rsidRDefault="00070AD1" w:rsidP="00666716">
            <w:pPr>
              <w:tabs>
                <w:tab w:val="left" w:pos="2930"/>
              </w:tabs>
              <w:jc w:val="center"/>
              <w:rPr>
                <w:rFonts w:cs="Times New Roman"/>
              </w:rPr>
            </w:pPr>
            <w:r>
              <w:rPr>
                <w:rFonts w:cs="Times New Roman"/>
              </w:rPr>
              <w:t>Prioridad: Media</w:t>
            </w:r>
          </w:p>
        </w:tc>
        <w:tc>
          <w:tcPr>
            <w:tcW w:w="4432" w:type="dxa"/>
            <w:vAlign w:val="center"/>
          </w:tcPr>
          <w:p w14:paraId="4DE74310" w14:textId="77777777" w:rsidR="00070AD1" w:rsidRDefault="00070AD1" w:rsidP="00666716">
            <w:pPr>
              <w:tabs>
                <w:tab w:val="left" w:pos="2930"/>
              </w:tabs>
              <w:jc w:val="center"/>
              <w:rPr>
                <w:rFonts w:cs="Times New Roman"/>
              </w:rPr>
            </w:pPr>
            <w:r>
              <w:rPr>
                <w:rFonts w:cs="Times New Roman"/>
              </w:rPr>
              <w:t>Riesgo en desarrollo: Medio.</w:t>
            </w:r>
          </w:p>
        </w:tc>
      </w:tr>
      <w:tr w:rsidR="00070AD1" w14:paraId="0FB07A8D" w14:textId="77777777" w:rsidTr="00666716">
        <w:tc>
          <w:tcPr>
            <w:tcW w:w="8828" w:type="dxa"/>
            <w:gridSpan w:val="2"/>
          </w:tcPr>
          <w:p w14:paraId="192DDE29" w14:textId="3B427A04" w:rsidR="00070AD1" w:rsidRDefault="00070AD1" w:rsidP="00666716">
            <w:pPr>
              <w:tabs>
                <w:tab w:val="left" w:pos="2930"/>
              </w:tabs>
              <w:rPr>
                <w:rFonts w:cs="Times New Roman"/>
              </w:rPr>
            </w:pPr>
            <w:r>
              <w:rPr>
                <w:rFonts w:cs="Times New Roman"/>
              </w:rPr>
              <w:t>Responsable:</w:t>
            </w:r>
            <w:r w:rsidR="00C800C8">
              <w:rPr>
                <w:rFonts w:cs="Times New Roman"/>
              </w:rPr>
              <w:t xml:space="preserve"> Muñoz Ramírez Gabriel de Jesús.</w:t>
            </w:r>
          </w:p>
        </w:tc>
      </w:tr>
      <w:tr w:rsidR="00070AD1" w14:paraId="208DD00B" w14:textId="77777777" w:rsidTr="00666716">
        <w:tc>
          <w:tcPr>
            <w:tcW w:w="8828" w:type="dxa"/>
            <w:gridSpan w:val="2"/>
          </w:tcPr>
          <w:p w14:paraId="005A3AC9" w14:textId="05ED7E1F" w:rsidR="00070AD1" w:rsidRPr="000C0D4D" w:rsidRDefault="00070AD1" w:rsidP="00666716">
            <w:pPr>
              <w:rPr>
                <w:rFonts w:eastAsia="Times New Roman" w:cs="Times New Roman"/>
                <w:szCs w:val="24"/>
              </w:rPr>
            </w:pPr>
            <w:r>
              <w:rPr>
                <w:rFonts w:cs="Times New Roman"/>
              </w:rPr>
              <w:t xml:space="preserve">Descripción: </w:t>
            </w:r>
            <w:r w:rsidR="00E66B3F" w:rsidRPr="00E66B3F">
              <w:rPr>
                <w:rFonts w:cs="Times New Roman"/>
              </w:rPr>
              <w:t>Como gerente, quiero conocer el tiempo promedio que los productos perecederos permanecen en el inventario para mejorar las estrategias de gestión y reducir las pérdidas.</w:t>
            </w:r>
          </w:p>
        </w:tc>
      </w:tr>
      <w:tr w:rsidR="00070AD1" w14:paraId="0398D9D4" w14:textId="77777777" w:rsidTr="00666716">
        <w:tc>
          <w:tcPr>
            <w:tcW w:w="8828" w:type="dxa"/>
            <w:gridSpan w:val="2"/>
          </w:tcPr>
          <w:p w14:paraId="7B72F11D" w14:textId="51AF434E" w:rsidR="00070AD1" w:rsidRDefault="00070AD1" w:rsidP="00666716">
            <w:pPr>
              <w:tabs>
                <w:tab w:val="left" w:pos="2930"/>
              </w:tabs>
              <w:rPr>
                <w:rFonts w:cs="Times New Roman"/>
              </w:rPr>
            </w:pPr>
            <w:r w:rsidRPr="72011EC9">
              <w:rPr>
                <w:rFonts w:cs="Times New Roman"/>
              </w:rPr>
              <w:t xml:space="preserve">Criterio de validación:  </w:t>
            </w:r>
            <w:r w:rsidR="00E66B3F" w:rsidRPr="00E66B3F">
              <w:rPr>
                <w:rFonts w:cs="Times New Roman"/>
              </w:rPr>
              <w:t>El sistema calcula con precisión el tiempo promedio de estancia de los productos perecederos.</w:t>
            </w:r>
          </w:p>
        </w:tc>
      </w:tr>
    </w:tbl>
    <w:p w14:paraId="0BA7AFA1" w14:textId="205E313E" w:rsidR="00F7613D" w:rsidRDefault="00BB1F42" w:rsidP="00BB1F42">
      <w:pPr>
        <w:pStyle w:val="Titulotabla"/>
      </w:pPr>
      <w:bookmarkStart w:id="676" w:name="_Toc151934641"/>
      <w:r w:rsidRPr="00BB1F42">
        <w:t xml:space="preserve">Historia de usuario </w:t>
      </w:r>
      <w:r w:rsidR="00FB202E">
        <w:t>2</w:t>
      </w:r>
      <w:r w:rsidR="00902799">
        <w:t>6</w:t>
      </w:r>
      <w:bookmarkEnd w:id="676"/>
    </w:p>
    <w:tbl>
      <w:tblPr>
        <w:tblStyle w:val="Tablaconcuadrcula"/>
        <w:tblW w:w="0" w:type="auto"/>
        <w:tblLook w:val="04A0" w:firstRow="1" w:lastRow="0" w:firstColumn="1" w:lastColumn="0" w:noHBand="0" w:noVBand="1"/>
      </w:tblPr>
      <w:tblGrid>
        <w:gridCol w:w="4396"/>
        <w:gridCol w:w="4432"/>
      </w:tblGrid>
      <w:tr w:rsidR="00257D1F" w:rsidRPr="00655815" w14:paraId="5FFB03CE" w14:textId="77777777" w:rsidTr="00666716">
        <w:tc>
          <w:tcPr>
            <w:tcW w:w="8828" w:type="dxa"/>
            <w:gridSpan w:val="2"/>
            <w:shd w:val="clear" w:color="auto" w:fill="B4C6E7" w:themeFill="accent1" w:themeFillTint="66"/>
          </w:tcPr>
          <w:p w14:paraId="04D0F95C" w14:textId="27411535" w:rsidR="00257D1F" w:rsidRPr="00655815" w:rsidRDefault="00257D1F" w:rsidP="00666716">
            <w:pPr>
              <w:tabs>
                <w:tab w:val="left" w:pos="2930"/>
              </w:tabs>
              <w:jc w:val="center"/>
              <w:rPr>
                <w:rFonts w:cs="Times New Roman"/>
                <w:b/>
                <w:bCs/>
                <w:szCs w:val="24"/>
              </w:rPr>
            </w:pPr>
            <w:r w:rsidRPr="00B26909">
              <w:rPr>
                <w:rFonts w:cs="Times New Roman"/>
                <w:b/>
                <w:bCs/>
                <w:szCs w:val="24"/>
              </w:rPr>
              <w:t xml:space="preserve">Nombre: </w:t>
            </w:r>
            <w:r w:rsidR="00950838" w:rsidRPr="00950838">
              <w:rPr>
                <w:rFonts w:cs="Times New Roman"/>
                <w:b/>
                <w:bCs/>
                <w:szCs w:val="24"/>
              </w:rPr>
              <w:t>Edición</w:t>
            </w:r>
            <w:r w:rsidRPr="00B24C4C">
              <w:rPr>
                <w:rFonts w:cs="Times New Roman"/>
                <w:b/>
                <w:bCs/>
                <w:szCs w:val="24"/>
              </w:rPr>
              <w:t xml:space="preserve"> de </w:t>
            </w:r>
            <w:r w:rsidR="00B22638" w:rsidRPr="00B24C4C">
              <w:rPr>
                <w:rFonts w:cs="Times New Roman"/>
                <w:b/>
                <w:bCs/>
                <w:szCs w:val="24"/>
              </w:rPr>
              <w:t>productos</w:t>
            </w:r>
            <w:r w:rsidR="00B22638">
              <w:rPr>
                <w:rFonts w:cs="Times New Roman"/>
                <w:b/>
                <w:bCs/>
                <w:szCs w:val="24"/>
              </w:rPr>
              <w:t>.</w:t>
            </w:r>
          </w:p>
        </w:tc>
      </w:tr>
      <w:tr w:rsidR="00257D1F" w14:paraId="7FE0858D" w14:textId="77777777" w:rsidTr="00666716">
        <w:tc>
          <w:tcPr>
            <w:tcW w:w="4396" w:type="dxa"/>
            <w:vAlign w:val="center"/>
          </w:tcPr>
          <w:p w14:paraId="3BCDD751" w14:textId="3B52347B" w:rsidR="00257D1F" w:rsidRDefault="00257D1F" w:rsidP="00666716">
            <w:pPr>
              <w:tabs>
                <w:tab w:val="left" w:pos="2930"/>
              </w:tabs>
              <w:jc w:val="center"/>
              <w:rPr>
                <w:rFonts w:cs="Times New Roman"/>
              </w:rPr>
            </w:pPr>
            <w:r>
              <w:rPr>
                <w:rFonts w:cs="Times New Roman"/>
              </w:rPr>
              <w:t>Identificador: H</w:t>
            </w:r>
            <w:r w:rsidR="007936AA">
              <w:rPr>
                <w:rFonts w:cs="Times New Roman"/>
              </w:rPr>
              <w:t>2</w:t>
            </w:r>
            <w:r w:rsidR="00902799">
              <w:rPr>
                <w:rFonts w:cs="Times New Roman"/>
              </w:rPr>
              <w:t>7</w:t>
            </w:r>
          </w:p>
        </w:tc>
        <w:tc>
          <w:tcPr>
            <w:tcW w:w="4432" w:type="dxa"/>
            <w:vAlign w:val="center"/>
          </w:tcPr>
          <w:p w14:paraId="62CA2454" w14:textId="77777777" w:rsidR="00257D1F" w:rsidRDefault="00257D1F" w:rsidP="00666716">
            <w:pPr>
              <w:tabs>
                <w:tab w:val="left" w:pos="2930"/>
              </w:tabs>
              <w:jc w:val="center"/>
              <w:rPr>
                <w:rFonts w:cs="Times New Roman"/>
              </w:rPr>
            </w:pPr>
            <w:r>
              <w:rPr>
                <w:rFonts w:cs="Times New Roman"/>
              </w:rPr>
              <w:t>Usuario: Gerente.</w:t>
            </w:r>
          </w:p>
        </w:tc>
      </w:tr>
      <w:tr w:rsidR="00257D1F" w14:paraId="4CC2AC5D" w14:textId="77777777" w:rsidTr="00666716">
        <w:tc>
          <w:tcPr>
            <w:tcW w:w="4396" w:type="dxa"/>
            <w:vAlign w:val="center"/>
          </w:tcPr>
          <w:p w14:paraId="637066A9" w14:textId="7A087220" w:rsidR="00257D1F" w:rsidRDefault="00257D1F" w:rsidP="00666716">
            <w:pPr>
              <w:tabs>
                <w:tab w:val="left" w:pos="2930"/>
              </w:tabs>
              <w:jc w:val="center"/>
              <w:rPr>
                <w:rFonts w:cs="Times New Roman"/>
              </w:rPr>
            </w:pPr>
            <w:r>
              <w:rPr>
                <w:rFonts w:cs="Times New Roman"/>
              </w:rPr>
              <w:t xml:space="preserve">Prioridad: </w:t>
            </w:r>
            <w:r w:rsidR="00712A63">
              <w:rPr>
                <w:rFonts w:cs="Times New Roman"/>
              </w:rPr>
              <w:t>Media</w:t>
            </w:r>
          </w:p>
        </w:tc>
        <w:tc>
          <w:tcPr>
            <w:tcW w:w="4432" w:type="dxa"/>
            <w:vAlign w:val="center"/>
          </w:tcPr>
          <w:p w14:paraId="6A1F45B9" w14:textId="223DFCD9" w:rsidR="00257D1F" w:rsidRDefault="00257D1F" w:rsidP="00666716">
            <w:pPr>
              <w:tabs>
                <w:tab w:val="left" w:pos="2930"/>
              </w:tabs>
              <w:jc w:val="center"/>
              <w:rPr>
                <w:rFonts w:cs="Times New Roman"/>
              </w:rPr>
            </w:pPr>
            <w:r>
              <w:rPr>
                <w:rFonts w:cs="Times New Roman"/>
              </w:rPr>
              <w:t xml:space="preserve">Riesgo en desarrollo: </w:t>
            </w:r>
            <w:r w:rsidR="00712A63">
              <w:rPr>
                <w:rFonts w:cs="Times New Roman"/>
              </w:rPr>
              <w:t>Medio</w:t>
            </w:r>
            <w:r>
              <w:rPr>
                <w:rFonts w:cs="Times New Roman"/>
              </w:rPr>
              <w:t>.</w:t>
            </w:r>
          </w:p>
        </w:tc>
      </w:tr>
      <w:tr w:rsidR="00257D1F" w14:paraId="3F402029" w14:textId="77777777" w:rsidTr="00666716">
        <w:tc>
          <w:tcPr>
            <w:tcW w:w="8828" w:type="dxa"/>
            <w:gridSpan w:val="2"/>
          </w:tcPr>
          <w:p w14:paraId="635B43AD" w14:textId="332A338D" w:rsidR="00257D1F" w:rsidRDefault="00257D1F" w:rsidP="00666716">
            <w:pPr>
              <w:tabs>
                <w:tab w:val="left" w:pos="2930"/>
              </w:tabs>
              <w:rPr>
                <w:rFonts w:cs="Times New Roman"/>
              </w:rPr>
            </w:pPr>
            <w:r>
              <w:rPr>
                <w:rFonts w:cs="Times New Roman"/>
              </w:rPr>
              <w:t>Responsable:</w:t>
            </w:r>
            <w:r w:rsidR="00C800C8">
              <w:rPr>
                <w:rFonts w:cs="Times New Roman"/>
              </w:rPr>
              <w:t xml:space="preserve"> Sánchez Becerra Ernesto Daniel</w:t>
            </w:r>
            <w:r w:rsidR="00DC67BC">
              <w:rPr>
                <w:rFonts w:cs="Times New Roman"/>
              </w:rPr>
              <w:t>.</w:t>
            </w:r>
          </w:p>
        </w:tc>
      </w:tr>
      <w:tr w:rsidR="00257D1F" w:rsidRPr="000C0D4D" w14:paraId="227A7275" w14:textId="77777777" w:rsidTr="00666716">
        <w:tc>
          <w:tcPr>
            <w:tcW w:w="8828" w:type="dxa"/>
            <w:gridSpan w:val="2"/>
          </w:tcPr>
          <w:p w14:paraId="1A1E9658" w14:textId="7ACCD22D" w:rsidR="00257D1F" w:rsidRPr="000C0D4D" w:rsidRDefault="00257D1F" w:rsidP="00666716">
            <w:pPr>
              <w:rPr>
                <w:rFonts w:eastAsia="Times New Roman" w:cs="Times New Roman"/>
                <w:szCs w:val="24"/>
              </w:rPr>
            </w:pPr>
            <w:r>
              <w:rPr>
                <w:rFonts w:cs="Times New Roman"/>
              </w:rPr>
              <w:t>Descripción:</w:t>
            </w:r>
            <w:r w:rsidR="001B4A70">
              <w:t xml:space="preserve"> </w:t>
            </w:r>
            <w:r w:rsidR="001B4A70" w:rsidRPr="001B4A70">
              <w:rPr>
                <w:rFonts w:cs="Times New Roman"/>
              </w:rPr>
              <w:t xml:space="preserve">Como gerente, quiero poder editar la información detallada de los </w:t>
            </w:r>
            <w:r w:rsidR="00766F9D">
              <w:rPr>
                <w:rFonts w:cs="Times New Roman"/>
              </w:rPr>
              <w:t>productos</w:t>
            </w:r>
            <w:r w:rsidR="001B4A70" w:rsidRPr="001B4A70">
              <w:rPr>
                <w:rFonts w:cs="Times New Roman"/>
              </w:rPr>
              <w:t xml:space="preserve"> en el inventario, lo que incluye ajustar descripciones, precios, y otras características específicas.</w:t>
            </w:r>
          </w:p>
        </w:tc>
      </w:tr>
      <w:tr w:rsidR="00257D1F" w14:paraId="785A1E8F" w14:textId="77777777" w:rsidTr="00666716">
        <w:trPr>
          <w:trHeight w:val="577"/>
        </w:trPr>
        <w:tc>
          <w:tcPr>
            <w:tcW w:w="8828" w:type="dxa"/>
            <w:gridSpan w:val="2"/>
          </w:tcPr>
          <w:p w14:paraId="4E85A6BA" w14:textId="1757E649" w:rsidR="00257D1F" w:rsidRPr="009E24C9" w:rsidRDefault="00257D1F" w:rsidP="00666716">
            <w:pPr>
              <w:tabs>
                <w:tab w:val="left" w:pos="2930"/>
              </w:tabs>
              <w:rPr>
                <w:rFonts w:cs="Times New Roman"/>
              </w:rPr>
            </w:pPr>
            <w:r w:rsidRPr="72011EC9">
              <w:rPr>
                <w:rFonts w:cs="Times New Roman"/>
              </w:rPr>
              <w:t xml:space="preserve">Criterio de validación:  </w:t>
            </w:r>
            <w:r w:rsidR="006C2707" w:rsidRPr="006C2707">
              <w:rPr>
                <w:rFonts w:cs="Times New Roman"/>
              </w:rPr>
              <w:t xml:space="preserve">Los cambios realizados en la edición de </w:t>
            </w:r>
            <w:r w:rsidR="00766F9D">
              <w:rPr>
                <w:rFonts w:cs="Times New Roman"/>
              </w:rPr>
              <w:t>productos</w:t>
            </w:r>
            <w:r w:rsidR="006C2707" w:rsidRPr="006C2707">
              <w:rPr>
                <w:rFonts w:cs="Times New Roman"/>
              </w:rPr>
              <w:t xml:space="preserve"> se reflejan correctamente en el sistema, y la información detallada es precisa.</w:t>
            </w:r>
          </w:p>
        </w:tc>
      </w:tr>
    </w:tbl>
    <w:p w14:paraId="4F940AC9" w14:textId="460A48CA" w:rsidR="009A3788" w:rsidRPr="00395EC9" w:rsidRDefault="00BB1F42" w:rsidP="00395EC9">
      <w:pPr>
        <w:pStyle w:val="Titulotabla"/>
      </w:pPr>
      <w:bookmarkStart w:id="677" w:name="_Toc151934642"/>
      <w:r w:rsidRPr="00BB1F42">
        <w:t xml:space="preserve">Historia de usuario </w:t>
      </w:r>
      <w:r w:rsidR="00463491">
        <w:t>2</w:t>
      </w:r>
      <w:r w:rsidR="00902799">
        <w:t>7</w:t>
      </w:r>
      <w:bookmarkEnd w:id="677"/>
    </w:p>
    <w:tbl>
      <w:tblPr>
        <w:tblStyle w:val="Tablaconcuadrcula"/>
        <w:tblW w:w="0" w:type="auto"/>
        <w:tblLook w:val="04A0" w:firstRow="1" w:lastRow="0" w:firstColumn="1" w:lastColumn="0" w:noHBand="0" w:noVBand="1"/>
      </w:tblPr>
      <w:tblGrid>
        <w:gridCol w:w="4396"/>
        <w:gridCol w:w="4432"/>
      </w:tblGrid>
      <w:tr w:rsidR="00FB4218" w:rsidRPr="00655815" w14:paraId="7D550B80" w14:textId="77777777">
        <w:tc>
          <w:tcPr>
            <w:tcW w:w="8828" w:type="dxa"/>
            <w:gridSpan w:val="2"/>
            <w:shd w:val="clear" w:color="auto" w:fill="B4C6E7" w:themeFill="accent1" w:themeFillTint="66"/>
          </w:tcPr>
          <w:p w14:paraId="65BF776A" w14:textId="7AA89498" w:rsidR="00FB4218" w:rsidRPr="00655815" w:rsidRDefault="00FB4218">
            <w:pPr>
              <w:tabs>
                <w:tab w:val="left" w:pos="2930"/>
              </w:tabs>
              <w:jc w:val="center"/>
              <w:rPr>
                <w:rFonts w:cs="Times New Roman"/>
                <w:b/>
                <w:bCs/>
                <w:szCs w:val="24"/>
              </w:rPr>
            </w:pPr>
            <w:r w:rsidRPr="00B26909">
              <w:rPr>
                <w:rFonts w:cs="Times New Roman"/>
                <w:b/>
                <w:bCs/>
                <w:szCs w:val="24"/>
              </w:rPr>
              <w:t xml:space="preserve">Nombre: </w:t>
            </w:r>
            <w:r w:rsidR="00D473B1" w:rsidRPr="00D473B1">
              <w:rPr>
                <w:rFonts w:cs="Times New Roman"/>
                <w:b/>
                <w:bCs/>
                <w:szCs w:val="24"/>
              </w:rPr>
              <w:t xml:space="preserve">Retiro de </w:t>
            </w:r>
            <w:r w:rsidR="00B22638">
              <w:rPr>
                <w:rFonts w:cs="Times New Roman"/>
                <w:b/>
                <w:bCs/>
                <w:szCs w:val="24"/>
              </w:rPr>
              <w:t>productos</w:t>
            </w:r>
            <w:r w:rsidR="00B22638" w:rsidRPr="00D473B1">
              <w:rPr>
                <w:rFonts w:cs="Times New Roman"/>
                <w:b/>
                <w:bCs/>
                <w:szCs w:val="24"/>
              </w:rPr>
              <w:t xml:space="preserve"> del </w:t>
            </w:r>
            <w:r w:rsidR="00B22638">
              <w:rPr>
                <w:rFonts w:cs="Times New Roman"/>
                <w:b/>
                <w:bCs/>
                <w:szCs w:val="24"/>
              </w:rPr>
              <w:t>inventario.</w:t>
            </w:r>
          </w:p>
        </w:tc>
      </w:tr>
      <w:tr w:rsidR="00FB4218" w14:paraId="2BA1BEC1" w14:textId="77777777">
        <w:tc>
          <w:tcPr>
            <w:tcW w:w="4396" w:type="dxa"/>
            <w:vAlign w:val="center"/>
          </w:tcPr>
          <w:p w14:paraId="42A72037" w14:textId="0857DD9D" w:rsidR="00FB4218" w:rsidRDefault="00FB4218">
            <w:pPr>
              <w:tabs>
                <w:tab w:val="left" w:pos="2930"/>
              </w:tabs>
              <w:jc w:val="center"/>
              <w:rPr>
                <w:rFonts w:cs="Times New Roman"/>
              </w:rPr>
            </w:pPr>
            <w:r>
              <w:rPr>
                <w:rFonts w:cs="Times New Roman"/>
              </w:rPr>
              <w:t>Identificador: H2</w:t>
            </w:r>
            <w:r w:rsidR="00902799">
              <w:rPr>
                <w:rFonts w:cs="Times New Roman"/>
              </w:rPr>
              <w:t>8</w:t>
            </w:r>
          </w:p>
        </w:tc>
        <w:tc>
          <w:tcPr>
            <w:tcW w:w="4432" w:type="dxa"/>
            <w:vAlign w:val="center"/>
          </w:tcPr>
          <w:p w14:paraId="208BBB6B" w14:textId="77777777" w:rsidR="00FB4218" w:rsidRDefault="00FB4218">
            <w:pPr>
              <w:tabs>
                <w:tab w:val="left" w:pos="2930"/>
              </w:tabs>
              <w:jc w:val="center"/>
              <w:rPr>
                <w:rFonts w:cs="Times New Roman"/>
              </w:rPr>
            </w:pPr>
            <w:r>
              <w:rPr>
                <w:rFonts w:cs="Times New Roman"/>
              </w:rPr>
              <w:t>Usuario: Gerente.</w:t>
            </w:r>
          </w:p>
        </w:tc>
      </w:tr>
      <w:tr w:rsidR="00FB4218" w14:paraId="3AC340DB" w14:textId="77777777">
        <w:tc>
          <w:tcPr>
            <w:tcW w:w="4396" w:type="dxa"/>
            <w:vAlign w:val="center"/>
          </w:tcPr>
          <w:p w14:paraId="771FC581" w14:textId="6DA667E9" w:rsidR="00FB4218" w:rsidRDefault="00FB4218">
            <w:pPr>
              <w:tabs>
                <w:tab w:val="left" w:pos="2930"/>
              </w:tabs>
              <w:jc w:val="center"/>
              <w:rPr>
                <w:rFonts w:cs="Times New Roman"/>
              </w:rPr>
            </w:pPr>
            <w:r>
              <w:rPr>
                <w:rFonts w:cs="Times New Roman"/>
              </w:rPr>
              <w:t xml:space="preserve">Prioridad: </w:t>
            </w:r>
            <w:r w:rsidR="00712A63">
              <w:rPr>
                <w:rFonts w:cs="Times New Roman"/>
              </w:rPr>
              <w:t>Media</w:t>
            </w:r>
          </w:p>
        </w:tc>
        <w:tc>
          <w:tcPr>
            <w:tcW w:w="4432" w:type="dxa"/>
            <w:vAlign w:val="center"/>
          </w:tcPr>
          <w:p w14:paraId="18E8EC70" w14:textId="5491D460" w:rsidR="00FB4218" w:rsidRDefault="00FB4218">
            <w:pPr>
              <w:tabs>
                <w:tab w:val="left" w:pos="2930"/>
              </w:tabs>
              <w:jc w:val="center"/>
              <w:rPr>
                <w:rFonts w:cs="Times New Roman"/>
              </w:rPr>
            </w:pPr>
            <w:r>
              <w:rPr>
                <w:rFonts w:cs="Times New Roman"/>
              </w:rPr>
              <w:t xml:space="preserve">Riesgo en desarrollo: </w:t>
            </w:r>
            <w:r w:rsidR="00712A63">
              <w:rPr>
                <w:rFonts w:cs="Times New Roman"/>
              </w:rPr>
              <w:t>Medio</w:t>
            </w:r>
            <w:r>
              <w:rPr>
                <w:rFonts w:cs="Times New Roman"/>
              </w:rPr>
              <w:t>.</w:t>
            </w:r>
          </w:p>
        </w:tc>
      </w:tr>
      <w:tr w:rsidR="00FB4218" w14:paraId="4AD0A32B" w14:textId="77777777">
        <w:tc>
          <w:tcPr>
            <w:tcW w:w="8828" w:type="dxa"/>
            <w:gridSpan w:val="2"/>
          </w:tcPr>
          <w:p w14:paraId="6F9BE5ED" w14:textId="75088222" w:rsidR="00FB4218" w:rsidRDefault="00FB4218">
            <w:pPr>
              <w:tabs>
                <w:tab w:val="left" w:pos="2930"/>
              </w:tabs>
              <w:rPr>
                <w:rFonts w:cs="Times New Roman"/>
              </w:rPr>
            </w:pPr>
            <w:r>
              <w:rPr>
                <w:rFonts w:cs="Times New Roman"/>
              </w:rPr>
              <w:t>Responsable:</w:t>
            </w:r>
            <w:r w:rsidR="00DC67BC">
              <w:rPr>
                <w:rFonts w:cs="Times New Roman"/>
              </w:rPr>
              <w:t xml:space="preserve"> Garzón Domínguez Gerardo Ismael.</w:t>
            </w:r>
          </w:p>
        </w:tc>
      </w:tr>
      <w:tr w:rsidR="00FB4218" w:rsidRPr="000C0D4D" w14:paraId="307285AA" w14:textId="77777777">
        <w:tc>
          <w:tcPr>
            <w:tcW w:w="8828" w:type="dxa"/>
            <w:gridSpan w:val="2"/>
          </w:tcPr>
          <w:p w14:paraId="41107C04" w14:textId="3CD0CEF4" w:rsidR="00FB4218" w:rsidRPr="000C0D4D" w:rsidRDefault="00FB4218">
            <w:pPr>
              <w:rPr>
                <w:rFonts w:eastAsia="Times New Roman" w:cs="Times New Roman"/>
                <w:szCs w:val="24"/>
              </w:rPr>
            </w:pPr>
            <w:r>
              <w:rPr>
                <w:rFonts w:cs="Times New Roman"/>
              </w:rPr>
              <w:t>Descripción:</w:t>
            </w:r>
            <w:r>
              <w:t xml:space="preserve"> </w:t>
            </w:r>
            <w:r w:rsidR="00DA444D" w:rsidRPr="00DA444D">
              <w:t xml:space="preserve">Como gerente, necesito la capacidad de dar de baja o retirar </w:t>
            </w:r>
            <w:r w:rsidR="00DA444D">
              <w:t>productos</w:t>
            </w:r>
            <w:r w:rsidR="00DA444D" w:rsidRPr="00DA444D">
              <w:t xml:space="preserve"> del inventario, ya sea debido a obsolescencia, daño o cualquier otra razón que requiera la eliminación del producto.</w:t>
            </w:r>
          </w:p>
        </w:tc>
      </w:tr>
      <w:tr w:rsidR="00FB4218" w:rsidRPr="009E24C9" w14:paraId="750B0677" w14:textId="77777777">
        <w:trPr>
          <w:trHeight w:val="577"/>
        </w:trPr>
        <w:tc>
          <w:tcPr>
            <w:tcW w:w="8828" w:type="dxa"/>
            <w:gridSpan w:val="2"/>
          </w:tcPr>
          <w:p w14:paraId="347E86ED" w14:textId="0B646F83" w:rsidR="00FB4218" w:rsidRPr="009E24C9" w:rsidRDefault="00FB4218">
            <w:pPr>
              <w:tabs>
                <w:tab w:val="left" w:pos="2930"/>
              </w:tabs>
              <w:rPr>
                <w:rFonts w:cs="Times New Roman"/>
              </w:rPr>
            </w:pPr>
            <w:r w:rsidRPr="72011EC9">
              <w:rPr>
                <w:rFonts w:cs="Times New Roman"/>
              </w:rPr>
              <w:t xml:space="preserve">Criterio de validación:  </w:t>
            </w:r>
            <w:r w:rsidR="005259C9" w:rsidRPr="005259C9">
              <w:rPr>
                <w:rFonts w:cs="Times New Roman"/>
              </w:rPr>
              <w:t xml:space="preserve">Los </w:t>
            </w:r>
            <w:r w:rsidR="005259C9">
              <w:rPr>
                <w:rFonts w:cs="Times New Roman"/>
              </w:rPr>
              <w:t>productos</w:t>
            </w:r>
            <w:r w:rsidR="005259C9" w:rsidRPr="005259C9">
              <w:rPr>
                <w:rFonts w:cs="Times New Roman"/>
              </w:rPr>
              <w:t xml:space="preserve"> dados de baja se eliminan del inventario de manera efectiva, y se registra adecuadamente la baja.</w:t>
            </w:r>
          </w:p>
        </w:tc>
      </w:tr>
    </w:tbl>
    <w:p w14:paraId="4BC036DA" w14:textId="250E15A5" w:rsidR="00756AD6" w:rsidRDefault="00463491" w:rsidP="00463491">
      <w:pPr>
        <w:pStyle w:val="Titulotabla"/>
      </w:pPr>
      <w:bookmarkStart w:id="678" w:name="_Toc151934643"/>
      <w:r w:rsidRPr="00463491">
        <w:t xml:space="preserve">Historia de usuario </w:t>
      </w:r>
      <w:r>
        <w:t>2</w:t>
      </w:r>
      <w:r w:rsidR="00902799">
        <w:t>8</w:t>
      </w:r>
      <w:bookmarkEnd w:id="678"/>
    </w:p>
    <w:tbl>
      <w:tblPr>
        <w:tblStyle w:val="Tablaconcuadrcula"/>
        <w:tblW w:w="0" w:type="auto"/>
        <w:tblLook w:val="04A0" w:firstRow="1" w:lastRow="0" w:firstColumn="1" w:lastColumn="0" w:noHBand="0" w:noVBand="1"/>
      </w:tblPr>
      <w:tblGrid>
        <w:gridCol w:w="4396"/>
        <w:gridCol w:w="4432"/>
      </w:tblGrid>
      <w:tr w:rsidR="00621F76" w:rsidRPr="00655815" w14:paraId="3A9BB976" w14:textId="77777777">
        <w:tc>
          <w:tcPr>
            <w:tcW w:w="8828" w:type="dxa"/>
            <w:gridSpan w:val="2"/>
            <w:shd w:val="clear" w:color="auto" w:fill="B4C6E7" w:themeFill="accent1" w:themeFillTint="66"/>
          </w:tcPr>
          <w:p w14:paraId="5C621A67" w14:textId="40B95BE2" w:rsidR="00621F76" w:rsidRPr="00655815" w:rsidRDefault="00621F76">
            <w:pPr>
              <w:tabs>
                <w:tab w:val="left" w:pos="2930"/>
              </w:tabs>
              <w:jc w:val="center"/>
              <w:rPr>
                <w:rFonts w:cs="Times New Roman"/>
                <w:b/>
                <w:bCs/>
                <w:szCs w:val="24"/>
              </w:rPr>
            </w:pPr>
            <w:r w:rsidRPr="00B26909">
              <w:rPr>
                <w:rFonts w:cs="Times New Roman"/>
                <w:b/>
                <w:bCs/>
                <w:szCs w:val="24"/>
              </w:rPr>
              <w:t xml:space="preserve">Nombre: </w:t>
            </w:r>
            <w:r w:rsidR="00E71CFE" w:rsidRPr="00E71CFE">
              <w:rPr>
                <w:rFonts w:cs="Times New Roman"/>
                <w:b/>
                <w:bCs/>
                <w:szCs w:val="24"/>
              </w:rPr>
              <w:t xml:space="preserve">Búsqueda </w:t>
            </w:r>
            <w:r w:rsidR="00B22638" w:rsidRPr="00E71CFE">
              <w:rPr>
                <w:rFonts w:cs="Times New Roman"/>
                <w:b/>
                <w:bCs/>
                <w:szCs w:val="24"/>
              </w:rPr>
              <w:t xml:space="preserve">de </w:t>
            </w:r>
            <w:r w:rsidR="00A81135">
              <w:rPr>
                <w:rFonts w:cs="Times New Roman"/>
                <w:b/>
                <w:bCs/>
                <w:szCs w:val="24"/>
              </w:rPr>
              <w:t>productos</w:t>
            </w:r>
            <w:r w:rsidR="00B22638">
              <w:rPr>
                <w:rFonts w:cs="Times New Roman"/>
                <w:b/>
                <w:bCs/>
                <w:szCs w:val="24"/>
              </w:rPr>
              <w:t>.</w:t>
            </w:r>
          </w:p>
        </w:tc>
      </w:tr>
      <w:tr w:rsidR="00621F76" w14:paraId="45C1EF06" w14:textId="77777777">
        <w:tc>
          <w:tcPr>
            <w:tcW w:w="4396" w:type="dxa"/>
            <w:vAlign w:val="center"/>
          </w:tcPr>
          <w:p w14:paraId="0326A7C2" w14:textId="42E5E984" w:rsidR="00621F76" w:rsidRDefault="00621F76">
            <w:pPr>
              <w:tabs>
                <w:tab w:val="left" w:pos="2930"/>
              </w:tabs>
              <w:jc w:val="center"/>
              <w:rPr>
                <w:rFonts w:cs="Times New Roman"/>
              </w:rPr>
            </w:pPr>
            <w:r>
              <w:rPr>
                <w:rFonts w:cs="Times New Roman"/>
              </w:rPr>
              <w:t>Identificador: H</w:t>
            </w:r>
            <w:r w:rsidR="00902799">
              <w:rPr>
                <w:rFonts w:cs="Times New Roman"/>
              </w:rPr>
              <w:t>29</w:t>
            </w:r>
          </w:p>
        </w:tc>
        <w:tc>
          <w:tcPr>
            <w:tcW w:w="4432" w:type="dxa"/>
            <w:vAlign w:val="center"/>
          </w:tcPr>
          <w:p w14:paraId="7CFE6051" w14:textId="154F5002" w:rsidR="00621F76" w:rsidRDefault="00621F76">
            <w:pPr>
              <w:tabs>
                <w:tab w:val="left" w:pos="2930"/>
              </w:tabs>
              <w:jc w:val="center"/>
              <w:rPr>
                <w:rFonts w:cs="Times New Roman"/>
              </w:rPr>
            </w:pPr>
            <w:r>
              <w:rPr>
                <w:rFonts w:cs="Times New Roman"/>
              </w:rPr>
              <w:t xml:space="preserve">Usuario: </w:t>
            </w:r>
            <w:r w:rsidR="00155744" w:rsidRPr="00155744">
              <w:rPr>
                <w:rFonts w:cs="Times New Roman"/>
              </w:rPr>
              <w:t>Empleado</w:t>
            </w:r>
            <w:r>
              <w:rPr>
                <w:rFonts w:cs="Times New Roman"/>
              </w:rPr>
              <w:t>.</w:t>
            </w:r>
          </w:p>
        </w:tc>
      </w:tr>
      <w:tr w:rsidR="00621F76" w14:paraId="713D544E" w14:textId="77777777">
        <w:tc>
          <w:tcPr>
            <w:tcW w:w="4396" w:type="dxa"/>
            <w:vAlign w:val="center"/>
          </w:tcPr>
          <w:p w14:paraId="3BFBA3CE" w14:textId="2A338685" w:rsidR="00621F76" w:rsidRDefault="00621F76">
            <w:pPr>
              <w:tabs>
                <w:tab w:val="left" w:pos="2930"/>
              </w:tabs>
              <w:jc w:val="center"/>
              <w:rPr>
                <w:rFonts w:cs="Times New Roman"/>
              </w:rPr>
            </w:pPr>
            <w:r>
              <w:rPr>
                <w:rFonts w:cs="Times New Roman"/>
              </w:rPr>
              <w:t xml:space="preserve">Prioridad: </w:t>
            </w:r>
            <w:r w:rsidR="00E779C7">
              <w:rPr>
                <w:rFonts w:cs="Times New Roman"/>
              </w:rPr>
              <w:t>Media</w:t>
            </w:r>
            <w:r>
              <w:rPr>
                <w:rFonts w:cs="Times New Roman"/>
              </w:rPr>
              <w:t>.</w:t>
            </w:r>
          </w:p>
        </w:tc>
        <w:tc>
          <w:tcPr>
            <w:tcW w:w="4432" w:type="dxa"/>
            <w:vAlign w:val="center"/>
          </w:tcPr>
          <w:p w14:paraId="3FC7DB85" w14:textId="77777777" w:rsidR="00621F76" w:rsidRDefault="00621F76">
            <w:pPr>
              <w:tabs>
                <w:tab w:val="left" w:pos="2930"/>
              </w:tabs>
              <w:jc w:val="center"/>
              <w:rPr>
                <w:rFonts w:cs="Times New Roman"/>
              </w:rPr>
            </w:pPr>
            <w:r>
              <w:rPr>
                <w:rFonts w:cs="Times New Roman"/>
              </w:rPr>
              <w:t>Riesgo en desarrollo: Bajo.</w:t>
            </w:r>
          </w:p>
        </w:tc>
      </w:tr>
      <w:tr w:rsidR="00621F76" w14:paraId="78BACB6F" w14:textId="77777777">
        <w:tc>
          <w:tcPr>
            <w:tcW w:w="8828" w:type="dxa"/>
            <w:gridSpan w:val="2"/>
          </w:tcPr>
          <w:p w14:paraId="58D8301E" w14:textId="0D7A79FC" w:rsidR="00621F76" w:rsidRDefault="00621F76">
            <w:pPr>
              <w:tabs>
                <w:tab w:val="left" w:pos="2930"/>
              </w:tabs>
              <w:rPr>
                <w:rFonts w:cs="Times New Roman"/>
              </w:rPr>
            </w:pPr>
            <w:r>
              <w:rPr>
                <w:rFonts w:cs="Times New Roman"/>
              </w:rPr>
              <w:t>Responsable:</w:t>
            </w:r>
            <w:r w:rsidR="00C800C8">
              <w:rPr>
                <w:rFonts w:cs="Times New Roman"/>
              </w:rPr>
              <w:t xml:space="preserve"> Muñoz Ramírez Gabriel de Jesús.</w:t>
            </w:r>
          </w:p>
        </w:tc>
      </w:tr>
      <w:tr w:rsidR="00621F76" w:rsidRPr="000C0D4D" w14:paraId="7E99967B" w14:textId="77777777">
        <w:tc>
          <w:tcPr>
            <w:tcW w:w="8828" w:type="dxa"/>
            <w:gridSpan w:val="2"/>
          </w:tcPr>
          <w:p w14:paraId="311B47AD" w14:textId="20F71257" w:rsidR="00621F76" w:rsidRPr="000C0D4D" w:rsidRDefault="00621F76">
            <w:pPr>
              <w:rPr>
                <w:rFonts w:eastAsia="Times New Roman" w:cs="Times New Roman"/>
                <w:szCs w:val="24"/>
              </w:rPr>
            </w:pPr>
            <w:r>
              <w:rPr>
                <w:rFonts w:cs="Times New Roman"/>
              </w:rPr>
              <w:lastRenderedPageBreak/>
              <w:t>Descripción:</w:t>
            </w:r>
            <w:r>
              <w:t xml:space="preserve"> </w:t>
            </w:r>
            <w:r w:rsidR="00A2492E" w:rsidRPr="00A2492E">
              <w:rPr>
                <w:rFonts w:cs="Times New Roman"/>
              </w:rPr>
              <w:t xml:space="preserve">Como empleado, quiero poder buscar </w:t>
            </w:r>
            <w:r w:rsidR="00A81135">
              <w:rPr>
                <w:rFonts w:cs="Times New Roman"/>
              </w:rPr>
              <w:t>productos</w:t>
            </w:r>
            <w:r w:rsidR="00A2492E" w:rsidRPr="00A2492E">
              <w:rPr>
                <w:rFonts w:cs="Times New Roman"/>
              </w:rPr>
              <w:t xml:space="preserve"> en el sistema para proporcionar información precisa a los clientes y agilizar el proceso de ventas.</w:t>
            </w:r>
          </w:p>
        </w:tc>
      </w:tr>
      <w:tr w:rsidR="00621F76" w:rsidRPr="009E24C9" w14:paraId="50E15937" w14:textId="77777777">
        <w:trPr>
          <w:trHeight w:val="577"/>
        </w:trPr>
        <w:tc>
          <w:tcPr>
            <w:tcW w:w="8828" w:type="dxa"/>
            <w:gridSpan w:val="2"/>
          </w:tcPr>
          <w:p w14:paraId="652ED655" w14:textId="7F796E62" w:rsidR="00621F76" w:rsidRPr="009E24C9" w:rsidRDefault="00621F76">
            <w:pPr>
              <w:tabs>
                <w:tab w:val="left" w:pos="2930"/>
              </w:tabs>
              <w:rPr>
                <w:rFonts w:cs="Times New Roman"/>
              </w:rPr>
            </w:pPr>
            <w:r w:rsidRPr="72011EC9">
              <w:rPr>
                <w:rFonts w:cs="Times New Roman"/>
              </w:rPr>
              <w:t xml:space="preserve">Criterio de validación:  </w:t>
            </w:r>
            <w:r w:rsidR="006173B1" w:rsidRPr="006173B1">
              <w:rPr>
                <w:rFonts w:cs="Times New Roman"/>
              </w:rPr>
              <w:t xml:space="preserve">Se muestra un resultado preciso al buscar </w:t>
            </w:r>
            <w:r w:rsidR="00A81135">
              <w:rPr>
                <w:rFonts w:cs="Times New Roman"/>
              </w:rPr>
              <w:t>productos</w:t>
            </w:r>
            <w:r w:rsidR="006173B1" w:rsidRPr="006173B1">
              <w:rPr>
                <w:rFonts w:cs="Times New Roman"/>
              </w:rPr>
              <w:t xml:space="preserve"> por nombre, categoría o código de barras.</w:t>
            </w:r>
          </w:p>
        </w:tc>
      </w:tr>
    </w:tbl>
    <w:p w14:paraId="2E9AEDEA" w14:textId="58905921" w:rsidR="00FC56E0" w:rsidRDefault="00BB1F42" w:rsidP="00C5287E">
      <w:pPr>
        <w:pStyle w:val="Titulotabla"/>
      </w:pPr>
      <w:bookmarkStart w:id="679" w:name="_Toc151934644"/>
      <w:r w:rsidRPr="00BB1F42">
        <w:t xml:space="preserve">Historia de usuario </w:t>
      </w:r>
      <w:r w:rsidR="00902799">
        <w:t>29</w:t>
      </w:r>
      <w:bookmarkEnd w:id="679"/>
    </w:p>
    <w:tbl>
      <w:tblPr>
        <w:tblStyle w:val="Tablaconcuadrcula"/>
        <w:tblW w:w="0" w:type="auto"/>
        <w:tblLook w:val="04A0" w:firstRow="1" w:lastRow="0" w:firstColumn="1" w:lastColumn="0" w:noHBand="0" w:noVBand="1"/>
      </w:tblPr>
      <w:tblGrid>
        <w:gridCol w:w="4396"/>
        <w:gridCol w:w="4432"/>
      </w:tblGrid>
      <w:tr w:rsidR="005E30A4" w14:paraId="14400F20" w14:textId="77777777">
        <w:tc>
          <w:tcPr>
            <w:tcW w:w="8828" w:type="dxa"/>
            <w:gridSpan w:val="2"/>
            <w:shd w:val="clear" w:color="auto" w:fill="B4C6E7" w:themeFill="accent1" w:themeFillTint="66"/>
          </w:tcPr>
          <w:p w14:paraId="102FC909" w14:textId="77777777" w:rsidR="005E30A4" w:rsidRPr="00655815" w:rsidRDefault="005E30A4">
            <w:pPr>
              <w:tabs>
                <w:tab w:val="left" w:pos="2930"/>
              </w:tabs>
              <w:jc w:val="center"/>
              <w:rPr>
                <w:rFonts w:cs="Times New Roman"/>
                <w:b/>
                <w:bCs/>
                <w:szCs w:val="24"/>
              </w:rPr>
            </w:pPr>
            <w:r w:rsidRPr="00655815">
              <w:rPr>
                <w:rFonts w:cs="Times New Roman"/>
                <w:b/>
                <w:bCs/>
                <w:szCs w:val="24"/>
              </w:rPr>
              <w:t>Nombre: Diseño responsivo</w:t>
            </w:r>
          </w:p>
        </w:tc>
      </w:tr>
      <w:tr w:rsidR="005E30A4" w14:paraId="6A48D562" w14:textId="77777777">
        <w:tc>
          <w:tcPr>
            <w:tcW w:w="4396" w:type="dxa"/>
            <w:vAlign w:val="center"/>
          </w:tcPr>
          <w:p w14:paraId="78910295" w14:textId="0472C7B9" w:rsidR="005E30A4" w:rsidRDefault="005E30A4">
            <w:pPr>
              <w:tabs>
                <w:tab w:val="left" w:pos="2930"/>
              </w:tabs>
              <w:jc w:val="center"/>
              <w:rPr>
                <w:rFonts w:cs="Times New Roman"/>
              </w:rPr>
            </w:pPr>
            <w:r>
              <w:rPr>
                <w:rFonts w:cs="Times New Roman"/>
              </w:rPr>
              <w:t>Identificador: H</w:t>
            </w:r>
            <w:r w:rsidR="00441795">
              <w:rPr>
                <w:rFonts w:cs="Times New Roman"/>
              </w:rPr>
              <w:t>3</w:t>
            </w:r>
            <w:r w:rsidR="00884369">
              <w:rPr>
                <w:rFonts w:cs="Times New Roman"/>
              </w:rPr>
              <w:t>0</w:t>
            </w:r>
          </w:p>
        </w:tc>
        <w:tc>
          <w:tcPr>
            <w:tcW w:w="4432" w:type="dxa"/>
            <w:vAlign w:val="center"/>
          </w:tcPr>
          <w:p w14:paraId="6E1D04AA" w14:textId="77777777" w:rsidR="005E30A4" w:rsidRDefault="005E30A4">
            <w:pPr>
              <w:tabs>
                <w:tab w:val="left" w:pos="2930"/>
              </w:tabs>
              <w:jc w:val="center"/>
              <w:rPr>
                <w:rFonts w:cs="Times New Roman"/>
              </w:rPr>
            </w:pPr>
            <w:r>
              <w:rPr>
                <w:rFonts w:cs="Times New Roman"/>
              </w:rPr>
              <w:t>Usuario: Empleado, Gerente</w:t>
            </w:r>
          </w:p>
        </w:tc>
      </w:tr>
      <w:tr w:rsidR="005E30A4" w14:paraId="41C3B8CA" w14:textId="77777777">
        <w:tc>
          <w:tcPr>
            <w:tcW w:w="4396" w:type="dxa"/>
            <w:vAlign w:val="center"/>
          </w:tcPr>
          <w:p w14:paraId="072EF289" w14:textId="77777777" w:rsidR="005E30A4" w:rsidRDefault="005E30A4">
            <w:pPr>
              <w:tabs>
                <w:tab w:val="left" w:pos="2930"/>
              </w:tabs>
              <w:jc w:val="center"/>
              <w:rPr>
                <w:rFonts w:cs="Times New Roman"/>
              </w:rPr>
            </w:pPr>
            <w:r>
              <w:rPr>
                <w:rFonts w:cs="Times New Roman"/>
              </w:rPr>
              <w:t>Prioridad: Media</w:t>
            </w:r>
          </w:p>
        </w:tc>
        <w:tc>
          <w:tcPr>
            <w:tcW w:w="4432" w:type="dxa"/>
            <w:vAlign w:val="center"/>
          </w:tcPr>
          <w:p w14:paraId="2F1B34C2" w14:textId="77777777" w:rsidR="005E30A4" w:rsidRDefault="005E30A4">
            <w:pPr>
              <w:tabs>
                <w:tab w:val="left" w:pos="2930"/>
              </w:tabs>
              <w:jc w:val="center"/>
              <w:rPr>
                <w:rFonts w:cs="Times New Roman"/>
              </w:rPr>
            </w:pPr>
            <w:r>
              <w:rPr>
                <w:rFonts w:cs="Times New Roman"/>
              </w:rPr>
              <w:t>Riesgo en desarrollo: Medio</w:t>
            </w:r>
          </w:p>
        </w:tc>
      </w:tr>
      <w:tr w:rsidR="005E30A4" w14:paraId="487007CE" w14:textId="77777777">
        <w:tc>
          <w:tcPr>
            <w:tcW w:w="8828" w:type="dxa"/>
            <w:gridSpan w:val="2"/>
          </w:tcPr>
          <w:p w14:paraId="0C94EDB6" w14:textId="49BEE567" w:rsidR="005E30A4" w:rsidRDefault="005E30A4">
            <w:pPr>
              <w:tabs>
                <w:tab w:val="left" w:pos="2930"/>
              </w:tabs>
              <w:rPr>
                <w:rFonts w:cs="Times New Roman"/>
              </w:rPr>
            </w:pPr>
            <w:r>
              <w:rPr>
                <w:rFonts w:cs="Times New Roman"/>
              </w:rPr>
              <w:t xml:space="preserve">Responsable: </w:t>
            </w:r>
            <w:r w:rsidR="00DC67BC">
              <w:rPr>
                <w:rFonts w:cs="Times New Roman"/>
              </w:rPr>
              <w:t>Garzón Domínguez Gerardo Ismael.</w:t>
            </w:r>
          </w:p>
        </w:tc>
      </w:tr>
      <w:tr w:rsidR="005E30A4" w14:paraId="4359CDF6" w14:textId="77777777">
        <w:tc>
          <w:tcPr>
            <w:tcW w:w="8828" w:type="dxa"/>
            <w:gridSpan w:val="2"/>
          </w:tcPr>
          <w:p w14:paraId="0CE83584"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que el sistema me permita acceder al mismo desde diferentes dispositivos.</w:t>
            </w:r>
          </w:p>
        </w:tc>
      </w:tr>
      <w:tr w:rsidR="005E30A4" w14:paraId="7FD57FA7" w14:textId="77777777">
        <w:tc>
          <w:tcPr>
            <w:tcW w:w="8828" w:type="dxa"/>
            <w:gridSpan w:val="2"/>
          </w:tcPr>
          <w:p w14:paraId="673F3B5E" w14:textId="77777777" w:rsidR="005E30A4" w:rsidRDefault="005E30A4">
            <w:pPr>
              <w:tabs>
                <w:tab w:val="left" w:pos="2930"/>
              </w:tabs>
              <w:rPr>
                <w:rFonts w:cs="Times New Roman"/>
              </w:rPr>
            </w:pPr>
            <w:r w:rsidRPr="72011EC9">
              <w:rPr>
                <w:rFonts w:cs="Times New Roman"/>
              </w:rPr>
              <w:t xml:space="preserve">Criterio de validación:  </w:t>
            </w:r>
            <w:r>
              <w:rPr>
                <w:rFonts w:cs="Times New Roman"/>
              </w:rPr>
              <w:t>se permite desplegar el sistema desde distintos tipos de dispositivos como celular, Tablet, ordenador, laptop.</w:t>
            </w:r>
          </w:p>
        </w:tc>
      </w:tr>
    </w:tbl>
    <w:p w14:paraId="5B2C42FF" w14:textId="07A6304C" w:rsidR="005E30A4" w:rsidRPr="00C5287E" w:rsidRDefault="00465866" w:rsidP="00C5287E">
      <w:pPr>
        <w:pStyle w:val="Titulotabla"/>
      </w:pPr>
      <w:bookmarkStart w:id="680" w:name="_Toc151934645"/>
      <w:r>
        <w:t xml:space="preserve">Historia de usuario </w:t>
      </w:r>
      <w:r w:rsidR="00441795">
        <w:t>3</w:t>
      </w:r>
      <w:r w:rsidR="00902799">
        <w:t>1</w:t>
      </w:r>
      <w:bookmarkEnd w:id="680"/>
    </w:p>
    <w:tbl>
      <w:tblPr>
        <w:tblStyle w:val="Tablaconcuadrcula"/>
        <w:tblW w:w="0" w:type="auto"/>
        <w:tblLook w:val="04A0" w:firstRow="1" w:lastRow="0" w:firstColumn="1" w:lastColumn="0" w:noHBand="0" w:noVBand="1"/>
      </w:tblPr>
      <w:tblGrid>
        <w:gridCol w:w="4396"/>
        <w:gridCol w:w="4432"/>
      </w:tblGrid>
      <w:tr w:rsidR="005E30A4" w14:paraId="135A46EA" w14:textId="77777777">
        <w:tc>
          <w:tcPr>
            <w:tcW w:w="8828" w:type="dxa"/>
            <w:gridSpan w:val="2"/>
            <w:shd w:val="clear" w:color="auto" w:fill="B4C6E7" w:themeFill="accent1" w:themeFillTint="66"/>
          </w:tcPr>
          <w:p w14:paraId="4C1316B0" w14:textId="77777777" w:rsidR="005E30A4" w:rsidRPr="00655815" w:rsidRDefault="005E30A4">
            <w:pPr>
              <w:tabs>
                <w:tab w:val="left" w:pos="2930"/>
              </w:tabs>
              <w:jc w:val="center"/>
              <w:rPr>
                <w:rFonts w:cs="Times New Roman"/>
                <w:b/>
                <w:bCs/>
                <w:szCs w:val="24"/>
              </w:rPr>
            </w:pPr>
            <w:r w:rsidRPr="00655815">
              <w:rPr>
                <w:rFonts w:cs="Times New Roman"/>
                <w:b/>
                <w:bCs/>
                <w:szCs w:val="24"/>
              </w:rPr>
              <w:t xml:space="preserve">Nombre: </w:t>
            </w:r>
            <w:r>
              <w:rPr>
                <w:rFonts w:cs="Times New Roman"/>
                <w:b/>
                <w:bCs/>
                <w:szCs w:val="24"/>
              </w:rPr>
              <w:t>Paleta de</w:t>
            </w:r>
            <w:r w:rsidRPr="00655815">
              <w:rPr>
                <w:rFonts w:cs="Times New Roman"/>
                <w:b/>
                <w:bCs/>
                <w:szCs w:val="24"/>
              </w:rPr>
              <w:t xml:space="preserve"> color</w:t>
            </w:r>
            <w:r>
              <w:rPr>
                <w:rFonts w:cs="Times New Roman"/>
                <w:b/>
                <w:bCs/>
                <w:szCs w:val="24"/>
              </w:rPr>
              <w:t>es</w:t>
            </w:r>
          </w:p>
        </w:tc>
      </w:tr>
      <w:tr w:rsidR="005E30A4" w14:paraId="19C01373" w14:textId="77777777">
        <w:tc>
          <w:tcPr>
            <w:tcW w:w="4396" w:type="dxa"/>
            <w:vAlign w:val="center"/>
          </w:tcPr>
          <w:p w14:paraId="095F44D8" w14:textId="2BED7180" w:rsidR="005E30A4" w:rsidRDefault="005E30A4">
            <w:pPr>
              <w:tabs>
                <w:tab w:val="left" w:pos="2930"/>
              </w:tabs>
              <w:jc w:val="center"/>
              <w:rPr>
                <w:rFonts w:cs="Times New Roman"/>
              </w:rPr>
            </w:pPr>
            <w:r>
              <w:rPr>
                <w:rFonts w:cs="Times New Roman"/>
              </w:rPr>
              <w:t>Identificador: H</w:t>
            </w:r>
            <w:r w:rsidR="003E17C7">
              <w:rPr>
                <w:rFonts w:cs="Times New Roman"/>
              </w:rPr>
              <w:t>3</w:t>
            </w:r>
            <w:r w:rsidR="00884369">
              <w:rPr>
                <w:rFonts w:cs="Times New Roman"/>
              </w:rPr>
              <w:t>1</w:t>
            </w:r>
          </w:p>
        </w:tc>
        <w:tc>
          <w:tcPr>
            <w:tcW w:w="4432" w:type="dxa"/>
            <w:vAlign w:val="center"/>
          </w:tcPr>
          <w:p w14:paraId="26E0D109" w14:textId="77777777" w:rsidR="005E30A4" w:rsidRDefault="005E30A4">
            <w:pPr>
              <w:tabs>
                <w:tab w:val="left" w:pos="2930"/>
              </w:tabs>
              <w:jc w:val="center"/>
              <w:rPr>
                <w:rFonts w:cs="Times New Roman"/>
              </w:rPr>
            </w:pPr>
            <w:r>
              <w:rPr>
                <w:rFonts w:cs="Times New Roman"/>
              </w:rPr>
              <w:t>Usuario: Empleado/Gerente</w:t>
            </w:r>
          </w:p>
        </w:tc>
      </w:tr>
      <w:tr w:rsidR="005E30A4" w14:paraId="09B6C9E2" w14:textId="77777777">
        <w:tc>
          <w:tcPr>
            <w:tcW w:w="4396" w:type="dxa"/>
            <w:vAlign w:val="center"/>
          </w:tcPr>
          <w:p w14:paraId="78B6D9B2"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19CA8757" w14:textId="77777777" w:rsidR="005E30A4" w:rsidRDefault="005E30A4">
            <w:pPr>
              <w:tabs>
                <w:tab w:val="left" w:pos="2930"/>
              </w:tabs>
              <w:jc w:val="center"/>
              <w:rPr>
                <w:rFonts w:cs="Times New Roman"/>
              </w:rPr>
            </w:pPr>
            <w:r>
              <w:rPr>
                <w:rFonts w:cs="Times New Roman"/>
              </w:rPr>
              <w:t>Riesgo en desarrollo: Baja</w:t>
            </w:r>
          </w:p>
        </w:tc>
      </w:tr>
      <w:tr w:rsidR="005E30A4" w14:paraId="6F5413BC" w14:textId="77777777">
        <w:tc>
          <w:tcPr>
            <w:tcW w:w="8828" w:type="dxa"/>
            <w:gridSpan w:val="2"/>
          </w:tcPr>
          <w:p w14:paraId="446B9C32" w14:textId="144A7FB2" w:rsidR="005E30A4" w:rsidRDefault="005E30A4">
            <w:pPr>
              <w:tabs>
                <w:tab w:val="left" w:pos="2930"/>
              </w:tabs>
              <w:rPr>
                <w:rFonts w:cs="Times New Roman"/>
              </w:rPr>
            </w:pPr>
            <w:r>
              <w:rPr>
                <w:rFonts w:cs="Times New Roman"/>
              </w:rPr>
              <w:t xml:space="preserve">Responsable: </w:t>
            </w:r>
            <w:r w:rsidR="00C800C8">
              <w:rPr>
                <w:rFonts w:cs="Times New Roman"/>
              </w:rPr>
              <w:t>Muñoz Ramírez Gabriel de Jesús.</w:t>
            </w:r>
          </w:p>
        </w:tc>
      </w:tr>
      <w:tr w:rsidR="005E30A4" w14:paraId="3D424BB3" w14:textId="77777777">
        <w:tc>
          <w:tcPr>
            <w:tcW w:w="8828" w:type="dxa"/>
            <w:gridSpan w:val="2"/>
          </w:tcPr>
          <w:p w14:paraId="078610E1"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contar con una paleta de colores visualmente aceptable al momento de interactuar en el sistema.</w:t>
            </w:r>
          </w:p>
        </w:tc>
      </w:tr>
      <w:tr w:rsidR="005E30A4" w14:paraId="5A18A601" w14:textId="77777777">
        <w:tc>
          <w:tcPr>
            <w:tcW w:w="8828" w:type="dxa"/>
            <w:gridSpan w:val="2"/>
          </w:tcPr>
          <w:p w14:paraId="335EE234" w14:textId="77777777" w:rsidR="005E30A4" w:rsidRDefault="005E30A4">
            <w:pPr>
              <w:tabs>
                <w:tab w:val="left" w:pos="2930"/>
              </w:tabs>
              <w:rPr>
                <w:rFonts w:cs="Times New Roman"/>
              </w:rPr>
            </w:pPr>
            <w:r w:rsidRPr="72011EC9">
              <w:rPr>
                <w:rFonts w:cs="Times New Roman"/>
              </w:rPr>
              <w:t>Criterio de validación:</w:t>
            </w:r>
            <w:r>
              <w:rPr>
                <w:rFonts w:cs="Times New Roman"/>
              </w:rPr>
              <w:t xml:space="preserve"> se mostrará una paleta de colores adecuada y que haga contraste con los módulos del sistema.</w:t>
            </w:r>
          </w:p>
        </w:tc>
      </w:tr>
    </w:tbl>
    <w:p w14:paraId="7EA54848" w14:textId="71F8ED2B" w:rsidR="005E30A4" w:rsidRDefault="00465866" w:rsidP="00465866">
      <w:pPr>
        <w:pStyle w:val="Titulotabla"/>
      </w:pPr>
      <w:bookmarkStart w:id="681" w:name="_Toc151934646"/>
      <w:r>
        <w:t xml:space="preserve">Historia de usuario </w:t>
      </w:r>
      <w:r w:rsidR="007632A1">
        <w:t>3</w:t>
      </w:r>
      <w:r w:rsidR="00902799">
        <w:t>2</w:t>
      </w:r>
      <w:bookmarkEnd w:id="681"/>
    </w:p>
    <w:tbl>
      <w:tblPr>
        <w:tblStyle w:val="Tablaconcuadrcula"/>
        <w:tblW w:w="0" w:type="auto"/>
        <w:tblLook w:val="04A0" w:firstRow="1" w:lastRow="0" w:firstColumn="1" w:lastColumn="0" w:noHBand="0" w:noVBand="1"/>
      </w:tblPr>
      <w:tblGrid>
        <w:gridCol w:w="4396"/>
        <w:gridCol w:w="4432"/>
      </w:tblGrid>
      <w:tr w:rsidR="005E30A4" w14:paraId="256CAA6B" w14:textId="77777777">
        <w:tc>
          <w:tcPr>
            <w:tcW w:w="8828" w:type="dxa"/>
            <w:gridSpan w:val="2"/>
            <w:shd w:val="clear" w:color="auto" w:fill="B4C6E7" w:themeFill="accent1" w:themeFillTint="66"/>
          </w:tcPr>
          <w:p w14:paraId="25D2DCC8" w14:textId="77777777" w:rsidR="005E30A4" w:rsidRPr="00655815" w:rsidRDefault="005E30A4">
            <w:pPr>
              <w:tabs>
                <w:tab w:val="left" w:pos="2930"/>
              </w:tabs>
              <w:jc w:val="center"/>
              <w:rPr>
                <w:rFonts w:cs="Times New Roman"/>
                <w:b/>
                <w:bCs/>
                <w:szCs w:val="24"/>
              </w:rPr>
            </w:pPr>
            <w:r w:rsidRPr="00655815">
              <w:rPr>
                <w:rFonts w:cs="Times New Roman"/>
                <w:b/>
                <w:bCs/>
                <w:szCs w:val="24"/>
              </w:rPr>
              <w:t>Nombre: Barra de navegación</w:t>
            </w:r>
          </w:p>
        </w:tc>
      </w:tr>
      <w:tr w:rsidR="005E30A4" w14:paraId="08E935BE" w14:textId="77777777">
        <w:tc>
          <w:tcPr>
            <w:tcW w:w="4396" w:type="dxa"/>
            <w:vAlign w:val="center"/>
          </w:tcPr>
          <w:p w14:paraId="54D28278" w14:textId="4BF34861" w:rsidR="005E30A4" w:rsidRDefault="005E30A4">
            <w:pPr>
              <w:tabs>
                <w:tab w:val="left" w:pos="2930"/>
              </w:tabs>
              <w:jc w:val="center"/>
              <w:rPr>
                <w:rFonts w:cs="Times New Roman"/>
              </w:rPr>
            </w:pPr>
            <w:r>
              <w:rPr>
                <w:rFonts w:cs="Times New Roman"/>
              </w:rPr>
              <w:t>Identificador: H</w:t>
            </w:r>
            <w:r w:rsidR="007632A1">
              <w:rPr>
                <w:rFonts w:cs="Times New Roman"/>
              </w:rPr>
              <w:t>3</w:t>
            </w:r>
            <w:r w:rsidR="00884369">
              <w:rPr>
                <w:rFonts w:cs="Times New Roman"/>
              </w:rPr>
              <w:t>2</w:t>
            </w:r>
          </w:p>
        </w:tc>
        <w:tc>
          <w:tcPr>
            <w:tcW w:w="4432" w:type="dxa"/>
            <w:vAlign w:val="center"/>
          </w:tcPr>
          <w:p w14:paraId="2AE406E4" w14:textId="77777777" w:rsidR="005E30A4" w:rsidRDefault="005E30A4">
            <w:pPr>
              <w:tabs>
                <w:tab w:val="left" w:pos="2930"/>
              </w:tabs>
              <w:jc w:val="center"/>
              <w:rPr>
                <w:rFonts w:cs="Times New Roman"/>
              </w:rPr>
            </w:pPr>
            <w:r>
              <w:rPr>
                <w:rFonts w:cs="Times New Roman"/>
              </w:rPr>
              <w:t>Usuario: Empleado/Gerente</w:t>
            </w:r>
          </w:p>
        </w:tc>
      </w:tr>
      <w:tr w:rsidR="005E30A4" w14:paraId="007AA968" w14:textId="77777777">
        <w:tc>
          <w:tcPr>
            <w:tcW w:w="4396" w:type="dxa"/>
            <w:vAlign w:val="center"/>
          </w:tcPr>
          <w:p w14:paraId="75BF767D"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4D3189A7" w14:textId="77777777" w:rsidR="005E30A4" w:rsidRDefault="005E30A4">
            <w:pPr>
              <w:tabs>
                <w:tab w:val="left" w:pos="2930"/>
              </w:tabs>
              <w:jc w:val="center"/>
              <w:rPr>
                <w:rFonts w:cs="Times New Roman"/>
              </w:rPr>
            </w:pPr>
            <w:r>
              <w:rPr>
                <w:rFonts w:cs="Times New Roman"/>
              </w:rPr>
              <w:t>Riesgo en desarrollo: Baja</w:t>
            </w:r>
          </w:p>
        </w:tc>
      </w:tr>
      <w:tr w:rsidR="005E30A4" w14:paraId="2E9CFC43" w14:textId="77777777">
        <w:tc>
          <w:tcPr>
            <w:tcW w:w="8828" w:type="dxa"/>
            <w:gridSpan w:val="2"/>
          </w:tcPr>
          <w:p w14:paraId="7CC1B72C" w14:textId="6DFBD57B" w:rsidR="005E30A4" w:rsidRDefault="005E30A4">
            <w:pPr>
              <w:tabs>
                <w:tab w:val="left" w:pos="2930"/>
              </w:tabs>
              <w:rPr>
                <w:rFonts w:cs="Times New Roman"/>
              </w:rPr>
            </w:pPr>
            <w:r>
              <w:rPr>
                <w:rFonts w:cs="Times New Roman"/>
              </w:rPr>
              <w:t xml:space="preserve">Responsable: </w:t>
            </w:r>
            <w:r w:rsidR="00C800C8">
              <w:rPr>
                <w:rFonts w:cs="Times New Roman"/>
              </w:rPr>
              <w:t>Sánchez Becerra Ernesto Daniel</w:t>
            </w:r>
            <w:r w:rsidR="0010004C">
              <w:rPr>
                <w:rFonts w:cs="Times New Roman"/>
              </w:rPr>
              <w:t>.</w:t>
            </w:r>
          </w:p>
        </w:tc>
      </w:tr>
      <w:tr w:rsidR="005E30A4" w14:paraId="58B606F9" w14:textId="77777777">
        <w:tc>
          <w:tcPr>
            <w:tcW w:w="8828" w:type="dxa"/>
            <w:gridSpan w:val="2"/>
          </w:tcPr>
          <w:p w14:paraId="57865D4C"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 quiero contar con una barra de navegación que me permita desplazar entre los distintos módulos del sistema.</w:t>
            </w:r>
          </w:p>
        </w:tc>
      </w:tr>
      <w:tr w:rsidR="005E30A4" w14:paraId="723C6966" w14:textId="77777777">
        <w:tc>
          <w:tcPr>
            <w:tcW w:w="8828" w:type="dxa"/>
            <w:gridSpan w:val="2"/>
          </w:tcPr>
          <w:p w14:paraId="5A365A8B" w14:textId="77777777" w:rsidR="005E30A4" w:rsidRDefault="005E30A4">
            <w:pPr>
              <w:tabs>
                <w:tab w:val="left" w:pos="2930"/>
              </w:tabs>
              <w:rPr>
                <w:rFonts w:cs="Times New Roman"/>
              </w:rPr>
            </w:pPr>
            <w:r w:rsidRPr="72011EC9">
              <w:rPr>
                <w:rFonts w:cs="Times New Roman"/>
              </w:rPr>
              <w:t xml:space="preserve">Criterio de validación: se muestra </w:t>
            </w:r>
            <w:r>
              <w:rPr>
                <w:rFonts w:cs="Times New Roman"/>
              </w:rPr>
              <w:t>una barra de navegación del sistema para facilitar la selección del módulo que se requiera utilizar.</w:t>
            </w:r>
          </w:p>
        </w:tc>
      </w:tr>
    </w:tbl>
    <w:p w14:paraId="12A46545" w14:textId="05467E48" w:rsidR="005E30A4" w:rsidRDefault="00465866" w:rsidP="00465866">
      <w:pPr>
        <w:pStyle w:val="Titulotabla"/>
      </w:pPr>
      <w:bookmarkStart w:id="682" w:name="_Toc151934647"/>
      <w:r>
        <w:t xml:space="preserve">Historia de usuario </w:t>
      </w:r>
      <w:r w:rsidR="007632A1">
        <w:t>3</w:t>
      </w:r>
      <w:r w:rsidR="00902799">
        <w:t>3</w:t>
      </w:r>
      <w:bookmarkEnd w:id="682"/>
    </w:p>
    <w:p w14:paraId="69406876" w14:textId="77777777" w:rsidR="00257D06" w:rsidRDefault="00257D06" w:rsidP="00257D06">
      <w:pPr>
        <w:pStyle w:val="Titulotabla"/>
        <w:numPr>
          <w:ilvl w:val="0"/>
          <w:numId w:val="0"/>
        </w:numPr>
        <w:ind w:left="720" w:hanging="360"/>
      </w:pPr>
    </w:p>
    <w:tbl>
      <w:tblPr>
        <w:tblStyle w:val="Tablaconcuadrcula"/>
        <w:tblW w:w="0" w:type="auto"/>
        <w:tblLook w:val="04A0" w:firstRow="1" w:lastRow="0" w:firstColumn="1" w:lastColumn="0" w:noHBand="0" w:noVBand="1"/>
      </w:tblPr>
      <w:tblGrid>
        <w:gridCol w:w="4396"/>
        <w:gridCol w:w="4432"/>
      </w:tblGrid>
      <w:tr w:rsidR="005E30A4" w14:paraId="3A9515B0" w14:textId="77777777">
        <w:tc>
          <w:tcPr>
            <w:tcW w:w="8828" w:type="dxa"/>
            <w:gridSpan w:val="2"/>
            <w:shd w:val="clear" w:color="auto" w:fill="B4C6E7" w:themeFill="accent1" w:themeFillTint="66"/>
          </w:tcPr>
          <w:p w14:paraId="47CDBB3E" w14:textId="77777777" w:rsidR="005E30A4" w:rsidRPr="00655815" w:rsidRDefault="005E30A4">
            <w:pPr>
              <w:tabs>
                <w:tab w:val="left" w:pos="2930"/>
              </w:tabs>
              <w:jc w:val="center"/>
              <w:rPr>
                <w:rFonts w:cs="Times New Roman"/>
                <w:b/>
                <w:bCs/>
                <w:szCs w:val="24"/>
              </w:rPr>
            </w:pPr>
            <w:r w:rsidRPr="00655815">
              <w:rPr>
                <w:rFonts w:cs="Times New Roman"/>
                <w:b/>
                <w:bCs/>
                <w:szCs w:val="24"/>
              </w:rPr>
              <w:t>Nombre: Botones de selección</w:t>
            </w:r>
          </w:p>
        </w:tc>
      </w:tr>
      <w:tr w:rsidR="005E30A4" w14:paraId="2A1BFAB4" w14:textId="77777777">
        <w:tc>
          <w:tcPr>
            <w:tcW w:w="4396" w:type="dxa"/>
            <w:vAlign w:val="center"/>
          </w:tcPr>
          <w:p w14:paraId="046DC474" w14:textId="7838D539" w:rsidR="005E30A4" w:rsidRDefault="005E30A4">
            <w:pPr>
              <w:tabs>
                <w:tab w:val="left" w:pos="2930"/>
              </w:tabs>
              <w:jc w:val="center"/>
              <w:rPr>
                <w:rFonts w:cs="Times New Roman"/>
              </w:rPr>
            </w:pPr>
            <w:r>
              <w:rPr>
                <w:rFonts w:cs="Times New Roman"/>
              </w:rPr>
              <w:t>Identificador: H</w:t>
            </w:r>
            <w:r w:rsidR="007632A1">
              <w:rPr>
                <w:rFonts w:cs="Times New Roman"/>
              </w:rPr>
              <w:t>3</w:t>
            </w:r>
            <w:r w:rsidR="00884369">
              <w:rPr>
                <w:rFonts w:cs="Times New Roman"/>
              </w:rPr>
              <w:t>3</w:t>
            </w:r>
            <w:r w:rsidR="00EF76C4">
              <w:rPr>
                <w:rFonts w:cs="Times New Roman"/>
              </w:rPr>
              <w:t xml:space="preserve"> </w:t>
            </w:r>
          </w:p>
        </w:tc>
        <w:tc>
          <w:tcPr>
            <w:tcW w:w="4432" w:type="dxa"/>
            <w:vAlign w:val="center"/>
          </w:tcPr>
          <w:p w14:paraId="02163C82" w14:textId="77777777" w:rsidR="005E30A4" w:rsidRDefault="005E30A4">
            <w:pPr>
              <w:tabs>
                <w:tab w:val="left" w:pos="2930"/>
              </w:tabs>
              <w:jc w:val="center"/>
              <w:rPr>
                <w:rFonts w:cs="Times New Roman"/>
              </w:rPr>
            </w:pPr>
            <w:r>
              <w:rPr>
                <w:rFonts w:cs="Times New Roman"/>
              </w:rPr>
              <w:t>Usuario: Empleado/Gerente</w:t>
            </w:r>
          </w:p>
        </w:tc>
      </w:tr>
      <w:tr w:rsidR="005E30A4" w14:paraId="1A64396A" w14:textId="77777777">
        <w:tc>
          <w:tcPr>
            <w:tcW w:w="4396" w:type="dxa"/>
            <w:vAlign w:val="center"/>
          </w:tcPr>
          <w:p w14:paraId="0E6D9D11" w14:textId="77777777" w:rsidR="005E30A4" w:rsidRDefault="005E30A4">
            <w:pPr>
              <w:tabs>
                <w:tab w:val="left" w:pos="2930"/>
              </w:tabs>
              <w:jc w:val="center"/>
              <w:rPr>
                <w:rFonts w:cs="Times New Roman"/>
              </w:rPr>
            </w:pPr>
            <w:r>
              <w:rPr>
                <w:rFonts w:cs="Times New Roman"/>
              </w:rPr>
              <w:t>Prioridad: Baja</w:t>
            </w:r>
          </w:p>
        </w:tc>
        <w:tc>
          <w:tcPr>
            <w:tcW w:w="4432" w:type="dxa"/>
            <w:vAlign w:val="center"/>
          </w:tcPr>
          <w:p w14:paraId="1E2F5F35" w14:textId="77777777" w:rsidR="005E30A4" w:rsidRDefault="005E30A4">
            <w:pPr>
              <w:tabs>
                <w:tab w:val="left" w:pos="2930"/>
              </w:tabs>
              <w:jc w:val="center"/>
              <w:rPr>
                <w:rFonts w:cs="Times New Roman"/>
              </w:rPr>
            </w:pPr>
            <w:r>
              <w:rPr>
                <w:rFonts w:cs="Times New Roman"/>
              </w:rPr>
              <w:t>Riesgo en desarrollo: Baja</w:t>
            </w:r>
          </w:p>
        </w:tc>
      </w:tr>
      <w:tr w:rsidR="005E30A4" w14:paraId="743B6BE4" w14:textId="77777777">
        <w:tc>
          <w:tcPr>
            <w:tcW w:w="8828" w:type="dxa"/>
            <w:gridSpan w:val="2"/>
          </w:tcPr>
          <w:p w14:paraId="11FB6416" w14:textId="77777777" w:rsidR="005E30A4" w:rsidRDefault="005E30A4">
            <w:pPr>
              <w:tabs>
                <w:tab w:val="left" w:pos="2930"/>
              </w:tabs>
              <w:rPr>
                <w:rFonts w:cs="Times New Roman"/>
              </w:rPr>
            </w:pPr>
            <w:r>
              <w:rPr>
                <w:rFonts w:cs="Times New Roman"/>
              </w:rPr>
              <w:t>Responsable: Muñoz Ramírez Gabriel de Jesús.</w:t>
            </w:r>
          </w:p>
        </w:tc>
      </w:tr>
      <w:tr w:rsidR="005E30A4" w14:paraId="713B8672" w14:textId="77777777">
        <w:tc>
          <w:tcPr>
            <w:tcW w:w="8828" w:type="dxa"/>
            <w:gridSpan w:val="2"/>
          </w:tcPr>
          <w:p w14:paraId="26A70A1B" w14:textId="77777777" w:rsidR="005E30A4" w:rsidRPr="000C0D4D" w:rsidRDefault="005E30A4">
            <w:pPr>
              <w:rPr>
                <w:rFonts w:eastAsia="Times New Roman" w:cs="Times New Roman"/>
                <w:szCs w:val="24"/>
              </w:rPr>
            </w:pPr>
            <w:r>
              <w:rPr>
                <w:rFonts w:cs="Times New Roman"/>
              </w:rPr>
              <w:t xml:space="preserve">Descripción: </w:t>
            </w:r>
            <w:r w:rsidRPr="007C2991">
              <w:rPr>
                <w:rFonts w:cs="Times New Roman"/>
              </w:rPr>
              <w:t>Como usuario empleado</w:t>
            </w:r>
            <w:r>
              <w:rPr>
                <w:rFonts w:cs="Times New Roman"/>
              </w:rPr>
              <w:t>/gerente</w:t>
            </w:r>
            <w:r w:rsidRPr="007C2991">
              <w:rPr>
                <w:rFonts w:cs="Times New Roman"/>
              </w:rPr>
              <w:t>, quiero contar co</w:t>
            </w:r>
            <w:r>
              <w:rPr>
                <w:rFonts w:cs="Times New Roman"/>
              </w:rPr>
              <w:t>n botones que me permitan hacer uso de las diferentes herramientas que ofrece el sistema.</w:t>
            </w:r>
          </w:p>
        </w:tc>
      </w:tr>
      <w:tr w:rsidR="005E30A4" w14:paraId="3F2AFE1C" w14:textId="77777777">
        <w:tc>
          <w:tcPr>
            <w:tcW w:w="8828" w:type="dxa"/>
            <w:gridSpan w:val="2"/>
          </w:tcPr>
          <w:p w14:paraId="13A1BF0C" w14:textId="77777777" w:rsidR="005E30A4" w:rsidRDefault="005E30A4">
            <w:pPr>
              <w:tabs>
                <w:tab w:val="left" w:pos="2930"/>
              </w:tabs>
              <w:rPr>
                <w:rFonts w:cs="Times New Roman"/>
              </w:rPr>
            </w:pPr>
            <w:r w:rsidRPr="72011EC9">
              <w:rPr>
                <w:rFonts w:cs="Times New Roman"/>
              </w:rPr>
              <w:lastRenderedPageBreak/>
              <w:t>Criterio de validación: se muestra</w:t>
            </w:r>
            <w:r>
              <w:rPr>
                <w:rFonts w:cs="Times New Roman"/>
              </w:rPr>
              <w:t>n y habilitan botones que brinden al usuario las diferentes funcionalidades del sistema con el que podrá interactuar y utilizar de acuerdo con las necesidades que tenga.</w:t>
            </w:r>
          </w:p>
        </w:tc>
      </w:tr>
    </w:tbl>
    <w:p w14:paraId="3B9CB708" w14:textId="7CF638C9" w:rsidR="00935F6C" w:rsidRPr="00B932DC" w:rsidRDefault="00465866" w:rsidP="00465866">
      <w:pPr>
        <w:pStyle w:val="Titulotabla"/>
      </w:pPr>
      <w:bookmarkStart w:id="683" w:name="_Toc151934648"/>
      <w:r>
        <w:t xml:space="preserve">Historia de usuario </w:t>
      </w:r>
      <w:r w:rsidR="007632A1">
        <w:t>3</w:t>
      </w:r>
      <w:r w:rsidR="00902799">
        <w:t>4</w:t>
      </w:r>
      <w:bookmarkEnd w:id="683"/>
    </w:p>
    <w:p w14:paraId="6882F8A4" w14:textId="36317DBC" w:rsidR="007E5619" w:rsidRPr="007E5619" w:rsidRDefault="00DF35CD" w:rsidP="007E5619">
      <w:pPr>
        <w:pStyle w:val="Ttulo2"/>
        <w:rPr>
          <w:rFonts w:ascii="Times New Roman" w:hAnsi="Times New Roman" w:cs="Times New Roman"/>
          <w:b/>
        </w:rPr>
      </w:pPr>
      <w:bookmarkStart w:id="684" w:name="_Toc150181545"/>
      <w:bookmarkStart w:id="685" w:name="_Toc150390719"/>
      <w:bookmarkStart w:id="686" w:name="_Toc150418302"/>
      <w:bookmarkStart w:id="687" w:name="_Toc151981523"/>
      <w:bookmarkStart w:id="688" w:name="_Toc151935571"/>
      <w:r w:rsidRPr="00935F6C">
        <w:rPr>
          <w:rFonts w:ascii="Times New Roman" w:hAnsi="Times New Roman" w:cs="Times New Roman"/>
          <w:b/>
        </w:rPr>
        <w:t>4.4 Casos de uso</w:t>
      </w:r>
      <w:r w:rsidR="007E5619">
        <w:rPr>
          <w:rFonts w:ascii="Times New Roman" w:hAnsi="Times New Roman" w:cs="Times New Roman"/>
          <w:b/>
        </w:rPr>
        <w:t>.</w:t>
      </w:r>
      <w:bookmarkEnd w:id="687"/>
      <w:bookmarkEnd w:id="688"/>
    </w:p>
    <w:bookmarkEnd w:id="684"/>
    <w:bookmarkEnd w:id="685"/>
    <w:bookmarkEnd w:id="686"/>
    <w:p w14:paraId="1567AB30" w14:textId="3C880E37" w:rsidR="007E5619" w:rsidRDefault="00D956F5" w:rsidP="007E5619">
      <w:pPr>
        <w:jc w:val="center"/>
        <w:rPr>
          <w:rFonts w:cs="Times New Roman"/>
          <w:szCs w:val="24"/>
        </w:rPr>
      </w:pPr>
      <w:r>
        <w:rPr>
          <w:rFonts w:cs="Times New Roman"/>
          <w:szCs w:val="24"/>
        </w:rPr>
        <w:br/>
      </w:r>
      <w:r w:rsidR="002264F8">
        <w:rPr>
          <w:noProof/>
        </w:rPr>
        <w:drawing>
          <wp:inline distT="0" distB="0" distL="0" distR="0" wp14:anchorId="109C3A38" wp14:editId="57945F8F">
            <wp:extent cx="4503841" cy="2520000"/>
            <wp:effectExtent l="0" t="0" r="0" b="0"/>
            <wp:docPr id="1851177572" name="Imagen 1851177572"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antUML diagram"/>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03841" cy="2520000"/>
                    </a:xfrm>
                    <a:prstGeom prst="rect">
                      <a:avLst/>
                    </a:prstGeom>
                    <a:noFill/>
                    <a:ln>
                      <a:noFill/>
                    </a:ln>
                  </pic:spPr>
                </pic:pic>
              </a:graphicData>
            </a:graphic>
          </wp:inline>
        </w:drawing>
      </w:r>
    </w:p>
    <w:p w14:paraId="53DD821C" w14:textId="45C00D4D" w:rsidR="002753F5" w:rsidRDefault="00904B18" w:rsidP="00671830">
      <w:pPr>
        <w:pStyle w:val="indicefiguras"/>
        <w:tabs>
          <w:tab w:val="clear" w:pos="360"/>
        </w:tabs>
      </w:pPr>
      <w:bookmarkStart w:id="689" w:name="_Toc151934665"/>
      <w:bookmarkStart w:id="690" w:name="_Toc151981161"/>
      <w:r>
        <w:t>Diagrama de c</w:t>
      </w:r>
      <w:r w:rsidR="00990B8D">
        <w:t>aso</w:t>
      </w:r>
      <w:r>
        <w:t>s</w:t>
      </w:r>
      <w:r w:rsidR="00990B8D">
        <w:t xml:space="preserve"> de uso 1</w:t>
      </w:r>
      <w:bookmarkEnd w:id="689"/>
      <w:bookmarkEnd w:id="690"/>
    </w:p>
    <w:tbl>
      <w:tblPr>
        <w:tblStyle w:val="Tablaconcuadrcula4-nfasis1"/>
        <w:tblW w:w="9383" w:type="dxa"/>
        <w:tblLook w:val="04A0" w:firstRow="1" w:lastRow="0" w:firstColumn="1" w:lastColumn="0" w:noHBand="0" w:noVBand="1"/>
      </w:tblPr>
      <w:tblGrid>
        <w:gridCol w:w="1621"/>
        <w:gridCol w:w="1463"/>
        <w:gridCol w:w="2787"/>
        <w:gridCol w:w="1203"/>
        <w:gridCol w:w="2309"/>
      </w:tblGrid>
      <w:tr w:rsidR="004B38CB" w:rsidRPr="002C3375" w14:paraId="090620BC" w14:textId="77777777" w:rsidTr="001E2500">
        <w:trPr>
          <w:cnfStyle w:val="100000000000" w:firstRow="1" w:lastRow="0" w:firstColumn="0" w:lastColumn="0" w:oddVBand="0" w:evenVBand="0" w:oddHBand="0" w:evenHBand="0" w:firstRowFirstColumn="0" w:firstRowLastColumn="0" w:lastRowFirstColumn="0" w:lastRowLastColumn="0"/>
          <w:trHeight w:val="667"/>
        </w:trPr>
        <w:tc>
          <w:tcPr>
            <w:cnfStyle w:val="001000000000" w:firstRow="0" w:lastRow="0" w:firstColumn="1" w:lastColumn="0" w:oddVBand="0" w:evenVBand="0" w:oddHBand="0" w:evenHBand="0" w:firstRowFirstColumn="0" w:firstRowLastColumn="0" w:lastRowFirstColumn="0" w:lastRowLastColumn="0"/>
            <w:tcW w:w="0" w:type="auto"/>
          </w:tcPr>
          <w:p w14:paraId="3A386F98" w14:textId="257C318D" w:rsidR="004B38CB" w:rsidRPr="002C3375" w:rsidRDefault="004B38CB" w:rsidP="004B38CB">
            <w:pPr>
              <w:jc w:val="left"/>
              <w:rPr>
                <w:rFonts w:eastAsia="Times New Roman" w:cs="Times New Roman"/>
                <w:b w:val="0"/>
                <w:bCs w:val="0"/>
                <w:szCs w:val="24"/>
                <w:lang w:eastAsia="es-MX"/>
              </w:rPr>
            </w:pPr>
            <w:r w:rsidRPr="00DD7868">
              <w:rPr>
                <w:b w:val="0"/>
                <w:bCs w:val="0"/>
              </w:rPr>
              <w:t>Caso de Uso</w:t>
            </w:r>
          </w:p>
        </w:tc>
        <w:tc>
          <w:tcPr>
            <w:tcW w:w="0" w:type="auto"/>
          </w:tcPr>
          <w:p w14:paraId="221DEF6A" w14:textId="2B20101D" w:rsidR="004B38CB" w:rsidRPr="002C3375" w:rsidRDefault="004B38CB" w:rsidP="004B38C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Actores</w:t>
            </w:r>
          </w:p>
        </w:tc>
        <w:tc>
          <w:tcPr>
            <w:tcW w:w="0" w:type="auto"/>
          </w:tcPr>
          <w:p w14:paraId="69AB9A6E" w14:textId="54CFA712" w:rsidR="004B38CB" w:rsidRPr="002C3375" w:rsidRDefault="004B38CB" w:rsidP="004B38C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Resumen</w:t>
            </w:r>
          </w:p>
        </w:tc>
        <w:tc>
          <w:tcPr>
            <w:tcW w:w="0" w:type="auto"/>
          </w:tcPr>
          <w:p w14:paraId="77504B65" w14:textId="3CE6F586" w:rsidR="004B38CB" w:rsidRPr="002C3375" w:rsidRDefault="004B38CB" w:rsidP="004B38C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Tipo</w:t>
            </w:r>
          </w:p>
        </w:tc>
        <w:tc>
          <w:tcPr>
            <w:tcW w:w="0" w:type="auto"/>
          </w:tcPr>
          <w:p w14:paraId="5E694EEF" w14:textId="76B7091A" w:rsidR="004B38CB" w:rsidRPr="002C3375" w:rsidRDefault="004B38CB" w:rsidP="004B38CB">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Referencias Cruzadas</w:t>
            </w:r>
          </w:p>
        </w:tc>
      </w:tr>
      <w:tr w:rsidR="004B38CB" w:rsidRPr="002C3375" w14:paraId="7ED7CC70" w14:textId="77777777" w:rsidTr="00680A00">
        <w:trPr>
          <w:cnfStyle w:val="000000100000" w:firstRow="0" w:lastRow="0" w:firstColumn="0" w:lastColumn="0" w:oddVBand="0" w:evenVBand="0" w:oddHBand="1" w:evenHBand="0" w:firstRowFirstColumn="0" w:firstRowLastColumn="0" w:lastRowFirstColumn="0" w:lastRowLastColumn="0"/>
          <w:trHeight w:val="996"/>
        </w:trPr>
        <w:tc>
          <w:tcPr>
            <w:cnfStyle w:val="001000000000" w:firstRow="0" w:lastRow="0" w:firstColumn="1" w:lastColumn="0" w:oddVBand="0" w:evenVBand="0" w:oddHBand="0" w:evenHBand="0" w:firstRowFirstColumn="0" w:firstRowLastColumn="0" w:lastRowFirstColumn="0" w:lastRowLastColumn="0"/>
            <w:tcW w:w="0" w:type="auto"/>
            <w:hideMark/>
          </w:tcPr>
          <w:p w14:paraId="4B229414" w14:textId="7CF03EAC" w:rsidR="004B38CB" w:rsidRPr="002C3375" w:rsidRDefault="004B38CB" w:rsidP="004B38CB">
            <w:pPr>
              <w:jc w:val="left"/>
              <w:rPr>
                <w:rFonts w:eastAsia="Times New Roman" w:cs="Times New Roman"/>
                <w:szCs w:val="24"/>
                <w:lang w:eastAsia="es-MX"/>
              </w:rPr>
            </w:pPr>
            <w:r w:rsidRPr="004C651E">
              <w:t>Iniciar Sesión</w:t>
            </w:r>
          </w:p>
        </w:tc>
        <w:tc>
          <w:tcPr>
            <w:tcW w:w="0" w:type="auto"/>
            <w:hideMark/>
          </w:tcPr>
          <w:p w14:paraId="08979D8F" w14:textId="70448210"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Gerente, Empleado</w:t>
            </w:r>
          </w:p>
        </w:tc>
        <w:tc>
          <w:tcPr>
            <w:tcW w:w="0" w:type="auto"/>
            <w:hideMark/>
          </w:tcPr>
          <w:p w14:paraId="57A7516A" w14:textId="54B8AE4D"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Usuarios inician sesión en el sistema.</w:t>
            </w:r>
          </w:p>
        </w:tc>
        <w:tc>
          <w:tcPr>
            <w:tcW w:w="0" w:type="auto"/>
            <w:hideMark/>
          </w:tcPr>
          <w:p w14:paraId="48EB4658" w14:textId="4030BDBF"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Primario</w:t>
            </w:r>
          </w:p>
        </w:tc>
        <w:tc>
          <w:tcPr>
            <w:tcW w:w="0" w:type="auto"/>
            <w:hideMark/>
          </w:tcPr>
          <w:p w14:paraId="04F67AF5" w14:textId="0351DA9F"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Autenticar Usuario, Recuperar Contraseña</w:t>
            </w:r>
          </w:p>
        </w:tc>
      </w:tr>
      <w:tr w:rsidR="004B38CB" w:rsidRPr="002C3375" w14:paraId="08565C6F" w14:textId="77777777" w:rsidTr="00680A00">
        <w:trPr>
          <w:trHeight w:val="1012"/>
        </w:trPr>
        <w:tc>
          <w:tcPr>
            <w:cnfStyle w:val="001000000000" w:firstRow="0" w:lastRow="0" w:firstColumn="1" w:lastColumn="0" w:oddVBand="0" w:evenVBand="0" w:oddHBand="0" w:evenHBand="0" w:firstRowFirstColumn="0" w:firstRowLastColumn="0" w:lastRowFirstColumn="0" w:lastRowLastColumn="0"/>
            <w:tcW w:w="0" w:type="auto"/>
            <w:hideMark/>
          </w:tcPr>
          <w:p w14:paraId="37CAD0CF" w14:textId="1178D7E6" w:rsidR="004B38CB" w:rsidRPr="002C3375" w:rsidRDefault="004B38CB" w:rsidP="004B38CB">
            <w:pPr>
              <w:jc w:val="left"/>
              <w:rPr>
                <w:rFonts w:eastAsia="Times New Roman" w:cs="Times New Roman"/>
                <w:b w:val="0"/>
                <w:bCs w:val="0"/>
                <w:szCs w:val="24"/>
                <w:lang w:eastAsia="es-MX"/>
              </w:rPr>
            </w:pPr>
            <w:r w:rsidRPr="00DD7868">
              <w:rPr>
                <w:b w:val="0"/>
                <w:bCs w:val="0"/>
              </w:rPr>
              <w:t>Autenticar Usuario</w:t>
            </w:r>
          </w:p>
        </w:tc>
        <w:tc>
          <w:tcPr>
            <w:tcW w:w="0" w:type="auto"/>
            <w:hideMark/>
          </w:tcPr>
          <w:p w14:paraId="7AB9733B" w14:textId="55B2559C"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Gerente, Empleado</w:t>
            </w:r>
          </w:p>
        </w:tc>
        <w:tc>
          <w:tcPr>
            <w:tcW w:w="0" w:type="auto"/>
            <w:hideMark/>
          </w:tcPr>
          <w:p w14:paraId="424447C1" w14:textId="63083574"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Verificar la identidad del usuario durante el inicio de sesión.</w:t>
            </w:r>
          </w:p>
        </w:tc>
        <w:tc>
          <w:tcPr>
            <w:tcW w:w="0" w:type="auto"/>
            <w:hideMark/>
          </w:tcPr>
          <w:p w14:paraId="508181E4" w14:textId="4E34B2D6"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Incluido</w:t>
            </w:r>
          </w:p>
        </w:tc>
        <w:tc>
          <w:tcPr>
            <w:tcW w:w="0" w:type="auto"/>
            <w:hideMark/>
          </w:tcPr>
          <w:p w14:paraId="1360EC4F" w14:textId="56BDA22B"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Iniciar Sesión</w:t>
            </w:r>
          </w:p>
        </w:tc>
      </w:tr>
      <w:tr w:rsidR="004B38CB" w:rsidRPr="002C3375" w14:paraId="169D1F00" w14:textId="77777777" w:rsidTr="00680A00">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0" w:type="auto"/>
            <w:hideMark/>
          </w:tcPr>
          <w:p w14:paraId="7424B79B" w14:textId="497E7D7E" w:rsidR="004B38CB" w:rsidRPr="002C3375" w:rsidRDefault="004B38CB" w:rsidP="004B38CB">
            <w:pPr>
              <w:jc w:val="left"/>
              <w:rPr>
                <w:rFonts w:eastAsia="Times New Roman" w:cs="Times New Roman"/>
                <w:b w:val="0"/>
                <w:bCs w:val="0"/>
                <w:szCs w:val="24"/>
                <w:lang w:eastAsia="es-MX"/>
              </w:rPr>
            </w:pPr>
            <w:r w:rsidRPr="00DD7868">
              <w:rPr>
                <w:b w:val="0"/>
                <w:bCs w:val="0"/>
              </w:rPr>
              <w:t>Cerrar Sesión</w:t>
            </w:r>
          </w:p>
        </w:tc>
        <w:tc>
          <w:tcPr>
            <w:tcW w:w="0" w:type="auto"/>
            <w:hideMark/>
          </w:tcPr>
          <w:p w14:paraId="3FA4B8BC" w14:textId="06F7B656"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Gerente, Empleado</w:t>
            </w:r>
          </w:p>
        </w:tc>
        <w:tc>
          <w:tcPr>
            <w:tcW w:w="0" w:type="auto"/>
            <w:hideMark/>
          </w:tcPr>
          <w:p w14:paraId="69BF50C4" w14:textId="7A3F5D2A"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Usuarios cierran sesión en el sistema.</w:t>
            </w:r>
          </w:p>
        </w:tc>
        <w:tc>
          <w:tcPr>
            <w:tcW w:w="0" w:type="auto"/>
            <w:hideMark/>
          </w:tcPr>
          <w:p w14:paraId="6B8A6BA8" w14:textId="728C7D21" w:rsidR="004B38CB" w:rsidRPr="002C3375" w:rsidRDefault="004B38CB"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4C651E">
              <w:t>Primario</w:t>
            </w:r>
          </w:p>
        </w:tc>
        <w:tc>
          <w:tcPr>
            <w:tcW w:w="0" w:type="auto"/>
            <w:hideMark/>
          </w:tcPr>
          <w:p w14:paraId="385100EC" w14:textId="381DB00F" w:rsidR="004B38CB" w:rsidRPr="002C3375" w:rsidRDefault="00B835A5" w:rsidP="004B38CB">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4B38CB" w:rsidRPr="002C3375" w14:paraId="61668AAF" w14:textId="77777777" w:rsidTr="00680A00">
        <w:trPr>
          <w:trHeight w:val="721"/>
        </w:trPr>
        <w:tc>
          <w:tcPr>
            <w:cnfStyle w:val="001000000000" w:firstRow="0" w:lastRow="0" w:firstColumn="1" w:lastColumn="0" w:oddVBand="0" w:evenVBand="0" w:oddHBand="0" w:evenHBand="0" w:firstRowFirstColumn="0" w:firstRowLastColumn="0" w:lastRowFirstColumn="0" w:lastRowLastColumn="0"/>
            <w:tcW w:w="0" w:type="auto"/>
            <w:hideMark/>
          </w:tcPr>
          <w:p w14:paraId="24BAFE7F" w14:textId="04224F50" w:rsidR="004B38CB" w:rsidRPr="002C3375" w:rsidRDefault="004B38CB" w:rsidP="004B38CB">
            <w:pPr>
              <w:jc w:val="left"/>
              <w:rPr>
                <w:rFonts w:eastAsia="Times New Roman" w:cs="Times New Roman"/>
                <w:b w:val="0"/>
                <w:bCs w:val="0"/>
                <w:szCs w:val="24"/>
                <w:lang w:eastAsia="es-MX"/>
              </w:rPr>
            </w:pPr>
            <w:r w:rsidRPr="00DD7868">
              <w:rPr>
                <w:b w:val="0"/>
                <w:bCs w:val="0"/>
              </w:rPr>
              <w:t>Recuperar Contraseña</w:t>
            </w:r>
          </w:p>
        </w:tc>
        <w:tc>
          <w:tcPr>
            <w:tcW w:w="0" w:type="auto"/>
            <w:hideMark/>
          </w:tcPr>
          <w:p w14:paraId="34C20A28" w14:textId="21EC91C3"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Gerente, Empleado</w:t>
            </w:r>
          </w:p>
        </w:tc>
        <w:tc>
          <w:tcPr>
            <w:tcW w:w="0" w:type="auto"/>
            <w:hideMark/>
          </w:tcPr>
          <w:p w14:paraId="5DD6E1AD" w14:textId="76C6A51C"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Usuarios recuperan sus contraseñas en caso de olvido.</w:t>
            </w:r>
          </w:p>
        </w:tc>
        <w:tc>
          <w:tcPr>
            <w:tcW w:w="0" w:type="auto"/>
            <w:hideMark/>
          </w:tcPr>
          <w:p w14:paraId="179CA2C9" w14:textId="031045BB"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Extendido</w:t>
            </w:r>
          </w:p>
        </w:tc>
        <w:tc>
          <w:tcPr>
            <w:tcW w:w="0" w:type="auto"/>
            <w:hideMark/>
          </w:tcPr>
          <w:p w14:paraId="6F1DB2F0" w14:textId="224FD055" w:rsidR="004B38CB" w:rsidRPr="002C3375" w:rsidRDefault="004B38CB" w:rsidP="004B38CB">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4C651E">
              <w:t>Iniciar Sesión</w:t>
            </w:r>
          </w:p>
        </w:tc>
      </w:tr>
    </w:tbl>
    <w:p w14:paraId="17DBCBC0" w14:textId="693BC3F8" w:rsidR="007D11C9" w:rsidRDefault="003B184A" w:rsidP="00BD5D97">
      <w:pPr>
        <w:pStyle w:val="Titulotabla"/>
      </w:pPr>
      <w:bookmarkStart w:id="691" w:name="_Toc151934649"/>
      <w:r>
        <w:t>Descripción de</w:t>
      </w:r>
      <w:r w:rsidR="008F539D">
        <w:t>l</w:t>
      </w:r>
      <w:r>
        <w:t xml:space="preserve"> </w:t>
      </w:r>
      <w:r w:rsidR="00904B18">
        <w:t xml:space="preserve">diagrama de </w:t>
      </w:r>
      <w:r w:rsidR="00990B8D">
        <w:t>caso de uso 1</w:t>
      </w:r>
      <w:bookmarkEnd w:id="691"/>
    </w:p>
    <w:p w14:paraId="52D4335A" w14:textId="5D1A4BD8" w:rsidR="00765E0C" w:rsidRDefault="00496620" w:rsidP="00513139">
      <w:pPr>
        <w:jc w:val="center"/>
      </w:pPr>
      <w:bookmarkStart w:id="692" w:name="_Toc151934666"/>
      <w:bookmarkStart w:id="693" w:name="_Toc151981162"/>
      <w:r>
        <w:rPr>
          <w:noProof/>
        </w:rPr>
        <w:lastRenderedPageBreak/>
        <w:drawing>
          <wp:inline distT="0" distB="0" distL="0" distR="0" wp14:anchorId="4BD1BB8C" wp14:editId="4161B99B">
            <wp:extent cx="3845560" cy="1929130"/>
            <wp:effectExtent l="0" t="0" r="2540" b="0"/>
            <wp:docPr id="704671375" name="Imagen 704671375"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lantUML diagra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45560" cy="1929130"/>
                    </a:xfrm>
                    <a:prstGeom prst="rect">
                      <a:avLst/>
                    </a:prstGeom>
                    <a:noFill/>
                    <a:ln>
                      <a:noFill/>
                    </a:ln>
                  </pic:spPr>
                </pic:pic>
              </a:graphicData>
            </a:graphic>
          </wp:inline>
        </w:drawing>
      </w:r>
      <w:bookmarkEnd w:id="692"/>
      <w:bookmarkEnd w:id="693"/>
    </w:p>
    <w:p w14:paraId="66A25F5D" w14:textId="4EEB00D9" w:rsidR="00765E0C" w:rsidRDefault="00904B18" w:rsidP="00671830">
      <w:pPr>
        <w:pStyle w:val="indicefiguras"/>
        <w:tabs>
          <w:tab w:val="clear" w:pos="360"/>
        </w:tabs>
      </w:pPr>
      <w:bookmarkStart w:id="694" w:name="_Toc151934667"/>
      <w:bookmarkStart w:id="695" w:name="_Toc151981163"/>
      <w:r>
        <w:t>Diagrama de caso</w:t>
      </w:r>
      <w:r w:rsidR="002513BE">
        <w:t>s</w:t>
      </w:r>
      <w:r>
        <w:t xml:space="preserve"> de uso 2</w:t>
      </w:r>
      <w:bookmarkEnd w:id="694"/>
      <w:bookmarkEnd w:id="695"/>
    </w:p>
    <w:tbl>
      <w:tblPr>
        <w:tblStyle w:val="Tablaconcuadrcula4-nfasis1"/>
        <w:tblW w:w="0" w:type="auto"/>
        <w:tblLayout w:type="fixed"/>
        <w:tblLook w:val="04A0" w:firstRow="1" w:lastRow="0" w:firstColumn="1" w:lastColumn="0" w:noHBand="0" w:noVBand="1"/>
      </w:tblPr>
      <w:tblGrid>
        <w:gridCol w:w="1874"/>
        <w:gridCol w:w="1874"/>
        <w:gridCol w:w="1874"/>
        <w:gridCol w:w="1874"/>
        <w:gridCol w:w="1874"/>
      </w:tblGrid>
      <w:tr w:rsidR="00830861" w:rsidRPr="002C3375" w14:paraId="290EA59F" w14:textId="77777777" w:rsidTr="001E2500">
        <w:trPr>
          <w:cnfStyle w:val="100000000000" w:firstRow="1" w:lastRow="0" w:firstColumn="0" w:lastColumn="0" w:oddVBand="0" w:evenVBand="0" w:oddHBand="0"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1874" w:type="dxa"/>
          </w:tcPr>
          <w:p w14:paraId="448E7F7B" w14:textId="77777777" w:rsidR="00830861" w:rsidRPr="002C3375" w:rsidRDefault="00830861">
            <w:pPr>
              <w:jc w:val="left"/>
              <w:rPr>
                <w:rFonts w:eastAsia="Times New Roman" w:cs="Times New Roman"/>
                <w:b w:val="0"/>
                <w:bCs w:val="0"/>
                <w:szCs w:val="24"/>
                <w:lang w:eastAsia="es-MX"/>
              </w:rPr>
            </w:pPr>
            <w:r w:rsidRPr="00DD7868">
              <w:rPr>
                <w:b w:val="0"/>
                <w:bCs w:val="0"/>
              </w:rPr>
              <w:t>Caso de Uso</w:t>
            </w:r>
          </w:p>
        </w:tc>
        <w:tc>
          <w:tcPr>
            <w:tcW w:w="1874" w:type="dxa"/>
          </w:tcPr>
          <w:p w14:paraId="29BD5E43" w14:textId="77777777" w:rsidR="00830861" w:rsidRPr="002C3375" w:rsidRDefault="00830861">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Actores</w:t>
            </w:r>
          </w:p>
        </w:tc>
        <w:tc>
          <w:tcPr>
            <w:tcW w:w="1874" w:type="dxa"/>
          </w:tcPr>
          <w:p w14:paraId="0C3AB071" w14:textId="77777777" w:rsidR="00830861" w:rsidRPr="002C3375" w:rsidRDefault="00830861">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Resumen</w:t>
            </w:r>
          </w:p>
        </w:tc>
        <w:tc>
          <w:tcPr>
            <w:tcW w:w="1874" w:type="dxa"/>
          </w:tcPr>
          <w:p w14:paraId="428F9154" w14:textId="77777777" w:rsidR="00830861" w:rsidRPr="002C3375" w:rsidRDefault="00830861">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Tipo</w:t>
            </w:r>
          </w:p>
        </w:tc>
        <w:tc>
          <w:tcPr>
            <w:tcW w:w="1874" w:type="dxa"/>
          </w:tcPr>
          <w:p w14:paraId="18C718C9" w14:textId="77777777" w:rsidR="00830861" w:rsidRPr="002C3375" w:rsidRDefault="00830861">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4C651E">
              <w:t>Referencias Cruzadas</w:t>
            </w:r>
          </w:p>
        </w:tc>
      </w:tr>
      <w:tr w:rsidR="00D34238" w:rsidRPr="002C3375" w14:paraId="6F8940FC" w14:textId="77777777" w:rsidTr="001E2500">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1874" w:type="dxa"/>
            <w:hideMark/>
          </w:tcPr>
          <w:p w14:paraId="31F48CFE" w14:textId="242DB830" w:rsidR="00D34238" w:rsidRPr="002C3375" w:rsidRDefault="00D34238" w:rsidP="00D34238">
            <w:pPr>
              <w:jc w:val="left"/>
              <w:rPr>
                <w:rFonts w:eastAsia="Times New Roman" w:cs="Times New Roman"/>
                <w:szCs w:val="24"/>
                <w:lang w:eastAsia="es-MX"/>
              </w:rPr>
            </w:pPr>
            <w:r w:rsidRPr="0033238F">
              <w:t>Venta de productos</w:t>
            </w:r>
          </w:p>
        </w:tc>
        <w:tc>
          <w:tcPr>
            <w:tcW w:w="1874" w:type="dxa"/>
            <w:hideMark/>
          </w:tcPr>
          <w:p w14:paraId="0DD1CA03" w14:textId="571BC1E0" w:rsidR="00D34238" w:rsidRPr="002C3375" w:rsidRDefault="00D34238" w:rsidP="00D34238">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33238F">
              <w:t>Empleado</w:t>
            </w:r>
          </w:p>
        </w:tc>
        <w:tc>
          <w:tcPr>
            <w:tcW w:w="1874" w:type="dxa"/>
            <w:hideMark/>
          </w:tcPr>
          <w:p w14:paraId="55BD04F5" w14:textId="51719160" w:rsidR="00D34238" w:rsidRPr="002C3375" w:rsidRDefault="00D34238" w:rsidP="00D34238">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33238F">
              <w:t>Realizar ventas de productos.</w:t>
            </w:r>
          </w:p>
        </w:tc>
        <w:tc>
          <w:tcPr>
            <w:tcW w:w="1874" w:type="dxa"/>
            <w:hideMark/>
          </w:tcPr>
          <w:p w14:paraId="4F740CB6" w14:textId="7849A1DB" w:rsidR="00D34238" w:rsidRPr="002C3375" w:rsidRDefault="00D34238" w:rsidP="00D34238">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33238F">
              <w:t>Primario</w:t>
            </w:r>
          </w:p>
        </w:tc>
        <w:tc>
          <w:tcPr>
            <w:tcW w:w="1874" w:type="dxa"/>
            <w:hideMark/>
          </w:tcPr>
          <w:p w14:paraId="32187690" w14:textId="3402E647" w:rsidR="00D34238" w:rsidRPr="002C3375" w:rsidRDefault="00D34238" w:rsidP="00D34238">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33238F">
              <w:t>Búsqueda de productos</w:t>
            </w:r>
          </w:p>
        </w:tc>
      </w:tr>
      <w:tr w:rsidR="00D34238" w:rsidRPr="002C3375" w14:paraId="501AEA7D" w14:textId="77777777" w:rsidTr="001E2500">
        <w:trPr>
          <w:trHeight w:val="721"/>
        </w:trPr>
        <w:tc>
          <w:tcPr>
            <w:cnfStyle w:val="001000000000" w:firstRow="0" w:lastRow="0" w:firstColumn="1" w:lastColumn="0" w:oddVBand="0" w:evenVBand="0" w:oddHBand="0" w:evenHBand="0" w:firstRowFirstColumn="0" w:firstRowLastColumn="0" w:lastRowFirstColumn="0" w:lastRowLastColumn="0"/>
            <w:tcW w:w="1874" w:type="dxa"/>
            <w:hideMark/>
          </w:tcPr>
          <w:p w14:paraId="7F8EF91B" w14:textId="02B7BE62" w:rsidR="00D34238" w:rsidRPr="002C3375" w:rsidRDefault="00D34238" w:rsidP="00D34238">
            <w:pPr>
              <w:jc w:val="left"/>
              <w:rPr>
                <w:rFonts w:eastAsia="Times New Roman" w:cs="Times New Roman"/>
                <w:b w:val="0"/>
                <w:bCs w:val="0"/>
                <w:szCs w:val="24"/>
                <w:lang w:eastAsia="es-MX"/>
              </w:rPr>
            </w:pPr>
            <w:r w:rsidRPr="00D34238">
              <w:rPr>
                <w:b w:val="0"/>
                <w:bCs w:val="0"/>
              </w:rPr>
              <w:t>Búsqueda de productos</w:t>
            </w:r>
          </w:p>
        </w:tc>
        <w:tc>
          <w:tcPr>
            <w:tcW w:w="1874" w:type="dxa"/>
            <w:hideMark/>
          </w:tcPr>
          <w:p w14:paraId="2AF780DD" w14:textId="0E6D4AE5" w:rsidR="00D34238" w:rsidRPr="002C3375" w:rsidRDefault="00D34238" w:rsidP="00D34238">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33238F">
              <w:t>Empleado</w:t>
            </w:r>
          </w:p>
        </w:tc>
        <w:tc>
          <w:tcPr>
            <w:tcW w:w="1874" w:type="dxa"/>
            <w:hideMark/>
          </w:tcPr>
          <w:p w14:paraId="401B1B52" w14:textId="6630C3ED" w:rsidR="00D34238" w:rsidRPr="002C3375" w:rsidRDefault="00D34238" w:rsidP="00D34238">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33238F">
              <w:t>Buscar productos en el inventario.</w:t>
            </w:r>
          </w:p>
        </w:tc>
        <w:tc>
          <w:tcPr>
            <w:tcW w:w="1874" w:type="dxa"/>
            <w:hideMark/>
          </w:tcPr>
          <w:p w14:paraId="6AF3E224" w14:textId="6357C6C7" w:rsidR="00D34238" w:rsidRPr="002C3375" w:rsidRDefault="00D34238" w:rsidP="00D34238">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33238F">
              <w:t>Incluido</w:t>
            </w:r>
          </w:p>
        </w:tc>
        <w:tc>
          <w:tcPr>
            <w:tcW w:w="1874" w:type="dxa"/>
            <w:hideMark/>
          </w:tcPr>
          <w:p w14:paraId="2937789D" w14:textId="5B9C5DB0" w:rsidR="00D34238" w:rsidRPr="002C3375" w:rsidRDefault="00D34238" w:rsidP="00D34238">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33238F">
              <w:t>-</w:t>
            </w:r>
          </w:p>
        </w:tc>
      </w:tr>
    </w:tbl>
    <w:p w14:paraId="0F121A7A" w14:textId="6D04B90B" w:rsidR="00830861" w:rsidRDefault="002513BE" w:rsidP="002513BE">
      <w:pPr>
        <w:pStyle w:val="Titulotabla"/>
      </w:pPr>
      <w:bookmarkStart w:id="696" w:name="_Toc151934650"/>
      <w:r>
        <w:t>Descripción de</w:t>
      </w:r>
      <w:r w:rsidR="008F539D">
        <w:t>l</w:t>
      </w:r>
      <w:r>
        <w:t xml:space="preserve"> diagrama de casos de uso 2</w:t>
      </w:r>
      <w:bookmarkEnd w:id="696"/>
    </w:p>
    <w:p w14:paraId="26E95260" w14:textId="3EFAF196" w:rsidR="00C86E61" w:rsidRDefault="00D2106B" w:rsidP="00513139">
      <w:pPr>
        <w:jc w:val="center"/>
      </w:pPr>
      <w:bookmarkStart w:id="697" w:name="_Toc151934668"/>
      <w:bookmarkStart w:id="698" w:name="_Toc151981164"/>
      <w:r>
        <w:rPr>
          <w:noProof/>
        </w:rPr>
        <w:drawing>
          <wp:inline distT="0" distB="0" distL="0" distR="0" wp14:anchorId="28A01F8D" wp14:editId="3A056A33">
            <wp:extent cx="5945562" cy="3062312"/>
            <wp:effectExtent l="0" t="0" r="0" b="5080"/>
            <wp:docPr id="1095819763" name="Imagen 109581976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819763" name="Imagen 10" descr="Diagrama&#10;&#10;Descripción generada automáticament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54900" cy="3067122"/>
                    </a:xfrm>
                    <a:prstGeom prst="rect">
                      <a:avLst/>
                    </a:prstGeom>
                    <a:noFill/>
                    <a:ln>
                      <a:noFill/>
                    </a:ln>
                  </pic:spPr>
                </pic:pic>
              </a:graphicData>
            </a:graphic>
          </wp:inline>
        </w:drawing>
      </w:r>
      <w:bookmarkEnd w:id="697"/>
      <w:bookmarkEnd w:id="698"/>
    </w:p>
    <w:p w14:paraId="13B5314B" w14:textId="23121A23" w:rsidR="00C86E61" w:rsidRDefault="004A6532" w:rsidP="00671830">
      <w:pPr>
        <w:pStyle w:val="indicefiguras"/>
        <w:tabs>
          <w:tab w:val="clear" w:pos="360"/>
        </w:tabs>
      </w:pPr>
      <w:bookmarkStart w:id="699" w:name="_Toc151934669"/>
      <w:bookmarkStart w:id="700" w:name="_Toc151981165"/>
      <w:r>
        <w:t>Diagrama de casos de uso 3</w:t>
      </w:r>
      <w:bookmarkEnd w:id="699"/>
      <w:bookmarkEnd w:id="700"/>
    </w:p>
    <w:tbl>
      <w:tblPr>
        <w:tblStyle w:val="Tablaconcuadrcula4-nfasis1"/>
        <w:tblW w:w="9374" w:type="dxa"/>
        <w:tblLook w:val="04A0" w:firstRow="1" w:lastRow="0" w:firstColumn="1" w:lastColumn="0" w:noHBand="0" w:noVBand="1"/>
      </w:tblPr>
      <w:tblGrid>
        <w:gridCol w:w="2047"/>
        <w:gridCol w:w="1003"/>
        <w:gridCol w:w="2879"/>
        <w:gridCol w:w="1056"/>
        <w:gridCol w:w="2389"/>
      </w:tblGrid>
      <w:tr w:rsidR="00A424BA" w:rsidRPr="002C3375" w14:paraId="646B02AA" w14:textId="77777777" w:rsidTr="001E2500">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0" w:type="auto"/>
          </w:tcPr>
          <w:p w14:paraId="0762F1A2" w14:textId="77777777" w:rsidR="00A424BA" w:rsidRPr="002C3375" w:rsidRDefault="00A424BA">
            <w:pPr>
              <w:jc w:val="left"/>
              <w:rPr>
                <w:rFonts w:eastAsia="Times New Roman" w:cs="Times New Roman"/>
                <w:b w:val="0"/>
                <w:bCs w:val="0"/>
                <w:szCs w:val="24"/>
                <w:lang w:eastAsia="es-MX"/>
              </w:rPr>
            </w:pPr>
            <w:bookmarkStart w:id="701" w:name="_Hlk151919838"/>
            <w:r w:rsidRPr="00DD7868">
              <w:rPr>
                <w:b w:val="0"/>
                <w:bCs w:val="0"/>
                <w:szCs w:val="24"/>
              </w:rPr>
              <w:t>Caso de Uso</w:t>
            </w:r>
          </w:p>
        </w:tc>
        <w:tc>
          <w:tcPr>
            <w:tcW w:w="0" w:type="auto"/>
          </w:tcPr>
          <w:p w14:paraId="79DC83BA" w14:textId="77777777" w:rsidR="00A424BA" w:rsidRPr="002C3375" w:rsidRDefault="00A424B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AC6F19">
              <w:rPr>
                <w:szCs w:val="24"/>
              </w:rPr>
              <w:t>Actores</w:t>
            </w:r>
          </w:p>
        </w:tc>
        <w:tc>
          <w:tcPr>
            <w:tcW w:w="0" w:type="auto"/>
          </w:tcPr>
          <w:p w14:paraId="425BF73A" w14:textId="77777777" w:rsidR="00A424BA" w:rsidRPr="002C3375" w:rsidRDefault="00A424B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AC6F19">
              <w:rPr>
                <w:szCs w:val="24"/>
              </w:rPr>
              <w:t>Resumen</w:t>
            </w:r>
          </w:p>
        </w:tc>
        <w:tc>
          <w:tcPr>
            <w:tcW w:w="0" w:type="auto"/>
          </w:tcPr>
          <w:p w14:paraId="5D28363F" w14:textId="77777777" w:rsidR="00A424BA" w:rsidRPr="002C3375" w:rsidRDefault="00A424B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AC6F19">
              <w:rPr>
                <w:szCs w:val="24"/>
              </w:rPr>
              <w:t>Tipo</w:t>
            </w:r>
          </w:p>
        </w:tc>
        <w:tc>
          <w:tcPr>
            <w:tcW w:w="0" w:type="auto"/>
          </w:tcPr>
          <w:p w14:paraId="6AB60858" w14:textId="77777777" w:rsidR="00A424BA" w:rsidRPr="002C3375" w:rsidRDefault="00A424BA">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AC6F19">
              <w:rPr>
                <w:szCs w:val="24"/>
              </w:rPr>
              <w:t>Referencias cruzadas</w:t>
            </w:r>
          </w:p>
        </w:tc>
      </w:tr>
      <w:tr w:rsidR="00A424BA" w:rsidRPr="002C3375" w14:paraId="6A4E8B41" w14:textId="77777777" w:rsidTr="001E2500">
        <w:trPr>
          <w:cnfStyle w:val="000000100000" w:firstRow="0" w:lastRow="0" w:firstColumn="0" w:lastColumn="0" w:oddVBand="0" w:evenVBand="0" w:oddHBand="1" w:evenHBand="0" w:firstRowFirstColumn="0" w:firstRowLastColumn="0" w:lastRowFirstColumn="0" w:lastRowLastColumn="0"/>
          <w:trHeight w:val="532"/>
        </w:trPr>
        <w:tc>
          <w:tcPr>
            <w:cnfStyle w:val="001000000000" w:firstRow="0" w:lastRow="0" w:firstColumn="1" w:lastColumn="0" w:oddVBand="0" w:evenVBand="0" w:oddHBand="0" w:evenHBand="0" w:firstRowFirstColumn="0" w:firstRowLastColumn="0" w:lastRowFirstColumn="0" w:lastRowLastColumn="0"/>
            <w:tcW w:w="0" w:type="auto"/>
            <w:hideMark/>
          </w:tcPr>
          <w:p w14:paraId="785226C5" w14:textId="77777777" w:rsidR="00A424BA" w:rsidRPr="002C3375" w:rsidRDefault="00A424BA">
            <w:pPr>
              <w:jc w:val="left"/>
              <w:rPr>
                <w:rFonts w:eastAsia="Times New Roman" w:cs="Times New Roman"/>
                <w:szCs w:val="24"/>
                <w:lang w:eastAsia="es-MX"/>
              </w:rPr>
            </w:pPr>
            <w:r w:rsidRPr="002C3375">
              <w:rPr>
                <w:rFonts w:eastAsia="Times New Roman" w:cs="Times New Roman"/>
                <w:szCs w:val="24"/>
                <w:lang w:eastAsia="es-MX"/>
              </w:rPr>
              <w:lastRenderedPageBreak/>
              <w:t>Tasa de daños</w:t>
            </w:r>
            <w:r>
              <w:rPr>
                <w:rFonts w:eastAsia="Times New Roman" w:cs="Times New Roman"/>
                <w:szCs w:val="24"/>
                <w:lang w:eastAsia="es-MX"/>
              </w:rPr>
              <w:t>.</w:t>
            </w:r>
          </w:p>
        </w:tc>
        <w:tc>
          <w:tcPr>
            <w:tcW w:w="0" w:type="auto"/>
            <w:hideMark/>
          </w:tcPr>
          <w:p w14:paraId="02A64CCE"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7FB10B75"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quiere evaluar y gestionar la tasa de daños de productos.</w:t>
            </w:r>
          </w:p>
        </w:tc>
        <w:tc>
          <w:tcPr>
            <w:tcW w:w="0" w:type="auto"/>
            <w:hideMark/>
          </w:tcPr>
          <w:p w14:paraId="46118E60"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Primario</w:t>
            </w:r>
          </w:p>
        </w:tc>
        <w:tc>
          <w:tcPr>
            <w:tcW w:w="0" w:type="auto"/>
            <w:hideMark/>
          </w:tcPr>
          <w:p w14:paraId="2A8FD0EB"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Análisis de impacto financiero por pérdidas, Análisis de obsolescencia</w:t>
            </w:r>
            <w:r>
              <w:rPr>
                <w:rFonts w:eastAsia="Times New Roman" w:cs="Times New Roman"/>
                <w:szCs w:val="24"/>
                <w:lang w:eastAsia="es-MX"/>
              </w:rPr>
              <w:t>.</w:t>
            </w:r>
          </w:p>
        </w:tc>
      </w:tr>
      <w:tr w:rsidR="00A424BA" w:rsidRPr="002C3375" w14:paraId="1FC4E09D" w14:textId="77777777" w:rsidTr="001E2500">
        <w:trPr>
          <w:trHeight w:val="1173"/>
        </w:trPr>
        <w:tc>
          <w:tcPr>
            <w:cnfStyle w:val="001000000000" w:firstRow="0" w:lastRow="0" w:firstColumn="1" w:lastColumn="0" w:oddVBand="0" w:evenVBand="0" w:oddHBand="0" w:evenHBand="0" w:firstRowFirstColumn="0" w:firstRowLastColumn="0" w:lastRowFirstColumn="0" w:lastRowLastColumn="0"/>
            <w:tcW w:w="0" w:type="auto"/>
            <w:hideMark/>
          </w:tcPr>
          <w:p w14:paraId="62412C2E"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Métrica de eficiencia en gestión de inventario</w:t>
            </w:r>
            <w:r w:rsidRPr="00DD7868">
              <w:rPr>
                <w:rFonts w:eastAsia="Times New Roman" w:cs="Times New Roman"/>
                <w:b w:val="0"/>
                <w:bCs w:val="0"/>
                <w:szCs w:val="24"/>
                <w:lang w:eastAsia="es-MX"/>
              </w:rPr>
              <w:t>.</w:t>
            </w:r>
          </w:p>
        </w:tc>
        <w:tc>
          <w:tcPr>
            <w:tcW w:w="0" w:type="auto"/>
            <w:hideMark/>
          </w:tcPr>
          <w:p w14:paraId="7948CC4E"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490C26BE"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busca evaluar la eficiencia en la gestión de inventario mediante métricas específicas.</w:t>
            </w:r>
          </w:p>
        </w:tc>
        <w:tc>
          <w:tcPr>
            <w:tcW w:w="0" w:type="auto"/>
            <w:hideMark/>
          </w:tcPr>
          <w:p w14:paraId="7237285A"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Primario</w:t>
            </w:r>
          </w:p>
        </w:tc>
        <w:tc>
          <w:tcPr>
            <w:tcW w:w="0" w:type="auto"/>
            <w:hideMark/>
          </w:tcPr>
          <w:p w14:paraId="49140306" w14:textId="45C105EF" w:rsidR="00A424BA" w:rsidRPr="002C3375" w:rsidRDefault="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A424BA" w:rsidRPr="002C3375" w14:paraId="0ACC91CB" w14:textId="77777777" w:rsidTr="001E2500">
        <w:trPr>
          <w:cnfStyle w:val="000000100000" w:firstRow="0" w:lastRow="0" w:firstColumn="0" w:lastColumn="0" w:oddVBand="0" w:evenVBand="0" w:oddHBand="1" w:evenHBand="0" w:firstRowFirstColumn="0" w:firstRowLastColumn="0" w:lastRowFirstColumn="0" w:lastRowLastColumn="0"/>
          <w:trHeight w:val="975"/>
        </w:trPr>
        <w:tc>
          <w:tcPr>
            <w:cnfStyle w:val="001000000000" w:firstRow="0" w:lastRow="0" w:firstColumn="1" w:lastColumn="0" w:oddVBand="0" w:evenVBand="0" w:oddHBand="0" w:evenHBand="0" w:firstRowFirstColumn="0" w:firstRowLastColumn="0" w:lastRowFirstColumn="0" w:lastRowLastColumn="0"/>
            <w:tcW w:w="0" w:type="auto"/>
            <w:hideMark/>
          </w:tcPr>
          <w:p w14:paraId="5EE99BEF"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Análisis de impacto financiero por pérdidas</w:t>
            </w:r>
            <w:r w:rsidRPr="00DD7868">
              <w:rPr>
                <w:rFonts w:eastAsia="Times New Roman" w:cs="Times New Roman"/>
                <w:b w:val="0"/>
                <w:bCs w:val="0"/>
                <w:szCs w:val="24"/>
                <w:lang w:eastAsia="es-MX"/>
              </w:rPr>
              <w:t>.</w:t>
            </w:r>
          </w:p>
        </w:tc>
        <w:tc>
          <w:tcPr>
            <w:tcW w:w="0" w:type="auto"/>
            <w:hideMark/>
          </w:tcPr>
          <w:p w14:paraId="431002CE"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6E168C02"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necesita calcular y visualizar el impacto financiero de las pérdidas de productos.</w:t>
            </w:r>
          </w:p>
        </w:tc>
        <w:tc>
          <w:tcPr>
            <w:tcW w:w="0" w:type="auto"/>
            <w:hideMark/>
          </w:tcPr>
          <w:p w14:paraId="720624A8"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Incluido</w:t>
            </w:r>
          </w:p>
        </w:tc>
        <w:tc>
          <w:tcPr>
            <w:tcW w:w="0" w:type="auto"/>
            <w:hideMark/>
          </w:tcPr>
          <w:p w14:paraId="70B92BA7" w14:textId="190D8974" w:rsidR="00A424BA" w:rsidRPr="002C3375" w:rsidRDefault="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A424BA" w:rsidRPr="002C3375" w14:paraId="71183254" w14:textId="77777777" w:rsidTr="001E2500">
        <w:trPr>
          <w:trHeight w:val="879"/>
        </w:trPr>
        <w:tc>
          <w:tcPr>
            <w:cnfStyle w:val="001000000000" w:firstRow="0" w:lastRow="0" w:firstColumn="1" w:lastColumn="0" w:oddVBand="0" w:evenVBand="0" w:oddHBand="0" w:evenHBand="0" w:firstRowFirstColumn="0" w:firstRowLastColumn="0" w:lastRowFirstColumn="0" w:lastRowLastColumn="0"/>
            <w:tcW w:w="0" w:type="auto"/>
            <w:hideMark/>
          </w:tcPr>
          <w:p w14:paraId="6501D06A"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 xml:space="preserve">Visualización de </w:t>
            </w:r>
            <w:r w:rsidRPr="00DD7868">
              <w:rPr>
                <w:rFonts w:eastAsia="Times New Roman" w:cs="Times New Roman"/>
                <w:b w:val="0"/>
                <w:bCs w:val="0"/>
                <w:szCs w:val="24"/>
                <w:lang w:eastAsia="es-MX"/>
              </w:rPr>
              <w:t>d</w:t>
            </w:r>
            <w:r w:rsidRPr="002C3375">
              <w:rPr>
                <w:rFonts w:eastAsia="Times New Roman" w:cs="Times New Roman"/>
                <w:b w:val="0"/>
                <w:bCs w:val="0"/>
                <w:szCs w:val="24"/>
                <w:lang w:eastAsia="es-MX"/>
              </w:rPr>
              <w:t xml:space="preserve">egradación de </w:t>
            </w:r>
            <w:r w:rsidRPr="00DD7868">
              <w:rPr>
                <w:rFonts w:eastAsia="Times New Roman" w:cs="Times New Roman"/>
                <w:b w:val="0"/>
                <w:bCs w:val="0"/>
                <w:szCs w:val="24"/>
                <w:lang w:eastAsia="es-MX"/>
              </w:rPr>
              <w:t>p</w:t>
            </w:r>
            <w:r w:rsidRPr="002C3375">
              <w:rPr>
                <w:rFonts w:eastAsia="Times New Roman" w:cs="Times New Roman"/>
                <w:b w:val="0"/>
                <w:bCs w:val="0"/>
                <w:szCs w:val="24"/>
                <w:lang w:eastAsia="es-MX"/>
              </w:rPr>
              <w:t>roducto</w:t>
            </w:r>
            <w:r w:rsidRPr="00DD7868">
              <w:rPr>
                <w:rFonts w:eastAsia="Times New Roman" w:cs="Times New Roman"/>
                <w:b w:val="0"/>
                <w:bCs w:val="0"/>
                <w:szCs w:val="24"/>
                <w:lang w:eastAsia="es-MX"/>
              </w:rPr>
              <w:t>.</w:t>
            </w:r>
          </w:p>
        </w:tc>
        <w:tc>
          <w:tcPr>
            <w:tcW w:w="0" w:type="auto"/>
            <w:hideMark/>
          </w:tcPr>
          <w:p w14:paraId="11A57124"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6E6F4C11"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desea visualizar gráficas detalladas que muestren la degradación de productos a lo largo del tiempo.</w:t>
            </w:r>
          </w:p>
        </w:tc>
        <w:tc>
          <w:tcPr>
            <w:tcW w:w="0" w:type="auto"/>
            <w:hideMark/>
          </w:tcPr>
          <w:p w14:paraId="3EC614E6"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Primario</w:t>
            </w:r>
          </w:p>
        </w:tc>
        <w:tc>
          <w:tcPr>
            <w:tcW w:w="0" w:type="auto"/>
            <w:hideMark/>
          </w:tcPr>
          <w:p w14:paraId="501C849C" w14:textId="375EE2A2" w:rsidR="00A424BA" w:rsidRPr="002C3375" w:rsidRDefault="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A424BA" w:rsidRPr="002C3375" w14:paraId="104C2124" w14:textId="77777777" w:rsidTr="001E2500">
        <w:trPr>
          <w:cnfStyle w:val="000000100000" w:firstRow="0" w:lastRow="0" w:firstColumn="0" w:lastColumn="0" w:oddVBand="0" w:evenVBand="0" w:oddHBand="1" w:evenHBand="0" w:firstRowFirstColumn="0" w:firstRowLastColumn="0" w:lastRowFirstColumn="0" w:lastRowLastColumn="0"/>
          <w:trHeight w:val="73"/>
        </w:trPr>
        <w:tc>
          <w:tcPr>
            <w:cnfStyle w:val="001000000000" w:firstRow="0" w:lastRow="0" w:firstColumn="1" w:lastColumn="0" w:oddVBand="0" w:evenVBand="0" w:oddHBand="0" w:evenHBand="0" w:firstRowFirstColumn="0" w:firstRowLastColumn="0" w:lastRowFirstColumn="0" w:lastRowLastColumn="0"/>
            <w:tcW w:w="0" w:type="auto"/>
            <w:hideMark/>
          </w:tcPr>
          <w:p w14:paraId="484FC2AA"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Análisis de obsolescencia</w:t>
            </w:r>
            <w:r w:rsidRPr="00DD7868">
              <w:rPr>
                <w:rFonts w:eastAsia="Times New Roman" w:cs="Times New Roman"/>
                <w:b w:val="0"/>
                <w:bCs w:val="0"/>
                <w:szCs w:val="24"/>
                <w:lang w:eastAsia="es-MX"/>
              </w:rPr>
              <w:t>.</w:t>
            </w:r>
          </w:p>
        </w:tc>
        <w:tc>
          <w:tcPr>
            <w:tcW w:w="0" w:type="auto"/>
            <w:hideMark/>
          </w:tcPr>
          <w:p w14:paraId="36EBE13B"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49FA4E5B"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busca analizar la tasa general de obsolescencia de los productos en el inventario.</w:t>
            </w:r>
          </w:p>
        </w:tc>
        <w:tc>
          <w:tcPr>
            <w:tcW w:w="0" w:type="auto"/>
            <w:hideMark/>
          </w:tcPr>
          <w:p w14:paraId="229CDCB7"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Incluido</w:t>
            </w:r>
          </w:p>
        </w:tc>
        <w:tc>
          <w:tcPr>
            <w:tcW w:w="0" w:type="auto"/>
            <w:hideMark/>
          </w:tcPr>
          <w:p w14:paraId="76CC2248" w14:textId="4E29433B" w:rsidR="00A424BA" w:rsidRPr="002C3375" w:rsidRDefault="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A424BA" w:rsidRPr="002C3375" w14:paraId="7DC58141" w14:textId="77777777" w:rsidTr="001E2500">
        <w:trPr>
          <w:trHeight w:val="73"/>
        </w:trPr>
        <w:tc>
          <w:tcPr>
            <w:cnfStyle w:val="001000000000" w:firstRow="0" w:lastRow="0" w:firstColumn="1" w:lastColumn="0" w:oddVBand="0" w:evenVBand="0" w:oddHBand="0" w:evenHBand="0" w:firstRowFirstColumn="0" w:firstRowLastColumn="0" w:lastRowFirstColumn="0" w:lastRowLastColumn="0"/>
            <w:tcW w:w="0" w:type="auto"/>
            <w:hideMark/>
          </w:tcPr>
          <w:p w14:paraId="53A014A7"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Seguimiento de la tasa de caducidad</w:t>
            </w:r>
            <w:r w:rsidRPr="00DD7868">
              <w:rPr>
                <w:rFonts w:eastAsia="Times New Roman" w:cs="Times New Roman"/>
                <w:b w:val="0"/>
                <w:bCs w:val="0"/>
                <w:szCs w:val="24"/>
                <w:lang w:eastAsia="es-MX"/>
              </w:rPr>
              <w:t>.</w:t>
            </w:r>
          </w:p>
        </w:tc>
        <w:tc>
          <w:tcPr>
            <w:tcW w:w="0" w:type="auto"/>
            <w:hideMark/>
          </w:tcPr>
          <w:p w14:paraId="3F453BCF"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4D9AD4F1"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desea realizar un seguimiento detallado de la tasa de caducidad de productos perecederos.</w:t>
            </w:r>
          </w:p>
        </w:tc>
        <w:tc>
          <w:tcPr>
            <w:tcW w:w="0" w:type="auto"/>
            <w:hideMark/>
          </w:tcPr>
          <w:p w14:paraId="47E7F133" w14:textId="77777777" w:rsidR="00A424BA" w:rsidRPr="002C3375" w:rsidRDefault="00A424BA">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Primario</w:t>
            </w:r>
          </w:p>
        </w:tc>
        <w:tc>
          <w:tcPr>
            <w:tcW w:w="0" w:type="auto"/>
            <w:hideMark/>
          </w:tcPr>
          <w:p w14:paraId="281D0E97" w14:textId="20051B3B" w:rsidR="00A424BA" w:rsidRPr="002C3375" w:rsidRDefault="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r w:rsidR="00A424BA" w:rsidRPr="002C3375" w14:paraId="172ED3DA" w14:textId="77777777" w:rsidTr="001E2500">
        <w:trPr>
          <w:cnfStyle w:val="000000100000" w:firstRow="0" w:lastRow="0" w:firstColumn="0" w:lastColumn="0" w:oddVBand="0" w:evenVBand="0" w:oddHBand="1" w:evenHBand="0" w:firstRowFirstColumn="0" w:firstRowLastColumn="0" w:lastRowFirstColumn="0" w:lastRowLastColumn="0"/>
          <w:trHeight w:val="1021"/>
        </w:trPr>
        <w:tc>
          <w:tcPr>
            <w:cnfStyle w:val="001000000000" w:firstRow="0" w:lastRow="0" w:firstColumn="1" w:lastColumn="0" w:oddVBand="0" w:evenVBand="0" w:oddHBand="0" w:evenHBand="0" w:firstRowFirstColumn="0" w:firstRowLastColumn="0" w:lastRowFirstColumn="0" w:lastRowLastColumn="0"/>
            <w:tcW w:w="0" w:type="auto"/>
            <w:hideMark/>
          </w:tcPr>
          <w:p w14:paraId="1CFCA8FB" w14:textId="77777777" w:rsidR="00A424BA" w:rsidRPr="002C3375" w:rsidRDefault="00A424BA">
            <w:pPr>
              <w:jc w:val="left"/>
              <w:rPr>
                <w:rFonts w:eastAsia="Times New Roman" w:cs="Times New Roman"/>
                <w:b w:val="0"/>
                <w:bCs w:val="0"/>
                <w:szCs w:val="24"/>
                <w:lang w:eastAsia="es-MX"/>
              </w:rPr>
            </w:pPr>
            <w:r w:rsidRPr="002C3375">
              <w:rPr>
                <w:rFonts w:eastAsia="Times New Roman" w:cs="Times New Roman"/>
                <w:b w:val="0"/>
                <w:bCs w:val="0"/>
                <w:szCs w:val="24"/>
                <w:lang w:eastAsia="es-MX"/>
              </w:rPr>
              <w:t>Cálculo del tiempo promedio de estancia</w:t>
            </w:r>
            <w:r w:rsidRPr="00DD7868">
              <w:rPr>
                <w:rFonts w:eastAsia="Times New Roman" w:cs="Times New Roman"/>
                <w:b w:val="0"/>
                <w:bCs w:val="0"/>
                <w:szCs w:val="24"/>
                <w:lang w:eastAsia="es-MX"/>
              </w:rPr>
              <w:t>.</w:t>
            </w:r>
          </w:p>
        </w:tc>
        <w:tc>
          <w:tcPr>
            <w:tcW w:w="0" w:type="auto"/>
            <w:hideMark/>
          </w:tcPr>
          <w:p w14:paraId="23EB5D28"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Gerente</w:t>
            </w:r>
          </w:p>
        </w:tc>
        <w:tc>
          <w:tcPr>
            <w:tcW w:w="0" w:type="auto"/>
            <w:hideMark/>
          </w:tcPr>
          <w:p w14:paraId="15A9C002"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El gerente quiere calcular el tiempo promedio que los productos perecederos permanecen en el inventario.</w:t>
            </w:r>
          </w:p>
        </w:tc>
        <w:tc>
          <w:tcPr>
            <w:tcW w:w="0" w:type="auto"/>
            <w:hideMark/>
          </w:tcPr>
          <w:p w14:paraId="2C37CB12" w14:textId="77777777" w:rsidR="00A424BA" w:rsidRPr="002C3375" w:rsidRDefault="00A424BA">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2C3375">
              <w:rPr>
                <w:rFonts w:eastAsia="Times New Roman" w:cs="Times New Roman"/>
                <w:szCs w:val="24"/>
                <w:lang w:eastAsia="es-MX"/>
              </w:rPr>
              <w:t>Primario</w:t>
            </w:r>
          </w:p>
        </w:tc>
        <w:tc>
          <w:tcPr>
            <w:tcW w:w="0" w:type="auto"/>
            <w:hideMark/>
          </w:tcPr>
          <w:p w14:paraId="737629CF" w14:textId="7EF27661" w:rsidR="00A424BA" w:rsidRPr="002C3375" w:rsidRDefault="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Pr>
                <w:rFonts w:eastAsia="Times New Roman" w:cs="Times New Roman"/>
                <w:szCs w:val="24"/>
                <w:lang w:eastAsia="es-MX"/>
              </w:rPr>
              <w:t>-</w:t>
            </w:r>
          </w:p>
        </w:tc>
      </w:tr>
    </w:tbl>
    <w:p w14:paraId="2A865352" w14:textId="2E903317" w:rsidR="00A424BA" w:rsidRDefault="008F539D" w:rsidP="004A6532">
      <w:pPr>
        <w:pStyle w:val="Titulotabla"/>
      </w:pPr>
      <w:bookmarkStart w:id="702" w:name="_Toc151934651"/>
      <w:bookmarkEnd w:id="701"/>
      <w:r>
        <w:t>Descripción del diagrama de casos de uso 3</w:t>
      </w:r>
      <w:bookmarkEnd w:id="702"/>
    </w:p>
    <w:p w14:paraId="05903001" w14:textId="650F9530" w:rsidR="007C33BC" w:rsidRDefault="00604B5B" w:rsidP="00513139">
      <w:pPr>
        <w:jc w:val="center"/>
      </w:pPr>
      <w:bookmarkStart w:id="703" w:name="_Toc151934670"/>
      <w:bookmarkStart w:id="704" w:name="_Toc151981166"/>
      <w:r>
        <w:rPr>
          <w:noProof/>
        </w:rPr>
        <w:drawing>
          <wp:inline distT="0" distB="0" distL="0" distR="0" wp14:anchorId="0606B183" wp14:editId="62DF99C6">
            <wp:extent cx="5972175" cy="1894205"/>
            <wp:effectExtent l="0" t="0" r="9525" b="0"/>
            <wp:docPr id="924527757" name="Imagen 924527757"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antUML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72175" cy="1894205"/>
                    </a:xfrm>
                    <a:prstGeom prst="rect">
                      <a:avLst/>
                    </a:prstGeom>
                    <a:noFill/>
                    <a:ln>
                      <a:noFill/>
                    </a:ln>
                  </pic:spPr>
                </pic:pic>
              </a:graphicData>
            </a:graphic>
          </wp:inline>
        </w:drawing>
      </w:r>
      <w:bookmarkEnd w:id="703"/>
      <w:bookmarkEnd w:id="704"/>
    </w:p>
    <w:p w14:paraId="1D9052F9" w14:textId="60BD853B" w:rsidR="007C33BC" w:rsidRDefault="006F329C" w:rsidP="00671830">
      <w:pPr>
        <w:pStyle w:val="indicefiguras"/>
        <w:tabs>
          <w:tab w:val="clear" w:pos="360"/>
        </w:tabs>
      </w:pPr>
      <w:bookmarkStart w:id="705" w:name="_Toc151934671"/>
      <w:bookmarkStart w:id="706" w:name="_Toc151981167"/>
      <w:r>
        <w:t>Diagrama de casos de uso 4</w:t>
      </w:r>
      <w:bookmarkEnd w:id="705"/>
      <w:bookmarkEnd w:id="706"/>
    </w:p>
    <w:tbl>
      <w:tblPr>
        <w:tblStyle w:val="Tablaconcuadrcula4-nfasis1"/>
        <w:tblW w:w="9384" w:type="dxa"/>
        <w:tblLook w:val="04A0" w:firstRow="1" w:lastRow="0" w:firstColumn="1" w:lastColumn="0" w:noHBand="0" w:noVBand="1"/>
      </w:tblPr>
      <w:tblGrid>
        <w:gridCol w:w="2151"/>
        <w:gridCol w:w="1003"/>
        <w:gridCol w:w="2242"/>
        <w:gridCol w:w="1056"/>
        <w:gridCol w:w="2932"/>
      </w:tblGrid>
      <w:tr w:rsidR="008035BB" w:rsidRPr="002C3375" w14:paraId="421952BC" w14:textId="77777777" w:rsidTr="001E2500">
        <w:trPr>
          <w:cnfStyle w:val="100000000000" w:firstRow="1" w:lastRow="0" w:firstColumn="0" w:lastColumn="0" w:oddVBand="0" w:evenVBand="0" w:oddHBand="0"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0" w:type="auto"/>
          </w:tcPr>
          <w:p w14:paraId="2D77FF5C" w14:textId="46448D67" w:rsidR="006F156D" w:rsidRPr="002C3375" w:rsidRDefault="006F156D" w:rsidP="006F156D">
            <w:pPr>
              <w:jc w:val="left"/>
              <w:rPr>
                <w:rFonts w:eastAsia="Times New Roman" w:cs="Times New Roman"/>
                <w:b w:val="0"/>
                <w:szCs w:val="24"/>
                <w:lang w:eastAsia="es-MX"/>
              </w:rPr>
            </w:pPr>
            <w:bookmarkStart w:id="707" w:name="_Hlk151921239"/>
            <w:r w:rsidRPr="00DB439C">
              <w:rPr>
                <w:b w:val="0"/>
              </w:rPr>
              <w:lastRenderedPageBreak/>
              <w:t>Caso de Uso</w:t>
            </w:r>
          </w:p>
        </w:tc>
        <w:tc>
          <w:tcPr>
            <w:tcW w:w="0" w:type="auto"/>
          </w:tcPr>
          <w:p w14:paraId="6F8C30E7" w14:textId="242CF7FC" w:rsidR="006F156D" w:rsidRPr="002C3375" w:rsidRDefault="006F156D" w:rsidP="006F156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DF0AAC">
              <w:t>Actores</w:t>
            </w:r>
          </w:p>
        </w:tc>
        <w:tc>
          <w:tcPr>
            <w:tcW w:w="0" w:type="auto"/>
          </w:tcPr>
          <w:p w14:paraId="71704BB6" w14:textId="5A92B7DB" w:rsidR="006F156D" w:rsidRPr="002C3375" w:rsidRDefault="006F156D" w:rsidP="006F156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DF0AAC">
              <w:t>Resumen</w:t>
            </w:r>
          </w:p>
        </w:tc>
        <w:tc>
          <w:tcPr>
            <w:tcW w:w="0" w:type="auto"/>
          </w:tcPr>
          <w:p w14:paraId="7C158910" w14:textId="397327F4" w:rsidR="006F156D" w:rsidRPr="002C3375" w:rsidRDefault="006F156D" w:rsidP="006F156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DF0AAC">
              <w:t>Tipo</w:t>
            </w:r>
          </w:p>
        </w:tc>
        <w:tc>
          <w:tcPr>
            <w:tcW w:w="0" w:type="auto"/>
          </w:tcPr>
          <w:p w14:paraId="61382611" w14:textId="063D8CD0" w:rsidR="006F156D" w:rsidRPr="002C3375" w:rsidRDefault="006F156D" w:rsidP="006F156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DF0AAC">
              <w:t>Referencias Cruzadas</w:t>
            </w:r>
          </w:p>
        </w:tc>
      </w:tr>
      <w:tr w:rsidR="008035BB" w:rsidRPr="002C3375" w14:paraId="6A29A034" w14:textId="77777777" w:rsidTr="001E2500">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0" w:type="auto"/>
            <w:hideMark/>
          </w:tcPr>
          <w:p w14:paraId="6087DA1A" w14:textId="483FFADF" w:rsidR="006F156D" w:rsidRPr="002C3375" w:rsidRDefault="006F156D" w:rsidP="006F156D">
            <w:pPr>
              <w:jc w:val="left"/>
              <w:rPr>
                <w:rFonts w:eastAsia="Times New Roman" w:cs="Times New Roman"/>
                <w:szCs w:val="24"/>
                <w:lang w:eastAsia="es-MX"/>
              </w:rPr>
            </w:pPr>
            <w:r w:rsidRPr="00DF0AAC">
              <w:t>Visualización de ingresos por producto</w:t>
            </w:r>
          </w:p>
        </w:tc>
        <w:tc>
          <w:tcPr>
            <w:tcW w:w="0" w:type="auto"/>
            <w:hideMark/>
          </w:tcPr>
          <w:p w14:paraId="56C6EF2F" w14:textId="579EF250"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Gerente</w:t>
            </w:r>
          </w:p>
        </w:tc>
        <w:tc>
          <w:tcPr>
            <w:tcW w:w="0" w:type="auto"/>
            <w:hideMark/>
          </w:tcPr>
          <w:p w14:paraId="3AEE4F41" w14:textId="07A74048"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Visualizar el porcentaje de ingresos asociado con cada producto o categoría.</w:t>
            </w:r>
          </w:p>
        </w:tc>
        <w:tc>
          <w:tcPr>
            <w:tcW w:w="0" w:type="auto"/>
            <w:hideMark/>
          </w:tcPr>
          <w:p w14:paraId="63633459" w14:textId="2CFD73D1"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Primario</w:t>
            </w:r>
          </w:p>
        </w:tc>
        <w:tc>
          <w:tcPr>
            <w:tcW w:w="0" w:type="auto"/>
            <w:hideMark/>
          </w:tcPr>
          <w:p w14:paraId="6FDC1BF6" w14:textId="4433B542"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Selección del producto, Clasificación ABC de productos, Representación visual de demanda de productos</w:t>
            </w:r>
          </w:p>
        </w:tc>
      </w:tr>
      <w:tr w:rsidR="008035BB" w:rsidRPr="002C3375" w14:paraId="2EF7BF96" w14:textId="77777777" w:rsidTr="001E2500">
        <w:trPr>
          <w:trHeight w:val="1654"/>
        </w:trPr>
        <w:tc>
          <w:tcPr>
            <w:cnfStyle w:val="001000000000" w:firstRow="0" w:lastRow="0" w:firstColumn="1" w:lastColumn="0" w:oddVBand="0" w:evenVBand="0" w:oddHBand="0" w:evenHBand="0" w:firstRowFirstColumn="0" w:firstRowLastColumn="0" w:lastRowFirstColumn="0" w:lastRowLastColumn="0"/>
            <w:tcW w:w="0" w:type="auto"/>
            <w:hideMark/>
          </w:tcPr>
          <w:p w14:paraId="59F3E433" w14:textId="0936FBF1" w:rsidR="006F156D" w:rsidRPr="002C3375" w:rsidRDefault="006F156D" w:rsidP="006F156D">
            <w:pPr>
              <w:jc w:val="left"/>
              <w:rPr>
                <w:rFonts w:eastAsia="Times New Roman" w:cs="Times New Roman"/>
                <w:b w:val="0"/>
                <w:bCs w:val="0"/>
                <w:szCs w:val="24"/>
                <w:lang w:eastAsia="es-MX"/>
              </w:rPr>
            </w:pPr>
            <w:r w:rsidRPr="008035BB">
              <w:rPr>
                <w:b w:val="0"/>
                <w:bCs w:val="0"/>
              </w:rPr>
              <w:t>Selección del producto</w:t>
            </w:r>
            <w:r w:rsidR="00DD7868" w:rsidRPr="008035BB">
              <w:rPr>
                <w:b w:val="0"/>
                <w:bCs w:val="0"/>
              </w:rPr>
              <w:t>.</w:t>
            </w:r>
          </w:p>
        </w:tc>
        <w:tc>
          <w:tcPr>
            <w:tcW w:w="0" w:type="auto"/>
            <w:hideMark/>
          </w:tcPr>
          <w:p w14:paraId="7C865549" w14:textId="584F538B"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Gerente</w:t>
            </w:r>
          </w:p>
        </w:tc>
        <w:tc>
          <w:tcPr>
            <w:tcW w:w="0" w:type="auto"/>
            <w:hideMark/>
          </w:tcPr>
          <w:p w14:paraId="5CF6C07D" w14:textId="48ACAD8B"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Seleccionar un producto para ver detalles específicos.</w:t>
            </w:r>
          </w:p>
        </w:tc>
        <w:tc>
          <w:tcPr>
            <w:tcW w:w="0" w:type="auto"/>
            <w:hideMark/>
          </w:tcPr>
          <w:p w14:paraId="01435F38" w14:textId="13238F2D"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Incluido</w:t>
            </w:r>
          </w:p>
        </w:tc>
        <w:tc>
          <w:tcPr>
            <w:tcW w:w="0" w:type="auto"/>
            <w:hideMark/>
          </w:tcPr>
          <w:p w14:paraId="10A898BA" w14:textId="5052185A"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Visualización de ingresos por producto</w:t>
            </w:r>
          </w:p>
        </w:tc>
      </w:tr>
      <w:tr w:rsidR="008035BB" w:rsidRPr="002C3375" w14:paraId="151C23C1" w14:textId="77777777" w:rsidTr="001E2500">
        <w:trPr>
          <w:cnfStyle w:val="000000100000" w:firstRow="0" w:lastRow="0" w:firstColumn="0" w:lastColumn="0" w:oddVBand="0" w:evenVBand="0" w:oddHBand="1" w:evenHBand="0" w:firstRowFirstColumn="0" w:firstRowLastColumn="0" w:lastRowFirstColumn="0" w:lastRowLastColumn="0"/>
          <w:trHeight w:val="1374"/>
        </w:trPr>
        <w:tc>
          <w:tcPr>
            <w:cnfStyle w:val="001000000000" w:firstRow="0" w:lastRow="0" w:firstColumn="1" w:lastColumn="0" w:oddVBand="0" w:evenVBand="0" w:oddHBand="0" w:evenHBand="0" w:firstRowFirstColumn="0" w:firstRowLastColumn="0" w:lastRowFirstColumn="0" w:lastRowLastColumn="0"/>
            <w:tcW w:w="0" w:type="auto"/>
            <w:hideMark/>
          </w:tcPr>
          <w:p w14:paraId="717D9C51" w14:textId="02B8FB99" w:rsidR="006F156D" w:rsidRPr="002C3375" w:rsidRDefault="006F156D" w:rsidP="006F156D">
            <w:pPr>
              <w:jc w:val="left"/>
              <w:rPr>
                <w:rFonts w:eastAsia="Times New Roman" w:cs="Times New Roman"/>
                <w:b w:val="0"/>
                <w:bCs w:val="0"/>
                <w:szCs w:val="24"/>
                <w:lang w:eastAsia="es-MX"/>
              </w:rPr>
            </w:pPr>
            <w:r w:rsidRPr="008035BB">
              <w:rPr>
                <w:b w:val="0"/>
                <w:bCs w:val="0"/>
              </w:rPr>
              <w:t>Clasificación ABC de productos</w:t>
            </w:r>
            <w:r w:rsidR="008035BB" w:rsidRPr="008035BB">
              <w:rPr>
                <w:b w:val="0"/>
                <w:bCs w:val="0"/>
              </w:rPr>
              <w:t>.</w:t>
            </w:r>
          </w:p>
        </w:tc>
        <w:tc>
          <w:tcPr>
            <w:tcW w:w="0" w:type="auto"/>
            <w:hideMark/>
          </w:tcPr>
          <w:p w14:paraId="7AE2C82B" w14:textId="5BD71C9C"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Gerente</w:t>
            </w:r>
          </w:p>
        </w:tc>
        <w:tc>
          <w:tcPr>
            <w:tcW w:w="0" w:type="auto"/>
            <w:hideMark/>
          </w:tcPr>
          <w:p w14:paraId="76F5B72C" w14:textId="586240B6"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Clasificar productos en categorías ABC según importancia y demanda.</w:t>
            </w:r>
          </w:p>
        </w:tc>
        <w:tc>
          <w:tcPr>
            <w:tcW w:w="0" w:type="auto"/>
            <w:hideMark/>
          </w:tcPr>
          <w:p w14:paraId="4B80FA63" w14:textId="1CDF9EE0"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Incluido</w:t>
            </w:r>
          </w:p>
        </w:tc>
        <w:tc>
          <w:tcPr>
            <w:tcW w:w="0" w:type="auto"/>
            <w:hideMark/>
          </w:tcPr>
          <w:p w14:paraId="2E1274EB" w14:textId="49DEB86A" w:rsidR="006F156D" w:rsidRPr="002C3375" w:rsidRDefault="006F156D" w:rsidP="006F156D">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F0AAC">
              <w:t>Visualización de ingresos por producto</w:t>
            </w:r>
          </w:p>
        </w:tc>
      </w:tr>
      <w:tr w:rsidR="008035BB" w:rsidRPr="002C3375" w14:paraId="396AB1A0" w14:textId="77777777" w:rsidTr="001E2500">
        <w:trPr>
          <w:trHeight w:val="1240"/>
        </w:trPr>
        <w:tc>
          <w:tcPr>
            <w:cnfStyle w:val="001000000000" w:firstRow="0" w:lastRow="0" w:firstColumn="1" w:lastColumn="0" w:oddVBand="0" w:evenVBand="0" w:oddHBand="0" w:evenHBand="0" w:firstRowFirstColumn="0" w:firstRowLastColumn="0" w:lastRowFirstColumn="0" w:lastRowLastColumn="0"/>
            <w:tcW w:w="0" w:type="auto"/>
            <w:hideMark/>
          </w:tcPr>
          <w:p w14:paraId="7394686B" w14:textId="0D98D36F" w:rsidR="006F156D" w:rsidRPr="002C3375" w:rsidRDefault="006F156D" w:rsidP="006F156D">
            <w:pPr>
              <w:jc w:val="left"/>
              <w:rPr>
                <w:rFonts w:eastAsia="Times New Roman" w:cs="Times New Roman"/>
                <w:b w:val="0"/>
                <w:bCs w:val="0"/>
                <w:szCs w:val="24"/>
                <w:lang w:eastAsia="es-MX"/>
              </w:rPr>
            </w:pPr>
            <w:r w:rsidRPr="008035BB">
              <w:rPr>
                <w:b w:val="0"/>
                <w:bCs w:val="0"/>
              </w:rPr>
              <w:t>Representación visual de demanda de productos</w:t>
            </w:r>
            <w:r w:rsidR="008035BB" w:rsidRPr="008035BB">
              <w:rPr>
                <w:b w:val="0"/>
                <w:bCs w:val="0"/>
              </w:rPr>
              <w:t>.</w:t>
            </w:r>
          </w:p>
        </w:tc>
        <w:tc>
          <w:tcPr>
            <w:tcW w:w="0" w:type="auto"/>
            <w:hideMark/>
          </w:tcPr>
          <w:p w14:paraId="1F76D1C0" w14:textId="6DD3D4EC"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Gerente</w:t>
            </w:r>
          </w:p>
        </w:tc>
        <w:tc>
          <w:tcPr>
            <w:tcW w:w="0" w:type="auto"/>
            <w:hideMark/>
          </w:tcPr>
          <w:p w14:paraId="7F2074CE" w14:textId="47F9DF18"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Ver gráficas que representan la demanda de productos a lo largo del tiempo.</w:t>
            </w:r>
          </w:p>
        </w:tc>
        <w:tc>
          <w:tcPr>
            <w:tcW w:w="0" w:type="auto"/>
            <w:hideMark/>
          </w:tcPr>
          <w:p w14:paraId="1B2DFACC" w14:textId="4019D244"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Incluido</w:t>
            </w:r>
          </w:p>
        </w:tc>
        <w:tc>
          <w:tcPr>
            <w:tcW w:w="0" w:type="auto"/>
            <w:hideMark/>
          </w:tcPr>
          <w:p w14:paraId="4DFB369B" w14:textId="70AB05E6" w:rsidR="006F156D" w:rsidRPr="002C3375" w:rsidRDefault="006F156D" w:rsidP="006F156D">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DF0AAC">
              <w:t>Visualización de ingresos por producto</w:t>
            </w:r>
          </w:p>
        </w:tc>
      </w:tr>
    </w:tbl>
    <w:p w14:paraId="2782A37E" w14:textId="3DCD991B" w:rsidR="00FF4E1B" w:rsidRDefault="006F329C" w:rsidP="006F329C">
      <w:pPr>
        <w:pStyle w:val="Titulotabla"/>
      </w:pPr>
      <w:bookmarkStart w:id="708" w:name="_Toc151934652"/>
      <w:bookmarkEnd w:id="707"/>
      <w:r>
        <w:t>Descripción de</w:t>
      </w:r>
      <w:r w:rsidR="0029554D">
        <w:t>l diagrama de</w:t>
      </w:r>
      <w:r>
        <w:t xml:space="preserve"> casos de uso </w:t>
      </w:r>
      <w:r w:rsidR="0029554D">
        <w:t>4</w:t>
      </w:r>
      <w:bookmarkEnd w:id="708"/>
    </w:p>
    <w:p w14:paraId="27744283" w14:textId="2866A8E9" w:rsidR="00677EA9" w:rsidRDefault="00677EA9" w:rsidP="00513139">
      <w:pPr>
        <w:jc w:val="center"/>
      </w:pPr>
      <w:bookmarkStart w:id="709" w:name="_Toc151934672"/>
      <w:bookmarkStart w:id="710" w:name="_Toc151981168"/>
      <w:r>
        <w:rPr>
          <w:noProof/>
        </w:rPr>
        <w:drawing>
          <wp:inline distT="0" distB="0" distL="0" distR="0" wp14:anchorId="46BEFE8C" wp14:editId="6A62DF46">
            <wp:extent cx="5972175" cy="2567305"/>
            <wp:effectExtent l="0" t="0" r="9525" b="4445"/>
            <wp:docPr id="1567963942" name="Imagen 156796394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963942" name="Imagen 9" descr="Diagrama&#10;&#10;Descripción generada automáticament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2175" cy="2567305"/>
                    </a:xfrm>
                    <a:prstGeom prst="rect">
                      <a:avLst/>
                    </a:prstGeom>
                    <a:noFill/>
                    <a:ln>
                      <a:noFill/>
                    </a:ln>
                  </pic:spPr>
                </pic:pic>
              </a:graphicData>
            </a:graphic>
          </wp:inline>
        </w:drawing>
      </w:r>
      <w:bookmarkEnd w:id="709"/>
      <w:bookmarkEnd w:id="710"/>
    </w:p>
    <w:p w14:paraId="6F091CBE" w14:textId="091F9846" w:rsidR="007C33BC" w:rsidRDefault="003B474D" w:rsidP="00671830">
      <w:pPr>
        <w:pStyle w:val="indicefiguras"/>
        <w:tabs>
          <w:tab w:val="clear" w:pos="360"/>
        </w:tabs>
      </w:pPr>
      <w:bookmarkStart w:id="711" w:name="_Toc151934673"/>
      <w:bookmarkStart w:id="712" w:name="_Toc151981169"/>
      <w:r>
        <w:t>Diagrama de casos de uso 5</w:t>
      </w:r>
      <w:bookmarkEnd w:id="711"/>
      <w:bookmarkEnd w:id="712"/>
    </w:p>
    <w:tbl>
      <w:tblPr>
        <w:tblStyle w:val="Tablaconcuadrcula4-nfasis1"/>
        <w:tblW w:w="9381" w:type="dxa"/>
        <w:tblLook w:val="04A0" w:firstRow="1" w:lastRow="0" w:firstColumn="1" w:lastColumn="0" w:noHBand="0" w:noVBand="1"/>
      </w:tblPr>
      <w:tblGrid>
        <w:gridCol w:w="2382"/>
        <w:gridCol w:w="1003"/>
        <w:gridCol w:w="2881"/>
        <w:gridCol w:w="1056"/>
        <w:gridCol w:w="2059"/>
      </w:tblGrid>
      <w:tr w:rsidR="00E722BF" w:rsidRPr="002C3375" w14:paraId="5CDCF471" w14:textId="77777777" w:rsidTr="00ED3148">
        <w:trPr>
          <w:cnfStyle w:val="100000000000" w:firstRow="1" w:lastRow="0" w:firstColumn="0" w:lastColumn="0" w:oddVBand="0" w:evenVBand="0" w:oddHBand="0" w:evenHBand="0" w:firstRowFirstColumn="0" w:firstRowLastColumn="0" w:lastRowFirstColumn="0" w:lastRowLastColumn="0"/>
          <w:trHeight w:val="354"/>
        </w:trPr>
        <w:tc>
          <w:tcPr>
            <w:cnfStyle w:val="001000000000" w:firstRow="0" w:lastRow="0" w:firstColumn="1" w:lastColumn="0" w:oddVBand="0" w:evenVBand="0" w:oddHBand="0" w:evenHBand="0" w:firstRowFirstColumn="0" w:firstRowLastColumn="0" w:lastRowFirstColumn="0" w:lastRowLastColumn="0"/>
            <w:tcW w:w="0" w:type="auto"/>
          </w:tcPr>
          <w:p w14:paraId="61D43FA0" w14:textId="41699B41" w:rsidR="00E722BF" w:rsidRPr="002C3375" w:rsidRDefault="00E722BF" w:rsidP="00E722BF">
            <w:pPr>
              <w:jc w:val="left"/>
              <w:rPr>
                <w:rFonts w:eastAsia="Times New Roman" w:cs="Times New Roman"/>
                <w:b w:val="0"/>
                <w:bCs w:val="0"/>
                <w:szCs w:val="24"/>
                <w:lang w:eastAsia="es-MX"/>
              </w:rPr>
            </w:pPr>
            <w:r w:rsidRPr="00E722BF">
              <w:rPr>
                <w:b w:val="0"/>
                <w:bCs w:val="0"/>
              </w:rPr>
              <w:t>Caso de Uso</w:t>
            </w:r>
          </w:p>
        </w:tc>
        <w:tc>
          <w:tcPr>
            <w:tcW w:w="0" w:type="auto"/>
          </w:tcPr>
          <w:p w14:paraId="2699D80C" w14:textId="44140D74" w:rsidR="00E722BF" w:rsidRPr="002C3375" w:rsidRDefault="00E722BF" w:rsidP="00E722B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Actores</w:t>
            </w:r>
          </w:p>
        </w:tc>
        <w:tc>
          <w:tcPr>
            <w:tcW w:w="0" w:type="auto"/>
          </w:tcPr>
          <w:p w14:paraId="24539E79" w14:textId="31A3F8D1" w:rsidR="00E722BF" w:rsidRPr="002C3375" w:rsidRDefault="00E722BF" w:rsidP="00E722B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sumen</w:t>
            </w:r>
          </w:p>
        </w:tc>
        <w:tc>
          <w:tcPr>
            <w:tcW w:w="0" w:type="auto"/>
          </w:tcPr>
          <w:p w14:paraId="36F34CF8" w14:textId="173715D8" w:rsidR="00E722BF" w:rsidRPr="002C3375" w:rsidRDefault="00E722BF" w:rsidP="00E722B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Tipo</w:t>
            </w:r>
          </w:p>
        </w:tc>
        <w:tc>
          <w:tcPr>
            <w:tcW w:w="0" w:type="auto"/>
          </w:tcPr>
          <w:p w14:paraId="2EDC84BC" w14:textId="3E409845" w:rsidR="00E722BF" w:rsidRPr="002C3375" w:rsidRDefault="00E722BF" w:rsidP="00E722BF">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ferencias Cruzadas</w:t>
            </w:r>
          </w:p>
        </w:tc>
      </w:tr>
      <w:tr w:rsidR="00E722BF" w:rsidRPr="002C3375" w14:paraId="0D1FE8DE" w14:textId="77777777" w:rsidTr="00ED3148">
        <w:trPr>
          <w:cnfStyle w:val="000000100000" w:firstRow="0" w:lastRow="0" w:firstColumn="0" w:lastColumn="0" w:oddVBand="0" w:evenVBand="0" w:oddHBand="1" w:evenHBand="0" w:firstRowFirstColumn="0" w:firstRowLastColumn="0" w:lastRowFirstColumn="0" w:lastRowLastColumn="0"/>
          <w:trHeight w:val="645"/>
        </w:trPr>
        <w:tc>
          <w:tcPr>
            <w:cnfStyle w:val="001000000000" w:firstRow="0" w:lastRow="0" w:firstColumn="1" w:lastColumn="0" w:oddVBand="0" w:evenVBand="0" w:oddHBand="0" w:evenHBand="0" w:firstRowFirstColumn="0" w:firstRowLastColumn="0" w:lastRowFirstColumn="0" w:lastRowLastColumn="0"/>
            <w:tcW w:w="0" w:type="auto"/>
            <w:hideMark/>
          </w:tcPr>
          <w:p w14:paraId="239A6C38" w14:textId="5E9407F7" w:rsidR="00E722BF" w:rsidRPr="002C3375" w:rsidRDefault="00E722BF" w:rsidP="00E722BF">
            <w:pPr>
              <w:jc w:val="left"/>
              <w:rPr>
                <w:rFonts w:eastAsia="Times New Roman" w:cs="Times New Roman"/>
                <w:szCs w:val="24"/>
                <w:lang w:eastAsia="es-MX"/>
              </w:rPr>
            </w:pPr>
            <w:r w:rsidRPr="00E77556">
              <w:t>Registro de ingreso de nuevos productos</w:t>
            </w:r>
          </w:p>
        </w:tc>
        <w:tc>
          <w:tcPr>
            <w:tcW w:w="0" w:type="auto"/>
            <w:hideMark/>
          </w:tcPr>
          <w:p w14:paraId="763659A9" w14:textId="2B9FCA9A"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Gerente</w:t>
            </w:r>
          </w:p>
        </w:tc>
        <w:tc>
          <w:tcPr>
            <w:tcW w:w="0" w:type="auto"/>
            <w:hideMark/>
          </w:tcPr>
          <w:p w14:paraId="7F80AA3A" w14:textId="34CFD5C5"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Registrar la llegada de nuevos productos al inventario.</w:t>
            </w:r>
          </w:p>
        </w:tc>
        <w:tc>
          <w:tcPr>
            <w:tcW w:w="0" w:type="auto"/>
            <w:hideMark/>
          </w:tcPr>
          <w:p w14:paraId="060F5E85" w14:textId="16FB9C98"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Primario</w:t>
            </w:r>
          </w:p>
        </w:tc>
        <w:tc>
          <w:tcPr>
            <w:tcW w:w="0" w:type="auto"/>
            <w:hideMark/>
          </w:tcPr>
          <w:p w14:paraId="16A9DA14" w14:textId="6CAC8EA9"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w:t>
            </w:r>
          </w:p>
        </w:tc>
      </w:tr>
      <w:tr w:rsidR="00E722BF" w:rsidRPr="002C3375" w14:paraId="3282B9C3" w14:textId="77777777" w:rsidTr="00ED3148">
        <w:trPr>
          <w:trHeight w:val="1426"/>
        </w:trPr>
        <w:tc>
          <w:tcPr>
            <w:cnfStyle w:val="001000000000" w:firstRow="0" w:lastRow="0" w:firstColumn="1" w:lastColumn="0" w:oddVBand="0" w:evenVBand="0" w:oddHBand="0" w:evenHBand="0" w:firstRowFirstColumn="0" w:firstRowLastColumn="0" w:lastRowFirstColumn="0" w:lastRowLastColumn="0"/>
            <w:tcW w:w="0" w:type="auto"/>
            <w:hideMark/>
          </w:tcPr>
          <w:p w14:paraId="1C353796" w14:textId="52406980" w:rsidR="00E722BF" w:rsidRPr="002C3375" w:rsidRDefault="00E722BF" w:rsidP="00E722BF">
            <w:pPr>
              <w:jc w:val="left"/>
              <w:rPr>
                <w:rFonts w:eastAsia="Times New Roman" w:cs="Times New Roman"/>
                <w:b w:val="0"/>
                <w:bCs w:val="0"/>
                <w:szCs w:val="24"/>
                <w:lang w:eastAsia="es-MX"/>
              </w:rPr>
            </w:pPr>
            <w:r w:rsidRPr="00E722BF">
              <w:rPr>
                <w:b w:val="0"/>
                <w:bCs w:val="0"/>
              </w:rPr>
              <w:lastRenderedPageBreak/>
              <w:t>Seguimiento de rotación de inventario</w:t>
            </w:r>
          </w:p>
        </w:tc>
        <w:tc>
          <w:tcPr>
            <w:tcW w:w="0" w:type="auto"/>
            <w:hideMark/>
          </w:tcPr>
          <w:p w14:paraId="40A22C0A" w14:textId="32B3355F"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Gerente</w:t>
            </w:r>
          </w:p>
        </w:tc>
        <w:tc>
          <w:tcPr>
            <w:tcW w:w="0" w:type="auto"/>
            <w:hideMark/>
          </w:tcPr>
          <w:p w14:paraId="5FB4C51C" w14:textId="44584930"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Realizar un seguimiento claro de la rotación de inventario.</w:t>
            </w:r>
          </w:p>
        </w:tc>
        <w:tc>
          <w:tcPr>
            <w:tcW w:w="0" w:type="auto"/>
            <w:hideMark/>
          </w:tcPr>
          <w:p w14:paraId="34FAA0C2" w14:textId="38602F2A"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Primario</w:t>
            </w:r>
          </w:p>
        </w:tc>
        <w:tc>
          <w:tcPr>
            <w:tcW w:w="0" w:type="auto"/>
            <w:hideMark/>
          </w:tcPr>
          <w:p w14:paraId="0DF6074C" w14:textId="1FFD05C8"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Establecer puntos de reorden</w:t>
            </w:r>
          </w:p>
        </w:tc>
      </w:tr>
      <w:tr w:rsidR="00E722BF" w:rsidRPr="002C3375" w14:paraId="070B76A8" w14:textId="77777777" w:rsidTr="00ED3148">
        <w:trPr>
          <w:cnfStyle w:val="000000100000" w:firstRow="0" w:lastRow="0" w:firstColumn="0" w:lastColumn="0" w:oddVBand="0" w:evenVBand="0" w:oddHBand="1" w:evenHBand="0" w:firstRowFirstColumn="0" w:firstRowLastColumn="0" w:lastRowFirstColumn="0" w:lastRowLastColumn="0"/>
          <w:trHeight w:val="1183"/>
        </w:trPr>
        <w:tc>
          <w:tcPr>
            <w:cnfStyle w:val="001000000000" w:firstRow="0" w:lastRow="0" w:firstColumn="1" w:lastColumn="0" w:oddVBand="0" w:evenVBand="0" w:oddHBand="0" w:evenHBand="0" w:firstRowFirstColumn="0" w:firstRowLastColumn="0" w:lastRowFirstColumn="0" w:lastRowLastColumn="0"/>
            <w:tcW w:w="0" w:type="auto"/>
            <w:hideMark/>
          </w:tcPr>
          <w:p w14:paraId="5C1D4ECC" w14:textId="776E10C0" w:rsidR="00E722BF" w:rsidRPr="002C3375" w:rsidRDefault="00E722BF" w:rsidP="00E722BF">
            <w:pPr>
              <w:jc w:val="left"/>
              <w:rPr>
                <w:rFonts w:eastAsia="Times New Roman" w:cs="Times New Roman"/>
                <w:b w:val="0"/>
                <w:bCs w:val="0"/>
                <w:szCs w:val="24"/>
                <w:lang w:eastAsia="es-MX"/>
              </w:rPr>
            </w:pPr>
            <w:r w:rsidRPr="00E722BF">
              <w:rPr>
                <w:b w:val="0"/>
                <w:bCs w:val="0"/>
              </w:rPr>
              <w:t>Gestión de entregas</w:t>
            </w:r>
          </w:p>
        </w:tc>
        <w:tc>
          <w:tcPr>
            <w:tcW w:w="0" w:type="auto"/>
            <w:hideMark/>
          </w:tcPr>
          <w:p w14:paraId="6B64C398" w14:textId="21164326"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Gerente</w:t>
            </w:r>
          </w:p>
        </w:tc>
        <w:tc>
          <w:tcPr>
            <w:tcW w:w="0" w:type="auto"/>
            <w:hideMark/>
          </w:tcPr>
          <w:p w14:paraId="787B5542" w14:textId="5A657E6D"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Generar pedidos de reposición para productos por debajo de puntos de reorden.</w:t>
            </w:r>
          </w:p>
        </w:tc>
        <w:tc>
          <w:tcPr>
            <w:tcW w:w="0" w:type="auto"/>
            <w:hideMark/>
          </w:tcPr>
          <w:p w14:paraId="2E82C1CF" w14:textId="33A118C6"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Primario</w:t>
            </w:r>
          </w:p>
        </w:tc>
        <w:tc>
          <w:tcPr>
            <w:tcW w:w="0" w:type="auto"/>
            <w:hideMark/>
          </w:tcPr>
          <w:p w14:paraId="6951ED5A" w14:textId="28A2E1D9" w:rsidR="00E722BF" w:rsidRPr="002C3375" w:rsidRDefault="00E722BF" w:rsidP="00E722BF">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E77556">
              <w:t>-</w:t>
            </w:r>
          </w:p>
        </w:tc>
      </w:tr>
      <w:tr w:rsidR="00E722BF" w:rsidRPr="002C3375" w14:paraId="622C79FD" w14:textId="77777777" w:rsidTr="00ED3148">
        <w:trPr>
          <w:trHeight w:val="1067"/>
        </w:trPr>
        <w:tc>
          <w:tcPr>
            <w:cnfStyle w:val="001000000000" w:firstRow="0" w:lastRow="0" w:firstColumn="1" w:lastColumn="0" w:oddVBand="0" w:evenVBand="0" w:oddHBand="0" w:evenHBand="0" w:firstRowFirstColumn="0" w:firstRowLastColumn="0" w:lastRowFirstColumn="0" w:lastRowLastColumn="0"/>
            <w:tcW w:w="0" w:type="auto"/>
            <w:hideMark/>
          </w:tcPr>
          <w:p w14:paraId="5DD3C027" w14:textId="3B0EA441" w:rsidR="00E722BF" w:rsidRPr="002C3375" w:rsidRDefault="00E722BF" w:rsidP="00E722BF">
            <w:pPr>
              <w:jc w:val="left"/>
              <w:rPr>
                <w:rFonts w:eastAsia="Times New Roman" w:cs="Times New Roman"/>
                <w:b w:val="0"/>
                <w:bCs w:val="0"/>
                <w:szCs w:val="24"/>
                <w:lang w:eastAsia="es-MX"/>
              </w:rPr>
            </w:pPr>
            <w:r w:rsidRPr="00E722BF">
              <w:rPr>
                <w:b w:val="0"/>
                <w:bCs w:val="0"/>
              </w:rPr>
              <w:t>Identificación de productos con bajo stock</w:t>
            </w:r>
          </w:p>
        </w:tc>
        <w:tc>
          <w:tcPr>
            <w:tcW w:w="0" w:type="auto"/>
            <w:hideMark/>
          </w:tcPr>
          <w:p w14:paraId="1F7F900E" w14:textId="5738A856"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Gerente</w:t>
            </w:r>
          </w:p>
        </w:tc>
        <w:tc>
          <w:tcPr>
            <w:tcW w:w="0" w:type="auto"/>
            <w:hideMark/>
          </w:tcPr>
          <w:p w14:paraId="7DDA6899" w14:textId="33608AD1"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Recibir notificaciones sobre productos con niveles de existencias bajos.</w:t>
            </w:r>
          </w:p>
        </w:tc>
        <w:tc>
          <w:tcPr>
            <w:tcW w:w="0" w:type="auto"/>
            <w:hideMark/>
          </w:tcPr>
          <w:p w14:paraId="3EEBA719" w14:textId="1C1240B2"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Primario</w:t>
            </w:r>
          </w:p>
        </w:tc>
        <w:tc>
          <w:tcPr>
            <w:tcW w:w="0" w:type="auto"/>
            <w:hideMark/>
          </w:tcPr>
          <w:p w14:paraId="71764B1D" w14:textId="16481ED4" w:rsidR="00E722BF" w:rsidRPr="002C3375" w:rsidRDefault="00E722BF" w:rsidP="00E722BF">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E77556">
              <w:t>Visualización del porcentaje de stock-</w:t>
            </w:r>
            <w:proofErr w:type="spellStart"/>
            <w:r w:rsidRPr="00E77556">
              <w:t>out</w:t>
            </w:r>
            <w:proofErr w:type="spellEnd"/>
          </w:p>
        </w:tc>
      </w:tr>
      <w:tr w:rsidR="00E722BF" w:rsidRPr="002C3375" w14:paraId="43F2A846" w14:textId="77777777" w:rsidTr="00ED3148">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tcPr>
          <w:p w14:paraId="5592BC75" w14:textId="67D362EA" w:rsidR="00E722BF" w:rsidRPr="009561FE" w:rsidRDefault="00E722BF" w:rsidP="00E722BF">
            <w:pPr>
              <w:jc w:val="left"/>
            </w:pPr>
            <w:r w:rsidRPr="00E77556">
              <w:t>Implementación de Cross-</w:t>
            </w:r>
            <w:proofErr w:type="spellStart"/>
            <w:r w:rsidRPr="00E77556">
              <w:t>Docking</w:t>
            </w:r>
            <w:proofErr w:type="spellEnd"/>
          </w:p>
        </w:tc>
        <w:tc>
          <w:tcPr>
            <w:tcW w:w="0" w:type="auto"/>
          </w:tcPr>
          <w:p w14:paraId="7954B53C" w14:textId="338688D2"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Gerente</w:t>
            </w:r>
          </w:p>
        </w:tc>
        <w:tc>
          <w:tcPr>
            <w:tcW w:w="0" w:type="auto"/>
          </w:tcPr>
          <w:p w14:paraId="0AFE7610" w14:textId="4A01FC75"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Agilizar el ingreso de mercancía transfiriendo productos directamente al mostrador.</w:t>
            </w:r>
          </w:p>
        </w:tc>
        <w:tc>
          <w:tcPr>
            <w:tcW w:w="0" w:type="auto"/>
          </w:tcPr>
          <w:p w14:paraId="5F03F5B7" w14:textId="493EF696"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Incluido</w:t>
            </w:r>
          </w:p>
        </w:tc>
        <w:tc>
          <w:tcPr>
            <w:tcW w:w="0" w:type="auto"/>
          </w:tcPr>
          <w:p w14:paraId="35F64645" w14:textId="0F86A96B"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w:t>
            </w:r>
          </w:p>
        </w:tc>
      </w:tr>
      <w:tr w:rsidR="00E722BF" w:rsidRPr="002C3375" w14:paraId="3844A730" w14:textId="77777777" w:rsidTr="00ED3148">
        <w:trPr>
          <w:trHeight w:val="1067"/>
        </w:trPr>
        <w:tc>
          <w:tcPr>
            <w:cnfStyle w:val="001000000000" w:firstRow="0" w:lastRow="0" w:firstColumn="1" w:lastColumn="0" w:oddVBand="0" w:evenVBand="0" w:oddHBand="0" w:evenHBand="0" w:firstRowFirstColumn="0" w:firstRowLastColumn="0" w:lastRowFirstColumn="0" w:lastRowLastColumn="0"/>
            <w:tcW w:w="0" w:type="auto"/>
          </w:tcPr>
          <w:p w14:paraId="0E883DD4" w14:textId="3C1E27F1" w:rsidR="00E722BF" w:rsidRPr="009561FE" w:rsidRDefault="00E722BF" w:rsidP="00E722BF">
            <w:pPr>
              <w:jc w:val="left"/>
            </w:pPr>
            <w:r w:rsidRPr="00E77556">
              <w:t>Establecer puntos de reorden</w:t>
            </w:r>
          </w:p>
        </w:tc>
        <w:tc>
          <w:tcPr>
            <w:tcW w:w="0" w:type="auto"/>
          </w:tcPr>
          <w:p w14:paraId="1BB8A923" w14:textId="6BEF199F"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Gerente</w:t>
            </w:r>
          </w:p>
        </w:tc>
        <w:tc>
          <w:tcPr>
            <w:tcW w:w="0" w:type="auto"/>
          </w:tcPr>
          <w:p w14:paraId="4C158FA7" w14:textId="5767FC41"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Establecer puntos de reorden para productos con alertas automáticas.</w:t>
            </w:r>
          </w:p>
        </w:tc>
        <w:tc>
          <w:tcPr>
            <w:tcW w:w="0" w:type="auto"/>
          </w:tcPr>
          <w:p w14:paraId="7234C7BE" w14:textId="4B453FB3"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Incluido</w:t>
            </w:r>
          </w:p>
        </w:tc>
        <w:tc>
          <w:tcPr>
            <w:tcW w:w="0" w:type="auto"/>
          </w:tcPr>
          <w:p w14:paraId="6DDFA833" w14:textId="3AA99A0F"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Generar pedidos de reposición</w:t>
            </w:r>
          </w:p>
        </w:tc>
      </w:tr>
      <w:tr w:rsidR="00E722BF" w:rsidRPr="002C3375" w14:paraId="52C9A0EF" w14:textId="77777777" w:rsidTr="00ED3148">
        <w:trPr>
          <w:cnfStyle w:val="000000100000" w:firstRow="0" w:lastRow="0" w:firstColumn="0" w:lastColumn="0" w:oddVBand="0" w:evenVBand="0" w:oddHBand="1" w:evenHBand="0" w:firstRowFirstColumn="0" w:firstRowLastColumn="0" w:lastRowFirstColumn="0" w:lastRowLastColumn="0"/>
          <w:trHeight w:val="1067"/>
        </w:trPr>
        <w:tc>
          <w:tcPr>
            <w:cnfStyle w:val="001000000000" w:firstRow="0" w:lastRow="0" w:firstColumn="1" w:lastColumn="0" w:oddVBand="0" w:evenVBand="0" w:oddHBand="0" w:evenHBand="0" w:firstRowFirstColumn="0" w:firstRowLastColumn="0" w:lastRowFirstColumn="0" w:lastRowLastColumn="0"/>
            <w:tcW w:w="0" w:type="auto"/>
          </w:tcPr>
          <w:p w14:paraId="41ECD197" w14:textId="1787F7BC" w:rsidR="00E722BF" w:rsidRPr="009561FE" w:rsidRDefault="00E722BF" w:rsidP="00E722BF">
            <w:pPr>
              <w:jc w:val="left"/>
            </w:pPr>
            <w:r w:rsidRPr="00E77556">
              <w:t>Generar pedidos de reposición</w:t>
            </w:r>
          </w:p>
        </w:tc>
        <w:tc>
          <w:tcPr>
            <w:tcW w:w="0" w:type="auto"/>
          </w:tcPr>
          <w:p w14:paraId="35316DFD" w14:textId="5637A94F"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Gerente</w:t>
            </w:r>
          </w:p>
        </w:tc>
        <w:tc>
          <w:tcPr>
            <w:tcW w:w="0" w:type="auto"/>
          </w:tcPr>
          <w:p w14:paraId="1A162073" w14:textId="7DD77F1F"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Crear pedidos de reposición para productos bajo puntos de reorden.</w:t>
            </w:r>
          </w:p>
        </w:tc>
        <w:tc>
          <w:tcPr>
            <w:tcW w:w="0" w:type="auto"/>
          </w:tcPr>
          <w:p w14:paraId="5DE7A31C" w14:textId="4F34B8CE"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Incluido</w:t>
            </w:r>
          </w:p>
        </w:tc>
        <w:tc>
          <w:tcPr>
            <w:tcW w:w="0" w:type="auto"/>
          </w:tcPr>
          <w:p w14:paraId="1A694004" w14:textId="34A28A15" w:rsidR="00E722BF" w:rsidRPr="009561FE" w:rsidRDefault="00E722BF" w:rsidP="00E722BF">
            <w:pPr>
              <w:jc w:val="left"/>
              <w:cnfStyle w:val="000000100000" w:firstRow="0" w:lastRow="0" w:firstColumn="0" w:lastColumn="0" w:oddVBand="0" w:evenVBand="0" w:oddHBand="1" w:evenHBand="0" w:firstRowFirstColumn="0" w:firstRowLastColumn="0" w:lastRowFirstColumn="0" w:lastRowLastColumn="0"/>
            </w:pPr>
            <w:r w:rsidRPr="00E77556">
              <w:t>Visualización del porcentaje de stock-</w:t>
            </w:r>
            <w:proofErr w:type="spellStart"/>
            <w:r w:rsidRPr="00E77556">
              <w:t>out</w:t>
            </w:r>
            <w:proofErr w:type="spellEnd"/>
          </w:p>
        </w:tc>
      </w:tr>
      <w:tr w:rsidR="00E722BF" w:rsidRPr="002C3375" w14:paraId="5ADC7CB0" w14:textId="77777777" w:rsidTr="00ED3148">
        <w:trPr>
          <w:trHeight w:val="1067"/>
        </w:trPr>
        <w:tc>
          <w:tcPr>
            <w:cnfStyle w:val="001000000000" w:firstRow="0" w:lastRow="0" w:firstColumn="1" w:lastColumn="0" w:oddVBand="0" w:evenVBand="0" w:oddHBand="0" w:evenHBand="0" w:firstRowFirstColumn="0" w:firstRowLastColumn="0" w:lastRowFirstColumn="0" w:lastRowLastColumn="0"/>
            <w:tcW w:w="0" w:type="auto"/>
          </w:tcPr>
          <w:p w14:paraId="389BD99A" w14:textId="5A9819E6" w:rsidR="00E722BF" w:rsidRPr="009561FE" w:rsidRDefault="00E722BF" w:rsidP="00E722BF">
            <w:pPr>
              <w:jc w:val="left"/>
            </w:pPr>
            <w:r w:rsidRPr="00E77556">
              <w:t>Visualización del porcentaje de stock-</w:t>
            </w:r>
            <w:proofErr w:type="spellStart"/>
            <w:r w:rsidRPr="00E77556">
              <w:t>out</w:t>
            </w:r>
            <w:proofErr w:type="spellEnd"/>
          </w:p>
        </w:tc>
        <w:tc>
          <w:tcPr>
            <w:tcW w:w="0" w:type="auto"/>
          </w:tcPr>
          <w:p w14:paraId="4DF7B97E" w14:textId="18267755"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Gerente</w:t>
            </w:r>
          </w:p>
        </w:tc>
        <w:tc>
          <w:tcPr>
            <w:tcW w:w="0" w:type="auto"/>
          </w:tcPr>
          <w:p w14:paraId="4F06973F" w14:textId="5E17FE77"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Acceder al porcentaje de stock-</w:t>
            </w:r>
            <w:proofErr w:type="spellStart"/>
            <w:r w:rsidRPr="00E77556">
              <w:t>out</w:t>
            </w:r>
            <w:proofErr w:type="spellEnd"/>
            <w:r w:rsidRPr="00E77556">
              <w:t xml:space="preserve"> y evaluar estrategias de reposición.</w:t>
            </w:r>
          </w:p>
        </w:tc>
        <w:tc>
          <w:tcPr>
            <w:tcW w:w="0" w:type="auto"/>
          </w:tcPr>
          <w:p w14:paraId="4AE53862" w14:textId="5989F166"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Incluido</w:t>
            </w:r>
          </w:p>
        </w:tc>
        <w:tc>
          <w:tcPr>
            <w:tcW w:w="0" w:type="auto"/>
          </w:tcPr>
          <w:p w14:paraId="56B0E20A" w14:textId="1BFEAB8D" w:rsidR="00E722BF" w:rsidRPr="009561FE" w:rsidRDefault="00E722BF" w:rsidP="00E722BF">
            <w:pPr>
              <w:jc w:val="left"/>
              <w:cnfStyle w:val="000000000000" w:firstRow="0" w:lastRow="0" w:firstColumn="0" w:lastColumn="0" w:oddVBand="0" w:evenVBand="0" w:oddHBand="0" w:evenHBand="0" w:firstRowFirstColumn="0" w:firstRowLastColumn="0" w:lastRowFirstColumn="0" w:lastRowLastColumn="0"/>
            </w:pPr>
            <w:r w:rsidRPr="00E77556">
              <w:t>-</w:t>
            </w:r>
          </w:p>
        </w:tc>
      </w:tr>
    </w:tbl>
    <w:p w14:paraId="2220CCF7" w14:textId="1DA0D50F" w:rsidR="00E25DF6" w:rsidRDefault="003B474D" w:rsidP="003B474D">
      <w:pPr>
        <w:pStyle w:val="Titulotabla"/>
      </w:pPr>
      <w:bookmarkStart w:id="713" w:name="_Toc151934653"/>
      <w:r>
        <w:t>Descripción del diagrama de casos de</w:t>
      </w:r>
      <w:r w:rsidR="000A2835">
        <w:t xml:space="preserve"> uso 5</w:t>
      </w:r>
      <w:bookmarkEnd w:id="713"/>
    </w:p>
    <w:p w14:paraId="411A4F34" w14:textId="77777777" w:rsidR="00ED3148" w:rsidRDefault="00ED3148" w:rsidP="00ED3148">
      <w:pPr>
        <w:pStyle w:val="Titulotabla"/>
        <w:numPr>
          <w:ilvl w:val="0"/>
          <w:numId w:val="0"/>
        </w:numPr>
        <w:ind w:left="720" w:hanging="360"/>
      </w:pPr>
    </w:p>
    <w:p w14:paraId="3871254F" w14:textId="3E1A66CF" w:rsidR="00505185" w:rsidRDefault="00E95B97" w:rsidP="00513139">
      <w:pPr>
        <w:tabs>
          <w:tab w:val="left" w:pos="5306"/>
        </w:tabs>
        <w:jc w:val="center"/>
      </w:pPr>
      <w:r>
        <w:rPr>
          <w:noProof/>
        </w:rPr>
        <w:drawing>
          <wp:inline distT="0" distB="0" distL="0" distR="0" wp14:anchorId="4F99CCA2" wp14:editId="2F2E3EEA">
            <wp:extent cx="5972175" cy="2289810"/>
            <wp:effectExtent l="0" t="0" r="9525" b="0"/>
            <wp:docPr id="866319171" name="Imagen 866319171" descr="PlantUML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lantUML diagram"/>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72175" cy="2289810"/>
                    </a:xfrm>
                    <a:prstGeom prst="rect">
                      <a:avLst/>
                    </a:prstGeom>
                    <a:noFill/>
                    <a:ln>
                      <a:noFill/>
                    </a:ln>
                  </pic:spPr>
                </pic:pic>
              </a:graphicData>
            </a:graphic>
          </wp:inline>
        </w:drawing>
      </w:r>
    </w:p>
    <w:p w14:paraId="5499A767" w14:textId="2624190A" w:rsidR="00521AA5" w:rsidRPr="004D156C" w:rsidRDefault="00521AA5" w:rsidP="004D156C">
      <w:pPr>
        <w:pStyle w:val="indicefiguras"/>
        <w:tabs>
          <w:tab w:val="clear" w:pos="360"/>
        </w:tabs>
      </w:pPr>
      <w:bookmarkStart w:id="714" w:name="_Toc151934674"/>
      <w:bookmarkStart w:id="715" w:name="_Toc151981170"/>
      <w:r>
        <w:t>Diagrama de casos de uso 6</w:t>
      </w:r>
      <w:bookmarkEnd w:id="714"/>
      <w:bookmarkEnd w:id="715"/>
    </w:p>
    <w:tbl>
      <w:tblPr>
        <w:tblStyle w:val="Tablaconcuadrcula4-nfasis1"/>
        <w:tblW w:w="9374" w:type="dxa"/>
        <w:tblLook w:val="04A0" w:firstRow="1" w:lastRow="0" w:firstColumn="1" w:lastColumn="0" w:noHBand="0" w:noVBand="1"/>
      </w:tblPr>
      <w:tblGrid>
        <w:gridCol w:w="2011"/>
        <w:gridCol w:w="1003"/>
        <w:gridCol w:w="2884"/>
        <w:gridCol w:w="1056"/>
        <w:gridCol w:w="2420"/>
      </w:tblGrid>
      <w:tr w:rsidR="00E906FD" w:rsidRPr="002C3375" w14:paraId="71F97CE3" w14:textId="77777777" w:rsidTr="00ED3148">
        <w:trPr>
          <w:cnfStyle w:val="100000000000" w:firstRow="1" w:lastRow="0" w:firstColumn="0" w:lastColumn="0" w:oddVBand="0" w:evenVBand="0" w:oddHBand="0" w:evenHBand="0" w:firstRowFirstColumn="0" w:firstRowLastColumn="0" w:lastRowFirstColumn="0" w:lastRowLastColumn="0"/>
          <w:trHeight w:val="426"/>
        </w:trPr>
        <w:tc>
          <w:tcPr>
            <w:cnfStyle w:val="001000000000" w:firstRow="0" w:lastRow="0" w:firstColumn="1" w:lastColumn="0" w:oddVBand="0" w:evenVBand="0" w:oddHBand="0" w:evenHBand="0" w:firstRowFirstColumn="0" w:firstRowLastColumn="0" w:lastRowFirstColumn="0" w:lastRowLastColumn="0"/>
            <w:tcW w:w="0" w:type="auto"/>
          </w:tcPr>
          <w:p w14:paraId="18486F49" w14:textId="77777777" w:rsidR="00E906FD" w:rsidRPr="002C3375" w:rsidRDefault="00E906FD">
            <w:pPr>
              <w:jc w:val="left"/>
              <w:rPr>
                <w:rFonts w:eastAsia="Times New Roman" w:cs="Times New Roman"/>
                <w:b w:val="0"/>
                <w:bCs w:val="0"/>
                <w:szCs w:val="24"/>
                <w:lang w:eastAsia="es-MX"/>
              </w:rPr>
            </w:pPr>
            <w:r w:rsidRPr="00E722BF">
              <w:rPr>
                <w:b w:val="0"/>
                <w:bCs w:val="0"/>
              </w:rPr>
              <w:lastRenderedPageBreak/>
              <w:t>Caso de Uso</w:t>
            </w:r>
          </w:p>
        </w:tc>
        <w:tc>
          <w:tcPr>
            <w:tcW w:w="0" w:type="auto"/>
          </w:tcPr>
          <w:p w14:paraId="2DE20E9A" w14:textId="77777777" w:rsidR="00E906FD" w:rsidRPr="002C3375" w:rsidRDefault="00E906F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Actores</w:t>
            </w:r>
          </w:p>
        </w:tc>
        <w:tc>
          <w:tcPr>
            <w:tcW w:w="0" w:type="auto"/>
          </w:tcPr>
          <w:p w14:paraId="26F181F2" w14:textId="77777777" w:rsidR="00E906FD" w:rsidRPr="002C3375" w:rsidRDefault="00E906F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sumen</w:t>
            </w:r>
          </w:p>
        </w:tc>
        <w:tc>
          <w:tcPr>
            <w:tcW w:w="0" w:type="auto"/>
          </w:tcPr>
          <w:p w14:paraId="1A12F2E3" w14:textId="77777777" w:rsidR="00E906FD" w:rsidRPr="002C3375" w:rsidRDefault="00E906F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Tipo</w:t>
            </w:r>
          </w:p>
        </w:tc>
        <w:tc>
          <w:tcPr>
            <w:tcW w:w="0" w:type="auto"/>
          </w:tcPr>
          <w:p w14:paraId="63FCBD5D" w14:textId="77777777" w:rsidR="00E906FD" w:rsidRPr="002C3375" w:rsidRDefault="00E906FD">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ferencias Cruzadas</w:t>
            </w:r>
          </w:p>
        </w:tc>
      </w:tr>
      <w:tr w:rsidR="002B1316" w:rsidRPr="002C3375" w14:paraId="118FC1E8" w14:textId="77777777" w:rsidTr="00ED3148">
        <w:trPr>
          <w:cnfStyle w:val="000000100000" w:firstRow="0" w:lastRow="0" w:firstColumn="0" w:lastColumn="0" w:oddVBand="0" w:evenVBand="0" w:oddHBand="1" w:evenHBand="0" w:firstRowFirstColumn="0" w:firstRowLastColumn="0" w:lastRowFirstColumn="0" w:lastRowLastColumn="0"/>
          <w:trHeight w:val="776"/>
        </w:trPr>
        <w:tc>
          <w:tcPr>
            <w:cnfStyle w:val="001000000000" w:firstRow="0" w:lastRow="0" w:firstColumn="1" w:lastColumn="0" w:oddVBand="0" w:evenVBand="0" w:oddHBand="0" w:evenHBand="0" w:firstRowFirstColumn="0" w:firstRowLastColumn="0" w:lastRowFirstColumn="0" w:lastRowLastColumn="0"/>
            <w:tcW w:w="0" w:type="auto"/>
            <w:hideMark/>
          </w:tcPr>
          <w:p w14:paraId="0B390415" w14:textId="6F958B15" w:rsidR="002B1316" w:rsidRPr="002C3375" w:rsidRDefault="002B1316" w:rsidP="002B1316">
            <w:pPr>
              <w:jc w:val="left"/>
              <w:rPr>
                <w:rFonts w:eastAsia="Times New Roman" w:cs="Times New Roman"/>
                <w:szCs w:val="24"/>
                <w:lang w:eastAsia="es-MX"/>
              </w:rPr>
            </w:pPr>
            <w:r w:rsidRPr="00FA3F10">
              <w:t>Creación y edición de almacenes</w:t>
            </w:r>
          </w:p>
        </w:tc>
        <w:tc>
          <w:tcPr>
            <w:tcW w:w="0" w:type="auto"/>
            <w:hideMark/>
          </w:tcPr>
          <w:p w14:paraId="255E5799" w14:textId="0B2498A6"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Gerente</w:t>
            </w:r>
          </w:p>
        </w:tc>
        <w:tc>
          <w:tcPr>
            <w:tcW w:w="0" w:type="auto"/>
            <w:hideMark/>
          </w:tcPr>
          <w:p w14:paraId="2872EEC5" w14:textId="7BD3F277"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Crear nuevos almacenes y editar o eliminar existentes.</w:t>
            </w:r>
          </w:p>
        </w:tc>
        <w:tc>
          <w:tcPr>
            <w:tcW w:w="0" w:type="auto"/>
            <w:hideMark/>
          </w:tcPr>
          <w:p w14:paraId="5C3EB183" w14:textId="4B40E8CA"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Primario</w:t>
            </w:r>
          </w:p>
        </w:tc>
        <w:tc>
          <w:tcPr>
            <w:tcW w:w="0" w:type="auto"/>
            <w:hideMark/>
          </w:tcPr>
          <w:p w14:paraId="6C2CE666" w14:textId="0A056996" w:rsidR="002B1316" w:rsidRPr="002C3375" w:rsidRDefault="00D83247"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D83247">
              <w:rPr>
                <w:rFonts w:eastAsia="Times New Roman" w:cs="Times New Roman"/>
                <w:szCs w:val="24"/>
                <w:lang w:eastAsia="es-MX"/>
              </w:rPr>
              <w:t>Selección edición de almacenes, Porcentaje de espacio utilizado, Selección de exhibición</w:t>
            </w:r>
          </w:p>
        </w:tc>
      </w:tr>
      <w:tr w:rsidR="002B1316" w:rsidRPr="002C3375" w14:paraId="4A2C813F" w14:textId="77777777" w:rsidTr="00ED3148">
        <w:trPr>
          <w:trHeight w:val="1710"/>
        </w:trPr>
        <w:tc>
          <w:tcPr>
            <w:cnfStyle w:val="001000000000" w:firstRow="0" w:lastRow="0" w:firstColumn="1" w:lastColumn="0" w:oddVBand="0" w:evenVBand="0" w:oddHBand="0" w:evenHBand="0" w:firstRowFirstColumn="0" w:firstRowLastColumn="0" w:lastRowFirstColumn="0" w:lastRowLastColumn="0"/>
            <w:tcW w:w="0" w:type="auto"/>
            <w:hideMark/>
          </w:tcPr>
          <w:p w14:paraId="530E95A8" w14:textId="5602641E" w:rsidR="002B1316" w:rsidRPr="002C3375" w:rsidRDefault="002B1316" w:rsidP="002B1316">
            <w:pPr>
              <w:jc w:val="left"/>
              <w:rPr>
                <w:rFonts w:eastAsia="Times New Roman" w:cs="Times New Roman"/>
                <w:b w:val="0"/>
                <w:bCs w:val="0"/>
                <w:szCs w:val="24"/>
                <w:lang w:eastAsia="es-MX"/>
              </w:rPr>
            </w:pPr>
            <w:r w:rsidRPr="00390A7B">
              <w:rPr>
                <w:b w:val="0"/>
                <w:bCs w:val="0"/>
              </w:rPr>
              <w:t>Selección edición de almacenes</w:t>
            </w:r>
          </w:p>
        </w:tc>
        <w:tc>
          <w:tcPr>
            <w:tcW w:w="0" w:type="auto"/>
            <w:hideMark/>
          </w:tcPr>
          <w:p w14:paraId="71902698" w14:textId="6E459D48"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Gerente</w:t>
            </w:r>
          </w:p>
        </w:tc>
        <w:tc>
          <w:tcPr>
            <w:tcW w:w="0" w:type="auto"/>
            <w:hideMark/>
          </w:tcPr>
          <w:p w14:paraId="352775E6" w14:textId="66CB5F7E"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Operaciones de selección y edición de almacenes.</w:t>
            </w:r>
          </w:p>
        </w:tc>
        <w:tc>
          <w:tcPr>
            <w:tcW w:w="0" w:type="auto"/>
            <w:hideMark/>
          </w:tcPr>
          <w:p w14:paraId="45E2C761" w14:textId="69040A45"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Incluido</w:t>
            </w:r>
          </w:p>
        </w:tc>
        <w:tc>
          <w:tcPr>
            <w:tcW w:w="0" w:type="auto"/>
            <w:hideMark/>
          </w:tcPr>
          <w:p w14:paraId="2807B160" w14:textId="4F209CB4"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w:t>
            </w:r>
          </w:p>
        </w:tc>
      </w:tr>
      <w:tr w:rsidR="002B1316" w:rsidRPr="002C3375" w14:paraId="36AB9E1C" w14:textId="77777777" w:rsidTr="00ED3148">
        <w:trPr>
          <w:cnfStyle w:val="000000100000" w:firstRow="0" w:lastRow="0" w:firstColumn="0" w:lastColumn="0" w:oddVBand="0" w:evenVBand="0" w:oddHBand="1" w:evenHBand="0" w:firstRowFirstColumn="0" w:firstRowLastColumn="0" w:lastRowFirstColumn="0" w:lastRowLastColumn="0"/>
          <w:trHeight w:val="1421"/>
        </w:trPr>
        <w:tc>
          <w:tcPr>
            <w:cnfStyle w:val="001000000000" w:firstRow="0" w:lastRow="0" w:firstColumn="1" w:lastColumn="0" w:oddVBand="0" w:evenVBand="0" w:oddHBand="0" w:evenHBand="0" w:firstRowFirstColumn="0" w:firstRowLastColumn="0" w:lastRowFirstColumn="0" w:lastRowLastColumn="0"/>
            <w:tcW w:w="0" w:type="auto"/>
            <w:hideMark/>
          </w:tcPr>
          <w:p w14:paraId="286731C5" w14:textId="7A638391" w:rsidR="002B1316" w:rsidRPr="002C3375" w:rsidRDefault="002B1316" w:rsidP="002B1316">
            <w:pPr>
              <w:jc w:val="left"/>
              <w:rPr>
                <w:rFonts w:eastAsia="Times New Roman" w:cs="Times New Roman"/>
                <w:b w:val="0"/>
                <w:bCs w:val="0"/>
                <w:szCs w:val="24"/>
                <w:lang w:eastAsia="es-MX"/>
              </w:rPr>
            </w:pPr>
            <w:r w:rsidRPr="00390A7B">
              <w:rPr>
                <w:b w:val="0"/>
                <w:bCs w:val="0"/>
              </w:rPr>
              <w:t>Porcentaje de espacio utilizado</w:t>
            </w:r>
          </w:p>
        </w:tc>
        <w:tc>
          <w:tcPr>
            <w:tcW w:w="0" w:type="auto"/>
            <w:hideMark/>
          </w:tcPr>
          <w:p w14:paraId="19ED0AEA" w14:textId="6AAB7D35"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Gerente</w:t>
            </w:r>
          </w:p>
        </w:tc>
        <w:tc>
          <w:tcPr>
            <w:tcW w:w="0" w:type="auto"/>
            <w:hideMark/>
          </w:tcPr>
          <w:p w14:paraId="677A4D67" w14:textId="52B13E8A"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Visualizar el porcentaje de espacio utilizado en los almacenes.</w:t>
            </w:r>
          </w:p>
        </w:tc>
        <w:tc>
          <w:tcPr>
            <w:tcW w:w="0" w:type="auto"/>
            <w:hideMark/>
          </w:tcPr>
          <w:p w14:paraId="59F84EFE" w14:textId="7AF7F403"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Incluido</w:t>
            </w:r>
          </w:p>
        </w:tc>
        <w:tc>
          <w:tcPr>
            <w:tcW w:w="0" w:type="auto"/>
            <w:hideMark/>
          </w:tcPr>
          <w:p w14:paraId="25FB59AA" w14:textId="16582490" w:rsidR="002B1316" w:rsidRPr="002C3375" w:rsidRDefault="002B1316" w:rsidP="002B1316">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FA3F10">
              <w:t>-</w:t>
            </w:r>
          </w:p>
        </w:tc>
      </w:tr>
      <w:tr w:rsidR="002B1316" w:rsidRPr="002C3375" w14:paraId="19E6CF4C" w14:textId="77777777" w:rsidTr="00ED3148">
        <w:trPr>
          <w:trHeight w:val="1282"/>
        </w:trPr>
        <w:tc>
          <w:tcPr>
            <w:cnfStyle w:val="001000000000" w:firstRow="0" w:lastRow="0" w:firstColumn="1" w:lastColumn="0" w:oddVBand="0" w:evenVBand="0" w:oddHBand="0" w:evenHBand="0" w:firstRowFirstColumn="0" w:firstRowLastColumn="0" w:lastRowFirstColumn="0" w:lastRowLastColumn="0"/>
            <w:tcW w:w="0" w:type="auto"/>
            <w:hideMark/>
          </w:tcPr>
          <w:p w14:paraId="70DD595B" w14:textId="0AB9DA7A" w:rsidR="002B1316" w:rsidRPr="002C3375" w:rsidRDefault="002B1316" w:rsidP="002B1316">
            <w:pPr>
              <w:jc w:val="left"/>
              <w:rPr>
                <w:rFonts w:eastAsia="Times New Roman" w:cs="Times New Roman"/>
                <w:b w:val="0"/>
                <w:bCs w:val="0"/>
                <w:szCs w:val="24"/>
                <w:lang w:eastAsia="es-MX"/>
              </w:rPr>
            </w:pPr>
            <w:r w:rsidRPr="00390A7B">
              <w:rPr>
                <w:b w:val="0"/>
                <w:bCs w:val="0"/>
              </w:rPr>
              <w:t>Selección de exhibición</w:t>
            </w:r>
          </w:p>
        </w:tc>
        <w:tc>
          <w:tcPr>
            <w:tcW w:w="0" w:type="auto"/>
            <w:hideMark/>
          </w:tcPr>
          <w:p w14:paraId="76B9F94F" w14:textId="55536AE0"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Gerente</w:t>
            </w:r>
          </w:p>
        </w:tc>
        <w:tc>
          <w:tcPr>
            <w:tcW w:w="0" w:type="auto"/>
            <w:hideMark/>
          </w:tcPr>
          <w:p w14:paraId="6AFB9AE4" w14:textId="265B8DEF"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Seleccionar la forma de exhibición de los productos.</w:t>
            </w:r>
          </w:p>
        </w:tc>
        <w:tc>
          <w:tcPr>
            <w:tcW w:w="0" w:type="auto"/>
            <w:hideMark/>
          </w:tcPr>
          <w:p w14:paraId="51721982" w14:textId="1BA65278"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Incluido</w:t>
            </w:r>
          </w:p>
        </w:tc>
        <w:tc>
          <w:tcPr>
            <w:tcW w:w="0" w:type="auto"/>
            <w:hideMark/>
          </w:tcPr>
          <w:p w14:paraId="214973A9" w14:textId="3315A4C7" w:rsidR="002B1316" w:rsidRPr="002C3375" w:rsidRDefault="002B1316" w:rsidP="002B1316">
            <w:pPr>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s-MX"/>
              </w:rPr>
            </w:pPr>
            <w:r w:rsidRPr="00FA3F10">
              <w:t>-</w:t>
            </w:r>
          </w:p>
        </w:tc>
      </w:tr>
      <w:tr w:rsidR="002B1316" w:rsidRPr="002C3375" w14:paraId="6C10B73C" w14:textId="77777777" w:rsidTr="00ED3148">
        <w:trPr>
          <w:cnfStyle w:val="000000100000" w:firstRow="0" w:lastRow="0" w:firstColumn="0" w:lastColumn="0" w:oddVBand="0" w:evenVBand="0" w:oddHBand="1" w:evenHBand="0" w:firstRowFirstColumn="0" w:firstRowLastColumn="0" w:lastRowFirstColumn="0" w:lastRowLastColumn="0"/>
          <w:trHeight w:val="1282"/>
        </w:trPr>
        <w:tc>
          <w:tcPr>
            <w:cnfStyle w:val="001000000000" w:firstRow="0" w:lastRow="0" w:firstColumn="1" w:lastColumn="0" w:oddVBand="0" w:evenVBand="0" w:oddHBand="0" w:evenHBand="0" w:firstRowFirstColumn="0" w:firstRowLastColumn="0" w:lastRowFirstColumn="0" w:lastRowLastColumn="0"/>
            <w:tcW w:w="0" w:type="auto"/>
          </w:tcPr>
          <w:p w14:paraId="46AB533A" w14:textId="414328FD" w:rsidR="002B1316" w:rsidRPr="009561FE" w:rsidRDefault="002B1316" w:rsidP="002B1316">
            <w:pPr>
              <w:jc w:val="left"/>
            </w:pPr>
            <w:r w:rsidRPr="00FA3F10">
              <w:t>Gestión completa de anaqueles</w:t>
            </w:r>
          </w:p>
        </w:tc>
        <w:tc>
          <w:tcPr>
            <w:tcW w:w="0" w:type="auto"/>
          </w:tcPr>
          <w:p w14:paraId="35A4AFE3" w14:textId="308C8DE3"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Gerente</w:t>
            </w:r>
          </w:p>
        </w:tc>
        <w:tc>
          <w:tcPr>
            <w:tcW w:w="0" w:type="auto"/>
          </w:tcPr>
          <w:p w14:paraId="33E716C5" w14:textId="02085595"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Operaciones de agregar, editar o eliminar anaqueles.</w:t>
            </w:r>
          </w:p>
        </w:tc>
        <w:tc>
          <w:tcPr>
            <w:tcW w:w="0" w:type="auto"/>
          </w:tcPr>
          <w:p w14:paraId="436147AD" w14:textId="56893915"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Primario</w:t>
            </w:r>
          </w:p>
        </w:tc>
        <w:tc>
          <w:tcPr>
            <w:tcW w:w="0" w:type="auto"/>
          </w:tcPr>
          <w:p w14:paraId="060795F6" w14:textId="1902811A"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Gestión de productos en anaqueles</w:t>
            </w:r>
          </w:p>
        </w:tc>
      </w:tr>
      <w:tr w:rsidR="002B1316" w:rsidRPr="002C3375" w14:paraId="15FE34CF" w14:textId="77777777" w:rsidTr="00ED3148">
        <w:trPr>
          <w:trHeight w:val="1282"/>
        </w:trPr>
        <w:tc>
          <w:tcPr>
            <w:cnfStyle w:val="001000000000" w:firstRow="0" w:lastRow="0" w:firstColumn="1" w:lastColumn="0" w:oddVBand="0" w:evenVBand="0" w:oddHBand="0" w:evenHBand="0" w:firstRowFirstColumn="0" w:firstRowLastColumn="0" w:lastRowFirstColumn="0" w:lastRowLastColumn="0"/>
            <w:tcW w:w="0" w:type="auto"/>
          </w:tcPr>
          <w:p w14:paraId="585273D4" w14:textId="2534AB4B" w:rsidR="002B1316" w:rsidRPr="009561FE" w:rsidRDefault="002B1316" w:rsidP="002B1316">
            <w:pPr>
              <w:jc w:val="left"/>
            </w:pPr>
            <w:r w:rsidRPr="00FA3F10">
              <w:t>Gestión de productos en anaqueles</w:t>
            </w:r>
          </w:p>
        </w:tc>
        <w:tc>
          <w:tcPr>
            <w:tcW w:w="0" w:type="auto"/>
          </w:tcPr>
          <w:p w14:paraId="6E326FBE" w14:textId="2EFCD368"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Gerente</w:t>
            </w:r>
          </w:p>
        </w:tc>
        <w:tc>
          <w:tcPr>
            <w:tcW w:w="0" w:type="auto"/>
          </w:tcPr>
          <w:p w14:paraId="324CCE8B" w14:textId="4DC7DAE6"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Agregar, editar y eliminar productos directamente en anaqueles.</w:t>
            </w:r>
          </w:p>
        </w:tc>
        <w:tc>
          <w:tcPr>
            <w:tcW w:w="0" w:type="auto"/>
          </w:tcPr>
          <w:p w14:paraId="479C6B62" w14:textId="45738842"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Incluido</w:t>
            </w:r>
          </w:p>
        </w:tc>
        <w:tc>
          <w:tcPr>
            <w:tcW w:w="0" w:type="auto"/>
          </w:tcPr>
          <w:p w14:paraId="56D073FA" w14:textId="1FF63971"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w:t>
            </w:r>
          </w:p>
        </w:tc>
      </w:tr>
      <w:tr w:rsidR="002B1316" w:rsidRPr="002C3375" w14:paraId="0567085C" w14:textId="77777777" w:rsidTr="00ED3148">
        <w:trPr>
          <w:cnfStyle w:val="000000100000" w:firstRow="0" w:lastRow="0" w:firstColumn="0" w:lastColumn="0" w:oddVBand="0" w:evenVBand="0" w:oddHBand="1" w:evenHBand="0" w:firstRowFirstColumn="0" w:firstRowLastColumn="0" w:lastRowFirstColumn="0" w:lastRowLastColumn="0"/>
          <w:trHeight w:val="1282"/>
        </w:trPr>
        <w:tc>
          <w:tcPr>
            <w:cnfStyle w:val="001000000000" w:firstRow="0" w:lastRow="0" w:firstColumn="1" w:lastColumn="0" w:oddVBand="0" w:evenVBand="0" w:oddHBand="0" w:evenHBand="0" w:firstRowFirstColumn="0" w:firstRowLastColumn="0" w:lastRowFirstColumn="0" w:lastRowLastColumn="0"/>
            <w:tcW w:w="0" w:type="auto"/>
          </w:tcPr>
          <w:p w14:paraId="543CADC2" w14:textId="44D10B43" w:rsidR="002B1316" w:rsidRPr="009561FE" w:rsidRDefault="002B1316" w:rsidP="002B1316">
            <w:pPr>
              <w:jc w:val="left"/>
            </w:pPr>
            <w:r w:rsidRPr="00FA3F10">
              <w:t>Optimización de distribución de productos</w:t>
            </w:r>
          </w:p>
        </w:tc>
        <w:tc>
          <w:tcPr>
            <w:tcW w:w="0" w:type="auto"/>
          </w:tcPr>
          <w:p w14:paraId="36E2CD09" w14:textId="6C8855D8"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Gerente</w:t>
            </w:r>
          </w:p>
        </w:tc>
        <w:tc>
          <w:tcPr>
            <w:tcW w:w="0" w:type="auto"/>
          </w:tcPr>
          <w:p w14:paraId="0451E137" w14:textId="35B7099B"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Ajustar automáticamente la disposición de productos para maximizar espacio y facilitar acceso.</w:t>
            </w:r>
          </w:p>
        </w:tc>
        <w:tc>
          <w:tcPr>
            <w:tcW w:w="0" w:type="auto"/>
          </w:tcPr>
          <w:p w14:paraId="5439A311" w14:textId="544D9D55"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Primario</w:t>
            </w:r>
          </w:p>
        </w:tc>
        <w:tc>
          <w:tcPr>
            <w:tcW w:w="0" w:type="auto"/>
          </w:tcPr>
          <w:p w14:paraId="4231A3D5" w14:textId="64095F8D" w:rsidR="002B1316" w:rsidRPr="009561FE"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w:t>
            </w:r>
          </w:p>
        </w:tc>
      </w:tr>
      <w:tr w:rsidR="002B1316" w:rsidRPr="002C3375" w14:paraId="1569FD70" w14:textId="77777777" w:rsidTr="00ED3148">
        <w:trPr>
          <w:trHeight w:val="1282"/>
        </w:trPr>
        <w:tc>
          <w:tcPr>
            <w:cnfStyle w:val="001000000000" w:firstRow="0" w:lastRow="0" w:firstColumn="1" w:lastColumn="0" w:oddVBand="0" w:evenVBand="0" w:oddHBand="0" w:evenHBand="0" w:firstRowFirstColumn="0" w:firstRowLastColumn="0" w:lastRowFirstColumn="0" w:lastRowLastColumn="0"/>
            <w:tcW w:w="0" w:type="auto"/>
          </w:tcPr>
          <w:p w14:paraId="5CB86D10" w14:textId="5DB9E8D9" w:rsidR="002B1316" w:rsidRPr="009561FE" w:rsidRDefault="002B1316" w:rsidP="002B1316">
            <w:pPr>
              <w:jc w:val="left"/>
            </w:pPr>
            <w:r w:rsidRPr="00FA3F10">
              <w:t>Edición de productos</w:t>
            </w:r>
          </w:p>
        </w:tc>
        <w:tc>
          <w:tcPr>
            <w:tcW w:w="0" w:type="auto"/>
          </w:tcPr>
          <w:p w14:paraId="2A3CEF22" w14:textId="275EB471"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Gerente</w:t>
            </w:r>
          </w:p>
        </w:tc>
        <w:tc>
          <w:tcPr>
            <w:tcW w:w="0" w:type="auto"/>
          </w:tcPr>
          <w:p w14:paraId="0DAB0A33" w14:textId="572F405E"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Editar información detallada de productos en el inventario.</w:t>
            </w:r>
          </w:p>
        </w:tc>
        <w:tc>
          <w:tcPr>
            <w:tcW w:w="0" w:type="auto"/>
          </w:tcPr>
          <w:p w14:paraId="75B2EBC4" w14:textId="09813214"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Primario</w:t>
            </w:r>
          </w:p>
        </w:tc>
        <w:tc>
          <w:tcPr>
            <w:tcW w:w="0" w:type="auto"/>
          </w:tcPr>
          <w:p w14:paraId="6C0BA29B" w14:textId="69FF5E11" w:rsidR="002B1316" w:rsidRPr="009561FE" w:rsidRDefault="002B1316" w:rsidP="002B1316">
            <w:pPr>
              <w:jc w:val="left"/>
              <w:cnfStyle w:val="000000000000" w:firstRow="0" w:lastRow="0" w:firstColumn="0" w:lastColumn="0" w:oddVBand="0" w:evenVBand="0" w:oddHBand="0" w:evenHBand="0" w:firstRowFirstColumn="0" w:firstRowLastColumn="0" w:lastRowFirstColumn="0" w:lastRowLastColumn="0"/>
            </w:pPr>
            <w:r w:rsidRPr="00FA3F10">
              <w:t>Retiro de productos</w:t>
            </w:r>
          </w:p>
        </w:tc>
      </w:tr>
      <w:tr w:rsidR="002B1316" w:rsidRPr="002C3375" w14:paraId="16682A99" w14:textId="77777777" w:rsidTr="00ED3148">
        <w:trPr>
          <w:cnfStyle w:val="000000100000" w:firstRow="0" w:lastRow="0" w:firstColumn="0" w:lastColumn="0" w:oddVBand="0" w:evenVBand="0" w:oddHBand="1" w:evenHBand="0" w:firstRowFirstColumn="0" w:firstRowLastColumn="0" w:lastRowFirstColumn="0" w:lastRowLastColumn="0"/>
          <w:trHeight w:val="1282"/>
        </w:trPr>
        <w:tc>
          <w:tcPr>
            <w:cnfStyle w:val="001000000000" w:firstRow="0" w:lastRow="0" w:firstColumn="1" w:lastColumn="0" w:oddVBand="0" w:evenVBand="0" w:oddHBand="0" w:evenHBand="0" w:firstRowFirstColumn="0" w:firstRowLastColumn="0" w:lastRowFirstColumn="0" w:lastRowLastColumn="0"/>
            <w:tcW w:w="0" w:type="auto"/>
          </w:tcPr>
          <w:p w14:paraId="1A95B43D" w14:textId="04C8904A" w:rsidR="002B1316" w:rsidRPr="00E77556" w:rsidRDefault="002B1316" w:rsidP="002B1316">
            <w:pPr>
              <w:jc w:val="left"/>
            </w:pPr>
            <w:r w:rsidRPr="00FA3F10">
              <w:t>Retiro de productos</w:t>
            </w:r>
          </w:p>
        </w:tc>
        <w:tc>
          <w:tcPr>
            <w:tcW w:w="0" w:type="auto"/>
          </w:tcPr>
          <w:p w14:paraId="7C303A49" w14:textId="1D541FC1" w:rsidR="002B1316" w:rsidRPr="00E77556"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Gerente</w:t>
            </w:r>
          </w:p>
        </w:tc>
        <w:tc>
          <w:tcPr>
            <w:tcW w:w="0" w:type="auto"/>
          </w:tcPr>
          <w:p w14:paraId="606444D2" w14:textId="6EC4F33C" w:rsidR="002B1316" w:rsidRPr="00E77556"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Dar de baja o retirar productos del inventario.</w:t>
            </w:r>
          </w:p>
        </w:tc>
        <w:tc>
          <w:tcPr>
            <w:tcW w:w="0" w:type="auto"/>
          </w:tcPr>
          <w:p w14:paraId="01B11A23" w14:textId="14B42E00" w:rsidR="002B1316" w:rsidRPr="00E77556"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Incluido</w:t>
            </w:r>
          </w:p>
        </w:tc>
        <w:tc>
          <w:tcPr>
            <w:tcW w:w="0" w:type="auto"/>
          </w:tcPr>
          <w:p w14:paraId="02446F22" w14:textId="5F556A60" w:rsidR="002B1316" w:rsidRPr="00E77556" w:rsidRDefault="002B1316" w:rsidP="002B1316">
            <w:pPr>
              <w:jc w:val="left"/>
              <w:cnfStyle w:val="000000100000" w:firstRow="0" w:lastRow="0" w:firstColumn="0" w:lastColumn="0" w:oddVBand="0" w:evenVBand="0" w:oddHBand="1" w:evenHBand="0" w:firstRowFirstColumn="0" w:firstRowLastColumn="0" w:lastRowFirstColumn="0" w:lastRowLastColumn="0"/>
            </w:pPr>
            <w:r w:rsidRPr="00FA3F10">
              <w:t>-</w:t>
            </w:r>
          </w:p>
        </w:tc>
      </w:tr>
    </w:tbl>
    <w:p w14:paraId="0BA872D3" w14:textId="68352E71" w:rsidR="00E906FD" w:rsidRDefault="004C5B87" w:rsidP="004C5B87">
      <w:pPr>
        <w:pStyle w:val="Titulotabla"/>
      </w:pPr>
      <w:bookmarkStart w:id="716" w:name="_Toc151934654"/>
      <w:r>
        <w:t>Descripción del diagrama de casos de uso 6</w:t>
      </w:r>
      <w:bookmarkEnd w:id="716"/>
    </w:p>
    <w:p w14:paraId="555E88A0" w14:textId="63F97ABC" w:rsidR="00505185" w:rsidRDefault="00D341BA" w:rsidP="00513139">
      <w:pPr>
        <w:jc w:val="center"/>
      </w:pPr>
      <w:bookmarkStart w:id="717" w:name="_Toc151934675"/>
      <w:bookmarkStart w:id="718" w:name="_Toc151981171"/>
      <w:r>
        <w:rPr>
          <w:noProof/>
        </w:rPr>
        <w:lastRenderedPageBreak/>
        <w:drawing>
          <wp:inline distT="0" distB="0" distL="0" distR="0" wp14:anchorId="78EF2509" wp14:editId="29204988">
            <wp:extent cx="3944620" cy="1073785"/>
            <wp:effectExtent l="0" t="0" r="0" b="0"/>
            <wp:docPr id="650832152" name="Imagen 6508321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83215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4620" cy="1073785"/>
                    </a:xfrm>
                    <a:prstGeom prst="rect">
                      <a:avLst/>
                    </a:prstGeom>
                    <a:noFill/>
                    <a:ln>
                      <a:noFill/>
                    </a:ln>
                  </pic:spPr>
                </pic:pic>
              </a:graphicData>
            </a:graphic>
          </wp:inline>
        </w:drawing>
      </w:r>
      <w:bookmarkEnd w:id="717"/>
      <w:bookmarkEnd w:id="718"/>
    </w:p>
    <w:p w14:paraId="61EB9300" w14:textId="167A005F" w:rsidR="00505185" w:rsidRDefault="00A43F06" w:rsidP="00671830">
      <w:pPr>
        <w:pStyle w:val="indicefiguras"/>
        <w:tabs>
          <w:tab w:val="clear" w:pos="360"/>
        </w:tabs>
      </w:pPr>
      <w:bookmarkStart w:id="719" w:name="_Toc151934676"/>
      <w:bookmarkStart w:id="720" w:name="_Toc151981172"/>
      <w:r>
        <w:t>Diagrama de casos de u</w:t>
      </w:r>
      <w:r w:rsidR="00A175F6">
        <w:t>so 7</w:t>
      </w:r>
      <w:bookmarkEnd w:id="719"/>
      <w:bookmarkEnd w:id="720"/>
    </w:p>
    <w:tbl>
      <w:tblPr>
        <w:tblStyle w:val="Tablaconcuadrcula4-nfasis1"/>
        <w:tblW w:w="9386" w:type="dxa"/>
        <w:tblLook w:val="04A0" w:firstRow="1" w:lastRow="0" w:firstColumn="1" w:lastColumn="0" w:noHBand="0" w:noVBand="1"/>
      </w:tblPr>
      <w:tblGrid>
        <w:gridCol w:w="2253"/>
        <w:gridCol w:w="1003"/>
        <w:gridCol w:w="3286"/>
        <w:gridCol w:w="1056"/>
        <w:gridCol w:w="1788"/>
      </w:tblGrid>
      <w:tr w:rsidR="00E062F5" w:rsidRPr="002C3375" w14:paraId="64F5C7D6" w14:textId="77777777" w:rsidTr="00ED3148">
        <w:trPr>
          <w:cnfStyle w:val="100000000000" w:firstRow="1" w:lastRow="0" w:firstColumn="0" w:lastColumn="0" w:oddVBand="0" w:evenVBand="0" w:oddHBand="0" w:evenHBand="0" w:firstRowFirstColumn="0" w:firstRowLastColumn="0" w:lastRowFirstColumn="0" w:lastRowLastColumn="0"/>
          <w:trHeight w:val="389"/>
        </w:trPr>
        <w:tc>
          <w:tcPr>
            <w:cnfStyle w:val="001000000000" w:firstRow="0" w:lastRow="0" w:firstColumn="1" w:lastColumn="0" w:oddVBand="0" w:evenVBand="0" w:oddHBand="0" w:evenHBand="0" w:firstRowFirstColumn="0" w:firstRowLastColumn="0" w:lastRowFirstColumn="0" w:lastRowLastColumn="0"/>
            <w:tcW w:w="0" w:type="auto"/>
          </w:tcPr>
          <w:p w14:paraId="22F78B11" w14:textId="77777777" w:rsidR="00BD31BE" w:rsidRPr="002C3375" w:rsidRDefault="00BD31BE">
            <w:pPr>
              <w:jc w:val="left"/>
              <w:rPr>
                <w:rFonts w:eastAsia="Times New Roman" w:cs="Times New Roman"/>
                <w:b w:val="0"/>
                <w:bCs w:val="0"/>
                <w:szCs w:val="24"/>
                <w:lang w:eastAsia="es-MX"/>
              </w:rPr>
            </w:pPr>
            <w:r w:rsidRPr="00E722BF">
              <w:rPr>
                <w:b w:val="0"/>
                <w:bCs w:val="0"/>
              </w:rPr>
              <w:t>Caso de Uso</w:t>
            </w:r>
          </w:p>
        </w:tc>
        <w:tc>
          <w:tcPr>
            <w:tcW w:w="0" w:type="auto"/>
          </w:tcPr>
          <w:p w14:paraId="0D9EC9BF" w14:textId="77777777" w:rsidR="00BD31BE" w:rsidRPr="002C3375" w:rsidRDefault="00BD31BE">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Actores</w:t>
            </w:r>
          </w:p>
        </w:tc>
        <w:tc>
          <w:tcPr>
            <w:tcW w:w="0" w:type="auto"/>
          </w:tcPr>
          <w:p w14:paraId="7C87C0CF" w14:textId="77777777" w:rsidR="00BD31BE" w:rsidRPr="002C3375" w:rsidRDefault="00BD31BE">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sumen</w:t>
            </w:r>
          </w:p>
        </w:tc>
        <w:tc>
          <w:tcPr>
            <w:tcW w:w="0" w:type="auto"/>
          </w:tcPr>
          <w:p w14:paraId="7EFCCADE" w14:textId="77777777" w:rsidR="00BD31BE" w:rsidRPr="002C3375" w:rsidRDefault="00BD31BE">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Tipo</w:t>
            </w:r>
          </w:p>
        </w:tc>
        <w:tc>
          <w:tcPr>
            <w:tcW w:w="0" w:type="auto"/>
          </w:tcPr>
          <w:p w14:paraId="42FFA8A6" w14:textId="77777777" w:rsidR="00BD31BE" w:rsidRPr="002C3375" w:rsidRDefault="00BD31BE">
            <w:pPr>
              <w:jc w:val="left"/>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szCs w:val="24"/>
                <w:lang w:eastAsia="es-MX"/>
              </w:rPr>
            </w:pPr>
            <w:r w:rsidRPr="00E77556">
              <w:t>Referencias Cruzadas</w:t>
            </w:r>
          </w:p>
        </w:tc>
      </w:tr>
      <w:tr w:rsidR="00E062F5" w:rsidRPr="002C3375" w14:paraId="4129DB99" w14:textId="77777777" w:rsidTr="00ED3148">
        <w:trPr>
          <w:cnfStyle w:val="000000100000" w:firstRow="0" w:lastRow="0" w:firstColumn="0" w:lastColumn="0" w:oddVBand="0" w:evenVBand="0" w:oddHBand="1" w:evenHBand="0" w:firstRowFirstColumn="0" w:firstRowLastColumn="0" w:lastRowFirstColumn="0" w:lastRowLastColumn="0"/>
          <w:trHeight w:val="709"/>
        </w:trPr>
        <w:tc>
          <w:tcPr>
            <w:cnfStyle w:val="001000000000" w:firstRow="0" w:lastRow="0" w:firstColumn="1" w:lastColumn="0" w:oddVBand="0" w:evenVBand="0" w:oddHBand="0" w:evenHBand="0" w:firstRowFirstColumn="0" w:firstRowLastColumn="0" w:lastRowFirstColumn="0" w:lastRowLastColumn="0"/>
            <w:tcW w:w="0" w:type="auto"/>
            <w:hideMark/>
          </w:tcPr>
          <w:p w14:paraId="44004D49" w14:textId="19D5AE4E" w:rsidR="00CD5BCE" w:rsidRPr="002C3375" w:rsidRDefault="00CD5BCE" w:rsidP="00CD5BCE">
            <w:pPr>
              <w:jc w:val="left"/>
              <w:rPr>
                <w:rFonts w:eastAsia="Times New Roman" w:cs="Times New Roman"/>
                <w:szCs w:val="24"/>
                <w:lang w:eastAsia="es-MX"/>
              </w:rPr>
            </w:pPr>
            <w:r w:rsidRPr="005A06C2">
              <w:t>Administración de usuarios</w:t>
            </w:r>
          </w:p>
        </w:tc>
        <w:tc>
          <w:tcPr>
            <w:tcW w:w="0" w:type="auto"/>
            <w:hideMark/>
          </w:tcPr>
          <w:p w14:paraId="5AA1BC9D" w14:textId="7062764C" w:rsidR="00CD5BCE" w:rsidRPr="002C3375" w:rsidRDefault="00CD5BCE" w:rsidP="00CD5BCE">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5A06C2">
              <w:t>Gerente</w:t>
            </w:r>
          </w:p>
        </w:tc>
        <w:tc>
          <w:tcPr>
            <w:tcW w:w="0" w:type="auto"/>
            <w:hideMark/>
          </w:tcPr>
          <w:p w14:paraId="34F4A1F3" w14:textId="2C3297AC" w:rsidR="00CD5BCE" w:rsidRPr="002C3375" w:rsidRDefault="00CD5BCE" w:rsidP="00CD5BCE">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5A06C2">
              <w:t xml:space="preserve">Realizar operaciones de </w:t>
            </w:r>
            <w:r w:rsidR="004B7AF6">
              <w:t xml:space="preserve">como agregar, eliminar, </w:t>
            </w:r>
            <w:r w:rsidR="00EE7DB9">
              <w:t>actualizar</w:t>
            </w:r>
            <w:r w:rsidR="00E062F5">
              <w:t xml:space="preserve"> usuarios</w:t>
            </w:r>
            <w:r w:rsidRPr="005A06C2">
              <w:t>.</w:t>
            </w:r>
          </w:p>
        </w:tc>
        <w:tc>
          <w:tcPr>
            <w:tcW w:w="0" w:type="auto"/>
            <w:hideMark/>
          </w:tcPr>
          <w:p w14:paraId="27F5BA26" w14:textId="35CABA3B" w:rsidR="00CD5BCE" w:rsidRPr="002C3375" w:rsidRDefault="00CD5BCE" w:rsidP="00CD5BCE">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5A06C2">
              <w:t>Primario</w:t>
            </w:r>
          </w:p>
        </w:tc>
        <w:tc>
          <w:tcPr>
            <w:tcW w:w="0" w:type="auto"/>
            <w:hideMark/>
          </w:tcPr>
          <w:p w14:paraId="18F3199A" w14:textId="53923615" w:rsidR="00CD5BCE" w:rsidRPr="002C3375" w:rsidRDefault="00CD5BCE" w:rsidP="00CD5BCE">
            <w:pPr>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s-MX"/>
              </w:rPr>
            </w:pPr>
            <w:r w:rsidRPr="005A06C2">
              <w:t>-</w:t>
            </w:r>
          </w:p>
        </w:tc>
      </w:tr>
    </w:tbl>
    <w:p w14:paraId="7379CE98" w14:textId="5D55CB5F" w:rsidR="00BD31BE" w:rsidRDefault="00DB439C" w:rsidP="009E0E25">
      <w:pPr>
        <w:pStyle w:val="Titulotabla"/>
      </w:pPr>
      <w:bookmarkStart w:id="721" w:name="_Toc151934655"/>
      <w:r>
        <w:t>Descripción del diagrama de casos de uso 7</w:t>
      </w:r>
      <w:bookmarkEnd w:id="721"/>
    </w:p>
    <w:p w14:paraId="20D6D862" w14:textId="24576AC6" w:rsidR="0082403E" w:rsidRPr="00935F6C" w:rsidRDefault="0082403E" w:rsidP="00935F6C">
      <w:pPr>
        <w:pStyle w:val="Ttulo2"/>
        <w:rPr>
          <w:rFonts w:ascii="Times New Roman" w:hAnsi="Times New Roman" w:cs="Times New Roman"/>
          <w:b/>
        </w:rPr>
      </w:pPr>
      <w:bookmarkStart w:id="722" w:name="_Toc150181548"/>
      <w:bookmarkStart w:id="723" w:name="_Toc150390722"/>
      <w:bookmarkStart w:id="724" w:name="_Toc150418305"/>
      <w:bookmarkStart w:id="725" w:name="_Toc151981524"/>
      <w:bookmarkStart w:id="726" w:name="_Toc151935574"/>
      <w:r w:rsidRPr="00935F6C">
        <w:rPr>
          <w:rFonts w:ascii="Times New Roman" w:hAnsi="Times New Roman" w:cs="Times New Roman"/>
          <w:b/>
        </w:rPr>
        <w:t>4.5 Requerimientos de la base de datos</w:t>
      </w:r>
      <w:bookmarkEnd w:id="722"/>
      <w:bookmarkEnd w:id="723"/>
      <w:bookmarkEnd w:id="724"/>
      <w:bookmarkEnd w:id="725"/>
      <w:bookmarkEnd w:id="726"/>
    </w:p>
    <w:p w14:paraId="63809C86" w14:textId="056D02B6" w:rsidR="00C22DDD" w:rsidRDefault="00815353" w:rsidP="00C22DDD">
      <w:r>
        <w:t xml:space="preserve">La base de datos es </w:t>
      </w:r>
      <w:r w:rsidR="008B65C0">
        <w:t>una de las partes fundacionales del proyecto, su utilidad principal es proporcionar una forma de registrar</w:t>
      </w:r>
      <w:r w:rsidR="00083270">
        <w:t xml:space="preserve"> y controlar </w:t>
      </w:r>
      <w:r w:rsidR="008B65C0">
        <w:t>datos</w:t>
      </w:r>
      <w:r w:rsidR="00083270">
        <w:t xml:space="preserve"> mediante </w:t>
      </w:r>
      <w:r w:rsidR="00964A5F">
        <w:t xml:space="preserve">su interoperabilidad en un lenguaje host </w:t>
      </w:r>
      <w:r w:rsidR="00B159B0">
        <w:t>que permita la integración de esta con la aplicación</w:t>
      </w:r>
      <w:r w:rsidR="00964A5F">
        <w:t>, además de ofrecer</w:t>
      </w:r>
      <w:r w:rsidR="008B65C0">
        <w:t xml:space="preserve"> </w:t>
      </w:r>
      <w:r w:rsidR="00DA658F">
        <w:t>cua</w:t>
      </w:r>
      <w:r w:rsidR="009871AC">
        <w:t xml:space="preserve">tro características fundamentales para que la base de datos siempre se encuentre en un estado válido; </w:t>
      </w:r>
      <w:r w:rsidR="00C16ACC">
        <w:t>atomicidad, consistencia, aislamiento y durabilidad</w:t>
      </w:r>
      <w:r w:rsidR="009871AC">
        <w:t xml:space="preserve">, (ACID por </w:t>
      </w:r>
      <w:r w:rsidR="003A07FE">
        <w:t>su sigla en inglés</w:t>
      </w:r>
      <w:r w:rsidR="009871AC">
        <w:t>)</w:t>
      </w:r>
      <w:r w:rsidR="00B159B0">
        <w:t xml:space="preserve"> mediante el sistema gestor de base de datos (Oracle MySQL).</w:t>
      </w:r>
      <w:r w:rsidR="00FC3B2E">
        <w:t xml:space="preserve"> </w:t>
      </w:r>
      <w:r w:rsidR="00CC0E5B">
        <w:fldChar w:fldCharType="begin"/>
      </w:r>
      <w:r w:rsidR="00137183">
        <w:instrText xml:space="preserve"> ADDIN ZOTERO_ITEM CSL_CITATION {"citationID":"gKINJRH9","properties":{"formattedCitation":"[61]","plainCitation":"[61]","noteIndex":0},"citationItems":[{"id":96,"uris":["http://zotero.org/users/12776228/items/FRC9UCML"],"itemData":{"id":96,"type":"document","publisher":"MongoDB","title":"What are ACID Properties in Database Management Systems?","URL":"https://www.mongodb.com/basics/acid-transactions#:~:text=ACID%20is%20an%20acronym%20that,the%20event%20of%20unexpected%20errors.","author":[{"family":"MongoDB","given":""}],"issued":{"date-parts":[["2023"]]}}}],"schema":"https://github.com/citation-style-language/schema/raw/master/csl-citation.json"} </w:instrText>
      </w:r>
      <w:r w:rsidR="00CC0E5B">
        <w:fldChar w:fldCharType="separate"/>
      </w:r>
      <w:r w:rsidR="00137183" w:rsidRPr="00137183">
        <w:rPr>
          <w:rFonts w:cs="Times New Roman"/>
        </w:rPr>
        <w:t>[61]</w:t>
      </w:r>
      <w:r w:rsidR="00CC0E5B">
        <w:fldChar w:fldCharType="end"/>
      </w:r>
    </w:p>
    <w:p w14:paraId="20DDAD65" w14:textId="1BB785DB" w:rsidR="00A47FF7" w:rsidRDefault="0082403E" w:rsidP="00A47FF7">
      <w:pPr>
        <w:pStyle w:val="Ttulo3"/>
        <w:rPr>
          <w:rFonts w:cs="Times New Roman"/>
          <w:b/>
        </w:rPr>
      </w:pPr>
      <w:bookmarkStart w:id="727" w:name="_Toc150181549"/>
      <w:bookmarkStart w:id="728" w:name="_Toc150390723"/>
      <w:bookmarkStart w:id="729" w:name="_Toc150418306"/>
      <w:bookmarkStart w:id="730" w:name="_Toc151981525"/>
      <w:bookmarkStart w:id="731" w:name="_Toc151935575"/>
      <w:r w:rsidRPr="00935F6C">
        <w:rPr>
          <w:rFonts w:cs="Times New Roman"/>
          <w:b/>
        </w:rPr>
        <w:t xml:space="preserve">4.5.1 </w:t>
      </w:r>
      <w:r w:rsidR="00E713ED">
        <w:rPr>
          <w:rFonts w:cs="Times New Roman"/>
          <w:b/>
        </w:rPr>
        <w:t>Requerimientos de datos</w:t>
      </w:r>
      <w:bookmarkEnd w:id="730"/>
      <w:bookmarkEnd w:id="731"/>
    </w:p>
    <w:p w14:paraId="6A092FA2" w14:textId="73DC72B0" w:rsidR="00A47FF7" w:rsidRDefault="00E713ED" w:rsidP="00A47FF7">
      <w:r>
        <w:t xml:space="preserve">El tipo de datos a almacenar, se encuentran codificados en su mayoría </w:t>
      </w:r>
      <w:r w:rsidR="00654251">
        <w:t>mediante lo que se podría considerar como tipos primitivos en varios lenguajes de programación, es decir los datos que requerimos almacenar para la aplicación son</w:t>
      </w:r>
      <w:r w:rsidR="00B26778">
        <w:t xml:space="preserve"> una colección datos numéricos</w:t>
      </w:r>
      <w:r w:rsidR="00DB2B40">
        <w:t xml:space="preserve"> enteros y flotantes</w:t>
      </w:r>
      <w:r w:rsidR="00B26778">
        <w:t xml:space="preserve">, </w:t>
      </w:r>
      <w:r w:rsidR="00DB2B40">
        <w:t>booleanos y cadenas.</w:t>
      </w:r>
    </w:p>
    <w:p w14:paraId="141BB96B" w14:textId="197C2341" w:rsidR="001355A7" w:rsidRDefault="001355A7" w:rsidP="00A47FF7">
      <w:r>
        <w:t>Los datos de</w:t>
      </w:r>
      <w:r w:rsidR="00887B9C">
        <w:t>l sistema son</w:t>
      </w:r>
      <w:r w:rsidR="00140723">
        <w:t xml:space="preserve"> en su mayoría</w:t>
      </w:r>
      <w:r w:rsidR="00887B9C">
        <w:t xml:space="preserve"> estructurados, por lo que se utilizará un base de datos relacional,</w:t>
      </w:r>
      <w:r w:rsidR="001C68D4">
        <w:t xml:space="preserve"> que ofrezca una base sólida para realizar transacciones donde siempre se conozcan los atributos que puede tener un dato.</w:t>
      </w:r>
      <w:r w:rsidR="00887B9C">
        <w:t xml:space="preserve"> </w:t>
      </w:r>
      <w:r w:rsidR="001C68D4">
        <w:t>S</w:t>
      </w:r>
      <w:r w:rsidR="00887B9C">
        <w:t xml:space="preserve">in embargo, </w:t>
      </w:r>
      <w:r w:rsidR="00140723">
        <w:t xml:space="preserve">debido a la complejidad que presentan ciertos aspectos </w:t>
      </w:r>
      <w:r w:rsidR="001C68D4">
        <w:t xml:space="preserve">en las tiendas de conveniencia, </w:t>
      </w:r>
      <w:r w:rsidR="0009343C">
        <w:t>como productos con atributos adicionales los cuales no fueron contemplados en el diseño estructurado</w:t>
      </w:r>
      <w:r w:rsidR="008F0B96">
        <w:t xml:space="preserve"> o</w:t>
      </w:r>
      <w:r w:rsidR="0009343C">
        <w:t xml:space="preserve"> los distintos tipos de ofertas que también se pueden aplicar</w:t>
      </w:r>
      <w:r w:rsidR="0003075D">
        <w:t xml:space="preserve"> además de aquellas por descuento</w:t>
      </w:r>
      <w:r w:rsidR="00840F49">
        <w:t xml:space="preserve"> (vea 4.</w:t>
      </w:r>
      <w:r w:rsidR="00171774">
        <w:t>5.2</w:t>
      </w:r>
      <w:r w:rsidR="00840F49">
        <w:t>)</w:t>
      </w:r>
      <w:r w:rsidR="008F0B96">
        <w:t>; Es que decidimos a</w:t>
      </w:r>
      <w:r w:rsidR="009F2CDB">
        <w:t xml:space="preserve">gregar </w:t>
      </w:r>
      <w:r w:rsidR="00840F49">
        <w:t>columnas dentro de estas mismas entidades</w:t>
      </w:r>
      <w:r w:rsidR="00171774">
        <w:t xml:space="preserve"> que ofrezcan la capacidad de almacenar datos no estructurados</w:t>
      </w:r>
      <w:r w:rsidR="001C5CFE">
        <w:t>, esto</w:t>
      </w:r>
      <w:r w:rsidR="00171774">
        <w:t xml:space="preserve"> </w:t>
      </w:r>
      <w:r w:rsidR="008D3647">
        <w:t xml:space="preserve">para </w:t>
      </w:r>
      <w:r w:rsidR="00115CBE">
        <w:t xml:space="preserve">facilitar </w:t>
      </w:r>
      <w:r w:rsidR="001C5CFE">
        <w:t>la implementación de posibles</w:t>
      </w:r>
      <w:r w:rsidR="00FA31EC">
        <w:t xml:space="preserve"> nuevas funcionalidades que podrían solicitar los clientes</w:t>
      </w:r>
      <w:r w:rsidR="00FD25D3">
        <w:t xml:space="preserve"> y que requieran el uso de </w:t>
      </w:r>
      <w:r w:rsidR="00E324EA">
        <w:t>nuevos datos no contemplados en el esquema relacional.</w:t>
      </w:r>
    </w:p>
    <w:p w14:paraId="4522640B" w14:textId="3F05F3F9" w:rsidR="00EA4330" w:rsidRPr="00EA4330" w:rsidRDefault="00EA4330" w:rsidP="00EA4330">
      <w:pPr>
        <w:pStyle w:val="Ttulo3"/>
        <w:rPr>
          <w:rFonts w:cs="Times New Roman"/>
          <w:b/>
        </w:rPr>
      </w:pPr>
      <w:bookmarkStart w:id="732" w:name="_Toc151981526"/>
      <w:bookmarkStart w:id="733" w:name="_Toc151935576"/>
      <w:r w:rsidRPr="00935F6C">
        <w:rPr>
          <w:rFonts w:cs="Times New Roman"/>
          <w:b/>
        </w:rPr>
        <w:lastRenderedPageBreak/>
        <w:t xml:space="preserve">4.5.1 </w:t>
      </w:r>
      <w:r>
        <w:rPr>
          <w:rFonts w:cs="Times New Roman"/>
          <w:b/>
        </w:rPr>
        <w:t>Volumen de datos</w:t>
      </w:r>
      <w:bookmarkEnd w:id="732"/>
      <w:bookmarkEnd w:id="733"/>
    </w:p>
    <w:p w14:paraId="0AC5F396" w14:textId="0FBF2A7A" w:rsidR="00AE137F" w:rsidRDefault="00EA4330" w:rsidP="00A47FF7">
      <w:r>
        <w:t>El</w:t>
      </w:r>
      <w:r w:rsidR="007A4372">
        <w:t xml:space="preserve"> volumen de datos </w:t>
      </w:r>
      <w:r w:rsidR="008D1CD8">
        <w:t xml:space="preserve">a considerar depende </w:t>
      </w:r>
      <w:r w:rsidR="00AD3AFC">
        <w:t xml:space="preserve">directamente de la cantidad de transacciones que realiza la tienda de conveniencia en un periodo de tiempo. </w:t>
      </w:r>
      <w:r w:rsidR="006D51A0">
        <w:t xml:space="preserve">Según datos oficiales de Oxxo, estos atienden </w:t>
      </w:r>
      <w:r w:rsidR="004A39B6">
        <w:t>13 millones de personas diario</w:t>
      </w:r>
      <w:r w:rsidR="00BE34FD">
        <w:t xml:space="preserve"> y </w:t>
      </w:r>
      <w:r w:rsidR="00826E68">
        <w:t>cuentan con</w:t>
      </w:r>
      <w:r w:rsidR="005F73A4">
        <w:t xml:space="preserve"> al menos</w:t>
      </w:r>
      <w:r w:rsidR="00826E68">
        <w:t xml:space="preserve"> 2</w:t>
      </w:r>
      <w:r w:rsidR="005F73A4">
        <w:t xml:space="preserve">1000 sucursales en la </w:t>
      </w:r>
      <w:r w:rsidR="00280765">
        <w:t>República</w:t>
      </w:r>
      <w:r w:rsidR="005F73A4">
        <w:t xml:space="preserve"> Mexicana</w:t>
      </w:r>
      <w:r w:rsidR="00CF7C74">
        <w:t xml:space="preserve"> </w:t>
      </w:r>
      <w:r w:rsidR="006E46BC">
        <w:fldChar w:fldCharType="begin"/>
      </w:r>
      <w:r w:rsidR="00137183">
        <w:instrText xml:space="preserve"> ADDIN ZOTERO_ITEM CSL_CITATION {"citationID":"UcfcBe2x","properties":{"formattedCitation":"[62]","plainCitation":"[62]","noteIndex":0},"citationItems":[{"id":97,"uris":["http://zotero.org/users/12776228/items/IVKBXUPI"],"itemData":{"id":97,"type":"document","title":"ESTAMOS DE FIESTA Y NOS GUSTARÍA COMPARTIRTE PARTE DE LO QUE SOMOS. ALGUNOS DATOS SON CURIOSOS, OTROS DIVERTIDOS, ÚTILES O QUE NOS LLENAN DE ORGULLO.","URL":"https://www.oxxo.com/conocenos#:~:text=Diariamente%20se%20atienden%20a%20más,consumo%20diario%20para%20el%20hogar.","author":[{"family":"Oxxo","given":""}],"issued":{"date-parts":[["2023"]]}}}],"schema":"https://github.com/citation-style-language/schema/raw/master/csl-citation.json"} </w:instrText>
      </w:r>
      <w:r w:rsidR="006E46BC">
        <w:fldChar w:fldCharType="separate"/>
      </w:r>
      <w:r w:rsidR="00137183" w:rsidRPr="00137183">
        <w:rPr>
          <w:rFonts w:cs="Times New Roman"/>
        </w:rPr>
        <w:t>[62]</w:t>
      </w:r>
      <w:r w:rsidR="006E46BC">
        <w:fldChar w:fldCharType="end"/>
      </w:r>
      <w:r w:rsidR="00CF7C74">
        <w:t xml:space="preserve">. </w:t>
      </w:r>
      <w:r w:rsidR="005F73A4">
        <w:t xml:space="preserve">Si asumimos que </w:t>
      </w:r>
      <w:r w:rsidR="00586592">
        <w:t xml:space="preserve">el volumen de personas que atiende cada </w:t>
      </w:r>
      <w:r w:rsidR="00302122">
        <w:t>sucursal</w:t>
      </w:r>
      <w:r w:rsidR="00586592">
        <w:t xml:space="preserve"> es uniforme, obtenemos que:</w:t>
      </w:r>
    </w:p>
    <w:p w14:paraId="34B948DD" w14:textId="2D77BE3D" w:rsidR="008402C5" w:rsidRPr="00BD7DE4" w:rsidRDefault="00543CA1" w:rsidP="00A47FF7">
      <w:pPr>
        <w:rPr>
          <w:rFonts w:eastAsiaTheme="minorEastAsia"/>
        </w:rPr>
      </w:pPr>
      <m:oMathPara>
        <m:oMath>
          <m:r>
            <m:rPr>
              <m:nor/>
            </m:rPr>
            <w:rPr>
              <w:rFonts w:ascii="Cambria Math" w:hAnsi="Cambria Math"/>
            </w:rPr>
            <m:t>personas</m:t>
          </m:r>
          <m:r>
            <w:rPr>
              <w:rFonts w:ascii="Cambria Math" w:hAnsi="Cambria Math"/>
            </w:rPr>
            <m:t>=</m:t>
          </m:r>
          <m:d>
            <m:dPr>
              <m:begChr m:val="⌈"/>
              <m:endChr m:val="⌉"/>
              <m:ctrlPr>
                <w:rPr>
                  <w:rFonts w:ascii="Cambria Math" w:hAnsi="Cambria Math"/>
                </w:rPr>
              </m:ctrlPr>
            </m:dPr>
            <m:e>
              <m:r>
                <w:rPr>
                  <w:rFonts w:ascii="Cambria Math" w:hAnsi="Cambria Math"/>
                </w:rPr>
                <m:t>13000000</m:t>
              </m:r>
              <m:r>
                <m:rPr>
                  <m:lit/>
                </m:rPr>
                <w:rPr>
                  <w:rFonts w:ascii="Cambria Math" w:hAnsi="Cambria Math"/>
                </w:rPr>
                <m:t>/</m:t>
              </m:r>
              <m:r>
                <w:rPr>
                  <w:rFonts w:ascii="Cambria Math" w:hAnsi="Cambria Math"/>
                </w:rPr>
                <m:t>21000</m:t>
              </m:r>
            </m:e>
          </m:d>
          <m:r>
            <w:rPr>
              <w:rFonts w:ascii="Cambria Math" w:hAnsi="Cambria Math"/>
            </w:rPr>
            <m:t>=620</m:t>
          </m:r>
        </m:oMath>
      </m:oMathPara>
    </w:p>
    <w:p w14:paraId="701F5DC1" w14:textId="3DEC5F62" w:rsidR="00874DF6" w:rsidRDefault="00BD7DE4" w:rsidP="00A47FF7">
      <w:pPr>
        <w:rPr>
          <w:rFonts w:eastAsiaTheme="minorEastAsia"/>
        </w:rPr>
      </w:pPr>
      <w:r>
        <w:rPr>
          <w:rFonts w:eastAsiaTheme="minorEastAsia"/>
        </w:rPr>
        <w:t>Según datos de</w:t>
      </w:r>
      <w:r w:rsidR="00901EC7">
        <w:rPr>
          <w:rFonts w:eastAsiaTheme="minorEastAsia"/>
        </w:rPr>
        <w:t xml:space="preserve"> </w:t>
      </w:r>
      <w:r w:rsidR="005F5F3E">
        <w:rPr>
          <w:rFonts w:eastAsiaTheme="minorEastAsia"/>
        </w:rPr>
        <w:t>“</w:t>
      </w:r>
      <w:r w:rsidR="00901EC7">
        <w:rPr>
          <w:rFonts w:eastAsiaTheme="minorEastAsia"/>
        </w:rPr>
        <w:t>El Financiero</w:t>
      </w:r>
      <w:r w:rsidR="005F5F3E">
        <w:rPr>
          <w:rFonts w:eastAsiaTheme="minorEastAsia"/>
        </w:rPr>
        <w:t>”</w:t>
      </w:r>
      <w:r>
        <w:rPr>
          <w:rFonts w:eastAsiaTheme="minorEastAsia"/>
        </w:rPr>
        <w:t xml:space="preserve"> </w:t>
      </w:r>
      <w:r w:rsidR="00752085">
        <w:rPr>
          <w:rFonts w:eastAsiaTheme="minorEastAsia"/>
        </w:rPr>
        <w:fldChar w:fldCharType="begin"/>
      </w:r>
      <w:r w:rsidR="00137183">
        <w:rPr>
          <w:rFonts w:eastAsiaTheme="minorEastAsia"/>
        </w:rPr>
        <w:instrText xml:space="preserve"> ADDIN ZOTERO_ITEM CSL_CITATION {"citationID":"WUv5wCGk","properties":{"formattedCitation":"[63]","plainCitation":"[63]","noteIndex":0},"citationItems":[{"id":98,"uris":["http://zotero.org/users/12776228/items/FC479Y7X"],"itemData":{"id":98,"type":"document","publisher":"El Financiero","title":"¿Cuánto vende un Oxxo al día?","URL":"https://www.elfinanciero.com.mx/opinion/jonathan-ruiz/2022/11/09/cuanto-vende-un-oxxo-al-dia/","author":[{"family":"Ruiz Torre","given":"Jonathan"}],"issued":{"date-parts":[["2022",11,9]]}}}],"schema":"https://github.com/citation-style-language/schema/raw/master/csl-citation.json"} </w:instrText>
      </w:r>
      <w:r w:rsidR="00752085">
        <w:rPr>
          <w:rFonts w:eastAsiaTheme="minorEastAsia"/>
        </w:rPr>
        <w:fldChar w:fldCharType="separate"/>
      </w:r>
      <w:r w:rsidR="00137183" w:rsidRPr="00137183">
        <w:rPr>
          <w:rFonts w:cs="Times New Roman"/>
        </w:rPr>
        <w:t>[63]</w:t>
      </w:r>
      <w:r w:rsidR="00752085">
        <w:rPr>
          <w:rFonts w:eastAsiaTheme="minorEastAsia"/>
        </w:rPr>
        <w:fldChar w:fldCharType="end"/>
      </w:r>
      <w:r w:rsidR="00901EC7">
        <w:rPr>
          <w:rFonts w:eastAsiaTheme="minorEastAsia"/>
        </w:rPr>
        <w:t>,</w:t>
      </w:r>
      <w:r w:rsidRPr="003129B7">
        <w:rPr>
          <w:rFonts w:eastAsiaTheme="minorEastAsia"/>
        </w:rPr>
        <w:t xml:space="preserve"> </w:t>
      </w:r>
      <w:r w:rsidR="003129B7" w:rsidRPr="003129B7">
        <w:rPr>
          <w:rFonts w:eastAsiaTheme="minorEastAsia"/>
        </w:rPr>
        <w:t>u</w:t>
      </w:r>
      <w:r w:rsidR="003129B7">
        <w:rPr>
          <w:rFonts w:eastAsiaTheme="minorEastAsia"/>
        </w:rPr>
        <w:t>n Oxxo genera 30</w:t>
      </w:r>
      <w:r w:rsidR="00D761D5">
        <w:rPr>
          <w:rFonts w:eastAsiaTheme="minorEastAsia"/>
        </w:rPr>
        <w:t>000MXN diarios y cada cliente hace compras de al menos 50MXN</w:t>
      </w:r>
      <w:r w:rsidR="008E40F4">
        <w:rPr>
          <w:rFonts w:eastAsiaTheme="minorEastAsia"/>
        </w:rPr>
        <w:t>.</w:t>
      </w:r>
      <w:r w:rsidR="00F622AF">
        <w:rPr>
          <w:rFonts w:eastAsiaTheme="minorEastAsia"/>
        </w:rPr>
        <w:t xml:space="preserve"> </w:t>
      </w:r>
      <w:r w:rsidR="00FF1867">
        <w:rPr>
          <w:rFonts w:eastAsiaTheme="minorEastAsia"/>
        </w:rPr>
        <w:t xml:space="preserve">Tomaremos como referencia los primeros 30000MXN que puede generar un Oxxo de manera diaria </w:t>
      </w:r>
      <w:r w:rsidR="00A85A89">
        <w:rPr>
          <w:rFonts w:eastAsiaTheme="minorEastAsia"/>
        </w:rPr>
        <w:t xml:space="preserve">mediante las primeras 620 personas que pueden </w:t>
      </w:r>
      <w:r w:rsidR="00B85256">
        <w:rPr>
          <w:rFonts w:eastAsiaTheme="minorEastAsia"/>
        </w:rPr>
        <w:t>comprar</w:t>
      </w:r>
      <w:r w:rsidR="00A85A89">
        <w:rPr>
          <w:rFonts w:eastAsiaTheme="minorEastAsia"/>
        </w:rPr>
        <w:t xml:space="preserve"> </w:t>
      </w:r>
      <w:r w:rsidR="00B85256">
        <w:rPr>
          <w:rFonts w:eastAsiaTheme="minorEastAsia"/>
        </w:rPr>
        <w:t>en</w:t>
      </w:r>
      <w:r w:rsidR="00A85A89">
        <w:rPr>
          <w:rFonts w:eastAsiaTheme="minorEastAsia"/>
        </w:rPr>
        <w:t xml:space="preserve"> una sucursal</w:t>
      </w:r>
      <w:r w:rsidR="00874DF6">
        <w:rPr>
          <w:rFonts w:eastAsiaTheme="minorEastAsia"/>
        </w:rPr>
        <w:t>.</w:t>
      </w:r>
      <w:r w:rsidR="00A85A89">
        <w:rPr>
          <w:rFonts w:eastAsiaTheme="minorEastAsia"/>
        </w:rPr>
        <w:t xml:space="preserve"> </w:t>
      </w:r>
    </w:p>
    <w:p w14:paraId="44D08B7A" w14:textId="745F0464" w:rsidR="00ED6163" w:rsidRDefault="00874DF6" w:rsidP="00A47FF7">
      <w:pPr>
        <w:rPr>
          <w:rFonts w:eastAsiaTheme="minorEastAsia"/>
        </w:rPr>
      </w:pPr>
      <w:r>
        <w:rPr>
          <w:rFonts w:eastAsiaTheme="minorEastAsia"/>
        </w:rPr>
        <w:t>S</w:t>
      </w:r>
      <w:r w:rsidR="005C7764">
        <w:rPr>
          <w:rFonts w:eastAsiaTheme="minorEastAsia"/>
        </w:rPr>
        <w:t xml:space="preserve">egún un análisis que realizamos </w:t>
      </w:r>
      <w:r w:rsidR="003344BC">
        <w:rPr>
          <w:rFonts w:eastAsiaTheme="minorEastAsia"/>
        </w:rPr>
        <w:t>utilizando la base de datos de precios promedio de</w:t>
      </w:r>
      <w:r w:rsidR="00032C93">
        <w:rPr>
          <w:rFonts w:eastAsiaTheme="minorEastAsia"/>
        </w:rPr>
        <w:t>l INEGI</w:t>
      </w:r>
      <w:r w:rsidR="003003BC">
        <w:rPr>
          <w:rFonts w:eastAsiaTheme="minorEastAsia"/>
        </w:rPr>
        <w:t xml:space="preserve"> </w:t>
      </w:r>
      <w:r w:rsidR="00F35615">
        <w:rPr>
          <w:rFonts w:eastAsiaTheme="minorEastAsia"/>
        </w:rPr>
        <w:fldChar w:fldCharType="begin"/>
      </w:r>
      <w:r w:rsidR="00137183">
        <w:rPr>
          <w:rFonts w:eastAsiaTheme="minorEastAsia"/>
        </w:rPr>
        <w:instrText xml:space="preserve"> ADDIN ZOTERO_ITEM CSL_CITATION {"citationID":"HN8fKp7c","properties":{"formattedCitation":"[28]","plainCitation":"[28]","noteIndex":0},"citationItems":[{"id":48,"uris":["http://zotero.org/users/12776228/items/8KBJM4LZ"],"itemData":{"id":48,"type":"dataset","title":"Consulta de Precios Promedio","URL":"https://www.inegi.org.mx/app/preciospromedio/?bs=18","author":[{"family":"","given":"INEGI"}],"issued":{"date-parts":[["2023",9]]}}}],"schema":"https://github.com/citation-style-language/schema/raw/master/csl-citation.json"} </w:instrText>
      </w:r>
      <w:r w:rsidR="00F35615">
        <w:rPr>
          <w:rFonts w:eastAsiaTheme="minorEastAsia"/>
        </w:rPr>
        <w:fldChar w:fldCharType="separate"/>
      </w:r>
      <w:r w:rsidR="00137183" w:rsidRPr="00137183">
        <w:rPr>
          <w:rFonts w:cs="Times New Roman"/>
        </w:rPr>
        <w:t>[28]</w:t>
      </w:r>
      <w:r w:rsidR="00F35615">
        <w:rPr>
          <w:rFonts w:eastAsiaTheme="minorEastAsia"/>
        </w:rPr>
        <w:fldChar w:fldCharType="end"/>
      </w:r>
      <w:r w:rsidR="0089747D">
        <w:rPr>
          <w:rFonts w:eastAsiaTheme="minorEastAsia"/>
        </w:rPr>
        <w:t>,</w:t>
      </w:r>
      <w:r w:rsidR="00A63E65">
        <w:rPr>
          <w:rFonts w:eastAsiaTheme="minorEastAsia"/>
        </w:rPr>
        <w:t xml:space="preserve"> obtenemos que el precio promedio de productos en un rango de</w:t>
      </w:r>
      <w:r w:rsidR="00F24C5A">
        <w:rPr>
          <w:rFonts w:eastAsiaTheme="minorEastAsia"/>
        </w:rPr>
        <w:t xml:space="preserve"> costo </w:t>
      </w:r>
      <w:r w:rsidR="00D712AF">
        <w:rPr>
          <w:rFonts w:eastAsiaTheme="minorEastAsia"/>
        </w:rPr>
        <w:t xml:space="preserve">máximo </w:t>
      </w:r>
      <w:r w:rsidR="00ED3B40">
        <w:rPr>
          <w:rFonts w:eastAsiaTheme="minorEastAsia"/>
        </w:rPr>
        <w:t>100MXN</w:t>
      </w:r>
      <w:r w:rsidR="00DF7E23">
        <w:rPr>
          <w:rFonts w:eastAsiaTheme="minorEastAsia"/>
        </w:rPr>
        <w:t>,</w:t>
      </w:r>
      <w:r w:rsidR="005617E4">
        <w:rPr>
          <w:rFonts w:eastAsiaTheme="minorEastAsia"/>
        </w:rPr>
        <w:t xml:space="preserve"> es de 38MXN.</w:t>
      </w:r>
      <w:r w:rsidR="00DF7E23">
        <w:rPr>
          <w:rFonts w:eastAsiaTheme="minorEastAsia"/>
        </w:rPr>
        <w:t xml:space="preserve"> </w:t>
      </w:r>
      <w:r w:rsidR="005617E4">
        <w:rPr>
          <w:rFonts w:eastAsiaTheme="minorEastAsia"/>
        </w:rPr>
        <w:t>M</w:t>
      </w:r>
      <w:r w:rsidR="008B6A6E">
        <w:rPr>
          <w:rFonts w:eastAsiaTheme="minorEastAsia"/>
        </w:rPr>
        <w:t>ediante este límite</w:t>
      </w:r>
      <w:r w:rsidR="00B12317">
        <w:rPr>
          <w:rFonts w:eastAsiaTheme="minorEastAsia"/>
        </w:rPr>
        <w:t xml:space="preserve"> de 100MXN</w:t>
      </w:r>
      <w:r w:rsidR="008B6A6E">
        <w:rPr>
          <w:rFonts w:eastAsiaTheme="minorEastAsia"/>
        </w:rPr>
        <w:t xml:space="preserve"> exploramos </w:t>
      </w:r>
      <w:r w:rsidR="00153E6C">
        <w:rPr>
          <w:rFonts w:eastAsiaTheme="minorEastAsia"/>
        </w:rPr>
        <w:t>la variedad de productos</w:t>
      </w:r>
      <w:r w:rsidR="00AE2218">
        <w:rPr>
          <w:rFonts w:eastAsiaTheme="minorEastAsia"/>
        </w:rPr>
        <w:t xml:space="preserve"> de clase C</w:t>
      </w:r>
      <w:r w:rsidR="0018242E">
        <w:rPr>
          <w:rFonts w:eastAsiaTheme="minorEastAsia"/>
        </w:rPr>
        <w:t xml:space="preserve"> (según Pareto)</w:t>
      </w:r>
      <w:r w:rsidR="008F42E4">
        <w:rPr>
          <w:rFonts w:eastAsiaTheme="minorEastAsia"/>
        </w:rPr>
        <w:t>:</w:t>
      </w:r>
      <w:r w:rsidR="001736DC">
        <w:rPr>
          <w:rFonts w:eastAsiaTheme="minorEastAsia"/>
        </w:rPr>
        <w:t xml:space="preserve"> aquellos</w:t>
      </w:r>
      <w:r w:rsidR="00153E6C">
        <w:rPr>
          <w:rFonts w:eastAsiaTheme="minorEastAsia"/>
        </w:rPr>
        <w:t xml:space="preserve"> </w:t>
      </w:r>
      <w:r w:rsidR="00EF625D">
        <w:rPr>
          <w:rFonts w:eastAsiaTheme="minorEastAsia"/>
        </w:rPr>
        <w:t xml:space="preserve">que no tienen un valor tan alto en el inventario, pero </w:t>
      </w:r>
      <w:r w:rsidR="00220CE0">
        <w:rPr>
          <w:rFonts w:eastAsiaTheme="minorEastAsia"/>
        </w:rPr>
        <w:t>conforman la mayor parte de este</w:t>
      </w:r>
      <w:r w:rsidR="00B20F08">
        <w:rPr>
          <w:rFonts w:eastAsiaTheme="minorEastAsia"/>
        </w:rPr>
        <w:t>.</w:t>
      </w:r>
      <w:r w:rsidR="00ED3B40">
        <w:rPr>
          <w:rFonts w:eastAsiaTheme="minorEastAsia"/>
        </w:rPr>
        <w:t xml:space="preserve"> </w:t>
      </w:r>
      <w:r w:rsidR="00B20F08">
        <w:rPr>
          <w:rFonts w:eastAsiaTheme="minorEastAsia"/>
        </w:rPr>
        <w:t>A</w:t>
      </w:r>
      <w:r w:rsidR="0018242E">
        <w:rPr>
          <w:rFonts w:eastAsiaTheme="minorEastAsia"/>
        </w:rPr>
        <w:t xml:space="preserve">demás, </w:t>
      </w:r>
      <w:r w:rsidR="0089747D">
        <w:rPr>
          <w:rFonts w:eastAsiaTheme="minorEastAsia"/>
        </w:rPr>
        <w:t xml:space="preserve">teniendo la </w:t>
      </w:r>
      <w:r w:rsidR="007224EA">
        <w:rPr>
          <w:rFonts w:eastAsiaTheme="minorEastAsia"/>
        </w:rPr>
        <w:t>estadística</w:t>
      </w:r>
      <w:r w:rsidR="00EF54E7">
        <w:rPr>
          <w:rFonts w:eastAsiaTheme="minorEastAsia"/>
        </w:rPr>
        <w:t xml:space="preserve"> </w:t>
      </w:r>
      <w:r w:rsidR="0089747D">
        <w:rPr>
          <w:rFonts w:eastAsiaTheme="minorEastAsia"/>
        </w:rPr>
        <w:t>de que cada cliente gasta como mínimo 50MXN</w:t>
      </w:r>
      <w:r w:rsidR="007224EA">
        <w:rPr>
          <w:rFonts w:eastAsiaTheme="minorEastAsia"/>
        </w:rPr>
        <w:t>, es plausible asumir que las compras tienden</w:t>
      </w:r>
      <w:r w:rsidR="00EF54E7">
        <w:rPr>
          <w:rFonts w:eastAsiaTheme="minorEastAsia"/>
        </w:rPr>
        <w:t xml:space="preserve"> a ser</w:t>
      </w:r>
      <w:r w:rsidR="00055147">
        <w:rPr>
          <w:rFonts w:eastAsiaTheme="minorEastAsia"/>
        </w:rPr>
        <w:t>, por lo general</w:t>
      </w:r>
      <w:r w:rsidR="00B20F08">
        <w:rPr>
          <w:rFonts w:eastAsiaTheme="minorEastAsia"/>
        </w:rPr>
        <w:t>,</w:t>
      </w:r>
      <w:r w:rsidR="00EF54E7">
        <w:rPr>
          <w:rFonts w:eastAsiaTheme="minorEastAsia"/>
        </w:rPr>
        <w:t xml:space="preserve"> </w:t>
      </w:r>
      <w:r w:rsidR="002B6EEB">
        <w:rPr>
          <w:rFonts w:eastAsiaTheme="minorEastAsia"/>
        </w:rPr>
        <w:t>de varios productos de menor precio</w:t>
      </w:r>
      <w:r w:rsidR="00055147">
        <w:rPr>
          <w:rFonts w:eastAsiaTheme="minorEastAsia"/>
        </w:rPr>
        <w:t>.</w:t>
      </w:r>
      <w:r w:rsidR="0089747D">
        <w:rPr>
          <w:rFonts w:eastAsiaTheme="minorEastAsia"/>
        </w:rPr>
        <w:t xml:space="preserve"> </w:t>
      </w:r>
    </w:p>
    <w:p w14:paraId="4F55E359" w14:textId="4A001F06" w:rsidR="00793269" w:rsidRDefault="00ED6163" w:rsidP="00A47FF7">
      <w:pPr>
        <w:rPr>
          <w:rFonts w:eastAsiaTheme="minorEastAsia"/>
        </w:rPr>
      </w:pPr>
      <w:r>
        <w:rPr>
          <w:rFonts w:eastAsiaTheme="minorEastAsia"/>
        </w:rPr>
        <w:t xml:space="preserve">Mediante todos los datos mencionados anteriormente, </w:t>
      </w:r>
      <w:r w:rsidR="0089747D">
        <w:rPr>
          <w:rFonts w:eastAsiaTheme="minorEastAsia"/>
        </w:rPr>
        <w:t>obtenemos el modelo siguiente</w:t>
      </w:r>
      <w:r w:rsidR="001C0363">
        <w:rPr>
          <w:rFonts w:eastAsiaTheme="minorEastAsia"/>
        </w:rPr>
        <w:t>, donde buscamos maximizar l</w:t>
      </w:r>
      <w:r w:rsidR="00AA76F9">
        <w:rPr>
          <w:rFonts w:eastAsiaTheme="minorEastAsia"/>
        </w:rPr>
        <w:t>a cantidad de productos vendidos diarios (Z)</w:t>
      </w:r>
      <w:r w:rsidR="0089747D">
        <w:rPr>
          <w:rFonts w:eastAsiaTheme="minorEastAsia"/>
        </w:rPr>
        <w:t>:</w:t>
      </w:r>
    </w:p>
    <w:p w14:paraId="5A631ADD" w14:textId="0D2DE953" w:rsidR="008550A7" w:rsidRPr="008550A7" w:rsidRDefault="008550A7" w:rsidP="008550A7">
      <w:pPr>
        <w:rPr>
          <w:rFonts w:ascii="Cambria Math" w:eastAsiaTheme="minorEastAsia" w:hAnsi="Cambria Math"/>
          <w:oMath/>
        </w:rPr>
      </w:pPr>
      <m:oMathPara>
        <m:oMath>
          <m:r>
            <w:rPr>
              <w:rFonts w:ascii="Cambria Math" w:eastAsiaTheme="minorEastAsia" w:hAnsi="Cambria Math"/>
            </w:rPr>
            <m:t xml:space="preserve">Z = P </m:t>
          </m:r>
          <m:r>
            <m:rPr>
              <m:sty m:val="p"/>
            </m:rPr>
            <w:rPr>
              <w:rFonts w:ascii="Cambria Math" w:eastAsiaTheme="minorEastAsia" w:hAnsi="Cambria Math"/>
            </w:rPr>
            <m:t>×</m:t>
          </m:r>
          <m:r>
            <w:rPr>
              <w:rFonts w:ascii="Cambria Math" w:eastAsiaTheme="minorEastAsia" w:hAnsi="Cambria Math"/>
            </w:rPr>
            <m:t>C</m:t>
          </m:r>
        </m:oMath>
      </m:oMathPara>
    </w:p>
    <w:p w14:paraId="270A839A" w14:textId="4201823A" w:rsidR="008550A7" w:rsidRPr="008550A7" w:rsidRDefault="008550A7" w:rsidP="008550A7">
      <w:pPr>
        <w:rPr>
          <w:rFonts w:ascii="Cambria Math" w:eastAsiaTheme="minorEastAsia" w:hAnsi="Cambria Math"/>
          <w:oMath/>
        </w:rPr>
      </w:pPr>
      <m:oMathPara>
        <m:oMath>
          <m:r>
            <m:rPr>
              <m:nor/>
            </m:rPr>
            <w:rPr>
              <w:rFonts w:ascii="Cambria Math" w:eastAsiaTheme="minorEastAsia" w:hAnsi="Cambria Math"/>
            </w:rPr>
            <m:t>Sujeto a:</m:t>
          </m:r>
        </m:oMath>
      </m:oMathPara>
    </w:p>
    <w:p w14:paraId="59677353" w14:textId="1F60006B" w:rsidR="008550A7" w:rsidRPr="008550A7" w:rsidRDefault="00A05B04" w:rsidP="008550A7">
      <w:pPr>
        <w:rPr>
          <w:rFonts w:ascii="Cambria Math" w:eastAsiaTheme="minorEastAsia" w:hAnsi="Cambria Math"/>
          <w:oMath/>
        </w:rPr>
      </w:pPr>
      <m:oMathPara>
        <m:oMath>
          <m:r>
            <w:rPr>
              <w:rFonts w:ascii="Cambria Math" w:eastAsiaTheme="minorEastAsia" w:hAnsi="Cambria Math"/>
            </w:rPr>
            <m:t xml:space="preserve">38P </m:t>
          </m:r>
          <m:r>
            <m:rPr>
              <m:sty m:val="p"/>
            </m:rPr>
            <w:rPr>
              <w:rFonts w:ascii="Cambria Math" w:eastAsiaTheme="minorEastAsia" w:hAnsi="Cambria Math"/>
            </w:rPr>
            <m:t>≥</m:t>
          </m:r>
          <m:r>
            <w:rPr>
              <w:rFonts w:ascii="Cambria Math" w:eastAsiaTheme="minorEastAsia" w:hAnsi="Cambria Math"/>
            </w:rPr>
            <m:t>50,</m:t>
          </m:r>
        </m:oMath>
      </m:oMathPara>
    </w:p>
    <w:p w14:paraId="70C022D2" w14:textId="7F4B48E5" w:rsidR="008550A7" w:rsidRPr="008550A7" w:rsidRDefault="00A05B04" w:rsidP="008550A7">
      <w:pPr>
        <w:rPr>
          <w:rFonts w:ascii="Cambria Math" w:eastAsiaTheme="minorEastAsia" w:hAnsi="Cambria Math"/>
          <w:oMath/>
        </w:rPr>
      </w:pPr>
      <m:oMathPara>
        <m:oMath>
          <m:r>
            <w:rPr>
              <w:rFonts w:ascii="Cambria Math" w:eastAsiaTheme="minorEastAsia" w:hAnsi="Cambria Math"/>
            </w:rPr>
            <m:t>38P</m:t>
          </m:r>
          <m:r>
            <m:rPr>
              <m:sty m:val="p"/>
            </m:rPr>
            <w:rPr>
              <w:rFonts w:ascii="Cambria Math" w:eastAsiaTheme="minorEastAsia" w:hAnsi="Cambria Math"/>
            </w:rPr>
            <m:t>×</m:t>
          </m:r>
          <m:r>
            <w:rPr>
              <w:rFonts w:ascii="Cambria Math" w:eastAsiaTheme="minorEastAsia" w:hAnsi="Cambria Math"/>
            </w:rPr>
            <m:t xml:space="preserve">C </m:t>
          </m:r>
          <m:r>
            <m:rPr>
              <m:sty m:val="p"/>
            </m:rPr>
            <w:rPr>
              <w:rFonts w:ascii="Cambria Math" w:eastAsiaTheme="minorEastAsia" w:hAnsi="Cambria Math"/>
            </w:rPr>
            <m:t>≤</m:t>
          </m:r>
          <m:r>
            <w:rPr>
              <w:rFonts w:ascii="Cambria Math" w:eastAsiaTheme="minorEastAsia" w:hAnsi="Cambria Math"/>
            </w:rPr>
            <m:t>30000,</m:t>
          </m:r>
        </m:oMath>
      </m:oMathPara>
    </w:p>
    <w:p w14:paraId="1604D32B" w14:textId="63594E79" w:rsidR="008550A7" w:rsidRPr="008550A7" w:rsidRDefault="008550A7" w:rsidP="008550A7">
      <w:pPr>
        <w:rPr>
          <w:rFonts w:ascii="Cambria Math" w:eastAsiaTheme="minorEastAsia" w:hAnsi="Cambria Math"/>
          <w:oMath/>
        </w:rPr>
      </w:pPr>
      <m:oMathPara>
        <m:oMath>
          <m:r>
            <w:rPr>
              <w:rFonts w:ascii="Cambria Math" w:eastAsiaTheme="minorEastAsia" w:hAnsi="Cambria Math"/>
            </w:rPr>
            <m:t>C ≤ 620</m:t>
          </m:r>
        </m:oMath>
      </m:oMathPara>
    </w:p>
    <w:p w14:paraId="560BA162" w14:textId="21B415DF" w:rsidR="001B0723" w:rsidRDefault="005B02B5" w:rsidP="002D210B">
      <w:pPr>
        <w:rPr>
          <w:rFonts w:eastAsiaTheme="minorEastAsia"/>
        </w:rPr>
      </w:pPr>
      <w:r w:rsidRPr="005B02B5">
        <w:rPr>
          <w:rFonts w:eastAsiaTheme="minorEastAsia"/>
        </w:rPr>
        <w:t>Donde:</w:t>
      </w:r>
    </w:p>
    <w:p w14:paraId="109E0CFA" w14:textId="1619B13F" w:rsidR="005B02B5" w:rsidRPr="005B02B5" w:rsidRDefault="005B02B5" w:rsidP="005B02B5">
      <w:pPr>
        <w:rPr>
          <w:rFonts w:ascii="Cambria Math" w:hAnsi="Cambria Math"/>
          <w:oMath/>
        </w:rPr>
      </w:pPr>
      <m:oMathPara>
        <m:oMath>
          <m:r>
            <w:rPr>
              <w:rFonts w:ascii="Cambria Math" w:hAnsi="Cambria Math"/>
            </w:rPr>
            <m:t>P=</m:t>
          </m:r>
          <m:r>
            <m:rPr>
              <m:nor/>
            </m:rPr>
            <w:rPr>
              <w:rFonts w:ascii="Cambria Math" w:hAnsi="Cambria Math"/>
            </w:rPr>
            <m:t>cantidad de productos comprados por cliente</m:t>
          </m:r>
        </m:oMath>
      </m:oMathPara>
    </w:p>
    <w:p w14:paraId="117E45D5" w14:textId="1B983E01" w:rsidR="0033332A" w:rsidRPr="000D4C66" w:rsidRDefault="005B02B5" w:rsidP="005B02B5">
      <w:pPr>
        <w:rPr>
          <w:rFonts w:eastAsiaTheme="minorEastAsia"/>
        </w:rPr>
      </w:pPr>
      <m:oMathPara>
        <m:oMath>
          <m:r>
            <w:rPr>
              <w:rFonts w:ascii="Cambria Math" w:hAnsi="Cambria Math"/>
            </w:rPr>
            <m:t>C=</m:t>
          </m:r>
          <m:r>
            <m:rPr>
              <m:nor/>
            </m:rPr>
            <w:rPr>
              <w:rFonts w:ascii="Cambria Math" w:hAnsi="Cambria Math"/>
            </w:rPr>
            <m:t>Cantidad de clientes diarios</m:t>
          </m:r>
        </m:oMath>
      </m:oMathPara>
    </w:p>
    <w:p w14:paraId="1944F134" w14:textId="177FF03A" w:rsidR="00782641" w:rsidRDefault="00AE1B7A" w:rsidP="00EF64BF">
      <w:r>
        <w:t xml:space="preserve">Aplicando el método </w:t>
      </w:r>
      <w:r w:rsidR="00300F15">
        <w:t>GRG No Linear (</w:t>
      </w:r>
      <w:proofErr w:type="spellStart"/>
      <w:r w:rsidR="00C76658" w:rsidRPr="00C76658">
        <w:t>Generalized</w:t>
      </w:r>
      <w:proofErr w:type="spellEnd"/>
      <w:r w:rsidR="00C76658" w:rsidRPr="00C76658">
        <w:t xml:space="preserve"> </w:t>
      </w:r>
      <w:proofErr w:type="spellStart"/>
      <w:r w:rsidR="00C76658" w:rsidRPr="00C76658">
        <w:t>Reduced</w:t>
      </w:r>
      <w:proofErr w:type="spellEnd"/>
      <w:r w:rsidR="00C76658" w:rsidRPr="00C76658">
        <w:t xml:space="preserve"> </w:t>
      </w:r>
      <w:proofErr w:type="spellStart"/>
      <w:r w:rsidR="00C76658" w:rsidRPr="00C76658">
        <w:t>Gradient</w:t>
      </w:r>
      <w:proofErr w:type="spellEnd"/>
      <w:r w:rsidR="00C76658">
        <w:t xml:space="preserve"> Non Linear</w:t>
      </w:r>
      <w:r w:rsidR="00300F15">
        <w:t>)</w:t>
      </w:r>
      <w:r w:rsidR="00C76658">
        <w:t>, mediante la asistencia de</w:t>
      </w:r>
      <w:r w:rsidR="00D76BF9">
        <w:t xml:space="preserve">l </w:t>
      </w:r>
      <w:r w:rsidR="001B6B34">
        <w:t>solucionador</w:t>
      </w:r>
      <w:r w:rsidR="00D76BF9">
        <w:t xml:space="preserve"> de Excel</w:t>
      </w:r>
      <w:r w:rsidR="00D53848">
        <w:t xml:space="preserve"> </w:t>
      </w:r>
      <w:r w:rsidR="00D53848">
        <w:fldChar w:fldCharType="begin"/>
      </w:r>
      <w:r w:rsidR="00137183">
        <w:instrText xml:space="preserve"> ADDIN ZOTERO_ITEM CSL_CITATION {"citationID":"1hRPBBM9","properties":{"formattedCitation":"[64]","plainCitation":"[64]","noteIndex":0},"citationItems":[{"id":99,"uris":["http://zotero.org/users/12776228/items/HAIUWKCM"],"itemData":{"id":99,"type":"document","title":"Definir y resolver un problema con Solver","URL":"https://support.microsoft.com/es-es/office/definir-y-resolver-un-problema-con-solver-5d1a388f-079d-43ac-a7eb-f63e45925040","author":[{"family":"Microsoft Coorporation","given":""}]}}],"schema":"https://github.com/citation-style-language/schema/raw/master/csl-citation.json"} </w:instrText>
      </w:r>
      <w:r w:rsidR="00D53848">
        <w:fldChar w:fldCharType="separate"/>
      </w:r>
      <w:r w:rsidR="00137183" w:rsidRPr="00137183">
        <w:rPr>
          <w:rFonts w:cs="Times New Roman"/>
        </w:rPr>
        <w:t>[64]</w:t>
      </w:r>
      <w:r w:rsidR="00D53848">
        <w:fldChar w:fldCharType="end"/>
      </w:r>
      <w:r w:rsidR="00116071">
        <w:t xml:space="preserve">, obtenemos los siguientes valores para las variables </w:t>
      </w:r>
      <w:r w:rsidR="00F542A3">
        <w:t>P y C:</w:t>
      </w:r>
    </w:p>
    <w:p w14:paraId="39969B6E" w14:textId="090A3C6B" w:rsidR="007F4595" w:rsidRPr="007F4595" w:rsidRDefault="007F4595" w:rsidP="007F4595">
      <w:pPr>
        <w:rPr>
          <w:rFonts w:ascii="Cambria Math" w:hAnsi="Cambria Math"/>
          <w:oMath/>
        </w:rPr>
      </w:pPr>
      <m:oMathPara>
        <m:oMath>
          <m:r>
            <m:rPr>
              <m:sty m:val="p"/>
            </m:rPr>
            <w:rPr>
              <w:rFonts w:ascii="Cambria Math" w:hAnsi="Cambria Math"/>
            </w:rPr>
            <m:t>P</m:t>
          </m:r>
          <m:r>
            <w:rPr>
              <w:rFonts w:ascii="Cambria Math" w:hAnsi="Cambria Math"/>
            </w:rPr>
            <m:t>=</m:t>
          </m:r>
          <m:d>
            <m:dPr>
              <m:begChr m:val="⌊"/>
              <m:endChr m:val="⌋"/>
              <m:ctrlPr>
                <w:rPr>
                  <w:rFonts w:ascii="Cambria Math" w:hAnsi="Cambria Math"/>
                </w:rPr>
              </m:ctrlPr>
            </m:dPr>
            <m:e>
              <m:r>
                <w:rPr>
                  <w:rFonts w:ascii="Cambria Math" w:hAnsi="Cambria Math"/>
                </w:rPr>
                <m:t> 2.4 </m:t>
              </m:r>
            </m:e>
          </m:d>
          <m:r>
            <w:rPr>
              <w:rFonts w:ascii="Cambria Math" w:hAnsi="Cambria Math"/>
            </w:rPr>
            <m:t>=2</m:t>
          </m:r>
        </m:oMath>
      </m:oMathPara>
    </w:p>
    <w:p w14:paraId="30DAC08E" w14:textId="52EFE664" w:rsidR="000F0C80" w:rsidRPr="000F0C80" w:rsidRDefault="007F4595" w:rsidP="007F4595">
      <m:oMathPara>
        <m:oMath>
          <m:r>
            <w:rPr>
              <w:rFonts w:ascii="Cambria Math" w:hAnsi="Cambria Math"/>
            </w:rPr>
            <m:t>C=</m:t>
          </m:r>
          <m:d>
            <m:dPr>
              <m:begChr m:val="⌊"/>
              <m:endChr m:val="⌋"/>
              <m:ctrlPr>
                <w:rPr>
                  <w:rFonts w:ascii="Cambria Math" w:hAnsi="Cambria Math"/>
                </w:rPr>
              </m:ctrlPr>
            </m:dPr>
            <m:e>
              <m:r>
                <w:rPr>
                  <w:rFonts w:ascii="Cambria Math" w:hAnsi="Cambria Math"/>
                </w:rPr>
                <m:t>312.5</m:t>
              </m:r>
            </m:e>
          </m:d>
          <m:r>
            <w:rPr>
              <w:rFonts w:ascii="Cambria Math" w:hAnsi="Cambria Math"/>
            </w:rPr>
            <m:t>=312</m:t>
          </m:r>
        </m:oMath>
      </m:oMathPara>
    </w:p>
    <w:p w14:paraId="6615C64C" w14:textId="57BEAC6B" w:rsidR="00EF64BF" w:rsidRPr="003D1C0F" w:rsidRDefault="00305E22" w:rsidP="00EF64BF">
      <w:pPr>
        <w:rPr>
          <w:rFonts w:eastAsiaTheme="minorEastAsia"/>
        </w:rPr>
      </w:pPr>
      <w:r>
        <w:rPr>
          <w:rFonts w:eastAsiaTheme="minorEastAsia"/>
        </w:rPr>
        <w:t xml:space="preserve">Es decir, que </w:t>
      </w:r>
      <w:r w:rsidR="000E7131">
        <w:rPr>
          <w:rFonts w:eastAsiaTheme="minorEastAsia"/>
        </w:rPr>
        <w:t xml:space="preserve">para maximizar el número de productos vendidos </w:t>
      </w:r>
      <w:r w:rsidR="00F242CA">
        <w:rPr>
          <w:rFonts w:eastAsiaTheme="minorEastAsia"/>
        </w:rPr>
        <w:t xml:space="preserve">en un Oxxo de manera diaria dentro del rango de las primeras posibles 620 </w:t>
      </w:r>
      <w:r w:rsidR="006E48EE">
        <w:rPr>
          <w:rFonts w:eastAsiaTheme="minorEastAsia"/>
        </w:rPr>
        <w:t xml:space="preserve">personas que compren, se necesita que </w:t>
      </w:r>
      <w:r w:rsidR="00CC78A2">
        <w:rPr>
          <w:rFonts w:eastAsiaTheme="minorEastAsia"/>
        </w:rPr>
        <w:t>la tienda</w:t>
      </w:r>
      <w:r w:rsidR="006E48EE">
        <w:rPr>
          <w:rFonts w:eastAsiaTheme="minorEastAsia"/>
        </w:rPr>
        <w:t xml:space="preserve"> tenga al menos </w:t>
      </w:r>
      <w:r w:rsidR="003D1C0F">
        <w:rPr>
          <w:rFonts w:eastAsiaTheme="minorEastAsia"/>
        </w:rPr>
        <w:t>312</w:t>
      </w:r>
      <w:r w:rsidR="006E48EE">
        <w:rPr>
          <w:rFonts w:eastAsiaTheme="minorEastAsia"/>
        </w:rPr>
        <w:t xml:space="preserve"> clientes diarios que compren </w:t>
      </w:r>
      <w:r w:rsidR="003D1C0F">
        <w:rPr>
          <w:rFonts w:eastAsiaTheme="minorEastAsia"/>
        </w:rPr>
        <w:t>2</w:t>
      </w:r>
      <w:r w:rsidR="00D7482C">
        <w:rPr>
          <w:rFonts w:eastAsiaTheme="minorEastAsia"/>
        </w:rPr>
        <w:t xml:space="preserve"> productos cada uno. Mediante esta estimación podemos </w:t>
      </w:r>
      <w:r w:rsidR="00D7482C">
        <w:rPr>
          <w:rFonts w:eastAsiaTheme="minorEastAsia"/>
        </w:rPr>
        <w:lastRenderedPageBreak/>
        <w:t xml:space="preserve">pasar al siguiente paso para el análisis de volumen de datos; </w:t>
      </w:r>
      <w:r w:rsidR="00D63C2D">
        <w:rPr>
          <w:rFonts w:eastAsiaTheme="minorEastAsia"/>
        </w:rPr>
        <w:t>La cantidad de datos que genera nuestro sistema por transacción de venta.</w:t>
      </w:r>
    </w:p>
    <w:p w14:paraId="5B120697" w14:textId="012C5DE5" w:rsidR="00E454DA" w:rsidRDefault="009D7C71" w:rsidP="00A47FF7">
      <w:r>
        <w:t>S</w:t>
      </w:r>
      <w:r w:rsidR="00C03271">
        <w:t>egún la</w:t>
      </w:r>
      <w:r w:rsidR="005208DE">
        <w:t xml:space="preserve"> información anterior, la</w:t>
      </w:r>
      <w:r w:rsidR="00C03271">
        <w:t xml:space="preserve"> documentación oficial de Oracle MySQL</w:t>
      </w:r>
      <w:r w:rsidR="00452252">
        <w:t xml:space="preserve"> </w:t>
      </w:r>
      <w:r w:rsidR="008E7B09">
        <w:fldChar w:fldCharType="begin"/>
      </w:r>
      <w:r w:rsidR="00137183">
        <w:instrText xml:space="preserve"> ADDIN ZOTERO_ITEM CSL_CITATION {"citationID":"209NiRej","properties":{"formattedCitation":"[65]","plainCitation":"[65]","noteIndex":0},"citationItems":[{"id":100,"uris":["http://zotero.org/users/12776228/items/FFFHFBCU"],"itemData":{"id":100,"type":"document","title":"11.7 Data Type Storage Requirements","URL":"https://dev.mysql.com/doc/refman/8.0/en/storage-requirements.html#data-types-storage-reqs-numeric","author":[{"family":"Oracle Coorporation","given":""}],"issued":{"date-parts":[["2023"]]}}}],"schema":"https://github.com/citation-style-language/schema/raw/master/csl-citation.json"} </w:instrText>
      </w:r>
      <w:r w:rsidR="008E7B09">
        <w:fldChar w:fldCharType="separate"/>
      </w:r>
      <w:r w:rsidR="00137183" w:rsidRPr="00137183">
        <w:rPr>
          <w:rFonts w:cs="Times New Roman"/>
        </w:rPr>
        <w:t>[65]</w:t>
      </w:r>
      <w:r w:rsidR="008E7B09">
        <w:fldChar w:fldCharType="end"/>
      </w:r>
      <w:r>
        <w:t>, y partiendo del diagrama E-R del punto 4.</w:t>
      </w:r>
      <w:r w:rsidR="00E454DA">
        <w:t>5.2, obtenemos que</w:t>
      </w:r>
      <w:r w:rsidR="00D37E44">
        <w:t xml:space="preserve"> una transacción de venta constará de las siguientes instancias de relación</w:t>
      </w:r>
      <w:r w:rsidR="00E454DA">
        <w:t>:</w:t>
      </w:r>
    </w:p>
    <w:tbl>
      <w:tblPr>
        <w:tblW w:w="0" w:type="auto"/>
        <w:jc w:val="center"/>
        <w:shd w:val="clear" w:color="auto" w:fill="181A1B"/>
        <w:tblCellMar>
          <w:left w:w="0" w:type="dxa"/>
          <w:right w:w="0" w:type="dxa"/>
        </w:tblCellMar>
        <w:tblLook w:val="04A0" w:firstRow="1" w:lastRow="0" w:firstColumn="1" w:lastColumn="0" w:noHBand="0" w:noVBand="1"/>
        <w:tblDescription w:val="Storage required for numeric data types."/>
      </w:tblPr>
      <w:tblGrid>
        <w:gridCol w:w="3270"/>
        <w:gridCol w:w="1964"/>
      </w:tblGrid>
      <w:tr w:rsidR="008C380B" w:rsidRPr="008C380B" w14:paraId="275D90AB" w14:textId="77777777" w:rsidTr="003F7C33">
        <w:trPr>
          <w:tblHeade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181A1B"/>
            <w:tcMar>
              <w:top w:w="45" w:type="dxa"/>
              <w:left w:w="45" w:type="dxa"/>
              <w:bottom w:w="45" w:type="dxa"/>
              <w:right w:w="45" w:type="dxa"/>
            </w:tcMar>
            <w:vAlign w:val="bottom"/>
            <w:hideMark/>
          </w:tcPr>
          <w:p w14:paraId="37529416" w14:textId="13423438" w:rsidR="008C380B" w:rsidRPr="008C380B" w:rsidRDefault="00BB24B2" w:rsidP="008C380B">
            <w:pPr>
              <w:rPr>
                <w:b/>
                <w:bCs/>
                <w:lang w:val="en-CA"/>
              </w:rPr>
            </w:pPr>
            <w:r>
              <w:rPr>
                <w:b/>
                <w:bCs/>
                <w:lang w:val="en-CA"/>
              </w:rPr>
              <w:t>TIPO DE DATO</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7607E15D" w14:textId="45DC47FE" w:rsidR="008C380B" w:rsidRPr="008C380B" w:rsidRDefault="006A70D6" w:rsidP="008C380B">
            <w:pPr>
              <w:rPr>
                <w:b/>
                <w:bCs/>
                <w:lang w:val="en-CA"/>
              </w:rPr>
            </w:pPr>
            <w:r>
              <w:rPr>
                <w:b/>
                <w:bCs/>
                <w:lang w:val="en-CA"/>
              </w:rPr>
              <w:t xml:space="preserve">Espacio </w:t>
            </w:r>
            <w:proofErr w:type="spellStart"/>
            <w:r>
              <w:rPr>
                <w:b/>
                <w:bCs/>
                <w:lang w:val="en-CA"/>
              </w:rPr>
              <w:t>requerido</w:t>
            </w:r>
            <w:proofErr w:type="spellEnd"/>
          </w:p>
        </w:tc>
      </w:tr>
      <w:tr w:rsidR="008C380B" w:rsidRPr="008C380B" w14:paraId="4A4641C9"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4B83A88B" w14:textId="681C47D2" w:rsidR="008C380B" w:rsidRPr="008C380B" w:rsidRDefault="006A70D6" w:rsidP="008C380B">
            <w:pPr>
              <w:rPr>
                <w:lang w:val="en-CA"/>
              </w:rPr>
            </w:pPr>
            <w:r w:rsidRPr="006A70D6">
              <w:rPr>
                <w:lang w:val="en-CA"/>
              </w:rPr>
              <w:t>T</w:t>
            </w:r>
            <w:r>
              <w:rPr>
                <w:lang w:val="en-CA"/>
              </w:rPr>
              <w:t>INYINT</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14E5ADB9" w14:textId="77777777" w:rsidR="008C380B" w:rsidRPr="008C380B" w:rsidRDefault="008C380B" w:rsidP="008C380B">
            <w:pPr>
              <w:rPr>
                <w:lang w:val="en-CA"/>
              </w:rPr>
            </w:pPr>
            <w:r w:rsidRPr="008C380B">
              <w:rPr>
                <w:lang w:val="en-CA"/>
              </w:rPr>
              <w:t>1 byte</w:t>
            </w:r>
          </w:p>
        </w:tc>
      </w:tr>
      <w:tr w:rsidR="008C380B" w:rsidRPr="008C380B" w14:paraId="27BA057A"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0456A2FA" w14:textId="1D70836F" w:rsidR="008C380B" w:rsidRPr="008C380B" w:rsidRDefault="006A70D6" w:rsidP="008C380B">
            <w:pPr>
              <w:rPr>
                <w:lang w:val="en-CA"/>
              </w:rPr>
            </w:pPr>
            <w:r>
              <w:rPr>
                <w:lang w:val="en-CA"/>
              </w:rPr>
              <w:t>SMALLINT</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0AB6F3F7" w14:textId="77777777" w:rsidR="008C380B" w:rsidRPr="008C380B" w:rsidRDefault="008C380B" w:rsidP="008C380B">
            <w:pPr>
              <w:rPr>
                <w:lang w:val="en-CA"/>
              </w:rPr>
            </w:pPr>
            <w:r w:rsidRPr="008C380B">
              <w:rPr>
                <w:lang w:val="en-CA"/>
              </w:rPr>
              <w:t>2 bytes</w:t>
            </w:r>
          </w:p>
        </w:tc>
      </w:tr>
      <w:tr w:rsidR="008C380B" w:rsidRPr="008C380B" w14:paraId="2D01FE4E"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2670DC62" w14:textId="31BEA0DD" w:rsidR="008C380B" w:rsidRPr="008C380B" w:rsidRDefault="006A70D6" w:rsidP="008C380B">
            <w:pPr>
              <w:rPr>
                <w:lang w:val="en-CA"/>
              </w:rPr>
            </w:pPr>
            <w:r>
              <w:rPr>
                <w:lang w:val="en-CA"/>
              </w:rPr>
              <w:t>MEDIUMINT</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52C364E1" w14:textId="77777777" w:rsidR="008C380B" w:rsidRPr="008C380B" w:rsidRDefault="008C380B" w:rsidP="008C380B">
            <w:pPr>
              <w:rPr>
                <w:lang w:val="en-CA"/>
              </w:rPr>
            </w:pPr>
            <w:r w:rsidRPr="008C380B">
              <w:rPr>
                <w:lang w:val="en-CA"/>
              </w:rPr>
              <w:t>3 bytes</w:t>
            </w:r>
          </w:p>
        </w:tc>
      </w:tr>
      <w:tr w:rsidR="008C380B" w:rsidRPr="008C380B" w14:paraId="1BEDBA68"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4085C5C3" w14:textId="3E940C53" w:rsidR="008C380B" w:rsidRPr="008C380B" w:rsidRDefault="006A70D6" w:rsidP="008C380B">
            <w:pPr>
              <w:rPr>
                <w:lang w:val="en-CA"/>
              </w:rPr>
            </w:pPr>
            <w:r>
              <w:rPr>
                <w:lang w:val="en-CA"/>
              </w:rPr>
              <w:t>INT, INTEGER</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670091FE" w14:textId="77777777" w:rsidR="008C380B" w:rsidRPr="008C380B" w:rsidRDefault="008C380B" w:rsidP="008C380B">
            <w:pPr>
              <w:rPr>
                <w:lang w:val="en-CA"/>
              </w:rPr>
            </w:pPr>
            <w:r w:rsidRPr="008C380B">
              <w:rPr>
                <w:lang w:val="en-CA"/>
              </w:rPr>
              <w:t>4 bytes</w:t>
            </w:r>
          </w:p>
        </w:tc>
      </w:tr>
      <w:tr w:rsidR="008C380B" w:rsidRPr="008C380B" w14:paraId="7A2E66AB"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0A14E84C" w14:textId="74671DC7" w:rsidR="008C380B" w:rsidRPr="008C380B" w:rsidRDefault="006A70D6" w:rsidP="008C380B">
            <w:pPr>
              <w:rPr>
                <w:lang w:val="en-CA"/>
              </w:rPr>
            </w:pPr>
            <w:r>
              <w:rPr>
                <w:lang w:val="en-CA"/>
              </w:rPr>
              <w:t>BIGINT</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5F206E25" w14:textId="77777777" w:rsidR="008C380B" w:rsidRPr="008C380B" w:rsidRDefault="008C380B" w:rsidP="008C380B">
            <w:pPr>
              <w:rPr>
                <w:lang w:val="en-CA"/>
              </w:rPr>
            </w:pPr>
            <w:r w:rsidRPr="008C380B">
              <w:rPr>
                <w:lang w:val="en-CA"/>
              </w:rPr>
              <w:t>8 bytes</w:t>
            </w:r>
          </w:p>
        </w:tc>
      </w:tr>
      <w:tr w:rsidR="008C380B" w:rsidRPr="008C380B" w14:paraId="2CFD1D01"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060F2D25" w14:textId="2DDAEA4F" w:rsidR="008C380B" w:rsidRPr="008C380B" w:rsidRDefault="008C380B" w:rsidP="008C380B">
            <w:pPr>
              <w:rPr>
                <w:lang w:val="en-CA"/>
              </w:rPr>
            </w:pPr>
            <w:r w:rsidRPr="008C380B">
              <w:rPr>
                <w:lang w:val="en-CA"/>
              </w:rPr>
              <w:t>DOUBLE [PRECISION],</w:t>
            </w:r>
            <w:r w:rsidR="006A70D6">
              <w:rPr>
                <w:lang w:val="en-CA"/>
              </w:rPr>
              <w:t xml:space="preserve"> REAL</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hideMark/>
          </w:tcPr>
          <w:p w14:paraId="0F438976" w14:textId="77777777" w:rsidR="008C380B" w:rsidRPr="008C380B" w:rsidRDefault="008C380B" w:rsidP="008C380B">
            <w:pPr>
              <w:rPr>
                <w:lang w:val="en-CA"/>
              </w:rPr>
            </w:pPr>
            <w:r w:rsidRPr="008C380B">
              <w:rPr>
                <w:lang w:val="en-CA"/>
              </w:rPr>
              <w:t>8 bytes</w:t>
            </w:r>
          </w:p>
        </w:tc>
      </w:tr>
      <w:tr w:rsidR="00405519" w:rsidRPr="008C380B" w14:paraId="7AF5FBAD"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4D5155F3" w14:textId="483BA0AD" w:rsidR="00405519" w:rsidRPr="008C380B" w:rsidRDefault="00405519" w:rsidP="008C380B">
            <w:pPr>
              <w:rPr>
                <w:lang w:val="en-CA"/>
              </w:rPr>
            </w:pPr>
            <w:r>
              <w:rPr>
                <w:lang w:val="en-CA"/>
              </w:rPr>
              <w:t>TIMESTAMP</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445B3B12" w14:textId="093B2C15" w:rsidR="00405519" w:rsidRPr="008C380B" w:rsidRDefault="00405519" w:rsidP="008C380B">
            <w:pPr>
              <w:rPr>
                <w:lang w:val="en-CA"/>
              </w:rPr>
            </w:pPr>
            <w:r>
              <w:rPr>
                <w:lang w:val="en-CA"/>
              </w:rPr>
              <w:t xml:space="preserve">4 </w:t>
            </w:r>
            <w:r w:rsidR="0009728D">
              <w:rPr>
                <w:lang w:val="en-CA"/>
              </w:rPr>
              <w:t>bytes</w:t>
            </w:r>
          </w:p>
        </w:tc>
      </w:tr>
      <w:tr w:rsidR="00405519" w:rsidRPr="008C380B" w14:paraId="7D7AC2FA"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1F66C54A" w14:textId="3A58EEEE" w:rsidR="00405519" w:rsidRDefault="005F370E" w:rsidP="008C380B">
            <w:pPr>
              <w:rPr>
                <w:lang w:val="en-CA"/>
              </w:rPr>
            </w:pPr>
            <w:r>
              <w:rPr>
                <w:lang w:val="en-CA"/>
              </w:rPr>
              <w:t>VARCHAR (16</w:t>
            </w:r>
            <w:r w:rsidR="00B802A3">
              <w:rPr>
                <w:lang w:val="en-CA"/>
              </w:rPr>
              <w:t>)</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44AB5F7B" w14:textId="28D0F23A" w:rsidR="00405519" w:rsidRDefault="00513AB6" w:rsidP="008C380B">
            <w:pPr>
              <w:rPr>
                <w:lang w:val="en-CA"/>
              </w:rPr>
            </w:pPr>
            <w:r>
              <w:rPr>
                <w:lang w:val="en-CA"/>
              </w:rPr>
              <w:t>16 + 1 bytes</w:t>
            </w:r>
          </w:p>
        </w:tc>
      </w:tr>
      <w:tr w:rsidR="00001EA3" w:rsidRPr="008C380B" w14:paraId="49510B73" w14:textId="77777777" w:rsidTr="003F7C33">
        <w:trPr>
          <w:jc w:val="center"/>
        </w:trPr>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7A3CC1E3" w14:textId="5382D8C0" w:rsidR="00001EA3" w:rsidRDefault="00001EA3" w:rsidP="008C380B">
            <w:pPr>
              <w:rPr>
                <w:lang w:val="en-CA"/>
              </w:rPr>
            </w:pPr>
            <w:proofErr w:type="gramStart"/>
            <w:r>
              <w:rPr>
                <w:lang w:val="en-CA"/>
              </w:rPr>
              <w:t>DECIMAL(</w:t>
            </w:r>
            <w:proofErr w:type="gramEnd"/>
            <w:r>
              <w:rPr>
                <w:lang w:val="en-CA"/>
              </w:rPr>
              <w:t>10,2)</w:t>
            </w:r>
          </w:p>
        </w:tc>
        <w:tc>
          <w:tcPr>
            <w:tcW w:w="0" w:type="auto"/>
            <w:tcBorders>
              <w:top w:val="single" w:sz="12" w:space="0" w:color="545B5E"/>
              <w:left w:val="single" w:sz="12" w:space="0" w:color="545B5E"/>
              <w:bottom w:val="single" w:sz="12" w:space="0" w:color="545B5E"/>
              <w:right w:val="single" w:sz="12" w:space="0" w:color="545B5E"/>
            </w:tcBorders>
            <w:shd w:val="clear" w:color="auto" w:fill="auto"/>
            <w:tcMar>
              <w:top w:w="45" w:type="dxa"/>
              <w:left w:w="45" w:type="dxa"/>
              <w:bottom w:w="45" w:type="dxa"/>
              <w:right w:w="45" w:type="dxa"/>
            </w:tcMar>
            <w:vAlign w:val="bottom"/>
          </w:tcPr>
          <w:p w14:paraId="07E723B2" w14:textId="0A54D10B" w:rsidR="00001EA3" w:rsidRDefault="00001EA3" w:rsidP="008C380B">
            <w:pPr>
              <w:rPr>
                <w:lang w:val="en-CA"/>
              </w:rPr>
            </w:pPr>
            <w:r>
              <w:rPr>
                <w:lang w:val="en-CA"/>
              </w:rPr>
              <w:t>4 + 1 bytes</w:t>
            </w:r>
          </w:p>
        </w:tc>
      </w:tr>
    </w:tbl>
    <w:p w14:paraId="1E362FB7" w14:textId="158930B9" w:rsidR="008C380B" w:rsidRPr="000968D1" w:rsidRDefault="000968D1" w:rsidP="00F249DF">
      <w:pPr>
        <w:pStyle w:val="Titulotabla"/>
      </w:pPr>
      <w:bookmarkStart w:id="734" w:name="_Toc151934656"/>
      <w:bookmarkEnd w:id="734"/>
      <w:r w:rsidRPr="000968D1">
        <w:t xml:space="preserve">Espacio de almacenamiento requerido en bytes </w:t>
      </w:r>
      <w:r>
        <w:t>para varios tipos de datos en Oracle MySQL</w:t>
      </w:r>
    </w:p>
    <w:p w14:paraId="19826E8C" w14:textId="77777777" w:rsidR="00BC3DE5" w:rsidRDefault="00347DDE" w:rsidP="00A47FF7">
      <w:r>
        <w:t xml:space="preserve">Una instancia de relación </w:t>
      </w:r>
      <w:r w:rsidR="00C551EF">
        <w:t>“</w:t>
      </w:r>
      <w:r w:rsidR="00F929AF">
        <w:t>Venta</w:t>
      </w:r>
      <w:r w:rsidR="00C551EF">
        <w:t>”:</w:t>
      </w:r>
    </w:p>
    <w:p w14:paraId="38FA3405" w14:textId="7A00D1DE" w:rsidR="00245631" w:rsidRDefault="00BC3DE5" w:rsidP="00BC3DE5">
      <w:r w:rsidRPr="00BC3DE5">
        <w:rPr>
          <w:noProof/>
        </w:rPr>
        <w:drawing>
          <wp:inline distT="0" distB="0" distL="0" distR="0" wp14:anchorId="4D0A76CD" wp14:editId="284FF550">
            <wp:extent cx="5972175" cy="205105"/>
            <wp:effectExtent l="0" t="0" r="9525" b="4445"/>
            <wp:docPr id="1580731492" name="Imagen 1580731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0731492" name=""/>
                    <pic:cNvPicPr/>
                  </pic:nvPicPr>
                  <pic:blipFill>
                    <a:blip r:embed="rId42"/>
                    <a:stretch>
                      <a:fillRect/>
                    </a:stretch>
                  </pic:blipFill>
                  <pic:spPr>
                    <a:xfrm>
                      <a:off x="0" y="0"/>
                      <a:ext cx="5972175" cy="205105"/>
                    </a:xfrm>
                    <a:prstGeom prst="rect">
                      <a:avLst/>
                    </a:prstGeom>
                  </pic:spPr>
                </pic:pic>
              </a:graphicData>
            </a:graphic>
          </wp:inline>
        </w:drawing>
      </w:r>
    </w:p>
    <w:p w14:paraId="3349CDA6" w14:textId="040D5604" w:rsidR="00F929AF" w:rsidRDefault="007B2B9A" w:rsidP="00A47FF7">
      <w:r>
        <w:t>Y 5 instancias de relación “Pedido”:</w:t>
      </w:r>
    </w:p>
    <w:p w14:paraId="118DD8BD" w14:textId="36C7B960" w:rsidR="007F5683" w:rsidRPr="00462CBF" w:rsidRDefault="00805318" w:rsidP="00A47FF7">
      <w:pPr>
        <w:rPr>
          <w:lang w:val="en-CA"/>
        </w:rPr>
      </w:pPr>
      <w:r w:rsidRPr="00805318">
        <w:rPr>
          <w:noProof/>
          <w:lang w:val="en-CA"/>
        </w:rPr>
        <w:drawing>
          <wp:inline distT="0" distB="0" distL="0" distR="0" wp14:anchorId="2678C406" wp14:editId="669A6CC8">
            <wp:extent cx="5972175" cy="382905"/>
            <wp:effectExtent l="0" t="0" r="9525" b="0"/>
            <wp:docPr id="711111648" name="Imagen 7111116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111648" name=""/>
                    <pic:cNvPicPr/>
                  </pic:nvPicPr>
                  <pic:blipFill>
                    <a:blip r:embed="rId43"/>
                    <a:stretch>
                      <a:fillRect/>
                    </a:stretch>
                  </pic:blipFill>
                  <pic:spPr>
                    <a:xfrm>
                      <a:off x="0" y="0"/>
                      <a:ext cx="5972175" cy="382905"/>
                    </a:xfrm>
                    <a:prstGeom prst="rect">
                      <a:avLst/>
                    </a:prstGeom>
                  </pic:spPr>
                </pic:pic>
              </a:graphicData>
            </a:graphic>
          </wp:inline>
        </w:drawing>
      </w:r>
    </w:p>
    <w:p w14:paraId="4B9CCD56" w14:textId="7A739FB9" w:rsidR="00F077FD" w:rsidRDefault="006C3D0F" w:rsidP="00A47FF7">
      <w:r w:rsidRPr="006C3D0F">
        <w:t xml:space="preserve">Por lo </w:t>
      </w:r>
      <w:r w:rsidR="00117191" w:rsidRPr="006C3D0F">
        <w:t>tanto,</w:t>
      </w:r>
      <w:r w:rsidRPr="006C3D0F">
        <w:t xml:space="preserve"> </w:t>
      </w:r>
      <w:r w:rsidR="007E3B75">
        <w:t>el volumen de datos generados por transacción y periodos de tiempo está dado por:</w:t>
      </w:r>
    </w:p>
    <w:p w14:paraId="203014E3" w14:textId="5D091E5A" w:rsidR="007542AD" w:rsidRDefault="00951181" w:rsidP="0032705D">
      <w:pPr>
        <w:jc w:val="center"/>
      </w:pPr>
      <w:r w:rsidRPr="00951181">
        <w:rPr>
          <w:noProof/>
        </w:rPr>
        <w:drawing>
          <wp:inline distT="0" distB="0" distL="0" distR="0" wp14:anchorId="41DE44A0" wp14:editId="06FB977A">
            <wp:extent cx="5585759" cy="1073851"/>
            <wp:effectExtent l="0" t="0" r="0" b="0"/>
            <wp:docPr id="324094843" name="Imagen 324094843" descr="A number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094843" name="Picture 1" descr="A number with numbers and symbols&#10;&#10;Description automatically generated with medium confidence"/>
                    <pic:cNvPicPr/>
                  </pic:nvPicPr>
                  <pic:blipFill>
                    <a:blip r:embed="rId44"/>
                    <a:stretch>
                      <a:fillRect/>
                    </a:stretch>
                  </pic:blipFill>
                  <pic:spPr>
                    <a:xfrm>
                      <a:off x="0" y="0"/>
                      <a:ext cx="5585759" cy="1073851"/>
                    </a:xfrm>
                    <a:prstGeom prst="rect">
                      <a:avLst/>
                    </a:prstGeom>
                  </pic:spPr>
                </pic:pic>
              </a:graphicData>
            </a:graphic>
          </wp:inline>
        </w:drawing>
      </w:r>
    </w:p>
    <w:p w14:paraId="3F5A05BF" w14:textId="77777777" w:rsidR="0032705D" w:rsidRDefault="0032705D" w:rsidP="0032705D">
      <w:pPr>
        <w:jc w:val="center"/>
      </w:pPr>
    </w:p>
    <w:p w14:paraId="2CCBE514" w14:textId="0DA62067" w:rsidR="009E1EF8" w:rsidRPr="00EA3B02" w:rsidRDefault="009E1EF8" w:rsidP="004674C2">
      <w:r>
        <w:lastRenderedPageBreak/>
        <w:t>Como se puede observar, el volumen de datos es relativamente bajo</w:t>
      </w:r>
      <w:r w:rsidR="00245C01">
        <w:t xml:space="preserve">, </w:t>
      </w:r>
      <w:r w:rsidR="00C26DFA">
        <w:t xml:space="preserve">con un aproximado de </w:t>
      </w:r>
      <w:r w:rsidR="0032705D">
        <w:t>1</w:t>
      </w:r>
      <w:r w:rsidR="008C0D45">
        <w:t>6</w:t>
      </w:r>
      <w:r w:rsidR="00C26DFA">
        <w:t>MB de datos en transacciones de ventas anuales</w:t>
      </w:r>
      <w:r w:rsidR="008C0D45">
        <w:t>, esto, sin considerar las transacciones que involucren llegada de stock,</w:t>
      </w:r>
      <w:r w:rsidR="00E06E32">
        <w:t xml:space="preserve"> ofertas, mermas, y el resto de </w:t>
      </w:r>
      <w:r w:rsidR="002C367B">
        <w:t>las tablas</w:t>
      </w:r>
      <w:r w:rsidR="00E06E32">
        <w:t xml:space="preserve"> de la base de datos</w:t>
      </w:r>
      <w:r w:rsidR="00C26DFA">
        <w:t xml:space="preserve">. </w:t>
      </w:r>
      <w:r w:rsidR="00395411">
        <w:t>S</w:t>
      </w:r>
      <w:r w:rsidR="004A223C">
        <w:t>i Kv-</w:t>
      </w:r>
      <w:proofErr w:type="spellStart"/>
      <w:r w:rsidR="004A223C">
        <w:t>Wims</w:t>
      </w:r>
      <w:proofErr w:type="spellEnd"/>
      <w:r w:rsidR="004A223C">
        <w:t xml:space="preserve"> fuese a ser utilizado</w:t>
      </w:r>
      <w:r w:rsidR="00C24F3D">
        <w:t xml:space="preserve"> durante un año</w:t>
      </w:r>
      <w:r w:rsidR="00C03809">
        <w:t xml:space="preserve"> para</w:t>
      </w:r>
      <w:r w:rsidR="00114CC4">
        <w:t xml:space="preserve"> el 10%</w:t>
      </w:r>
      <w:r w:rsidR="00C03809">
        <w:t xml:space="preserve"> transacciones</w:t>
      </w:r>
      <w:r w:rsidR="004A223C">
        <w:t xml:space="preserve"> </w:t>
      </w:r>
      <w:r w:rsidR="00114CC4">
        <w:t>de venta totales de Oxxo (2100 sucursales)</w:t>
      </w:r>
      <w:r w:rsidR="00216628">
        <w:t xml:space="preserve">, el volumen de datos sería de </w:t>
      </w:r>
      <w:r w:rsidR="006C3388">
        <w:t>3</w:t>
      </w:r>
      <w:r w:rsidR="00984BA0">
        <w:t>3</w:t>
      </w:r>
      <w:r w:rsidR="006C3388">
        <w:t>.</w:t>
      </w:r>
      <w:r w:rsidR="00984BA0">
        <w:t>257972</w:t>
      </w:r>
      <w:r w:rsidR="00BA0A8A">
        <w:t>Gb</w:t>
      </w:r>
      <w:r w:rsidR="002D7173">
        <w:t xml:space="preserve">, por lo que, incluso bastaría el segundo </w:t>
      </w:r>
      <w:r w:rsidR="00CA7BEC">
        <w:t xml:space="preserve">tamaño de disco duro </w:t>
      </w:r>
      <w:r w:rsidR="007715AD">
        <w:t>(</w:t>
      </w:r>
      <w:r w:rsidR="00CA7BEC">
        <w:t>HDD</w:t>
      </w:r>
      <w:r w:rsidR="007715AD">
        <w:t>)</w:t>
      </w:r>
      <w:r w:rsidR="00CA7BEC">
        <w:t xml:space="preserve"> ofrecido por Microsoft Azure</w:t>
      </w:r>
      <w:r w:rsidR="007715AD">
        <w:t>, el cual es de 64Gb.</w:t>
      </w:r>
      <w:r w:rsidR="00670AEF">
        <w:t xml:space="preserve"> </w:t>
      </w:r>
      <w:r w:rsidR="0097158B">
        <w:fldChar w:fldCharType="begin"/>
      </w:r>
      <w:r w:rsidR="00137183">
        <w:instrText xml:space="preserve"> ADDIN ZOTERO_ITEM CSL_CITATION {"citationID":"Kqea3mup","properties":{"formattedCitation":"[66]","plainCitation":"[66]","noteIndex":0},"citationItems":[{"id":101,"uris":["http://zotero.org/users/12776228/items/ZBRUUDXI"],"itemData":{"id":101,"type":"document","title":"Azure managed disk types","URL":"https://learn.microsoft.com/en-us/azure/virtual-machines/disks-types","author":[{"family":"Microsoft Coorporation","given":""}],"issued":{"date-parts":[["2023",11,15]]}}}],"schema":"https://github.com/citation-style-language/schema/raw/master/csl-citation.json"} </w:instrText>
      </w:r>
      <w:r w:rsidR="0097158B">
        <w:fldChar w:fldCharType="separate"/>
      </w:r>
      <w:r w:rsidR="00137183" w:rsidRPr="00137183">
        <w:rPr>
          <w:rFonts w:cs="Times New Roman"/>
        </w:rPr>
        <w:t>[66]</w:t>
      </w:r>
      <w:r w:rsidR="0097158B">
        <w:fldChar w:fldCharType="end"/>
      </w:r>
    </w:p>
    <w:p w14:paraId="49F1AF79" w14:textId="74A741FB" w:rsidR="001964AA" w:rsidRPr="00466915" w:rsidRDefault="00CA7BEC" w:rsidP="004674C2">
      <w:r>
        <w:t xml:space="preserve">En conclusión, el volumen de datos </w:t>
      </w:r>
      <w:r w:rsidR="00EA3B02">
        <w:t xml:space="preserve">estimado que </w:t>
      </w:r>
      <w:r w:rsidR="00A07E12">
        <w:t xml:space="preserve">puede generar una tienda de conveniencia </w:t>
      </w:r>
      <w:r w:rsidR="007B2488">
        <w:t>utilizando el sistema Kv-</w:t>
      </w:r>
      <w:proofErr w:type="spellStart"/>
      <w:r w:rsidR="007B2488">
        <w:t>wims</w:t>
      </w:r>
      <w:proofErr w:type="spellEnd"/>
      <w:r w:rsidR="007B2488">
        <w:t xml:space="preserve"> es pequeño</w:t>
      </w:r>
      <w:r w:rsidR="00BD759A">
        <w:t xml:space="preserve">. </w:t>
      </w:r>
      <w:r w:rsidR="00C05CCC">
        <w:t xml:space="preserve">Por lo tanto, consideramos </w:t>
      </w:r>
      <w:r w:rsidR="00094558">
        <w:t>que,</w:t>
      </w:r>
      <w:r w:rsidR="00C05CCC">
        <w:t xml:space="preserve"> respecto a volumen de datos</w:t>
      </w:r>
      <w:r w:rsidR="00BC3817">
        <w:t xml:space="preserve">, la necesidad de almacenamiento masivo </w:t>
      </w:r>
      <w:r w:rsidR="00D41634">
        <w:t>n</w:t>
      </w:r>
      <w:r w:rsidR="00BC3817">
        <w:t xml:space="preserve">o es </w:t>
      </w:r>
      <w:r w:rsidR="00D41634">
        <w:t xml:space="preserve">una principal </w:t>
      </w:r>
      <w:r w:rsidR="001971F7">
        <w:t>preocupación para el desarrollo</w:t>
      </w:r>
      <w:r w:rsidR="001D470C">
        <w:t xml:space="preserve"> del proyecto, sin embargo, </w:t>
      </w:r>
      <w:r w:rsidR="00F848DD">
        <w:t xml:space="preserve">en dado caso que sea necesario almacenar más datos de los que se estimaron, </w:t>
      </w:r>
      <w:r w:rsidR="002405BD">
        <w:t xml:space="preserve">los servicios </w:t>
      </w:r>
      <w:r w:rsidR="001964AA">
        <w:t xml:space="preserve">de la nube como Microsoft Azure ofrecen </w:t>
      </w:r>
      <w:r w:rsidR="00EA3479">
        <w:t xml:space="preserve">soluciones escalables </w:t>
      </w:r>
      <w:r w:rsidR="00386357">
        <w:t>o</w:t>
      </w:r>
      <w:r w:rsidR="00EA3479">
        <w:t xml:space="preserve"> flexibles</w:t>
      </w:r>
      <w:r w:rsidR="00386357">
        <w:t>.</w:t>
      </w:r>
      <w:r w:rsidR="0023172F">
        <w:t xml:space="preserve"> </w:t>
      </w:r>
      <w:r w:rsidR="00401209">
        <w:fldChar w:fldCharType="begin"/>
      </w:r>
      <w:r w:rsidR="00137183">
        <w:instrText xml:space="preserve"> ADDIN ZOTERO_ITEM CSL_CITATION {"citationID":"MayGvw8K","properties":{"formattedCitation":"[67]","plainCitation":"[67]","noteIndex":0},"citationItems":[{"id":102,"uris":["http://zotero.org/users/12776228/items/A7W7KDG8"],"itemData":{"id":102,"type":"document","title":"What is Cloud Scalability?","URL":"https://www.vmware.com/topics/glossary/content/cloud-scalability.html","author":[{"family":"VMware","given":""}],"issued":{"date-parts":[["2021"]]}}}],"schema":"https://github.com/citation-style-language/schema/raw/master/csl-citation.json"} </w:instrText>
      </w:r>
      <w:r w:rsidR="00401209">
        <w:fldChar w:fldCharType="separate"/>
      </w:r>
      <w:r w:rsidR="00137183" w:rsidRPr="00137183">
        <w:rPr>
          <w:rFonts w:cs="Times New Roman"/>
        </w:rPr>
        <w:t>[67]</w:t>
      </w:r>
      <w:r w:rsidR="00401209">
        <w:fldChar w:fldCharType="end"/>
      </w:r>
    </w:p>
    <w:p w14:paraId="6D36F0AA" w14:textId="226317A5" w:rsidR="0082403E" w:rsidRDefault="0082403E" w:rsidP="00935F6C">
      <w:pPr>
        <w:pStyle w:val="Ttulo3"/>
        <w:rPr>
          <w:rFonts w:cs="Times New Roman"/>
          <w:b/>
        </w:rPr>
      </w:pPr>
      <w:bookmarkStart w:id="735" w:name="_Toc151981527"/>
      <w:bookmarkStart w:id="736" w:name="_Toc151935577"/>
      <w:r w:rsidRPr="00935F6C">
        <w:rPr>
          <w:rFonts w:cs="Times New Roman"/>
          <w:b/>
        </w:rPr>
        <w:t>4.5.</w:t>
      </w:r>
      <w:r w:rsidR="00A47FF7">
        <w:rPr>
          <w:rFonts w:cs="Times New Roman"/>
          <w:b/>
        </w:rPr>
        <w:t>2</w:t>
      </w:r>
      <w:r w:rsidRPr="00935F6C">
        <w:rPr>
          <w:rFonts w:cs="Times New Roman"/>
          <w:b/>
        </w:rPr>
        <w:t xml:space="preserve"> Diagrama entidad-relación</w:t>
      </w:r>
      <w:bookmarkEnd w:id="727"/>
      <w:bookmarkEnd w:id="728"/>
      <w:bookmarkEnd w:id="729"/>
      <w:bookmarkEnd w:id="735"/>
      <w:bookmarkEnd w:id="736"/>
    </w:p>
    <w:p w14:paraId="44F59C31" w14:textId="1C530C35" w:rsidR="00400778" w:rsidRDefault="00466915" w:rsidP="00B30BE9">
      <w:r>
        <w:t xml:space="preserve">A continuación, se </w:t>
      </w:r>
      <w:r w:rsidR="002E506E">
        <w:t xml:space="preserve">describe </w:t>
      </w:r>
      <w:r w:rsidR="00974D52">
        <w:t>el esquema entidad relación</w:t>
      </w:r>
      <w:r w:rsidR="008A0B22">
        <w:t xml:space="preserve"> </w:t>
      </w:r>
      <w:r w:rsidR="00974D52">
        <w:t xml:space="preserve">propuesto </w:t>
      </w:r>
      <w:r w:rsidR="00CF4309">
        <w:t>para</w:t>
      </w:r>
      <w:r w:rsidR="008A0B22">
        <w:t xml:space="preserve"> la base de datos, </w:t>
      </w:r>
      <w:r w:rsidR="00391510">
        <w:t xml:space="preserve">el cual está pensado para </w:t>
      </w:r>
      <w:r w:rsidR="00534531">
        <w:t>cubrir</w:t>
      </w:r>
      <w:r w:rsidR="00CF4309">
        <w:t xml:space="preserve"> los requerimientos transaccionales mínimos de</w:t>
      </w:r>
      <w:r w:rsidR="008A0B22">
        <w:t>l sistema</w:t>
      </w:r>
      <w:r w:rsidR="00E16973">
        <w:t xml:space="preserve">. </w:t>
      </w:r>
      <w:r w:rsidR="00DB4FB3">
        <w:t>Primero</w:t>
      </w:r>
      <w:r w:rsidR="00E16973">
        <w:t xml:space="preserve">, </w:t>
      </w:r>
      <w:r w:rsidR="00E03DEC">
        <w:t>describimos las entidades</w:t>
      </w:r>
      <w:r w:rsidR="0031357D">
        <w:t xml:space="preserve">, </w:t>
      </w:r>
      <w:r w:rsidR="00E03DEC">
        <w:t>relaciones</w:t>
      </w:r>
      <w:r w:rsidR="00114C9E">
        <w:t>,</w:t>
      </w:r>
      <w:r w:rsidR="0031357D">
        <w:t xml:space="preserve"> y sus </w:t>
      </w:r>
      <w:r w:rsidR="00114C9E">
        <w:t xml:space="preserve">atributos principales seguidos </w:t>
      </w:r>
      <w:r w:rsidR="001B029B">
        <w:t xml:space="preserve">de </w:t>
      </w:r>
      <w:r w:rsidR="00F2131B">
        <w:t xml:space="preserve">una </w:t>
      </w:r>
      <w:r w:rsidR="003873F8">
        <w:t>breve justificación</w:t>
      </w:r>
      <w:r w:rsidR="00F2131B">
        <w:t>.</w:t>
      </w:r>
      <w:r w:rsidR="00C172F8">
        <w:t xml:space="preserve"> </w:t>
      </w:r>
      <w:r w:rsidR="006762C8">
        <w:t>Los atributos de identificación (id) no serán explicados</w:t>
      </w:r>
      <w:r w:rsidR="000E68D1">
        <w:t xml:space="preserve"> repetidamente</w:t>
      </w:r>
      <w:r w:rsidR="006762C8">
        <w:t xml:space="preserve">, </w:t>
      </w:r>
      <w:r w:rsidR="001D2A39">
        <w:t>ya que, est</w:t>
      </w:r>
      <w:r w:rsidR="00906E0F">
        <w:t>os</w:t>
      </w:r>
      <w:r w:rsidR="001D2A39">
        <w:t xml:space="preserve"> </w:t>
      </w:r>
      <w:r w:rsidR="006824F1">
        <w:t>tiene</w:t>
      </w:r>
      <w:r w:rsidR="00906E0F">
        <w:t>n</w:t>
      </w:r>
      <w:r w:rsidR="006824F1">
        <w:t xml:space="preserve"> </w:t>
      </w:r>
      <w:r w:rsidR="0030699F">
        <w:t xml:space="preserve">la utilidad </w:t>
      </w:r>
      <w:r w:rsidR="00FE1FAD">
        <w:t xml:space="preserve">de simplificar </w:t>
      </w:r>
      <w:r w:rsidR="00906E0F">
        <w:t>la llave primaria</w:t>
      </w:r>
      <w:r w:rsidR="00D720B8">
        <w:t>, y por extensión</w:t>
      </w:r>
      <w:r w:rsidR="00FC4EEC">
        <w:t>,</w:t>
      </w:r>
      <w:r w:rsidR="00D720B8">
        <w:t xml:space="preserve"> simplifican otros aspectos de diseño de la base de datos</w:t>
      </w:r>
      <w:r w:rsidR="00FC4EEC">
        <w:t xml:space="preserve">, como la normalización, </w:t>
      </w:r>
      <w:r w:rsidR="0067149E">
        <w:t>u otras operaciones como consultas mediante SQL.</w:t>
      </w:r>
    </w:p>
    <w:p w14:paraId="31F21C8A" w14:textId="68D96851" w:rsidR="00676389" w:rsidRDefault="00BA0DA2" w:rsidP="00216DEA">
      <w:pPr>
        <w:pStyle w:val="Prrafodelista"/>
        <w:numPr>
          <w:ilvl w:val="0"/>
          <w:numId w:val="27"/>
        </w:numPr>
        <w:rPr>
          <w:rFonts w:cs="Times New Roman"/>
        </w:rPr>
      </w:pPr>
      <w:r w:rsidRPr="00BA0DA2">
        <w:rPr>
          <w:rFonts w:cs="Times New Roman"/>
          <w:b/>
          <w:bCs/>
        </w:rPr>
        <w:t>Entidad almacén:</w:t>
      </w:r>
      <w:r w:rsidRPr="00BA0DA2">
        <w:rPr>
          <w:rFonts w:cs="Times New Roman"/>
        </w:rPr>
        <w:t xml:space="preserve"> Los almacenes son una entidad clave para Kv-</w:t>
      </w:r>
      <w:proofErr w:type="spellStart"/>
      <w:r w:rsidRPr="00BA0DA2">
        <w:rPr>
          <w:rFonts w:cs="Times New Roman"/>
        </w:rPr>
        <w:t>wims</w:t>
      </w:r>
      <w:proofErr w:type="spellEnd"/>
      <w:r w:rsidRPr="00BA0DA2">
        <w:rPr>
          <w:rFonts w:cs="Times New Roman"/>
        </w:rPr>
        <w:t>, mediante estos datos será posible generar las visualizaciones en el lado del cliente.</w:t>
      </w:r>
    </w:p>
    <w:p w14:paraId="3BA21B7C" w14:textId="5C3C2EBD" w:rsidR="00BA0DA2" w:rsidRDefault="00F132CC" w:rsidP="00216DEA">
      <w:pPr>
        <w:pStyle w:val="Prrafodelista"/>
        <w:numPr>
          <w:ilvl w:val="1"/>
          <w:numId w:val="27"/>
        </w:numPr>
        <w:rPr>
          <w:rFonts w:cs="Times New Roman"/>
        </w:rPr>
      </w:pPr>
      <w:r>
        <w:rPr>
          <w:rFonts w:cs="Times New Roman"/>
          <w:b/>
          <w:bCs/>
        </w:rPr>
        <w:t xml:space="preserve">Tipo: </w:t>
      </w:r>
      <w:r w:rsidR="000131D7">
        <w:rPr>
          <w:rFonts w:cs="Times New Roman"/>
        </w:rPr>
        <w:t xml:space="preserve">Este atributo es necesario ya que, consideramos que algunas tiendas de conveniencia pueden tener más de un almacén, </w:t>
      </w:r>
      <w:r w:rsidR="00B15010">
        <w:rPr>
          <w:rFonts w:cs="Times New Roman"/>
        </w:rPr>
        <w:t>uno trasero y el de mostrador</w:t>
      </w:r>
      <w:r w:rsidR="00C85A93">
        <w:rPr>
          <w:rFonts w:cs="Times New Roman"/>
        </w:rPr>
        <w:t xml:space="preserve">, mediante este atributo es posible distinguir ambas instancias </w:t>
      </w:r>
      <w:r w:rsidR="000135D8">
        <w:rPr>
          <w:rFonts w:cs="Times New Roman"/>
        </w:rPr>
        <w:t>de almacén.</w:t>
      </w:r>
    </w:p>
    <w:p w14:paraId="517FDEA2" w14:textId="4E2A5B8A" w:rsidR="00BA0DA2" w:rsidRPr="00AA03B1" w:rsidRDefault="004F542B" w:rsidP="00216DEA">
      <w:pPr>
        <w:pStyle w:val="Prrafodelista"/>
        <w:numPr>
          <w:ilvl w:val="1"/>
          <w:numId w:val="27"/>
        </w:numPr>
      </w:pPr>
      <w:r w:rsidRPr="002C5CC1">
        <w:rPr>
          <w:rFonts w:cs="Times New Roman"/>
          <w:b/>
          <w:bCs/>
        </w:rPr>
        <w:t>Dimensiones;</w:t>
      </w:r>
      <w:r w:rsidRPr="002C5CC1">
        <w:rPr>
          <w:rFonts w:cs="Times New Roman"/>
        </w:rPr>
        <w:t xml:space="preserve"> </w:t>
      </w:r>
      <w:r w:rsidRPr="002C5CC1">
        <w:rPr>
          <w:rFonts w:cs="Times New Roman"/>
          <w:b/>
          <w:bCs/>
        </w:rPr>
        <w:t>(Largo, ancho, alto):</w:t>
      </w:r>
      <w:r w:rsidRPr="002C5CC1">
        <w:rPr>
          <w:rFonts w:cs="Times New Roman"/>
        </w:rPr>
        <w:t xml:space="preserve"> Este atributo compuesto </w:t>
      </w:r>
      <w:r w:rsidR="003F02DA" w:rsidRPr="002C5CC1">
        <w:rPr>
          <w:rFonts w:cs="Times New Roman"/>
        </w:rPr>
        <w:t>almacena el tamaño de</w:t>
      </w:r>
      <w:r w:rsidR="003321A3" w:rsidRPr="002C5CC1">
        <w:rPr>
          <w:rFonts w:cs="Times New Roman"/>
        </w:rPr>
        <w:t>l almacén, es necesario para</w:t>
      </w:r>
      <w:r w:rsidR="00CD719A" w:rsidRPr="002C5CC1">
        <w:rPr>
          <w:rFonts w:cs="Times New Roman"/>
        </w:rPr>
        <w:t xml:space="preserve"> realizar validaciones sobre que anaqueles pueden ser instanciados dentro de este o no.</w:t>
      </w:r>
    </w:p>
    <w:p w14:paraId="1C537AF8" w14:textId="4DC1511C" w:rsidR="00AA03B1" w:rsidRPr="00422755" w:rsidRDefault="00AA03B1" w:rsidP="00216DEA">
      <w:pPr>
        <w:pStyle w:val="Prrafodelista"/>
        <w:numPr>
          <w:ilvl w:val="1"/>
          <w:numId w:val="27"/>
        </w:numPr>
      </w:pPr>
      <w:r>
        <w:rPr>
          <w:rFonts w:cs="Times New Roman"/>
          <w:b/>
          <w:bCs/>
        </w:rPr>
        <w:t>Relación identificada con entidad débil (</w:t>
      </w:r>
      <w:r w:rsidR="00C201A6">
        <w:rPr>
          <w:rFonts w:cs="Times New Roman"/>
          <w:b/>
          <w:bCs/>
        </w:rPr>
        <w:t>tiene puerta</w:t>
      </w:r>
      <w:r>
        <w:rPr>
          <w:rFonts w:cs="Times New Roman"/>
          <w:b/>
          <w:bCs/>
        </w:rPr>
        <w:t>):</w:t>
      </w:r>
      <w:r w:rsidR="00C201A6">
        <w:rPr>
          <w:rFonts w:cs="Times New Roman"/>
          <w:b/>
          <w:bCs/>
        </w:rPr>
        <w:t xml:space="preserve"> </w:t>
      </w:r>
      <w:r w:rsidR="00B3585C">
        <w:rPr>
          <w:rFonts w:cs="Times New Roman"/>
        </w:rPr>
        <w:t>Los</w:t>
      </w:r>
      <w:r w:rsidR="002A27F0">
        <w:rPr>
          <w:rFonts w:cs="Times New Roman"/>
        </w:rPr>
        <w:t xml:space="preserve"> almacenes</w:t>
      </w:r>
      <w:r w:rsidR="00B3585C">
        <w:rPr>
          <w:rFonts w:cs="Times New Roman"/>
        </w:rPr>
        <w:t xml:space="preserve"> deben tener al menos una puerta</w:t>
      </w:r>
      <w:r w:rsidR="007C13A4">
        <w:rPr>
          <w:rFonts w:cs="Times New Roman"/>
        </w:rPr>
        <w:t xml:space="preserve"> de la cual</w:t>
      </w:r>
      <w:r w:rsidR="00B3585C">
        <w:rPr>
          <w:rFonts w:cs="Times New Roman"/>
        </w:rPr>
        <w:t xml:space="preserve"> es necesario saber su </w:t>
      </w:r>
      <w:r w:rsidR="007C13A4">
        <w:rPr>
          <w:rFonts w:cs="Times New Roman"/>
        </w:rPr>
        <w:t>ancho</w:t>
      </w:r>
      <w:r w:rsidR="00B3585C">
        <w:rPr>
          <w:rFonts w:cs="Times New Roman"/>
        </w:rPr>
        <w:t xml:space="preserve">, </w:t>
      </w:r>
      <w:r w:rsidR="00A52DB4">
        <w:rPr>
          <w:rFonts w:cs="Times New Roman"/>
        </w:rPr>
        <w:t>y, mediante la relación identificada (tiene), es que se conoce</w:t>
      </w:r>
      <w:r w:rsidR="00422755">
        <w:rPr>
          <w:rFonts w:cs="Times New Roman"/>
        </w:rPr>
        <w:t xml:space="preserve"> la posición de la entrada dentro del perímetro del almacén.</w:t>
      </w:r>
    </w:p>
    <w:p w14:paraId="76A26E82" w14:textId="01D29116" w:rsidR="00422755" w:rsidRPr="004D2AF8" w:rsidRDefault="004D2AF8" w:rsidP="00216DEA">
      <w:pPr>
        <w:pStyle w:val="Prrafodelista"/>
        <w:numPr>
          <w:ilvl w:val="0"/>
          <w:numId w:val="27"/>
        </w:numPr>
      </w:pPr>
      <w:r>
        <w:rPr>
          <w:rFonts w:cs="Times New Roman"/>
          <w:b/>
          <w:bCs/>
        </w:rPr>
        <w:t>Entidad a</w:t>
      </w:r>
      <w:r w:rsidR="00422755">
        <w:rPr>
          <w:rFonts w:cs="Times New Roman"/>
          <w:b/>
          <w:bCs/>
        </w:rPr>
        <w:t>naquel</w:t>
      </w:r>
      <w:r>
        <w:rPr>
          <w:rFonts w:cs="Times New Roman"/>
          <w:b/>
          <w:bCs/>
        </w:rPr>
        <w:t>:</w:t>
      </w:r>
      <w:r>
        <w:rPr>
          <w:rFonts w:cs="Times New Roman"/>
        </w:rPr>
        <w:t xml:space="preserve"> Los anaqueles son otra parte grande de la visualización de Kv-</w:t>
      </w:r>
      <w:proofErr w:type="spellStart"/>
      <w:r>
        <w:rPr>
          <w:rFonts w:cs="Times New Roman"/>
        </w:rPr>
        <w:t>wims</w:t>
      </w:r>
      <w:proofErr w:type="spellEnd"/>
      <w:r>
        <w:rPr>
          <w:rFonts w:cs="Times New Roman"/>
        </w:rPr>
        <w:t xml:space="preserve">, </w:t>
      </w:r>
      <w:r w:rsidR="00B31615">
        <w:rPr>
          <w:rFonts w:cs="Times New Roman"/>
        </w:rPr>
        <w:t>ya que, estos almacenan</w:t>
      </w:r>
      <w:r w:rsidR="008A5F5D">
        <w:rPr>
          <w:rFonts w:cs="Times New Roman"/>
        </w:rPr>
        <w:t xml:space="preserve"> y clasifican</w:t>
      </w:r>
      <w:r w:rsidR="00B31615">
        <w:rPr>
          <w:rFonts w:cs="Times New Roman"/>
        </w:rPr>
        <w:t xml:space="preserve"> los productos</w:t>
      </w:r>
      <w:r w:rsidR="008A5F5D">
        <w:rPr>
          <w:rFonts w:cs="Times New Roman"/>
        </w:rPr>
        <w:t>.</w:t>
      </w:r>
    </w:p>
    <w:p w14:paraId="13A1ED4F" w14:textId="1BC3DA28" w:rsidR="004D2AF8" w:rsidRDefault="005B3276" w:rsidP="00216DEA">
      <w:pPr>
        <w:pStyle w:val="Prrafodelista"/>
        <w:numPr>
          <w:ilvl w:val="1"/>
          <w:numId w:val="27"/>
        </w:numPr>
      </w:pPr>
      <w:r>
        <w:rPr>
          <w:b/>
          <w:bCs/>
        </w:rPr>
        <w:t xml:space="preserve">No. Repisas: </w:t>
      </w:r>
      <w:r>
        <w:t xml:space="preserve">Este atributo indica el </w:t>
      </w:r>
      <w:r w:rsidR="002D36E2">
        <w:t>número</w:t>
      </w:r>
      <w:r>
        <w:t xml:space="preserve"> de</w:t>
      </w:r>
      <w:r w:rsidR="0059033B">
        <w:t xml:space="preserve"> niveles horizontales que tiene</w:t>
      </w:r>
      <w:r w:rsidR="00A74B05">
        <w:t xml:space="preserve"> un anaquel.</w:t>
      </w:r>
    </w:p>
    <w:p w14:paraId="5B7393A6" w14:textId="5A55388A" w:rsidR="00040597" w:rsidRPr="00AA03B1" w:rsidRDefault="00A74B05" w:rsidP="00216DEA">
      <w:pPr>
        <w:pStyle w:val="Prrafodelista"/>
        <w:numPr>
          <w:ilvl w:val="1"/>
          <w:numId w:val="27"/>
        </w:numPr>
      </w:pPr>
      <w:r w:rsidRPr="002C5CC1">
        <w:rPr>
          <w:rFonts w:cs="Times New Roman"/>
          <w:b/>
          <w:bCs/>
        </w:rPr>
        <w:t>Dimensiones;</w:t>
      </w:r>
      <w:r w:rsidRPr="002C5CC1">
        <w:rPr>
          <w:rFonts w:cs="Times New Roman"/>
        </w:rPr>
        <w:t xml:space="preserve"> </w:t>
      </w:r>
      <w:r w:rsidRPr="002C5CC1">
        <w:rPr>
          <w:rFonts w:cs="Times New Roman"/>
          <w:b/>
          <w:bCs/>
        </w:rPr>
        <w:t>(Largo, ancho, alto):</w:t>
      </w:r>
      <w:r>
        <w:rPr>
          <w:rFonts w:cs="Times New Roman"/>
          <w:b/>
          <w:bCs/>
        </w:rPr>
        <w:t xml:space="preserve"> </w:t>
      </w:r>
      <w:r w:rsidR="00040597" w:rsidRPr="002C5CC1">
        <w:rPr>
          <w:rFonts w:cs="Times New Roman"/>
        </w:rPr>
        <w:t xml:space="preserve">Este atributo compuesto almacena el tamaño </w:t>
      </w:r>
      <w:r w:rsidR="00040597">
        <w:rPr>
          <w:rFonts w:cs="Times New Roman"/>
        </w:rPr>
        <w:t>de un anaquel</w:t>
      </w:r>
      <w:r w:rsidR="00040597" w:rsidRPr="002C5CC1">
        <w:rPr>
          <w:rFonts w:cs="Times New Roman"/>
        </w:rPr>
        <w:t>, es necesario para realizar validaciones sobre</w:t>
      </w:r>
      <w:r w:rsidR="00040597">
        <w:rPr>
          <w:rFonts w:cs="Times New Roman"/>
        </w:rPr>
        <w:t xml:space="preserve"> si este puede ser instanciado dentro de un almacén o no</w:t>
      </w:r>
      <w:r w:rsidR="00040597" w:rsidRPr="002C5CC1">
        <w:rPr>
          <w:rFonts w:cs="Times New Roman"/>
        </w:rPr>
        <w:t>.</w:t>
      </w:r>
    </w:p>
    <w:p w14:paraId="4261D6A8" w14:textId="74582F8B" w:rsidR="00A74B05" w:rsidRDefault="003717F7" w:rsidP="00216DEA">
      <w:pPr>
        <w:pStyle w:val="Prrafodelista"/>
        <w:numPr>
          <w:ilvl w:val="0"/>
          <w:numId w:val="27"/>
        </w:numPr>
      </w:pPr>
      <w:r>
        <w:rPr>
          <w:b/>
          <w:bCs/>
        </w:rPr>
        <w:t>Relación (almacén tiene anaqueles):</w:t>
      </w:r>
      <w:r>
        <w:t xml:space="preserve"> Mediante esta </w:t>
      </w:r>
      <w:r w:rsidR="00795071">
        <w:t>relación</w:t>
      </w:r>
      <w:r w:rsidR="000B33B7">
        <w:t xml:space="preserve"> identificamos que anaqueles existen dentro de un almacén</w:t>
      </w:r>
      <w:r w:rsidR="00917B68">
        <w:t>.</w:t>
      </w:r>
    </w:p>
    <w:p w14:paraId="018EA7B5" w14:textId="4189EBE7" w:rsidR="00917B68" w:rsidRDefault="00917B68" w:rsidP="00216DEA">
      <w:pPr>
        <w:pStyle w:val="Prrafodelista"/>
        <w:numPr>
          <w:ilvl w:val="1"/>
          <w:numId w:val="27"/>
        </w:numPr>
      </w:pPr>
      <w:r>
        <w:rPr>
          <w:b/>
          <w:bCs/>
        </w:rPr>
        <w:lastRenderedPageBreak/>
        <w:t>Sección</w:t>
      </w:r>
      <w:r>
        <w:t xml:space="preserve">: Mediante este atributo complejo (multivaluado y compuesto), es posible </w:t>
      </w:r>
      <w:r w:rsidR="009C0F7F">
        <w:t xml:space="preserve">identificar secciones de un anaquel </w:t>
      </w:r>
      <w:r w:rsidR="003F1381">
        <w:t xml:space="preserve">instanciado </w:t>
      </w:r>
      <w:r w:rsidR="00A25767">
        <w:t xml:space="preserve">dentro de un </w:t>
      </w:r>
      <w:r w:rsidR="00A14960">
        <w:t>almacén</w:t>
      </w:r>
      <w:r w:rsidR="00205936">
        <w:t>, es decir, estas secciones sirven para clasificar productos en forma de columna dentro del anaquel.</w:t>
      </w:r>
    </w:p>
    <w:p w14:paraId="1BB2BD36" w14:textId="6D6CE465" w:rsidR="006517CE" w:rsidRDefault="00390CE0" w:rsidP="00216DEA">
      <w:pPr>
        <w:pStyle w:val="Prrafodelista"/>
        <w:numPr>
          <w:ilvl w:val="0"/>
          <w:numId w:val="27"/>
        </w:numPr>
      </w:pPr>
      <w:r>
        <w:rPr>
          <w:b/>
          <w:bCs/>
        </w:rPr>
        <w:t>Entidad p</w:t>
      </w:r>
      <w:r w:rsidR="0017556A">
        <w:rPr>
          <w:b/>
          <w:bCs/>
        </w:rPr>
        <w:t>roducto</w:t>
      </w:r>
      <w:r w:rsidR="0017556A" w:rsidRPr="0017556A">
        <w:t>:</w:t>
      </w:r>
      <w:r w:rsidR="0017556A">
        <w:t xml:space="preserve"> </w:t>
      </w:r>
      <w:r w:rsidR="0095434C">
        <w:t xml:space="preserve">Los productos </w:t>
      </w:r>
      <w:r w:rsidR="00D4738B">
        <w:t xml:space="preserve">son una de las </w:t>
      </w:r>
      <w:r>
        <w:t xml:space="preserve">entidades de mayor importancia </w:t>
      </w:r>
      <w:r w:rsidR="00D4738B">
        <w:t>en cualquier sistema que maneje inventarios</w:t>
      </w:r>
      <w:r w:rsidR="006517CE">
        <w:t>.</w:t>
      </w:r>
      <w:r w:rsidR="00E92DCB">
        <w:t xml:space="preserve"> En el caso de nuestro sistema, los productos </w:t>
      </w:r>
      <w:r w:rsidR="0081468E">
        <w:t xml:space="preserve">son la entidad con más atributos, </w:t>
      </w:r>
      <w:r w:rsidR="008D35E6">
        <w:t xml:space="preserve">ya que, estos representan la parte de mayor complejidad </w:t>
      </w:r>
      <w:r w:rsidR="001E1570">
        <w:t xml:space="preserve">puesto que son una unidad </w:t>
      </w:r>
      <w:r w:rsidR="00AC3A0D">
        <w:t>fundamental</w:t>
      </w:r>
      <w:r w:rsidR="001E1570">
        <w:t xml:space="preserve"> en varios tipos de transacciones </w:t>
      </w:r>
      <w:r w:rsidR="00AC3A0D">
        <w:t xml:space="preserve">principales para el funcionamiento de una tienda de conveniencia, </w:t>
      </w:r>
      <w:r w:rsidR="001E1570">
        <w:t>como ventas</w:t>
      </w:r>
      <w:r w:rsidR="00AC3A0D">
        <w:t xml:space="preserve"> y</w:t>
      </w:r>
      <w:r w:rsidR="001E1570">
        <w:t xml:space="preserve"> </w:t>
      </w:r>
      <w:r w:rsidR="00AC3A0D">
        <w:t>recibos de stock.</w:t>
      </w:r>
    </w:p>
    <w:p w14:paraId="23A124BD" w14:textId="15EDAC63" w:rsidR="00205936" w:rsidRDefault="00B56575" w:rsidP="00216DEA">
      <w:pPr>
        <w:pStyle w:val="Prrafodelista"/>
        <w:numPr>
          <w:ilvl w:val="1"/>
          <w:numId w:val="27"/>
        </w:numPr>
      </w:pPr>
      <w:r>
        <w:rPr>
          <w:b/>
          <w:bCs/>
        </w:rPr>
        <w:t>Ancho</w:t>
      </w:r>
      <w:r w:rsidR="00747FBC">
        <w:t xml:space="preserve"> </w:t>
      </w:r>
      <w:r w:rsidR="005975FE">
        <w:t xml:space="preserve">Este atributo registra el tamaño de un producto cuando este es acomodado en su dimensión más larga, esto considerando </w:t>
      </w:r>
      <w:r w:rsidR="00295105">
        <w:t xml:space="preserve">que </w:t>
      </w:r>
      <w:r w:rsidR="00487DCA">
        <w:t>los productos suelen ser acomodados de esta manera y con vari</w:t>
      </w:r>
      <w:r w:rsidR="000E367D">
        <w:t>as otras instancias del mismo producto hacia la parte trasera del anaquel.</w:t>
      </w:r>
    </w:p>
    <w:p w14:paraId="0DCFA942" w14:textId="31C08619" w:rsidR="00483DFC" w:rsidRDefault="002F116D" w:rsidP="00216DEA">
      <w:pPr>
        <w:pStyle w:val="Prrafodelista"/>
        <w:numPr>
          <w:ilvl w:val="1"/>
          <w:numId w:val="27"/>
        </w:numPr>
      </w:pPr>
      <w:r>
        <w:rPr>
          <w:b/>
          <w:bCs/>
        </w:rPr>
        <w:t>Precio:</w:t>
      </w:r>
      <w:r w:rsidR="00E46482">
        <w:t xml:space="preserve"> Indica el precio del producto</w:t>
      </w:r>
      <w:r w:rsidR="00EB63EB">
        <w:t xml:space="preserve">, </w:t>
      </w:r>
      <w:r w:rsidR="00CA67A4">
        <w:t xml:space="preserve">lo único que se espera para este atributo en las instancias de productos, es que el tipo de cambio se consistente, es decir que se utilice </w:t>
      </w:r>
      <w:r w:rsidR="002D5718">
        <w:t>un solo tipo de moneda para toda la base de datos.</w:t>
      </w:r>
    </w:p>
    <w:p w14:paraId="105FEDC9" w14:textId="3CDE9BB8" w:rsidR="007832BA" w:rsidRDefault="008C3F16" w:rsidP="00216DEA">
      <w:pPr>
        <w:pStyle w:val="Prrafodelista"/>
        <w:numPr>
          <w:ilvl w:val="1"/>
          <w:numId w:val="27"/>
        </w:numPr>
      </w:pPr>
      <w:r>
        <w:rPr>
          <w:b/>
          <w:bCs/>
        </w:rPr>
        <w:t>Contenido:</w:t>
      </w:r>
      <w:r>
        <w:t xml:space="preserve"> Este es un atributo compuesto, mediante este se puede especificar la cantidad neta de producto </w:t>
      </w:r>
      <w:r w:rsidR="00503E10">
        <w:t>según la descripción de su presentación</w:t>
      </w:r>
      <w:r w:rsidR="007832BA">
        <w:t xml:space="preserve"> mediante un número y una unidad de medida</w:t>
      </w:r>
      <w:r w:rsidR="00BD3F48">
        <w:t xml:space="preserve">, por ejemplo: </w:t>
      </w:r>
      <w:r w:rsidR="00DA7B5E">
        <w:t>“</w:t>
      </w:r>
      <w:r w:rsidR="00BD3F48">
        <w:t>120g</w:t>
      </w:r>
      <w:r w:rsidR="00DA7B5E">
        <w:t>” o “310ml”</w:t>
      </w:r>
      <w:r w:rsidR="00BD3F48">
        <w:t>.</w:t>
      </w:r>
    </w:p>
    <w:p w14:paraId="7181DC58" w14:textId="618E96D8" w:rsidR="00026735" w:rsidRDefault="00026735" w:rsidP="00216DEA">
      <w:pPr>
        <w:pStyle w:val="Prrafodelista"/>
        <w:numPr>
          <w:ilvl w:val="1"/>
          <w:numId w:val="27"/>
        </w:numPr>
      </w:pPr>
      <w:r>
        <w:rPr>
          <w:b/>
          <w:bCs/>
        </w:rPr>
        <w:t>Categoría ABC:</w:t>
      </w:r>
      <w:r>
        <w:t xml:space="preserve"> </w:t>
      </w:r>
      <w:r w:rsidR="001E638D">
        <w:t>Indica</w:t>
      </w:r>
      <w:r w:rsidR="005D692D">
        <w:t xml:space="preserve"> el </w:t>
      </w:r>
      <w:r w:rsidR="00DA2F44">
        <w:t>tipo de producto para la tienda según la clasificación ABC.</w:t>
      </w:r>
    </w:p>
    <w:p w14:paraId="79E3ADB9" w14:textId="1A82D580" w:rsidR="00DA2F44" w:rsidRDefault="00C02DE2" w:rsidP="00216DEA">
      <w:pPr>
        <w:pStyle w:val="Prrafodelista"/>
        <w:numPr>
          <w:ilvl w:val="1"/>
          <w:numId w:val="27"/>
        </w:numPr>
      </w:pPr>
      <w:r w:rsidRPr="00E01739">
        <w:rPr>
          <w:b/>
          <w:bCs/>
        </w:rPr>
        <w:t>Descontinuado:</w:t>
      </w:r>
      <w:r>
        <w:t xml:space="preserve"> Este atributo indica si un producto en específico ya está descontinuad</w:t>
      </w:r>
      <w:r w:rsidR="00E01739">
        <w:t xml:space="preserve">o por su fabricante o si </w:t>
      </w:r>
      <w:r w:rsidR="004345BC">
        <w:t>ya no se vende</w:t>
      </w:r>
      <w:r w:rsidR="00E55B56">
        <w:t xml:space="preserve"> más en la tienda.</w:t>
      </w:r>
    </w:p>
    <w:p w14:paraId="4F70D98F" w14:textId="3C573254" w:rsidR="00E01739" w:rsidRDefault="00E55B56" w:rsidP="00216DEA">
      <w:pPr>
        <w:pStyle w:val="Prrafodelista"/>
        <w:numPr>
          <w:ilvl w:val="1"/>
          <w:numId w:val="27"/>
        </w:numPr>
      </w:pPr>
      <w:r>
        <w:rPr>
          <w:b/>
          <w:bCs/>
        </w:rPr>
        <w:t xml:space="preserve">Clase: </w:t>
      </w:r>
      <w:r w:rsidR="00257B7F">
        <w:t xml:space="preserve">Este indica la clasificación general de un producto, por ejemplo, muchas las numerosas marcas y productos como Cheetos, Doritos, etc., </w:t>
      </w:r>
      <w:r w:rsidR="004102D4">
        <w:t>pueden ser clasificados bajo la categoría “Frituras”.</w:t>
      </w:r>
    </w:p>
    <w:p w14:paraId="451C8BFA" w14:textId="74672479" w:rsidR="004102D4" w:rsidRDefault="004102D4" w:rsidP="00216DEA">
      <w:pPr>
        <w:pStyle w:val="Prrafodelista"/>
        <w:numPr>
          <w:ilvl w:val="1"/>
          <w:numId w:val="27"/>
        </w:numPr>
      </w:pPr>
      <w:r>
        <w:rPr>
          <w:b/>
          <w:bCs/>
        </w:rPr>
        <w:t>Descripción:</w:t>
      </w:r>
      <w:r>
        <w:t xml:space="preserve"> </w:t>
      </w:r>
      <w:r w:rsidR="003B1E44">
        <w:t>Este atributo está diseñado para colocar una descripción textual oficial o no del producto.</w:t>
      </w:r>
    </w:p>
    <w:p w14:paraId="69C6FF1E" w14:textId="3C1F0A9C" w:rsidR="000B7CEC" w:rsidRDefault="003B1E44" w:rsidP="00216DEA">
      <w:pPr>
        <w:pStyle w:val="Prrafodelista"/>
        <w:numPr>
          <w:ilvl w:val="1"/>
          <w:numId w:val="27"/>
        </w:numPr>
      </w:pPr>
      <w:r>
        <w:rPr>
          <w:b/>
          <w:bCs/>
        </w:rPr>
        <w:t>Extensibilidad (</w:t>
      </w:r>
      <w:proofErr w:type="spellStart"/>
      <w:r>
        <w:rPr>
          <w:b/>
          <w:bCs/>
        </w:rPr>
        <w:t>Json</w:t>
      </w:r>
      <w:proofErr w:type="spellEnd"/>
      <w:r>
        <w:rPr>
          <w:b/>
          <w:bCs/>
        </w:rPr>
        <w:t>):</w:t>
      </w:r>
      <w:r>
        <w:t xml:space="preserve"> Mediante este atributo se pretende que </w:t>
      </w:r>
      <w:r w:rsidR="00C23C9F">
        <w:t>el usuario del sistema pueda agregar de manera opcional cualquier característica del producto que este considere necesaria</w:t>
      </w:r>
      <w:r w:rsidR="006E171E">
        <w:t xml:space="preserve"> </w:t>
      </w:r>
      <w:r w:rsidR="007E0FCC">
        <w:t xml:space="preserve">o muy específica </w:t>
      </w:r>
      <w:r w:rsidR="003D7E96">
        <w:t xml:space="preserve">tal que no esté </w:t>
      </w:r>
      <w:r w:rsidR="007E0FCC">
        <w:t>dentro del esquema relacional propuesto</w:t>
      </w:r>
      <w:r w:rsidR="003D7E96">
        <w:t>.</w:t>
      </w:r>
      <w:r w:rsidR="001E11A6">
        <w:t xml:space="preserve"> Este atributo permite agregar atributos extras a un producto </w:t>
      </w:r>
      <w:r w:rsidR="002A3BAB">
        <w:t xml:space="preserve">mediante el almacenamiento de datos no estructurados con </w:t>
      </w:r>
      <w:proofErr w:type="spellStart"/>
      <w:r w:rsidR="002A3BAB">
        <w:t>Json</w:t>
      </w:r>
      <w:proofErr w:type="spellEnd"/>
      <w:r w:rsidR="00B3652B">
        <w:t>.</w:t>
      </w:r>
    </w:p>
    <w:p w14:paraId="6B7B6CB6" w14:textId="601DAD37" w:rsidR="00B3652B" w:rsidRDefault="00B3652B" w:rsidP="00216DEA">
      <w:pPr>
        <w:pStyle w:val="Prrafodelista"/>
        <w:numPr>
          <w:ilvl w:val="1"/>
          <w:numId w:val="27"/>
        </w:numPr>
      </w:pPr>
      <w:r>
        <w:rPr>
          <w:b/>
          <w:bCs/>
        </w:rPr>
        <w:t>Nombre:</w:t>
      </w:r>
      <w:r>
        <w:t xml:space="preserve"> </w:t>
      </w:r>
      <w:r w:rsidR="0002358B">
        <w:t xml:space="preserve">Este campo sirve para que se coloque el nombre </w:t>
      </w:r>
      <w:r w:rsidR="00A57A50">
        <w:t>de la presentación del producto, por ejemplo: “</w:t>
      </w:r>
      <w:r w:rsidR="00654E97">
        <w:t xml:space="preserve">Leche </w:t>
      </w:r>
      <w:r w:rsidR="00A57A50">
        <w:t>Alpura</w:t>
      </w:r>
      <w:r w:rsidR="00654E97">
        <w:t xml:space="preserve"> deslactosada</w:t>
      </w:r>
      <w:r w:rsidR="00A57A50">
        <w:t xml:space="preserve"> 1 litro”</w:t>
      </w:r>
      <w:r w:rsidR="00654E97">
        <w:t>.</w:t>
      </w:r>
    </w:p>
    <w:p w14:paraId="0B10E2BE" w14:textId="08B290B6" w:rsidR="00654E97" w:rsidRPr="007D2766" w:rsidRDefault="0099200F" w:rsidP="00216DEA">
      <w:pPr>
        <w:pStyle w:val="Prrafodelista"/>
        <w:numPr>
          <w:ilvl w:val="1"/>
          <w:numId w:val="27"/>
        </w:numPr>
      </w:pPr>
      <w:r>
        <w:rPr>
          <w:b/>
          <w:bCs/>
        </w:rPr>
        <w:t>Id (SKU):</w:t>
      </w:r>
      <w:r>
        <w:t xml:space="preserve"> </w:t>
      </w:r>
      <w:r w:rsidR="00DD08DD">
        <w:t xml:space="preserve">Este identificador tiene la característica de </w:t>
      </w:r>
      <w:r w:rsidR="007F6AB0">
        <w:t xml:space="preserve">estar formado por varias características del producto, por ejemplo: </w:t>
      </w:r>
      <w:r w:rsidR="00670038" w:rsidRPr="3B5B1346">
        <w:rPr>
          <w:rFonts w:eastAsia="Times New Roman" w:cs="Times New Roman"/>
        </w:rPr>
        <w:t>"COLA-500ML-001"</w:t>
      </w:r>
      <w:r w:rsidR="00670038">
        <w:rPr>
          <w:rFonts w:eastAsia="Times New Roman" w:cs="Times New Roman"/>
        </w:rPr>
        <w:t>.</w:t>
      </w:r>
    </w:p>
    <w:p w14:paraId="116BAF33" w14:textId="09411A83" w:rsidR="007D2766" w:rsidRPr="00670038" w:rsidRDefault="007D2766" w:rsidP="00216DEA">
      <w:pPr>
        <w:pStyle w:val="Prrafodelista"/>
        <w:numPr>
          <w:ilvl w:val="1"/>
          <w:numId w:val="27"/>
        </w:numPr>
      </w:pPr>
      <w:r>
        <w:rPr>
          <w:b/>
          <w:bCs/>
        </w:rPr>
        <w:t>Precio promedio:</w:t>
      </w:r>
      <w:r>
        <w:t xml:space="preserve"> Es el precio promedio del producto según una base de datos externa.</w:t>
      </w:r>
    </w:p>
    <w:p w14:paraId="7F6A262A" w14:textId="6BB46446" w:rsidR="00670038" w:rsidRPr="000C6CB3" w:rsidRDefault="00AF6287" w:rsidP="00216DEA">
      <w:pPr>
        <w:pStyle w:val="Prrafodelista"/>
        <w:numPr>
          <w:ilvl w:val="1"/>
          <w:numId w:val="27"/>
        </w:numPr>
      </w:pPr>
      <w:r>
        <w:rPr>
          <w:rFonts w:cs="Times New Roman"/>
          <w:b/>
          <w:bCs/>
        </w:rPr>
        <w:t xml:space="preserve">Relación identificada con entidad débil (tiene proveedor): </w:t>
      </w:r>
      <w:r>
        <w:rPr>
          <w:rFonts w:cs="Times New Roman"/>
        </w:rPr>
        <w:t xml:space="preserve">Los productos </w:t>
      </w:r>
      <w:r w:rsidR="00DC3563">
        <w:rPr>
          <w:rFonts w:cs="Times New Roman"/>
        </w:rPr>
        <w:t xml:space="preserve">están asociados con </w:t>
      </w:r>
      <w:r w:rsidR="007A7B78">
        <w:rPr>
          <w:rFonts w:cs="Times New Roman"/>
        </w:rPr>
        <w:t xml:space="preserve">su proveedor correspondiente, la entidad proveedor </w:t>
      </w:r>
      <w:r w:rsidR="00A82BFF">
        <w:rPr>
          <w:rFonts w:cs="Times New Roman"/>
        </w:rPr>
        <w:t>tiene información relevante como nombre, su página web, posibles números telefónicos y dirección</w:t>
      </w:r>
      <w:r w:rsidR="001358C6">
        <w:rPr>
          <w:rFonts w:cs="Times New Roman"/>
        </w:rPr>
        <w:t xml:space="preserve"> </w:t>
      </w:r>
      <w:r w:rsidR="00A46590">
        <w:rPr>
          <w:rFonts w:cs="Times New Roman"/>
        </w:rPr>
        <w:t>física.</w:t>
      </w:r>
    </w:p>
    <w:p w14:paraId="09878302" w14:textId="4BCDEA2B" w:rsidR="000C6CB3" w:rsidRPr="00225AD1" w:rsidRDefault="00BF1D22" w:rsidP="00216DEA">
      <w:pPr>
        <w:pStyle w:val="Prrafodelista"/>
        <w:numPr>
          <w:ilvl w:val="0"/>
          <w:numId w:val="27"/>
        </w:numPr>
        <w:rPr>
          <w:b/>
          <w:bCs/>
        </w:rPr>
      </w:pPr>
      <w:r w:rsidRPr="00A46590">
        <w:rPr>
          <w:b/>
          <w:bCs/>
        </w:rPr>
        <w:t xml:space="preserve">Entidad </w:t>
      </w:r>
      <w:r w:rsidR="00A46590">
        <w:rPr>
          <w:b/>
          <w:bCs/>
        </w:rPr>
        <w:t xml:space="preserve">usuario: </w:t>
      </w:r>
      <w:r w:rsidR="00A46590">
        <w:t xml:space="preserve">Los usuarios son los principales </w:t>
      </w:r>
      <w:r w:rsidR="00437EA6">
        <w:t xml:space="preserve">agentes </w:t>
      </w:r>
      <w:r w:rsidR="00F02D08">
        <w:t>de la base de datos</w:t>
      </w:r>
      <w:r w:rsidR="005B3734">
        <w:t xml:space="preserve">, estos hacen las transacciones importantes como </w:t>
      </w:r>
      <w:r w:rsidR="00225AD1">
        <w:t>ventas y recibos de stock.</w:t>
      </w:r>
    </w:p>
    <w:p w14:paraId="6FC56D1F" w14:textId="19A43D74" w:rsidR="00225AD1" w:rsidRPr="007331B8" w:rsidRDefault="007331B8" w:rsidP="00216DEA">
      <w:pPr>
        <w:pStyle w:val="Prrafodelista"/>
        <w:numPr>
          <w:ilvl w:val="1"/>
          <w:numId w:val="27"/>
        </w:numPr>
        <w:rPr>
          <w:b/>
          <w:bCs/>
        </w:rPr>
      </w:pPr>
      <w:r>
        <w:rPr>
          <w:b/>
          <w:bCs/>
        </w:rPr>
        <w:lastRenderedPageBreak/>
        <w:t xml:space="preserve">Nombre: </w:t>
      </w:r>
      <w:r>
        <w:t>Este atributo indica el nombre completo de un usuario mediante sus nombres y apellidos.</w:t>
      </w:r>
    </w:p>
    <w:p w14:paraId="5232C4D0" w14:textId="6A094A41" w:rsidR="007331B8" w:rsidRPr="008867FE" w:rsidRDefault="007331B8" w:rsidP="00216DEA">
      <w:pPr>
        <w:pStyle w:val="Prrafodelista"/>
        <w:numPr>
          <w:ilvl w:val="1"/>
          <w:numId w:val="27"/>
        </w:numPr>
        <w:rPr>
          <w:b/>
          <w:bCs/>
        </w:rPr>
      </w:pPr>
      <w:r>
        <w:rPr>
          <w:b/>
          <w:bCs/>
        </w:rPr>
        <w:t xml:space="preserve">Claves: </w:t>
      </w:r>
      <w:r>
        <w:t>Mediante este campo</w:t>
      </w:r>
      <w:r w:rsidR="008867FE">
        <w:t xml:space="preserve"> compuesto</w:t>
      </w:r>
      <w:r>
        <w:t xml:space="preserve"> se guard</w:t>
      </w:r>
      <w:r w:rsidR="009246D1">
        <w:t xml:space="preserve">a un número aleatorio que debe ser </w:t>
      </w:r>
      <w:r w:rsidR="008867FE">
        <w:t>concatenado con la contraseña del usuario para posteriormente obtener el hash de dicha concatenación, esto para no guardar la contraseña del usuario en texto claro.</w:t>
      </w:r>
    </w:p>
    <w:p w14:paraId="2150B5CE" w14:textId="4C83F906" w:rsidR="008867FE" w:rsidRPr="00097D64" w:rsidRDefault="00C65A35" w:rsidP="00216DEA">
      <w:pPr>
        <w:pStyle w:val="Prrafodelista"/>
        <w:numPr>
          <w:ilvl w:val="1"/>
          <w:numId w:val="27"/>
        </w:numPr>
        <w:rPr>
          <w:b/>
          <w:bCs/>
        </w:rPr>
      </w:pPr>
      <w:r>
        <w:rPr>
          <w:b/>
          <w:bCs/>
        </w:rPr>
        <w:t>Email:</w:t>
      </w:r>
      <w:r>
        <w:t xml:space="preserve"> </w:t>
      </w:r>
      <w:r w:rsidR="00EB2035">
        <w:t xml:space="preserve">Esta información sirve para ciertas validaciones como la recuperación de contraseña </w:t>
      </w:r>
      <w:r w:rsidR="00097D64">
        <w:t xml:space="preserve">y </w:t>
      </w:r>
      <w:r w:rsidR="000C5E97">
        <w:t>autentificación de usuarios</w:t>
      </w:r>
      <w:r w:rsidR="00F865A2">
        <w:t xml:space="preserve"> para la creación de sesiones</w:t>
      </w:r>
      <w:r w:rsidR="000C5E97">
        <w:t>.</w:t>
      </w:r>
    </w:p>
    <w:p w14:paraId="4B60165C" w14:textId="4AE8EF94" w:rsidR="00097D64" w:rsidRPr="000A37FE" w:rsidRDefault="0068566A" w:rsidP="00216DEA">
      <w:pPr>
        <w:pStyle w:val="Prrafodelista"/>
        <w:numPr>
          <w:ilvl w:val="1"/>
          <w:numId w:val="27"/>
        </w:numPr>
        <w:rPr>
          <w:b/>
          <w:bCs/>
        </w:rPr>
      </w:pPr>
      <w:r>
        <w:rPr>
          <w:rFonts w:cs="Times New Roman"/>
          <w:b/>
          <w:bCs/>
        </w:rPr>
        <w:t xml:space="preserve">Relación identificada con entidad débil (tiene recuperación de contraseña): </w:t>
      </w:r>
      <w:r w:rsidR="0072724C">
        <w:rPr>
          <w:rFonts w:cs="Times New Roman"/>
        </w:rPr>
        <w:t xml:space="preserve">Los usuarios pueden pedir un </w:t>
      </w:r>
      <w:r w:rsidR="002962C3">
        <w:rPr>
          <w:rFonts w:cs="Times New Roman"/>
        </w:rPr>
        <w:t>cambio de contraseña</w:t>
      </w:r>
      <w:r w:rsidR="00DD1DA0">
        <w:rPr>
          <w:rFonts w:cs="Times New Roman"/>
        </w:rPr>
        <w:t>, la entidad débil de cambio de contraseña cuenta con un</w:t>
      </w:r>
      <w:r w:rsidR="007E270B">
        <w:rPr>
          <w:rFonts w:cs="Times New Roman"/>
        </w:rPr>
        <w:t xml:space="preserve">a etiqueta de tiempo de expiración y un numero de </w:t>
      </w:r>
      <w:r w:rsidR="000A37FE">
        <w:rPr>
          <w:rFonts w:cs="Times New Roman"/>
        </w:rPr>
        <w:t>único</w:t>
      </w:r>
      <w:r w:rsidR="007E270B">
        <w:rPr>
          <w:rFonts w:cs="Times New Roman"/>
        </w:rPr>
        <w:t xml:space="preserve"> uso secreto el cual es compartido con el usuario mediante </w:t>
      </w:r>
      <w:r w:rsidR="000A37FE">
        <w:rPr>
          <w:rFonts w:cs="Times New Roman"/>
        </w:rPr>
        <w:t>su correo electrónico.</w:t>
      </w:r>
    </w:p>
    <w:p w14:paraId="45C24C85" w14:textId="2FE35AF2" w:rsidR="000A37FE" w:rsidRPr="00E92B51" w:rsidRDefault="00284D1A" w:rsidP="00216DEA">
      <w:pPr>
        <w:pStyle w:val="Prrafodelista"/>
        <w:numPr>
          <w:ilvl w:val="1"/>
          <w:numId w:val="27"/>
        </w:numPr>
        <w:rPr>
          <w:b/>
          <w:bCs/>
        </w:rPr>
      </w:pPr>
      <w:r>
        <w:rPr>
          <w:rFonts w:cs="Times New Roman"/>
          <w:b/>
          <w:bCs/>
        </w:rPr>
        <w:t xml:space="preserve">Relación identificada con entidad débil (tiene sesión): </w:t>
      </w:r>
      <w:r w:rsidR="00C47733">
        <w:rPr>
          <w:rFonts w:cs="Times New Roman"/>
        </w:rPr>
        <w:t xml:space="preserve">Mediante la relación con </w:t>
      </w:r>
      <w:r w:rsidR="00773E43">
        <w:rPr>
          <w:rFonts w:cs="Times New Roman"/>
        </w:rPr>
        <w:t>la entidad débil (sesión), se registra la hora a la que inici</w:t>
      </w:r>
      <w:r w:rsidR="00C82065">
        <w:rPr>
          <w:rFonts w:cs="Times New Roman"/>
        </w:rPr>
        <w:t>a y termina una sesión de usuario mediante la cual puede</w:t>
      </w:r>
      <w:r w:rsidR="005C7D1F">
        <w:rPr>
          <w:rFonts w:cs="Times New Roman"/>
        </w:rPr>
        <w:t xml:space="preserve"> hacer</w:t>
      </w:r>
      <w:r w:rsidR="00C82065">
        <w:rPr>
          <w:rFonts w:cs="Times New Roman"/>
        </w:rPr>
        <w:t xml:space="preserve"> </w:t>
      </w:r>
      <w:r w:rsidR="007D5EB3">
        <w:rPr>
          <w:rFonts w:cs="Times New Roman"/>
        </w:rPr>
        <w:t>transacciones</w:t>
      </w:r>
      <w:r w:rsidR="00C82065">
        <w:rPr>
          <w:rFonts w:cs="Times New Roman"/>
        </w:rPr>
        <w:t xml:space="preserve">. </w:t>
      </w:r>
      <w:r w:rsidR="00DE1A4F">
        <w:rPr>
          <w:rFonts w:cs="Times New Roman"/>
        </w:rPr>
        <w:t>Además,</w:t>
      </w:r>
      <w:r w:rsidR="00C82065">
        <w:rPr>
          <w:rFonts w:cs="Times New Roman"/>
        </w:rPr>
        <w:t xml:space="preserve"> </w:t>
      </w:r>
      <w:r w:rsidR="00102EEE">
        <w:rPr>
          <w:rFonts w:cs="Times New Roman"/>
        </w:rPr>
        <w:t xml:space="preserve">las sesiones tienen </w:t>
      </w:r>
      <w:r w:rsidR="00DD069F">
        <w:rPr>
          <w:rFonts w:cs="Times New Roman"/>
        </w:rPr>
        <w:t>también un número</w:t>
      </w:r>
      <w:r w:rsidR="00DE1A4F">
        <w:rPr>
          <w:rFonts w:cs="Times New Roman"/>
        </w:rPr>
        <w:t xml:space="preserve"> aleatorio que se verifica en cada petición y se actualiza en </w:t>
      </w:r>
      <w:r w:rsidR="00CE498E">
        <w:rPr>
          <w:rFonts w:cs="Times New Roman"/>
        </w:rPr>
        <w:t>cada transacción para evitar ataques de repetición.</w:t>
      </w:r>
    </w:p>
    <w:p w14:paraId="50C01508" w14:textId="7C5F4D59" w:rsidR="009E3F4B" w:rsidRPr="00492030" w:rsidRDefault="00F66E18" w:rsidP="00216DEA">
      <w:pPr>
        <w:pStyle w:val="Prrafodelista"/>
        <w:numPr>
          <w:ilvl w:val="0"/>
          <w:numId w:val="27"/>
        </w:numPr>
        <w:rPr>
          <w:b/>
          <w:bCs/>
        </w:rPr>
      </w:pPr>
      <w:r>
        <w:rPr>
          <w:b/>
          <w:bCs/>
        </w:rPr>
        <w:t xml:space="preserve">Entidad débil </w:t>
      </w:r>
      <w:r w:rsidR="00DC3B6E">
        <w:rPr>
          <w:b/>
          <w:bCs/>
        </w:rPr>
        <w:t>existencia</w:t>
      </w:r>
      <w:r w:rsidR="001950C0">
        <w:rPr>
          <w:b/>
          <w:bCs/>
        </w:rPr>
        <w:t xml:space="preserve">: </w:t>
      </w:r>
      <w:r w:rsidR="001E582F">
        <w:t>La</w:t>
      </w:r>
      <w:r w:rsidR="00F367D6">
        <w:t>s</w:t>
      </w:r>
      <w:r w:rsidR="001E582F">
        <w:t xml:space="preserve"> existencia</w:t>
      </w:r>
      <w:r w:rsidR="00F367D6">
        <w:t>s de un producto</w:t>
      </w:r>
      <w:r w:rsidR="001E582F">
        <w:t xml:space="preserve"> depende</w:t>
      </w:r>
      <w:r w:rsidR="00F367D6">
        <w:t>n</w:t>
      </w:r>
      <w:r w:rsidR="001E582F">
        <w:t xml:space="preserve"> </w:t>
      </w:r>
      <w:r w:rsidR="000273A8">
        <w:t xml:space="preserve">de otras </w:t>
      </w:r>
      <w:r w:rsidR="00585600">
        <w:t>al menos dos</w:t>
      </w:r>
      <w:r w:rsidR="000273A8">
        <w:t xml:space="preserve"> entidades propietarias</w:t>
      </w:r>
      <w:r w:rsidR="003A0698">
        <w:t xml:space="preserve"> </w:t>
      </w:r>
      <w:r w:rsidR="003A5945">
        <w:t xml:space="preserve">esto, </w:t>
      </w:r>
      <w:r w:rsidR="00B72C7E">
        <w:t xml:space="preserve">mediante </w:t>
      </w:r>
      <w:r w:rsidR="002F3560">
        <w:t>tres</w:t>
      </w:r>
      <w:r w:rsidR="001F16A7">
        <w:t xml:space="preserve"> relaciones identificadas</w:t>
      </w:r>
      <w:r w:rsidR="00F31EA3">
        <w:t xml:space="preserve"> que son mutuamente exclusi</w:t>
      </w:r>
      <w:r w:rsidR="00D526D5">
        <w:t>vas, y una relación identificada obligatoria en cada uno de los siguientes casos</w:t>
      </w:r>
      <w:r w:rsidR="001F16A7">
        <w:t xml:space="preserve">; </w:t>
      </w:r>
      <w:r w:rsidR="009F15DD">
        <w:t>Esta ent</w:t>
      </w:r>
      <w:r w:rsidR="00DC4326">
        <w:t xml:space="preserve">idad existe </w:t>
      </w:r>
      <w:r w:rsidR="002157D7">
        <w:t>cuando un usuario hace una venta, un gerente recibe stock</w:t>
      </w:r>
      <w:r w:rsidR="00243A40">
        <w:t>,</w:t>
      </w:r>
      <w:r w:rsidR="00A81907">
        <w:t xml:space="preserve"> o un gerente registra una merma;</w:t>
      </w:r>
      <w:r w:rsidR="00243A40">
        <w:t xml:space="preserve"> por extensión, es necesario que </w:t>
      </w:r>
      <w:r w:rsidR="00A83E70">
        <w:t>esta entidad referencie</w:t>
      </w:r>
      <w:r w:rsidR="005E7F41">
        <w:t xml:space="preserve"> al menos una entidad producto.</w:t>
      </w:r>
      <w:r w:rsidR="00570A69">
        <w:t xml:space="preserve"> Mediante la entidad </w:t>
      </w:r>
      <w:r w:rsidR="00944CDF">
        <w:t xml:space="preserve">existencia, </w:t>
      </w:r>
      <w:r w:rsidR="00570A69">
        <w:t>se registra</w:t>
      </w:r>
      <w:r w:rsidR="006E38CD">
        <w:t xml:space="preserve"> el precio unitario del producto</w:t>
      </w:r>
      <w:r w:rsidR="00851292">
        <w:t xml:space="preserve">, </w:t>
      </w:r>
      <w:r w:rsidR="001860CB">
        <w:t xml:space="preserve">la cantidad de productos (de </w:t>
      </w:r>
      <w:r w:rsidR="003654FE">
        <w:t>entrada,</w:t>
      </w:r>
      <w:r w:rsidR="001860CB">
        <w:t xml:space="preserve"> o de salida</w:t>
      </w:r>
      <w:r w:rsidR="00520C5A">
        <w:t>)</w:t>
      </w:r>
      <w:r w:rsidR="001860CB">
        <w:t xml:space="preserve">, </w:t>
      </w:r>
      <w:r w:rsidR="008E1FB9">
        <w:t xml:space="preserve">el precio total </w:t>
      </w:r>
      <w:r w:rsidR="00724CA7">
        <w:t>según la cantidad de productos</w:t>
      </w:r>
      <w:r w:rsidR="008E1FB9">
        <w:t xml:space="preserve">, </w:t>
      </w:r>
      <w:r w:rsidR="007D17A6">
        <w:t>y el lote al que pertenecen estos productos.</w:t>
      </w:r>
    </w:p>
    <w:p w14:paraId="4D5FA90A" w14:textId="431AE8B7" w:rsidR="00492030" w:rsidRPr="002F3CB4" w:rsidRDefault="00C13E98" w:rsidP="00216DEA">
      <w:pPr>
        <w:pStyle w:val="Prrafodelista"/>
        <w:numPr>
          <w:ilvl w:val="1"/>
          <w:numId w:val="27"/>
        </w:numPr>
        <w:rPr>
          <w:b/>
          <w:bCs/>
        </w:rPr>
      </w:pPr>
      <w:r>
        <w:rPr>
          <w:b/>
          <w:bCs/>
        </w:rPr>
        <w:t xml:space="preserve">Relación identificada con gerente (Recibe): </w:t>
      </w:r>
      <w:r w:rsidR="0038537F">
        <w:t xml:space="preserve">Mediante esta relación, se </w:t>
      </w:r>
      <w:r w:rsidR="007529C3">
        <w:t xml:space="preserve">registran los recibos de stock, </w:t>
      </w:r>
      <w:r w:rsidR="00700663">
        <w:t>como atributos, se guarda una etiqueta de tiempo de la hora agendada del recibo, y de la hora real a la que llegó.</w:t>
      </w:r>
    </w:p>
    <w:p w14:paraId="1BAAB8CE" w14:textId="5EB807A6" w:rsidR="002F3CB4" w:rsidRPr="002F3CB4" w:rsidRDefault="002F3CB4" w:rsidP="00216DEA">
      <w:pPr>
        <w:pStyle w:val="Prrafodelista"/>
        <w:numPr>
          <w:ilvl w:val="1"/>
          <w:numId w:val="27"/>
        </w:numPr>
        <w:rPr>
          <w:b/>
          <w:bCs/>
        </w:rPr>
      </w:pPr>
      <w:r>
        <w:rPr>
          <w:b/>
          <w:bCs/>
        </w:rPr>
        <w:t>Relación identificada con gerente (</w:t>
      </w:r>
      <w:r w:rsidR="00BF5EB2">
        <w:rPr>
          <w:b/>
          <w:bCs/>
        </w:rPr>
        <w:t>Merma</w:t>
      </w:r>
      <w:r>
        <w:rPr>
          <w:b/>
          <w:bCs/>
        </w:rPr>
        <w:t xml:space="preserve">): </w:t>
      </w:r>
      <w:r>
        <w:t>Esta relación registra cuando un producto</w:t>
      </w:r>
      <w:r w:rsidR="00BD4FB1">
        <w:t xml:space="preserve"> </w:t>
      </w:r>
      <w:r w:rsidR="002D3BA2">
        <w:t>se registra como perdida debido a que ha caducado.</w:t>
      </w:r>
    </w:p>
    <w:p w14:paraId="16562AAF" w14:textId="461DC833" w:rsidR="00700663" w:rsidRPr="00414EB3" w:rsidRDefault="009E5DA3" w:rsidP="00216DEA">
      <w:pPr>
        <w:pStyle w:val="Prrafodelista"/>
        <w:numPr>
          <w:ilvl w:val="1"/>
          <w:numId w:val="27"/>
        </w:numPr>
        <w:rPr>
          <w:b/>
          <w:bCs/>
        </w:rPr>
      </w:pPr>
      <w:r>
        <w:rPr>
          <w:b/>
          <w:bCs/>
        </w:rPr>
        <w:t xml:space="preserve">Relación identificada con </w:t>
      </w:r>
      <w:r w:rsidR="006F1FDC">
        <w:rPr>
          <w:b/>
          <w:bCs/>
        </w:rPr>
        <w:t>usuario</w:t>
      </w:r>
      <w:r>
        <w:rPr>
          <w:b/>
          <w:bCs/>
        </w:rPr>
        <w:t xml:space="preserve"> (Venta): </w:t>
      </w:r>
      <w:r w:rsidR="0096168C">
        <w:t xml:space="preserve">Este nos permite rastrear </w:t>
      </w:r>
      <w:r w:rsidR="00CB4845">
        <w:t xml:space="preserve">el </w:t>
      </w:r>
      <w:r w:rsidR="003E61FA">
        <w:t xml:space="preserve">precio total de la transacción, </w:t>
      </w:r>
      <w:r w:rsidR="001C7D6A">
        <w:t>y la hora a la que se realizó la venta.</w:t>
      </w:r>
    </w:p>
    <w:p w14:paraId="2F943B54" w14:textId="50588479" w:rsidR="00414EB3" w:rsidRPr="001C7D6A" w:rsidRDefault="00414EB3" w:rsidP="00216DEA">
      <w:pPr>
        <w:pStyle w:val="Prrafodelista"/>
        <w:numPr>
          <w:ilvl w:val="1"/>
          <w:numId w:val="27"/>
        </w:numPr>
        <w:rPr>
          <w:b/>
          <w:bCs/>
        </w:rPr>
      </w:pPr>
      <w:r>
        <w:rPr>
          <w:b/>
          <w:bCs/>
        </w:rPr>
        <w:t>Relación identificada con produ</w:t>
      </w:r>
      <w:r w:rsidR="00892DBD">
        <w:rPr>
          <w:b/>
          <w:bCs/>
        </w:rPr>
        <w:t>cto</w:t>
      </w:r>
      <w:r w:rsidR="00727AB3">
        <w:rPr>
          <w:b/>
          <w:bCs/>
        </w:rPr>
        <w:t xml:space="preserve"> (Tiene)</w:t>
      </w:r>
      <w:r w:rsidR="00892DBD">
        <w:rPr>
          <w:b/>
          <w:bCs/>
        </w:rPr>
        <w:t xml:space="preserve">: </w:t>
      </w:r>
      <w:r w:rsidR="00727AB3">
        <w:t xml:space="preserve">Esta relación identificada </w:t>
      </w:r>
      <w:r w:rsidR="001A2268">
        <w:t>es obligatoria siempre que exista cualquiera de las 3 relaciones anteriores.</w:t>
      </w:r>
    </w:p>
    <w:p w14:paraId="6279B8D4" w14:textId="51D01585" w:rsidR="00B51CDC" w:rsidRPr="006F588B" w:rsidRDefault="00B51CDC" w:rsidP="00216DEA">
      <w:pPr>
        <w:pStyle w:val="Prrafodelista"/>
        <w:numPr>
          <w:ilvl w:val="0"/>
          <w:numId w:val="27"/>
        </w:numPr>
        <w:rPr>
          <w:b/>
          <w:bCs/>
        </w:rPr>
      </w:pPr>
      <w:r>
        <w:rPr>
          <w:b/>
          <w:bCs/>
        </w:rPr>
        <w:t xml:space="preserve">Entidad </w:t>
      </w:r>
      <w:r w:rsidR="007D0FB7">
        <w:rPr>
          <w:b/>
          <w:bCs/>
        </w:rPr>
        <w:t>o</w:t>
      </w:r>
      <w:r>
        <w:rPr>
          <w:b/>
          <w:bCs/>
        </w:rPr>
        <w:t>ferta:</w:t>
      </w:r>
      <w:r w:rsidR="007D0FB7">
        <w:rPr>
          <w:b/>
          <w:bCs/>
        </w:rPr>
        <w:t xml:space="preserve"> </w:t>
      </w:r>
      <w:r w:rsidR="007D0FB7">
        <w:t xml:space="preserve">Esta entidad </w:t>
      </w:r>
      <w:r w:rsidR="005A5716">
        <w:t>tiene la peculiaridad de relacionarse con una instancia de existencia cuando una</w:t>
      </w:r>
      <w:r w:rsidR="00E31AB7">
        <w:t xml:space="preserve"> oferta es aplicable a la</w:t>
      </w:r>
      <w:r w:rsidR="005A5716">
        <w:t xml:space="preserve"> existencia </w:t>
      </w:r>
      <w:r w:rsidR="00E31AB7">
        <w:t xml:space="preserve">mediante </w:t>
      </w:r>
      <w:r w:rsidR="00200CE0">
        <w:t xml:space="preserve">una venta realizada por un usuario. </w:t>
      </w:r>
      <w:r w:rsidR="00056AA0">
        <w:t>Las ofertas en la base de datos ofrecen la forma más general de hacer descuento</w:t>
      </w:r>
      <w:r w:rsidR="00E033AD">
        <w:t>s</w:t>
      </w:r>
      <w:r w:rsidR="00056AA0">
        <w:t>, es decir, por porcentaje</w:t>
      </w:r>
      <w:r w:rsidR="00E033AD">
        <w:t xml:space="preserve"> aplicados a cada producto que conforma la oferta</w:t>
      </w:r>
      <w:r w:rsidR="0007799E">
        <w:t xml:space="preserve"> mediante la relación</w:t>
      </w:r>
      <w:r w:rsidR="0062069E">
        <w:t xml:space="preserve"> con producto “incluye”</w:t>
      </w:r>
      <w:r w:rsidR="00544852">
        <w:t>.</w:t>
      </w:r>
    </w:p>
    <w:p w14:paraId="4875896C" w14:textId="59C70C51" w:rsidR="00C344A0" w:rsidRPr="006F588B" w:rsidRDefault="00C344A0" w:rsidP="00216DEA">
      <w:pPr>
        <w:pStyle w:val="Prrafodelista"/>
        <w:numPr>
          <w:ilvl w:val="1"/>
          <w:numId w:val="27"/>
        </w:numPr>
        <w:rPr>
          <w:b/>
          <w:bCs/>
        </w:rPr>
      </w:pPr>
      <w:r>
        <w:rPr>
          <w:b/>
          <w:bCs/>
        </w:rPr>
        <w:t xml:space="preserve">Etiquetas de tiempo, inicio y fin: </w:t>
      </w:r>
      <w:r>
        <w:t>Estos atributos indican el periodo de tiempo dentro del que</w:t>
      </w:r>
      <w:r w:rsidR="00114938">
        <w:t xml:space="preserve"> la oferta es válida.</w:t>
      </w:r>
    </w:p>
    <w:p w14:paraId="010E5E2C" w14:textId="08A26AEA" w:rsidR="001B15E7" w:rsidRPr="001B15E7" w:rsidRDefault="005D6228" w:rsidP="00216DEA">
      <w:pPr>
        <w:pStyle w:val="Prrafodelista"/>
        <w:numPr>
          <w:ilvl w:val="1"/>
          <w:numId w:val="27"/>
        </w:numPr>
        <w:rPr>
          <w:b/>
          <w:bCs/>
        </w:rPr>
      </w:pPr>
      <w:r>
        <w:rPr>
          <w:b/>
          <w:bCs/>
        </w:rPr>
        <w:t xml:space="preserve">Máximo por cliente: </w:t>
      </w:r>
      <w:r>
        <w:t xml:space="preserve">Este atributo indica la cantidad de ofertas máximas </w:t>
      </w:r>
      <w:r w:rsidR="0050629A">
        <w:t xml:space="preserve">de </w:t>
      </w:r>
      <w:r w:rsidR="008F1F40">
        <w:t>esta clase</w:t>
      </w:r>
      <w:r>
        <w:t xml:space="preserve"> que puede comprar un cliente</w:t>
      </w:r>
      <w:r w:rsidR="001B15E7">
        <w:t>.</w:t>
      </w:r>
    </w:p>
    <w:p w14:paraId="4E2808B0" w14:textId="7A7A0AE5" w:rsidR="00A1241A" w:rsidRPr="001B15E7" w:rsidRDefault="001D0405" w:rsidP="00216DEA">
      <w:pPr>
        <w:pStyle w:val="Prrafodelista"/>
        <w:numPr>
          <w:ilvl w:val="1"/>
          <w:numId w:val="27"/>
        </w:numPr>
        <w:rPr>
          <w:b/>
          <w:bCs/>
        </w:rPr>
      </w:pPr>
      <w:r>
        <w:rPr>
          <w:b/>
          <w:bCs/>
        </w:rPr>
        <w:t>Extensibilidad (</w:t>
      </w:r>
      <w:proofErr w:type="spellStart"/>
      <w:r>
        <w:rPr>
          <w:b/>
          <w:bCs/>
        </w:rPr>
        <w:t>Json</w:t>
      </w:r>
      <w:proofErr w:type="spellEnd"/>
      <w:r>
        <w:rPr>
          <w:b/>
          <w:bCs/>
        </w:rPr>
        <w:t xml:space="preserve">): </w:t>
      </w:r>
      <w:r>
        <w:t xml:space="preserve">Dado que las ofertas representan un punto de relativa complejidad en cualquier tienda de conveniencia (por los distintos tipos de ofertas </w:t>
      </w:r>
      <w:r>
        <w:lastRenderedPageBreak/>
        <w:t xml:space="preserve">que se pueden </w:t>
      </w:r>
      <w:r w:rsidR="006C35EB">
        <w:t>realizar, como por clase de productos</w:t>
      </w:r>
      <w:r w:rsidR="007C65D3">
        <w:t>, por días únicos de la semana</w:t>
      </w:r>
      <w:r w:rsidR="00A562CC">
        <w:t xml:space="preserve">, </w:t>
      </w:r>
      <w:r w:rsidR="00004418">
        <w:t>incluso para clientes específicos</w:t>
      </w:r>
      <w:r>
        <w:t>)</w:t>
      </w:r>
      <w:r w:rsidR="00BB23B3">
        <w:t xml:space="preserve">, se consideró </w:t>
      </w:r>
      <w:r w:rsidR="00383F6C">
        <w:t>viable</w:t>
      </w:r>
      <w:r w:rsidR="00A766EF">
        <w:t xml:space="preserve"> agregar un atri</w:t>
      </w:r>
      <w:r w:rsidR="00383F6C">
        <w:t xml:space="preserve">buto </w:t>
      </w:r>
      <w:r w:rsidR="00E40020">
        <w:t xml:space="preserve">que permita </w:t>
      </w:r>
      <w:r w:rsidR="003E3C21">
        <w:t>una mayor personalización de ofertas</w:t>
      </w:r>
      <w:r w:rsidR="00846202">
        <w:t xml:space="preserve"> </w:t>
      </w:r>
      <w:r w:rsidR="001C3AC6">
        <w:t xml:space="preserve">mediante </w:t>
      </w:r>
      <w:r w:rsidR="00A1241A">
        <w:t>datos no estructurados, de tal manera, que a futuro se puedan implementar otros tipos de ofertas además de descuentos por porcentaje como es el caso actual.</w:t>
      </w:r>
    </w:p>
    <w:p w14:paraId="73CA5029" w14:textId="36370B88" w:rsidR="00E56F7B" w:rsidRPr="002E2548" w:rsidRDefault="00382B05" w:rsidP="002E2548">
      <w:pPr>
        <w:sectPr w:rsidR="00E56F7B" w:rsidRPr="002E2548" w:rsidSect="00666716">
          <w:pgSz w:w="12240" w:h="15840" w:code="1"/>
          <w:pgMar w:top="1134" w:right="1134" w:bottom="1134" w:left="1701" w:header="709" w:footer="709" w:gutter="0"/>
          <w:cols w:space="708"/>
          <w:docGrid w:linePitch="360"/>
        </w:sectPr>
      </w:pPr>
      <w:r>
        <w:t xml:space="preserve">A </w:t>
      </w:r>
      <w:r w:rsidR="008B5012">
        <w:t>continuación,</w:t>
      </w:r>
      <w:r>
        <w:t xml:space="preserve"> se muestra el diagrama entidad relación generado</w:t>
      </w:r>
      <w:r w:rsidR="008B5012">
        <w:t>. Cabe mencionar</w:t>
      </w:r>
      <w:r w:rsidR="00EE67AA">
        <w:t xml:space="preserve"> que </w:t>
      </w:r>
      <w:r w:rsidR="00D73CF6">
        <w:t xml:space="preserve">es probable que este modelo </w:t>
      </w:r>
      <w:r w:rsidR="00BB6AD1">
        <w:t xml:space="preserve">sufra pequeñas </w:t>
      </w:r>
      <w:r w:rsidR="006A1D6F">
        <w:t>adiciones</w:t>
      </w:r>
      <w:r w:rsidR="00BB6AD1">
        <w:t xml:space="preserve"> futuras, donde si bien, no se </w:t>
      </w:r>
      <w:r w:rsidR="00933CC5">
        <w:t>reestructurará</w:t>
      </w:r>
      <w:r w:rsidR="00BB6AD1">
        <w:t xml:space="preserve"> </w:t>
      </w:r>
      <w:r w:rsidR="00FD5DF1">
        <w:t>por completo</w:t>
      </w:r>
      <w:r w:rsidR="000215B2">
        <w:t xml:space="preserve">, es posible que </w:t>
      </w:r>
      <w:r w:rsidR="008B152E">
        <w:t xml:space="preserve">se agreguen nuevas entidades </w:t>
      </w:r>
      <w:r w:rsidR="00933CC5">
        <w:t>o atributos a entidades ya existentes</w:t>
      </w:r>
    </w:p>
    <w:p w14:paraId="5B2CF1C1" w14:textId="478F08D7" w:rsidR="00671830" w:rsidRPr="0088293A" w:rsidRDefault="00671830" w:rsidP="0088293A">
      <w:pPr>
        <w:jc w:val="left"/>
        <w:rPr>
          <w:rFonts w:cs="Times New Roman"/>
          <w:b/>
          <w:bCs/>
        </w:rPr>
      </w:pPr>
      <w:r>
        <w:rPr>
          <w:rFonts w:cs="Times New Roman"/>
          <w:b/>
          <w:bCs/>
          <w:noProof/>
        </w:rPr>
        <w:lastRenderedPageBreak/>
        <w:drawing>
          <wp:anchor distT="0" distB="0" distL="114300" distR="114300" simplePos="0" relativeHeight="251658278" behindDoc="0" locked="0" layoutInCell="1" allowOverlap="1" wp14:anchorId="1D13B704" wp14:editId="409FF1EB">
            <wp:simplePos x="0" y="0"/>
            <wp:positionH relativeFrom="margin">
              <wp:posOffset>-7620</wp:posOffset>
            </wp:positionH>
            <wp:positionV relativeFrom="margin">
              <wp:posOffset>-4445</wp:posOffset>
            </wp:positionV>
            <wp:extent cx="8579485" cy="5947410"/>
            <wp:effectExtent l="0" t="0" r="0" b="0"/>
            <wp:wrapSquare wrapText="bothSides"/>
            <wp:docPr id="30263057" name="Imagen 30263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8579485" cy="5947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3722CC8" w14:textId="3576DD24" w:rsidR="00E56F7B" w:rsidRPr="00671830" w:rsidRDefault="00E56F7B" w:rsidP="00671830">
      <w:pPr>
        <w:sectPr w:rsidR="00E56F7B" w:rsidRPr="00671830" w:rsidSect="006A1D6F">
          <w:pgSz w:w="15840" w:h="12240" w:orient="landscape" w:code="1"/>
          <w:pgMar w:top="1701" w:right="1134" w:bottom="1134" w:left="1134" w:header="709" w:footer="709" w:gutter="0"/>
          <w:cols w:space="708"/>
          <w:docGrid w:linePitch="360"/>
        </w:sectPr>
      </w:pPr>
    </w:p>
    <w:p w14:paraId="7DD9F904" w14:textId="5C47F203" w:rsidR="00676389" w:rsidRPr="009C1C69" w:rsidRDefault="00676389" w:rsidP="009C1C69">
      <w:pPr>
        <w:pStyle w:val="Ttulo1"/>
        <w:jc w:val="center"/>
        <w:rPr>
          <w:rFonts w:ascii="Times New Roman" w:hAnsi="Times New Roman" w:cs="Times New Roman"/>
          <w:b/>
          <w:bCs/>
        </w:rPr>
      </w:pPr>
      <w:bookmarkStart w:id="737" w:name="_Toc151981528"/>
      <w:bookmarkStart w:id="738" w:name="_Toc151935578"/>
      <w:r w:rsidRPr="009C1C69">
        <w:rPr>
          <w:rFonts w:ascii="Times New Roman" w:hAnsi="Times New Roman" w:cs="Times New Roman"/>
          <w:b/>
          <w:bCs/>
        </w:rPr>
        <w:lastRenderedPageBreak/>
        <w:t>CAPÍTULO 5 DISEÑO DEL SISTEMA</w:t>
      </w:r>
      <w:bookmarkEnd w:id="737"/>
      <w:bookmarkEnd w:id="738"/>
    </w:p>
    <w:p w14:paraId="17013EF8" w14:textId="52CAF0F1" w:rsidR="001C7E77" w:rsidRDefault="005D4E45">
      <w:pPr>
        <w:rPr>
          <w:rFonts w:cs="Times New Roman"/>
        </w:rPr>
      </w:pPr>
      <w:r w:rsidRPr="005D4E45">
        <w:rPr>
          <w:rFonts w:cs="Times New Roman"/>
        </w:rPr>
        <w:t>El contenido de esta sección del documento aborda la estructura lógica, composición y diseño visual de Kv-</w:t>
      </w:r>
      <w:proofErr w:type="spellStart"/>
      <w:r w:rsidRPr="005D4E45">
        <w:rPr>
          <w:rFonts w:cs="Times New Roman"/>
        </w:rPr>
        <w:t>wims</w:t>
      </w:r>
      <w:proofErr w:type="spellEnd"/>
      <w:r w:rsidRPr="005D4E45">
        <w:rPr>
          <w:rFonts w:cs="Times New Roman"/>
        </w:rPr>
        <w:t xml:space="preserve">. Se detallan diversos diagramas con el propósito de proporcionar una comprensión concisa de la interacción de los usuarios </w:t>
      </w:r>
      <w:r w:rsidR="007C6B0D">
        <w:rPr>
          <w:rFonts w:cs="Times New Roman"/>
        </w:rPr>
        <w:t>y</w:t>
      </w:r>
      <w:r w:rsidRPr="005D4E45">
        <w:rPr>
          <w:rFonts w:cs="Times New Roman"/>
        </w:rPr>
        <w:t xml:space="preserve"> el sistema, los distintos niveles de funcionalidad, así como una visión provisional del diseño final. Este último aspecto se logra mediante la presentación de </w:t>
      </w:r>
      <w:r w:rsidR="00240E30">
        <w:rPr>
          <w:rFonts w:cs="Times New Roman"/>
        </w:rPr>
        <w:t>“</w:t>
      </w:r>
      <w:proofErr w:type="spellStart"/>
      <w:r w:rsidRPr="005D4E45">
        <w:rPr>
          <w:rFonts w:cs="Times New Roman"/>
        </w:rPr>
        <w:t>wireframes</w:t>
      </w:r>
      <w:proofErr w:type="spellEnd"/>
      <w:r w:rsidR="00240E30">
        <w:rPr>
          <w:rFonts w:cs="Times New Roman"/>
        </w:rPr>
        <w:t>”</w:t>
      </w:r>
      <w:r w:rsidRPr="005D4E45">
        <w:rPr>
          <w:rFonts w:cs="Times New Roman"/>
        </w:rPr>
        <w:t xml:space="preserve"> que representan de manera anticipada las diversas pantallas que conformarán la propuesta de solución al ser desplegada en línea.</w:t>
      </w:r>
    </w:p>
    <w:p w14:paraId="118D2F7A" w14:textId="326D56A4" w:rsidR="00756981" w:rsidRPr="003F3E70" w:rsidRDefault="009C1C69" w:rsidP="00756981">
      <w:pPr>
        <w:pStyle w:val="Ttulo2"/>
        <w:rPr>
          <w:rFonts w:ascii="Times New Roman" w:hAnsi="Times New Roman" w:cs="Times New Roman"/>
          <w:b/>
        </w:rPr>
      </w:pPr>
      <w:bookmarkStart w:id="739" w:name="_Toc151981529"/>
      <w:bookmarkStart w:id="740" w:name="_Toc151935579"/>
      <w:r w:rsidRPr="003F3E70">
        <w:rPr>
          <w:rFonts w:ascii="Times New Roman" w:hAnsi="Times New Roman" w:cs="Times New Roman"/>
          <w:b/>
        </w:rPr>
        <w:t xml:space="preserve">5.1 </w:t>
      </w:r>
      <w:r w:rsidR="00756981" w:rsidRPr="003F3E70">
        <w:rPr>
          <w:rFonts w:ascii="Times New Roman" w:hAnsi="Times New Roman" w:cs="Times New Roman"/>
          <w:b/>
        </w:rPr>
        <w:t>Tarjetas CRC</w:t>
      </w:r>
      <w:bookmarkEnd w:id="740"/>
    </w:p>
    <w:tbl>
      <w:tblPr>
        <w:tblStyle w:val="Tablaconcuadrcula"/>
        <w:tblW w:w="0" w:type="auto"/>
        <w:tblLook w:val="04A0" w:firstRow="1" w:lastRow="0" w:firstColumn="1" w:lastColumn="0" w:noHBand="0" w:noVBand="1"/>
      </w:tblPr>
      <w:tblGrid>
        <w:gridCol w:w="4697"/>
        <w:gridCol w:w="4698"/>
      </w:tblGrid>
      <w:tr w:rsidR="000E6428" w14:paraId="4906B475" w14:textId="77777777" w:rsidTr="000E6428">
        <w:tc>
          <w:tcPr>
            <w:tcW w:w="9395" w:type="dxa"/>
            <w:gridSpan w:val="2"/>
          </w:tcPr>
          <w:p w14:paraId="7A347202" w14:textId="01E586CA" w:rsidR="000E6428" w:rsidRPr="008E031B" w:rsidRDefault="008E031B" w:rsidP="000E6428">
            <w:pPr>
              <w:rPr>
                <w:b/>
              </w:rPr>
            </w:pPr>
            <w:r w:rsidRPr="008E031B">
              <w:rPr>
                <w:b/>
                <w:bCs/>
              </w:rPr>
              <w:t>Existencia</w:t>
            </w:r>
          </w:p>
        </w:tc>
      </w:tr>
      <w:tr w:rsidR="000E6428" w14:paraId="60193B56" w14:textId="77777777" w:rsidTr="000E6428">
        <w:tc>
          <w:tcPr>
            <w:tcW w:w="4697" w:type="dxa"/>
          </w:tcPr>
          <w:p w14:paraId="2B71415B" w14:textId="77777777" w:rsidR="000E6428" w:rsidRDefault="00CD6975" w:rsidP="000E6428">
            <w:r>
              <w:t>Lote de un producto</w:t>
            </w:r>
          </w:p>
          <w:p w14:paraId="39BFFE99" w14:textId="77777777" w:rsidR="00CD6975" w:rsidRDefault="00CD6975" w:rsidP="000E6428">
            <w:r>
              <w:t>Cantidad de un lote</w:t>
            </w:r>
          </w:p>
          <w:p w14:paraId="0B05A5B2" w14:textId="77777777" w:rsidR="00CD6975" w:rsidRDefault="00701930" w:rsidP="000E6428">
            <w:r>
              <w:t>Precio total de las existencias</w:t>
            </w:r>
          </w:p>
          <w:p w14:paraId="2145BE8D" w14:textId="495FFA62" w:rsidR="000E6428" w:rsidRDefault="0021631B" w:rsidP="000E6428">
            <w:r>
              <w:t>Fecha de caducidad</w:t>
            </w:r>
          </w:p>
        </w:tc>
        <w:tc>
          <w:tcPr>
            <w:tcW w:w="4698" w:type="dxa"/>
          </w:tcPr>
          <w:p w14:paraId="21C96497" w14:textId="77777777" w:rsidR="000E6428" w:rsidRDefault="008F2A7E" w:rsidP="000E6428">
            <w:r>
              <w:t>Usuario</w:t>
            </w:r>
          </w:p>
          <w:p w14:paraId="0BABFD18" w14:textId="7C75A44E" w:rsidR="000E6428" w:rsidRDefault="000E6428" w:rsidP="000E6428"/>
        </w:tc>
      </w:tr>
    </w:tbl>
    <w:p w14:paraId="5F64B3AD" w14:textId="77777777" w:rsidR="000E6428" w:rsidRPr="000E6428" w:rsidRDefault="000E6428" w:rsidP="000E6428"/>
    <w:p w14:paraId="6313D30F" w14:textId="7FDB1DCF" w:rsidR="00A9122B" w:rsidRPr="003F3E70" w:rsidRDefault="009C1C69" w:rsidP="003F3E70">
      <w:pPr>
        <w:pStyle w:val="Ttulo2"/>
        <w:rPr>
          <w:rFonts w:ascii="Times New Roman" w:hAnsi="Times New Roman" w:cs="Times New Roman"/>
          <w:b/>
        </w:rPr>
      </w:pPr>
      <w:bookmarkStart w:id="741" w:name="_Toc151935580"/>
      <w:r w:rsidRPr="003F3E70">
        <w:rPr>
          <w:rFonts w:ascii="Times New Roman" w:hAnsi="Times New Roman" w:cs="Times New Roman"/>
          <w:b/>
        </w:rPr>
        <w:t>5.</w:t>
      </w:r>
      <w:r w:rsidR="00756981">
        <w:rPr>
          <w:rFonts w:ascii="Times New Roman" w:hAnsi="Times New Roman" w:cs="Times New Roman"/>
          <w:b/>
        </w:rPr>
        <w:t>2</w:t>
      </w:r>
      <w:r w:rsidRPr="003F3E70">
        <w:rPr>
          <w:rFonts w:ascii="Times New Roman" w:hAnsi="Times New Roman" w:cs="Times New Roman"/>
          <w:b/>
        </w:rPr>
        <w:t xml:space="preserve"> </w:t>
      </w:r>
      <w:r w:rsidR="00A9122B" w:rsidRPr="003F3E70">
        <w:rPr>
          <w:rFonts w:ascii="Times New Roman" w:hAnsi="Times New Roman" w:cs="Times New Roman"/>
          <w:b/>
        </w:rPr>
        <w:t>Diagrama de clases</w:t>
      </w:r>
      <w:bookmarkEnd w:id="739"/>
      <w:bookmarkEnd w:id="741"/>
    </w:p>
    <w:p w14:paraId="0FFB7C08" w14:textId="1FD07D4C" w:rsidR="00513192" w:rsidRDefault="00513192">
      <w:pPr>
        <w:rPr>
          <w:rFonts w:cs="Times New Roman"/>
        </w:rPr>
      </w:pPr>
      <w:r>
        <w:rPr>
          <w:rFonts w:cs="Times New Roman"/>
        </w:rPr>
        <w:t>Se está trabajando</w:t>
      </w:r>
    </w:p>
    <w:p w14:paraId="25E19814" w14:textId="4A9BD600" w:rsidR="00A9122B" w:rsidRPr="003F3E70" w:rsidRDefault="009C1C69" w:rsidP="003F3E70">
      <w:pPr>
        <w:pStyle w:val="Ttulo2"/>
        <w:rPr>
          <w:rFonts w:ascii="Times New Roman" w:hAnsi="Times New Roman" w:cs="Times New Roman"/>
          <w:b/>
        </w:rPr>
      </w:pPr>
      <w:bookmarkStart w:id="742" w:name="_Toc151981530"/>
      <w:bookmarkStart w:id="743" w:name="_Toc151935581"/>
      <w:r w:rsidRPr="003F3E70">
        <w:rPr>
          <w:rFonts w:ascii="Times New Roman" w:hAnsi="Times New Roman" w:cs="Times New Roman"/>
          <w:b/>
        </w:rPr>
        <w:t>5.</w:t>
      </w:r>
      <w:r w:rsidR="00756981">
        <w:rPr>
          <w:rFonts w:ascii="Times New Roman" w:hAnsi="Times New Roman" w:cs="Times New Roman"/>
          <w:b/>
        </w:rPr>
        <w:t>3</w:t>
      </w:r>
      <w:r w:rsidRPr="003F3E70">
        <w:rPr>
          <w:rFonts w:ascii="Times New Roman" w:hAnsi="Times New Roman" w:cs="Times New Roman"/>
          <w:b/>
        </w:rPr>
        <w:t xml:space="preserve"> </w:t>
      </w:r>
      <w:r w:rsidR="00A9122B" w:rsidRPr="003F3E70">
        <w:rPr>
          <w:rFonts w:ascii="Times New Roman" w:hAnsi="Times New Roman" w:cs="Times New Roman"/>
          <w:b/>
        </w:rPr>
        <w:t>Diagramas UML</w:t>
      </w:r>
      <w:bookmarkEnd w:id="742"/>
      <w:bookmarkEnd w:id="743"/>
    </w:p>
    <w:p w14:paraId="330FBCD1" w14:textId="3BDF6D9C" w:rsidR="00513192" w:rsidRDefault="00513192">
      <w:pPr>
        <w:rPr>
          <w:rFonts w:cs="Times New Roman"/>
        </w:rPr>
      </w:pPr>
      <w:r>
        <w:rPr>
          <w:rFonts w:cs="Times New Roman"/>
        </w:rPr>
        <w:t>Se están trabajando</w:t>
      </w:r>
    </w:p>
    <w:p w14:paraId="11DB54E3" w14:textId="143D8F75" w:rsidR="00057D90" w:rsidRPr="003F3E70" w:rsidRDefault="009C1C69" w:rsidP="003F3E70">
      <w:pPr>
        <w:pStyle w:val="Ttulo2"/>
        <w:rPr>
          <w:rFonts w:ascii="Times New Roman" w:hAnsi="Times New Roman" w:cs="Times New Roman"/>
          <w:b/>
        </w:rPr>
      </w:pPr>
      <w:bookmarkStart w:id="744" w:name="_Toc151981532"/>
      <w:bookmarkStart w:id="745" w:name="_Toc151935582"/>
      <w:r w:rsidRPr="003F3E70">
        <w:rPr>
          <w:rFonts w:ascii="Times New Roman" w:hAnsi="Times New Roman" w:cs="Times New Roman"/>
          <w:b/>
        </w:rPr>
        <w:t xml:space="preserve">5.4 </w:t>
      </w:r>
      <w:r w:rsidR="00057D90" w:rsidRPr="003F3E70">
        <w:rPr>
          <w:rFonts w:ascii="Times New Roman" w:hAnsi="Times New Roman" w:cs="Times New Roman"/>
          <w:b/>
        </w:rPr>
        <w:t>Diagrama relacional de la base de datos</w:t>
      </w:r>
      <w:bookmarkEnd w:id="744"/>
      <w:bookmarkEnd w:id="745"/>
    </w:p>
    <w:p w14:paraId="605709C7" w14:textId="31D0B513" w:rsidR="009B267C" w:rsidRDefault="009B267C">
      <w:pPr>
        <w:rPr>
          <w:rFonts w:cs="Times New Roman"/>
        </w:rPr>
      </w:pPr>
      <w:r>
        <w:rPr>
          <w:rFonts w:cs="Times New Roman"/>
        </w:rPr>
        <w:t>Se está trabajando</w:t>
      </w:r>
    </w:p>
    <w:p w14:paraId="03FE2497" w14:textId="6D2F22A8" w:rsidR="00057D90" w:rsidRPr="003F3E70" w:rsidRDefault="009C1C69" w:rsidP="003F3E70">
      <w:pPr>
        <w:pStyle w:val="Ttulo2"/>
        <w:rPr>
          <w:rFonts w:ascii="Times New Roman" w:hAnsi="Times New Roman" w:cs="Times New Roman"/>
          <w:b/>
        </w:rPr>
      </w:pPr>
      <w:bookmarkStart w:id="746" w:name="_Toc151981533"/>
      <w:bookmarkStart w:id="747" w:name="_Toc151935583"/>
      <w:r w:rsidRPr="003F3E70">
        <w:rPr>
          <w:rFonts w:ascii="Times New Roman" w:hAnsi="Times New Roman" w:cs="Times New Roman"/>
          <w:b/>
        </w:rPr>
        <w:t xml:space="preserve">5.5 </w:t>
      </w:r>
      <w:r w:rsidR="00057D90" w:rsidRPr="003F3E70">
        <w:rPr>
          <w:rFonts w:ascii="Times New Roman" w:hAnsi="Times New Roman" w:cs="Times New Roman"/>
          <w:b/>
        </w:rPr>
        <w:t>Arquitectura lógica del sistema</w:t>
      </w:r>
      <w:bookmarkEnd w:id="746"/>
      <w:bookmarkEnd w:id="747"/>
    </w:p>
    <w:p w14:paraId="7E165C3D" w14:textId="7D0D07D2" w:rsidR="009B267C" w:rsidRDefault="009B267C">
      <w:pPr>
        <w:rPr>
          <w:rFonts w:cs="Times New Roman"/>
        </w:rPr>
      </w:pPr>
      <w:r>
        <w:rPr>
          <w:rFonts w:cs="Times New Roman"/>
        </w:rPr>
        <w:t>Se está trabajando</w:t>
      </w:r>
    </w:p>
    <w:p w14:paraId="43EE9EBD" w14:textId="11BED3CF" w:rsidR="00A9122B" w:rsidRPr="003F3E70" w:rsidRDefault="009C1C69" w:rsidP="003F3E70">
      <w:pPr>
        <w:pStyle w:val="Ttulo2"/>
        <w:rPr>
          <w:rFonts w:ascii="Times New Roman" w:hAnsi="Times New Roman" w:cs="Times New Roman"/>
          <w:b/>
        </w:rPr>
      </w:pPr>
      <w:bookmarkStart w:id="748" w:name="_Toc151981534"/>
      <w:bookmarkStart w:id="749" w:name="_Toc151935584"/>
      <w:r w:rsidRPr="003F3E70">
        <w:rPr>
          <w:rFonts w:ascii="Times New Roman" w:hAnsi="Times New Roman" w:cs="Times New Roman"/>
          <w:b/>
        </w:rPr>
        <w:t xml:space="preserve">5.6 </w:t>
      </w:r>
      <w:r w:rsidR="00240E30">
        <w:rPr>
          <w:rFonts w:ascii="Times New Roman" w:hAnsi="Times New Roman" w:cs="Times New Roman"/>
          <w:b/>
        </w:rPr>
        <w:t>“</w:t>
      </w:r>
      <w:proofErr w:type="spellStart"/>
      <w:r w:rsidR="00386A61" w:rsidRPr="003F3E70">
        <w:rPr>
          <w:rFonts w:ascii="Times New Roman" w:hAnsi="Times New Roman" w:cs="Times New Roman"/>
          <w:b/>
        </w:rPr>
        <w:t>Wireframes</w:t>
      </w:r>
      <w:proofErr w:type="spellEnd"/>
      <w:r w:rsidR="00240E30">
        <w:rPr>
          <w:rFonts w:ascii="Times New Roman" w:hAnsi="Times New Roman" w:cs="Times New Roman"/>
          <w:b/>
        </w:rPr>
        <w:t>”</w:t>
      </w:r>
      <w:bookmarkEnd w:id="748"/>
      <w:bookmarkEnd w:id="749"/>
    </w:p>
    <w:p w14:paraId="6D5C41B9" w14:textId="6DBA7E98" w:rsidR="00564915" w:rsidRDefault="003E1376" w:rsidP="006D62AF">
      <w:r>
        <w:t xml:space="preserve">Como parte del </w:t>
      </w:r>
      <w:r w:rsidR="00324F78">
        <w:t xml:space="preserve">desarrollo correspondiente al diseño del sistema, </w:t>
      </w:r>
      <w:r w:rsidR="00672CAA">
        <w:t xml:space="preserve">es importante </w:t>
      </w:r>
      <w:r w:rsidR="00117F33">
        <w:t xml:space="preserve">tener claro la </w:t>
      </w:r>
      <w:r w:rsidR="007007A0">
        <w:t>forma gráfica en que podremos visualizar Kv-</w:t>
      </w:r>
      <w:proofErr w:type="spellStart"/>
      <w:r w:rsidR="007007A0">
        <w:t>wims</w:t>
      </w:r>
      <w:proofErr w:type="spellEnd"/>
      <w:r w:rsidR="007007A0">
        <w:t xml:space="preserve"> </w:t>
      </w:r>
      <w:r w:rsidR="008D4CF2">
        <w:t xml:space="preserve">y es por ese motivo que a lo largo de esta sección podremos visualizar las pantallas </w:t>
      </w:r>
      <w:r w:rsidR="001B7D9B">
        <w:t xml:space="preserve">preliminares del sistema </w:t>
      </w:r>
      <w:r w:rsidR="00F9542E">
        <w:t xml:space="preserve">mediante el uso de </w:t>
      </w:r>
      <w:proofErr w:type="spellStart"/>
      <w:r w:rsidR="00F9542E">
        <w:t>wireframes</w:t>
      </w:r>
      <w:proofErr w:type="spellEnd"/>
      <w:r w:rsidR="00F9542E">
        <w:t xml:space="preserve"> que son la representación de la estructura tentativa de</w:t>
      </w:r>
      <w:r w:rsidR="00C31619">
        <w:t xml:space="preserve"> la aplicación web</w:t>
      </w:r>
      <w:r w:rsidR="00F829B2">
        <w:t xml:space="preserve"> mostrando de forma general el contenido y las funcionalidades</w:t>
      </w:r>
      <w:r w:rsidR="008F4C23">
        <w:t xml:space="preserve"> que estarán presentes en el sistema.</w:t>
      </w:r>
      <w:r w:rsidR="006A2307">
        <w:t xml:space="preserve"> A continuación, se muestran un total de 16 pantallas </w:t>
      </w:r>
      <w:r w:rsidR="00564915">
        <w:t>que describen lo antes mencionado.</w:t>
      </w:r>
    </w:p>
    <w:p w14:paraId="7C965BC5" w14:textId="5937D2E6" w:rsidR="00F84326" w:rsidRDefault="0058609A" w:rsidP="0058609A">
      <w:pPr>
        <w:pStyle w:val="indicefiguras"/>
        <w:numPr>
          <w:ilvl w:val="0"/>
          <w:numId w:val="0"/>
        </w:numPr>
        <w:ind w:left="720"/>
        <w:jc w:val="both"/>
      </w:pPr>
      <w:bookmarkStart w:id="750" w:name="_Toc151934677"/>
      <w:bookmarkStart w:id="751" w:name="_Toc151981173"/>
      <w:r w:rsidRPr="00F84326">
        <w:lastRenderedPageBreak/>
        <w:drawing>
          <wp:anchor distT="0" distB="0" distL="114300" distR="114300" simplePos="0" relativeHeight="251692032" behindDoc="0" locked="0" layoutInCell="1" allowOverlap="1" wp14:anchorId="02A3AC2A" wp14:editId="12AE7E90">
            <wp:simplePos x="0" y="0"/>
            <wp:positionH relativeFrom="column">
              <wp:posOffset>441562</wp:posOffset>
            </wp:positionH>
            <wp:positionV relativeFrom="paragraph">
              <wp:posOffset>47</wp:posOffset>
            </wp:positionV>
            <wp:extent cx="4724400" cy="3704590"/>
            <wp:effectExtent l="0" t="0" r="0" b="0"/>
            <wp:wrapSquare wrapText="bothSides"/>
            <wp:docPr id="863666503" name="Imagen 863666503"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666503" name="Imagen 1" descr="Interfaz de usuario gráfica, Aplicación, Sitio web&#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4724400" cy="3704590"/>
                    </a:xfrm>
                    <a:prstGeom prst="rect">
                      <a:avLst/>
                    </a:prstGeom>
                  </pic:spPr>
                </pic:pic>
              </a:graphicData>
            </a:graphic>
            <wp14:sizeRelH relativeFrom="margin">
              <wp14:pctWidth>0</wp14:pctWidth>
            </wp14:sizeRelH>
            <wp14:sizeRelV relativeFrom="margin">
              <wp14:pctHeight>0</wp14:pctHeight>
            </wp14:sizeRelV>
          </wp:anchor>
        </w:drawing>
      </w:r>
      <w:r w:rsidR="008A7B43" w:rsidRPr="00F6455A">
        <w:drawing>
          <wp:anchor distT="0" distB="0" distL="114300" distR="114300" simplePos="0" relativeHeight="251685888" behindDoc="0" locked="0" layoutInCell="1" allowOverlap="1" wp14:anchorId="49C234C1" wp14:editId="7F6AA8BD">
            <wp:simplePos x="0" y="0"/>
            <wp:positionH relativeFrom="column">
              <wp:posOffset>381000</wp:posOffset>
            </wp:positionH>
            <wp:positionV relativeFrom="paragraph">
              <wp:posOffset>4095750</wp:posOffset>
            </wp:positionV>
            <wp:extent cx="4729181" cy="3704400"/>
            <wp:effectExtent l="0" t="0" r="0" b="0"/>
            <wp:wrapSquare wrapText="bothSides"/>
            <wp:docPr id="187724128" name="Imagen 187724128"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4128" name="Imagen 1" descr="Interfaz de usuario gráfica&#10;&#10;Descripción generada automáticamente con confianza media"/>
                    <pic:cNvPicPr/>
                  </pic:nvPicPr>
                  <pic:blipFill>
                    <a:blip r:embed="rId47">
                      <a:extLst>
                        <a:ext uri="{28A0092B-C50C-407E-A947-70E740481C1C}">
                          <a14:useLocalDpi xmlns:a14="http://schemas.microsoft.com/office/drawing/2010/main" val="0"/>
                        </a:ext>
                      </a:extLst>
                    </a:blip>
                    <a:stretch>
                      <a:fillRect/>
                    </a:stretch>
                  </pic:blipFill>
                  <pic:spPr>
                    <a:xfrm>
                      <a:off x="0" y="0"/>
                      <a:ext cx="4729181" cy="3704400"/>
                    </a:xfrm>
                    <a:prstGeom prst="rect">
                      <a:avLst/>
                    </a:prstGeom>
                  </pic:spPr>
                </pic:pic>
              </a:graphicData>
            </a:graphic>
            <wp14:sizeRelH relativeFrom="margin">
              <wp14:pctWidth>0</wp14:pctWidth>
            </wp14:sizeRelH>
            <wp14:sizeRelV relativeFrom="margin">
              <wp14:pctHeight>0</wp14:pctHeight>
            </wp14:sizeRelV>
          </wp:anchor>
        </w:drawing>
      </w:r>
      <w:bookmarkEnd w:id="750"/>
      <w:bookmarkEnd w:id="751"/>
    </w:p>
    <w:p w14:paraId="3989374B" w14:textId="77777777" w:rsidR="00F84326" w:rsidRDefault="00F84326" w:rsidP="00F84326"/>
    <w:p w14:paraId="64E3A49D" w14:textId="683EA871" w:rsidR="009B267C" w:rsidRDefault="00F829B2">
      <w:r>
        <w:t xml:space="preserve"> </w:t>
      </w:r>
    </w:p>
    <w:p w14:paraId="1721FB04" w14:textId="37943985" w:rsidR="008A7B43" w:rsidRDefault="008A7B43">
      <w:pPr>
        <w:jc w:val="left"/>
        <w:rPr>
          <w:rFonts w:cs="Times New Roman"/>
          <w:b/>
          <w:bCs/>
        </w:rPr>
      </w:pPr>
    </w:p>
    <w:p w14:paraId="72E9FAB5" w14:textId="77777777" w:rsidR="008A7B43" w:rsidRDefault="008A7B43">
      <w:pPr>
        <w:jc w:val="left"/>
        <w:rPr>
          <w:rFonts w:cs="Times New Roman"/>
          <w:b/>
          <w:bCs/>
        </w:rPr>
      </w:pPr>
    </w:p>
    <w:p w14:paraId="68FB38FE" w14:textId="77777777" w:rsidR="008A7B43" w:rsidRDefault="008A7B43">
      <w:pPr>
        <w:jc w:val="left"/>
        <w:rPr>
          <w:rFonts w:cs="Times New Roman"/>
          <w:b/>
          <w:bCs/>
        </w:rPr>
      </w:pPr>
    </w:p>
    <w:p w14:paraId="3A1C761C" w14:textId="77777777" w:rsidR="008A7B43" w:rsidRDefault="008A7B43">
      <w:pPr>
        <w:jc w:val="left"/>
        <w:rPr>
          <w:rFonts w:cs="Times New Roman"/>
          <w:b/>
          <w:bCs/>
        </w:rPr>
      </w:pPr>
    </w:p>
    <w:p w14:paraId="27185445" w14:textId="77777777" w:rsidR="008A7B43" w:rsidRDefault="008A7B43">
      <w:pPr>
        <w:jc w:val="left"/>
        <w:rPr>
          <w:rFonts w:cs="Times New Roman"/>
          <w:b/>
          <w:bCs/>
        </w:rPr>
      </w:pPr>
    </w:p>
    <w:p w14:paraId="35B7D287" w14:textId="77777777" w:rsidR="008A7B43" w:rsidRDefault="008A7B43">
      <w:pPr>
        <w:jc w:val="left"/>
        <w:rPr>
          <w:rFonts w:cs="Times New Roman"/>
          <w:b/>
          <w:bCs/>
        </w:rPr>
      </w:pPr>
    </w:p>
    <w:p w14:paraId="6D137D9A" w14:textId="77777777" w:rsidR="008A7B43" w:rsidRDefault="008A7B43">
      <w:pPr>
        <w:jc w:val="left"/>
        <w:rPr>
          <w:rFonts w:cs="Times New Roman"/>
          <w:b/>
          <w:bCs/>
        </w:rPr>
      </w:pPr>
    </w:p>
    <w:p w14:paraId="1D2927A4" w14:textId="77777777" w:rsidR="008A7B43" w:rsidRDefault="008A7B43">
      <w:pPr>
        <w:jc w:val="left"/>
        <w:rPr>
          <w:rFonts w:cs="Times New Roman"/>
          <w:b/>
          <w:bCs/>
        </w:rPr>
      </w:pPr>
    </w:p>
    <w:p w14:paraId="60BFAEF0" w14:textId="77777777" w:rsidR="008A7B43" w:rsidRDefault="008A7B43">
      <w:pPr>
        <w:jc w:val="left"/>
        <w:rPr>
          <w:rFonts w:cs="Times New Roman"/>
          <w:b/>
          <w:bCs/>
        </w:rPr>
      </w:pPr>
    </w:p>
    <w:p w14:paraId="07A87F00" w14:textId="77777777" w:rsidR="008A7B43" w:rsidRDefault="008A7B43">
      <w:pPr>
        <w:jc w:val="left"/>
        <w:rPr>
          <w:rFonts w:cs="Times New Roman"/>
          <w:b/>
          <w:bCs/>
        </w:rPr>
      </w:pPr>
    </w:p>
    <w:p w14:paraId="7E3F96C0" w14:textId="77777777" w:rsidR="008A7B43" w:rsidRDefault="008A7B43">
      <w:pPr>
        <w:jc w:val="left"/>
        <w:rPr>
          <w:rFonts w:cs="Times New Roman"/>
          <w:b/>
          <w:bCs/>
        </w:rPr>
      </w:pPr>
    </w:p>
    <w:p w14:paraId="2A77403F" w14:textId="77777777" w:rsidR="008A7B43" w:rsidRDefault="008A7B43">
      <w:pPr>
        <w:jc w:val="left"/>
        <w:rPr>
          <w:rFonts w:cs="Times New Roman"/>
          <w:b/>
          <w:bCs/>
        </w:rPr>
      </w:pPr>
    </w:p>
    <w:p w14:paraId="0C28CD10" w14:textId="3BE873E0" w:rsidR="008A7B43" w:rsidRDefault="008A7B43">
      <w:pPr>
        <w:jc w:val="left"/>
        <w:rPr>
          <w:rFonts w:eastAsiaTheme="majorEastAsia" w:cs="Times New Roman"/>
          <w:b/>
          <w:bCs/>
          <w:color w:val="2F5496" w:themeColor="accent1" w:themeShade="BF"/>
          <w:sz w:val="32"/>
          <w:szCs w:val="32"/>
        </w:rPr>
      </w:pPr>
      <w:r>
        <w:rPr>
          <w:rFonts w:cs="Times New Roman"/>
          <w:b/>
          <w:bCs/>
        </w:rPr>
        <w:br w:type="page"/>
      </w:r>
    </w:p>
    <w:p w14:paraId="6830C376" w14:textId="7E89DB51" w:rsidR="002C796E" w:rsidRDefault="002C796E">
      <w:pPr>
        <w:jc w:val="left"/>
        <w:rPr>
          <w:rFonts w:cs="Times New Roman"/>
          <w:b/>
          <w:bCs/>
        </w:rPr>
      </w:pPr>
      <w:r w:rsidRPr="002C796E">
        <w:rPr>
          <w:rFonts w:cs="Times New Roman"/>
          <w:b/>
          <w:bCs/>
        </w:rPr>
        <w:lastRenderedPageBreak/>
        <w:drawing>
          <wp:anchor distT="0" distB="0" distL="114300" distR="114300" simplePos="0" relativeHeight="251694080" behindDoc="0" locked="0" layoutInCell="1" allowOverlap="1" wp14:anchorId="080134A4" wp14:editId="34BECB66">
            <wp:simplePos x="0" y="0"/>
            <wp:positionH relativeFrom="column">
              <wp:posOffset>424815</wp:posOffset>
            </wp:positionH>
            <wp:positionV relativeFrom="paragraph">
              <wp:posOffset>0</wp:posOffset>
            </wp:positionV>
            <wp:extent cx="4750461" cy="3704400"/>
            <wp:effectExtent l="0" t="0" r="0" b="0"/>
            <wp:wrapSquare wrapText="bothSides"/>
            <wp:docPr id="957759660" name="Imagen 957759660"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759660" name="Imagen 1" descr="Interfaz de usuario gráfica&#10;&#10;Descripción generada automáticamente con confianza media"/>
                    <pic:cNvPicPr/>
                  </pic:nvPicPr>
                  <pic:blipFill>
                    <a:blip r:embed="rId48">
                      <a:extLst>
                        <a:ext uri="{28A0092B-C50C-407E-A947-70E740481C1C}">
                          <a14:useLocalDpi xmlns:a14="http://schemas.microsoft.com/office/drawing/2010/main" val="0"/>
                        </a:ext>
                      </a:extLst>
                    </a:blip>
                    <a:stretch>
                      <a:fillRect/>
                    </a:stretch>
                  </pic:blipFill>
                  <pic:spPr>
                    <a:xfrm>
                      <a:off x="0" y="0"/>
                      <a:ext cx="4750461" cy="3704400"/>
                    </a:xfrm>
                    <a:prstGeom prst="rect">
                      <a:avLst/>
                    </a:prstGeom>
                  </pic:spPr>
                </pic:pic>
              </a:graphicData>
            </a:graphic>
          </wp:anchor>
        </w:drawing>
      </w:r>
    </w:p>
    <w:p w14:paraId="4E949087" w14:textId="58D695C1" w:rsidR="002C796E" w:rsidRDefault="002C796E">
      <w:pPr>
        <w:jc w:val="left"/>
        <w:rPr>
          <w:rFonts w:cs="Times New Roman"/>
          <w:b/>
          <w:bCs/>
        </w:rPr>
      </w:pPr>
    </w:p>
    <w:p w14:paraId="3386FC97" w14:textId="77946A97" w:rsidR="002C796E" w:rsidRDefault="002C796E">
      <w:pPr>
        <w:jc w:val="left"/>
        <w:rPr>
          <w:rFonts w:cs="Times New Roman"/>
          <w:b/>
          <w:bCs/>
        </w:rPr>
      </w:pPr>
    </w:p>
    <w:p w14:paraId="58F5B174" w14:textId="5DABF43C" w:rsidR="002C796E" w:rsidRDefault="002C796E">
      <w:pPr>
        <w:jc w:val="left"/>
        <w:rPr>
          <w:rFonts w:cs="Times New Roman"/>
          <w:b/>
          <w:bCs/>
        </w:rPr>
      </w:pPr>
    </w:p>
    <w:p w14:paraId="3C7982E2" w14:textId="0C3F0CB7" w:rsidR="002C796E" w:rsidRDefault="002C796E">
      <w:pPr>
        <w:jc w:val="left"/>
        <w:rPr>
          <w:rFonts w:cs="Times New Roman"/>
          <w:b/>
          <w:bCs/>
        </w:rPr>
      </w:pPr>
    </w:p>
    <w:p w14:paraId="1894DDA6" w14:textId="0D899497" w:rsidR="002C796E" w:rsidRDefault="002C796E">
      <w:pPr>
        <w:jc w:val="left"/>
        <w:rPr>
          <w:rFonts w:cs="Times New Roman"/>
          <w:b/>
          <w:bCs/>
        </w:rPr>
      </w:pPr>
    </w:p>
    <w:p w14:paraId="31BC2D33" w14:textId="77777777" w:rsidR="002C796E" w:rsidRDefault="002C796E">
      <w:pPr>
        <w:jc w:val="left"/>
        <w:rPr>
          <w:rFonts w:cs="Times New Roman"/>
          <w:b/>
          <w:bCs/>
        </w:rPr>
      </w:pPr>
    </w:p>
    <w:p w14:paraId="5609BABD" w14:textId="77777777" w:rsidR="002C796E" w:rsidRDefault="002C796E">
      <w:pPr>
        <w:jc w:val="left"/>
        <w:rPr>
          <w:rFonts w:cs="Times New Roman"/>
          <w:b/>
          <w:bCs/>
        </w:rPr>
      </w:pPr>
    </w:p>
    <w:p w14:paraId="1A2168B0" w14:textId="77777777" w:rsidR="002C796E" w:rsidRDefault="002C796E">
      <w:pPr>
        <w:jc w:val="left"/>
        <w:rPr>
          <w:rFonts w:cs="Times New Roman"/>
          <w:b/>
          <w:bCs/>
        </w:rPr>
      </w:pPr>
    </w:p>
    <w:p w14:paraId="0DFD6256" w14:textId="594CE299" w:rsidR="002C796E" w:rsidRDefault="002C796E">
      <w:pPr>
        <w:jc w:val="left"/>
        <w:rPr>
          <w:rFonts w:cs="Times New Roman"/>
          <w:b/>
          <w:bCs/>
        </w:rPr>
      </w:pPr>
    </w:p>
    <w:p w14:paraId="694EE82C" w14:textId="05257951" w:rsidR="002C796E" w:rsidRDefault="002C796E">
      <w:pPr>
        <w:jc w:val="left"/>
        <w:rPr>
          <w:rFonts w:cs="Times New Roman"/>
          <w:b/>
          <w:bCs/>
        </w:rPr>
      </w:pPr>
    </w:p>
    <w:p w14:paraId="5E10505F" w14:textId="7AB551FF" w:rsidR="002C796E" w:rsidRDefault="002C796E">
      <w:pPr>
        <w:jc w:val="left"/>
        <w:rPr>
          <w:rFonts w:cs="Times New Roman"/>
          <w:b/>
          <w:bCs/>
        </w:rPr>
      </w:pPr>
    </w:p>
    <w:p w14:paraId="12727593" w14:textId="38A586C2" w:rsidR="002C796E" w:rsidRDefault="002C796E">
      <w:pPr>
        <w:jc w:val="left"/>
        <w:rPr>
          <w:rFonts w:cs="Times New Roman"/>
          <w:b/>
          <w:bCs/>
        </w:rPr>
      </w:pPr>
    </w:p>
    <w:p w14:paraId="64484830" w14:textId="343D9C4B" w:rsidR="002C796E" w:rsidRDefault="002C796E">
      <w:pPr>
        <w:jc w:val="left"/>
        <w:rPr>
          <w:rFonts w:cs="Times New Roman"/>
          <w:b/>
          <w:bCs/>
        </w:rPr>
      </w:pPr>
    </w:p>
    <w:p w14:paraId="3D73F642" w14:textId="64432C8B" w:rsidR="002C796E" w:rsidRDefault="00976195">
      <w:pPr>
        <w:jc w:val="left"/>
        <w:rPr>
          <w:rFonts w:cs="Times New Roman"/>
          <w:b/>
          <w:bCs/>
        </w:rPr>
      </w:pPr>
      <w:r w:rsidRPr="00976195">
        <w:rPr>
          <w:rFonts w:cs="Times New Roman"/>
          <w:b/>
          <w:bCs/>
        </w:rPr>
        <w:drawing>
          <wp:anchor distT="0" distB="0" distL="114300" distR="114300" simplePos="0" relativeHeight="251696128" behindDoc="0" locked="0" layoutInCell="1" allowOverlap="1" wp14:anchorId="46F81E36" wp14:editId="3FBEC126">
            <wp:simplePos x="0" y="0"/>
            <wp:positionH relativeFrom="column">
              <wp:posOffset>424815</wp:posOffset>
            </wp:positionH>
            <wp:positionV relativeFrom="paragraph">
              <wp:posOffset>21590</wp:posOffset>
            </wp:positionV>
            <wp:extent cx="4751070" cy="3703955"/>
            <wp:effectExtent l="0" t="0" r="0" b="0"/>
            <wp:wrapSquare wrapText="bothSides"/>
            <wp:docPr id="894689227" name="Imagen 894689227"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89227" name="Imagen 1" descr="Interfaz de usuario gráfica&#10;&#10;Descripción generada automáticamente con confianza baja"/>
                    <pic:cNvPicPr/>
                  </pic:nvPicPr>
                  <pic:blipFill>
                    <a:blip r:embed="rId49">
                      <a:extLst>
                        <a:ext uri="{28A0092B-C50C-407E-A947-70E740481C1C}">
                          <a14:useLocalDpi xmlns:a14="http://schemas.microsoft.com/office/drawing/2010/main" val="0"/>
                        </a:ext>
                      </a:extLst>
                    </a:blip>
                    <a:stretch>
                      <a:fillRect/>
                    </a:stretch>
                  </pic:blipFill>
                  <pic:spPr>
                    <a:xfrm>
                      <a:off x="0" y="0"/>
                      <a:ext cx="4751070" cy="3703955"/>
                    </a:xfrm>
                    <a:prstGeom prst="rect">
                      <a:avLst/>
                    </a:prstGeom>
                  </pic:spPr>
                </pic:pic>
              </a:graphicData>
            </a:graphic>
            <wp14:sizeRelH relativeFrom="margin">
              <wp14:pctWidth>0</wp14:pctWidth>
            </wp14:sizeRelH>
            <wp14:sizeRelV relativeFrom="margin">
              <wp14:pctHeight>0</wp14:pctHeight>
            </wp14:sizeRelV>
          </wp:anchor>
        </w:drawing>
      </w:r>
    </w:p>
    <w:p w14:paraId="4B167947" w14:textId="23B3F4ED" w:rsidR="008A7B43" w:rsidRDefault="008A7B43">
      <w:pPr>
        <w:jc w:val="left"/>
        <w:rPr>
          <w:rFonts w:cs="Times New Roman"/>
          <w:b/>
          <w:bCs/>
        </w:rPr>
      </w:pPr>
      <w:r>
        <w:rPr>
          <w:rFonts w:cs="Times New Roman"/>
          <w:b/>
          <w:bCs/>
        </w:rPr>
        <w:br w:type="page"/>
      </w:r>
    </w:p>
    <w:p w14:paraId="01E2F13C" w14:textId="1DBE3000" w:rsidR="002C796E" w:rsidRDefault="00243807">
      <w:pPr>
        <w:jc w:val="left"/>
        <w:rPr>
          <w:rFonts w:cs="Times New Roman"/>
          <w:b/>
          <w:bCs/>
        </w:rPr>
      </w:pPr>
      <w:r w:rsidRPr="00243807">
        <w:rPr>
          <w:rFonts w:cs="Times New Roman"/>
          <w:b/>
          <w:bCs/>
        </w:rPr>
        <w:lastRenderedPageBreak/>
        <w:drawing>
          <wp:anchor distT="0" distB="0" distL="114300" distR="114300" simplePos="0" relativeHeight="251698176" behindDoc="0" locked="0" layoutInCell="1" allowOverlap="1" wp14:anchorId="04B75D2F" wp14:editId="59D070C3">
            <wp:simplePos x="0" y="0"/>
            <wp:positionH relativeFrom="column">
              <wp:posOffset>329565</wp:posOffset>
            </wp:positionH>
            <wp:positionV relativeFrom="paragraph">
              <wp:posOffset>0</wp:posOffset>
            </wp:positionV>
            <wp:extent cx="4736898" cy="3704400"/>
            <wp:effectExtent l="0" t="0" r="6985" b="0"/>
            <wp:wrapSquare wrapText="bothSides"/>
            <wp:docPr id="1036591938" name="Imagen 1036591938"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6591938" name="Imagen 1" descr="Interfaz de usuario gráfica, Tabla&#10;&#10;Descripción generada automáticamente"/>
                    <pic:cNvPicPr/>
                  </pic:nvPicPr>
                  <pic:blipFill>
                    <a:blip r:embed="rId50">
                      <a:extLst>
                        <a:ext uri="{28A0092B-C50C-407E-A947-70E740481C1C}">
                          <a14:useLocalDpi xmlns:a14="http://schemas.microsoft.com/office/drawing/2010/main" val="0"/>
                        </a:ext>
                      </a:extLst>
                    </a:blip>
                    <a:stretch>
                      <a:fillRect/>
                    </a:stretch>
                  </pic:blipFill>
                  <pic:spPr>
                    <a:xfrm>
                      <a:off x="0" y="0"/>
                      <a:ext cx="4736898" cy="3704400"/>
                    </a:xfrm>
                    <a:prstGeom prst="rect">
                      <a:avLst/>
                    </a:prstGeom>
                  </pic:spPr>
                </pic:pic>
              </a:graphicData>
            </a:graphic>
          </wp:anchor>
        </w:drawing>
      </w:r>
    </w:p>
    <w:p w14:paraId="02B679F3" w14:textId="77777777" w:rsidR="002C796E" w:rsidRDefault="002C796E">
      <w:pPr>
        <w:jc w:val="left"/>
        <w:rPr>
          <w:rFonts w:eastAsiaTheme="majorEastAsia" w:cs="Times New Roman"/>
          <w:b/>
          <w:bCs/>
          <w:color w:val="2F5496" w:themeColor="accent1" w:themeShade="BF"/>
          <w:sz w:val="32"/>
          <w:szCs w:val="32"/>
        </w:rPr>
      </w:pPr>
    </w:p>
    <w:p w14:paraId="62C849E1" w14:textId="77777777" w:rsidR="00F65B45" w:rsidRDefault="00F65B45">
      <w:pPr>
        <w:jc w:val="left"/>
        <w:rPr>
          <w:rFonts w:eastAsiaTheme="majorEastAsia" w:cs="Times New Roman"/>
          <w:b/>
          <w:bCs/>
          <w:color w:val="2F5496" w:themeColor="accent1" w:themeShade="BF"/>
          <w:sz w:val="32"/>
          <w:szCs w:val="32"/>
        </w:rPr>
      </w:pPr>
    </w:p>
    <w:p w14:paraId="4AD944FF" w14:textId="77777777" w:rsidR="00F65B45" w:rsidRDefault="00F65B45">
      <w:pPr>
        <w:jc w:val="left"/>
        <w:rPr>
          <w:rFonts w:eastAsiaTheme="majorEastAsia" w:cs="Times New Roman"/>
          <w:b/>
          <w:bCs/>
          <w:color w:val="2F5496" w:themeColor="accent1" w:themeShade="BF"/>
          <w:sz w:val="32"/>
          <w:szCs w:val="32"/>
        </w:rPr>
      </w:pPr>
    </w:p>
    <w:p w14:paraId="770782D0" w14:textId="77777777" w:rsidR="00F65B45" w:rsidRDefault="00F65B45">
      <w:pPr>
        <w:jc w:val="left"/>
        <w:rPr>
          <w:rFonts w:eastAsiaTheme="majorEastAsia" w:cs="Times New Roman"/>
          <w:b/>
          <w:bCs/>
          <w:color w:val="2F5496" w:themeColor="accent1" w:themeShade="BF"/>
          <w:sz w:val="32"/>
          <w:szCs w:val="32"/>
        </w:rPr>
      </w:pPr>
    </w:p>
    <w:p w14:paraId="0257F157" w14:textId="77777777" w:rsidR="00F65B45" w:rsidRDefault="00F65B45">
      <w:pPr>
        <w:jc w:val="left"/>
        <w:rPr>
          <w:rFonts w:eastAsiaTheme="majorEastAsia" w:cs="Times New Roman"/>
          <w:b/>
          <w:bCs/>
          <w:color w:val="2F5496" w:themeColor="accent1" w:themeShade="BF"/>
          <w:sz w:val="32"/>
          <w:szCs w:val="32"/>
        </w:rPr>
      </w:pPr>
    </w:p>
    <w:p w14:paraId="5AD23DE2" w14:textId="77777777" w:rsidR="00F65B45" w:rsidRDefault="00F65B45">
      <w:pPr>
        <w:jc w:val="left"/>
        <w:rPr>
          <w:rFonts w:eastAsiaTheme="majorEastAsia" w:cs="Times New Roman"/>
          <w:b/>
          <w:bCs/>
          <w:color w:val="2F5496" w:themeColor="accent1" w:themeShade="BF"/>
          <w:sz w:val="32"/>
          <w:szCs w:val="32"/>
        </w:rPr>
      </w:pPr>
    </w:p>
    <w:p w14:paraId="781CCB49" w14:textId="77777777" w:rsidR="00F65B45" w:rsidRDefault="00F65B45">
      <w:pPr>
        <w:jc w:val="left"/>
        <w:rPr>
          <w:rFonts w:eastAsiaTheme="majorEastAsia" w:cs="Times New Roman"/>
          <w:b/>
          <w:bCs/>
          <w:color w:val="2F5496" w:themeColor="accent1" w:themeShade="BF"/>
          <w:sz w:val="32"/>
          <w:szCs w:val="32"/>
        </w:rPr>
      </w:pPr>
    </w:p>
    <w:p w14:paraId="7E7F5ED2" w14:textId="77777777" w:rsidR="00F65B45" w:rsidRDefault="00F65B45">
      <w:pPr>
        <w:jc w:val="left"/>
        <w:rPr>
          <w:rFonts w:eastAsiaTheme="majorEastAsia" w:cs="Times New Roman"/>
          <w:b/>
          <w:bCs/>
          <w:color w:val="2F5496" w:themeColor="accent1" w:themeShade="BF"/>
          <w:sz w:val="32"/>
          <w:szCs w:val="32"/>
        </w:rPr>
      </w:pPr>
    </w:p>
    <w:p w14:paraId="10A657B6" w14:textId="77777777" w:rsidR="00F65B45" w:rsidRDefault="00F65B45">
      <w:pPr>
        <w:jc w:val="left"/>
        <w:rPr>
          <w:rFonts w:eastAsiaTheme="majorEastAsia" w:cs="Times New Roman"/>
          <w:b/>
          <w:bCs/>
          <w:color w:val="2F5496" w:themeColor="accent1" w:themeShade="BF"/>
          <w:sz w:val="32"/>
          <w:szCs w:val="32"/>
        </w:rPr>
      </w:pPr>
    </w:p>
    <w:p w14:paraId="2A2DE6D3" w14:textId="79624704" w:rsidR="00F65B45" w:rsidRDefault="00F65B45">
      <w:pPr>
        <w:jc w:val="left"/>
        <w:rPr>
          <w:rFonts w:eastAsiaTheme="majorEastAsia" w:cs="Times New Roman"/>
          <w:b/>
          <w:bCs/>
          <w:color w:val="2F5496" w:themeColor="accent1" w:themeShade="BF"/>
          <w:sz w:val="32"/>
          <w:szCs w:val="32"/>
        </w:rPr>
      </w:pPr>
    </w:p>
    <w:p w14:paraId="39B4BFEA" w14:textId="5D631E63" w:rsidR="00F65B45" w:rsidRDefault="00F65B45">
      <w:pPr>
        <w:jc w:val="left"/>
        <w:rPr>
          <w:rFonts w:eastAsiaTheme="majorEastAsia" w:cs="Times New Roman"/>
          <w:b/>
          <w:bCs/>
          <w:color w:val="2F5496" w:themeColor="accent1" w:themeShade="BF"/>
          <w:sz w:val="32"/>
          <w:szCs w:val="32"/>
        </w:rPr>
      </w:pPr>
    </w:p>
    <w:p w14:paraId="589A76E0" w14:textId="4A4B7058" w:rsidR="00F65B45" w:rsidRDefault="00F65B45">
      <w:pPr>
        <w:jc w:val="left"/>
        <w:rPr>
          <w:rFonts w:eastAsiaTheme="majorEastAsia" w:cs="Times New Roman"/>
          <w:b/>
          <w:bCs/>
          <w:color w:val="2F5496" w:themeColor="accent1" w:themeShade="BF"/>
          <w:sz w:val="32"/>
          <w:szCs w:val="32"/>
        </w:rPr>
      </w:pPr>
      <w:r w:rsidRPr="00F65B45">
        <w:rPr>
          <w:rFonts w:eastAsiaTheme="majorEastAsia" w:cs="Times New Roman"/>
          <w:b/>
          <w:bCs/>
          <w:color w:val="2F5496" w:themeColor="accent1" w:themeShade="BF"/>
          <w:sz w:val="32"/>
          <w:szCs w:val="32"/>
        </w:rPr>
        <w:drawing>
          <wp:anchor distT="0" distB="0" distL="114300" distR="114300" simplePos="0" relativeHeight="251700224" behindDoc="0" locked="0" layoutInCell="1" allowOverlap="1" wp14:anchorId="75B0562F" wp14:editId="2D78A2AE">
            <wp:simplePos x="0" y="0"/>
            <wp:positionH relativeFrom="column">
              <wp:posOffset>331470</wp:posOffset>
            </wp:positionH>
            <wp:positionV relativeFrom="paragraph">
              <wp:posOffset>122555</wp:posOffset>
            </wp:positionV>
            <wp:extent cx="4734966" cy="3704400"/>
            <wp:effectExtent l="0" t="0" r="8890" b="0"/>
            <wp:wrapSquare wrapText="bothSides"/>
            <wp:docPr id="986094716" name="Imagen 986094716"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094716" name="Imagen 1" descr="Tabla&#10;&#10;Descripción generada automáticamente"/>
                    <pic:cNvPicPr/>
                  </pic:nvPicPr>
                  <pic:blipFill>
                    <a:blip r:embed="rId51">
                      <a:extLst>
                        <a:ext uri="{28A0092B-C50C-407E-A947-70E740481C1C}">
                          <a14:useLocalDpi xmlns:a14="http://schemas.microsoft.com/office/drawing/2010/main" val="0"/>
                        </a:ext>
                      </a:extLst>
                    </a:blip>
                    <a:stretch>
                      <a:fillRect/>
                    </a:stretch>
                  </pic:blipFill>
                  <pic:spPr>
                    <a:xfrm>
                      <a:off x="0" y="0"/>
                      <a:ext cx="4734966" cy="3704400"/>
                    </a:xfrm>
                    <a:prstGeom prst="rect">
                      <a:avLst/>
                    </a:prstGeom>
                  </pic:spPr>
                </pic:pic>
              </a:graphicData>
            </a:graphic>
            <wp14:sizeRelH relativeFrom="margin">
              <wp14:pctWidth>0</wp14:pctWidth>
            </wp14:sizeRelH>
            <wp14:sizeRelV relativeFrom="margin">
              <wp14:pctHeight>0</wp14:pctHeight>
            </wp14:sizeRelV>
          </wp:anchor>
        </w:drawing>
      </w:r>
    </w:p>
    <w:p w14:paraId="0F04F6D4" w14:textId="77777777" w:rsidR="00976195" w:rsidRDefault="00976195">
      <w:pPr>
        <w:jc w:val="left"/>
        <w:rPr>
          <w:rFonts w:eastAsiaTheme="majorEastAsia" w:cs="Times New Roman"/>
          <w:b/>
          <w:bCs/>
          <w:color w:val="2F5496" w:themeColor="accent1" w:themeShade="BF"/>
          <w:sz w:val="32"/>
          <w:szCs w:val="32"/>
        </w:rPr>
      </w:pPr>
      <w:r>
        <w:rPr>
          <w:rFonts w:cs="Times New Roman"/>
          <w:b/>
          <w:bCs/>
        </w:rPr>
        <w:br w:type="page"/>
      </w:r>
    </w:p>
    <w:p w14:paraId="2BA28D07" w14:textId="724FE412" w:rsidR="00C336AB" w:rsidRDefault="00C336AB">
      <w:pPr>
        <w:jc w:val="left"/>
        <w:rPr>
          <w:rFonts w:cs="Times New Roman"/>
          <w:b/>
          <w:bCs/>
        </w:rPr>
      </w:pPr>
      <w:r w:rsidRPr="00C336AB">
        <w:rPr>
          <w:rFonts w:cs="Times New Roman"/>
          <w:b/>
          <w:bCs/>
        </w:rPr>
        <w:lastRenderedPageBreak/>
        <w:drawing>
          <wp:anchor distT="0" distB="0" distL="114300" distR="114300" simplePos="0" relativeHeight="251702272" behindDoc="0" locked="0" layoutInCell="1" allowOverlap="1" wp14:anchorId="4541A449" wp14:editId="1DBA0A62">
            <wp:simplePos x="0" y="0"/>
            <wp:positionH relativeFrom="column">
              <wp:posOffset>634365</wp:posOffset>
            </wp:positionH>
            <wp:positionV relativeFrom="paragraph">
              <wp:posOffset>0</wp:posOffset>
            </wp:positionV>
            <wp:extent cx="4755649" cy="3704400"/>
            <wp:effectExtent l="0" t="0" r="6985" b="0"/>
            <wp:wrapSquare wrapText="bothSides"/>
            <wp:docPr id="1059731640" name="Imagen 105973164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731640" name="Imagen 1" descr="Interfaz de usuario gráfica&#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4755649" cy="3704400"/>
                    </a:xfrm>
                    <a:prstGeom prst="rect">
                      <a:avLst/>
                    </a:prstGeom>
                  </pic:spPr>
                </pic:pic>
              </a:graphicData>
            </a:graphic>
            <wp14:sizeRelH relativeFrom="margin">
              <wp14:pctWidth>0</wp14:pctWidth>
            </wp14:sizeRelH>
            <wp14:sizeRelV relativeFrom="margin">
              <wp14:pctHeight>0</wp14:pctHeight>
            </wp14:sizeRelV>
          </wp:anchor>
        </w:drawing>
      </w:r>
    </w:p>
    <w:p w14:paraId="3B5F8F81" w14:textId="43418914" w:rsidR="00C336AB" w:rsidRDefault="00C336AB">
      <w:pPr>
        <w:jc w:val="left"/>
        <w:rPr>
          <w:rFonts w:cs="Times New Roman"/>
          <w:b/>
          <w:bCs/>
        </w:rPr>
      </w:pPr>
    </w:p>
    <w:p w14:paraId="4D661379" w14:textId="291350B9" w:rsidR="00C336AB" w:rsidRDefault="00C336AB">
      <w:pPr>
        <w:jc w:val="left"/>
        <w:rPr>
          <w:rFonts w:cs="Times New Roman"/>
          <w:b/>
          <w:bCs/>
        </w:rPr>
      </w:pPr>
    </w:p>
    <w:p w14:paraId="5FE57ABB" w14:textId="51EA257D" w:rsidR="00C336AB" w:rsidRDefault="00C336AB">
      <w:pPr>
        <w:jc w:val="left"/>
        <w:rPr>
          <w:rFonts w:cs="Times New Roman"/>
          <w:b/>
          <w:bCs/>
        </w:rPr>
      </w:pPr>
    </w:p>
    <w:p w14:paraId="4B66F089" w14:textId="35B26C3E" w:rsidR="00C336AB" w:rsidRDefault="00C336AB">
      <w:pPr>
        <w:jc w:val="left"/>
        <w:rPr>
          <w:rFonts w:cs="Times New Roman"/>
          <w:b/>
          <w:bCs/>
        </w:rPr>
      </w:pPr>
    </w:p>
    <w:p w14:paraId="1D6AEC5B" w14:textId="77777777" w:rsidR="00C336AB" w:rsidRDefault="00C336AB">
      <w:pPr>
        <w:jc w:val="left"/>
        <w:rPr>
          <w:rFonts w:cs="Times New Roman"/>
          <w:b/>
          <w:bCs/>
        </w:rPr>
      </w:pPr>
    </w:p>
    <w:p w14:paraId="7E96AA89" w14:textId="77777777" w:rsidR="00C336AB" w:rsidRDefault="00C336AB">
      <w:pPr>
        <w:jc w:val="left"/>
        <w:rPr>
          <w:rFonts w:cs="Times New Roman"/>
          <w:b/>
          <w:bCs/>
        </w:rPr>
      </w:pPr>
    </w:p>
    <w:p w14:paraId="649F7991" w14:textId="77777777" w:rsidR="00C336AB" w:rsidRDefault="00C336AB">
      <w:pPr>
        <w:jc w:val="left"/>
        <w:rPr>
          <w:rFonts w:cs="Times New Roman"/>
          <w:b/>
          <w:bCs/>
        </w:rPr>
      </w:pPr>
    </w:p>
    <w:p w14:paraId="1FA6026F" w14:textId="77777777" w:rsidR="00C336AB" w:rsidRDefault="00C336AB">
      <w:pPr>
        <w:jc w:val="left"/>
        <w:rPr>
          <w:rFonts w:cs="Times New Roman"/>
          <w:b/>
          <w:bCs/>
        </w:rPr>
      </w:pPr>
    </w:p>
    <w:p w14:paraId="398A5762" w14:textId="77777777" w:rsidR="00C336AB" w:rsidRDefault="00C336AB">
      <w:pPr>
        <w:jc w:val="left"/>
        <w:rPr>
          <w:rFonts w:cs="Times New Roman"/>
          <w:b/>
          <w:bCs/>
        </w:rPr>
      </w:pPr>
    </w:p>
    <w:p w14:paraId="41202DD0" w14:textId="77777777" w:rsidR="00C336AB" w:rsidRDefault="00C336AB">
      <w:pPr>
        <w:jc w:val="left"/>
        <w:rPr>
          <w:rFonts w:cs="Times New Roman"/>
          <w:b/>
          <w:bCs/>
        </w:rPr>
      </w:pPr>
    </w:p>
    <w:p w14:paraId="78577278" w14:textId="77777777" w:rsidR="00C336AB" w:rsidRDefault="00C336AB">
      <w:pPr>
        <w:jc w:val="left"/>
        <w:rPr>
          <w:rFonts w:cs="Times New Roman"/>
          <w:b/>
          <w:bCs/>
        </w:rPr>
      </w:pPr>
    </w:p>
    <w:p w14:paraId="254AF9D8" w14:textId="77777777" w:rsidR="00C336AB" w:rsidRDefault="00C336AB">
      <w:pPr>
        <w:jc w:val="left"/>
        <w:rPr>
          <w:rFonts w:cs="Times New Roman"/>
          <w:b/>
          <w:bCs/>
        </w:rPr>
      </w:pPr>
    </w:p>
    <w:p w14:paraId="18EA687D" w14:textId="77777777" w:rsidR="00C336AB" w:rsidRDefault="00C336AB">
      <w:pPr>
        <w:jc w:val="left"/>
        <w:rPr>
          <w:rFonts w:cs="Times New Roman"/>
          <w:b/>
          <w:bCs/>
        </w:rPr>
      </w:pPr>
    </w:p>
    <w:p w14:paraId="56291AFD" w14:textId="0CCF02C0" w:rsidR="00C336AB" w:rsidRDefault="00593509">
      <w:pPr>
        <w:jc w:val="left"/>
        <w:rPr>
          <w:rFonts w:cs="Times New Roman"/>
          <w:b/>
          <w:bCs/>
        </w:rPr>
      </w:pPr>
      <w:r w:rsidRPr="00593509">
        <w:rPr>
          <w:rFonts w:cs="Times New Roman"/>
          <w:b/>
          <w:bCs/>
        </w:rPr>
        <w:drawing>
          <wp:anchor distT="0" distB="0" distL="114300" distR="114300" simplePos="0" relativeHeight="251704320" behindDoc="0" locked="0" layoutInCell="1" allowOverlap="1" wp14:anchorId="215FF398" wp14:editId="61BB63DD">
            <wp:simplePos x="0" y="0"/>
            <wp:positionH relativeFrom="column">
              <wp:posOffset>634365</wp:posOffset>
            </wp:positionH>
            <wp:positionV relativeFrom="paragraph">
              <wp:posOffset>200660</wp:posOffset>
            </wp:positionV>
            <wp:extent cx="4742056" cy="3704400"/>
            <wp:effectExtent l="0" t="0" r="1905" b="0"/>
            <wp:wrapSquare wrapText="bothSides"/>
            <wp:docPr id="991359939" name="Imagen 99135993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1359939" name="Imagen 1" descr="Interfaz de usuario gráfica, Aplicación&#10;&#10;Descripción generada automáticamente"/>
                    <pic:cNvPicPr/>
                  </pic:nvPicPr>
                  <pic:blipFill>
                    <a:blip r:embed="rId53">
                      <a:extLst>
                        <a:ext uri="{28A0092B-C50C-407E-A947-70E740481C1C}">
                          <a14:useLocalDpi xmlns:a14="http://schemas.microsoft.com/office/drawing/2010/main" val="0"/>
                        </a:ext>
                      </a:extLst>
                    </a:blip>
                    <a:stretch>
                      <a:fillRect/>
                    </a:stretch>
                  </pic:blipFill>
                  <pic:spPr>
                    <a:xfrm>
                      <a:off x="0" y="0"/>
                      <a:ext cx="4742056" cy="3704400"/>
                    </a:xfrm>
                    <a:prstGeom prst="rect">
                      <a:avLst/>
                    </a:prstGeom>
                  </pic:spPr>
                </pic:pic>
              </a:graphicData>
            </a:graphic>
            <wp14:sizeRelH relativeFrom="margin">
              <wp14:pctWidth>0</wp14:pctWidth>
            </wp14:sizeRelH>
            <wp14:sizeRelV relativeFrom="margin">
              <wp14:pctHeight>0</wp14:pctHeight>
            </wp14:sizeRelV>
          </wp:anchor>
        </w:drawing>
      </w:r>
    </w:p>
    <w:p w14:paraId="6DF1EB28" w14:textId="77777777" w:rsidR="00C336AB" w:rsidRDefault="00C336AB">
      <w:pPr>
        <w:jc w:val="left"/>
        <w:rPr>
          <w:rFonts w:cs="Times New Roman"/>
          <w:b/>
          <w:bCs/>
        </w:rPr>
      </w:pPr>
    </w:p>
    <w:p w14:paraId="01B30653" w14:textId="77777777" w:rsidR="00C336AB" w:rsidRDefault="00C336AB">
      <w:pPr>
        <w:jc w:val="left"/>
        <w:rPr>
          <w:rFonts w:cs="Times New Roman"/>
          <w:b/>
          <w:bCs/>
        </w:rPr>
      </w:pPr>
    </w:p>
    <w:p w14:paraId="15241438" w14:textId="77777777" w:rsidR="00C336AB" w:rsidRPr="00593509" w:rsidRDefault="00976195">
      <w:pPr>
        <w:jc w:val="left"/>
        <w:rPr>
          <w:rFonts w:cs="Times New Roman"/>
          <w:b/>
          <w:bCs/>
        </w:rPr>
      </w:pPr>
      <w:r>
        <w:rPr>
          <w:rFonts w:cs="Times New Roman"/>
          <w:b/>
          <w:bCs/>
        </w:rPr>
        <w:br w:type="page"/>
      </w:r>
    </w:p>
    <w:p w14:paraId="0996AF56" w14:textId="670B6402" w:rsidR="00A37701" w:rsidRDefault="00A37701">
      <w:pPr>
        <w:jc w:val="left"/>
        <w:rPr>
          <w:rFonts w:cs="Times New Roman"/>
          <w:b/>
          <w:bCs/>
        </w:rPr>
      </w:pPr>
      <w:r w:rsidRPr="00F174D7">
        <w:rPr>
          <w:rFonts w:cs="Times New Roman"/>
          <w:b/>
          <w:bCs/>
        </w:rPr>
        <w:lastRenderedPageBreak/>
        <w:drawing>
          <wp:anchor distT="0" distB="0" distL="114300" distR="114300" simplePos="0" relativeHeight="251706368" behindDoc="0" locked="0" layoutInCell="1" allowOverlap="1" wp14:anchorId="475C72EB" wp14:editId="2D46DC6D">
            <wp:simplePos x="0" y="0"/>
            <wp:positionH relativeFrom="column">
              <wp:posOffset>539391</wp:posOffset>
            </wp:positionH>
            <wp:positionV relativeFrom="paragraph">
              <wp:posOffset>0</wp:posOffset>
            </wp:positionV>
            <wp:extent cx="4724692" cy="3704400"/>
            <wp:effectExtent l="0" t="0" r="0" b="0"/>
            <wp:wrapSquare wrapText="bothSides"/>
            <wp:docPr id="1139081635" name="Imagen 1139081635"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081635" name="Imagen 1" descr="Interfaz de usuario gráfica, Tabla&#10;&#10;Descripción generada automáticamente"/>
                    <pic:cNvPicPr/>
                  </pic:nvPicPr>
                  <pic:blipFill>
                    <a:blip r:embed="rId54">
                      <a:extLst>
                        <a:ext uri="{28A0092B-C50C-407E-A947-70E740481C1C}">
                          <a14:useLocalDpi xmlns:a14="http://schemas.microsoft.com/office/drawing/2010/main" val="0"/>
                        </a:ext>
                      </a:extLst>
                    </a:blip>
                    <a:stretch>
                      <a:fillRect/>
                    </a:stretch>
                  </pic:blipFill>
                  <pic:spPr>
                    <a:xfrm>
                      <a:off x="0" y="0"/>
                      <a:ext cx="4724692" cy="3704400"/>
                    </a:xfrm>
                    <a:prstGeom prst="rect">
                      <a:avLst/>
                    </a:prstGeom>
                  </pic:spPr>
                </pic:pic>
              </a:graphicData>
            </a:graphic>
          </wp:anchor>
        </w:drawing>
      </w:r>
    </w:p>
    <w:p w14:paraId="19B58CF0" w14:textId="7CCA09E5" w:rsidR="00A37701" w:rsidRDefault="00A37701">
      <w:pPr>
        <w:jc w:val="left"/>
        <w:rPr>
          <w:rFonts w:cs="Times New Roman"/>
          <w:b/>
          <w:bCs/>
        </w:rPr>
      </w:pPr>
    </w:p>
    <w:p w14:paraId="6266E8E0" w14:textId="77777777" w:rsidR="00A37701" w:rsidRDefault="00A37701">
      <w:pPr>
        <w:jc w:val="left"/>
        <w:rPr>
          <w:rFonts w:cs="Times New Roman"/>
          <w:b/>
          <w:bCs/>
        </w:rPr>
      </w:pPr>
    </w:p>
    <w:p w14:paraId="3446C6E0" w14:textId="2BD9D2D9" w:rsidR="00A37701" w:rsidRDefault="00A37701">
      <w:pPr>
        <w:jc w:val="left"/>
        <w:rPr>
          <w:rFonts w:cs="Times New Roman"/>
          <w:b/>
          <w:bCs/>
        </w:rPr>
      </w:pPr>
    </w:p>
    <w:p w14:paraId="51248965" w14:textId="77777777" w:rsidR="00A37701" w:rsidRDefault="00A37701">
      <w:pPr>
        <w:jc w:val="left"/>
        <w:rPr>
          <w:rFonts w:cs="Times New Roman"/>
          <w:b/>
          <w:bCs/>
        </w:rPr>
      </w:pPr>
    </w:p>
    <w:p w14:paraId="04E6A949" w14:textId="77777777" w:rsidR="00A37701" w:rsidRDefault="00A37701">
      <w:pPr>
        <w:jc w:val="left"/>
        <w:rPr>
          <w:rFonts w:cs="Times New Roman"/>
          <w:b/>
          <w:bCs/>
        </w:rPr>
      </w:pPr>
    </w:p>
    <w:p w14:paraId="2E7C5715" w14:textId="77777777" w:rsidR="00A37701" w:rsidRDefault="00A37701">
      <w:pPr>
        <w:jc w:val="left"/>
        <w:rPr>
          <w:rFonts w:cs="Times New Roman"/>
          <w:b/>
          <w:bCs/>
        </w:rPr>
      </w:pPr>
    </w:p>
    <w:p w14:paraId="0188F307" w14:textId="77777777" w:rsidR="00A37701" w:rsidRDefault="00A37701">
      <w:pPr>
        <w:jc w:val="left"/>
        <w:rPr>
          <w:rFonts w:cs="Times New Roman"/>
          <w:b/>
          <w:bCs/>
        </w:rPr>
      </w:pPr>
    </w:p>
    <w:p w14:paraId="1793CFD1" w14:textId="77777777" w:rsidR="00A37701" w:rsidRDefault="00A37701">
      <w:pPr>
        <w:jc w:val="left"/>
        <w:rPr>
          <w:rFonts w:cs="Times New Roman"/>
          <w:b/>
          <w:bCs/>
        </w:rPr>
      </w:pPr>
    </w:p>
    <w:p w14:paraId="1B19A6A8" w14:textId="77777777" w:rsidR="00A37701" w:rsidRDefault="00A37701">
      <w:pPr>
        <w:jc w:val="left"/>
        <w:rPr>
          <w:rFonts w:cs="Times New Roman"/>
          <w:b/>
          <w:bCs/>
        </w:rPr>
      </w:pPr>
    </w:p>
    <w:p w14:paraId="285DFCB1" w14:textId="77777777" w:rsidR="00A37701" w:rsidRDefault="00A37701">
      <w:pPr>
        <w:jc w:val="left"/>
        <w:rPr>
          <w:rFonts w:cs="Times New Roman"/>
          <w:b/>
          <w:bCs/>
        </w:rPr>
      </w:pPr>
    </w:p>
    <w:p w14:paraId="687FBDDF" w14:textId="77777777" w:rsidR="00A37701" w:rsidRDefault="00A37701">
      <w:pPr>
        <w:jc w:val="left"/>
        <w:rPr>
          <w:rFonts w:cs="Times New Roman"/>
          <w:b/>
          <w:bCs/>
        </w:rPr>
      </w:pPr>
    </w:p>
    <w:p w14:paraId="383606DE" w14:textId="77777777" w:rsidR="00A37701" w:rsidRDefault="00A37701">
      <w:pPr>
        <w:jc w:val="left"/>
        <w:rPr>
          <w:rFonts w:cs="Times New Roman"/>
          <w:b/>
          <w:bCs/>
        </w:rPr>
      </w:pPr>
    </w:p>
    <w:p w14:paraId="4F758861" w14:textId="0750831A" w:rsidR="00A37701" w:rsidRDefault="00A37701">
      <w:pPr>
        <w:jc w:val="left"/>
        <w:rPr>
          <w:rFonts w:cs="Times New Roman"/>
          <w:b/>
          <w:bCs/>
        </w:rPr>
      </w:pPr>
    </w:p>
    <w:p w14:paraId="5C63D10E" w14:textId="36C23CF6" w:rsidR="00593509" w:rsidRDefault="00A37701">
      <w:pPr>
        <w:jc w:val="left"/>
        <w:rPr>
          <w:rFonts w:eastAsiaTheme="majorEastAsia" w:cs="Times New Roman"/>
          <w:b/>
          <w:bCs/>
          <w:color w:val="2F5496" w:themeColor="accent1" w:themeShade="BF"/>
          <w:sz w:val="32"/>
          <w:szCs w:val="32"/>
        </w:rPr>
      </w:pPr>
      <w:r w:rsidRPr="00A37701">
        <w:rPr>
          <w:rFonts w:cs="Times New Roman"/>
          <w:b/>
          <w:bCs/>
        </w:rPr>
        <w:drawing>
          <wp:anchor distT="0" distB="0" distL="114300" distR="114300" simplePos="0" relativeHeight="251708416" behindDoc="0" locked="0" layoutInCell="1" allowOverlap="1" wp14:anchorId="175F0ABA" wp14:editId="14265891">
            <wp:simplePos x="0" y="0"/>
            <wp:positionH relativeFrom="column">
              <wp:posOffset>531047</wp:posOffset>
            </wp:positionH>
            <wp:positionV relativeFrom="paragraph">
              <wp:posOffset>276860</wp:posOffset>
            </wp:positionV>
            <wp:extent cx="4733037" cy="3704400"/>
            <wp:effectExtent l="0" t="0" r="0" b="0"/>
            <wp:wrapSquare wrapText="bothSides"/>
            <wp:docPr id="1476381740" name="Imagen 147638174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381740" name="Imagen 1" descr="Interfaz de usuario gráfica&#10;&#10;Descripción generada automáticamente"/>
                    <pic:cNvPicPr/>
                  </pic:nvPicPr>
                  <pic:blipFill>
                    <a:blip r:embed="rId55">
                      <a:extLst>
                        <a:ext uri="{28A0092B-C50C-407E-A947-70E740481C1C}">
                          <a14:useLocalDpi xmlns:a14="http://schemas.microsoft.com/office/drawing/2010/main" val="0"/>
                        </a:ext>
                      </a:extLst>
                    </a:blip>
                    <a:stretch>
                      <a:fillRect/>
                    </a:stretch>
                  </pic:blipFill>
                  <pic:spPr>
                    <a:xfrm>
                      <a:off x="0" y="0"/>
                      <a:ext cx="4733037" cy="3704400"/>
                    </a:xfrm>
                    <a:prstGeom prst="rect">
                      <a:avLst/>
                    </a:prstGeom>
                  </pic:spPr>
                </pic:pic>
              </a:graphicData>
            </a:graphic>
            <wp14:sizeRelH relativeFrom="margin">
              <wp14:pctWidth>0</wp14:pctWidth>
            </wp14:sizeRelH>
            <wp14:sizeRelV relativeFrom="margin">
              <wp14:pctHeight>0</wp14:pctHeight>
            </wp14:sizeRelV>
          </wp:anchor>
        </w:drawing>
      </w:r>
      <w:r w:rsidR="00593509">
        <w:rPr>
          <w:rFonts w:cs="Times New Roman"/>
          <w:b/>
          <w:bCs/>
        </w:rPr>
        <w:br w:type="page"/>
      </w:r>
    </w:p>
    <w:p w14:paraId="0B1163A6" w14:textId="3957BFCE" w:rsidR="00F42B1E" w:rsidRDefault="00F42B1E">
      <w:pPr>
        <w:jc w:val="left"/>
        <w:rPr>
          <w:rFonts w:cs="Times New Roman"/>
          <w:b/>
          <w:bCs/>
        </w:rPr>
      </w:pPr>
      <w:r w:rsidRPr="00F42B1E">
        <w:rPr>
          <w:rFonts w:cs="Times New Roman"/>
          <w:b/>
          <w:bCs/>
        </w:rPr>
        <w:lastRenderedPageBreak/>
        <w:drawing>
          <wp:anchor distT="0" distB="0" distL="114300" distR="114300" simplePos="0" relativeHeight="251710464" behindDoc="0" locked="0" layoutInCell="1" allowOverlap="1" wp14:anchorId="11721EE5" wp14:editId="08F47A61">
            <wp:simplePos x="0" y="0"/>
            <wp:positionH relativeFrom="column">
              <wp:posOffset>501015</wp:posOffset>
            </wp:positionH>
            <wp:positionV relativeFrom="paragraph">
              <wp:posOffset>0</wp:posOffset>
            </wp:positionV>
            <wp:extent cx="4722131" cy="3704400"/>
            <wp:effectExtent l="0" t="0" r="2540" b="0"/>
            <wp:wrapSquare wrapText="bothSides"/>
            <wp:docPr id="1462286538" name="Imagen 1462286538"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286538" name="Imagen 1" descr="Tabla&#10;&#10;Descripción generada automáticamente"/>
                    <pic:cNvPicPr/>
                  </pic:nvPicPr>
                  <pic:blipFill>
                    <a:blip r:embed="rId56">
                      <a:extLst>
                        <a:ext uri="{28A0092B-C50C-407E-A947-70E740481C1C}">
                          <a14:useLocalDpi xmlns:a14="http://schemas.microsoft.com/office/drawing/2010/main" val="0"/>
                        </a:ext>
                      </a:extLst>
                    </a:blip>
                    <a:stretch>
                      <a:fillRect/>
                    </a:stretch>
                  </pic:blipFill>
                  <pic:spPr>
                    <a:xfrm>
                      <a:off x="0" y="0"/>
                      <a:ext cx="4722131" cy="3704400"/>
                    </a:xfrm>
                    <a:prstGeom prst="rect">
                      <a:avLst/>
                    </a:prstGeom>
                  </pic:spPr>
                </pic:pic>
              </a:graphicData>
            </a:graphic>
            <wp14:sizeRelH relativeFrom="margin">
              <wp14:pctWidth>0</wp14:pctWidth>
            </wp14:sizeRelH>
            <wp14:sizeRelV relativeFrom="margin">
              <wp14:pctHeight>0</wp14:pctHeight>
            </wp14:sizeRelV>
          </wp:anchor>
        </w:drawing>
      </w:r>
    </w:p>
    <w:p w14:paraId="6F3E6DE1" w14:textId="77777777" w:rsidR="00F42B1E" w:rsidRDefault="00F42B1E">
      <w:pPr>
        <w:jc w:val="left"/>
        <w:rPr>
          <w:rFonts w:cs="Times New Roman"/>
          <w:b/>
          <w:bCs/>
        </w:rPr>
      </w:pPr>
    </w:p>
    <w:p w14:paraId="27A86F26" w14:textId="77777777" w:rsidR="00F42B1E" w:rsidRDefault="00F42B1E">
      <w:pPr>
        <w:jc w:val="left"/>
        <w:rPr>
          <w:rFonts w:cs="Times New Roman"/>
          <w:b/>
          <w:bCs/>
        </w:rPr>
      </w:pPr>
    </w:p>
    <w:p w14:paraId="65D5D9DF" w14:textId="77777777" w:rsidR="00F42B1E" w:rsidRDefault="00F42B1E">
      <w:pPr>
        <w:jc w:val="left"/>
        <w:rPr>
          <w:rFonts w:cs="Times New Roman"/>
          <w:b/>
          <w:bCs/>
        </w:rPr>
      </w:pPr>
    </w:p>
    <w:p w14:paraId="46F991E0" w14:textId="77777777" w:rsidR="00F42B1E" w:rsidRDefault="00F42B1E">
      <w:pPr>
        <w:jc w:val="left"/>
        <w:rPr>
          <w:rFonts w:cs="Times New Roman"/>
          <w:b/>
          <w:bCs/>
        </w:rPr>
      </w:pPr>
    </w:p>
    <w:p w14:paraId="0994337B" w14:textId="77777777" w:rsidR="00F42B1E" w:rsidRDefault="00F42B1E">
      <w:pPr>
        <w:jc w:val="left"/>
        <w:rPr>
          <w:rFonts w:cs="Times New Roman"/>
          <w:b/>
          <w:bCs/>
        </w:rPr>
      </w:pPr>
    </w:p>
    <w:p w14:paraId="11CA4C0D" w14:textId="77777777" w:rsidR="00F42B1E" w:rsidRDefault="00F42B1E">
      <w:pPr>
        <w:jc w:val="left"/>
        <w:rPr>
          <w:rFonts w:cs="Times New Roman"/>
          <w:b/>
          <w:bCs/>
        </w:rPr>
      </w:pPr>
    </w:p>
    <w:p w14:paraId="228C29BC" w14:textId="77777777" w:rsidR="00F42B1E" w:rsidRDefault="00F42B1E">
      <w:pPr>
        <w:jc w:val="left"/>
        <w:rPr>
          <w:rFonts w:cs="Times New Roman"/>
          <w:b/>
          <w:bCs/>
        </w:rPr>
      </w:pPr>
    </w:p>
    <w:p w14:paraId="3EFB08BC" w14:textId="77777777" w:rsidR="00F42B1E" w:rsidRDefault="00F42B1E">
      <w:pPr>
        <w:jc w:val="left"/>
        <w:rPr>
          <w:rFonts w:cs="Times New Roman"/>
          <w:b/>
          <w:bCs/>
        </w:rPr>
      </w:pPr>
    </w:p>
    <w:p w14:paraId="50238348" w14:textId="77777777" w:rsidR="00F42B1E" w:rsidRDefault="00F42B1E">
      <w:pPr>
        <w:jc w:val="left"/>
        <w:rPr>
          <w:rFonts w:cs="Times New Roman"/>
          <w:b/>
          <w:bCs/>
        </w:rPr>
      </w:pPr>
    </w:p>
    <w:p w14:paraId="57EFBF26" w14:textId="77777777" w:rsidR="00F42B1E" w:rsidRDefault="00F42B1E">
      <w:pPr>
        <w:jc w:val="left"/>
        <w:rPr>
          <w:rFonts w:cs="Times New Roman"/>
          <w:b/>
          <w:bCs/>
        </w:rPr>
      </w:pPr>
    </w:p>
    <w:p w14:paraId="403C6529" w14:textId="77777777" w:rsidR="00F42B1E" w:rsidRDefault="00F42B1E">
      <w:pPr>
        <w:jc w:val="left"/>
        <w:rPr>
          <w:rFonts w:cs="Times New Roman"/>
          <w:b/>
          <w:bCs/>
        </w:rPr>
      </w:pPr>
    </w:p>
    <w:p w14:paraId="25CAB96F" w14:textId="77777777" w:rsidR="00F42B1E" w:rsidRDefault="00F42B1E">
      <w:pPr>
        <w:jc w:val="left"/>
        <w:rPr>
          <w:rFonts w:cs="Times New Roman"/>
          <w:b/>
          <w:bCs/>
        </w:rPr>
      </w:pPr>
    </w:p>
    <w:p w14:paraId="2FB58F2D" w14:textId="77777777" w:rsidR="00F42B1E" w:rsidRDefault="00F42B1E">
      <w:pPr>
        <w:jc w:val="left"/>
        <w:rPr>
          <w:rFonts w:cs="Times New Roman"/>
          <w:b/>
          <w:bCs/>
        </w:rPr>
      </w:pPr>
    </w:p>
    <w:p w14:paraId="0A7B06C5" w14:textId="5A997542" w:rsidR="00F42B1E" w:rsidRDefault="00B36A86">
      <w:pPr>
        <w:jc w:val="left"/>
        <w:rPr>
          <w:rFonts w:cs="Times New Roman"/>
          <w:b/>
          <w:bCs/>
        </w:rPr>
      </w:pPr>
      <w:r w:rsidRPr="00B36A86">
        <w:rPr>
          <w:rFonts w:cs="Times New Roman"/>
          <w:b/>
          <w:bCs/>
        </w:rPr>
        <w:drawing>
          <wp:anchor distT="0" distB="0" distL="114300" distR="114300" simplePos="0" relativeHeight="251712512" behindDoc="0" locked="0" layoutInCell="1" allowOverlap="1" wp14:anchorId="6228A5F0" wp14:editId="126A3452">
            <wp:simplePos x="0" y="0"/>
            <wp:positionH relativeFrom="column">
              <wp:posOffset>477520</wp:posOffset>
            </wp:positionH>
            <wp:positionV relativeFrom="paragraph">
              <wp:posOffset>200660</wp:posOffset>
            </wp:positionV>
            <wp:extent cx="4745931" cy="3704400"/>
            <wp:effectExtent l="0" t="0" r="0" b="0"/>
            <wp:wrapSquare wrapText="bothSides"/>
            <wp:docPr id="1589456000" name="Imagen 158945600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456000" name="Imagen 1" descr="Interfaz de usuario gráfica&#10;&#10;Descripción generada automáticamente"/>
                    <pic:cNvPicPr/>
                  </pic:nvPicPr>
                  <pic:blipFill>
                    <a:blip r:embed="rId57">
                      <a:extLst>
                        <a:ext uri="{28A0092B-C50C-407E-A947-70E740481C1C}">
                          <a14:useLocalDpi xmlns:a14="http://schemas.microsoft.com/office/drawing/2010/main" val="0"/>
                        </a:ext>
                      </a:extLst>
                    </a:blip>
                    <a:stretch>
                      <a:fillRect/>
                    </a:stretch>
                  </pic:blipFill>
                  <pic:spPr>
                    <a:xfrm>
                      <a:off x="0" y="0"/>
                      <a:ext cx="4745931" cy="3704400"/>
                    </a:xfrm>
                    <a:prstGeom prst="rect">
                      <a:avLst/>
                    </a:prstGeom>
                  </pic:spPr>
                </pic:pic>
              </a:graphicData>
            </a:graphic>
            <wp14:sizeRelH relativeFrom="margin">
              <wp14:pctWidth>0</wp14:pctWidth>
            </wp14:sizeRelH>
            <wp14:sizeRelV relativeFrom="margin">
              <wp14:pctHeight>0</wp14:pctHeight>
            </wp14:sizeRelV>
          </wp:anchor>
        </w:drawing>
      </w:r>
    </w:p>
    <w:p w14:paraId="450C2C3D" w14:textId="77777777" w:rsidR="00F42B1E" w:rsidRDefault="00F42B1E">
      <w:pPr>
        <w:jc w:val="left"/>
        <w:rPr>
          <w:rFonts w:cs="Times New Roman"/>
          <w:b/>
          <w:bCs/>
        </w:rPr>
      </w:pPr>
    </w:p>
    <w:p w14:paraId="3C6CA7D0" w14:textId="77777777" w:rsidR="00F42B1E" w:rsidRDefault="00F42B1E">
      <w:pPr>
        <w:jc w:val="left"/>
        <w:rPr>
          <w:rFonts w:cs="Times New Roman"/>
          <w:b/>
          <w:bCs/>
        </w:rPr>
      </w:pPr>
    </w:p>
    <w:p w14:paraId="412AD6DA" w14:textId="77777777" w:rsidR="00F42B1E" w:rsidRDefault="00F42B1E">
      <w:pPr>
        <w:jc w:val="left"/>
        <w:rPr>
          <w:rFonts w:cs="Times New Roman"/>
          <w:b/>
          <w:bCs/>
        </w:rPr>
      </w:pPr>
    </w:p>
    <w:p w14:paraId="7F3A972C" w14:textId="273E4EE8" w:rsidR="00F42B1E" w:rsidRDefault="00F42B1E">
      <w:pPr>
        <w:jc w:val="left"/>
        <w:rPr>
          <w:rFonts w:cs="Times New Roman"/>
          <w:b/>
          <w:bCs/>
        </w:rPr>
      </w:pPr>
    </w:p>
    <w:p w14:paraId="5B5ABF15" w14:textId="77777777" w:rsidR="00A37701" w:rsidRDefault="00A37701">
      <w:pPr>
        <w:jc w:val="left"/>
        <w:rPr>
          <w:rFonts w:eastAsiaTheme="majorEastAsia" w:cs="Times New Roman"/>
          <w:b/>
          <w:bCs/>
          <w:color w:val="2F5496" w:themeColor="accent1" w:themeShade="BF"/>
          <w:sz w:val="32"/>
          <w:szCs w:val="32"/>
        </w:rPr>
      </w:pPr>
      <w:r>
        <w:rPr>
          <w:rFonts w:cs="Times New Roman"/>
          <w:b/>
          <w:bCs/>
        </w:rPr>
        <w:br w:type="page"/>
      </w:r>
    </w:p>
    <w:p w14:paraId="51B3EFA1" w14:textId="06B485BF" w:rsidR="00F61058" w:rsidRDefault="00F61058">
      <w:pPr>
        <w:jc w:val="left"/>
        <w:rPr>
          <w:rFonts w:eastAsiaTheme="majorEastAsia" w:cs="Times New Roman"/>
          <w:b/>
          <w:bCs/>
          <w:color w:val="2F5496" w:themeColor="accent1" w:themeShade="BF"/>
          <w:sz w:val="32"/>
          <w:szCs w:val="32"/>
        </w:rPr>
      </w:pPr>
      <w:r w:rsidRPr="00F61058">
        <w:rPr>
          <w:rFonts w:eastAsiaTheme="majorEastAsia" w:cs="Times New Roman"/>
          <w:b/>
          <w:bCs/>
          <w:color w:val="2F5496" w:themeColor="accent1" w:themeShade="BF"/>
          <w:sz w:val="32"/>
          <w:szCs w:val="32"/>
        </w:rPr>
        <w:lastRenderedPageBreak/>
        <w:drawing>
          <wp:anchor distT="0" distB="0" distL="114300" distR="114300" simplePos="0" relativeHeight="251714560" behindDoc="0" locked="0" layoutInCell="1" allowOverlap="1" wp14:anchorId="7723FB5E" wp14:editId="6FAD5C09">
            <wp:simplePos x="0" y="0"/>
            <wp:positionH relativeFrom="column">
              <wp:posOffset>329565</wp:posOffset>
            </wp:positionH>
            <wp:positionV relativeFrom="paragraph">
              <wp:posOffset>0</wp:posOffset>
            </wp:positionV>
            <wp:extent cx="4731751" cy="3704400"/>
            <wp:effectExtent l="0" t="0" r="0" b="0"/>
            <wp:wrapSquare wrapText="bothSides"/>
            <wp:docPr id="2044744732" name="Imagen 204474473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744732" name="Imagen 1" descr="Tabla&#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4731751" cy="3704400"/>
                    </a:xfrm>
                    <a:prstGeom prst="rect">
                      <a:avLst/>
                    </a:prstGeom>
                  </pic:spPr>
                </pic:pic>
              </a:graphicData>
            </a:graphic>
            <wp14:sizeRelH relativeFrom="margin">
              <wp14:pctWidth>0</wp14:pctWidth>
            </wp14:sizeRelH>
            <wp14:sizeRelV relativeFrom="margin">
              <wp14:pctHeight>0</wp14:pctHeight>
            </wp14:sizeRelV>
          </wp:anchor>
        </w:drawing>
      </w:r>
    </w:p>
    <w:p w14:paraId="45074E0C" w14:textId="4A09BB13" w:rsidR="00F61058" w:rsidRDefault="00F61058">
      <w:pPr>
        <w:jc w:val="left"/>
        <w:rPr>
          <w:rFonts w:eastAsiaTheme="majorEastAsia" w:cs="Times New Roman"/>
          <w:b/>
          <w:bCs/>
          <w:color w:val="2F5496" w:themeColor="accent1" w:themeShade="BF"/>
          <w:sz w:val="32"/>
          <w:szCs w:val="32"/>
        </w:rPr>
      </w:pPr>
    </w:p>
    <w:p w14:paraId="65E6FBFD" w14:textId="77777777" w:rsidR="00F61058" w:rsidRDefault="00F61058">
      <w:pPr>
        <w:jc w:val="left"/>
        <w:rPr>
          <w:rFonts w:eastAsiaTheme="majorEastAsia" w:cs="Times New Roman"/>
          <w:b/>
          <w:bCs/>
          <w:color w:val="2F5496" w:themeColor="accent1" w:themeShade="BF"/>
          <w:sz w:val="32"/>
          <w:szCs w:val="32"/>
        </w:rPr>
      </w:pPr>
    </w:p>
    <w:p w14:paraId="5FAEEDF0" w14:textId="77777777" w:rsidR="00F61058" w:rsidRDefault="00F61058">
      <w:pPr>
        <w:jc w:val="left"/>
        <w:rPr>
          <w:rFonts w:eastAsiaTheme="majorEastAsia" w:cs="Times New Roman"/>
          <w:b/>
          <w:bCs/>
          <w:color w:val="2F5496" w:themeColor="accent1" w:themeShade="BF"/>
          <w:sz w:val="32"/>
          <w:szCs w:val="32"/>
        </w:rPr>
      </w:pPr>
    </w:p>
    <w:p w14:paraId="5A7A107C" w14:textId="77777777" w:rsidR="00F61058" w:rsidRDefault="00F61058">
      <w:pPr>
        <w:jc w:val="left"/>
        <w:rPr>
          <w:rFonts w:eastAsiaTheme="majorEastAsia" w:cs="Times New Roman"/>
          <w:b/>
          <w:bCs/>
          <w:color w:val="2F5496" w:themeColor="accent1" w:themeShade="BF"/>
          <w:sz w:val="32"/>
          <w:szCs w:val="32"/>
        </w:rPr>
      </w:pPr>
    </w:p>
    <w:p w14:paraId="3B4EB133" w14:textId="77777777" w:rsidR="00F61058" w:rsidRDefault="00F61058">
      <w:pPr>
        <w:jc w:val="left"/>
        <w:rPr>
          <w:rFonts w:eastAsiaTheme="majorEastAsia" w:cs="Times New Roman"/>
          <w:b/>
          <w:bCs/>
          <w:color w:val="2F5496" w:themeColor="accent1" w:themeShade="BF"/>
          <w:sz w:val="32"/>
          <w:szCs w:val="32"/>
        </w:rPr>
      </w:pPr>
    </w:p>
    <w:p w14:paraId="3693D15A" w14:textId="77777777" w:rsidR="00F61058" w:rsidRDefault="00F61058">
      <w:pPr>
        <w:jc w:val="left"/>
        <w:rPr>
          <w:rFonts w:eastAsiaTheme="majorEastAsia" w:cs="Times New Roman"/>
          <w:b/>
          <w:bCs/>
          <w:color w:val="2F5496" w:themeColor="accent1" w:themeShade="BF"/>
          <w:sz w:val="32"/>
          <w:szCs w:val="32"/>
        </w:rPr>
      </w:pPr>
    </w:p>
    <w:p w14:paraId="47B8A618" w14:textId="77777777" w:rsidR="00F61058" w:rsidRDefault="00F61058">
      <w:pPr>
        <w:jc w:val="left"/>
        <w:rPr>
          <w:rFonts w:eastAsiaTheme="majorEastAsia" w:cs="Times New Roman"/>
          <w:b/>
          <w:bCs/>
          <w:color w:val="2F5496" w:themeColor="accent1" w:themeShade="BF"/>
          <w:sz w:val="32"/>
          <w:szCs w:val="32"/>
        </w:rPr>
      </w:pPr>
    </w:p>
    <w:p w14:paraId="5FD4A57F" w14:textId="77777777" w:rsidR="00F61058" w:rsidRDefault="00F61058">
      <w:pPr>
        <w:jc w:val="left"/>
        <w:rPr>
          <w:rFonts w:eastAsiaTheme="majorEastAsia" w:cs="Times New Roman"/>
          <w:b/>
          <w:bCs/>
          <w:color w:val="2F5496" w:themeColor="accent1" w:themeShade="BF"/>
          <w:sz w:val="32"/>
          <w:szCs w:val="32"/>
        </w:rPr>
      </w:pPr>
    </w:p>
    <w:p w14:paraId="099CFF5B" w14:textId="77777777" w:rsidR="00F61058" w:rsidRDefault="00F61058">
      <w:pPr>
        <w:jc w:val="left"/>
        <w:rPr>
          <w:rFonts w:eastAsiaTheme="majorEastAsia" w:cs="Times New Roman"/>
          <w:b/>
          <w:bCs/>
          <w:color w:val="2F5496" w:themeColor="accent1" w:themeShade="BF"/>
          <w:sz w:val="32"/>
          <w:szCs w:val="32"/>
        </w:rPr>
      </w:pPr>
    </w:p>
    <w:p w14:paraId="1287C83D" w14:textId="77777777" w:rsidR="00F61058" w:rsidRDefault="00F61058">
      <w:pPr>
        <w:jc w:val="left"/>
        <w:rPr>
          <w:rFonts w:eastAsiaTheme="majorEastAsia" w:cs="Times New Roman"/>
          <w:b/>
          <w:bCs/>
          <w:color w:val="2F5496" w:themeColor="accent1" w:themeShade="BF"/>
          <w:sz w:val="32"/>
          <w:szCs w:val="32"/>
        </w:rPr>
      </w:pPr>
    </w:p>
    <w:p w14:paraId="324B2D03" w14:textId="77777777" w:rsidR="00F61058" w:rsidRDefault="00F61058">
      <w:pPr>
        <w:jc w:val="left"/>
        <w:rPr>
          <w:rFonts w:eastAsiaTheme="majorEastAsia" w:cs="Times New Roman"/>
          <w:b/>
          <w:bCs/>
          <w:color w:val="2F5496" w:themeColor="accent1" w:themeShade="BF"/>
          <w:sz w:val="32"/>
          <w:szCs w:val="32"/>
        </w:rPr>
      </w:pPr>
    </w:p>
    <w:p w14:paraId="741A2058" w14:textId="77777777" w:rsidR="00F61058" w:rsidRDefault="00F61058">
      <w:pPr>
        <w:jc w:val="left"/>
        <w:rPr>
          <w:rFonts w:eastAsiaTheme="majorEastAsia" w:cs="Times New Roman"/>
          <w:b/>
          <w:bCs/>
          <w:color w:val="2F5496" w:themeColor="accent1" w:themeShade="BF"/>
          <w:sz w:val="32"/>
          <w:szCs w:val="32"/>
        </w:rPr>
      </w:pPr>
    </w:p>
    <w:p w14:paraId="26225908" w14:textId="77777777" w:rsidR="00F61058" w:rsidRDefault="00F61058">
      <w:pPr>
        <w:jc w:val="left"/>
        <w:rPr>
          <w:rFonts w:eastAsiaTheme="majorEastAsia" w:cs="Times New Roman"/>
          <w:b/>
          <w:bCs/>
          <w:color w:val="2F5496" w:themeColor="accent1" w:themeShade="BF"/>
          <w:sz w:val="32"/>
          <w:szCs w:val="32"/>
        </w:rPr>
      </w:pPr>
    </w:p>
    <w:p w14:paraId="33ED4548" w14:textId="77777777" w:rsidR="00F61058" w:rsidRDefault="00F61058">
      <w:pPr>
        <w:jc w:val="left"/>
        <w:rPr>
          <w:rFonts w:eastAsiaTheme="majorEastAsia" w:cs="Times New Roman"/>
          <w:b/>
          <w:bCs/>
          <w:color w:val="2F5496" w:themeColor="accent1" w:themeShade="BF"/>
          <w:sz w:val="32"/>
          <w:szCs w:val="32"/>
        </w:rPr>
      </w:pPr>
    </w:p>
    <w:p w14:paraId="58FF0A54" w14:textId="77777777" w:rsidR="00F61058" w:rsidRDefault="00F61058">
      <w:pPr>
        <w:jc w:val="left"/>
        <w:rPr>
          <w:rFonts w:eastAsiaTheme="majorEastAsia" w:cs="Times New Roman"/>
          <w:b/>
          <w:bCs/>
          <w:color w:val="2F5496" w:themeColor="accent1" w:themeShade="BF"/>
          <w:sz w:val="32"/>
          <w:szCs w:val="32"/>
        </w:rPr>
      </w:pPr>
    </w:p>
    <w:p w14:paraId="5BE66FBA" w14:textId="77777777" w:rsidR="00F61058" w:rsidRDefault="00F61058">
      <w:pPr>
        <w:jc w:val="left"/>
        <w:rPr>
          <w:rFonts w:eastAsiaTheme="majorEastAsia" w:cs="Times New Roman"/>
          <w:b/>
          <w:bCs/>
          <w:color w:val="2F5496" w:themeColor="accent1" w:themeShade="BF"/>
          <w:sz w:val="32"/>
          <w:szCs w:val="32"/>
        </w:rPr>
      </w:pPr>
    </w:p>
    <w:p w14:paraId="204606E7" w14:textId="3A301D31" w:rsidR="00F61058" w:rsidRDefault="00F61058">
      <w:pPr>
        <w:jc w:val="left"/>
        <w:rPr>
          <w:rFonts w:eastAsiaTheme="majorEastAsia" w:cs="Times New Roman"/>
          <w:b/>
          <w:bCs/>
          <w:color w:val="2F5496" w:themeColor="accent1" w:themeShade="BF"/>
          <w:sz w:val="32"/>
          <w:szCs w:val="32"/>
        </w:rPr>
      </w:pPr>
    </w:p>
    <w:p w14:paraId="5BA3F881" w14:textId="398B5A87" w:rsidR="000F0127" w:rsidRDefault="000F0127">
      <w:pPr>
        <w:jc w:val="left"/>
        <w:rPr>
          <w:rFonts w:eastAsiaTheme="majorEastAsia" w:cs="Times New Roman"/>
          <w:b/>
          <w:bCs/>
          <w:color w:val="2F5496" w:themeColor="accent1" w:themeShade="BF"/>
          <w:sz w:val="32"/>
          <w:szCs w:val="32"/>
        </w:rPr>
      </w:pPr>
      <w:r>
        <w:rPr>
          <w:rFonts w:eastAsiaTheme="majorEastAsia" w:cs="Times New Roman"/>
          <w:b/>
          <w:bCs/>
          <w:color w:val="2F5496" w:themeColor="accent1" w:themeShade="BF"/>
          <w:sz w:val="32"/>
          <w:szCs w:val="32"/>
        </w:rPr>
        <w:br w:type="page"/>
      </w:r>
    </w:p>
    <w:p w14:paraId="20E0D752" w14:textId="1CD2053E" w:rsidR="000648A0" w:rsidRPr="009C1C69" w:rsidRDefault="000648A0" w:rsidP="000F0127">
      <w:pPr>
        <w:pStyle w:val="Ttulo1"/>
        <w:jc w:val="center"/>
        <w:rPr>
          <w:rFonts w:ascii="Times New Roman" w:hAnsi="Times New Roman" w:cs="Times New Roman"/>
          <w:b/>
          <w:bCs/>
        </w:rPr>
      </w:pPr>
      <w:bookmarkStart w:id="752" w:name="_Toc151981535"/>
      <w:bookmarkStart w:id="753" w:name="_Toc151935585"/>
      <w:r>
        <w:rPr>
          <w:rFonts w:ascii="Times New Roman" w:hAnsi="Times New Roman" w:cs="Times New Roman"/>
          <w:b/>
          <w:bCs/>
        </w:rPr>
        <w:lastRenderedPageBreak/>
        <w:t>Anexos</w:t>
      </w:r>
      <w:bookmarkEnd w:id="752"/>
      <w:bookmarkEnd w:id="753"/>
    </w:p>
    <w:p w14:paraId="631111B2" w14:textId="09DCC4CF" w:rsidR="000648A0" w:rsidRDefault="000648A0">
      <w:pPr>
        <w:rPr>
          <w:rFonts w:cs="Times New Roman"/>
        </w:rPr>
      </w:pPr>
      <w:r>
        <w:rPr>
          <w:rFonts w:cs="Times New Roman"/>
        </w:rPr>
        <w:t>Fotos de los anaqueles de un Oxxo</w:t>
      </w:r>
      <w:r w:rsidR="00A74B05">
        <w:rPr>
          <w:rFonts w:cs="Times New Roman"/>
        </w:rPr>
        <w:t>, como se ven sus repisas y refrigeradores</w:t>
      </w:r>
    </w:p>
    <w:p w14:paraId="6C406A15" w14:textId="77777777" w:rsidR="00A74B05" w:rsidRDefault="00A74B05">
      <w:pPr>
        <w:rPr>
          <w:rFonts w:cs="Times New Roman"/>
        </w:rPr>
      </w:pPr>
    </w:p>
    <w:p w14:paraId="34B752D4" w14:textId="190084AD" w:rsidR="00583EAB" w:rsidRPr="00994FF0" w:rsidRDefault="00583EAB">
      <w:pPr>
        <w:rPr>
          <w:rFonts w:cs="Times New Roman"/>
        </w:rPr>
      </w:pPr>
      <w:r w:rsidRPr="00994FF0">
        <w:rPr>
          <w:rFonts w:cs="Times New Roman"/>
        </w:rPr>
        <w:br w:type="page"/>
      </w:r>
    </w:p>
    <w:p w14:paraId="47A780D2" w14:textId="5BDC19E7" w:rsidR="00CD5EF2" w:rsidRDefault="001805D3" w:rsidP="00CB74BC">
      <w:pPr>
        <w:pStyle w:val="Ttulo1"/>
        <w:rPr>
          <w:rFonts w:ascii="Times New Roman" w:hAnsi="Times New Roman" w:cs="Times New Roman"/>
          <w:b/>
          <w:lang w:val="en-CA"/>
        </w:rPr>
      </w:pPr>
      <w:bookmarkStart w:id="754" w:name="_Toc148993456"/>
      <w:bookmarkStart w:id="755" w:name="_Toc149501252"/>
      <w:bookmarkStart w:id="756" w:name="_Toc149576126"/>
      <w:bookmarkStart w:id="757" w:name="_Toc150181551"/>
      <w:bookmarkStart w:id="758" w:name="_Toc150390725"/>
      <w:bookmarkStart w:id="759" w:name="_Toc150418308"/>
      <w:bookmarkStart w:id="760" w:name="_Toc151981536"/>
      <w:bookmarkStart w:id="761" w:name="_Toc151935586"/>
      <w:r w:rsidRPr="00C14DE5">
        <w:rPr>
          <w:rFonts w:ascii="Times New Roman" w:hAnsi="Times New Roman" w:cs="Times New Roman"/>
          <w:b/>
          <w:lang w:val="en-CA"/>
        </w:rPr>
        <w:lastRenderedPageBreak/>
        <w:t>BIBLIOGRAFÍA</w:t>
      </w:r>
      <w:bookmarkEnd w:id="754"/>
      <w:bookmarkEnd w:id="755"/>
      <w:bookmarkEnd w:id="756"/>
      <w:bookmarkEnd w:id="757"/>
      <w:bookmarkEnd w:id="758"/>
      <w:bookmarkEnd w:id="759"/>
      <w:bookmarkEnd w:id="760"/>
      <w:bookmarkEnd w:id="761"/>
    </w:p>
    <w:p w14:paraId="0AE11F88" w14:textId="77777777" w:rsidR="00B2227D" w:rsidRDefault="00B2227D" w:rsidP="00B2227D">
      <w:pPr>
        <w:pStyle w:val="Bibliografa"/>
      </w:pPr>
      <w:r>
        <w:fldChar w:fldCharType="begin"/>
      </w:r>
      <w:r w:rsidRPr="00B2227D">
        <w:rPr>
          <w:lang w:val="en-CA"/>
        </w:rPr>
        <w:instrText xml:space="preserve"> ADDIN ZOTERO_BIBL {"uncited":[],"omitted":[],"custom":[]} CSL_BIBLIOGRAPHY </w:instrText>
      </w:r>
      <w:r>
        <w:fldChar w:fldCharType="separate"/>
      </w:r>
      <w:r w:rsidRPr="00A41D0E">
        <w:rPr>
          <w:lang w:val="en-CA"/>
        </w:rPr>
        <w:t>[1]</w:t>
      </w:r>
      <w:r w:rsidRPr="00A41D0E">
        <w:rPr>
          <w:lang w:val="en-CA"/>
        </w:rPr>
        <w:tab/>
        <w:t xml:space="preserve">M. Ten </w:t>
      </w:r>
      <w:proofErr w:type="spellStart"/>
      <w:r w:rsidRPr="00A41D0E">
        <w:rPr>
          <w:lang w:val="en-CA"/>
        </w:rPr>
        <w:t>Hompel</w:t>
      </w:r>
      <w:proofErr w:type="spellEnd"/>
      <w:r w:rsidRPr="00A41D0E">
        <w:rPr>
          <w:lang w:val="en-CA"/>
        </w:rPr>
        <w:t xml:space="preserve"> y T. Schmidt, </w:t>
      </w:r>
      <w:r w:rsidRPr="00A41D0E">
        <w:rPr>
          <w:i/>
          <w:lang w:val="en-CA"/>
        </w:rPr>
        <w:t>Warehouse management: automation and organisation of warehouse and order picking systems</w:t>
      </w:r>
      <w:r w:rsidRPr="00A41D0E">
        <w:rPr>
          <w:lang w:val="en-CA"/>
        </w:rPr>
        <w:t xml:space="preserve">. </w:t>
      </w:r>
      <w:proofErr w:type="spellStart"/>
      <w:proofErr w:type="gramStart"/>
      <w:r>
        <w:t>Berlin</w:t>
      </w:r>
      <w:proofErr w:type="spellEnd"/>
      <w:r>
        <w:t> ;</w:t>
      </w:r>
      <w:proofErr w:type="gramEnd"/>
      <w:r>
        <w:t xml:space="preserve"> New York: Springer, 2007.</w:t>
      </w:r>
    </w:p>
    <w:p w14:paraId="79835FAC" w14:textId="77777777" w:rsidR="00B2227D" w:rsidRDefault="00B2227D" w:rsidP="00B2227D">
      <w:pPr>
        <w:pStyle w:val="Bibliografa"/>
      </w:pPr>
      <w:r>
        <w:t>[2]</w:t>
      </w:r>
      <w:r>
        <w:tab/>
        <w:t>Y. Duran, «Administración del inventario: elemento clave para la optimización de las utilidades en las empresas», vol. 1, pp. 55-78, 2012.</w:t>
      </w:r>
    </w:p>
    <w:p w14:paraId="3FFA3D53" w14:textId="77777777" w:rsidR="00B2227D" w:rsidRPr="00A41D0E" w:rsidRDefault="00B2227D" w:rsidP="00B2227D">
      <w:pPr>
        <w:pStyle w:val="Bibliografa"/>
        <w:rPr>
          <w:lang w:val="en-CA"/>
        </w:rPr>
      </w:pPr>
      <w:r w:rsidRPr="00A41D0E">
        <w:rPr>
          <w:lang w:val="en-CA"/>
        </w:rPr>
        <w:t>[3]</w:t>
      </w:r>
      <w:r w:rsidRPr="00A41D0E">
        <w:rPr>
          <w:lang w:val="en-CA"/>
        </w:rPr>
        <w:tab/>
        <w:t xml:space="preserve">N. D. S. </w:t>
      </w:r>
      <w:proofErr w:type="spellStart"/>
      <w:r w:rsidRPr="00A41D0E">
        <w:rPr>
          <w:lang w:val="en-CA"/>
        </w:rPr>
        <w:t>Panzuto</w:t>
      </w:r>
      <w:proofErr w:type="spellEnd"/>
      <w:r w:rsidRPr="00A41D0E">
        <w:rPr>
          <w:lang w:val="en-CA"/>
        </w:rPr>
        <w:t xml:space="preserve"> y P. C. C. Rodrigues, «ANALYSIS OF INVENTORY IN A SMALL BUSINESS», </w:t>
      </w:r>
      <w:proofErr w:type="spellStart"/>
      <w:r w:rsidRPr="00A41D0E">
        <w:rPr>
          <w:i/>
          <w:lang w:val="en-CA"/>
        </w:rPr>
        <w:t>Indep</w:t>
      </w:r>
      <w:proofErr w:type="spellEnd"/>
      <w:r w:rsidRPr="00A41D0E">
        <w:rPr>
          <w:i/>
          <w:lang w:val="en-CA"/>
        </w:rPr>
        <w:t>. J. Manag. Prod.</w:t>
      </w:r>
      <w:r w:rsidRPr="00A41D0E">
        <w:rPr>
          <w:lang w:val="en-CA"/>
        </w:rPr>
        <w:t xml:space="preserve">, vol. 1, </w:t>
      </w:r>
      <w:proofErr w:type="spellStart"/>
      <w:r w:rsidRPr="00A41D0E">
        <w:rPr>
          <w:lang w:val="en-CA"/>
        </w:rPr>
        <w:t>n.</w:t>
      </w:r>
      <w:r w:rsidRPr="00A41D0E">
        <w:rPr>
          <w:vertAlign w:val="superscript"/>
          <w:lang w:val="en-CA"/>
        </w:rPr>
        <w:t>o</w:t>
      </w:r>
      <w:proofErr w:type="spellEnd"/>
      <w:r w:rsidRPr="00A41D0E">
        <w:rPr>
          <w:lang w:val="en-CA"/>
        </w:rPr>
        <w:t xml:space="preserve"> 1, pp. 37-50, ago. 2010, </w:t>
      </w:r>
      <w:proofErr w:type="spellStart"/>
      <w:r w:rsidRPr="00A41D0E">
        <w:rPr>
          <w:lang w:val="en-CA"/>
        </w:rPr>
        <w:t>doi</w:t>
      </w:r>
      <w:proofErr w:type="spellEnd"/>
      <w:r w:rsidRPr="00A41D0E">
        <w:rPr>
          <w:lang w:val="en-CA"/>
        </w:rPr>
        <w:t>: 10.14807/</w:t>
      </w:r>
      <w:proofErr w:type="gramStart"/>
      <w:r w:rsidRPr="00A41D0E">
        <w:rPr>
          <w:lang w:val="en-CA"/>
        </w:rPr>
        <w:t>ijmp.v</w:t>
      </w:r>
      <w:proofErr w:type="gramEnd"/>
      <w:r w:rsidRPr="00A41D0E">
        <w:rPr>
          <w:lang w:val="en-CA"/>
        </w:rPr>
        <w:t>1i1.30</w:t>
      </w:r>
    </w:p>
    <w:p w14:paraId="7E0F6C18" w14:textId="77777777" w:rsidR="00B2227D" w:rsidRDefault="00B2227D" w:rsidP="00B2227D">
      <w:pPr>
        <w:pStyle w:val="Bibliografa"/>
      </w:pPr>
      <w:r w:rsidRPr="00A41D0E">
        <w:rPr>
          <w:lang w:val="en-CA"/>
        </w:rPr>
        <w:t>[4]</w:t>
      </w:r>
      <w:r w:rsidRPr="00A41D0E">
        <w:rPr>
          <w:lang w:val="en-CA"/>
        </w:rPr>
        <w:tab/>
        <w:t>A. Jenkins, «</w:t>
      </w:r>
      <w:proofErr w:type="spellStart"/>
      <w:r w:rsidRPr="00A41D0E">
        <w:rPr>
          <w:lang w:val="en-CA"/>
        </w:rPr>
        <w:t>Diferencia</w:t>
      </w:r>
      <w:proofErr w:type="spellEnd"/>
      <w:r w:rsidRPr="00A41D0E">
        <w:rPr>
          <w:lang w:val="en-CA"/>
        </w:rPr>
        <w:t xml:space="preserve"> entre IMS y WMS», </w:t>
      </w:r>
      <w:r w:rsidRPr="00A41D0E">
        <w:rPr>
          <w:i/>
          <w:lang w:val="en-CA"/>
        </w:rPr>
        <w:t xml:space="preserve">Inventory Management vs. Warehouse Management: What’s the </w:t>
      </w:r>
      <w:proofErr w:type="gramStart"/>
      <w:r w:rsidRPr="00A41D0E">
        <w:rPr>
          <w:i/>
          <w:lang w:val="en-CA"/>
        </w:rPr>
        <w:t>Difference?</w:t>
      </w:r>
      <w:r w:rsidRPr="00A41D0E">
        <w:rPr>
          <w:lang w:val="en-CA"/>
        </w:rPr>
        <w:t>,</w:t>
      </w:r>
      <w:proofErr w:type="gramEnd"/>
      <w:r w:rsidRPr="00A41D0E">
        <w:rPr>
          <w:lang w:val="en-CA"/>
        </w:rPr>
        <w:t xml:space="preserve"> 5 de </w:t>
      </w:r>
      <w:proofErr w:type="spellStart"/>
      <w:r w:rsidRPr="00A41D0E">
        <w:rPr>
          <w:lang w:val="en-CA"/>
        </w:rPr>
        <w:t>septiembre</w:t>
      </w:r>
      <w:proofErr w:type="spellEnd"/>
      <w:r w:rsidRPr="00A41D0E">
        <w:rPr>
          <w:lang w:val="en-CA"/>
        </w:rPr>
        <w:t xml:space="preserve"> de 2023. </w:t>
      </w:r>
      <w:r>
        <w:t>Disponible en: https://www.netsuite.com/portal/resource/articles/inventory-management/inventory-management-warehouse-management.shtml. [Accedido: 17 de octubre de 2023]</w:t>
      </w:r>
    </w:p>
    <w:p w14:paraId="30B2D7D8" w14:textId="77777777" w:rsidR="00B2227D" w:rsidRDefault="00B2227D" w:rsidP="00B2227D">
      <w:pPr>
        <w:pStyle w:val="Bibliografa"/>
      </w:pPr>
      <w:r w:rsidRPr="00A41D0E">
        <w:rPr>
          <w:lang w:val="en-CA"/>
        </w:rPr>
        <w:t>[5]</w:t>
      </w:r>
      <w:r w:rsidRPr="00A41D0E">
        <w:rPr>
          <w:lang w:val="en-CA"/>
        </w:rPr>
        <w:tab/>
        <w:t xml:space="preserve">A. Körber, «Warehouse Management Systems», </w:t>
      </w:r>
      <w:r w:rsidRPr="00A41D0E">
        <w:rPr>
          <w:i/>
          <w:lang w:val="en-CA"/>
        </w:rPr>
        <w:t>Warehouse Management Systems</w:t>
      </w:r>
      <w:r w:rsidRPr="00A41D0E">
        <w:rPr>
          <w:lang w:val="en-CA"/>
        </w:rPr>
        <w:t xml:space="preserve">, 18 de </w:t>
      </w:r>
      <w:proofErr w:type="spellStart"/>
      <w:r w:rsidRPr="00A41D0E">
        <w:rPr>
          <w:lang w:val="en-CA"/>
        </w:rPr>
        <w:t>octubre</w:t>
      </w:r>
      <w:proofErr w:type="spellEnd"/>
      <w:r w:rsidRPr="00A41D0E">
        <w:rPr>
          <w:lang w:val="en-CA"/>
        </w:rPr>
        <w:t xml:space="preserve"> de 2023. </w:t>
      </w:r>
      <w:r>
        <w:t>Disponible en: https://www.koerber-supplychain-software.com/en/supply-chain-solutions/warehouse-management-systems. [Accedido: 18 de octubre de 2023]</w:t>
      </w:r>
    </w:p>
    <w:p w14:paraId="580F4E83" w14:textId="77777777" w:rsidR="00B2227D" w:rsidRDefault="00B2227D" w:rsidP="00B2227D">
      <w:pPr>
        <w:pStyle w:val="Bibliografa"/>
      </w:pPr>
      <w:r>
        <w:t>[6]</w:t>
      </w:r>
      <w:r>
        <w:tab/>
      </w:r>
      <w:proofErr w:type="spellStart"/>
      <w:r>
        <w:t>Lightspeed</w:t>
      </w:r>
      <w:proofErr w:type="spellEnd"/>
      <w:r>
        <w:t>, «</w:t>
      </w:r>
      <w:proofErr w:type="spellStart"/>
      <w:r>
        <w:t>Vend</w:t>
      </w:r>
      <w:proofErr w:type="spellEnd"/>
      <w:r>
        <w:t xml:space="preserve"> </w:t>
      </w:r>
      <w:proofErr w:type="spellStart"/>
      <w:r>
        <w:t>by</w:t>
      </w:r>
      <w:proofErr w:type="spellEnd"/>
      <w:r>
        <w:t xml:space="preserve"> </w:t>
      </w:r>
      <w:proofErr w:type="spellStart"/>
      <w:r>
        <w:t>Lightspeed</w:t>
      </w:r>
      <w:proofErr w:type="spellEnd"/>
      <w:r>
        <w:t>». 2023. Disponible en: https://www.lightspeedhq.com/vend/</w:t>
      </w:r>
    </w:p>
    <w:p w14:paraId="5E43D7A5" w14:textId="77777777" w:rsidR="00B2227D" w:rsidRPr="00A41D0E" w:rsidRDefault="00B2227D" w:rsidP="00B2227D">
      <w:pPr>
        <w:pStyle w:val="Bibliografa"/>
        <w:rPr>
          <w:lang w:val="en-CA"/>
        </w:rPr>
      </w:pPr>
      <w:r w:rsidRPr="00A41D0E">
        <w:rPr>
          <w:lang w:val="en-CA"/>
        </w:rPr>
        <w:t>[7]</w:t>
      </w:r>
      <w:r w:rsidRPr="00A41D0E">
        <w:rPr>
          <w:lang w:val="en-CA"/>
        </w:rPr>
        <w:tab/>
        <w:t xml:space="preserve">S. </w:t>
      </w:r>
      <w:proofErr w:type="spellStart"/>
      <w:r w:rsidRPr="00A41D0E">
        <w:rPr>
          <w:lang w:val="en-CA"/>
        </w:rPr>
        <w:t>Monhattan</w:t>
      </w:r>
      <w:proofErr w:type="spellEnd"/>
      <w:r w:rsidRPr="00A41D0E">
        <w:rPr>
          <w:lang w:val="en-CA"/>
        </w:rPr>
        <w:t xml:space="preserve">, «Manhattan Active Warehouse Management», </w:t>
      </w:r>
      <w:r w:rsidRPr="00A41D0E">
        <w:rPr>
          <w:i/>
          <w:lang w:val="en-CA"/>
        </w:rPr>
        <w:t>Warehouse Management</w:t>
      </w:r>
      <w:r w:rsidRPr="00A41D0E">
        <w:rPr>
          <w:lang w:val="en-CA"/>
        </w:rPr>
        <w:t xml:space="preserve">, 18 de </w:t>
      </w:r>
      <w:proofErr w:type="spellStart"/>
      <w:r w:rsidRPr="00A41D0E">
        <w:rPr>
          <w:lang w:val="en-CA"/>
        </w:rPr>
        <w:t>octubre</w:t>
      </w:r>
      <w:proofErr w:type="spellEnd"/>
      <w:r w:rsidRPr="00A41D0E">
        <w:rPr>
          <w:lang w:val="en-CA"/>
        </w:rPr>
        <w:t xml:space="preserve"> de 2023. </w:t>
      </w:r>
      <w:r>
        <w:t xml:space="preserve">Disponible en: https://www.manh.com/es-xl/soluciones/software-de-gestion-de-la-cadena-de-suministro/sistema-de-gestion-de-almacenes. </w:t>
      </w:r>
      <w:r w:rsidRPr="00A41D0E">
        <w:rPr>
          <w:lang w:val="en-CA"/>
        </w:rPr>
        <w:t>[</w:t>
      </w:r>
      <w:proofErr w:type="spellStart"/>
      <w:r w:rsidRPr="00A41D0E">
        <w:rPr>
          <w:lang w:val="en-CA"/>
        </w:rPr>
        <w:t>Accedido</w:t>
      </w:r>
      <w:proofErr w:type="spellEnd"/>
      <w:r w:rsidRPr="00A41D0E">
        <w:rPr>
          <w:lang w:val="en-CA"/>
        </w:rPr>
        <w:t xml:space="preserve">: 18 de </w:t>
      </w:r>
      <w:proofErr w:type="spellStart"/>
      <w:r w:rsidRPr="00A41D0E">
        <w:rPr>
          <w:lang w:val="en-CA"/>
        </w:rPr>
        <w:t>octubre</w:t>
      </w:r>
      <w:proofErr w:type="spellEnd"/>
      <w:r w:rsidRPr="00A41D0E">
        <w:rPr>
          <w:lang w:val="en-CA"/>
        </w:rPr>
        <w:t xml:space="preserve"> de 2023]</w:t>
      </w:r>
    </w:p>
    <w:p w14:paraId="6BB4CFE5" w14:textId="77777777" w:rsidR="00B2227D" w:rsidRPr="00A41D0E" w:rsidRDefault="00B2227D" w:rsidP="00B2227D">
      <w:pPr>
        <w:pStyle w:val="Bibliografa"/>
        <w:rPr>
          <w:lang w:val="en-CA"/>
        </w:rPr>
      </w:pPr>
      <w:r w:rsidRPr="00A41D0E">
        <w:rPr>
          <w:lang w:val="en-CA"/>
        </w:rPr>
        <w:t>[8]</w:t>
      </w:r>
      <w:r w:rsidRPr="00A41D0E">
        <w:rPr>
          <w:lang w:val="en-CA"/>
        </w:rPr>
        <w:tab/>
        <w:t xml:space="preserve">I. Sommerville, </w:t>
      </w:r>
      <w:r w:rsidRPr="00A41D0E">
        <w:rPr>
          <w:i/>
          <w:lang w:val="en-CA"/>
        </w:rPr>
        <w:t>Software engineering</w:t>
      </w:r>
      <w:r w:rsidRPr="00A41D0E">
        <w:rPr>
          <w:lang w:val="en-CA"/>
        </w:rPr>
        <w:t>, 10. ed. Boston, Munich: Pearson, 2016.</w:t>
      </w:r>
    </w:p>
    <w:p w14:paraId="1298872B" w14:textId="77777777" w:rsidR="0087612B" w:rsidRDefault="0087612B" w:rsidP="0087612B">
      <w:pPr>
        <w:pStyle w:val="Bibliografa"/>
      </w:pPr>
      <w:r>
        <w:t>[9]</w:t>
      </w:r>
      <w:r>
        <w:tab/>
        <w:t>Programación Fácil, «Los modelos MVC y MVT con Django». 18 de abril de 2023. Disponible en: https://programacionfacil.org/blog/los-modelos-mvc-y-mvt-con-django/</w:t>
      </w:r>
    </w:p>
    <w:p w14:paraId="00864395" w14:textId="77777777" w:rsidR="0087612B" w:rsidRDefault="0087612B" w:rsidP="0087612B">
      <w:pPr>
        <w:pStyle w:val="Bibliografa"/>
      </w:pPr>
      <w:r w:rsidRPr="00A41D0E">
        <w:rPr>
          <w:lang w:val="en-CA"/>
        </w:rPr>
        <w:t>[10]</w:t>
      </w:r>
      <w:r w:rsidRPr="00A41D0E">
        <w:rPr>
          <w:lang w:val="en-CA"/>
        </w:rPr>
        <w:tab/>
        <w:t xml:space="preserve">G. Reese, </w:t>
      </w:r>
      <w:r w:rsidRPr="00A41D0E">
        <w:rPr>
          <w:i/>
          <w:lang w:val="en-CA"/>
        </w:rPr>
        <w:t>Database programming with JDBC and Java</w:t>
      </w:r>
      <w:r w:rsidRPr="00A41D0E">
        <w:rPr>
          <w:lang w:val="en-CA"/>
        </w:rPr>
        <w:t xml:space="preserve">, 2nd ed. </w:t>
      </w:r>
      <w:proofErr w:type="spellStart"/>
      <w:r w:rsidRPr="00A41D0E">
        <w:rPr>
          <w:lang w:val="en-CA"/>
        </w:rPr>
        <w:t>en</w:t>
      </w:r>
      <w:proofErr w:type="spellEnd"/>
      <w:r w:rsidRPr="00A41D0E">
        <w:rPr>
          <w:lang w:val="en-CA"/>
        </w:rPr>
        <w:t xml:space="preserve"> The Java series. </w:t>
      </w:r>
      <w:r>
        <w:t xml:space="preserve">Cambridge, </w:t>
      </w:r>
      <w:proofErr w:type="spellStart"/>
      <w:r>
        <w:t>Mass</w:t>
      </w:r>
      <w:proofErr w:type="spellEnd"/>
      <w:r>
        <w:t>: O’Reilly, 2000. Disponible en: https://web.archive.org/web/20110406121920/http://java.sun.com/developer/Books/jdbc/ch07.pdf. [Accedido: 23 de octubre de 2023]</w:t>
      </w:r>
    </w:p>
    <w:p w14:paraId="39DB5F21" w14:textId="77777777" w:rsidR="0087612B" w:rsidRPr="00A41D0E" w:rsidRDefault="0087612B" w:rsidP="0087612B">
      <w:pPr>
        <w:pStyle w:val="Bibliografa"/>
        <w:rPr>
          <w:lang w:val="en-CA"/>
        </w:rPr>
      </w:pPr>
      <w:r w:rsidRPr="00A41D0E">
        <w:rPr>
          <w:lang w:val="en-CA"/>
        </w:rPr>
        <w:t>[11]</w:t>
      </w:r>
      <w:r w:rsidRPr="00A41D0E">
        <w:rPr>
          <w:lang w:val="en-CA"/>
        </w:rPr>
        <w:tab/>
        <w:t xml:space="preserve">A. Shaw, </w:t>
      </w:r>
      <w:proofErr w:type="spellStart"/>
      <w:r w:rsidRPr="00A41D0E">
        <w:rPr>
          <w:i/>
          <w:lang w:val="en-CA"/>
        </w:rPr>
        <w:t>CPython</w:t>
      </w:r>
      <w:proofErr w:type="spellEnd"/>
      <w:r w:rsidRPr="00A41D0E">
        <w:rPr>
          <w:i/>
          <w:lang w:val="en-CA"/>
        </w:rPr>
        <w:t xml:space="preserve"> internals: your guide to the Python 3 interpreter</w:t>
      </w:r>
      <w:r w:rsidRPr="00A41D0E">
        <w:rPr>
          <w:lang w:val="en-CA"/>
        </w:rPr>
        <w:t>, First edition. United States? Real Python, 2021.</w:t>
      </w:r>
    </w:p>
    <w:p w14:paraId="2FDD5114" w14:textId="77777777" w:rsidR="0087612B" w:rsidRPr="00A41D0E" w:rsidRDefault="0087612B" w:rsidP="0087612B">
      <w:pPr>
        <w:pStyle w:val="Bibliografa"/>
        <w:rPr>
          <w:lang w:val="en-CA"/>
        </w:rPr>
      </w:pPr>
      <w:r w:rsidRPr="00A41D0E">
        <w:rPr>
          <w:lang w:val="en-CA"/>
        </w:rPr>
        <w:t>[12]</w:t>
      </w:r>
      <w:r w:rsidRPr="00A41D0E">
        <w:rPr>
          <w:lang w:val="en-CA"/>
        </w:rPr>
        <w:tab/>
        <w:t xml:space="preserve">Python Software Foundation, «What is Python? Executive Summary», </w:t>
      </w:r>
      <w:r w:rsidRPr="00A41D0E">
        <w:rPr>
          <w:i/>
          <w:lang w:val="en-CA"/>
        </w:rPr>
        <w:t>Python Essays</w:t>
      </w:r>
      <w:r w:rsidRPr="00A41D0E">
        <w:rPr>
          <w:lang w:val="en-CA"/>
        </w:rPr>
        <w:t xml:space="preserve">. Disponible </w:t>
      </w:r>
      <w:proofErr w:type="spellStart"/>
      <w:r w:rsidRPr="00A41D0E">
        <w:rPr>
          <w:lang w:val="en-CA"/>
        </w:rPr>
        <w:t>en</w:t>
      </w:r>
      <w:proofErr w:type="spellEnd"/>
      <w:r w:rsidRPr="00A41D0E">
        <w:rPr>
          <w:lang w:val="en-CA"/>
        </w:rPr>
        <w:t>: https://www.python.org/doc/essays/blurb/. [</w:t>
      </w:r>
      <w:proofErr w:type="spellStart"/>
      <w:r w:rsidRPr="00A41D0E">
        <w:rPr>
          <w:lang w:val="en-CA"/>
        </w:rPr>
        <w:t>Accedido</w:t>
      </w:r>
      <w:proofErr w:type="spellEnd"/>
      <w:r w:rsidRPr="00A41D0E">
        <w:rPr>
          <w:lang w:val="en-CA"/>
        </w:rPr>
        <w:t xml:space="preserve">: 2 de </w:t>
      </w:r>
      <w:proofErr w:type="spellStart"/>
      <w:r w:rsidRPr="00A41D0E">
        <w:rPr>
          <w:lang w:val="en-CA"/>
        </w:rPr>
        <w:t>noviembre</w:t>
      </w:r>
      <w:proofErr w:type="spellEnd"/>
      <w:r w:rsidRPr="00A41D0E">
        <w:rPr>
          <w:lang w:val="en-CA"/>
        </w:rPr>
        <w:t xml:space="preserve"> de 2023]</w:t>
      </w:r>
    </w:p>
    <w:p w14:paraId="587C3445" w14:textId="77777777" w:rsidR="0087612B" w:rsidRDefault="0087612B" w:rsidP="0087612B">
      <w:pPr>
        <w:pStyle w:val="Bibliografa"/>
      </w:pPr>
      <w:r w:rsidRPr="00A41D0E">
        <w:rPr>
          <w:lang w:val="en-CA"/>
        </w:rPr>
        <w:t>[13]</w:t>
      </w:r>
      <w:r w:rsidRPr="00A41D0E">
        <w:rPr>
          <w:lang w:val="en-CA"/>
        </w:rPr>
        <w:tab/>
        <w:t xml:space="preserve">Python Software Foundation, «Python Software Foundation: Modules». Python Software Foundation, 2023. </w:t>
      </w:r>
      <w:r>
        <w:t>Disponible en: https://docs.python.org/3/tutorial/modules.html. [Accedido: 2 de noviembre de 2023]</w:t>
      </w:r>
    </w:p>
    <w:p w14:paraId="2FEE2A43" w14:textId="77777777" w:rsidR="0087612B" w:rsidRPr="00A41D0E" w:rsidRDefault="0087612B" w:rsidP="0087612B">
      <w:pPr>
        <w:pStyle w:val="Bibliografa"/>
        <w:rPr>
          <w:lang w:val="en-CA"/>
        </w:rPr>
      </w:pPr>
      <w:r w:rsidRPr="00A41D0E">
        <w:rPr>
          <w:lang w:val="en-CA"/>
        </w:rPr>
        <w:t>[14]</w:t>
      </w:r>
      <w:r w:rsidRPr="00A41D0E">
        <w:rPr>
          <w:lang w:val="en-CA"/>
        </w:rPr>
        <w:tab/>
        <w:t xml:space="preserve">J. Sturtz, «Python Modules and Packages – An Introduction». </w:t>
      </w:r>
      <w:r>
        <w:t xml:space="preserve">Real Python. Disponible en: https://realpython.com/python-modules-packages/#python-packages. </w:t>
      </w:r>
      <w:r w:rsidRPr="00A41D0E">
        <w:rPr>
          <w:lang w:val="en-CA"/>
        </w:rPr>
        <w:t>[</w:t>
      </w:r>
      <w:proofErr w:type="spellStart"/>
      <w:r w:rsidRPr="00A41D0E">
        <w:rPr>
          <w:lang w:val="en-CA"/>
        </w:rPr>
        <w:t>Accedido</w:t>
      </w:r>
      <w:proofErr w:type="spellEnd"/>
      <w:r w:rsidRPr="00A41D0E">
        <w:rPr>
          <w:lang w:val="en-CA"/>
        </w:rPr>
        <w:t xml:space="preserve">: 2 de </w:t>
      </w:r>
      <w:proofErr w:type="spellStart"/>
      <w:r w:rsidRPr="00A41D0E">
        <w:rPr>
          <w:lang w:val="en-CA"/>
        </w:rPr>
        <w:t>noviembre</w:t>
      </w:r>
      <w:proofErr w:type="spellEnd"/>
      <w:r w:rsidRPr="00A41D0E">
        <w:rPr>
          <w:lang w:val="en-CA"/>
        </w:rPr>
        <w:t xml:space="preserve"> de 2023]</w:t>
      </w:r>
    </w:p>
    <w:p w14:paraId="5ED81518" w14:textId="77777777" w:rsidR="0087612B" w:rsidRDefault="0087612B" w:rsidP="0087612B">
      <w:pPr>
        <w:pStyle w:val="Bibliografa"/>
      </w:pPr>
      <w:r w:rsidRPr="00A41D0E">
        <w:rPr>
          <w:lang w:val="en-CA"/>
        </w:rPr>
        <w:t>[15]</w:t>
      </w:r>
      <w:r w:rsidRPr="00A41D0E">
        <w:rPr>
          <w:lang w:val="en-CA"/>
        </w:rPr>
        <w:tab/>
        <w:t xml:space="preserve">Python Software Foundation, «Python Packaging User Guide: Installing Packages». Python Software Foundation. </w:t>
      </w:r>
      <w:r>
        <w:t>Disponible en: https://packaging.python.org/en/latest/tutorials/installing-packages/. [Accedido: 2 de noviembre de 2023]</w:t>
      </w:r>
    </w:p>
    <w:p w14:paraId="22AE21DF" w14:textId="77777777" w:rsidR="0087612B" w:rsidRDefault="0087612B" w:rsidP="0087612B">
      <w:pPr>
        <w:pStyle w:val="Bibliografa"/>
      </w:pPr>
      <w:r>
        <w:t>[16]</w:t>
      </w:r>
      <w:r>
        <w:tab/>
        <w:t xml:space="preserve">MDN </w:t>
      </w:r>
      <w:proofErr w:type="spellStart"/>
      <w:r>
        <w:t>contributors</w:t>
      </w:r>
      <w:proofErr w:type="spellEnd"/>
      <w:r>
        <w:t xml:space="preserve">, «Django </w:t>
      </w:r>
      <w:proofErr w:type="spellStart"/>
      <w:r>
        <w:t>introduction</w:t>
      </w:r>
      <w:proofErr w:type="spellEnd"/>
      <w:r>
        <w:t xml:space="preserve">». Mozilla </w:t>
      </w:r>
      <w:proofErr w:type="spellStart"/>
      <w:r>
        <w:t>Foundation</w:t>
      </w:r>
      <w:proofErr w:type="spellEnd"/>
      <w:r>
        <w:t>, 4 de octubre de 2023. Disponible en: https://developer.mozilla.org/en-US/docs/Learn/Server-side/Django/Introduction. [Accedido: 3 de noviembre de 2023]</w:t>
      </w:r>
    </w:p>
    <w:p w14:paraId="0D562DEC" w14:textId="77777777" w:rsidR="0087612B" w:rsidRDefault="0087612B" w:rsidP="0087612B">
      <w:pPr>
        <w:pStyle w:val="Bibliografa"/>
      </w:pPr>
      <w:r>
        <w:t>[17]</w:t>
      </w:r>
      <w:r>
        <w:tab/>
        <w:t xml:space="preserve">Django Software </w:t>
      </w:r>
      <w:proofErr w:type="spellStart"/>
      <w:r>
        <w:t>Foundation</w:t>
      </w:r>
      <w:proofErr w:type="spellEnd"/>
      <w:r>
        <w:t>, «</w:t>
      </w:r>
      <w:proofErr w:type="spellStart"/>
      <w:r>
        <w:t>Documentation</w:t>
      </w:r>
      <w:proofErr w:type="spellEnd"/>
      <w:r>
        <w:t xml:space="preserve">: Django at a </w:t>
      </w:r>
      <w:proofErr w:type="spellStart"/>
      <w:r>
        <w:t>glance</w:t>
      </w:r>
      <w:proofErr w:type="spellEnd"/>
      <w:r>
        <w:t>». 2023. Disponible en: https://docs.djangoproject.com/en/4.2/intro/overview/. [Accedido: 3 de noviembre de 2023]</w:t>
      </w:r>
    </w:p>
    <w:p w14:paraId="3E2C7C45" w14:textId="77777777" w:rsidR="0087612B" w:rsidRDefault="0087612B" w:rsidP="0087612B">
      <w:pPr>
        <w:pStyle w:val="Bibliografa"/>
      </w:pPr>
      <w:r w:rsidRPr="00A41D0E">
        <w:rPr>
          <w:lang w:val="en-CA"/>
        </w:rPr>
        <w:lastRenderedPageBreak/>
        <w:t>[18]</w:t>
      </w:r>
      <w:r w:rsidRPr="00A41D0E">
        <w:rPr>
          <w:lang w:val="en-CA"/>
        </w:rPr>
        <w:tab/>
        <w:t xml:space="preserve">J. </w:t>
      </w:r>
      <w:proofErr w:type="spellStart"/>
      <w:r w:rsidRPr="00A41D0E">
        <w:rPr>
          <w:lang w:val="en-CA"/>
        </w:rPr>
        <w:t>Lehtosalo</w:t>
      </w:r>
      <w:proofErr w:type="spellEnd"/>
      <w:r w:rsidRPr="00A41D0E">
        <w:rPr>
          <w:lang w:val="en-CA"/>
        </w:rPr>
        <w:t>, «</w:t>
      </w:r>
      <w:proofErr w:type="spellStart"/>
      <w:r w:rsidRPr="00A41D0E">
        <w:rPr>
          <w:lang w:val="en-CA"/>
        </w:rPr>
        <w:t>mypy</w:t>
      </w:r>
      <w:proofErr w:type="spellEnd"/>
      <w:r w:rsidRPr="00A41D0E">
        <w:rPr>
          <w:lang w:val="en-CA"/>
        </w:rPr>
        <w:t xml:space="preserve"> Documentation: Welcome to </w:t>
      </w:r>
      <w:proofErr w:type="spellStart"/>
      <w:r w:rsidRPr="00A41D0E">
        <w:rPr>
          <w:lang w:val="en-CA"/>
        </w:rPr>
        <w:t>mypy</w:t>
      </w:r>
      <w:proofErr w:type="spellEnd"/>
      <w:r w:rsidRPr="00A41D0E">
        <w:rPr>
          <w:lang w:val="en-CA"/>
        </w:rPr>
        <w:t xml:space="preserve"> </w:t>
      </w:r>
      <w:proofErr w:type="gramStart"/>
      <w:r w:rsidRPr="00A41D0E">
        <w:rPr>
          <w:lang w:val="en-CA"/>
        </w:rPr>
        <w:t>documentation!»</w:t>
      </w:r>
      <w:proofErr w:type="gramEnd"/>
      <w:r w:rsidRPr="00A41D0E">
        <w:rPr>
          <w:lang w:val="en-CA"/>
        </w:rPr>
        <w:t xml:space="preserve"> </w:t>
      </w:r>
      <w:proofErr w:type="spellStart"/>
      <w:r>
        <w:t>Read</w:t>
      </w:r>
      <w:proofErr w:type="spellEnd"/>
      <w:r>
        <w:t xml:space="preserve"> </w:t>
      </w:r>
      <w:proofErr w:type="spellStart"/>
      <w:r>
        <w:t>the</w:t>
      </w:r>
      <w:proofErr w:type="spellEnd"/>
      <w:r>
        <w:t xml:space="preserve"> </w:t>
      </w:r>
      <w:proofErr w:type="spellStart"/>
      <w:r>
        <w:t>Docs</w:t>
      </w:r>
      <w:proofErr w:type="spellEnd"/>
      <w:r>
        <w:t>, 2022. Disponible en: https://mypy.readthedocs.io/en/stable/index.html. [Accedido: 3 de noviembre de 2023]</w:t>
      </w:r>
    </w:p>
    <w:p w14:paraId="4BA82C1F" w14:textId="77777777" w:rsidR="0087612B" w:rsidRDefault="0087612B" w:rsidP="0087612B">
      <w:pPr>
        <w:pStyle w:val="Bibliografa"/>
      </w:pPr>
      <w:r w:rsidRPr="00A41D0E">
        <w:rPr>
          <w:lang w:val="en-CA"/>
        </w:rPr>
        <w:t>[19]</w:t>
      </w:r>
      <w:r w:rsidRPr="00A41D0E">
        <w:rPr>
          <w:lang w:val="en-CA"/>
        </w:rPr>
        <w:tab/>
        <w:t xml:space="preserve">C. Winter y T. Lownds, «PEP 3107 – Function Annotations». </w:t>
      </w:r>
      <w:r>
        <w:t xml:space="preserve">Python Software </w:t>
      </w:r>
      <w:proofErr w:type="spellStart"/>
      <w:r>
        <w:t>Foundation</w:t>
      </w:r>
      <w:proofErr w:type="spellEnd"/>
      <w:r>
        <w:t>, 2 de diciembre de 2006. Disponible en: https://peps.python.org/pep-3107/. [Accedido: 3 de noviembre de 2023]</w:t>
      </w:r>
    </w:p>
    <w:p w14:paraId="0DB17EED" w14:textId="77777777" w:rsidR="0087612B" w:rsidRPr="00A41D0E" w:rsidRDefault="0087612B" w:rsidP="0087612B">
      <w:pPr>
        <w:pStyle w:val="Bibliografa"/>
        <w:rPr>
          <w:lang w:val="en-CA"/>
        </w:rPr>
      </w:pPr>
      <w:r w:rsidRPr="00A41D0E">
        <w:rPr>
          <w:lang w:val="en-CA"/>
        </w:rPr>
        <w:t>[20]</w:t>
      </w:r>
      <w:r w:rsidRPr="00A41D0E">
        <w:rPr>
          <w:lang w:val="en-CA"/>
        </w:rPr>
        <w:tab/>
        <w:t xml:space="preserve">G. van Rossum y I. </w:t>
      </w:r>
      <w:proofErr w:type="spellStart"/>
      <w:r w:rsidRPr="00A41D0E">
        <w:rPr>
          <w:lang w:val="en-CA"/>
        </w:rPr>
        <w:t>Levkivskyi</w:t>
      </w:r>
      <w:proofErr w:type="spellEnd"/>
      <w:r w:rsidRPr="00A41D0E">
        <w:rPr>
          <w:lang w:val="en-CA"/>
        </w:rPr>
        <w:t xml:space="preserve">, «PEP 483 – The Theory of Type Hints». </w:t>
      </w:r>
      <w:r>
        <w:t xml:space="preserve">Python Software </w:t>
      </w:r>
      <w:proofErr w:type="spellStart"/>
      <w:r>
        <w:t>Foundation</w:t>
      </w:r>
      <w:proofErr w:type="spellEnd"/>
      <w:r>
        <w:t xml:space="preserve">, 19 de diciembre de 2014. Disponible en: https://peps.python.org/pep-0483/. </w:t>
      </w:r>
      <w:r w:rsidRPr="00A41D0E">
        <w:rPr>
          <w:lang w:val="en-CA"/>
        </w:rPr>
        <w:t>[</w:t>
      </w:r>
      <w:proofErr w:type="spellStart"/>
      <w:r w:rsidRPr="00A41D0E">
        <w:rPr>
          <w:lang w:val="en-CA"/>
        </w:rPr>
        <w:t>Accedido</w:t>
      </w:r>
      <w:proofErr w:type="spellEnd"/>
      <w:r w:rsidRPr="00A41D0E">
        <w:rPr>
          <w:lang w:val="en-CA"/>
        </w:rPr>
        <w:t xml:space="preserve">: 3 de </w:t>
      </w:r>
      <w:proofErr w:type="spellStart"/>
      <w:r w:rsidRPr="00A41D0E">
        <w:rPr>
          <w:lang w:val="en-CA"/>
        </w:rPr>
        <w:t>noviembre</w:t>
      </w:r>
      <w:proofErr w:type="spellEnd"/>
      <w:r w:rsidRPr="00A41D0E">
        <w:rPr>
          <w:lang w:val="en-CA"/>
        </w:rPr>
        <w:t xml:space="preserve"> de 2023]</w:t>
      </w:r>
    </w:p>
    <w:p w14:paraId="6D5EFF85" w14:textId="77777777" w:rsidR="0087612B" w:rsidRDefault="0087612B" w:rsidP="0087612B">
      <w:pPr>
        <w:pStyle w:val="Bibliografa"/>
      </w:pPr>
      <w:r w:rsidRPr="00A41D0E">
        <w:rPr>
          <w:lang w:val="en-CA"/>
        </w:rPr>
        <w:t>[21]</w:t>
      </w:r>
      <w:r w:rsidRPr="00A41D0E">
        <w:rPr>
          <w:lang w:val="en-CA"/>
        </w:rPr>
        <w:tab/>
        <w:t xml:space="preserve">E. Gunn, «16 of the Best Python Machine Learning Libraries to Try». </w:t>
      </w:r>
      <w:proofErr w:type="spellStart"/>
      <w:r>
        <w:t>CareerFoundry</w:t>
      </w:r>
      <w:proofErr w:type="spellEnd"/>
      <w:r>
        <w:t>, 17 de octubre de 2023. Disponible en: https://careerfoundry.com/en/blog/data-analytics/python-machine-learning-libraries/</w:t>
      </w:r>
    </w:p>
    <w:p w14:paraId="707D7EB6" w14:textId="77777777" w:rsidR="0087612B" w:rsidRPr="00A41D0E" w:rsidRDefault="0087612B" w:rsidP="0087612B">
      <w:pPr>
        <w:pStyle w:val="Bibliografa"/>
        <w:rPr>
          <w:lang w:val="en-CA"/>
        </w:rPr>
      </w:pPr>
      <w:r>
        <w:t>[22]</w:t>
      </w:r>
      <w:r>
        <w:tab/>
        <w:t xml:space="preserve">J. D. </w:t>
      </w:r>
      <w:proofErr w:type="spellStart"/>
      <w:r>
        <w:t>Gauchat</w:t>
      </w:r>
      <w:proofErr w:type="spellEnd"/>
      <w:r>
        <w:t xml:space="preserve">, </w:t>
      </w:r>
      <w:r>
        <w:rPr>
          <w:i/>
        </w:rPr>
        <w:t>El gran libro de HTML5, CSS3 y JavaScript</w:t>
      </w:r>
      <w:r>
        <w:t xml:space="preserve">, Primera edición. </w:t>
      </w:r>
      <w:r w:rsidRPr="00A41D0E">
        <w:rPr>
          <w:lang w:val="en-CA"/>
        </w:rPr>
        <w:t xml:space="preserve">Barcelona: </w:t>
      </w:r>
      <w:proofErr w:type="spellStart"/>
      <w:r w:rsidRPr="00A41D0E">
        <w:rPr>
          <w:lang w:val="en-CA"/>
        </w:rPr>
        <w:t>Marcombo</w:t>
      </w:r>
      <w:proofErr w:type="spellEnd"/>
      <w:r w:rsidRPr="00A41D0E">
        <w:rPr>
          <w:lang w:val="en-CA"/>
        </w:rPr>
        <w:t>, S.A., 2012.</w:t>
      </w:r>
    </w:p>
    <w:p w14:paraId="1972ED74" w14:textId="77777777" w:rsidR="0087612B" w:rsidRDefault="0087612B" w:rsidP="0087612B">
      <w:pPr>
        <w:pStyle w:val="Bibliografa"/>
      </w:pPr>
      <w:r w:rsidRPr="00A41D0E">
        <w:rPr>
          <w:lang w:val="en-CA"/>
        </w:rPr>
        <w:t>[23]</w:t>
      </w:r>
      <w:r w:rsidRPr="00A41D0E">
        <w:rPr>
          <w:lang w:val="en-CA"/>
        </w:rPr>
        <w:tab/>
        <w:t xml:space="preserve">Oracle </w:t>
      </w:r>
      <w:proofErr w:type="spellStart"/>
      <w:r w:rsidRPr="00A41D0E">
        <w:rPr>
          <w:lang w:val="en-CA"/>
        </w:rPr>
        <w:t>Coorporation</w:t>
      </w:r>
      <w:proofErr w:type="spellEnd"/>
      <w:r w:rsidRPr="00A41D0E">
        <w:rPr>
          <w:lang w:val="en-CA"/>
        </w:rPr>
        <w:t xml:space="preserve">, «MySQL Documentation Library: What is </w:t>
      </w:r>
      <w:proofErr w:type="gramStart"/>
      <w:r w:rsidRPr="00A41D0E">
        <w:rPr>
          <w:lang w:val="en-CA"/>
        </w:rPr>
        <w:t>MySQL?»</w:t>
      </w:r>
      <w:proofErr w:type="gramEnd"/>
      <w:r w:rsidRPr="00A41D0E">
        <w:rPr>
          <w:lang w:val="en-CA"/>
        </w:rPr>
        <w:t xml:space="preserve"> </w:t>
      </w:r>
      <w:r>
        <w:t xml:space="preserve">Oracle </w:t>
      </w:r>
      <w:proofErr w:type="spellStart"/>
      <w:r>
        <w:t>Coorporation</w:t>
      </w:r>
      <w:proofErr w:type="spellEnd"/>
      <w:r>
        <w:t>, 27 de octubre de 2023. Disponible en: https://docs.oracle.com/cd/E17952_01/mysql-8.0-en/what-is-mysql.html</w:t>
      </w:r>
    </w:p>
    <w:p w14:paraId="690C2CD1" w14:textId="77777777" w:rsidR="0087612B" w:rsidRPr="00A41D0E" w:rsidRDefault="0087612B" w:rsidP="0087612B">
      <w:pPr>
        <w:pStyle w:val="Bibliografa"/>
        <w:rPr>
          <w:lang w:val="en-CA"/>
        </w:rPr>
      </w:pPr>
      <w:r>
        <w:t>[24]</w:t>
      </w:r>
      <w:r>
        <w:tab/>
        <w:t xml:space="preserve">José. Hernández </w:t>
      </w:r>
      <w:proofErr w:type="spellStart"/>
      <w:r>
        <w:t>Orallo</w:t>
      </w:r>
      <w:proofErr w:type="spellEnd"/>
      <w:r>
        <w:t xml:space="preserve">, C. Ferri Ramírez, y M. José. Ramírez Quintana, </w:t>
      </w:r>
      <w:r>
        <w:rPr>
          <w:i/>
        </w:rPr>
        <w:t>Introducción a la minería de datos</w:t>
      </w:r>
      <w:r>
        <w:t xml:space="preserve">, </w:t>
      </w:r>
      <w:proofErr w:type="spellStart"/>
      <w:r>
        <w:t>Reimp</w:t>
      </w:r>
      <w:proofErr w:type="spellEnd"/>
      <w:r>
        <w:t xml:space="preserve">. </w:t>
      </w:r>
      <w:r w:rsidRPr="00A41D0E">
        <w:rPr>
          <w:lang w:val="en-CA"/>
        </w:rPr>
        <w:t>Madrid: Pearson, 2010.</w:t>
      </w:r>
    </w:p>
    <w:p w14:paraId="1320382D" w14:textId="77777777" w:rsidR="0087612B" w:rsidRDefault="0087612B" w:rsidP="0087612B">
      <w:pPr>
        <w:pStyle w:val="Bibliografa"/>
      </w:pPr>
      <w:r w:rsidRPr="00A41D0E">
        <w:rPr>
          <w:lang w:val="en-CA"/>
        </w:rPr>
        <w:t>[25]</w:t>
      </w:r>
      <w:r w:rsidRPr="00A41D0E">
        <w:rPr>
          <w:lang w:val="en-CA"/>
        </w:rPr>
        <w:tab/>
        <w:t xml:space="preserve">Teachers College, Columbia University, «Research Instrument Examples». Columbia University. </w:t>
      </w:r>
      <w:r>
        <w:t>Disponible en: https://www.tc.columbia.edu/media/administration/institutional-review-board-/guide-amp-resources---documents/Published_Study-Material-Examples.pdf</w:t>
      </w:r>
    </w:p>
    <w:p w14:paraId="5617DF8D" w14:textId="77777777" w:rsidR="0087612B" w:rsidRDefault="0087612B" w:rsidP="0087612B">
      <w:pPr>
        <w:pStyle w:val="Bibliografa"/>
      </w:pPr>
      <w:r w:rsidRPr="00A41D0E">
        <w:rPr>
          <w:lang w:val="en-CA"/>
        </w:rPr>
        <w:t>[26]</w:t>
      </w:r>
      <w:r w:rsidRPr="00A41D0E">
        <w:rPr>
          <w:lang w:val="en-CA"/>
        </w:rPr>
        <w:tab/>
        <w:t xml:space="preserve">T. Lauren, «Cross-Sectional Study | Definition, Uses &amp; Examples». </w:t>
      </w:r>
      <w:proofErr w:type="spellStart"/>
      <w:r>
        <w:t>Scribbr</w:t>
      </w:r>
      <w:proofErr w:type="spellEnd"/>
      <w:r>
        <w:t>, 8 de mayo de 2020. Disponible en: https://www.scribbr.com/methodology/cross-sectional-study/#:~:text=A%20cross-sectional%20study%20is,observe%20variables%20without%20influencing%20them.</w:t>
      </w:r>
    </w:p>
    <w:p w14:paraId="6CE80FD1" w14:textId="77777777" w:rsidR="0087612B" w:rsidRDefault="0087612B" w:rsidP="0087612B">
      <w:pPr>
        <w:pStyle w:val="Bibliografa"/>
      </w:pPr>
      <w:r w:rsidRPr="00A41D0E">
        <w:rPr>
          <w:lang w:val="en-CA"/>
        </w:rPr>
        <w:t>[27]</w:t>
      </w:r>
      <w:r w:rsidRPr="00A41D0E">
        <w:rPr>
          <w:lang w:val="en-CA"/>
        </w:rPr>
        <w:tab/>
        <w:t xml:space="preserve">B. Pritha, «Naturalistic Observation | Definition, Guide, &amp; Examples». </w:t>
      </w:r>
      <w:proofErr w:type="spellStart"/>
      <w:r>
        <w:t>Scribbr</w:t>
      </w:r>
      <w:proofErr w:type="spellEnd"/>
      <w:r>
        <w:t xml:space="preserve">, 10 de febrero de 2022. Disponible en: </w:t>
      </w:r>
      <w:proofErr w:type="gramStart"/>
      <w:r>
        <w:t>https://www.scribbr.com/methodology/naturalistic-observation/#:~:text=a%20naturalistic%20observation%3F-,Naturalistic%20observation%20is%20a%20qualitative%20research%20method%20where%20you%20record,people%20watching”%</w:t>
      </w:r>
      <w:proofErr w:type="gramEnd"/>
      <w:r>
        <w:t>20with%20a%20purpose.</w:t>
      </w:r>
    </w:p>
    <w:p w14:paraId="1DB3BED6" w14:textId="77777777" w:rsidR="0087612B" w:rsidRDefault="0087612B" w:rsidP="0087612B">
      <w:pPr>
        <w:pStyle w:val="Bibliografa"/>
      </w:pPr>
      <w:r>
        <w:t>[28]</w:t>
      </w:r>
      <w:r>
        <w:tab/>
        <w:t>INEGI, «Consulta de Precios Promedio». septiembre de 2023. Disponible en: https://www.inegi.org.mx/app/preciospromedio/?bs=18</w:t>
      </w:r>
    </w:p>
    <w:p w14:paraId="13ACDF9A" w14:textId="77777777" w:rsidR="0087612B" w:rsidRDefault="0087612B" w:rsidP="0087612B">
      <w:pPr>
        <w:pStyle w:val="Bibliografa"/>
      </w:pPr>
      <w:r>
        <w:t>[29]</w:t>
      </w:r>
      <w:r>
        <w:tab/>
        <w:t xml:space="preserve">A. Ali </w:t>
      </w:r>
      <w:proofErr w:type="spellStart"/>
      <w:r>
        <w:t>Awan</w:t>
      </w:r>
      <w:proofErr w:type="spellEnd"/>
      <w:r>
        <w:t xml:space="preserve">, «A Complete Guide </w:t>
      </w:r>
      <w:proofErr w:type="spellStart"/>
      <w:r>
        <w:t>to</w:t>
      </w:r>
      <w:proofErr w:type="spellEnd"/>
      <w:r>
        <w:t xml:space="preserve"> Data </w:t>
      </w:r>
      <w:proofErr w:type="spellStart"/>
      <w:r>
        <w:t>Augmentation</w:t>
      </w:r>
      <w:proofErr w:type="spellEnd"/>
      <w:r>
        <w:t>». noviembre de 2022. Disponible en: https://www.datacamp.com/tutorial/complete-guide-data-augmentation</w:t>
      </w:r>
    </w:p>
    <w:p w14:paraId="6A0AD1D6" w14:textId="77777777" w:rsidR="0087612B" w:rsidRDefault="0087612B" w:rsidP="0087612B">
      <w:pPr>
        <w:pStyle w:val="Bibliografa"/>
      </w:pPr>
      <w:r w:rsidRPr="00A41D0E">
        <w:rPr>
          <w:lang w:val="en-CA"/>
        </w:rPr>
        <w:t>[30]</w:t>
      </w:r>
      <w:r w:rsidRPr="00A41D0E">
        <w:rPr>
          <w:lang w:val="en-CA"/>
        </w:rPr>
        <w:tab/>
        <w:t xml:space="preserve">L. Schmidt, «Tabular Data Augmentation with Deep Learning». </w:t>
      </w:r>
      <w:r>
        <w:t>10 de mayo de 2021. Disponible en: https://medium.com/analytics-vidhya/tabular-data-augmentation-with-deep-learning-7270584e7ff</w:t>
      </w:r>
    </w:p>
    <w:p w14:paraId="3C20F61A" w14:textId="77777777" w:rsidR="0087612B" w:rsidRDefault="0087612B" w:rsidP="0087612B">
      <w:pPr>
        <w:pStyle w:val="Bibliografa"/>
      </w:pPr>
      <w:r w:rsidRPr="00A41D0E">
        <w:rPr>
          <w:lang w:val="en-CA"/>
        </w:rPr>
        <w:t>[31]</w:t>
      </w:r>
      <w:r w:rsidRPr="00A41D0E">
        <w:rPr>
          <w:lang w:val="en-CA"/>
        </w:rPr>
        <w:tab/>
        <w:t xml:space="preserve">Google for Developers, «Machine learning: Imbalanced Data». </w:t>
      </w:r>
      <w:r>
        <w:t>9 de junio de 2023. Disponible en: https://developers.google.com/machine-learning/data-prep/construct/sampling-splitting/imbalanced-data</w:t>
      </w:r>
    </w:p>
    <w:p w14:paraId="578E2AD8" w14:textId="77777777" w:rsidR="0087612B" w:rsidRDefault="0087612B" w:rsidP="0087612B">
      <w:pPr>
        <w:pStyle w:val="Bibliografa"/>
      </w:pPr>
      <w:r w:rsidRPr="00A41D0E">
        <w:rPr>
          <w:lang w:val="en-CA"/>
        </w:rPr>
        <w:t>[32]</w:t>
      </w:r>
      <w:r w:rsidRPr="00A41D0E">
        <w:rPr>
          <w:lang w:val="en-CA"/>
        </w:rPr>
        <w:tab/>
        <w:t xml:space="preserve">S. Onishi y S. </w:t>
      </w:r>
      <w:proofErr w:type="spellStart"/>
      <w:r w:rsidRPr="00A41D0E">
        <w:rPr>
          <w:lang w:val="en-CA"/>
        </w:rPr>
        <w:t>Megro</w:t>
      </w:r>
      <w:proofErr w:type="spellEnd"/>
      <w:r w:rsidRPr="00A41D0E">
        <w:rPr>
          <w:lang w:val="en-CA"/>
        </w:rPr>
        <w:t xml:space="preserve">, «Rethinking Data Augmentation for Tabular Data in Deep Learning». </w:t>
      </w:r>
      <w:r>
        <w:t>22 de mayo de 2023. Disponible en: https://arxiv.org/pdf/2305.10308.pdf#:~:text=Data%20augmentation%20has%20been%20widely,and%20other%20types%20of%20data.</w:t>
      </w:r>
    </w:p>
    <w:p w14:paraId="040E93CA" w14:textId="77777777" w:rsidR="0087612B" w:rsidRPr="00A41D0E" w:rsidRDefault="0087612B" w:rsidP="0087612B">
      <w:pPr>
        <w:pStyle w:val="Bibliografa"/>
        <w:rPr>
          <w:lang w:val="en-CA"/>
        </w:rPr>
      </w:pPr>
      <w:r w:rsidRPr="00A41D0E">
        <w:rPr>
          <w:lang w:val="en-CA"/>
        </w:rPr>
        <w:t>[33]</w:t>
      </w:r>
      <w:r w:rsidRPr="00A41D0E">
        <w:rPr>
          <w:lang w:val="en-CA"/>
        </w:rPr>
        <w:tab/>
        <w:t xml:space="preserve">D. Haba, </w:t>
      </w:r>
      <w:r w:rsidRPr="00A41D0E">
        <w:rPr>
          <w:i/>
          <w:lang w:val="en-CA"/>
        </w:rPr>
        <w:t>DATA AUGMENTATION WITH PYTHON enhance deep learning accuracy with data augmentation methods for image, text, audio, and tabular data</w:t>
      </w:r>
      <w:r w:rsidRPr="00A41D0E">
        <w:rPr>
          <w:lang w:val="en-CA"/>
        </w:rPr>
        <w:t>, 1st edition. England: PACKT PUBLISHING LIMITED, 2023.</w:t>
      </w:r>
    </w:p>
    <w:p w14:paraId="3E484E67" w14:textId="77777777" w:rsidR="0087612B" w:rsidRDefault="0087612B" w:rsidP="0087612B">
      <w:pPr>
        <w:pStyle w:val="Bibliografa"/>
      </w:pPr>
      <w:r w:rsidRPr="00A41D0E">
        <w:rPr>
          <w:lang w:val="en-CA"/>
        </w:rPr>
        <w:lastRenderedPageBreak/>
        <w:t>[34]</w:t>
      </w:r>
      <w:r w:rsidRPr="00A41D0E">
        <w:rPr>
          <w:lang w:val="en-CA"/>
        </w:rPr>
        <w:tab/>
        <w:t xml:space="preserve">L. Xu y K. Veeramachaneni, «Synthesizing Tabular Data using Generative Adversarial Networks». </w:t>
      </w:r>
      <w:r>
        <w:t>27 de noviembre de 2018. Disponible en: https://arxiv.org/pdf/1811.11264.pdf</w:t>
      </w:r>
    </w:p>
    <w:p w14:paraId="76F48AB9" w14:textId="77777777" w:rsidR="0087612B" w:rsidRDefault="0087612B" w:rsidP="0087612B">
      <w:pPr>
        <w:pStyle w:val="Bibliografa"/>
      </w:pPr>
      <w:r>
        <w:t>[35]</w:t>
      </w:r>
      <w:r>
        <w:tab/>
        <w:t xml:space="preserve">F. López, «SMOTE: </w:t>
      </w:r>
      <w:proofErr w:type="spellStart"/>
      <w:r>
        <w:t>Synthetic</w:t>
      </w:r>
      <w:proofErr w:type="spellEnd"/>
      <w:r>
        <w:t xml:space="preserve"> Data </w:t>
      </w:r>
      <w:proofErr w:type="spellStart"/>
      <w:r>
        <w:t>Augmentation</w:t>
      </w:r>
      <w:proofErr w:type="spellEnd"/>
      <w:r>
        <w:t xml:space="preserve"> </w:t>
      </w:r>
      <w:proofErr w:type="spellStart"/>
      <w:r>
        <w:t>for</w:t>
      </w:r>
      <w:proofErr w:type="spellEnd"/>
      <w:r>
        <w:t xml:space="preserve"> Tabular Data». 28 de febrero de 2021. Disponible en: https://towardsdatascience.com/smote-synthetic-data-augmentation-for-tabular-data-1ce28090debc</w:t>
      </w:r>
    </w:p>
    <w:p w14:paraId="1E7ADC16" w14:textId="77777777" w:rsidR="0087612B" w:rsidRDefault="0087612B" w:rsidP="0087612B">
      <w:pPr>
        <w:pStyle w:val="Bibliografa"/>
      </w:pPr>
      <w:r w:rsidRPr="00A41D0E">
        <w:rPr>
          <w:lang w:val="en-CA"/>
        </w:rPr>
        <w:t>[36]</w:t>
      </w:r>
      <w:r w:rsidRPr="00A41D0E">
        <w:rPr>
          <w:lang w:val="en-CA"/>
        </w:rPr>
        <w:tab/>
        <w:t xml:space="preserve">TABLEAU SOFTWARE, «Time Series Forecasting: Definition, Applications, and Examples». </w:t>
      </w:r>
      <w:r>
        <w:t>2023. Disponible en: https://www.tableau.com/learn/articles/time-series-forecasting#:~:text=What%20is%20time%20series%20forecasting,and%20inform%20strategic%20decision-making.</w:t>
      </w:r>
    </w:p>
    <w:p w14:paraId="6A59FBA6" w14:textId="77777777" w:rsidR="0087612B" w:rsidRDefault="0087612B" w:rsidP="0087612B">
      <w:pPr>
        <w:pStyle w:val="Bibliografa"/>
      </w:pPr>
      <w:r w:rsidRPr="00A41D0E">
        <w:rPr>
          <w:lang w:val="en-CA"/>
        </w:rPr>
        <w:t>[37]</w:t>
      </w:r>
      <w:r w:rsidRPr="00A41D0E">
        <w:rPr>
          <w:lang w:val="en-CA"/>
        </w:rPr>
        <w:tab/>
        <w:t xml:space="preserve">P. Pathak, «Time Series Forecasting — A Complete Guide». </w:t>
      </w:r>
      <w:r>
        <w:t>8 de septiembre de 2021. Disponible en: https://medium.com/analytics-vidhya/time-series-forecasting-a-complete-guide-d963142da33f</w:t>
      </w:r>
    </w:p>
    <w:p w14:paraId="19181055" w14:textId="77777777" w:rsidR="0087612B" w:rsidRPr="00A41D0E" w:rsidRDefault="0087612B" w:rsidP="0087612B">
      <w:pPr>
        <w:pStyle w:val="Bibliografa"/>
        <w:rPr>
          <w:lang w:val="en-CA"/>
        </w:rPr>
      </w:pPr>
      <w:r w:rsidRPr="00A41D0E">
        <w:rPr>
          <w:lang w:val="en-CA"/>
        </w:rPr>
        <w:t>[38]</w:t>
      </w:r>
      <w:r w:rsidRPr="00A41D0E">
        <w:rPr>
          <w:lang w:val="en-CA"/>
        </w:rPr>
        <w:tab/>
        <w:t xml:space="preserve">S. Hayasaka, «What is Clustering and How Does it </w:t>
      </w:r>
      <w:proofErr w:type="gramStart"/>
      <w:r w:rsidRPr="00A41D0E">
        <w:rPr>
          <w:lang w:val="en-CA"/>
        </w:rPr>
        <w:t>Work?»</w:t>
      </w:r>
      <w:proofErr w:type="gramEnd"/>
      <w:r w:rsidRPr="00A41D0E">
        <w:rPr>
          <w:lang w:val="en-CA"/>
        </w:rPr>
        <w:t xml:space="preserve"> 21 de </w:t>
      </w:r>
      <w:proofErr w:type="spellStart"/>
      <w:r w:rsidRPr="00A41D0E">
        <w:rPr>
          <w:lang w:val="en-CA"/>
        </w:rPr>
        <w:t>junio</w:t>
      </w:r>
      <w:proofErr w:type="spellEnd"/>
      <w:r w:rsidRPr="00A41D0E">
        <w:rPr>
          <w:lang w:val="en-CA"/>
        </w:rPr>
        <w:t xml:space="preserve"> de 2021. Disponible </w:t>
      </w:r>
      <w:proofErr w:type="spellStart"/>
      <w:r w:rsidRPr="00A41D0E">
        <w:rPr>
          <w:lang w:val="en-CA"/>
        </w:rPr>
        <w:t>en</w:t>
      </w:r>
      <w:proofErr w:type="spellEnd"/>
      <w:r w:rsidRPr="00A41D0E">
        <w:rPr>
          <w:lang w:val="en-CA"/>
        </w:rPr>
        <w:t>: What is Clustering and How Does it Work?</w:t>
      </w:r>
    </w:p>
    <w:p w14:paraId="4B375E7A" w14:textId="77777777" w:rsidR="0087612B" w:rsidRDefault="0087612B" w:rsidP="0087612B">
      <w:pPr>
        <w:pStyle w:val="Bibliografa"/>
      </w:pPr>
      <w:r w:rsidRPr="00A41D0E">
        <w:rPr>
          <w:lang w:val="en-CA"/>
        </w:rPr>
        <w:t>[39]</w:t>
      </w:r>
      <w:r w:rsidRPr="00A41D0E">
        <w:rPr>
          <w:lang w:val="en-CA"/>
        </w:rPr>
        <w:tab/>
        <w:t xml:space="preserve">S. Kaushik, «Clustering | Introduction, Different Methods, and Applications (Updated </w:t>
      </w:r>
      <w:proofErr w:type="gramStart"/>
      <w:r w:rsidRPr="00A41D0E">
        <w:rPr>
          <w:lang w:val="en-CA"/>
        </w:rPr>
        <w:t>2023)»</w:t>
      </w:r>
      <w:proofErr w:type="gramEnd"/>
      <w:r w:rsidRPr="00A41D0E">
        <w:rPr>
          <w:lang w:val="en-CA"/>
        </w:rPr>
        <w:t xml:space="preserve">. </w:t>
      </w:r>
      <w:r>
        <w:t>11 de julio de 2023. Disponible en: https://www.analyticsvidhya.com/blog/2016/11/an-introduction-to-clustering-and-different-methods-of-clustering/#What_Is_Clustering?</w:t>
      </w:r>
    </w:p>
    <w:p w14:paraId="263040BE" w14:textId="77777777" w:rsidR="0087612B" w:rsidRDefault="0087612B" w:rsidP="0087612B">
      <w:pPr>
        <w:pStyle w:val="Bibliografa"/>
      </w:pPr>
      <w:r>
        <w:t>[40]</w:t>
      </w:r>
      <w:r>
        <w:tab/>
        <w:t>Instituto Nacional de Estadística y Geografía, «Las tiendas de conveniencia o minisúper en México». Disponible en: https://www.inegi.org.mx/contenidos/programas/ce/2019/doc/m_ticonv_ce19.pdf</w:t>
      </w:r>
    </w:p>
    <w:p w14:paraId="24308B5F" w14:textId="77777777" w:rsidR="0087612B" w:rsidRDefault="0087612B" w:rsidP="0087612B">
      <w:pPr>
        <w:pStyle w:val="Bibliografa"/>
      </w:pPr>
      <w:r>
        <w:t>[41]</w:t>
      </w:r>
      <w:r>
        <w:tab/>
        <w:t>M. V. López Cisneros, «Propuesta de plan de gestión para el área de recepción de mercancías en la empresa supermercados Caribe de Jamundí», Fundación Universitaria Católica Lumen Gentium. Disponible en: http://hdl.handle.net/20.500.12237/494</w:t>
      </w:r>
    </w:p>
    <w:p w14:paraId="755F86E3" w14:textId="77777777" w:rsidR="0087612B" w:rsidRDefault="0087612B" w:rsidP="0087612B">
      <w:pPr>
        <w:pStyle w:val="Bibliografa"/>
      </w:pPr>
      <w:r>
        <w:t>[42]</w:t>
      </w:r>
      <w:r>
        <w:tab/>
        <w:t xml:space="preserve">F. </w:t>
      </w:r>
      <w:proofErr w:type="spellStart"/>
      <w:r>
        <w:t>Hemeryth</w:t>
      </w:r>
      <w:proofErr w:type="spellEnd"/>
      <w:r>
        <w:t xml:space="preserve"> Charpentier y J. M. Sánchez Gutiérrez, «Implementación de un sistema de control interno operativo en los almacenes, para mejorar la gestión de inventarios de la constructora A&amp;A S.A.C. de la ciudad de Trujillo - 2013», Universidad Privada Antenor Orrego, 2013. Disponible en: https://hdl.handle.net/20.500.12759/140</w:t>
      </w:r>
    </w:p>
    <w:p w14:paraId="6CC6A853" w14:textId="77777777" w:rsidR="0087612B" w:rsidRPr="00A41D0E" w:rsidRDefault="0087612B" w:rsidP="0087612B">
      <w:pPr>
        <w:pStyle w:val="Bibliografa"/>
        <w:rPr>
          <w:lang w:val="en-CA"/>
        </w:rPr>
      </w:pPr>
      <w:r>
        <w:t>[43]</w:t>
      </w:r>
      <w:r>
        <w:tab/>
        <w:t xml:space="preserve">P. S. Mauricio Timana y S. L. Mora </w:t>
      </w:r>
      <w:proofErr w:type="spellStart"/>
      <w:r>
        <w:t>Santur</w:t>
      </w:r>
      <w:proofErr w:type="spellEnd"/>
      <w:r>
        <w:t xml:space="preserve">, «5S como técnica para orientar la gestión del almacén de la </w:t>
      </w:r>
      <w:proofErr w:type="spellStart"/>
      <w:r>
        <w:t>UnidadEjecutora</w:t>
      </w:r>
      <w:proofErr w:type="spellEnd"/>
      <w:r>
        <w:t xml:space="preserve"> 003 Región Policial Piura, 2021.», Universidad César Vallejo, 2021. </w:t>
      </w:r>
      <w:r w:rsidRPr="00A41D0E">
        <w:rPr>
          <w:lang w:val="en-CA"/>
        </w:rPr>
        <w:t xml:space="preserve">Disponible </w:t>
      </w:r>
      <w:proofErr w:type="spellStart"/>
      <w:r w:rsidRPr="00A41D0E">
        <w:rPr>
          <w:lang w:val="en-CA"/>
        </w:rPr>
        <w:t>en</w:t>
      </w:r>
      <w:proofErr w:type="spellEnd"/>
      <w:r w:rsidRPr="00A41D0E">
        <w:rPr>
          <w:lang w:val="en-CA"/>
        </w:rPr>
        <w:t>: https://hdl.handle.net/20.500.12692/80161</w:t>
      </w:r>
    </w:p>
    <w:p w14:paraId="1C346DB8" w14:textId="77777777" w:rsidR="0087612B" w:rsidRPr="00A41D0E" w:rsidRDefault="0087612B" w:rsidP="0087612B">
      <w:pPr>
        <w:pStyle w:val="Bibliografa"/>
        <w:rPr>
          <w:lang w:val="en-CA"/>
        </w:rPr>
      </w:pPr>
      <w:r w:rsidRPr="00A41D0E">
        <w:rPr>
          <w:lang w:val="en-CA"/>
        </w:rPr>
        <w:t>[44]</w:t>
      </w:r>
      <w:r w:rsidRPr="00A41D0E">
        <w:rPr>
          <w:lang w:val="en-CA"/>
        </w:rPr>
        <w:tab/>
        <w:t xml:space="preserve">J. Tompkins, J. A. White, Y. A. Bozer, y J. A. Tompkins, </w:t>
      </w:r>
      <w:r w:rsidRPr="00A41D0E">
        <w:rPr>
          <w:i/>
          <w:lang w:val="en-CA"/>
        </w:rPr>
        <w:t>Facilities planning</w:t>
      </w:r>
      <w:r w:rsidRPr="00A41D0E">
        <w:rPr>
          <w:lang w:val="en-CA"/>
        </w:rPr>
        <w:t>, 4th edition. Hoboken, NJ: Wiley, 2010.</w:t>
      </w:r>
    </w:p>
    <w:p w14:paraId="2261DF2C" w14:textId="77777777" w:rsidR="0087612B" w:rsidRDefault="0087612B" w:rsidP="0087612B">
      <w:pPr>
        <w:pStyle w:val="Bibliografa"/>
      </w:pPr>
      <w:r w:rsidRPr="00A41D0E">
        <w:rPr>
          <w:lang w:val="en-CA"/>
        </w:rPr>
        <w:t>[45]</w:t>
      </w:r>
      <w:r w:rsidRPr="00A41D0E">
        <w:rPr>
          <w:lang w:val="en-CA"/>
        </w:rPr>
        <w:tab/>
        <w:t xml:space="preserve">J. Abby, «What is inventory management? Benefits, types, &amp; techniques», 2020. </w:t>
      </w:r>
      <w:r>
        <w:t>Disponible en: https://www.netsuite.com/portal/resource/articles/inventory-management/inventory-management.shtml</w:t>
      </w:r>
    </w:p>
    <w:p w14:paraId="1FBB5EB9" w14:textId="77777777" w:rsidR="0087612B" w:rsidRPr="00A41D0E" w:rsidRDefault="0087612B" w:rsidP="0087612B">
      <w:pPr>
        <w:pStyle w:val="Bibliografa"/>
        <w:rPr>
          <w:lang w:val="en-CA"/>
        </w:rPr>
      </w:pPr>
      <w:r w:rsidRPr="00A41D0E">
        <w:rPr>
          <w:lang w:val="en-CA"/>
        </w:rPr>
        <w:t>[46]</w:t>
      </w:r>
      <w:r w:rsidRPr="00A41D0E">
        <w:rPr>
          <w:lang w:val="en-CA"/>
        </w:rPr>
        <w:tab/>
        <w:t xml:space="preserve">A. M. Atieh </w:t>
      </w:r>
      <w:r w:rsidRPr="00A41D0E">
        <w:rPr>
          <w:i/>
          <w:lang w:val="en-CA"/>
        </w:rPr>
        <w:t>et al.</w:t>
      </w:r>
      <w:r w:rsidRPr="00A41D0E">
        <w:rPr>
          <w:lang w:val="en-CA"/>
        </w:rPr>
        <w:t xml:space="preserve">, «Performance Improvement of Inventory Management System Processes by an Automated Warehouse Management System», </w:t>
      </w:r>
      <w:r w:rsidRPr="00A41D0E">
        <w:rPr>
          <w:i/>
          <w:lang w:val="en-CA"/>
        </w:rPr>
        <w:t>Procedia CIRP</w:t>
      </w:r>
      <w:r w:rsidRPr="00A41D0E">
        <w:rPr>
          <w:lang w:val="en-CA"/>
        </w:rPr>
        <w:t xml:space="preserve">, vol. 41, pp. 568-572, 2016, </w:t>
      </w:r>
      <w:proofErr w:type="spellStart"/>
      <w:r w:rsidRPr="00A41D0E">
        <w:rPr>
          <w:lang w:val="en-CA"/>
        </w:rPr>
        <w:t>doi</w:t>
      </w:r>
      <w:proofErr w:type="spellEnd"/>
      <w:r w:rsidRPr="00A41D0E">
        <w:rPr>
          <w:lang w:val="en-CA"/>
        </w:rPr>
        <w:t>: 10.1016/j.procir.2015.12.122</w:t>
      </w:r>
    </w:p>
    <w:p w14:paraId="722D9A79" w14:textId="77777777" w:rsidR="0087612B" w:rsidRDefault="0087612B" w:rsidP="0087612B">
      <w:pPr>
        <w:pStyle w:val="Bibliografa"/>
      </w:pPr>
      <w:r>
        <w:t>[47]</w:t>
      </w:r>
      <w:r>
        <w:tab/>
        <w:t xml:space="preserve">J. M. Juran, </w:t>
      </w:r>
      <w:r>
        <w:rPr>
          <w:i/>
        </w:rPr>
        <w:t>Juran y el liderazgo para la calidad: manual para ejecutivos</w:t>
      </w:r>
      <w:r>
        <w:t>. Ediciones Díaz de Santos, 2000.</w:t>
      </w:r>
    </w:p>
    <w:p w14:paraId="5A8C07CB" w14:textId="77777777" w:rsidR="0087612B" w:rsidRDefault="0087612B" w:rsidP="0087612B">
      <w:pPr>
        <w:pStyle w:val="Bibliografa"/>
      </w:pPr>
      <w:r>
        <w:t>[48]</w:t>
      </w:r>
      <w:r>
        <w:tab/>
        <w:t xml:space="preserve">S. J. Calderón Cortés, «Los agotados (stock </w:t>
      </w:r>
      <w:proofErr w:type="spellStart"/>
      <w:r>
        <w:t>outs</w:t>
      </w:r>
      <w:proofErr w:type="spellEnd"/>
      <w:r>
        <w:t>) y su impacto en las ventas e inventarios en la categoría de detergentes líquidos en una cadena de autoservicio de América Latina», Universidad Nacional Autónoma de México, 2015. Disponible en: https://hdl.handle.net/20.500.14330/TES01000739224</w:t>
      </w:r>
    </w:p>
    <w:p w14:paraId="4913F00E" w14:textId="77777777" w:rsidR="0087612B" w:rsidRDefault="0087612B" w:rsidP="0087612B">
      <w:pPr>
        <w:pStyle w:val="Bibliografa"/>
      </w:pPr>
      <w:r>
        <w:t>[49]</w:t>
      </w:r>
      <w:r>
        <w:tab/>
      </w:r>
      <w:proofErr w:type="spellStart"/>
      <w:r>
        <w:t>Lifeder</w:t>
      </w:r>
      <w:proofErr w:type="spellEnd"/>
      <w:r>
        <w:t>, «Punto de reorden.», 2021. Disponible en: https://www.lifeder.com/punto-reorden/</w:t>
      </w:r>
    </w:p>
    <w:p w14:paraId="1CED25DA" w14:textId="77777777" w:rsidR="0087612B" w:rsidRDefault="0087612B" w:rsidP="0087612B">
      <w:pPr>
        <w:pStyle w:val="Bibliografa"/>
      </w:pPr>
      <w:r>
        <w:t>[50]</w:t>
      </w:r>
      <w:r>
        <w:tab/>
        <w:t xml:space="preserve">G. G. Suárez Gallegos y P. D. Cárdenas Miranda, «La rotación de los inventarios y su incidencia en el flujo de efectivo», </w:t>
      </w:r>
      <w:r>
        <w:rPr>
          <w:i/>
        </w:rPr>
        <w:t>Revista Observatorio de la Economía Latinoamericana</w:t>
      </w:r>
      <w:r>
        <w:t xml:space="preserve">, </w:t>
      </w:r>
      <w:r>
        <w:lastRenderedPageBreak/>
        <w:t>2017. Disponible en: http://www.eumed.net/cursecon/ecolat/ec/2017/inventarios-flujo-efectivo.html http://hdl.handle.net/20.500.11763/ec17inventarios-flujo-efectivo</w:t>
      </w:r>
    </w:p>
    <w:p w14:paraId="50D1CABA" w14:textId="77777777" w:rsidR="0087612B" w:rsidRPr="00A41D0E" w:rsidRDefault="0087612B" w:rsidP="0087612B">
      <w:pPr>
        <w:pStyle w:val="Bibliografa"/>
        <w:rPr>
          <w:lang w:val="en-CA"/>
        </w:rPr>
      </w:pPr>
      <w:r>
        <w:t>[51]</w:t>
      </w:r>
      <w:r>
        <w:tab/>
        <w:t xml:space="preserve">G. R. Henríquez-Fuentes, Diego A. Cardona, J. A. Rada-Llanos, y N. R. Robles, «Medición de Tiempos en un Sistema de Distribución bajo un Estudio de Métodos y Tiempos», </w:t>
      </w:r>
      <w:proofErr w:type="spellStart"/>
      <w:r>
        <w:rPr>
          <w:i/>
        </w:rPr>
        <w:t>Inf</w:t>
      </w:r>
      <w:proofErr w:type="spellEnd"/>
      <w:r>
        <w:rPr>
          <w:i/>
        </w:rPr>
        <w:t xml:space="preserve">. </w:t>
      </w:r>
      <w:proofErr w:type="spellStart"/>
      <w:r w:rsidRPr="00A41D0E">
        <w:rPr>
          <w:i/>
          <w:lang w:val="en-CA"/>
        </w:rPr>
        <w:t>Tecnológica</w:t>
      </w:r>
      <w:proofErr w:type="spellEnd"/>
      <w:r w:rsidRPr="00A41D0E">
        <w:rPr>
          <w:lang w:val="en-CA"/>
        </w:rPr>
        <w:t xml:space="preserve">, vol. 29, pp. 277-286, </w:t>
      </w:r>
      <w:proofErr w:type="spellStart"/>
      <w:r w:rsidRPr="00A41D0E">
        <w:rPr>
          <w:lang w:val="en-CA"/>
        </w:rPr>
        <w:t>dic</w:t>
      </w:r>
      <w:proofErr w:type="spellEnd"/>
      <w:r w:rsidRPr="00A41D0E">
        <w:rPr>
          <w:lang w:val="en-CA"/>
        </w:rPr>
        <w:t>. 2018.</w:t>
      </w:r>
    </w:p>
    <w:p w14:paraId="1B5B13B2" w14:textId="77777777" w:rsidR="0087612B" w:rsidRPr="00A41D0E" w:rsidRDefault="0087612B" w:rsidP="0087612B">
      <w:pPr>
        <w:pStyle w:val="Bibliografa"/>
        <w:rPr>
          <w:lang w:val="en-CA"/>
        </w:rPr>
      </w:pPr>
      <w:r w:rsidRPr="00A41D0E">
        <w:rPr>
          <w:lang w:val="en-CA"/>
        </w:rPr>
        <w:t>[52]</w:t>
      </w:r>
      <w:r w:rsidRPr="00A41D0E">
        <w:rPr>
          <w:lang w:val="en-CA"/>
        </w:rPr>
        <w:tab/>
        <w:t xml:space="preserve">E. T. Peterson, </w:t>
      </w:r>
      <w:r w:rsidRPr="00A41D0E">
        <w:rPr>
          <w:i/>
          <w:lang w:val="en-CA"/>
        </w:rPr>
        <w:t>The big book of key performance indicators</w:t>
      </w:r>
      <w:r w:rsidRPr="00A41D0E">
        <w:rPr>
          <w:lang w:val="en-CA"/>
        </w:rPr>
        <w:t>. Web analytics demystified, 2006.</w:t>
      </w:r>
    </w:p>
    <w:p w14:paraId="100F4A24" w14:textId="77777777" w:rsidR="0087612B" w:rsidRPr="00A41D0E" w:rsidRDefault="0087612B" w:rsidP="0087612B">
      <w:pPr>
        <w:pStyle w:val="Bibliografa"/>
        <w:rPr>
          <w:lang w:val="en-CA"/>
        </w:rPr>
      </w:pPr>
      <w:r w:rsidRPr="00A41D0E">
        <w:rPr>
          <w:lang w:val="en-CA"/>
        </w:rPr>
        <w:t>[53]</w:t>
      </w:r>
      <w:r w:rsidRPr="00A41D0E">
        <w:rPr>
          <w:lang w:val="en-CA"/>
        </w:rPr>
        <w:tab/>
        <w:t xml:space="preserve">O. Pak, M. Ferguson, O. </w:t>
      </w:r>
      <w:proofErr w:type="spellStart"/>
      <w:r w:rsidRPr="00A41D0E">
        <w:rPr>
          <w:lang w:val="en-CA"/>
        </w:rPr>
        <w:t>Perdikaki</w:t>
      </w:r>
      <w:proofErr w:type="spellEnd"/>
      <w:r w:rsidRPr="00A41D0E">
        <w:rPr>
          <w:lang w:val="en-CA"/>
        </w:rPr>
        <w:t xml:space="preserve">, y S.-M. Wu, «Optimizing SKU Selection for Promotional Display Space at Grocery Retailers». </w:t>
      </w:r>
      <w:proofErr w:type="spellStart"/>
      <w:r w:rsidRPr="00A41D0E">
        <w:rPr>
          <w:lang w:val="en-CA"/>
        </w:rPr>
        <w:t>noviembre</w:t>
      </w:r>
      <w:proofErr w:type="spellEnd"/>
      <w:r w:rsidRPr="00A41D0E">
        <w:rPr>
          <w:lang w:val="en-CA"/>
        </w:rPr>
        <w:t xml:space="preserve"> de 2019. </w:t>
      </w:r>
      <w:proofErr w:type="spellStart"/>
      <w:r w:rsidRPr="00A41D0E">
        <w:rPr>
          <w:lang w:val="en-CA"/>
        </w:rPr>
        <w:t>doi</w:t>
      </w:r>
      <w:proofErr w:type="spellEnd"/>
      <w:r w:rsidRPr="00A41D0E">
        <w:rPr>
          <w:lang w:val="en-CA"/>
        </w:rPr>
        <w:t xml:space="preserve">: 10.2139/ssrn.3506709. Disponible </w:t>
      </w:r>
      <w:proofErr w:type="spellStart"/>
      <w:r w:rsidRPr="00A41D0E">
        <w:rPr>
          <w:lang w:val="en-CA"/>
        </w:rPr>
        <w:t>en</w:t>
      </w:r>
      <w:proofErr w:type="spellEnd"/>
      <w:r w:rsidRPr="00A41D0E">
        <w:rPr>
          <w:lang w:val="en-CA"/>
        </w:rPr>
        <w:t>: https://ssrn.com/abstract=3506709</w:t>
      </w:r>
    </w:p>
    <w:p w14:paraId="359BFC94" w14:textId="77777777" w:rsidR="0087612B" w:rsidRPr="00A41D0E" w:rsidRDefault="0087612B" w:rsidP="0087612B">
      <w:pPr>
        <w:pStyle w:val="Bibliografa"/>
        <w:rPr>
          <w:lang w:val="en-CA"/>
        </w:rPr>
      </w:pPr>
      <w:r w:rsidRPr="00A41D0E">
        <w:rPr>
          <w:lang w:val="en-CA"/>
        </w:rPr>
        <w:t>[54]</w:t>
      </w:r>
      <w:r w:rsidRPr="00A41D0E">
        <w:rPr>
          <w:lang w:val="en-CA"/>
        </w:rPr>
        <w:tab/>
        <w:t xml:space="preserve">A. </w:t>
      </w:r>
      <w:proofErr w:type="spellStart"/>
      <w:r w:rsidRPr="00A41D0E">
        <w:rPr>
          <w:lang w:val="en-CA"/>
        </w:rPr>
        <w:t>Tanwari</w:t>
      </w:r>
      <w:proofErr w:type="spellEnd"/>
      <w:r w:rsidRPr="00A41D0E">
        <w:rPr>
          <w:lang w:val="en-CA"/>
        </w:rPr>
        <w:t xml:space="preserve">, A. Q. </w:t>
      </w:r>
      <w:proofErr w:type="spellStart"/>
      <w:r w:rsidRPr="00A41D0E">
        <w:rPr>
          <w:lang w:val="en-CA"/>
        </w:rPr>
        <w:t>Lakhiar</w:t>
      </w:r>
      <w:proofErr w:type="spellEnd"/>
      <w:r w:rsidRPr="00A41D0E">
        <w:rPr>
          <w:lang w:val="en-CA"/>
        </w:rPr>
        <w:t xml:space="preserve">, y G. Y. Shaikh, «ABC analysis as </w:t>
      </w:r>
      <w:proofErr w:type="gramStart"/>
      <w:r w:rsidRPr="00A41D0E">
        <w:rPr>
          <w:lang w:val="en-CA"/>
        </w:rPr>
        <w:t>a</w:t>
      </w:r>
      <w:proofErr w:type="gramEnd"/>
      <w:r w:rsidRPr="00A41D0E">
        <w:rPr>
          <w:lang w:val="en-CA"/>
        </w:rPr>
        <w:t xml:space="preserve"> inventory control technique», </w:t>
      </w:r>
      <w:r w:rsidRPr="00A41D0E">
        <w:rPr>
          <w:i/>
          <w:lang w:val="en-CA"/>
        </w:rPr>
        <w:t>Quaid-E-</w:t>
      </w:r>
      <w:proofErr w:type="spellStart"/>
      <w:r w:rsidRPr="00A41D0E">
        <w:rPr>
          <w:i/>
          <w:lang w:val="en-CA"/>
        </w:rPr>
        <w:t>Awam</w:t>
      </w:r>
      <w:proofErr w:type="spellEnd"/>
      <w:r w:rsidRPr="00A41D0E">
        <w:rPr>
          <w:i/>
          <w:lang w:val="en-CA"/>
        </w:rPr>
        <w:t xml:space="preserve"> Univ. Res. J. Eng. Sci. Technol.</w:t>
      </w:r>
      <w:r w:rsidRPr="00A41D0E">
        <w:rPr>
          <w:lang w:val="en-CA"/>
        </w:rPr>
        <w:t xml:space="preserve">, vol. 1, </w:t>
      </w:r>
      <w:proofErr w:type="spellStart"/>
      <w:r w:rsidRPr="00A41D0E">
        <w:rPr>
          <w:lang w:val="en-CA"/>
        </w:rPr>
        <w:t>n.</w:t>
      </w:r>
      <w:r w:rsidRPr="00A41D0E">
        <w:rPr>
          <w:vertAlign w:val="superscript"/>
          <w:lang w:val="en-CA"/>
        </w:rPr>
        <w:t>o</w:t>
      </w:r>
      <w:proofErr w:type="spellEnd"/>
      <w:r w:rsidRPr="00A41D0E">
        <w:rPr>
          <w:lang w:val="en-CA"/>
        </w:rPr>
        <w:t xml:space="preserve"> 1, 2000.</w:t>
      </w:r>
    </w:p>
    <w:p w14:paraId="3C3587C4" w14:textId="77777777" w:rsidR="0087612B" w:rsidRPr="00A41D0E" w:rsidRDefault="0087612B" w:rsidP="0087612B">
      <w:pPr>
        <w:pStyle w:val="Bibliografa"/>
        <w:rPr>
          <w:lang w:val="en-CA"/>
        </w:rPr>
      </w:pPr>
      <w:r w:rsidRPr="00A41D0E">
        <w:rPr>
          <w:lang w:val="en-CA"/>
        </w:rPr>
        <w:t>[55]</w:t>
      </w:r>
      <w:r w:rsidRPr="00A41D0E">
        <w:rPr>
          <w:lang w:val="en-CA"/>
        </w:rPr>
        <w:tab/>
        <w:t xml:space="preserve">Okta, Inc, «What is </w:t>
      </w:r>
      <w:proofErr w:type="gramStart"/>
      <w:r w:rsidRPr="00A41D0E">
        <w:rPr>
          <w:lang w:val="en-CA"/>
        </w:rPr>
        <w:t>Authentication?»</w:t>
      </w:r>
      <w:proofErr w:type="gramEnd"/>
      <w:r w:rsidRPr="00A41D0E">
        <w:rPr>
          <w:lang w:val="en-CA"/>
        </w:rPr>
        <w:t xml:space="preserve"> 2023. Disponible </w:t>
      </w:r>
      <w:proofErr w:type="spellStart"/>
      <w:r w:rsidRPr="00A41D0E">
        <w:rPr>
          <w:lang w:val="en-CA"/>
        </w:rPr>
        <w:t>en</w:t>
      </w:r>
      <w:proofErr w:type="spellEnd"/>
      <w:r w:rsidRPr="00A41D0E">
        <w:rPr>
          <w:lang w:val="en-CA"/>
        </w:rPr>
        <w:t>: https://auth0.com/intro-to-iam/what-is-authentication</w:t>
      </w:r>
    </w:p>
    <w:p w14:paraId="6CA64769" w14:textId="77777777" w:rsidR="0087612B" w:rsidRDefault="0087612B" w:rsidP="0087612B">
      <w:pPr>
        <w:pStyle w:val="Bibliografa"/>
      </w:pPr>
      <w:r w:rsidRPr="00A41D0E">
        <w:rPr>
          <w:lang w:val="en-CA"/>
        </w:rPr>
        <w:t>[56]</w:t>
      </w:r>
      <w:r w:rsidRPr="00A41D0E">
        <w:rPr>
          <w:lang w:val="en-CA"/>
        </w:rPr>
        <w:tab/>
        <w:t xml:space="preserve">National Institute of Standards and Technology, «Digital Signature Standard (DSS)». 3 de </w:t>
      </w:r>
      <w:proofErr w:type="spellStart"/>
      <w:r w:rsidRPr="00A41D0E">
        <w:rPr>
          <w:lang w:val="en-CA"/>
        </w:rPr>
        <w:t>febrero</w:t>
      </w:r>
      <w:proofErr w:type="spellEnd"/>
      <w:r w:rsidRPr="00A41D0E">
        <w:rPr>
          <w:lang w:val="en-CA"/>
        </w:rPr>
        <w:t xml:space="preserve"> de 2023. </w:t>
      </w:r>
      <w:r>
        <w:t>Disponible en: https://nvlpubs.nist.gov/nistpubs/FIPS/NIST.FIPS.186-5.pdf</w:t>
      </w:r>
    </w:p>
    <w:p w14:paraId="420E85D9" w14:textId="77777777" w:rsidR="0087612B" w:rsidRPr="00A41D0E" w:rsidRDefault="0087612B" w:rsidP="0087612B">
      <w:pPr>
        <w:pStyle w:val="Bibliografa"/>
        <w:rPr>
          <w:lang w:val="en-CA"/>
        </w:rPr>
      </w:pPr>
      <w:r w:rsidRPr="00A41D0E">
        <w:rPr>
          <w:lang w:val="en-CA"/>
        </w:rPr>
        <w:t>[57]</w:t>
      </w:r>
      <w:r w:rsidRPr="00A41D0E">
        <w:rPr>
          <w:lang w:val="en-CA"/>
        </w:rPr>
        <w:tab/>
        <w:t xml:space="preserve">National Institute of Standards and Technology, «Committee on National Security Systems (CNSS) Glossary». </w:t>
      </w:r>
      <w:proofErr w:type="spellStart"/>
      <w:r w:rsidRPr="00A41D0E">
        <w:rPr>
          <w:lang w:val="en-CA"/>
        </w:rPr>
        <w:t>abr</w:t>
      </w:r>
      <w:proofErr w:type="spellEnd"/>
      <w:r w:rsidRPr="00A41D0E">
        <w:rPr>
          <w:lang w:val="en-CA"/>
        </w:rPr>
        <w:t xml:space="preserve"> de 2015. Disponible </w:t>
      </w:r>
      <w:proofErr w:type="spellStart"/>
      <w:r w:rsidRPr="00A41D0E">
        <w:rPr>
          <w:lang w:val="en-CA"/>
        </w:rPr>
        <w:t>en</w:t>
      </w:r>
      <w:proofErr w:type="spellEnd"/>
      <w:r w:rsidRPr="00A41D0E">
        <w:rPr>
          <w:lang w:val="en-CA"/>
        </w:rPr>
        <w:t>: https://rmf.org/wp-content/uploads/2017/10/CNSSI-4009.pdf</w:t>
      </w:r>
    </w:p>
    <w:p w14:paraId="4231B5AA" w14:textId="77777777" w:rsidR="0087612B" w:rsidRPr="00A41D0E" w:rsidRDefault="0087612B" w:rsidP="0087612B">
      <w:pPr>
        <w:pStyle w:val="Bibliografa"/>
        <w:rPr>
          <w:lang w:val="en-CA"/>
        </w:rPr>
      </w:pPr>
      <w:r w:rsidRPr="00A41D0E">
        <w:rPr>
          <w:lang w:val="en-CA"/>
        </w:rPr>
        <w:t>[58]</w:t>
      </w:r>
      <w:r w:rsidRPr="00A41D0E">
        <w:rPr>
          <w:lang w:val="en-CA"/>
        </w:rPr>
        <w:tab/>
        <w:t xml:space="preserve">E. Barker, «Recommendation for Digital Signature Timeliness». </w:t>
      </w:r>
      <w:proofErr w:type="spellStart"/>
      <w:r w:rsidRPr="00A41D0E">
        <w:rPr>
          <w:lang w:val="en-CA"/>
        </w:rPr>
        <w:t>septiembre</w:t>
      </w:r>
      <w:proofErr w:type="spellEnd"/>
      <w:r w:rsidRPr="00A41D0E">
        <w:rPr>
          <w:lang w:val="en-CA"/>
        </w:rPr>
        <w:t xml:space="preserve"> de 2009. Disponible </w:t>
      </w:r>
      <w:proofErr w:type="spellStart"/>
      <w:r w:rsidRPr="00A41D0E">
        <w:rPr>
          <w:lang w:val="en-CA"/>
        </w:rPr>
        <w:t>en</w:t>
      </w:r>
      <w:proofErr w:type="spellEnd"/>
      <w:r w:rsidRPr="00A41D0E">
        <w:rPr>
          <w:lang w:val="en-CA"/>
        </w:rPr>
        <w:t>: https://nvlpubs.nist.gov/nistpubs/Legacy/SP/nistspecialpublication800-102.pdf</w:t>
      </w:r>
    </w:p>
    <w:p w14:paraId="081320D0" w14:textId="77777777" w:rsidR="0087612B" w:rsidRDefault="0087612B" w:rsidP="0087612B">
      <w:pPr>
        <w:pStyle w:val="Bibliografa"/>
      </w:pPr>
      <w:r w:rsidRPr="00A41D0E">
        <w:rPr>
          <w:lang w:val="en-CA"/>
        </w:rPr>
        <w:t>[59]</w:t>
      </w:r>
      <w:r w:rsidRPr="00A41D0E">
        <w:rPr>
          <w:lang w:val="en-CA"/>
        </w:rPr>
        <w:tab/>
        <w:t xml:space="preserve">R. Shirey, «Internet Security Glossary, Version 2». </w:t>
      </w:r>
      <w:proofErr w:type="spellStart"/>
      <w:r w:rsidRPr="00A41D0E">
        <w:rPr>
          <w:lang w:val="en-CA"/>
        </w:rPr>
        <w:t>agosto</w:t>
      </w:r>
      <w:proofErr w:type="spellEnd"/>
      <w:r w:rsidRPr="00A41D0E">
        <w:rPr>
          <w:lang w:val="en-CA"/>
        </w:rPr>
        <w:t xml:space="preserve"> de 2007. </w:t>
      </w:r>
      <w:r>
        <w:t>Disponible en: https://datatracker.ietf.org/doc/html/rfc4949</w:t>
      </w:r>
    </w:p>
    <w:p w14:paraId="60DE8E2C" w14:textId="77777777" w:rsidR="0087612B" w:rsidRDefault="0087612B" w:rsidP="0087612B">
      <w:pPr>
        <w:pStyle w:val="Bibliografa"/>
      </w:pPr>
      <w:r>
        <w:t>[60]</w:t>
      </w:r>
      <w:r>
        <w:tab/>
      </w:r>
      <w:r>
        <w:rPr>
          <w:i/>
        </w:rPr>
        <w:t>Ingeniería del software: un enfoque práctico</w:t>
      </w:r>
      <w:r>
        <w:t xml:space="preserve">, Séptima edición. México; Bogotá; Buenos Aires; Caracas; Guatemala; Madrid: McGraw-Hill </w:t>
      </w:r>
      <w:proofErr w:type="spellStart"/>
      <w:r>
        <w:t>Education</w:t>
      </w:r>
      <w:proofErr w:type="spellEnd"/>
      <w:r>
        <w:t>, 2013.</w:t>
      </w:r>
    </w:p>
    <w:p w14:paraId="55011A2E" w14:textId="77777777" w:rsidR="0087612B" w:rsidRDefault="0087612B" w:rsidP="0087612B">
      <w:pPr>
        <w:pStyle w:val="Bibliografa"/>
      </w:pPr>
      <w:r w:rsidRPr="00A41D0E">
        <w:rPr>
          <w:lang w:val="en-CA"/>
        </w:rPr>
        <w:t>[61]</w:t>
      </w:r>
      <w:r w:rsidRPr="00A41D0E">
        <w:rPr>
          <w:lang w:val="en-CA"/>
        </w:rPr>
        <w:tab/>
        <w:t xml:space="preserve">MongoDB, «What are ACID Properties in Database Management </w:t>
      </w:r>
      <w:proofErr w:type="gramStart"/>
      <w:r w:rsidRPr="00A41D0E">
        <w:rPr>
          <w:lang w:val="en-CA"/>
        </w:rPr>
        <w:t>Systems?»</w:t>
      </w:r>
      <w:proofErr w:type="gramEnd"/>
      <w:r w:rsidRPr="00A41D0E">
        <w:rPr>
          <w:lang w:val="en-CA"/>
        </w:rPr>
        <w:t xml:space="preserve"> </w:t>
      </w:r>
      <w:r>
        <w:t>MongoDB, 2023. Disponible en: https://www.mongodb.com/basics/acid-transactions#:~:text=ACID%20is%20an%20acronym%20that,the%20event%20of%20unexpected%20errors.</w:t>
      </w:r>
    </w:p>
    <w:p w14:paraId="26563BA4" w14:textId="77777777" w:rsidR="0087612B" w:rsidRDefault="0087612B" w:rsidP="0087612B">
      <w:pPr>
        <w:pStyle w:val="Bibliografa"/>
      </w:pPr>
      <w:r>
        <w:t>[62]</w:t>
      </w:r>
      <w:r>
        <w:tab/>
        <w:t>Oxxo, «ESTAMOS DE FIESTA Y NOS GUSTARÍA COMPARTIRTE PARTE DE LO QUE SOMOS. ALGUNOS DATOS SON CURIOSOS, OTROS DIVERTIDOS, ÚTILES O QUE NOS LLENAN DE ORGULLO.» 2023. Disponible en: https://www.oxxo.com/conocenos#:~:text=Diariamente%20se%20atienden%20a%20más,consumo%20diario%20para%20el%20hogar.</w:t>
      </w:r>
    </w:p>
    <w:p w14:paraId="553ACFC1" w14:textId="77777777" w:rsidR="0087612B" w:rsidRDefault="0087612B" w:rsidP="0087612B">
      <w:pPr>
        <w:pStyle w:val="Bibliografa"/>
      </w:pPr>
      <w:r>
        <w:t>[63]</w:t>
      </w:r>
      <w:r>
        <w:tab/>
        <w:t>J. Ruiz Torre, «¿Cuánto vende un Oxxo al día?» El Financiero, 9 de noviembre de 2022. Disponible en: https://www.elfinanciero.com.mx/opinion/jonathan-ruiz/2022/11/09/cuanto-vende-un-oxxo-al-dia/</w:t>
      </w:r>
    </w:p>
    <w:p w14:paraId="4C40FC66" w14:textId="77777777" w:rsidR="0087612B" w:rsidRDefault="0087612B" w:rsidP="0087612B">
      <w:pPr>
        <w:pStyle w:val="Bibliografa"/>
      </w:pPr>
      <w:r>
        <w:t>[64]</w:t>
      </w:r>
      <w:r>
        <w:tab/>
        <w:t xml:space="preserve">Microsoft </w:t>
      </w:r>
      <w:proofErr w:type="spellStart"/>
      <w:r>
        <w:t>Coorporation</w:t>
      </w:r>
      <w:proofErr w:type="spellEnd"/>
      <w:r>
        <w:t xml:space="preserve">, «Definir y resolver un problema con </w:t>
      </w:r>
      <w:proofErr w:type="spellStart"/>
      <w:r>
        <w:t>Solver</w:t>
      </w:r>
      <w:proofErr w:type="spellEnd"/>
      <w:r>
        <w:t>». Disponible en: https://support.microsoft.com/es-es/office/definir-y-resolver-un-problema-con-solver-5d1a388f-079d-43ac-a7eb-f63e45925040</w:t>
      </w:r>
    </w:p>
    <w:p w14:paraId="741FB45C" w14:textId="77777777" w:rsidR="0087612B" w:rsidRDefault="0087612B" w:rsidP="0087612B">
      <w:pPr>
        <w:pStyle w:val="Bibliografa"/>
      </w:pPr>
      <w:r w:rsidRPr="00A41D0E">
        <w:rPr>
          <w:lang w:val="en-CA"/>
        </w:rPr>
        <w:t>[65]</w:t>
      </w:r>
      <w:r w:rsidRPr="00A41D0E">
        <w:rPr>
          <w:lang w:val="en-CA"/>
        </w:rPr>
        <w:tab/>
        <w:t xml:space="preserve">Oracle </w:t>
      </w:r>
      <w:proofErr w:type="spellStart"/>
      <w:r w:rsidRPr="00A41D0E">
        <w:rPr>
          <w:lang w:val="en-CA"/>
        </w:rPr>
        <w:t>Coorporation</w:t>
      </w:r>
      <w:proofErr w:type="spellEnd"/>
      <w:r w:rsidRPr="00A41D0E">
        <w:rPr>
          <w:lang w:val="en-CA"/>
        </w:rPr>
        <w:t xml:space="preserve">, «11.7 Data Type Storage Requirements». </w:t>
      </w:r>
      <w:r>
        <w:t>2023. Disponible en: https://dev.mysql.com/doc/refman/8.0/en/storage-requirements.html#data-types-storage-reqs-numeric</w:t>
      </w:r>
    </w:p>
    <w:p w14:paraId="7F572F6B" w14:textId="77777777" w:rsidR="0087612B" w:rsidRDefault="0087612B" w:rsidP="0087612B">
      <w:pPr>
        <w:pStyle w:val="Bibliografa"/>
      </w:pPr>
      <w:r w:rsidRPr="00A41D0E">
        <w:rPr>
          <w:lang w:val="en-CA"/>
        </w:rPr>
        <w:t>[66]</w:t>
      </w:r>
      <w:r w:rsidRPr="00A41D0E">
        <w:rPr>
          <w:lang w:val="en-CA"/>
        </w:rPr>
        <w:tab/>
        <w:t xml:space="preserve">Microsoft </w:t>
      </w:r>
      <w:proofErr w:type="spellStart"/>
      <w:r w:rsidRPr="00A41D0E">
        <w:rPr>
          <w:lang w:val="en-CA"/>
        </w:rPr>
        <w:t>Coorporation</w:t>
      </w:r>
      <w:proofErr w:type="spellEnd"/>
      <w:r w:rsidRPr="00A41D0E">
        <w:rPr>
          <w:lang w:val="en-CA"/>
        </w:rPr>
        <w:t xml:space="preserve">, «Azure managed disk types». </w:t>
      </w:r>
      <w:r>
        <w:t>15 de noviembre de 2023. Disponible en: https://learn.microsoft.com/en-us/azure/virtual-machines/disks-types</w:t>
      </w:r>
    </w:p>
    <w:p w14:paraId="4EC321C4" w14:textId="77777777" w:rsidR="0087612B" w:rsidRDefault="0087612B" w:rsidP="0087612B">
      <w:pPr>
        <w:pStyle w:val="Bibliografa"/>
      </w:pPr>
      <w:r w:rsidRPr="00A41D0E">
        <w:rPr>
          <w:lang w:val="en-CA"/>
        </w:rPr>
        <w:t>[67]</w:t>
      </w:r>
      <w:r w:rsidRPr="00A41D0E">
        <w:rPr>
          <w:lang w:val="en-CA"/>
        </w:rPr>
        <w:tab/>
        <w:t xml:space="preserve">VMware, «What is Cloud </w:t>
      </w:r>
      <w:proofErr w:type="gramStart"/>
      <w:r w:rsidRPr="00A41D0E">
        <w:rPr>
          <w:lang w:val="en-CA"/>
        </w:rPr>
        <w:t>Scalability?»</w:t>
      </w:r>
      <w:proofErr w:type="gramEnd"/>
      <w:r w:rsidRPr="00A41D0E">
        <w:rPr>
          <w:lang w:val="en-CA"/>
        </w:rPr>
        <w:t xml:space="preserve"> </w:t>
      </w:r>
      <w:r>
        <w:t>2021. Disponible en: https://www.vmware.com/topics/glossary/content/cloud-scalability.html</w:t>
      </w:r>
    </w:p>
    <w:p w14:paraId="484E37D2" w14:textId="46D6EE5A" w:rsidR="00441864" w:rsidRPr="007B4A4C" w:rsidRDefault="00B2227D" w:rsidP="00441864">
      <w:pPr>
        <w:rPr>
          <w:rFonts w:cs="Times New Roman"/>
        </w:rPr>
      </w:pPr>
      <w:r>
        <w:fldChar w:fldCharType="end"/>
      </w:r>
    </w:p>
    <w:sectPr w:rsidR="00441864" w:rsidRPr="007B4A4C" w:rsidSect="00E56F7B">
      <w:pgSz w:w="12240" w:h="15840" w:code="1"/>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80413" w14:textId="77777777" w:rsidR="009D534F" w:rsidRDefault="009D534F" w:rsidP="008E60AE">
      <w:pPr>
        <w:spacing w:after="0" w:line="240" w:lineRule="auto"/>
      </w:pPr>
      <w:r>
        <w:separator/>
      </w:r>
    </w:p>
  </w:endnote>
  <w:endnote w:type="continuationSeparator" w:id="0">
    <w:p w14:paraId="094F8E0B" w14:textId="77777777" w:rsidR="009D534F" w:rsidRDefault="009D534F" w:rsidP="008E60AE">
      <w:pPr>
        <w:spacing w:after="0" w:line="240" w:lineRule="auto"/>
      </w:pPr>
      <w:r>
        <w:continuationSeparator/>
      </w:r>
    </w:p>
  </w:endnote>
  <w:endnote w:type="continuationNotice" w:id="1">
    <w:p w14:paraId="0CA9F436" w14:textId="77777777" w:rsidR="009D534F" w:rsidRDefault="009D534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E97B8" w14:textId="77777777" w:rsidR="009D534F" w:rsidRDefault="009D534F" w:rsidP="008E60AE">
      <w:pPr>
        <w:spacing w:after="0" w:line="240" w:lineRule="auto"/>
      </w:pPr>
      <w:r>
        <w:separator/>
      </w:r>
    </w:p>
  </w:footnote>
  <w:footnote w:type="continuationSeparator" w:id="0">
    <w:p w14:paraId="74547E43" w14:textId="77777777" w:rsidR="009D534F" w:rsidRDefault="009D534F" w:rsidP="008E60AE">
      <w:pPr>
        <w:spacing w:after="0" w:line="240" w:lineRule="auto"/>
      </w:pPr>
      <w:r>
        <w:continuationSeparator/>
      </w:r>
    </w:p>
  </w:footnote>
  <w:footnote w:type="continuationNotice" w:id="1">
    <w:p w14:paraId="1872E992" w14:textId="77777777" w:rsidR="009D534F" w:rsidRDefault="009D534F">
      <w:pPr>
        <w:spacing w:after="0" w:line="240" w:lineRule="auto"/>
      </w:pPr>
    </w:p>
  </w:footnote>
  <w:footnote w:id="2">
    <w:p w14:paraId="6175223D" w14:textId="529B8B9F" w:rsidR="00F35C33" w:rsidRDefault="00F35C33">
      <w:pPr>
        <w:pStyle w:val="Textonotapie"/>
      </w:pPr>
      <w:r>
        <w:rPr>
          <w:rStyle w:val="Refdenotaalpie"/>
        </w:rPr>
        <w:footnoteRef/>
      </w:r>
      <w:r>
        <w:t xml:space="preserve"> </w:t>
      </w:r>
      <w:r w:rsidR="00821329">
        <w:t>gerardo.garzon.dominguez@gmail.com</w:t>
      </w:r>
    </w:p>
  </w:footnote>
  <w:footnote w:id="3">
    <w:p w14:paraId="2E85A0B2" w14:textId="4F6DFFAE" w:rsidR="00F35C33" w:rsidRDefault="00F35C33">
      <w:pPr>
        <w:pStyle w:val="Textonotapie"/>
      </w:pPr>
      <w:r>
        <w:rPr>
          <w:rStyle w:val="Refdenotaalpie"/>
        </w:rPr>
        <w:footnoteRef/>
      </w:r>
      <w:r>
        <w:t xml:space="preserve"> </w:t>
      </w:r>
      <w:r w:rsidR="00887B2C">
        <w:t>munoz.ramirez.gabriel.ipn@gmail.com</w:t>
      </w:r>
    </w:p>
  </w:footnote>
  <w:footnote w:id="4">
    <w:p w14:paraId="4186E893" w14:textId="7557B04D" w:rsidR="00F35C33" w:rsidRDefault="00F35C33">
      <w:pPr>
        <w:pStyle w:val="Textonotapie"/>
      </w:pPr>
      <w:r>
        <w:rPr>
          <w:rStyle w:val="Refdenotaalpie"/>
        </w:rPr>
        <w:footnoteRef/>
      </w:r>
      <w:r>
        <w:t xml:space="preserve"> </w:t>
      </w:r>
      <w:r w:rsidR="001F17F7">
        <w:t>sanchezbecerraernestodaniel@gmail.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BECB"/>
    <w:multiLevelType w:val="hybridMultilevel"/>
    <w:tmpl w:val="FFFFFFFF"/>
    <w:lvl w:ilvl="0" w:tplc="BC360766">
      <w:start w:val="1"/>
      <w:numFmt w:val="bullet"/>
      <w:lvlText w:val=""/>
      <w:lvlJc w:val="left"/>
      <w:pPr>
        <w:ind w:left="720" w:hanging="360"/>
      </w:pPr>
      <w:rPr>
        <w:rFonts w:ascii="Symbol" w:hAnsi="Symbol" w:hint="default"/>
      </w:rPr>
    </w:lvl>
    <w:lvl w:ilvl="1" w:tplc="22D22028">
      <w:start w:val="1"/>
      <w:numFmt w:val="bullet"/>
      <w:lvlText w:val="o"/>
      <w:lvlJc w:val="left"/>
      <w:pPr>
        <w:ind w:left="1440" w:hanging="360"/>
      </w:pPr>
      <w:rPr>
        <w:rFonts w:ascii="Courier New" w:hAnsi="Courier New" w:hint="default"/>
      </w:rPr>
    </w:lvl>
    <w:lvl w:ilvl="2" w:tplc="E6BC3B6A">
      <w:start w:val="1"/>
      <w:numFmt w:val="bullet"/>
      <w:lvlText w:val=""/>
      <w:lvlJc w:val="left"/>
      <w:pPr>
        <w:ind w:left="2160" w:hanging="360"/>
      </w:pPr>
      <w:rPr>
        <w:rFonts w:ascii="Wingdings" w:hAnsi="Wingdings" w:hint="default"/>
      </w:rPr>
    </w:lvl>
    <w:lvl w:ilvl="3" w:tplc="BAF02EA2">
      <w:start w:val="1"/>
      <w:numFmt w:val="bullet"/>
      <w:lvlText w:val=""/>
      <w:lvlJc w:val="left"/>
      <w:pPr>
        <w:ind w:left="2880" w:hanging="360"/>
      </w:pPr>
      <w:rPr>
        <w:rFonts w:ascii="Symbol" w:hAnsi="Symbol" w:hint="default"/>
      </w:rPr>
    </w:lvl>
    <w:lvl w:ilvl="4" w:tplc="71C410BE">
      <w:start w:val="1"/>
      <w:numFmt w:val="bullet"/>
      <w:lvlText w:val="o"/>
      <w:lvlJc w:val="left"/>
      <w:pPr>
        <w:ind w:left="3600" w:hanging="360"/>
      </w:pPr>
      <w:rPr>
        <w:rFonts w:ascii="Courier New" w:hAnsi="Courier New" w:hint="default"/>
      </w:rPr>
    </w:lvl>
    <w:lvl w:ilvl="5" w:tplc="9BFA559A">
      <w:start w:val="1"/>
      <w:numFmt w:val="bullet"/>
      <w:lvlText w:val=""/>
      <w:lvlJc w:val="left"/>
      <w:pPr>
        <w:ind w:left="4320" w:hanging="360"/>
      </w:pPr>
      <w:rPr>
        <w:rFonts w:ascii="Wingdings" w:hAnsi="Wingdings" w:hint="default"/>
      </w:rPr>
    </w:lvl>
    <w:lvl w:ilvl="6" w:tplc="5100D78E">
      <w:start w:val="1"/>
      <w:numFmt w:val="bullet"/>
      <w:lvlText w:val=""/>
      <w:lvlJc w:val="left"/>
      <w:pPr>
        <w:ind w:left="5040" w:hanging="360"/>
      </w:pPr>
      <w:rPr>
        <w:rFonts w:ascii="Symbol" w:hAnsi="Symbol" w:hint="default"/>
      </w:rPr>
    </w:lvl>
    <w:lvl w:ilvl="7" w:tplc="FC3ADFCC">
      <w:start w:val="1"/>
      <w:numFmt w:val="bullet"/>
      <w:lvlText w:val="o"/>
      <w:lvlJc w:val="left"/>
      <w:pPr>
        <w:ind w:left="5760" w:hanging="360"/>
      </w:pPr>
      <w:rPr>
        <w:rFonts w:ascii="Courier New" w:hAnsi="Courier New" w:hint="default"/>
      </w:rPr>
    </w:lvl>
    <w:lvl w:ilvl="8" w:tplc="527A61D8">
      <w:start w:val="1"/>
      <w:numFmt w:val="bullet"/>
      <w:lvlText w:val=""/>
      <w:lvlJc w:val="left"/>
      <w:pPr>
        <w:ind w:left="6480" w:hanging="360"/>
      </w:pPr>
      <w:rPr>
        <w:rFonts w:ascii="Wingdings" w:hAnsi="Wingdings" w:hint="default"/>
      </w:rPr>
    </w:lvl>
  </w:abstractNum>
  <w:abstractNum w:abstractNumId="1" w15:restartNumberingAfterBreak="0">
    <w:nsid w:val="01D57EB9"/>
    <w:multiLevelType w:val="hybridMultilevel"/>
    <w:tmpl w:val="99BEA858"/>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63A4C1C"/>
    <w:multiLevelType w:val="hybridMultilevel"/>
    <w:tmpl w:val="FFFFFFFF"/>
    <w:lvl w:ilvl="0" w:tplc="16508322">
      <w:start w:val="1"/>
      <w:numFmt w:val="bullet"/>
      <w:lvlText w:val=""/>
      <w:lvlJc w:val="left"/>
      <w:pPr>
        <w:ind w:left="720" w:hanging="360"/>
      </w:pPr>
      <w:rPr>
        <w:rFonts w:ascii="Symbol" w:hAnsi="Symbol" w:hint="default"/>
      </w:rPr>
    </w:lvl>
    <w:lvl w:ilvl="1" w:tplc="28581B5A">
      <w:start w:val="1"/>
      <w:numFmt w:val="bullet"/>
      <w:lvlText w:val="o"/>
      <w:lvlJc w:val="left"/>
      <w:pPr>
        <w:ind w:left="1440" w:hanging="360"/>
      </w:pPr>
      <w:rPr>
        <w:rFonts w:ascii="Courier New" w:hAnsi="Courier New" w:hint="default"/>
      </w:rPr>
    </w:lvl>
    <w:lvl w:ilvl="2" w:tplc="9E5A8A12">
      <w:start w:val="1"/>
      <w:numFmt w:val="bullet"/>
      <w:lvlText w:val=""/>
      <w:lvlJc w:val="left"/>
      <w:pPr>
        <w:ind w:left="2160" w:hanging="360"/>
      </w:pPr>
      <w:rPr>
        <w:rFonts w:ascii="Wingdings" w:hAnsi="Wingdings" w:hint="default"/>
      </w:rPr>
    </w:lvl>
    <w:lvl w:ilvl="3" w:tplc="5B541298">
      <w:start w:val="1"/>
      <w:numFmt w:val="bullet"/>
      <w:lvlText w:val=""/>
      <w:lvlJc w:val="left"/>
      <w:pPr>
        <w:ind w:left="2880" w:hanging="360"/>
      </w:pPr>
      <w:rPr>
        <w:rFonts w:ascii="Symbol" w:hAnsi="Symbol" w:hint="default"/>
      </w:rPr>
    </w:lvl>
    <w:lvl w:ilvl="4" w:tplc="B13E0488">
      <w:start w:val="1"/>
      <w:numFmt w:val="bullet"/>
      <w:lvlText w:val="o"/>
      <w:lvlJc w:val="left"/>
      <w:pPr>
        <w:ind w:left="3600" w:hanging="360"/>
      </w:pPr>
      <w:rPr>
        <w:rFonts w:ascii="Courier New" w:hAnsi="Courier New" w:hint="default"/>
      </w:rPr>
    </w:lvl>
    <w:lvl w:ilvl="5" w:tplc="40322E60">
      <w:start w:val="1"/>
      <w:numFmt w:val="bullet"/>
      <w:lvlText w:val=""/>
      <w:lvlJc w:val="left"/>
      <w:pPr>
        <w:ind w:left="4320" w:hanging="360"/>
      </w:pPr>
      <w:rPr>
        <w:rFonts w:ascii="Wingdings" w:hAnsi="Wingdings" w:hint="default"/>
      </w:rPr>
    </w:lvl>
    <w:lvl w:ilvl="6" w:tplc="97541A74">
      <w:start w:val="1"/>
      <w:numFmt w:val="bullet"/>
      <w:lvlText w:val=""/>
      <w:lvlJc w:val="left"/>
      <w:pPr>
        <w:ind w:left="5040" w:hanging="360"/>
      </w:pPr>
      <w:rPr>
        <w:rFonts w:ascii="Symbol" w:hAnsi="Symbol" w:hint="default"/>
      </w:rPr>
    </w:lvl>
    <w:lvl w:ilvl="7" w:tplc="40DA7F98">
      <w:start w:val="1"/>
      <w:numFmt w:val="bullet"/>
      <w:lvlText w:val="o"/>
      <w:lvlJc w:val="left"/>
      <w:pPr>
        <w:ind w:left="5760" w:hanging="360"/>
      </w:pPr>
      <w:rPr>
        <w:rFonts w:ascii="Courier New" w:hAnsi="Courier New" w:hint="default"/>
      </w:rPr>
    </w:lvl>
    <w:lvl w:ilvl="8" w:tplc="52E6AE3E">
      <w:start w:val="1"/>
      <w:numFmt w:val="bullet"/>
      <w:lvlText w:val=""/>
      <w:lvlJc w:val="left"/>
      <w:pPr>
        <w:ind w:left="6480" w:hanging="360"/>
      </w:pPr>
      <w:rPr>
        <w:rFonts w:ascii="Wingdings" w:hAnsi="Wingdings" w:hint="default"/>
      </w:rPr>
    </w:lvl>
  </w:abstractNum>
  <w:abstractNum w:abstractNumId="3" w15:restartNumberingAfterBreak="0">
    <w:nsid w:val="066217FE"/>
    <w:multiLevelType w:val="hybridMultilevel"/>
    <w:tmpl w:val="5E4C022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0BA61D37"/>
    <w:multiLevelType w:val="hybridMultilevel"/>
    <w:tmpl w:val="F752CE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BD77879"/>
    <w:multiLevelType w:val="hybridMultilevel"/>
    <w:tmpl w:val="3A6EE6AA"/>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6" w15:restartNumberingAfterBreak="0">
    <w:nsid w:val="0DA523DE"/>
    <w:multiLevelType w:val="hybridMultilevel"/>
    <w:tmpl w:val="5E740604"/>
    <w:lvl w:ilvl="0" w:tplc="0C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09970EA"/>
    <w:multiLevelType w:val="hybridMultilevel"/>
    <w:tmpl w:val="1904EFC4"/>
    <w:lvl w:ilvl="0" w:tplc="080A000F">
      <w:start w:val="1"/>
      <w:numFmt w:val="decimal"/>
      <w:lvlText w:val="%1."/>
      <w:lvlJc w:val="left"/>
      <w:pPr>
        <w:ind w:left="1440" w:hanging="360"/>
      </w:pPr>
    </w:lvl>
    <w:lvl w:ilvl="1" w:tplc="080A0019" w:tentative="1">
      <w:start w:val="1"/>
      <w:numFmt w:val="lowerLetter"/>
      <w:lvlText w:val="%2."/>
      <w:lvlJc w:val="left"/>
      <w:pPr>
        <w:ind w:left="2160" w:hanging="360"/>
      </w:pPr>
    </w:lvl>
    <w:lvl w:ilvl="2" w:tplc="080A001B" w:tentative="1">
      <w:start w:val="1"/>
      <w:numFmt w:val="lowerRoman"/>
      <w:lvlText w:val="%3."/>
      <w:lvlJc w:val="right"/>
      <w:pPr>
        <w:ind w:left="2880" w:hanging="180"/>
      </w:pPr>
    </w:lvl>
    <w:lvl w:ilvl="3" w:tplc="080A000F" w:tentative="1">
      <w:start w:val="1"/>
      <w:numFmt w:val="decimal"/>
      <w:lvlText w:val="%4."/>
      <w:lvlJc w:val="left"/>
      <w:pPr>
        <w:ind w:left="3600" w:hanging="360"/>
      </w:pPr>
    </w:lvl>
    <w:lvl w:ilvl="4" w:tplc="080A0019" w:tentative="1">
      <w:start w:val="1"/>
      <w:numFmt w:val="lowerLetter"/>
      <w:lvlText w:val="%5."/>
      <w:lvlJc w:val="left"/>
      <w:pPr>
        <w:ind w:left="4320" w:hanging="360"/>
      </w:pPr>
    </w:lvl>
    <w:lvl w:ilvl="5" w:tplc="080A001B" w:tentative="1">
      <w:start w:val="1"/>
      <w:numFmt w:val="lowerRoman"/>
      <w:lvlText w:val="%6."/>
      <w:lvlJc w:val="right"/>
      <w:pPr>
        <w:ind w:left="5040" w:hanging="180"/>
      </w:pPr>
    </w:lvl>
    <w:lvl w:ilvl="6" w:tplc="080A000F" w:tentative="1">
      <w:start w:val="1"/>
      <w:numFmt w:val="decimal"/>
      <w:lvlText w:val="%7."/>
      <w:lvlJc w:val="left"/>
      <w:pPr>
        <w:ind w:left="5760" w:hanging="360"/>
      </w:pPr>
    </w:lvl>
    <w:lvl w:ilvl="7" w:tplc="080A0019" w:tentative="1">
      <w:start w:val="1"/>
      <w:numFmt w:val="lowerLetter"/>
      <w:lvlText w:val="%8."/>
      <w:lvlJc w:val="left"/>
      <w:pPr>
        <w:ind w:left="6480" w:hanging="360"/>
      </w:pPr>
    </w:lvl>
    <w:lvl w:ilvl="8" w:tplc="080A001B" w:tentative="1">
      <w:start w:val="1"/>
      <w:numFmt w:val="lowerRoman"/>
      <w:lvlText w:val="%9."/>
      <w:lvlJc w:val="right"/>
      <w:pPr>
        <w:ind w:left="7200" w:hanging="180"/>
      </w:pPr>
    </w:lvl>
  </w:abstractNum>
  <w:abstractNum w:abstractNumId="8" w15:restartNumberingAfterBreak="0">
    <w:nsid w:val="10E83851"/>
    <w:multiLevelType w:val="hybridMultilevel"/>
    <w:tmpl w:val="6846C7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1E95B69"/>
    <w:multiLevelType w:val="hybridMultilevel"/>
    <w:tmpl w:val="2974AAE6"/>
    <w:lvl w:ilvl="0" w:tplc="0C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14301995"/>
    <w:multiLevelType w:val="hybridMultilevel"/>
    <w:tmpl w:val="05888268"/>
    <w:lvl w:ilvl="0" w:tplc="BDB45452">
      <w:start w:val="1"/>
      <w:numFmt w:val="decimal"/>
      <w:pStyle w:val="Titulotabla"/>
      <w:lvlText w:val="Tabla %1."/>
      <w:lvlJc w:val="center"/>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17F552A3"/>
    <w:multiLevelType w:val="hybridMultilevel"/>
    <w:tmpl w:val="1B8A00B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1ABD05A8"/>
    <w:multiLevelType w:val="hybridMultilevel"/>
    <w:tmpl w:val="3C9A2DC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1AC07D1C"/>
    <w:multiLevelType w:val="hybridMultilevel"/>
    <w:tmpl w:val="B89836B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1D381FA6"/>
    <w:multiLevelType w:val="hybridMultilevel"/>
    <w:tmpl w:val="9DC28300"/>
    <w:lvl w:ilvl="0" w:tplc="0C0A000B">
      <w:start w:val="1"/>
      <w:numFmt w:val="bullet"/>
      <w:lvlText w:val=""/>
      <w:lvlJc w:val="left"/>
      <w:pPr>
        <w:ind w:left="1080" w:hanging="360"/>
      </w:pPr>
      <w:rPr>
        <w:rFonts w:ascii="Wingdings" w:hAnsi="Wingdings"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15" w15:restartNumberingAfterBreak="0">
    <w:nsid w:val="260B2F60"/>
    <w:multiLevelType w:val="hybridMultilevel"/>
    <w:tmpl w:val="B0B8031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6" w15:restartNumberingAfterBreak="0">
    <w:nsid w:val="27BA400C"/>
    <w:multiLevelType w:val="hybridMultilevel"/>
    <w:tmpl w:val="135644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2A0657D2"/>
    <w:multiLevelType w:val="hybridMultilevel"/>
    <w:tmpl w:val="C010D1B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2D485DDE"/>
    <w:multiLevelType w:val="hybridMultilevel"/>
    <w:tmpl w:val="A2A2C79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2F631309"/>
    <w:multiLevelType w:val="hybridMultilevel"/>
    <w:tmpl w:val="F3E08DB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32423B67"/>
    <w:multiLevelType w:val="hybridMultilevel"/>
    <w:tmpl w:val="3E72115C"/>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32F363E6"/>
    <w:multiLevelType w:val="hybridMultilevel"/>
    <w:tmpl w:val="8C6EDFD6"/>
    <w:lvl w:ilvl="0" w:tplc="10090001">
      <w:start w:val="1"/>
      <w:numFmt w:val="bullet"/>
      <w:lvlText w:val=""/>
      <w:lvlJc w:val="left"/>
      <w:pPr>
        <w:ind w:left="782" w:hanging="360"/>
      </w:pPr>
      <w:rPr>
        <w:rFonts w:ascii="Symbol" w:hAnsi="Symbol" w:hint="default"/>
      </w:rPr>
    </w:lvl>
    <w:lvl w:ilvl="1" w:tplc="10090003">
      <w:start w:val="1"/>
      <w:numFmt w:val="bullet"/>
      <w:lvlText w:val="o"/>
      <w:lvlJc w:val="left"/>
      <w:pPr>
        <w:ind w:left="1502" w:hanging="360"/>
      </w:pPr>
      <w:rPr>
        <w:rFonts w:ascii="Courier New" w:hAnsi="Courier New" w:cs="Courier New" w:hint="default"/>
      </w:rPr>
    </w:lvl>
    <w:lvl w:ilvl="2" w:tplc="10090005">
      <w:start w:val="1"/>
      <w:numFmt w:val="bullet"/>
      <w:lvlText w:val=""/>
      <w:lvlJc w:val="left"/>
      <w:pPr>
        <w:ind w:left="2222" w:hanging="360"/>
      </w:pPr>
      <w:rPr>
        <w:rFonts w:ascii="Wingdings" w:hAnsi="Wingdings" w:hint="default"/>
      </w:rPr>
    </w:lvl>
    <w:lvl w:ilvl="3" w:tplc="10090001" w:tentative="1">
      <w:start w:val="1"/>
      <w:numFmt w:val="bullet"/>
      <w:lvlText w:val=""/>
      <w:lvlJc w:val="left"/>
      <w:pPr>
        <w:ind w:left="2942" w:hanging="360"/>
      </w:pPr>
      <w:rPr>
        <w:rFonts w:ascii="Symbol" w:hAnsi="Symbol" w:hint="default"/>
      </w:rPr>
    </w:lvl>
    <w:lvl w:ilvl="4" w:tplc="10090003" w:tentative="1">
      <w:start w:val="1"/>
      <w:numFmt w:val="bullet"/>
      <w:lvlText w:val="o"/>
      <w:lvlJc w:val="left"/>
      <w:pPr>
        <w:ind w:left="3662" w:hanging="360"/>
      </w:pPr>
      <w:rPr>
        <w:rFonts w:ascii="Courier New" w:hAnsi="Courier New" w:cs="Courier New" w:hint="default"/>
      </w:rPr>
    </w:lvl>
    <w:lvl w:ilvl="5" w:tplc="10090005" w:tentative="1">
      <w:start w:val="1"/>
      <w:numFmt w:val="bullet"/>
      <w:lvlText w:val=""/>
      <w:lvlJc w:val="left"/>
      <w:pPr>
        <w:ind w:left="4382" w:hanging="360"/>
      </w:pPr>
      <w:rPr>
        <w:rFonts w:ascii="Wingdings" w:hAnsi="Wingdings" w:hint="default"/>
      </w:rPr>
    </w:lvl>
    <w:lvl w:ilvl="6" w:tplc="10090001" w:tentative="1">
      <w:start w:val="1"/>
      <w:numFmt w:val="bullet"/>
      <w:lvlText w:val=""/>
      <w:lvlJc w:val="left"/>
      <w:pPr>
        <w:ind w:left="5102" w:hanging="360"/>
      </w:pPr>
      <w:rPr>
        <w:rFonts w:ascii="Symbol" w:hAnsi="Symbol" w:hint="default"/>
      </w:rPr>
    </w:lvl>
    <w:lvl w:ilvl="7" w:tplc="10090003" w:tentative="1">
      <w:start w:val="1"/>
      <w:numFmt w:val="bullet"/>
      <w:lvlText w:val="o"/>
      <w:lvlJc w:val="left"/>
      <w:pPr>
        <w:ind w:left="5822" w:hanging="360"/>
      </w:pPr>
      <w:rPr>
        <w:rFonts w:ascii="Courier New" w:hAnsi="Courier New" w:cs="Courier New" w:hint="default"/>
      </w:rPr>
    </w:lvl>
    <w:lvl w:ilvl="8" w:tplc="10090005" w:tentative="1">
      <w:start w:val="1"/>
      <w:numFmt w:val="bullet"/>
      <w:lvlText w:val=""/>
      <w:lvlJc w:val="left"/>
      <w:pPr>
        <w:ind w:left="6542" w:hanging="360"/>
      </w:pPr>
      <w:rPr>
        <w:rFonts w:ascii="Wingdings" w:hAnsi="Wingdings" w:hint="default"/>
      </w:rPr>
    </w:lvl>
  </w:abstractNum>
  <w:abstractNum w:abstractNumId="22" w15:restartNumberingAfterBreak="0">
    <w:nsid w:val="35B2296D"/>
    <w:multiLevelType w:val="hybridMultilevel"/>
    <w:tmpl w:val="E9B43268"/>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3" w15:restartNumberingAfterBreak="0">
    <w:nsid w:val="365E8657"/>
    <w:multiLevelType w:val="hybridMultilevel"/>
    <w:tmpl w:val="FFFFFFFF"/>
    <w:lvl w:ilvl="0" w:tplc="EF542F46">
      <w:start w:val="1"/>
      <w:numFmt w:val="bullet"/>
      <w:lvlText w:val=""/>
      <w:lvlJc w:val="left"/>
      <w:pPr>
        <w:ind w:left="720" w:hanging="360"/>
      </w:pPr>
      <w:rPr>
        <w:rFonts w:ascii="Symbol" w:hAnsi="Symbol" w:hint="default"/>
      </w:rPr>
    </w:lvl>
    <w:lvl w:ilvl="1" w:tplc="E3F8650A">
      <w:start w:val="1"/>
      <w:numFmt w:val="bullet"/>
      <w:lvlText w:val="o"/>
      <w:lvlJc w:val="left"/>
      <w:pPr>
        <w:ind w:left="1440" w:hanging="360"/>
      </w:pPr>
      <w:rPr>
        <w:rFonts w:ascii="Courier New" w:hAnsi="Courier New" w:hint="default"/>
      </w:rPr>
    </w:lvl>
    <w:lvl w:ilvl="2" w:tplc="A998DA40">
      <w:start w:val="1"/>
      <w:numFmt w:val="bullet"/>
      <w:lvlText w:val=""/>
      <w:lvlJc w:val="left"/>
      <w:pPr>
        <w:ind w:left="2160" w:hanging="360"/>
      </w:pPr>
      <w:rPr>
        <w:rFonts w:ascii="Wingdings" w:hAnsi="Wingdings" w:hint="default"/>
      </w:rPr>
    </w:lvl>
    <w:lvl w:ilvl="3" w:tplc="66B0D69A">
      <w:start w:val="1"/>
      <w:numFmt w:val="bullet"/>
      <w:lvlText w:val=""/>
      <w:lvlJc w:val="left"/>
      <w:pPr>
        <w:ind w:left="2880" w:hanging="360"/>
      </w:pPr>
      <w:rPr>
        <w:rFonts w:ascii="Symbol" w:hAnsi="Symbol" w:hint="default"/>
      </w:rPr>
    </w:lvl>
    <w:lvl w:ilvl="4" w:tplc="53A8D866">
      <w:start w:val="1"/>
      <w:numFmt w:val="bullet"/>
      <w:lvlText w:val="o"/>
      <w:lvlJc w:val="left"/>
      <w:pPr>
        <w:ind w:left="3600" w:hanging="360"/>
      </w:pPr>
      <w:rPr>
        <w:rFonts w:ascii="Courier New" w:hAnsi="Courier New" w:hint="default"/>
      </w:rPr>
    </w:lvl>
    <w:lvl w:ilvl="5" w:tplc="474A2E2A">
      <w:start w:val="1"/>
      <w:numFmt w:val="bullet"/>
      <w:lvlText w:val=""/>
      <w:lvlJc w:val="left"/>
      <w:pPr>
        <w:ind w:left="4320" w:hanging="360"/>
      </w:pPr>
      <w:rPr>
        <w:rFonts w:ascii="Wingdings" w:hAnsi="Wingdings" w:hint="default"/>
      </w:rPr>
    </w:lvl>
    <w:lvl w:ilvl="6" w:tplc="6D7A7ABE">
      <w:start w:val="1"/>
      <w:numFmt w:val="bullet"/>
      <w:lvlText w:val=""/>
      <w:lvlJc w:val="left"/>
      <w:pPr>
        <w:ind w:left="5040" w:hanging="360"/>
      </w:pPr>
      <w:rPr>
        <w:rFonts w:ascii="Symbol" w:hAnsi="Symbol" w:hint="default"/>
      </w:rPr>
    </w:lvl>
    <w:lvl w:ilvl="7" w:tplc="5072A83A">
      <w:start w:val="1"/>
      <w:numFmt w:val="bullet"/>
      <w:lvlText w:val="o"/>
      <w:lvlJc w:val="left"/>
      <w:pPr>
        <w:ind w:left="5760" w:hanging="360"/>
      </w:pPr>
      <w:rPr>
        <w:rFonts w:ascii="Courier New" w:hAnsi="Courier New" w:hint="default"/>
      </w:rPr>
    </w:lvl>
    <w:lvl w:ilvl="8" w:tplc="4DAACA8C">
      <w:start w:val="1"/>
      <w:numFmt w:val="bullet"/>
      <w:lvlText w:val=""/>
      <w:lvlJc w:val="left"/>
      <w:pPr>
        <w:ind w:left="6480" w:hanging="360"/>
      </w:pPr>
      <w:rPr>
        <w:rFonts w:ascii="Wingdings" w:hAnsi="Wingdings" w:hint="default"/>
      </w:rPr>
    </w:lvl>
  </w:abstractNum>
  <w:abstractNum w:abstractNumId="24" w15:restartNumberingAfterBreak="0">
    <w:nsid w:val="3A0D5115"/>
    <w:multiLevelType w:val="hybridMultilevel"/>
    <w:tmpl w:val="B5EEFE80"/>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5" w15:restartNumberingAfterBreak="0">
    <w:nsid w:val="3B160D9E"/>
    <w:multiLevelType w:val="hybridMultilevel"/>
    <w:tmpl w:val="1BE0DEA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6" w15:restartNumberingAfterBreak="0">
    <w:nsid w:val="3EFA098A"/>
    <w:multiLevelType w:val="hybridMultilevel"/>
    <w:tmpl w:val="FFFFFFFF"/>
    <w:lvl w:ilvl="0" w:tplc="C63A5A84">
      <w:start w:val="1"/>
      <w:numFmt w:val="bullet"/>
      <w:lvlText w:val=""/>
      <w:lvlJc w:val="left"/>
      <w:pPr>
        <w:ind w:left="720" w:hanging="360"/>
      </w:pPr>
      <w:rPr>
        <w:rFonts w:ascii="Symbol" w:hAnsi="Symbol" w:hint="default"/>
      </w:rPr>
    </w:lvl>
    <w:lvl w:ilvl="1" w:tplc="DFF2D31E">
      <w:start w:val="1"/>
      <w:numFmt w:val="bullet"/>
      <w:lvlText w:val="o"/>
      <w:lvlJc w:val="left"/>
      <w:pPr>
        <w:ind w:left="1440" w:hanging="360"/>
      </w:pPr>
      <w:rPr>
        <w:rFonts w:ascii="Courier New" w:hAnsi="Courier New" w:hint="default"/>
      </w:rPr>
    </w:lvl>
    <w:lvl w:ilvl="2" w:tplc="C19E3AA8">
      <w:start w:val="1"/>
      <w:numFmt w:val="bullet"/>
      <w:lvlText w:val=""/>
      <w:lvlJc w:val="left"/>
      <w:pPr>
        <w:ind w:left="2160" w:hanging="360"/>
      </w:pPr>
      <w:rPr>
        <w:rFonts w:ascii="Wingdings" w:hAnsi="Wingdings" w:hint="default"/>
      </w:rPr>
    </w:lvl>
    <w:lvl w:ilvl="3" w:tplc="B13CD37E">
      <w:start w:val="1"/>
      <w:numFmt w:val="bullet"/>
      <w:lvlText w:val=""/>
      <w:lvlJc w:val="left"/>
      <w:pPr>
        <w:ind w:left="2880" w:hanging="360"/>
      </w:pPr>
      <w:rPr>
        <w:rFonts w:ascii="Symbol" w:hAnsi="Symbol" w:hint="default"/>
      </w:rPr>
    </w:lvl>
    <w:lvl w:ilvl="4" w:tplc="05AC0132">
      <w:start w:val="1"/>
      <w:numFmt w:val="bullet"/>
      <w:lvlText w:val="o"/>
      <w:lvlJc w:val="left"/>
      <w:pPr>
        <w:ind w:left="3600" w:hanging="360"/>
      </w:pPr>
      <w:rPr>
        <w:rFonts w:ascii="Courier New" w:hAnsi="Courier New" w:hint="default"/>
      </w:rPr>
    </w:lvl>
    <w:lvl w:ilvl="5" w:tplc="364429AA">
      <w:start w:val="1"/>
      <w:numFmt w:val="bullet"/>
      <w:lvlText w:val=""/>
      <w:lvlJc w:val="left"/>
      <w:pPr>
        <w:ind w:left="4320" w:hanging="360"/>
      </w:pPr>
      <w:rPr>
        <w:rFonts w:ascii="Wingdings" w:hAnsi="Wingdings" w:hint="default"/>
      </w:rPr>
    </w:lvl>
    <w:lvl w:ilvl="6" w:tplc="AC9C8E20">
      <w:start w:val="1"/>
      <w:numFmt w:val="bullet"/>
      <w:lvlText w:val=""/>
      <w:lvlJc w:val="left"/>
      <w:pPr>
        <w:ind w:left="5040" w:hanging="360"/>
      </w:pPr>
      <w:rPr>
        <w:rFonts w:ascii="Symbol" w:hAnsi="Symbol" w:hint="default"/>
      </w:rPr>
    </w:lvl>
    <w:lvl w:ilvl="7" w:tplc="DAD26A8A">
      <w:start w:val="1"/>
      <w:numFmt w:val="bullet"/>
      <w:lvlText w:val="o"/>
      <w:lvlJc w:val="left"/>
      <w:pPr>
        <w:ind w:left="5760" w:hanging="360"/>
      </w:pPr>
      <w:rPr>
        <w:rFonts w:ascii="Courier New" w:hAnsi="Courier New" w:hint="default"/>
      </w:rPr>
    </w:lvl>
    <w:lvl w:ilvl="8" w:tplc="8F12222A">
      <w:start w:val="1"/>
      <w:numFmt w:val="bullet"/>
      <w:lvlText w:val=""/>
      <w:lvlJc w:val="left"/>
      <w:pPr>
        <w:ind w:left="6480" w:hanging="360"/>
      </w:pPr>
      <w:rPr>
        <w:rFonts w:ascii="Wingdings" w:hAnsi="Wingdings" w:hint="default"/>
      </w:rPr>
    </w:lvl>
  </w:abstractNum>
  <w:abstractNum w:abstractNumId="27" w15:restartNumberingAfterBreak="0">
    <w:nsid w:val="417124BC"/>
    <w:multiLevelType w:val="hybridMultilevel"/>
    <w:tmpl w:val="FFFFFFFF"/>
    <w:lvl w:ilvl="0" w:tplc="2F482728">
      <w:start w:val="1"/>
      <w:numFmt w:val="bullet"/>
      <w:lvlText w:val=""/>
      <w:lvlJc w:val="left"/>
      <w:pPr>
        <w:ind w:left="720" w:hanging="360"/>
      </w:pPr>
      <w:rPr>
        <w:rFonts w:ascii="Symbol" w:hAnsi="Symbol" w:hint="default"/>
      </w:rPr>
    </w:lvl>
    <w:lvl w:ilvl="1" w:tplc="B6EE3B16">
      <w:start w:val="1"/>
      <w:numFmt w:val="bullet"/>
      <w:lvlText w:val="o"/>
      <w:lvlJc w:val="left"/>
      <w:pPr>
        <w:ind w:left="1440" w:hanging="360"/>
      </w:pPr>
      <w:rPr>
        <w:rFonts w:ascii="Courier New" w:hAnsi="Courier New" w:hint="default"/>
      </w:rPr>
    </w:lvl>
    <w:lvl w:ilvl="2" w:tplc="32A8CE82">
      <w:start w:val="1"/>
      <w:numFmt w:val="bullet"/>
      <w:lvlText w:val=""/>
      <w:lvlJc w:val="left"/>
      <w:pPr>
        <w:ind w:left="2160" w:hanging="360"/>
      </w:pPr>
      <w:rPr>
        <w:rFonts w:ascii="Wingdings" w:hAnsi="Wingdings" w:hint="default"/>
      </w:rPr>
    </w:lvl>
    <w:lvl w:ilvl="3" w:tplc="E47E4332">
      <w:start w:val="1"/>
      <w:numFmt w:val="bullet"/>
      <w:lvlText w:val=""/>
      <w:lvlJc w:val="left"/>
      <w:pPr>
        <w:ind w:left="2880" w:hanging="360"/>
      </w:pPr>
      <w:rPr>
        <w:rFonts w:ascii="Symbol" w:hAnsi="Symbol" w:hint="default"/>
      </w:rPr>
    </w:lvl>
    <w:lvl w:ilvl="4" w:tplc="33E08802">
      <w:start w:val="1"/>
      <w:numFmt w:val="bullet"/>
      <w:lvlText w:val="o"/>
      <w:lvlJc w:val="left"/>
      <w:pPr>
        <w:ind w:left="3600" w:hanging="360"/>
      </w:pPr>
      <w:rPr>
        <w:rFonts w:ascii="Courier New" w:hAnsi="Courier New" w:hint="default"/>
      </w:rPr>
    </w:lvl>
    <w:lvl w:ilvl="5" w:tplc="18783500">
      <w:start w:val="1"/>
      <w:numFmt w:val="bullet"/>
      <w:lvlText w:val=""/>
      <w:lvlJc w:val="left"/>
      <w:pPr>
        <w:ind w:left="4320" w:hanging="360"/>
      </w:pPr>
      <w:rPr>
        <w:rFonts w:ascii="Wingdings" w:hAnsi="Wingdings" w:hint="default"/>
      </w:rPr>
    </w:lvl>
    <w:lvl w:ilvl="6" w:tplc="961A069A">
      <w:start w:val="1"/>
      <w:numFmt w:val="bullet"/>
      <w:lvlText w:val=""/>
      <w:lvlJc w:val="left"/>
      <w:pPr>
        <w:ind w:left="5040" w:hanging="360"/>
      </w:pPr>
      <w:rPr>
        <w:rFonts w:ascii="Symbol" w:hAnsi="Symbol" w:hint="default"/>
      </w:rPr>
    </w:lvl>
    <w:lvl w:ilvl="7" w:tplc="BDDE705A">
      <w:start w:val="1"/>
      <w:numFmt w:val="bullet"/>
      <w:lvlText w:val="o"/>
      <w:lvlJc w:val="left"/>
      <w:pPr>
        <w:ind w:left="5760" w:hanging="360"/>
      </w:pPr>
      <w:rPr>
        <w:rFonts w:ascii="Courier New" w:hAnsi="Courier New" w:hint="default"/>
      </w:rPr>
    </w:lvl>
    <w:lvl w:ilvl="8" w:tplc="A954ACE4">
      <w:start w:val="1"/>
      <w:numFmt w:val="bullet"/>
      <w:lvlText w:val=""/>
      <w:lvlJc w:val="left"/>
      <w:pPr>
        <w:ind w:left="6480" w:hanging="360"/>
      </w:pPr>
      <w:rPr>
        <w:rFonts w:ascii="Wingdings" w:hAnsi="Wingdings" w:hint="default"/>
      </w:rPr>
    </w:lvl>
  </w:abstractNum>
  <w:abstractNum w:abstractNumId="28" w15:restartNumberingAfterBreak="0">
    <w:nsid w:val="43F353B1"/>
    <w:multiLevelType w:val="hybridMultilevel"/>
    <w:tmpl w:val="FFFFFFFF"/>
    <w:lvl w:ilvl="0" w:tplc="AA1A52D4">
      <w:start w:val="1"/>
      <w:numFmt w:val="bullet"/>
      <w:lvlText w:val=""/>
      <w:lvlJc w:val="left"/>
      <w:pPr>
        <w:ind w:left="720" w:hanging="360"/>
      </w:pPr>
      <w:rPr>
        <w:rFonts w:ascii="Symbol" w:hAnsi="Symbol" w:hint="default"/>
      </w:rPr>
    </w:lvl>
    <w:lvl w:ilvl="1" w:tplc="08B2D096">
      <w:start w:val="1"/>
      <w:numFmt w:val="bullet"/>
      <w:lvlText w:val="o"/>
      <w:lvlJc w:val="left"/>
      <w:pPr>
        <w:ind w:left="1440" w:hanging="360"/>
      </w:pPr>
      <w:rPr>
        <w:rFonts w:ascii="Courier New" w:hAnsi="Courier New" w:hint="default"/>
      </w:rPr>
    </w:lvl>
    <w:lvl w:ilvl="2" w:tplc="A9E0663C">
      <w:start w:val="1"/>
      <w:numFmt w:val="bullet"/>
      <w:lvlText w:val=""/>
      <w:lvlJc w:val="left"/>
      <w:pPr>
        <w:ind w:left="2160" w:hanging="360"/>
      </w:pPr>
      <w:rPr>
        <w:rFonts w:ascii="Wingdings" w:hAnsi="Wingdings" w:hint="default"/>
      </w:rPr>
    </w:lvl>
    <w:lvl w:ilvl="3" w:tplc="A5AC4A68">
      <w:start w:val="1"/>
      <w:numFmt w:val="bullet"/>
      <w:lvlText w:val=""/>
      <w:lvlJc w:val="left"/>
      <w:pPr>
        <w:ind w:left="2880" w:hanging="360"/>
      </w:pPr>
      <w:rPr>
        <w:rFonts w:ascii="Symbol" w:hAnsi="Symbol" w:hint="default"/>
      </w:rPr>
    </w:lvl>
    <w:lvl w:ilvl="4" w:tplc="0166E0A8">
      <w:start w:val="1"/>
      <w:numFmt w:val="bullet"/>
      <w:lvlText w:val="o"/>
      <w:lvlJc w:val="left"/>
      <w:pPr>
        <w:ind w:left="3600" w:hanging="360"/>
      </w:pPr>
      <w:rPr>
        <w:rFonts w:ascii="Courier New" w:hAnsi="Courier New" w:hint="default"/>
      </w:rPr>
    </w:lvl>
    <w:lvl w:ilvl="5" w:tplc="3F8ADBA2">
      <w:start w:val="1"/>
      <w:numFmt w:val="bullet"/>
      <w:lvlText w:val=""/>
      <w:lvlJc w:val="left"/>
      <w:pPr>
        <w:ind w:left="4320" w:hanging="360"/>
      </w:pPr>
      <w:rPr>
        <w:rFonts w:ascii="Wingdings" w:hAnsi="Wingdings" w:hint="default"/>
      </w:rPr>
    </w:lvl>
    <w:lvl w:ilvl="6" w:tplc="68004864">
      <w:start w:val="1"/>
      <w:numFmt w:val="bullet"/>
      <w:lvlText w:val=""/>
      <w:lvlJc w:val="left"/>
      <w:pPr>
        <w:ind w:left="5040" w:hanging="360"/>
      </w:pPr>
      <w:rPr>
        <w:rFonts w:ascii="Symbol" w:hAnsi="Symbol" w:hint="default"/>
      </w:rPr>
    </w:lvl>
    <w:lvl w:ilvl="7" w:tplc="9EBC1BC6">
      <w:start w:val="1"/>
      <w:numFmt w:val="bullet"/>
      <w:lvlText w:val="o"/>
      <w:lvlJc w:val="left"/>
      <w:pPr>
        <w:ind w:left="5760" w:hanging="360"/>
      </w:pPr>
      <w:rPr>
        <w:rFonts w:ascii="Courier New" w:hAnsi="Courier New" w:hint="default"/>
      </w:rPr>
    </w:lvl>
    <w:lvl w:ilvl="8" w:tplc="D640E7AC">
      <w:start w:val="1"/>
      <w:numFmt w:val="bullet"/>
      <w:lvlText w:val=""/>
      <w:lvlJc w:val="left"/>
      <w:pPr>
        <w:ind w:left="6480" w:hanging="360"/>
      </w:pPr>
      <w:rPr>
        <w:rFonts w:ascii="Wingdings" w:hAnsi="Wingdings" w:hint="default"/>
      </w:rPr>
    </w:lvl>
  </w:abstractNum>
  <w:abstractNum w:abstractNumId="29" w15:restartNumberingAfterBreak="0">
    <w:nsid w:val="45C67CED"/>
    <w:multiLevelType w:val="hybridMultilevel"/>
    <w:tmpl w:val="EB48AFA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0" w15:restartNumberingAfterBreak="0">
    <w:nsid w:val="46CC8D6D"/>
    <w:multiLevelType w:val="hybridMultilevel"/>
    <w:tmpl w:val="FFFFFFFF"/>
    <w:lvl w:ilvl="0" w:tplc="547EFAFA">
      <w:start w:val="1"/>
      <w:numFmt w:val="decimal"/>
      <w:lvlText w:val="%1."/>
      <w:lvlJc w:val="left"/>
      <w:pPr>
        <w:ind w:left="720" w:hanging="360"/>
      </w:pPr>
    </w:lvl>
    <w:lvl w:ilvl="1" w:tplc="E5547214">
      <w:start w:val="1"/>
      <w:numFmt w:val="lowerLetter"/>
      <w:lvlText w:val="%2."/>
      <w:lvlJc w:val="left"/>
      <w:pPr>
        <w:ind w:left="1440" w:hanging="360"/>
      </w:pPr>
    </w:lvl>
    <w:lvl w:ilvl="2" w:tplc="EDB829EE">
      <w:start w:val="1"/>
      <w:numFmt w:val="lowerRoman"/>
      <w:lvlText w:val="%3."/>
      <w:lvlJc w:val="right"/>
      <w:pPr>
        <w:ind w:left="2160" w:hanging="180"/>
      </w:pPr>
    </w:lvl>
    <w:lvl w:ilvl="3" w:tplc="113EBE14">
      <w:start w:val="1"/>
      <w:numFmt w:val="decimal"/>
      <w:lvlText w:val="%4."/>
      <w:lvlJc w:val="left"/>
      <w:pPr>
        <w:ind w:left="2880" w:hanging="360"/>
      </w:pPr>
    </w:lvl>
    <w:lvl w:ilvl="4" w:tplc="9D42637C">
      <w:start w:val="1"/>
      <w:numFmt w:val="lowerLetter"/>
      <w:lvlText w:val="%5."/>
      <w:lvlJc w:val="left"/>
      <w:pPr>
        <w:ind w:left="3600" w:hanging="360"/>
      </w:pPr>
    </w:lvl>
    <w:lvl w:ilvl="5" w:tplc="0A76D41E">
      <w:start w:val="1"/>
      <w:numFmt w:val="lowerRoman"/>
      <w:lvlText w:val="%6."/>
      <w:lvlJc w:val="right"/>
      <w:pPr>
        <w:ind w:left="4320" w:hanging="180"/>
      </w:pPr>
    </w:lvl>
    <w:lvl w:ilvl="6" w:tplc="1DDAB830">
      <w:start w:val="1"/>
      <w:numFmt w:val="decimal"/>
      <w:lvlText w:val="%7."/>
      <w:lvlJc w:val="left"/>
      <w:pPr>
        <w:ind w:left="5040" w:hanging="360"/>
      </w:pPr>
    </w:lvl>
    <w:lvl w:ilvl="7" w:tplc="8B420180">
      <w:start w:val="1"/>
      <w:numFmt w:val="lowerLetter"/>
      <w:lvlText w:val="%8."/>
      <w:lvlJc w:val="left"/>
      <w:pPr>
        <w:ind w:left="5760" w:hanging="360"/>
      </w:pPr>
    </w:lvl>
    <w:lvl w:ilvl="8" w:tplc="F4C82D84">
      <w:start w:val="1"/>
      <w:numFmt w:val="lowerRoman"/>
      <w:lvlText w:val="%9."/>
      <w:lvlJc w:val="right"/>
      <w:pPr>
        <w:ind w:left="6480" w:hanging="180"/>
      </w:pPr>
    </w:lvl>
  </w:abstractNum>
  <w:abstractNum w:abstractNumId="31" w15:restartNumberingAfterBreak="0">
    <w:nsid w:val="48507761"/>
    <w:multiLevelType w:val="hybridMultilevel"/>
    <w:tmpl w:val="14BE099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487C75C2"/>
    <w:multiLevelType w:val="hybridMultilevel"/>
    <w:tmpl w:val="D690FD2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487E5410"/>
    <w:multiLevelType w:val="hybridMultilevel"/>
    <w:tmpl w:val="50960820"/>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49FE497F"/>
    <w:multiLevelType w:val="hybridMultilevel"/>
    <w:tmpl w:val="62387398"/>
    <w:lvl w:ilvl="0" w:tplc="1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4C411D54"/>
    <w:multiLevelType w:val="hybridMultilevel"/>
    <w:tmpl w:val="AA3C5A2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4FA11D0E"/>
    <w:multiLevelType w:val="hybridMultilevel"/>
    <w:tmpl w:val="CEB8F9EC"/>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7" w15:restartNumberingAfterBreak="0">
    <w:nsid w:val="4FB05A1F"/>
    <w:multiLevelType w:val="hybridMultilevel"/>
    <w:tmpl w:val="1AA6C9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8" w15:restartNumberingAfterBreak="0">
    <w:nsid w:val="52B064F1"/>
    <w:multiLevelType w:val="hybridMultilevel"/>
    <w:tmpl w:val="A1863D1E"/>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4AB5E3C"/>
    <w:multiLevelType w:val="hybridMultilevel"/>
    <w:tmpl w:val="FFFFFFFF"/>
    <w:lvl w:ilvl="0" w:tplc="A2064624">
      <w:start w:val="1"/>
      <w:numFmt w:val="bullet"/>
      <w:lvlText w:val=""/>
      <w:lvlJc w:val="left"/>
      <w:pPr>
        <w:ind w:left="720" w:hanging="360"/>
      </w:pPr>
      <w:rPr>
        <w:rFonts w:ascii="Symbol" w:hAnsi="Symbol" w:hint="default"/>
      </w:rPr>
    </w:lvl>
    <w:lvl w:ilvl="1" w:tplc="67163050">
      <w:start w:val="1"/>
      <w:numFmt w:val="bullet"/>
      <w:lvlText w:val="o"/>
      <w:lvlJc w:val="left"/>
      <w:pPr>
        <w:ind w:left="1440" w:hanging="360"/>
      </w:pPr>
      <w:rPr>
        <w:rFonts w:ascii="Courier New" w:hAnsi="Courier New" w:hint="default"/>
      </w:rPr>
    </w:lvl>
    <w:lvl w:ilvl="2" w:tplc="DD9E7FAC">
      <w:start w:val="1"/>
      <w:numFmt w:val="bullet"/>
      <w:lvlText w:val=""/>
      <w:lvlJc w:val="left"/>
      <w:pPr>
        <w:ind w:left="2160" w:hanging="360"/>
      </w:pPr>
      <w:rPr>
        <w:rFonts w:ascii="Wingdings" w:hAnsi="Wingdings" w:hint="default"/>
      </w:rPr>
    </w:lvl>
    <w:lvl w:ilvl="3" w:tplc="56D0C03C">
      <w:start w:val="1"/>
      <w:numFmt w:val="bullet"/>
      <w:lvlText w:val=""/>
      <w:lvlJc w:val="left"/>
      <w:pPr>
        <w:ind w:left="2880" w:hanging="360"/>
      </w:pPr>
      <w:rPr>
        <w:rFonts w:ascii="Symbol" w:hAnsi="Symbol" w:hint="default"/>
      </w:rPr>
    </w:lvl>
    <w:lvl w:ilvl="4" w:tplc="591AACE6">
      <w:start w:val="1"/>
      <w:numFmt w:val="bullet"/>
      <w:lvlText w:val="o"/>
      <w:lvlJc w:val="left"/>
      <w:pPr>
        <w:ind w:left="3600" w:hanging="360"/>
      </w:pPr>
      <w:rPr>
        <w:rFonts w:ascii="Courier New" w:hAnsi="Courier New" w:hint="default"/>
      </w:rPr>
    </w:lvl>
    <w:lvl w:ilvl="5" w:tplc="737239F4">
      <w:start w:val="1"/>
      <w:numFmt w:val="bullet"/>
      <w:lvlText w:val=""/>
      <w:lvlJc w:val="left"/>
      <w:pPr>
        <w:ind w:left="4320" w:hanging="360"/>
      </w:pPr>
      <w:rPr>
        <w:rFonts w:ascii="Wingdings" w:hAnsi="Wingdings" w:hint="default"/>
      </w:rPr>
    </w:lvl>
    <w:lvl w:ilvl="6" w:tplc="B16E5B8E">
      <w:start w:val="1"/>
      <w:numFmt w:val="bullet"/>
      <w:lvlText w:val=""/>
      <w:lvlJc w:val="left"/>
      <w:pPr>
        <w:ind w:left="5040" w:hanging="360"/>
      </w:pPr>
      <w:rPr>
        <w:rFonts w:ascii="Symbol" w:hAnsi="Symbol" w:hint="default"/>
      </w:rPr>
    </w:lvl>
    <w:lvl w:ilvl="7" w:tplc="EBFCE19E">
      <w:start w:val="1"/>
      <w:numFmt w:val="bullet"/>
      <w:lvlText w:val="o"/>
      <w:lvlJc w:val="left"/>
      <w:pPr>
        <w:ind w:left="5760" w:hanging="360"/>
      </w:pPr>
      <w:rPr>
        <w:rFonts w:ascii="Courier New" w:hAnsi="Courier New" w:hint="default"/>
      </w:rPr>
    </w:lvl>
    <w:lvl w:ilvl="8" w:tplc="075C9F98">
      <w:start w:val="1"/>
      <w:numFmt w:val="bullet"/>
      <w:lvlText w:val=""/>
      <w:lvlJc w:val="left"/>
      <w:pPr>
        <w:ind w:left="6480" w:hanging="360"/>
      </w:pPr>
      <w:rPr>
        <w:rFonts w:ascii="Wingdings" w:hAnsi="Wingdings" w:hint="default"/>
      </w:rPr>
    </w:lvl>
  </w:abstractNum>
  <w:abstractNum w:abstractNumId="40" w15:restartNumberingAfterBreak="0">
    <w:nsid w:val="59A96C48"/>
    <w:multiLevelType w:val="hybridMultilevel"/>
    <w:tmpl w:val="97A418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5B0A68C7"/>
    <w:multiLevelType w:val="hybridMultilevel"/>
    <w:tmpl w:val="B688048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2" w15:restartNumberingAfterBreak="0">
    <w:nsid w:val="5D350E90"/>
    <w:multiLevelType w:val="hybridMultilevel"/>
    <w:tmpl w:val="C8F62A9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5EB20C37"/>
    <w:multiLevelType w:val="hybridMultilevel"/>
    <w:tmpl w:val="ADB226C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62E8F33E"/>
    <w:multiLevelType w:val="hybridMultilevel"/>
    <w:tmpl w:val="FFFFFFFF"/>
    <w:lvl w:ilvl="0" w:tplc="6A62A538">
      <w:start w:val="1"/>
      <w:numFmt w:val="bullet"/>
      <w:lvlText w:val=""/>
      <w:lvlJc w:val="left"/>
      <w:pPr>
        <w:ind w:left="720" w:hanging="360"/>
      </w:pPr>
      <w:rPr>
        <w:rFonts w:ascii="Symbol" w:hAnsi="Symbol" w:hint="default"/>
      </w:rPr>
    </w:lvl>
    <w:lvl w:ilvl="1" w:tplc="E53A9CF6">
      <w:start w:val="1"/>
      <w:numFmt w:val="bullet"/>
      <w:lvlText w:val="o"/>
      <w:lvlJc w:val="left"/>
      <w:pPr>
        <w:ind w:left="1440" w:hanging="360"/>
      </w:pPr>
      <w:rPr>
        <w:rFonts w:ascii="Courier New" w:hAnsi="Courier New" w:hint="default"/>
      </w:rPr>
    </w:lvl>
    <w:lvl w:ilvl="2" w:tplc="1E66BA4C">
      <w:start w:val="1"/>
      <w:numFmt w:val="bullet"/>
      <w:lvlText w:val=""/>
      <w:lvlJc w:val="left"/>
      <w:pPr>
        <w:ind w:left="2160" w:hanging="360"/>
      </w:pPr>
      <w:rPr>
        <w:rFonts w:ascii="Wingdings" w:hAnsi="Wingdings" w:hint="default"/>
      </w:rPr>
    </w:lvl>
    <w:lvl w:ilvl="3" w:tplc="A8A2D404">
      <w:start w:val="1"/>
      <w:numFmt w:val="bullet"/>
      <w:lvlText w:val=""/>
      <w:lvlJc w:val="left"/>
      <w:pPr>
        <w:ind w:left="2880" w:hanging="360"/>
      </w:pPr>
      <w:rPr>
        <w:rFonts w:ascii="Symbol" w:hAnsi="Symbol" w:hint="default"/>
      </w:rPr>
    </w:lvl>
    <w:lvl w:ilvl="4" w:tplc="406CEF74">
      <w:start w:val="1"/>
      <w:numFmt w:val="bullet"/>
      <w:lvlText w:val="o"/>
      <w:lvlJc w:val="left"/>
      <w:pPr>
        <w:ind w:left="3600" w:hanging="360"/>
      </w:pPr>
      <w:rPr>
        <w:rFonts w:ascii="Courier New" w:hAnsi="Courier New" w:hint="default"/>
      </w:rPr>
    </w:lvl>
    <w:lvl w:ilvl="5" w:tplc="C75A7C3C">
      <w:start w:val="1"/>
      <w:numFmt w:val="bullet"/>
      <w:lvlText w:val=""/>
      <w:lvlJc w:val="left"/>
      <w:pPr>
        <w:ind w:left="4320" w:hanging="360"/>
      </w:pPr>
      <w:rPr>
        <w:rFonts w:ascii="Wingdings" w:hAnsi="Wingdings" w:hint="default"/>
      </w:rPr>
    </w:lvl>
    <w:lvl w:ilvl="6" w:tplc="8F3A05E8">
      <w:start w:val="1"/>
      <w:numFmt w:val="bullet"/>
      <w:lvlText w:val=""/>
      <w:lvlJc w:val="left"/>
      <w:pPr>
        <w:ind w:left="5040" w:hanging="360"/>
      </w:pPr>
      <w:rPr>
        <w:rFonts w:ascii="Symbol" w:hAnsi="Symbol" w:hint="default"/>
      </w:rPr>
    </w:lvl>
    <w:lvl w:ilvl="7" w:tplc="04BCE5CE">
      <w:start w:val="1"/>
      <w:numFmt w:val="bullet"/>
      <w:lvlText w:val="o"/>
      <w:lvlJc w:val="left"/>
      <w:pPr>
        <w:ind w:left="5760" w:hanging="360"/>
      </w:pPr>
      <w:rPr>
        <w:rFonts w:ascii="Courier New" w:hAnsi="Courier New" w:hint="default"/>
      </w:rPr>
    </w:lvl>
    <w:lvl w:ilvl="8" w:tplc="AE3CD8A6">
      <w:start w:val="1"/>
      <w:numFmt w:val="bullet"/>
      <w:lvlText w:val=""/>
      <w:lvlJc w:val="left"/>
      <w:pPr>
        <w:ind w:left="6480" w:hanging="360"/>
      </w:pPr>
      <w:rPr>
        <w:rFonts w:ascii="Wingdings" w:hAnsi="Wingdings" w:hint="default"/>
      </w:rPr>
    </w:lvl>
  </w:abstractNum>
  <w:abstractNum w:abstractNumId="45" w15:restartNumberingAfterBreak="0">
    <w:nsid w:val="64880B6D"/>
    <w:multiLevelType w:val="hybridMultilevel"/>
    <w:tmpl w:val="EDDC966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6" w15:restartNumberingAfterBreak="0">
    <w:nsid w:val="657076B9"/>
    <w:multiLevelType w:val="hybridMultilevel"/>
    <w:tmpl w:val="FC9C7340"/>
    <w:lvl w:ilvl="0" w:tplc="C1289E82">
      <w:start w:val="1"/>
      <w:numFmt w:val="bullet"/>
      <w:lvlText w:val=""/>
      <w:lvlJc w:val="left"/>
      <w:pPr>
        <w:ind w:left="720" w:hanging="360"/>
      </w:pPr>
      <w:rPr>
        <w:rFonts w:ascii="Symbol" w:hAnsi="Symbol" w:hint="default"/>
      </w:rPr>
    </w:lvl>
    <w:lvl w:ilvl="1" w:tplc="7B14406C">
      <w:start w:val="1"/>
      <w:numFmt w:val="bullet"/>
      <w:lvlText w:val="o"/>
      <w:lvlJc w:val="left"/>
      <w:pPr>
        <w:ind w:left="1440" w:hanging="360"/>
      </w:pPr>
      <w:rPr>
        <w:rFonts w:ascii="Courier New" w:hAnsi="Courier New" w:hint="default"/>
      </w:rPr>
    </w:lvl>
    <w:lvl w:ilvl="2" w:tplc="E1760084">
      <w:start w:val="1"/>
      <w:numFmt w:val="bullet"/>
      <w:lvlText w:val=""/>
      <w:lvlJc w:val="left"/>
      <w:pPr>
        <w:ind w:left="2160" w:hanging="360"/>
      </w:pPr>
      <w:rPr>
        <w:rFonts w:ascii="Wingdings" w:hAnsi="Wingdings" w:hint="default"/>
      </w:rPr>
    </w:lvl>
    <w:lvl w:ilvl="3" w:tplc="35C06274">
      <w:start w:val="1"/>
      <w:numFmt w:val="bullet"/>
      <w:lvlText w:val=""/>
      <w:lvlJc w:val="left"/>
      <w:pPr>
        <w:ind w:left="2880" w:hanging="360"/>
      </w:pPr>
      <w:rPr>
        <w:rFonts w:ascii="Symbol" w:hAnsi="Symbol" w:hint="default"/>
      </w:rPr>
    </w:lvl>
    <w:lvl w:ilvl="4" w:tplc="8A2E913A">
      <w:start w:val="1"/>
      <w:numFmt w:val="bullet"/>
      <w:lvlText w:val="o"/>
      <w:lvlJc w:val="left"/>
      <w:pPr>
        <w:ind w:left="3600" w:hanging="360"/>
      </w:pPr>
      <w:rPr>
        <w:rFonts w:ascii="Courier New" w:hAnsi="Courier New" w:hint="default"/>
      </w:rPr>
    </w:lvl>
    <w:lvl w:ilvl="5" w:tplc="C6D8F338">
      <w:start w:val="1"/>
      <w:numFmt w:val="bullet"/>
      <w:lvlText w:val=""/>
      <w:lvlJc w:val="left"/>
      <w:pPr>
        <w:ind w:left="4320" w:hanging="360"/>
      </w:pPr>
      <w:rPr>
        <w:rFonts w:ascii="Wingdings" w:hAnsi="Wingdings" w:hint="default"/>
      </w:rPr>
    </w:lvl>
    <w:lvl w:ilvl="6" w:tplc="69788100">
      <w:start w:val="1"/>
      <w:numFmt w:val="bullet"/>
      <w:lvlText w:val=""/>
      <w:lvlJc w:val="left"/>
      <w:pPr>
        <w:ind w:left="5040" w:hanging="360"/>
      </w:pPr>
      <w:rPr>
        <w:rFonts w:ascii="Symbol" w:hAnsi="Symbol" w:hint="default"/>
      </w:rPr>
    </w:lvl>
    <w:lvl w:ilvl="7" w:tplc="41AA9D76">
      <w:start w:val="1"/>
      <w:numFmt w:val="bullet"/>
      <w:lvlText w:val="o"/>
      <w:lvlJc w:val="left"/>
      <w:pPr>
        <w:ind w:left="5760" w:hanging="360"/>
      </w:pPr>
      <w:rPr>
        <w:rFonts w:ascii="Courier New" w:hAnsi="Courier New" w:hint="default"/>
      </w:rPr>
    </w:lvl>
    <w:lvl w:ilvl="8" w:tplc="4D4A8918">
      <w:start w:val="1"/>
      <w:numFmt w:val="bullet"/>
      <w:lvlText w:val=""/>
      <w:lvlJc w:val="left"/>
      <w:pPr>
        <w:ind w:left="6480" w:hanging="360"/>
      </w:pPr>
      <w:rPr>
        <w:rFonts w:ascii="Wingdings" w:hAnsi="Wingdings" w:hint="default"/>
      </w:rPr>
    </w:lvl>
  </w:abstractNum>
  <w:abstractNum w:abstractNumId="47" w15:restartNumberingAfterBreak="0">
    <w:nsid w:val="66175B5A"/>
    <w:multiLevelType w:val="hybridMultilevel"/>
    <w:tmpl w:val="A732D64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8" w15:restartNumberingAfterBreak="0">
    <w:nsid w:val="67916722"/>
    <w:multiLevelType w:val="hybridMultilevel"/>
    <w:tmpl w:val="FFFFFFFF"/>
    <w:lvl w:ilvl="0" w:tplc="09A2CD1A">
      <w:start w:val="1"/>
      <w:numFmt w:val="bullet"/>
      <w:lvlText w:val=""/>
      <w:lvlJc w:val="left"/>
      <w:pPr>
        <w:ind w:left="720" w:hanging="360"/>
      </w:pPr>
      <w:rPr>
        <w:rFonts w:ascii="Symbol" w:hAnsi="Symbol" w:hint="default"/>
      </w:rPr>
    </w:lvl>
    <w:lvl w:ilvl="1" w:tplc="EA30C4E6">
      <w:start w:val="1"/>
      <w:numFmt w:val="bullet"/>
      <w:lvlText w:val="o"/>
      <w:lvlJc w:val="left"/>
      <w:pPr>
        <w:ind w:left="1440" w:hanging="360"/>
      </w:pPr>
      <w:rPr>
        <w:rFonts w:ascii="Courier New" w:hAnsi="Courier New" w:hint="default"/>
      </w:rPr>
    </w:lvl>
    <w:lvl w:ilvl="2" w:tplc="4712F06E">
      <w:start w:val="1"/>
      <w:numFmt w:val="bullet"/>
      <w:lvlText w:val=""/>
      <w:lvlJc w:val="left"/>
      <w:pPr>
        <w:ind w:left="2160" w:hanging="360"/>
      </w:pPr>
      <w:rPr>
        <w:rFonts w:ascii="Wingdings" w:hAnsi="Wingdings" w:hint="default"/>
      </w:rPr>
    </w:lvl>
    <w:lvl w:ilvl="3" w:tplc="6FFED8B2">
      <w:start w:val="1"/>
      <w:numFmt w:val="bullet"/>
      <w:lvlText w:val=""/>
      <w:lvlJc w:val="left"/>
      <w:pPr>
        <w:ind w:left="2880" w:hanging="360"/>
      </w:pPr>
      <w:rPr>
        <w:rFonts w:ascii="Symbol" w:hAnsi="Symbol" w:hint="default"/>
      </w:rPr>
    </w:lvl>
    <w:lvl w:ilvl="4" w:tplc="D0447F2A">
      <w:start w:val="1"/>
      <w:numFmt w:val="bullet"/>
      <w:lvlText w:val="o"/>
      <w:lvlJc w:val="left"/>
      <w:pPr>
        <w:ind w:left="3600" w:hanging="360"/>
      </w:pPr>
      <w:rPr>
        <w:rFonts w:ascii="Courier New" w:hAnsi="Courier New" w:hint="default"/>
      </w:rPr>
    </w:lvl>
    <w:lvl w:ilvl="5" w:tplc="00867276">
      <w:start w:val="1"/>
      <w:numFmt w:val="bullet"/>
      <w:lvlText w:val=""/>
      <w:lvlJc w:val="left"/>
      <w:pPr>
        <w:ind w:left="4320" w:hanging="360"/>
      </w:pPr>
      <w:rPr>
        <w:rFonts w:ascii="Wingdings" w:hAnsi="Wingdings" w:hint="default"/>
      </w:rPr>
    </w:lvl>
    <w:lvl w:ilvl="6" w:tplc="B10A687E">
      <w:start w:val="1"/>
      <w:numFmt w:val="bullet"/>
      <w:lvlText w:val=""/>
      <w:lvlJc w:val="left"/>
      <w:pPr>
        <w:ind w:left="5040" w:hanging="360"/>
      </w:pPr>
      <w:rPr>
        <w:rFonts w:ascii="Symbol" w:hAnsi="Symbol" w:hint="default"/>
      </w:rPr>
    </w:lvl>
    <w:lvl w:ilvl="7" w:tplc="1FFC8FA0">
      <w:start w:val="1"/>
      <w:numFmt w:val="bullet"/>
      <w:lvlText w:val="o"/>
      <w:lvlJc w:val="left"/>
      <w:pPr>
        <w:ind w:left="5760" w:hanging="360"/>
      </w:pPr>
      <w:rPr>
        <w:rFonts w:ascii="Courier New" w:hAnsi="Courier New" w:hint="default"/>
      </w:rPr>
    </w:lvl>
    <w:lvl w:ilvl="8" w:tplc="64B6241A">
      <w:start w:val="1"/>
      <w:numFmt w:val="bullet"/>
      <w:lvlText w:val=""/>
      <w:lvlJc w:val="left"/>
      <w:pPr>
        <w:ind w:left="6480" w:hanging="360"/>
      </w:pPr>
      <w:rPr>
        <w:rFonts w:ascii="Wingdings" w:hAnsi="Wingdings" w:hint="default"/>
      </w:rPr>
    </w:lvl>
  </w:abstractNum>
  <w:abstractNum w:abstractNumId="49" w15:restartNumberingAfterBreak="0">
    <w:nsid w:val="67F15734"/>
    <w:multiLevelType w:val="hybridMultilevel"/>
    <w:tmpl w:val="2F76473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0" w15:restartNumberingAfterBreak="0">
    <w:nsid w:val="68F007E1"/>
    <w:multiLevelType w:val="hybridMultilevel"/>
    <w:tmpl w:val="C5D05A7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1" w15:restartNumberingAfterBreak="0">
    <w:nsid w:val="6920467C"/>
    <w:multiLevelType w:val="hybridMultilevel"/>
    <w:tmpl w:val="B17E9D9E"/>
    <w:lvl w:ilvl="0" w:tplc="1A5E09A4">
      <w:start w:val="1"/>
      <w:numFmt w:val="decimal"/>
      <w:pStyle w:val="indicefiguras"/>
      <w:lvlText w:val="Figura %1."/>
      <w:lvlJc w:val="center"/>
      <w:pPr>
        <w:ind w:left="1080" w:hanging="360"/>
      </w:pPr>
      <w:rPr>
        <w:rFonts w:hint="default"/>
      </w:r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52" w15:restartNumberingAfterBreak="0">
    <w:nsid w:val="69EE2D2D"/>
    <w:multiLevelType w:val="hybridMultilevel"/>
    <w:tmpl w:val="9E88355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72AE4805"/>
    <w:multiLevelType w:val="hybridMultilevel"/>
    <w:tmpl w:val="B61A95DE"/>
    <w:lvl w:ilvl="0" w:tplc="0C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4" w15:restartNumberingAfterBreak="0">
    <w:nsid w:val="73F66E89"/>
    <w:multiLevelType w:val="hybridMultilevel"/>
    <w:tmpl w:val="A254F320"/>
    <w:lvl w:ilvl="0" w:tplc="0C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5" w15:restartNumberingAfterBreak="0">
    <w:nsid w:val="7630593E"/>
    <w:multiLevelType w:val="hybridMultilevel"/>
    <w:tmpl w:val="B8727C9A"/>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6" w15:restartNumberingAfterBreak="0">
    <w:nsid w:val="77234FBE"/>
    <w:multiLevelType w:val="hybridMultilevel"/>
    <w:tmpl w:val="9B3CD3A8"/>
    <w:lvl w:ilvl="0" w:tplc="080A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7" w15:restartNumberingAfterBreak="0">
    <w:nsid w:val="7ACD4C08"/>
    <w:multiLevelType w:val="hybridMultilevel"/>
    <w:tmpl w:val="24ECD25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8" w15:restartNumberingAfterBreak="0">
    <w:nsid w:val="7C7F5B3D"/>
    <w:multiLevelType w:val="hybridMultilevel"/>
    <w:tmpl w:val="D6D65C1E"/>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9" w15:restartNumberingAfterBreak="0">
    <w:nsid w:val="7CC5768E"/>
    <w:multiLevelType w:val="hybridMultilevel"/>
    <w:tmpl w:val="E3C4766E"/>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0" w15:restartNumberingAfterBreak="0">
    <w:nsid w:val="7D132826"/>
    <w:multiLevelType w:val="hybridMultilevel"/>
    <w:tmpl w:val="D4D2FDD6"/>
    <w:lvl w:ilvl="0" w:tplc="0C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16cid:durableId="1921982962">
    <w:abstractNumId w:val="24"/>
  </w:num>
  <w:num w:numId="2" w16cid:durableId="1631285122">
    <w:abstractNumId w:val="46"/>
  </w:num>
  <w:num w:numId="3" w16cid:durableId="1387950709">
    <w:abstractNumId w:val="22"/>
  </w:num>
  <w:num w:numId="4" w16cid:durableId="475031047">
    <w:abstractNumId w:val="28"/>
  </w:num>
  <w:num w:numId="5" w16cid:durableId="391582592">
    <w:abstractNumId w:val="2"/>
  </w:num>
  <w:num w:numId="6" w16cid:durableId="1991520265">
    <w:abstractNumId w:val="44"/>
  </w:num>
  <w:num w:numId="7" w16cid:durableId="324209499">
    <w:abstractNumId w:val="38"/>
  </w:num>
  <w:num w:numId="8" w16cid:durableId="1956325571">
    <w:abstractNumId w:val="39"/>
  </w:num>
  <w:num w:numId="9" w16cid:durableId="924998879">
    <w:abstractNumId w:val="27"/>
  </w:num>
  <w:num w:numId="10" w16cid:durableId="1576814215">
    <w:abstractNumId w:val="26"/>
  </w:num>
  <w:num w:numId="11" w16cid:durableId="1947535622">
    <w:abstractNumId w:val="0"/>
  </w:num>
  <w:num w:numId="12" w16cid:durableId="2030256630">
    <w:abstractNumId w:val="48"/>
  </w:num>
  <w:num w:numId="13" w16cid:durableId="544566697">
    <w:abstractNumId w:val="31"/>
  </w:num>
  <w:num w:numId="14" w16cid:durableId="1664619855">
    <w:abstractNumId w:val="15"/>
  </w:num>
  <w:num w:numId="15" w16cid:durableId="1809132057">
    <w:abstractNumId w:val="25"/>
  </w:num>
  <w:num w:numId="16" w16cid:durableId="1347708203">
    <w:abstractNumId w:val="59"/>
  </w:num>
  <w:num w:numId="17" w16cid:durableId="80685399">
    <w:abstractNumId w:val="19"/>
  </w:num>
  <w:num w:numId="18" w16cid:durableId="997075963">
    <w:abstractNumId w:val="3"/>
  </w:num>
  <w:num w:numId="19" w16cid:durableId="358749430">
    <w:abstractNumId w:val="43"/>
  </w:num>
  <w:num w:numId="20" w16cid:durableId="2060547936">
    <w:abstractNumId w:val="52"/>
  </w:num>
  <w:num w:numId="21" w16cid:durableId="746733484">
    <w:abstractNumId w:val="53"/>
  </w:num>
  <w:num w:numId="22" w16cid:durableId="833423005">
    <w:abstractNumId w:val="40"/>
  </w:num>
  <w:num w:numId="23" w16cid:durableId="710308186">
    <w:abstractNumId w:val="35"/>
  </w:num>
  <w:num w:numId="24" w16cid:durableId="439959443">
    <w:abstractNumId w:val="21"/>
  </w:num>
  <w:num w:numId="25" w16cid:durableId="1837720728">
    <w:abstractNumId w:val="41"/>
  </w:num>
  <w:num w:numId="26" w16cid:durableId="1404520860">
    <w:abstractNumId w:val="14"/>
  </w:num>
  <w:num w:numId="27" w16cid:durableId="1663045257">
    <w:abstractNumId w:val="56"/>
  </w:num>
  <w:num w:numId="28" w16cid:durableId="308944040">
    <w:abstractNumId w:val="49"/>
  </w:num>
  <w:num w:numId="29" w16cid:durableId="696926115">
    <w:abstractNumId w:val="4"/>
  </w:num>
  <w:num w:numId="30" w16cid:durableId="429354277">
    <w:abstractNumId w:val="23"/>
  </w:num>
  <w:num w:numId="31" w16cid:durableId="1698969365">
    <w:abstractNumId w:val="37"/>
  </w:num>
  <w:num w:numId="32" w16cid:durableId="1047489882">
    <w:abstractNumId w:val="47"/>
  </w:num>
  <w:num w:numId="33" w16cid:durableId="1022438996">
    <w:abstractNumId w:val="13"/>
  </w:num>
  <w:num w:numId="34" w16cid:durableId="1804611901">
    <w:abstractNumId w:val="16"/>
  </w:num>
  <w:num w:numId="35" w16cid:durableId="1444495850">
    <w:abstractNumId w:val="57"/>
  </w:num>
  <w:num w:numId="36" w16cid:durableId="1431194382">
    <w:abstractNumId w:val="8"/>
  </w:num>
  <w:num w:numId="37" w16cid:durableId="459540904">
    <w:abstractNumId w:val="18"/>
  </w:num>
  <w:num w:numId="38" w16cid:durableId="697583095">
    <w:abstractNumId w:val="32"/>
  </w:num>
  <w:num w:numId="39" w16cid:durableId="1423993656">
    <w:abstractNumId w:val="10"/>
  </w:num>
  <w:num w:numId="40" w16cid:durableId="385642413">
    <w:abstractNumId w:val="30"/>
  </w:num>
  <w:num w:numId="41" w16cid:durableId="499539576">
    <w:abstractNumId w:val="58"/>
  </w:num>
  <w:num w:numId="42" w16cid:durableId="1200243340">
    <w:abstractNumId w:val="20"/>
  </w:num>
  <w:num w:numId="43" w16cid:durableId="1418669229">
    <w:abstractNumId w:val="12"/>
  </w:num>
  <w:num w:numId="44" w16cid:durableId="1412964209">
    <w:abstractNumId w:val="45"/>
  </w:num>
  <w:num w:numId="45" w16cid:durableId="866866163">
    <w:abstractNumId w:val="29"/>
  </w:num>
  <w:num w:numId="46" w16cid:durableId="1570572219">
    <w:abstractNumId w:val="33"/>
  </w:num>
  <w:num w:numId="47" w16cid:durableId="1777366793">
    <w:abstractNumId w:val="55"/>
  </w:num>
  <w:num w:numId="48" w16cid:durableId="1006517013">
    <w:abstractNumId w:val="42"/>
  </w:num>
  <w:num w:numId="49" w16cid:durableId="1380857474">
    <w:abstractNumId w:val="36"/>
  </w:num>
  <w:num w:numId="50" w16cid:durableId="206335089">
    <w:abstractNumId w:val="50"/>
  </w:num>
  <w:num w:numId="51" w16cid:durableId="1440182532">
    <w:abstractNumId w:val="1"/>
  </w:num>
  <w:num w:numId="52" w16cid:durableId="866143853">
    <w:abstractNumId w:val="60"/>
  </w:num>
  <w:num w:numId="53" w16cid:durableId="1991591543">
    <w:abstractNumId w:val="54"/>
  </w:num>
  <w:num w:numId="54" w16cid:durableId="1988897718">
    <w:abstractNumId w:val="10"/>
  </w:num>
  <w:num w:numId="55" w16cid:durableId="417025691">
    <w:abstractNumId w:val="51"/>
  </w:num>
  <w:num w:numId="56" w16cid:durableId="2022388405">
    <w:abstractNumId w:val="9"/>
  </w:num>
  <w:num w:numId="57" w16cid:durableId="1619069449">
    <w:abstractNumId w:val="34"/>
  </w:num>
  <w:num w:numId="58" w16cid:durableId="1939631007">
    <w:abstractNumId w:val="6"/>
  </w:num>
  <w:num w:numId="59" w16cid:durableId="1739287137">
    <w:abstractNumId w:val="17"/>
  </w:num>
  <w:num w:numId="60" w16cid:durableId="1974014867">
    <w:abstractNumId w:val="11"/>
  </w:num>
  <w:num w:numId="61" w16cid:durableId="1183011655">
    <w:abstractNumId w:val="5"/>
  </w:num>
  <w:num w:numId="62" w16cid:durableId="705451424">
    <w:abstractNumId w:val="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E3C5345"/>
    <w:rsid w:val="0000044C"/>
    <w:rsid w:val="0000084C"/>
    <w:rsid w:val="00000D67"/>
    <w:rsid w:val="0000118A"/>
    <w:rsid w:val="00001226"/>
    <w:rsid w:val="00001519"/>
    <w:rsid w:val="000016E0"/>
    <w:rsid w:val="000019D0"/>
    <w:rsid w:val="00001AF2"/>
    <w:rsid w:val="00001EA3"/>
    <w:rsid w:val="000021AC"/>
    <w:rsid w:val="000021D9"/>
    <w:rsid w:val="000024CC"/>
    <w:rsid w:val="00002A1F"/>
    <w:rsid w:val="00002A90"/>
    <w:rsid w:val="00002D23"/>
    <w:rsid w:val="00003131"/>
    <w:rsid w:val="000038EC"/>
    <w:rsid w:val="000039D8"/>
    <w:rsid w:val="00003AE0"/>
    <w:rsid w:val="00003DA7"/>
    <w:rsid w:val="00003FFC"/>
    <w:rsid w:val="0000418E"/>
    <w:rsid w:val="00004340"/>
    <w:rsid w:val="0000440E"/>
    <w:rsid w:val="00004418"/>
    <w:rsid w:val="00004566"/>
    <w:rsid w:val="00004655"/>
    <w:rsid w:val="00004A0A"/>
    <w:rsid w:val="00004A6A"/>
    <w:rsid w:val="00004A9B"/>
    <w:rsid w:val="00004D1A"/>
    <w:rsid w:val="00005271"/>
    <w:rsid w:val="000057D1"/>
    <w:rsid w:val="0000589E"/>
    <w:rsid w:val="00005CE1"/>
    <w:rsid w:val="00006123"/>
    <w:rsid w:val="00006279"/>
    <w:rsid w:val="00006341"/>
    <w:rsid w:val="000065DF"/>
    <w:rsid w:val="000066D3"/>
    <w:rsid w:val="0000684F"/>
    <w:rsid w:val="00006C5F"/>
    <w:rsid w:val="0000710F"/>
    <w:rsid w:val="000071F5"/>
    <w:rsid w:val="0000724A"/>
    <w:rsid w:val="00007348"/>
    <w:rsid w:val="0000738D"/>
    <w:rsid w:val="000073B5"/>
    <w:rsid w:val="0000749E"/>
    <w:rsid w:val="000077DB"/>
    <w:rsid w:val="000078EE"/>
    <w:rsid w:val="00007AD4"/>
    <w:rsid w:val="00007C90"/>
    <w:rsid w:val="00007CF9"/>
    <w:rsid w:val="00007DBD"/>
    <w:rsid w:val="00010221"/>
    <w:rsid w:val="00010401"/>
    <w:rsid w:val="000104FD"/>
    <w:rsid w:val="0001058B"/>
    <w:rsid w:val="000105B5"/>
    <w:rsid w:val="000105E3"/>
    <w:rsid w:val="000106BD"/>
    <w:rsid w:val="00010831"/>
    <w:rsid w:val="00010AF3"/>
    <w:rsid w:val="00010BB3"/>
    <w:rsid w:val="00010D5D"/>
    <w:rsid w:val="000111AA"/>
    <w:rsid w:val="000119EB"/>
    <w:rsid w:val="00011A7B"/>
    <w:rsid w:val="00011F69"/>
    <w:rsid w:val="000120B4"/>
    <w:rsid w:val="00012383"/>
    <w:rsid w:val="000123A8"/>
    <w:rsid w:val="00012594"/>
    <w:rsid w:val="00012B17"/>
    <w:rsid w:val="00012CFE"/>
    <w:rsid w:val="000131D7"/>
    <w:rsid w:val="0001356C"/>
    <w:rsid w:val="000135D8"/>
    <w:rsid w:val="000139AC"/>
    <w:rsid w:val="00013A43"/>
    <w:rsid w:val="00013BC9"/>
    <w:rsid w:val="00013C9E"/>
    <w:rsid w:val="00013D0B"/>
    <w:rsid w:val="00013EF6"/>
    <w:rsid w:val="00013EF8"/>
    <w:rsid w:val="00013F49"/>
    <w:rsid w:val="000143F1"/>
    <w:rsid w:val="000145A9"/>
    <w:rsid w:val="00014751"/>
    <w:rsid w:val="00014852"/>
    <w:rsid w:val="00014918"/>
    <w:rsid w:val="00014AA2"/>
    <w:rsid w:val="00014AA9"/>
    <w:rsid w:val="00014B2E"/>
    <w:rsid w:val="00014BFC"/>
    <w:rsid w:val="00014D68"/>
    <w:rsid w:val="00014FA5"/>
    <w:rsid w:val="00014FC5"/>
    <w:rsid w:val="00015196"/>
    <w:rsid w:val="00015340"/>
    <w:rsid w:val="00015964"/>
    <w:rsid w:val="000160BB"/>
    <w:rsid w:val="0001682B"/>
    <w:rsid w:val="00016A52"/>
    <w:rsid w:val="00016D42"/>
    <w:rsid w:val="00017662"/>
    <w:rsid w:val="00017B12"/>
    <w:rsid w:val="00017D70"/>
    <w:rsid w:val="00017EC6"/>
    <w:rsid w:val="00017F49"/>
    <w:rsid w:val="00017FE9"/>
    <w:rsid w:val="000202BD"/>
    <w:rsid w:val="000205D0"/>
    <w:rsid w:val="0002077A"/>
    <w:rsid w:val="00020A77"/>
    <w:rsid w:val="00020B26"/>
    <w:rsid w:val="00020CC1"/>
    <w:rsid w:val="00020D31"/>
    <w:rsid w:val="000215B2"/>
    <w:rsid w:val="00021691"/>
    <w:rsid w:val="000217A1"/>
    <w:rsid w:val="00021971"/>
    <w:rsid w:val="00021E1D"/>
    <w:rsid w:val="00022038"/>
    <w:rsid w:val="00022487"/>
    <w:rsid w:val="0002262B"/>
    <w:rsid w:val="000228FA"/>
    <w:rsid w:val="00022931"/>
    <w:rsid w:val="0002293D"/>
    <w:rsid w:val="00022EC4"/>
    <w:rsid w:val="0002312E"/>
    <w:rsid w:val="0002314F"/>
    <w:rsid w:val="0002343A"/>
    <w:rsid w:val="000234EF"/>
    <w:rsid w:val="0002358B"/>
    <w:rsid w:val="000242EB"/>
    <w:rsid w:val="0002436F"/>
    <w:rsid w:val="00024A43"/>
    <w:rsid w:val="00024BDF"/>
    <w:rsid w:val="00024D6C"/>
    <w:rsid w:val="000251C5"/>
    <w:rsid w:val="00025316"/>
    <w:rsid w:val="000254D3"/>
    <w:rsid w:val="00025694"/>
    <w:rsid w:val="0002591B"/>
    <w:rsid w:val="00025984"/>
    <w:rsid w:val="000259EB"/>
    <w:rsid w:val="000259F5"/>
    <w:rsid w:val="00025C21"/>
    <w:rsid w:val="00025CD9"/>
    <w:rsid w:val="000262BD"/>
    <w:rsid w:val="000266E5"/>
    <w:rsid w:val="00026735"/>
    <w:rsid w:val="00026800"/>
    <w:rsid w:val="000269E6"/>
    <w:rsid w:val="00026A48"/>
    <w:rsid w:val="00026B26"/>
    <w:rsid w:val="00026B2B"/>
    <w:rsid w:val="00026CA1"/>
    <w:rsid w:val="00026FE3"/>
    <w:rsid w:val="000270C7"/>
    <w:rsid w:val="000273A8"/>
    <w:rsid w:val="00027668"/>
    <w:rsid w:val="0002790D"/>
    <w:rsid w:val="00027B57"/>
    <w:rsid w:val="00027BB5"/>
    <w:rsid w:val="00027FC0"/>
    <w:rsid w:val="00030017"/>
    <w:rsid w:val="00030224"/>
    <w:rsid w:val="0003075D"/>
    <w:rsid w:val="000307BF"/>
    <w:rsid w:val="00030807"/>
    <w:rsid w:val="000308A1"/>
    <w:rsid w:val="0003099A"/>
    <w:rsid w:val="00030C09"/>
    <w:rsid w:val="00030CC9"/>
    <w:rsid w:val="00030DDC"/>
    <w:rsid w:val="00030E8F"/>
    <w:rsid w:val="00030F02"/>
    <w:rsid w:val="00030F15"/>
    <w:rsid w:val="0003180B"/>
    <w:rsid w:val="00031A55"/>
    <w:rsid w:val="00031D1B"/>
    <w:rsid w:val="00031F9E"/>
    <w:rsid w:val="000325B1"/>
    <w:rsid w:val="0003264F"/>
    <w:rsid w:val="000327C9"/>
    <w:rsid w:val="00032A11"/>
    <w:rsid w:val="00032C85"/>
    <w:rsid w:val="00032C93"/>
    <w:rsid w:val="00032DAD"/>
    <w:rsid w:val="00032F36"/>
    <w:rsid w:val="0003315A"/>
    <w:rsid w:val="000334A9"/>
    <w:rsid w:val="00033587"/>
    <w:rsid w:val="00033BD4"/>
    <w:rsid w:val="00033C9E"/>
    <w:rsid w:val="00033DAD"/>
    <w:rsid w:val="00033E18"/>
    <w:rsid w:val="0003411F"/>
    <w:rsid w:val="0003413F"/>
    <w:rsid w:val="00034263"/>
    <w:rsid w:val="0003449E"/>
    <w:rsid w:val="000346CC"/>
    <w:rsid w:val="0003474B"/>
    <w:rsid w:val="00034A60"/>
    <w:rsid w:val="00034FD3"/>
    <w:rsid w:val="0003503C"/>
    <w:rsid w:val="00035069"/>
    <w:rsid w:val="00035134"/>
    <w:rsid w:val="000354EC"/>
    <w:rsid w:val="000356CF"/>
    <w:rsid w:val="0003575C"/>
    <w:rsid w:val="00035A6E"/>
    <w:rsid w:val="00035BAB"/>
    <w:rsid w:val="00035BC3"/>
    <w:rsid w:val="00035D52"/>
    <w:rsid w:val="000363F3"/>
    <w:rsid w:val="00036454"/>
    <w:rsid w:val="000365E8"/>
    <w:rsid w:val="0003661D"/>
    <w:rsid w:val="000366CA"/>
    <w:rsid w:val="000367AA"/>
    <w:rsid w:val="00036807"/>
    <w:rsid w:val="00036D11"/>
    <w:rsid w:val="00036FF5"/>
    <w:rsid w:val="000371D4"/>
    <w:rsid w:val="00037360"/>
    <w:rsid w:val="00037383"/>
    <w:rsid w:val="00037624"/>
    <w:rsid w:val="000379C9"/>
    <w:rsid w:val="00037D43"/>
    <w:rsid w:val="00037DC8"/>
    <w:rsid w:val="000401A7"/>
    <w:rsid w:val="00040597"/>
    <w:rsid w:val="000405E5"/>
    <w:rsid w:val="000407CB"/>
    <w:rsid w:val="00040A00"/>
    <w:rsid w:val="00040A8E"/>
    <w:rsid w:val="00040D71"/>
    <w:rsid w:val="00040EF8"/>
    <w:rsid w:val="0004107D"/>
    <w:rsid w:val="00041131"/>
    <w:rsid w:val="00041503"/>
    <w:rsid w:val="00041593"/>
    <w:rsid w:val="0004162D"/>
    <w:rsid w:val="00041A04"/>
    <w:rsid w:val="00042081"/>
    <w:rsid w:val="000424C7"/>
    <w:rsid w:val="00042813"/>
    <w:rsid w:val="00042959"/>
    <w:rsid w:val="00042B03"/>
    <w:rsid w:val="00042BA9"/>
    <w:rsid w:val="00042D5F"/>
    <w:rsid w:val="00042E01"/>
    <w:rsid w:val="00042EAB"/>
    <w:rsid w:val="00042EE2"/>
    <w:rsid w:val="00043544"/>
    <w:rsid w:val="000437AD"/>
    <w:rsid w:val="00043AC1"/>
    <w:rsid w:val="00043B5A"/>
    <w:rsid w:val="00044113"/>
    <w:rsid w:val="000442C8"/>
    <w:rsid w:val="0004453A"/>
    <w:rsid w:val="000446F0"/>
    <w:rsid w:val="0004484F"/>
    <w:rsid w:val="0004491C"/>
    <w:rsid w:val="00044CC6"/>
    <w:rsid w:val="00045405"/>
    <w:rsid w:val="00045518"/>
    <w:rsid w:val="00045676"/>
    <w:rsid w:val="000457B0"/>
    <w:rsid w:val="00045B01"/>
    <w:rsid w:val="00046035"/>
    <w:rsid w:val="00046883"/>
    <w:rsid w:val="00046E43"/>
    <w:rsid w:val="00047317"/>
    <w:rsid w:val="000479B1"/>
    <w:rsid w:val="00047B0A"/>
    <w:rsid w:val="00047B87"/>
    <w:rsid w:val="00047BC3"/>
    <w:rsid w:val="00047C20"/>
    <w:rsid w:val="000500CE"/>
    <w:rsid w:val="00050142"/>
    <w:rsid w:val="000503DE"/>
    <w:rsid w:val="000507C3"/>
    <w:rsid w:val="00050ABC"/>
    <w:rsid w:val="00050B5A"/>
    <w:rsid w:val="00050BE4"/>
    <w:rsid w:val="000510EC"/>
    <w:rsid w:val="00051B67"/>
    <w:rsid w:val="00051C2D"/>
    <w:rsid w:val="00052146"/>
    <w:rsid w:val="000525DE"/>
    <w:rsid w:val="0005269B"/>
    <w:rsid w:val="00052B1C"/>
    <w:rsid w:val="00052B6D"/>
    <w:rsid w:val="00052BA0"/>
    <w:rsid w:val="00052C56"/>
    <w:rsid w:val="00052D12"/>
    <w:rsid w:val="000531FE"/>
    <w:rsid w:val="0005367A"/>
    <w:rsid w:val="0005396A"/>
    <w:rsid w:val="000539D8"/>
    <w:rsid w:val="000547F5"/>
    <w:rsid w:val="00054A05"/>
    <w:rsid w:val="00054FC6"/>
    <w:rsid w:val="00055147"/>
    <w:rsid w:val="000552AB"/>
    <w:rsid w:val="000552F5"/>
    <w:rsid w:val="0005558F"/>
    <w:rsid w:val="000555C8"/>
    <w:rsid w:val="0005565A"/>
    <w:rsid w:val="00055774"/>
    <w:rsid w:val="0005587B"/>
    <w:rsid w:val="00055A5F"/>
    <w:rsid w:val="00055DDA"/>
    <w:rsid w:val="000566E9"/>
    <w:rsid w:val="0005679C"/>
    <w:rsid w:val="000569FE"/>
    <w:rsid w:val="00056A2F"/>
    <w:rsid w:val="00056AA0"/>
    <w:rsid w:val="00056DBA"/>
    <w:rsid w:val="0005718B"/>
    <w:rsid w:val="0005729C"/>
    <w:rsid w:val="00057340"/>
    <w:rsid w:val="00057557"/>
    <w:rsid w:val="00057594"/>
    <w:rsid w:val="00057D90"/>
    <w:rsid w:val="00057DCD"/>
    <w:rsid w:val="00060070"/>
    <w:rsid w:val="0006021E"/>
    <w:rsid w:val="000604BE"/>
    <w:rsid w:val="000604CB"/>
    <w:rsid w:val="00060590"/>
    <w:rsid w:val="00060998"/>
    <w:rsid w:val="00060A13"/>
    <w:rsid w:val="00060C9F"/>
    <w:rsid w:val="00060CB5"/>
    <w:rsid w:val="00060E44"/>
    <w:rsid w:val="00061032"/>
    <w:rsid w:val="000612CD"/>
    <w:rsid w:val="000613CC"/>
    <w:rsid w:val="00061732"/>
    <w:rsid w:val="00061D09"/>
    <w:rsid w:val="00061D58"/>
    <w:rsid w:val="00061E2D"/>
    <w:rsid w:val="00061E76"/>
    <w:rsid w:val="00061F48"/>
    <w:rsid w:val="00062086"/>
    <w:rsid w:val="000621A0"/>
    <w:rsid w:val="00062246"/>
    <w:rsid w:val="00062D74"/>
    <w:rsid w:val="00062DA5"/>
    <w:rsid w:val="00062FFD"/>
    <w:rsid w:val="0006324F"/>
    <w:rsid w:val="0006329F"/>
    <w:rsid w:val="00063485"/>
    <w:rsid w:val="00063C4C"/>
    <w:rsid w:val="00063FA3"/>
    <w:rsid w:val="000641BA"/>
    <w:rsid w:val="000641FF"/>
    <w:rsid w:val="000642B0"/>
    <w:rsid w:val="00064709"/>
    <w:rsid w:val="00064772"/>
    <w:rsid w:val="00064815"/>
    <w:rsid w:val="000648A0"/>
    <w:rsid w:val="00065092"/>
    <w:rsid w:val="000655D8"/>
    <w:rsid w:val="000656A0"/>
    <w:rsid w:val="00065743"/>
    <w:rsid w:val="00065780"/>
    <w:rsid w:val="00065978"/>
    <w:rsid w:val="00065DB7"/>
    <w:rsid w:val="00065DCD"/>
    <w:rsid w:val="00065EEF"/>
    <w:rsid w:val="00065FB9"/>
    <w:rsid w:val="00065FFC"/>
    <w:rsid w:val="00066019"/>
    <w:rsid w:val="0006664C"/>
    <w:rsid w:val="000668B6"/>
    <w:rsid w:val="00066BCA"/>
    <w:rsid w:val="00066CC0"/>
    <w:rsid w:val="00066EF1"/>
    <w:rsid w:val="00067313"/>
    <w:rsid w:val="0006757E"/>
    <w:rsid w:val="00067B0A"/>
    <w:rsid w:val="00070AD1"/>
    <w:rsid w:val="00070FFB"/>
    <w:rsid w:val="00071024"/>
    <w:rsid w:val="00071512"/>
    <w:rsid w:val="000716F3"/>
    <w:rsid w:val="00071751"/>
    <w:rsid w:val="000718F9"/>
    <w:rsid w:val="00071980"/>
    <w:rsid w:val="000719AD"/>
    <w:rsid w:val="00071DA3"/>
    <w:rsid w:val="00072638"/>
    <w:rsid w:val="00072761"/>
    <w:rsid w:val="00072985"/>
    <w:rsid w:val="00073052"/>
    <w:rsid w:val="000730DB"/>
    <w:rsid w:val="00073472"/>
    <w:rsid w:val="00073C1A"/>
    <w:rsid w:val="00074083"/>
    <w:rsid w:val="00074118"/>
    <w:rsid w:val="0007430F"/>
    <w:rsid w:val="0007450C"/>
    <w:rsid w:val="00074733"/>
    <w:rsid w:val="00074C5D"/>
    <w:rsid w:val="00074CA6"/>
    <w:rsid w:val="00074D9A"/>
    <w:rsid w:val="00074E44"/>
    <w:rsid w:val="00074F11"/>
    <w:rsid w:val="00074F47"/>
    <w:rsid w:val="00074F92"/>
    <w:rsid w:val="00075092"/>
    <w:rsid w:val="00075191"/>
    <w:rsid w:val="00075200"/>
    <w:rsid w:val="00075242"/>
    <w:rsid w:val="000752C5"/>
    <w:rsid w:val="000754B1"/>
    <w:rsid w:val="000756F5"/>
    <w:rsid w:val="00075834"/>
    <w:rsid w:val="00075933"/>
    <w:rsid w:val="00075A44"/>
    <w:rsid w:val="00075FA7"/>
    <w:rsid w:val="00075FD2"/>
    <w:rsid w:val="000765C0"/>
    <w:rsid w:val="000766D4"/>
    <w:rsid w:val="00076A1B"/>
    <w:rsid w:val="00076A5C"/>
    <w:rsid w:val="00076C86"/>
    <w:rsid w:val="00077109"/>
    <w:rsid w:val="00077161"/>
    <w:rsid w:val="00077508"/>
    <w:rsid w:val="0007783D"/>
    <w:rsid w:val="000778B5"/>
    <w:rsid w:val="0007799E"/>
    <w:rsid w:val="000801A6"/>
    <w:rsid w:val="0008020B"/>
    <w:rsid w:val="000803B3"/>
    <w:rsid w:val="00080638"/>
    <w:rsid w:val="00080D89"/>
    <w:rsid w:val="00081342"/>
    <w:rsid w:val="00081C79"/>
    <w:rsid w:val="00082838"/>
    <w:rsid w:val="0008290E"/>
    <w:rsid w:val="00082B43"/>
    <w:rsid w:val="00082B57"/>
    <w:rsid w:val="0008300E"/>
    <w:rsid w:val="0008312F"/>
    <w:rsid w:val="000831DC"/>
    <w:rsid w:val="0008326C"/>
    <w:rsid w:val="00083270"/>
    <w:rsid w:val="0008349D"/>
    <w:rsid w:val="00083811"/>
    <w:rsid w:val="000838D2"/>
    <w:rsid w:val="00083E79"/>
    <w:rsid w:val="000842BE"/>
    <w:rsid w:val="000847D2"/>
    <w:rsid w:val="00084845"/>
    <w:rsid w:val="00084A6D"/>
    <w:rsid w:val="00084C8A"/>
    <w:rsid w:val="00084F73"/>
    <w:rsid w:val="000850AD"/>
    <w:rsid w:val="00085B9B"/>
    <w:rsid w:val="0008624F"/>
    <w:rsid w:val="00086709"/>
    <w:rsid w:val="00086922"/>
    <w:rsid w:val="00086B3E"/>
    <w:rsid w:val="00086E41"/>
    <w:rsid w:val="000871AA"/>
    <w:rsid w:val="0008720D"/>
    <w:rsid w:val="0008733B"/>
    <w:rsid w:val="00087AB2"/>
    <w:rsid w:val="00087D3E"/>
    <w:rsid w:val="00090021"/>
    <w:rsid w:val="0009017D"/>
    <w:rsid w:val="000901DB"/>
    <w:rsid w:val="00090732"/>
    <w:rsid w:val="000907A6"/>
    <w:rsid w:val="000907EF"/>
    <w:rsid w:val="00090A98"/>
    <w:rsid w:val="00090D21"/>
    <w:rsid w:val="00090DFE"/>
    <w:rsid w:val="00090E81"/>
    <w:rsid w:val="00091201"/>
    <w:rsid w:val="0009158E"/>
    <w:rsid w:val="000915AE"/>
    <w:rsid w:val="0009167D"/>
    <w:rsid w:val="00091821"/>
    <w:rsid w:val="0009183F"/>
    <w:rsid w:val="00091D23"/>
    <w:rsid w:val="000922F3"/>
    <w:rsid w:val="0009259F"/>
    <w:rsid w:val="00092E19"/>
    <w:rsid w:val="0009343C"/>
    <w:rsid w:val="000934B1"/>
    <w:rsid w:val="00093899"/>
    <w:rsid w:val="00093ACD"/>
    <w:rsid w:val="00094376"/>
    <w:rsid w:val="00094558"/>
    <w:rsid w:val="000946BC"/>
    <w:rsid w:val="00094877"/>
    <w:rsid w:val="00094CEC"/>
    <w:rsid w:val="00095F18"/>
    <w:rsid w:val="00096386"/>
    <w:rsid w:val="000966E5"/>
    <w:rsid w:val="000968D1"/>
    <w:rsid w:val="00096937"/>
    <w:rsid w:val="00096CE8"/>
    <w:rsid w:val="0009728D"/>
    <w:rsid w:val="00097430"/>
    <w:rsid w:val="00097437"/>
    <w:rsid w:val="00097553"/>
    <w:rsid w:val="0009765B"/>
    <w:rsid w:val="000976E2"/>
    <w:rsid w:val="000978FD"/>
    <w:rsid w:val="00097A12"/>
    <w:rsid w:val="00097AFF"/>
    <w:rsid w:val="00097D64"/>
    <w:rsid w:val="00097E1A"/>
    <w:rsid w:val="000A0146"/>
    <w:rsid w:val="000A02CB"/>
    <w:rsid w:val="000A054A"/>
    <w:rsid w:val="000A0641"/>
    <w:rsid w:val="000A0AAA"/>
    <w:rsid w:val="000A0BC9"/>
    <w:rsid w:val="000A0C3A"/>
    <w:rsid w:val="000A0CF5"/>
    <w:rsid w:val="000A0D36"/>
    <w:rsid w:val="000A0EA5"/>
    <w:rsid w:val="000A10D8"/>
    <w:rsid w:val="000A10DD"/>
    <w:rsid w:val="000A11FD"/>
    <w:rsid w:val="000A127F"/>
    <w:rsid w:val="000A18E0"/>
    <w:rsid w:val="000A195A"/>
    <w:rsid w:val="000A1F41"/>
    <w:rsid w:val="000A2089"/>
    <w:rsid w:val="000A22B5"/>
    <w:rsid w:val="000A23BA"/>
    <w:rsid w:val="000A25AA"/>
    <w:rsid w:val="000A260B"/>
    <w:rsid w:val="000A26B8"/>
    <w:rsid w:val="000A2738"/>
    <w:rsid w:val="000A2835"/>
    <w:rsid w:val="000A289F"/>
    <w:rsid w:val="000A297F"/>
    <w:rsid w:val="000A2985"/>
    <w:rsid w:val="000A29E4"/>
    <w:rsid w:val="000A2A32"/>
    <w:rsid w:val="000A2D9B"/>
    <w:rsid w:val="000A2E2C"/>
    <w:rsid w:val="000A2F84"/>
    <w:rsid w:val="000A37FE"/>
    <w:rsid w:val="000A3CC9"/>
    <w:rsid w:val="000A3D50"/>
    <w:rsid w:val="000A3DF7"/>
    <w:rsid w:val="000A437F"/>
    <w:rsid w:val="000A43CC"/>
    <w:rsid w:val="000A4932"/>
    <w:rsid w:val="000A4BB5"/>
    <w:rsid w:val="000A4BC4"/>
    <w:rsid w:val="000A5707"/>
    <w:rsid w:val="000A57F9"/>
    <w:rsid w:val="000A5ADD"/>
    <w:rsid w:val="000A5BC5"/>
    <w:rsid w:val="000A651C"/>
    <w:rsid w:val="000A67F5"/>
    <w:rsid w:val="000A6886"/>
    <w:rsid w:val="000A6A91"/>
    <w:rsid w:val="000A6CC6"/>
    <w:rsid w:val="000A6D83"/>
    <w:rsid w:val="000A72E5"/>
    <w:rsid w:val="000A73BD"/>
    <w:rsid w:val="000A746A"/>
    <w:rsid w:val="000A762D"/>
    <w:rsid w:val="000A79B0"/>
    <w:rsid w:val="000A7A5A"/>
    <w:rsid w:val="000A7B79"/>
    <w:rsid w:val="000A7BCC"/>
    <w:rsid w:val="000A7BF1"/>
    <w:rsid w:val="000B005C"/>
    <w:rsid w:val="000B019B"/>
    <w:rsid w:val="000B03C0"/>
    <w:rsid w:val="000B052B"/>
    <w:rsid w:val="000B0669"/>
    <w:rsid w:val="000B08A7"/>
    <w:rsid w:val="000B09A5"/>
    <w:rsid w:val="000B0A20"/>
    <w:rsid w:val="000B0D39"/>
    <w:rsid w:val="000B0E28"/>
    <w:rsid w:val="000B0F5C"/>
    <w:rsid w:val="000B0F6C"/>
    <w:rsid w:val="000B1208"/>
    <w:rsid w:val="000B1319"/>
    <w:rsid w:val="000B1844"/>
    <w:rsid w:val="000B18D8"/>
    <w:rsid w:val="000B19DE"/>
    <w:rsid w:val="000B1A50"/>
    <w:rsid w:val="000B1C82"/>
    <w:rsid w:val="000B1FA4"/>
    <w:rsid w:val="000B2612"/>
    <w:rsid w:val="000B2828"/>
    <w:rsid w:val="000B2C5C"/>
    <w:rsid w:val="000B2CA8"/>
    <w:rsid w:val="000B2E93"/>
    <w:rsid w:val="000B2FED"/>
    <w:rsid w:val="000B3144"/>
    <w:rsid w:val="000B339A"/>
    <w:rsid w:val="000B33B7"/>
    <w:rsid w:val="000B369C"/>
    <w:rsid w:val="000B3A35"/>
    <w:rsid w:val="000B3BD8"/>
    <w:rsid w:val="000B3EEC"/>
    <w:rsid w:val="000B4175"/>
    <w:rsid w:val="000B4214"/>
    <w:rsid w:val="000B443D"/>
    <w:rsid w:val="000B4AFA"/>
    <w:rsid w:val="000B4B08"/>
    <w:rsid w:val="000B4E6A"/>
    <w:rsid w:val="000B5463"/>
    <w:rsid w:val="000B583E"/>
    <w:rsid w:val="000B5935"/>
    <w:rsid w:val="000B59EB"/>
    <w:rsid w:val="000B5A99"/>
    <w:rsid w:val="000B5DD2"/>
    <w:rsid w:val="000B5E01"/>
    <w:rsid w:val="000B5E92"/>
    <w:rsid w:val="000B5F4C"/>
    <w:rsid w:val="000B5F90"/>
    <w:rsid w:val="000B61E3"/>
    <w:rsid w:val="000B6283"/>
    <w:rsid w:val="000B659A"/>
    <w:rsid w:val="000B65A1"/>
    <w:rsid w:val="000B6D15"/>
    <w:rsid w:val="000B736B"/>
    <w:rsid w:val="000B739B"/>
    <w:rsid w:val="000B73B5"/>
    <w:rsid w:val="000B76A9"/>
    <w:rsid w:val="000B7901"/>
    <w:rsid w:val="000B7CEC"/>
    <w:rsid w:val="000B7F2A"/>
    <w:rsid w:val="000C0065"/>
    <w:rsid w:val="000C062D"/>
    <w:rsid w:val="000C08C2"/>
    <w:rsid w:val="000C090E"/>
    <w:rsid w:val="000C09AC"/>
    <w:rsid w:val="000C0D4D"/>
    <w:rsid w:val="000C0EB3"/>
    <w:rsid w:val="000C101F"/>
    <w:rsid w:val="000C1093"/>
    <w:rsid w:val="000C115A"/>
    <w:rsid w:val="000C11EC"/>
    <w:rsid w:val="000C18C3"/>
    <w:rsid w:val="000C1C2E"/>
    <w:rsid w:val="000C1D1C"/>
    <w:rsid w:val="000C2045"/>
    <w:rsid w:val="000C2123"/>
    <w:rsid w:val="000C232E"/>
    <w:rsid w:val="000C26D2"/>
    <w:rsid w:val="000C2A35"/>
    <w:rsid w:val="000C2B89"/>
    <w:rsid w:val="000C2C3B"/>
    <w:rsid w:val="000C34AF"/>
    <w:rsid w:val="000C3501"/>
    <w:rsid w:val="000C38D9"/>
    <w:rsid w:val="000C3A32"/>
    <w:rsid w:val="000C3BB7"/>
    <w:rsid w:val="000C3F38"/>
    <w:rsid w:val="000C4102"/>
    <w:rsid w:val="000C4124"/>
    <w:rsid w:val="000C42B4"/>
    <w:rsid w:val="000C4B20"/>
    <w:rsid w:val="000C5018"/>
    <w:rsid w:val="000C52F3"/>
    <w:rsid w:val="000C5688"/>
    <w:rsid w:val="000C56AD"/>
    <w:rsid w:val="000C583F"/>
    <w:rsid w:val="000C5DEC"/>
    <w:rsid w:val="000C5E97"/>
    <w:rsid w:val="000C5F3C"/>
    <w:rsid w:val="000C626A"/>
    <w:rsid w:val="000C637B"/>
    <w:rsid w:val="000C648D"/>
    <w:rsid w:val="000C6825"/>
    <w:rsid w:val="000C6851"/>
    <w:rsid w:val="000C6AF5"/>
    <w:rsid w:val="000C6BF2"/>
    <w:rsid w:val="000C6CB3"/>
    <w:rsid w:val="000C6D60"/>
    <w:rsid w:val="000C7A8E"/>
    <w:rsid w:val="000D0D40"/>
    <w:rsid w:val="000D0F03"/>
    <w:rsid w:val="000D21D3"/>
    <w:rsid w:val="000D2227"/>
    <w:rsid w:val="000D24B7"/>
    <w:rsid w:val="000D26A9"/>
    <w:rsid w:val="000D2F54"/>
    <w:rsid w:val="000D318F"/>
    <w:rsid w:val="000D31DE"/>
    <w:rsid w:val="000D33F2"/>
    <w:rsid w:val="000D34AD"/>
    <w:rsid w:val="000D351E"/>
    <w:rsid w:val="000D35AC"/>
    <w:rsid w:val="000D3629"/>
    <w:rsid w:val="000D381B"/>
    <w:rsid w:val="000D3922"/>
    <w:rsid w:val="000D3B78"/>
    <w:rsid w:val="000D4134"/>
    <w:rsid w:val="000D4312"/>
    <w:rsid w:val="000D436F"/>
    <w:rsid w:val="000D4383"/>
    <w:rsid w:val="000D4671"/>
    <w:rsid w:val="000D4C66"/>
    <w:rsid w:val="000D4D9B"/>
    <w:rsid w:val="000D4FE6"/>
    <w:rsid w:val="000D53E2"/>
    <w:rsid w:val="000D57B9"/>
    <w:rsid w:val="000D58B7"/>
    <w:rsid w:val="000D5C1F"/>
    <w:rsid w:val="000D6585"/>
    <w:rsid w:val="000D6920"/>
    <w:rsid w:val="000D6AF2"/>
    <w:rsid w:val="000D6B3D"/>
    <w:rsid w:val="000D6CDB"/>
    <w:rsid w:val="000D6DF3"/>
    <w:rsid w:val="000D6EE4"/>
    <w:rsid w:val="000D736C"/>
    <w:rsid w:val="000D748B"/>
    <w:rsid w:val="000D7803"/>
    <w:rsid w:val="000D7BDD"/>
    <w:rsid w:val="000D7E02"/>
    <w:rsid w:val="000E011A"/>
    <w:rsid w:val="000E012A"/>
    <w:rsid w:val="000E02E1"/>
    <w:rsid w:val="000E09BF"/>
    <w:rsid w:val="000E0A6D"/>
    <w:rsid w:val="000E0CE6"/>
    <w:rsid w:val="000E12DF"/>
    <w:rsid w:val="000E12EE"/>
    <w:rsid w:val="000E1740"/>
    <w:rsid w:val="000E1857"/>
    <w:rsid w:val="000E1E22"/>
    <w:rsid w:val="000E23BA"/>
    <w:rsid w:val="000E260E"/>
    <w:rsid w:val="000E2631"/>
    <w:rsid w:val="000E277D"/>
    <w:rsid w:val="000E2939"/>
    <w:rsid w:val="000E308A"/>
    <w:rsid w:val="000E3215"/>
    <w:rsid w:val="000E367D"/>
    <w:rsid w:val="000E3746"/>
    <w:rsid w:val="000E37B2"/>
    <w:rsid w:val="000E382D"/>
    <w:rsid w:val="000E3C46"/>
    <w:rsid w:val="000E3E13"/>
    <w:rsid w:val="000E3E2F"/>
    <w:rsid w:val="000E4289"/>
    <w:rsid w:val="000E4D9E"/>
    <w:rsid w:val="000E4DA0"/>
    <w:rsid w:val="000E52A1"/>
    <w:rsid w:val="000E5612"/>
    <w:rsid w:val="000E57E2"/>
    <w:rsid w:val="000E5950"/>
    <w:rsid w:val="000E59B2"/>
    <w:rsid w:val="000E5A0D"/>
    <w:rsid w:val="000E5C10"/>
    <w:rsid w:val="000E630D"/>
    <w:rsid w:val="000E6428"/>
    <w:rsid w:val="000E645B"/>
    <w:rsid w:val="000E68D1"/>
    <w:rsid w:val="000E6BA6"/>
    <w:rsid w:val="000E6D3F"/>
    <w:rsid w:val="000E7131"/>
    <w:rsid w:val="000E7172"/>
    <w:rsid w:val="000E71A6"/>
    <w:rsid w:val="000E74F8"/>
    <w:rsid w:val="000E7F1E"/>
    <w:rsid w:val="000E7F71"/>
    <w:rsid w:val="000E7F93"/>
    <w:rsid w:val="000F0127"/>
    <w:rsid w:val="000F01AF"/>
    <w:rsid w:val="000F01CA"/>
    <w:rsid w:val="000F033C"/>
    <w:rsid w:val="000F07E1"/>
    <w:rsid w:val="000F082F"/>
    <w:rsid w:val="000F0C80"/>
    <w:rsid w:val="000F0F56"/>
    <w:rsid w:val="000F1158"/>
    <w:rsid w:val="000F116E"/>
    <w:rsid w:val="000F123E"/>
    <w:rsid w:val="000F1394"/>
    <w:rsid w:val="000F17A1"/>
    <w:rsid w:val="000F1850"/>
    <w:rsid w:val="000F186F"/>
    <w:rsid w:val="000F1E15"/>
    <w:rsid w:val="000F1F13"/>
    <w:rsid w:val="000F1FC5"/>
    <w:rsid w:val="000F222D"/>
    <w:rsid w:val="000F2773"/>
    <w:rsid w:val="000F2791"/>
    <w:rsid w:val="000F27BF"/>
    <w:rsid w:val="000F28DC"/>
    <w:rsid w:val="000F30D6"/>
    <w:rsid w:val="000F32F2"/>
    <w:rsid w:val="000F343F"/>
    <w:rsid w:val="000F34D8"/>
    <w:rsid w:val="000F3BCE"/>
    <w:rsid w:val="000F3D1A"/>
    <w:rsid w:val="000F3E2D"/>
    <w:rsid w:val="000F4915"/>
    <w:rsid w:val="000F4929"/>
    <w:rsid w:val="000F49E2"/>
    <w:rsid w:val="000F52C5"/>
    <w:rsid w:val="000F53F0"/>
    <w:rsid w:val="000F553B"/>
    <w:rsid w:val="000F5858"/>
    <w:rsid w:val="000F595D"/>
    <w:rsid w:val="000F59F1"/>
    <w:rsid w:val="000F5A1B"/>
    <w:rsid w:val="000F5BB0"/>
    <w:rsid w:val="000F5CB6"/>
    <w:rsid w:val="000F60C1"/>
    <w:rsid w:val="000F635A"/>
    <w:rsid w:val="000F659E"/>
    <w:rsid w:val="000F663D"/>
    <w:rsid w:val="000F683B"/>
    <w:rsid w:val="000F69F5"/>
    <w:rsid w:val="000F6AF9"/>
    <w:rsid w:val="000F6CB7"/>
    <w:rsid w:val="000F6E56"/>
    <w:rsid w:val="000F7337"/>
    <w:rsid w:val="000F741D"/>
    <w:rsid w:val="000F7433"/>
    <w:rsid w:val="000F7590"/>
    <w:rsid w:val="000F7BEB"/>
    <w:rsid w:val="000F7C9B"/>
    <w:rsid w:val="000F7CDB"/>
    <w:rsid w:val="000F7DF0"/>
    <w:rsid w:val="0010004C"/>
    <w:rsid w:val="00100185"/>
    <w:rsid w:val="00100460"/>
    <w:rsid w:val="001007C1"/>
    <w:rsid w:val="00100A39"/>
    <w:rsid w:val="00100A67"/>
    <w:rsid w:val="001015AE"/>
    <w:rsid w:val="001018B9"/>
    <w:rsid w:val="00101981"/>
    <w:rsid w:val="00101A2D"/>
    <w:rsid w:val="00101C15"/>
    <w:rsid w:val="00101CCC"/>
    <w:rsid w:val="00102773"/>
    <w:rsid w:val="00102C97"/>
    <w:rsid w:val="00102CC7"/>
    <w:rsid w:val="00102EEE"/>
    <w:rsid w:val="00103272"/>
    <w:rsid w:val="00103314"/>
    <w:rsid w:val="00103455"/>
    <w:rsid w:val="00103497"/>
    <w:rsid w:val="001037F4"/>
    <w:rsid w:val="001038DC"/>
    <w:rsid w:val="00103B56"/>
    <w:rsid w:val="00104088"/>
    <w:rsid w:val="00104C87"/>
    <w:rsid w:val="00104DC0"/>
    <w:rsid w:val="00104DC8"/>
    <w:rsid w:val="00104FBA"/>
    <w:rsid w:val="0010513D"/>
    <w:rsid w:val="00105169"/>
    <w:rsid w:val="00105867"/>
    <w:rsid w:val="00105CF3"/>
    <w:rsid w:val="001061D3"/>
    <w:rsid w:val="00106391"/>
    <w:rsid w:val="001063F9"/>
    <w:rsid w:val="0010645D"/>
    <w:rsid w:val="00106E9D"/>
    <w:rsid w:val="0010712F"/>
    <w:rsid w:val="001071B0"/>
    <w:rsid w:val="00107324"/>
    <w:rsid w:val="001074B1"/>
    <w:rsid w:val="001076A1"/>
    <w:rsid w:val="001078D3"/>
    <w:rsid w:val="00107D4F"/>
    <w:rsid w:val="00110158"/>
    <w:rsid w:val="00110489"/>
    <w:rsid w:val="001105C6"/>
    <w:rsid w:val="00110648"/>
    <w:rsid w:val="00110650"/>
    <w:rsid w:val="001106DE"/>
    <w:rsid w:val="00110A92"/>
    <w:rsid w:val="00110BB6"/>
    <w:rsid w:val="00110D3B"/>
    <w:rsid w:val="00110DB6"/>
    <w:rsid w:val="00110FA8"/>
    <w:rsid w:val="001110AE"/>
    <w:rsid w:val="0011145B"/>
    <w:rsid w:val="00111626"/>
    <w:rsid w:val="001117FB"/>
    <w:rsid w:val="00111B56"/>
    <w:rsid w:val="00111B87"/>
    <w:rsid w:val="00111BA4"/>
    <w:rsid w:val="00111CAA"/>
    <w:rsid w:val="00111D36"/>
    <w:rsid w:val="00111DAE"/>
    <w:rsid w:val="00111E33"/>
    <w:rsid w:val="00111E36"/>
    <w:rsid w:val="00111EBE"/>
    <w:rsid w:val="001125C7"/>
    <w:rsid w:val="00112BF4"/>
    <w:rsid w:val="00112E52"/>
    <w:rsid w:val="001135AF"/>
    <w:rsid w:val="001135F9"/>
    <w:rsid w:val="00113696"/>
    <w:rsid w:val="001136E6"/>
    <w:rsid w:val="00113717"/>
    <w:rsid w:val="0011373A"/>
    <w:rsid w:val="001137F3"/>
    <w:rsid w:val="0011395E"/>
    <w:rsid w:val="00113A51"/>
    <w:rsid w:val="00113A9D"/>
    <w:rsid w:val="001141D5"/>
    <w:rsid w:val="0011425C"/>
    <w:rsid w:val="001145DC"/>
    <w:rsid w:val="00114720"/>
    <w:rsid w:val="001147CB"/>
    <w:rsid w:val="00114938"/>
    <w:rsid w:val="00114B5B"/>
    <w:rsid w:val="00114C9E"/>
    <w:rsid w:val="00114CB0"/>
    <w:rsid w:val="00114CC4"/>
    <w:rsid w:val="00114DF6"/>
    <w:rsid w:val="00114F58"/>
    <w:rsid w:val="00114F5F"/>
    <w:rsid w:val="0011514C"/>
    <w:rsid w:val="001151BC"/>
    <w:rsid w:val="0011569C"/>
    <w:rsid w:val="0011580F"/>
    <w:rsid w:val="00115CBE"/>
    <w:rsid w:val="00116056"/>
    <w:rsid w:val="00116071"/>
    <w:rsid w:val="0011664C"/>
    <w:rsid w:val="00116714"/>
    <w:rsid w:val="00116AB5"/>
    <w:rsid w:val="00116DD6"/>
    <w:rsid w:val="00116FB1"/>
    <w:rsid w:val="001170F2"/>
    <w:rsid w:val="00117191"/>
    <w:rsid w:val="00117456"/>
    <w:rsid w:val="00117589"/>
    <w:rsid w:val="001176B9"/>
    <w:rsid w:val="00117BDD"/>
    <w:rsid w:val="00117D5C"/>
    <w:rsid w:val="00117F33"/>
    <w:rsid w:val="00120060"/>
    <w:rsid w:val="00120DA9"/>
    <w:rsid w:val="00121017"/>
    <w:rsid w:val="001214E9"/>
    <w:rsid w:val="001215B5"/>
    <w:rsid w:val="001217A8"/>
    <w:rsid w:val="00121AB4"/>
    <w:rsid w:val="00121B07"/>
    <w:rsid w:val="00122237"/>
    <w:rsid w:val="001222B4"/>
    <w:rsid w:val="0012232C"/>
    <w:rsid w:val="0012240B"/>
    <w:rsid w:val="001226CE"/>
    <w:rsid w:val="001226E7"/>
    <w:rsid w:val="001227FF"/>
    <w:rsid w:val="001228DB"/>
    <w:rsid w:val="00122A63"/>
    <w:rsid w:val="00122DFB"/>
    <w:rsid w:val="00122E1A"/>
    <w:rsid w:val="00122E74"/>
    <w:rsid w:val="00123368"/>
    <w:rsid w:val="001233A2"/>
    <w:rsid w:val="001233A6"/>
    <w:rsid w:val="0012370D"/>
    <w:rsid w:val="001237F8"/>
    <w:rsid w:val="00123E0D"/>
    <w:rsid w:val="001240C3"/>
    <w:rsid w:val="001243B0"/>
    <w:rsid w:val="00124785"/>
    <w:rsid w:val="00124BAB"/>
    <w:rsid w:val="00125118"/>
    <w:rsid w:val="00125401"/>
    <w:rsid w:val="00125EC6"/>
    <w:rsid w:val="001265C6"/>
    <w:rsid w:val="00126828"/>
    <w:rsid w:val="00126850"/>
    <w:rsid w:val="00126C53"/>
    <w:rsid w:val="00126E7E"/>
    <w:rsid w:val="00126F1A"/>
    <w:rsid w:val="0012739A"/>
    <w:rsid w:val="001273B2"/>
    <w:rsid w:val="00127570"/>
    <w:rsid w:val="0012759A"/>
    <w:rsid w:val="00127790"/>
    <w:rsid w:val="00127AAC"/>
    <w:rsid w:val="00127B7F"/>
    <w:rsid w:val="00127E4F"/>
    <w:rsid w:val="00130152"/>
    <w:rsid w:val="00130597"/>
    <w:rsid w:val="001309CC"/>
    <w:rsid w:val="00130A55"/>
    <w:rsid w:val="00130C6B"/>
    <w:rsid w:val="0013164E"/>
    <w:rsid w:val="00131812"/>
    <w:rsid w:val="00132109"/>
    <w:rsid w:val="001325F3"/>
    <w:rsid w:val="00132C67"/>
    <w:rsid w:val="00132CDA"/>
    <w:rsid w:val="00132E30"/>
    <w:rsid w:val="00132E8A"/>
    <w:rsid w:val="00132EBE"/>
    <w:rsid w:val="00132F32"/>
    <w:rsid w:val="0013319A"/>
    <w:rsid w:val="00133678"/>
    <w:rsid w:val="0013375A"/>
    <w:rsid w:val="00133846"/>
    <w:rsid w:val="00133B92"/>
    <w:rsid w:val="00133E05"/>
    <w:rsid w:val="001341D2"/>
    <w:rsid w:val="00134599"/>
    <w:rsid w:val="001345B6"/>
    <w:rsid w:val="0013484C"/>
    <w:rsid w:val="0013486B"/>
    <w:rsid w:val="001353C7"/>
    <w:rsid w:val="001355A7"/>
    <w:rsid w:val="001358C6"/>
    <w:rsid w:val="0013597E"/>
    <w:rsid w:val="00135A0C"/>
    <w:rsid w:val="00135A4E"/>
    <w:rsid w:val="00135E05"/>
    <w:rsid w:val="0013635D"/>
    <w:rsid w:val="00136B64"/>
    <w:rsid w:val="00136E2B"/>
    <w:rsid w:val="0013701B"/>
    <w:rsid w:val="00137183"/>
    <w:rsid w:val="00137317"/>
    <w:rsid w:val="00137444"/>
    <w:rsid w:val="00137515"/>
    <w:rsid w:val="00137977"/>
    <w:rsid w:val="001379F9"/>
    <w:rsid w:val="00137C3B"/>
    <w:rsid w:val="00137C71"/>
    <w:rsid w:val="00137CA6"/>
    <w:rsid w:val="00137DEE"/>
    <w:rsid w:val="00137EDC"/>
    <w:rsid w:val="00137F18"/>
    <w:rsid w:val="001402E6"/>
    <w:rsid w:val="001402FA"/>
    <w:rsid w:val="00140472"/>
    <w:rsid w:val="00140521"/>
    <w:rsid w:val="001405C1"/>
    <w:rsid w:val="00140723"/>
    <w:rsid w:val="00140792"/>
    <w:rsid w:val="001409DA"/>
    <w:rsid w:val="00140EBE"/>
    <w:rsid w:val="00140ED3"/>
    <w:rsid w:val="00141298"/>
    <w:rsid w:val="00141401"/>
    <w:rsid w:val="0014154E"/>
    <w:rsid w:val="0014156E"/>
    <w:rsid w:val="00141620"/>
    <w:rsid w:val="001416C0"/>
    <w:rsid w:val="0014171F"/>
    <w:rsid w:val="001417CE"/>
    <w:rsid w:val="00141A4E"/>
    <w:rsid w:val="00141D47"/>
    <w:rsid w:val="0014236F"/>
    <w:rsid w:val="001423B1"/>
    <w:rsid w:val="00142830"/>
    <w:rsid w:val="0014298C"/>
    <w:rsid w:val="00142B2D"/>
    <w:rsid w:val="00142B72"/>
    <w:rsid w:val="00142E15"/>
    <w:rsid w:val="00142F7F"/>
    <w:rsid w:val="00143006"/>
    <w:rsid w:val="00143016"/>
    <w:rsid w:val="001433E9"/>
    <w:rsid w:val="00143C3B"/>
    <w:rsid w:val="00143EAB"/>
    <w:rsid w:val="001440C5"/>
    <w:rsid w:val="001440F6"/>
    <w:rsid w:val="001441CF"/>
    <w:rsid w:val="00144767"/>
    <w:rsid w:val="00144E0C"/>
    <w:rsid w:val="00144E76"/>
    <w:rsid w:val="00144FA2"/>
    <w:rsid w:val="00144FBF"/>
    <w:rsid w:val="00144FC5"/>
    <w:rsid w:val="0014525D"/>
    <w:rsid w:val="00145434"/>
    <w:rsid w:val="00145515"/>
    <w:rsid w:val="00145B1D"/>
    <w:rsid w:val="00145ED3"/>
    <w:rsid w:val="001463F6"/>
    <w:rsid w:val="00146A24"/>
    <w:rsid w:val="00146D4A"/>
    <w:rsid w:val="00146E52"/>
    <w:rsid w:val="00146EA9"/>
    <w:rsid w:val="00146F7E"/>
    <w:rsid w:val="00147370"/>
    <w:rsid w:val="001473CE"/>
    <w:rsid w:val="0014749C"/>
    <w:rsid w:val="0014750D"/>
    <w:rsid w:val="001477B9"/>
    <w:rsid w:val="00147B83"/>
    <w:rsid w:val="00147B89"/>
    <w:rsid w:val="00147F8B"/>
    <w:rsid w:val="00150143"/>
    <w:rsid w:val="0015059D"/>
    <w:rsid w:val="001505E6"/>
    <w:rsid w:val="0015072B"/>
    <w:rsid w:val="0015085B"/>
    <w:rsid w:val="00150A7E"/>
    <w:rsid w:val="00150DA5"/>
    <w:rsid w:val="00151035"/>
    <w:rsid w:val="001510A2"/>
    <w:rsid w:val="001511A8"/>
    <w:rsid w:val="0015183E"/>
    <w:rsid w:val="001518DE"/>
    <w:rsid w:val="00151E01"/>
    <w:rsid w:val="00151F40"/>
    <w:rsid w:val="0015206A"/>
    <w:rsid w:val="00152628"/>
    <w:rsid w:val="00152971"/>
    <w:rsid w:val="00152C72"/>
    <w:rsid w:val="00152CE1"/>
    <w:rsid w:val="001530F9"/>
    <w:rsid w:val="00153495"/>
    <w:rsid w:val="00153622"/>
    <w:rsid w:val="001538EF"/>
    <w:rsid w:val="00153C78"/>
    <w:rsid w:val="00153CC4"/>
    <w:rsid w:val="00153CF2"/>
    <w:rsid w:val="00153E6C"/>
    <w:rsid w:val="00153FDC"/>
    <w:rsid w:val="00154034"/>
    <w:rsid w:val="0015407A"/>
    <w:rsid w:val="001540DD"/>
    <w:rsid w:val="0015469F"/>
    <w:rsid w:val="001547A6"/>
    <w:rsid w:val="001547F8"/>
    <w:rsid w:val="00154FD4"/>
    <w:rsid w:val="00155140"/>
    <w:rsid w:val="00155722"/>
    <w:rsid w:val="00155744"/>
    <w:rsid w:val="00155811"/>
    <w:rsid w:val="00155BE6"/>
    <w:rsid w:val="00155CCE"/>
    <w:rsid w:val="00155F79"/>
    <w:rsid w:val="00156093"/>
    <w:rsid w:val="0015634C"/>
    <w:rsid w:val="00156581"/>
    <w:rsid w:val="00156640"/>
    <w:rsid w:val="001568FE"/>
    <w:rsid w:val="00156DAC"/>
    <w:rsid w:val="00156E80"/>
    <w:rsid w:val="00156E92"/>
    <w:rsid w:val="00157114"/>
    <w:rsid w:val="001573AF"/>
    <w:rsid w:val="00157401"/>
    <w:rsid w:val="001576ED"/>
    <w:rsid w:val="001577B2"/>
    <w:rsid w:val="001577F9"/>
    <w:rsid w:val="00157F37"/>
    <w:rsid w:val="00160135"/>
    <w:rsid w:val="001602E6"/>
    <w:rsid w:val="001608BD"/>
    <w:rsid w:val="001609A8"/>
    <w:rsid w:val="001609BD"/>
    <w:rsid w:val="00160A2E"/>
    <w:rsid w:val="00160AC2"/>
    <w:rsid w:val="00160BE3"/>
    <w:rsid w:val="00160CBA"/>
    <w:rsid w:val="00160DFF"/>
    <w:rsid w:val="00160E65"/>
    <w:rsid w:val="00160E71"/>
    <w:rsid w:val="001610FC"/>
    <w:rsid w:val="0016145C"/>
    <w:rsid w:val="0016172D"/>
    <w:rsid w:val="00161A58"/>
    <w:rsid w:val="00161A72"/>
    <w:rsid w:val="00161C7F"/>
    <w:rsid w:val="00161F40"/>
    <w:rsid w:val="00161FB9"/>
    <w:rsid w:val="00162262"/>
    <w:rsid w:val="0016226B"/>
    <w:rsid w:val="001627CE"/>
    <w:rsid w:val="00162951"/>
    <w:rsid w:val="001629AE"/>
    <w:rsid w:val="00162CC8"/>
    <w:rsid w:val="00163076"/>
    <w:rsid w:val="001631BF"/>
    <w:rsid w:val="001631F6"/>
    <w:rsid w:val="00163277"/>
    <w:rsid w:val="00163379"/>
    <w:rsid w:val="00163666"/>
    <w:rsid w:val="001636BC"/>
    <w:rsid w:val="00163938"/>
    <w:rsid w:val="00163B87"/>
    <w:rsid w:val="0016404F"/>
    <w:rsid w:val="00164068"/>
    <w:rsid w:val="0016409B"/>
    <w:rsid w:val="00164495"/>
    <w:rsid w:val="001646FF"/>
    <w:rsid w:val="00164AB9"/>
    <w:rsid w:val="00164B19"/>
    <w:rsid w:val="00164C28"/>
    <w:rsid w:val="00165417"/>
    <w:rsid w:val="001656AF"/>
    <w:rsid w:val="001658EC"/>
    <w:rsid w:val="001660E4"/>
    <w:rsid w:val="00166557"/>
    <w:rsid w:val="0016660A"/>
    <w:rsid w:val="001666D4"/>
    <w:rsid w:val="0016676E"/>
    <w:rsid w:val="0016692F"/>
    <w:rsid w:val="00166D44"/>
    <w:rsid w:val="001670CE"/>
    <w:rsid w:val="0016729F"/>
    <w:rsid w:val="001676E8"/>
    <w:rsid w:val="00167888"/>
    <w:rsid w:val="0016791C"/>
    <w:rsid w:val="0016797A"/>
    <w:rsid w:val="00167B4F"/>
    <w:rsid w:val="00167D34"/>
    <w:rsid w:val="00167FAA"/>
    <w:rsid w:val="001700EB"/>
    <w:rsid w:val="00170131"/>
    <w:rsid w:val="00170A27"/>
    <w:rsid w:val="00170D13"/>
    <w:rsid w:val="00170D2B"/>
    <w:rsid w:val="00170DC8"/>
    <w:rsid w:val="00171038"/>
    <w:rsid w:val="00171209"/>
    <w:rsid w:val="0017125B"/>
    <w:rsid w:val="00171514"/>
    <w:rsid w:val="00171712"/>
    <w:rsid w:val="00171768"/>
    <w:rsid w:val="00171774"/>
    <w:rsid w:val="00171D1D"/>
    <w:rsid w:val="00171E81"/>
    <w:rsid w:val="00172359"/>
    <w:rsid w:val="00172569"/>
    <w:rsid w:val="00172E82"/>
    <w:rsid w:val="00172ED8"/>
    <w:rsid w:val="001731E3"/>
    <w:rsid w:val="001736DC"/>
    <w:rsid w:val="001739AB"/>
    <w:rsid w:val="00173B3A"/>
    <w:rsid w:val="0017414C"/>
    <w:rsid w:val="00174803"/>
    <w:rsid w:val="00174878"/>
    <w:rsid w:val="00174D10"/>
    <w:rsid w:val="00174F87"/>
    <w:rsid w:val="00174FA5"/>
    <w:rsid w:val="00175076"/>
    <w:rsid w:val="00175160"/>
    <w:rsid w:val="001751F2"/>
    <w:rsid w:val="001753BB"/>
    <w:rsid w:val="0017541E"/>
    <w:rsid w:val="00175498"/>
    <w:rsid w:val="0017556A"/>
    <w:rsid w:val="001759F3"/>
    <w:rsid w:val="00175BFC"/>
    <w:rsid w:val="00175D4A"/>
    <w:rsid w:val="00175D6C"/>
    <w:rsid w:val="001763FF"/>
    <w:rsid w:val="00176823"/>
    <w:rsid w:val="00176B3D"/>
    <w:rsid w:val="00176DF9"/>
    <w:rsid w:val="00176E19"/>
    <w:rsid w:val="00176F21"/>
    <w:rsid w:val="00177370"/>
    <w:rsid w:val="00177999"/>
    <w:rsid w:val="00177C37"/>
    <w:rsid w:val="00177CF1"/>
    <w:rsid w:val="00177D4B"/>
    <w:rsid w:val="001802B5"/>
    <w:rsid w:val="001804CE"/>
    <w:rsid w:val="001805D3"/>
    <w:rsid w:val="0018061E"/>
    <w:rsid w:val="00180994"/>
    <w:rsid w:val="00180C69"/>
    <w:rsid w:val="00180DED"/>
    <w:rsid w:val="00180E45"/>
    <w:rsid w:val="00180F4B"/>
    <w:rsid w:val="001811BA"/>
    <w:rsid w:val="0018124E"/>
    <w:rsid w:val="001813FA"/>
    <w:rsid w:val="0018184E"/>
    <w:rsid w:val="001819CE"/>
    <w:rsid w:val="00181F40"/>
    <w:rsid w:val="0018242E"/>
    <w:rsid w:val="001825A2"/>
    <w:rsid w:val="00182A0E"/>
    <w:rsid w:val="00182D63"/>
    <w:rsid w:val="00183273"/>
    <w:rsid w:val="001838A5"/>
    <w:rsid w:val="00183B59"/>
    <w:rsid w:val="001841AF"/>
    <w:rsid w:val="001842E3"/>
    <w:rsid w:val="00184487"/>
    <w:rsid w:val="00184871"/>
    <w:rsid w:val="0018498B"/>
    <w:rsid w:val="00184A51"/>
    <w:rsid w:val="00184AC8"/>
    <w:rsid w:val="00184AE8"/>
    <w:rsid w:val="00184DEC"/>
    <w:rsid w:val="00185149"/>
    <w:rsid w:val="001851A1"/>
    <w:rsid w:val="00185554"/>
    <w:rsid w:val="0018573B"/>
    <w:rsid w:val="00185A8F"/>
    <w:rsid w:val="00186046"/>
    <w:rsid w:val="001860CB"/>
    <w:rsid w:val="00186397"/>
    <w:rsid w:val="00186792"/>
    <w:rsid w:val="00186C09"/>
    <w:rsid w:val="00186EF7"/>
    <w:rsid w:val="00187007"/>
    <w:rsid w:val="001874A4"/>
    <w:rsid w:val="00187844"/>
    <w:rsid w:val="001878C8"/>
    <w:rsid w:val="001878E0"/>
    <w:rsid w:val="00187B68"/>
    <w:rsid w:val="00187E26"/>
    <w:rsid w:val="0019007A"/>
    <w:rsid w:val="001906A1"/>
    <w:rsid w:val="00190950"/>
    <w:rsid w:val="00190D7C"/>
    <w:rsid w:val="00190FF3"/>
    <w:rsid w:val="0019100E"/>
    <w:rsid w:val="001910DE"/>
    <w:rsid w:val="0019122F"/>
    <w:rsid w:val="00191312"/>
    <w:rsid w:val="0019131A"/>
    <w:rsid w:val="00191682"/>
    <w:rsid w:val="00191B86"/>
    <w:rsid w:val="00191BD5"/>
    <w:rsid w:val="00191D48"/>
    <w:rsid w:val="00192185"/>
    <w:rsid w:val="001921BC"/>
    <w:rsid w:val="001922A8"/>
    <w:rsid w:val="001923CF"/>
    <w:rsid w:val="0019243C"/>
    <w:rsid w:val="0019272C"/>
    <w:rsid w:val="00192F13"/>
    <w:rsid w:val="00193238"/>
    <w:rsid w:val="00193321"/>
    <w:rsid w:val="00193338"/>
    <w:rsid w:val="00193407"/>
    <w:rsid w:val="0019348C"/>
    <w:rsid w:val="00193A73"/>
    <w:rsid w:val="00193AA0"/>
    <w:rsid w:val="00193B50"/>
    <w:rsid w:val="00193F7F"/>
    <w:rsid w:val="0019421F"/>
    <w:rsid w:val="001944DD"/>
    <w:rsid w:val="001945B1"/>
    <w:rsid w:val="00194697"/>
    <w:rsid w:val="001947E7"/>
    <w:rsid w:val="0019491D"/>
    <w:rsid w:val="00194DFA"/>
    <w:rsid w:val="001950C0"/>
    <w:rsid w:val="0019545A"/>
    <w:rsid w:val="00195572"/>
    <w:rsid w:val="00195762"/>
    <w:rsid w:val="0019589B"/>
    <w:rsid w:val="001958AA"/>
    <w:rsid w:val="001958BC"/>
    <w:rsid w:val="00195967"/>
    <w:rsid w:val="00195C75"/>
    <w:rsid w:val="00196204"/>
    <w:rsid w:val="001964AA"/>
    <w:rsid w:val="00196694"/>
    <w:rsid w:val="001966FA"/>
    <w:rsid w:val="00196E16"/>
    <w:rsid w:val="00197017"/>
    <w:rsid w:val="001970C9"/>
    <w:rsid w:val="0019711F"/>
    <w:rsid w:val="001971F7"/>
    <w:rsid w:val="00197413"/>
    <w:rsid w:val="00197744"/>
    <w:rsid w:val="001977D7"/>
    <w:rsid w:val="00197C4F"/>
    <w:rsid w:val="00197D16"/>
    <w:rsid w:val="001A001A"/>
    <w:rsid w:val="001A044D"/>
    <w:rsid w:val="001A052A"/>
    <w:rsid w:val="001A0612"/>
    <w:rsid w:val="001A086B"/>
    <w:rsid w:val="001A090F"/>
    <w:rsid w:val="001A09EB"/>
    <w:rsid w:val="001A0A0B"/>
    <w:rsid w:val="001A1124"/>
    <w:rsid w:val="001A11B5"/>
    <w:rsid w:val="001A1313"/>
    <w:rsid w:val="001A1725"/>
    <w:rsid w:val="001A177D"/>
    <w:rsid w:val="001A17CB"/>
    <w:rsid w:val="001A17FE"/>
    <w:rsid w:val="001A19FD"/>
    <w:rsid w:val="001A1CFE"/>
    <w:rsid w:val="001A1E72"/>
    <w:rsid w:val="001A2268"/>
    <w:rsid w:val="001A2451"/>
    <w:rsid w:val="001A2468"/>
    <w:rsid w:val="001A2559"/>
    <w:rsid w:val="001A2584"/>
    <w:rsid w:val="001A259D"/>
    <w:rsid w:val="001A2BF5"/>
    <w:rsid w:val="001A2CFC"/>
    <w:rsid w:val="001A300F"/>
    <w:rsid w:val="001A3139"/>
    <w:rsid w:val="001A31F4"/>
    <w:rsid w:val="001A330E"/>
    <w:rsid w:val="001A35F0"/>
    <w:rsid w:val="001A3862"/>
    <w:rsid w:val="001A3910"/>
    <w:rsid w:val="001A3D91"/>
    <w:rsid w:val="001A3ED3"/>
    <w:rsid w:val="001A3FAA"/>
    <w:rsid w:val="001A408D"/>
    <w:rsid w:val="001A42AF"/>
    <w:rsid w:val="001A4465"/>
    <w:rsid w:val="001A4D00"/>
    <w:rsid w:val="001A4D48"/>
    <w:rsid w:val="001A4E85"/>
    <w:rsid w:val="001A55FD"/>
    <w:rsid w:val="001A5606"/>
    <w:rsid w:val="001A5839"/>
    <w:rsid w:val="001A5854"/>
    <w:rsid w:val="001A5866"/>
    <w:rsid w:val="001A5AF8"/>
    <w:rsid w:val="001A5D26"/>
    <w:rsid w:val="001A5D27"/>
    <w:rsid w:val="001A60D5"/>
    <w:rsid w:val="001A6500"/>
    <w:rsid w:val="001A65C2"/>
    <w:rsid w:val="001A68A9"/>
    <w:rsid w:val="001A6D74"/>
    <w:rsid w:val="001A71F7"/>
    <w:rsid w:val="001A71F9"/>
    <w:rsid w:val="001A731F"/>
    <w:rsid w:val="001A7390"/>
    <w:rsid w:val="001A75C1"/>
    <w:rsid w:val="001A78D2"/>
    <w:rsid w:val="001A7AEF"/>
    <w:rsid w:val="001A7C81"/>
    <w:rsid w:val="001A7ED1"/>
    <w:rsid w:val="001A7FE3"/>
    <w:rsid w:val="001B007C"/>
    <w:rsid w:val="001B016C"/>
    <w:rsid w:val="001B023D"/>
    <w:rsid w:val="001B029B"/>
    <w:rsid w:val="001B048B"/>
    <w:rsid w:val="001B0723"/>
    <w:rsid w:val="001B0832"/>
    <w:rsid w:val="001B0959"/>
    <w:rsid w:val="001B0F90"/>
    <w:rsid w:val="001B102B"/>
    <w:rsid w:val="001B10A8"/>
    <w:rsid w:val="001B1443"/>
    <w:rsid w:val="001B15E7"/>
    <w:rsid w:val="001B16B3"/>
    <w:rsid w:val="001B1AC9"/>
    <w:rsid w:val="001B1B4E"/>
    <w:rsid w:val="001B1B7A"/>
    <w:rsid w:val="001B1C32"/>
    <w:rsid w:val="001B1D4C"/>
    <w:rsid w:val="001B1DFC"/>
    <w:rsid w:val="001B26A4"/>
    <w:rsid w:val="001B28DC"/>
    <w:rsid w:val="001B2945"/>
    <w:rsid w:val="001B2B15"/>
    <w:rsid w:val="001B33E1"/>
    <w:rsid w:val="001B3484"/>
    <w:rsid w:val="001B3854"/>
    <w:rsid w:val="001B3AFF"/>
    <w:rsid w:val="001B4274"/>
    <w:rsid w:val="001B45D0"/>
    <w:rsid w:val="001B48FF"/>
    <w:rsid w:val="001B4A70"/>
    <w:rsid w:val="001B4BDF"/>
    <w:rsid w:val="001B4CEB"/>
    <w:rsid w:val="001B5326"/>
    <w:rsid w:val="001B5646"/>
    <w:rsid w:val="001B56E7"/>
    <w:rsid w:val="001B587E"/>
    <w:rsid w:val="001B5957"/>
    <w:rsid w:val="001B5975"/>
    <w:rsid w:val="001B5A5D"/>
    <w:rsid w:val="001B5CF8"/>
    <w:rsid w:val="001B5D8B"/>
    <w:rsid w:val="001B6057"/>
    <w:rsid w:val="001B634A"/>
    <w:rsid w:val="001B6A88"/>
    <w:rsid w:val="001B6B34"/>
    <w:rsid w:val="001B6CB7"/>
    <w:rsid w:val="001B6DF6"/>
    <w:rsid w:val="001B7698"/>
    <w:rsid w:val="001B76AE"/>
    <w:rsid w:val="001B7B01"/>
    <w:rsid w:val="001B7D9B"/>
    <w:rsid w:val="001B7E19"/>
    <w:rsid w:val="001C0032"/>
    <w:rsid w:val="001C0305"/>
    <w:rsid w:val="001C031B"/>
    <w:rsid w:val="001C0363"/>
    <w:rsid w:val="001C06AF"/>
    <w:rsid w:val="001C091B"/>
    <w:rsid w:val="001C0B4A"/>
    <w:rsid w:val="001C0D97"/>
    <w:rsid w:val="001C0E41"/>
    <w:rsid w:val="001C0F16"/>
    <w:rsid w:val="001C1110"/>
    <w:rsid w:val="001C1146"/>
    <w:rsid w:val="001C16F3"/>
    <w:rsid w:val="001C1A63"/>
    <w:rsid w:val="001C1DBB"/>
    <w:rsid w:val="001C1DE0"/>
    <w:rsid w:val="001C1F2A"/>
    <w:rsid w:val="001C2448"/>
    <w:rsid w:val="001C24A6"/>
    <w:rsid w:val="001C25AB"/>
    <w:rsid w:val="001C2A64"/>
    <w:rsid w:val="001C3116"/>
    <w:rsid w:val="001C3243"/>
    <w:rsid w:val="001C3303"/>
    <w:rsid w:val="001C3403"/>
    <w:rsid w:val="001C3A7D"/>
    <w:rsid w:val="001C3AC6"/>
    <w:rsid w:val="001C407E"/>
    <w:rsid w:val="001C442E"/>
    <w:rsid w:val="001C44E2"/>
    <w:rsid w:val="001C4877"/>
    <w:rsid w:val="001C48EF"/>
    <w:rsid w:val="001C4B5C"/>
    <w:rsid w:val="001C4EC5"/>
    <w:rsid w:val="001C52EB"/>
    <w:rsid w:val="001C5652"/>
    <w:rsid w:val="001C56D5"/>
    <w:rsid w:val="001C5747"/>
    <w:rsid w:val="001C5973"/>
    <w:rsid w:val="001C5CF0"/>
    <w:rsid w:val="001C5CFE"/>
    <w:rsid w:val="001C5D1A"/>
    <w:rsid w:val="001C6884"/>
    <w:rsid w:val="001C68D3"/>
    <w:rsid w:val="001C68D4"/>
    <w:rsid w:val="001C6997"/>
    <w:rsid w:val="001C6A4F"/>
    <w:rsid w:val="001C6B2E"/>
    <w:rsid w:val="001C6C0F"/>
    <w:rsid w:val="001C6ED9"/>
    <w:rsid w:val="001C7242"/>
    <w:rsid w:val="001C73FC"/>
    <w:rsid w:val="001C775F"/>
    <w:rsid w:val="001C7B59"/>
    <w:rsid w:val="001C7C57"/>
    <w:rsid w:val="001C7D6A"/>
    <w:rsid w:val="001C7E77"/>
    <w:rsid w:val="001C7F22"/>
    <w:rsid w:val="001D001F"/>
    <w:rsid w:val="001D0023"/>
    <w:rsid w:val="001D029F"/>
    <w:rsid w:val="001D02A2"/>
    <w:rsid w:val="001D0405"/>
    <w:rsid w:val="001D061D"/>
    <w:rsid w:val="001D06CE"/>
    <w:rsid w:val="001D088E"/>
    <w:rsid w:val="001D0891"/>
    <w:rsid w:val="001D09B5"/>
    <w:rsid w:val="001D09EA"/>
    <w:rsid w:val="001D0A64"/>
    <w:rsid w:val="001D11E2"/>
    <w:rsid w:val="001D124A"/>
    <w:rsid w:val="001D1350"/>
    <w:rsid w:val="001D13AB"/>
    <w:rsid w:val="001D1655"/>
    <w:rsid w:val="001D165B"/>
    <w:rsid w:val="001D1A56"/>
    <w:rsid w:val="001D1D52"/>
    <w:rsid w:val="001D1FB5"/>
    <w:rsid w:val="001D2028"/>
    <w:rsid w:val="001D203E"/>
    <w:rsid w:val="001D21D7"/>
    <w:rsid w:val="001D2925"/>
    <w:rsid w:val="001D2A39"/>
    <w:rsid w:val="001D2CCB"/>
    <w:rsid w:val="001D2DF8"/>
    <w:rsid w:val="001D3086"/>
    <w:rsid w:val="001D30E6"/>
    <w:rsid w:val="001D3144"/>
    <w:rsid w:val="001D3724"/>
    <w:rsid w:val="001D3CFF"/>
    <w:rsid w:val="001D3FD8"/>
    <w:rsid w:val="001D43BA"/>
    <w:rsid w:val="001D4446"/>
    <w:rsid w:val="001D44E0"/>
    <w:rsid w:val="001D470C"/>
    <w:rsid w:val="001D4840"/>
    <w:rsid w:val="001D495D"/>
    <w:rsid w:val="001D4A8F"/>
    <w:rsid w:val="001D5312"/>
    <w:rsid w:val="001D532B"/>
    <w:rsid w:val="001D5389"/>
    <w:rsid w:val="001D53FC"/>
    <w:rsid w:val="001D56B5"/>
    <w:rsid w:val="001D5B79"/>
    <w:rsid w:val="001D5C51"/>
    <w:rsid w:val="001D5F25"/>
    <w:rsid w:val="001D5FC7"/>
    <w:rsid w:val="001D61C7"/>
    <w:rsid w:val="001D6727"/>
    <w:rsid w:val="001D697A"/>
    <w:rsid w:val="001D6B81"/>
    <w:rsid w:val="001D6D0A"/>
    <w:rsid w:val="001D6EBD"/>
    <w:rsid w:val="001D715B"/>
    <w:rsid w:val="001D71F3"/>
    <w:rsid w:val="001D7359"/>
    <w:rsid w:val="001D7644"/>
    <w:rsid w:val="001D76A2"/>
    <w:rsid w:val="001D7949"/>
    <w:rsid w:val="001D7A94"/>
    <w:rsid w:val="001D7C28"/>
    <w:rsid w:val="001E028D"/>
    <w:rsid w:val="001E0388"/>
    <w:rsid w:val="001E08E2"/>
    <w:rsid w:val="001E1006"/>
    <w:rsid w:val="001E11A6"/>
    <w:rsid w:val="001E146B"/>
    <w:rsid w:val="001E1570"/>
    <w:rsid w:val="001E1A40"/>
    <w:rsid w:val="001E1D88"/>
    <w:rsid w:val="001E2500"/>
    <w:rsid w:val="001E2A59"/>
    <w:rsid w:val="001E2B1B"/>
    <w:rsid w:val="001E2E62"/>
    <w:rsid w:val="001E3148"/>
    <w:rsid w:val="001E3359"/>
    <w:rsid w:val="001E41F4"/>
    <w:rsid w:val="001E42E9"/>
    <w:rsid w:val="001E4490"/>
    <w:rsid w:val="001E454B"/>
    <w:rsid w:val="001E4731"/>
    <w:rsid w:val="001E49F7"/>
    <w:rsid w:val="001E4EF6"/>
    <w:rsid w:val="001E4F9B"/>
    <w:rsid w:val="001E51E3"/>
    <w:rsid w:val="001E5582"/>
    <w:rsid w:val="001E582F"/>
    <w:rsid w:val="001E58E4"/>
    <w:rsid w:val="001E5924"/>
    <w:rsid w:val="001E59E9"/>
    <w:rsid w:val="001E5BAE"/>
    <w:rsid w:val="001E5EF6"/>
    <w:rsid w:val="001E6235"/>
    <w:rsid w:val="001E638D"/>
    <w:rsid w:val="001E63DE"/>
    <w:rsid w:val="001E6421"/>
    <w:rsid w:val="001E69B8"/>
    <w:rsid w:val="001E69F8"/>
    <w:rsid w:val="001E6A7D"/>
    <w:rsid w:val="001E6B99"/>
    <w:rsid w:val="001E6E35"/>
    <w:rsid w:val="001E7243"/>
    <w:rsid w:val="001E73A5"/>
    <w:rsid w:val="001E798A"/>
    <w:rsid w:val="001E7AB9"/>
    <w:rsid w:val="001E7BCC"/>
    <w:rsid w:val="001E7DFB"/>
    <w:rsid w:val="001F00D0"/>
    <w:rsid w:val="001F0201"/>
    <w:rsid w:val="001F0274"/>
    <w:rsid w:val="001F0510"/>
    <w:rsid w:val="001F06FD"/>
    <w:rsid w:val="001F089F"/>
    <w:rsid w:val="001F09AF"/>
    <w:rsid w:val="001F0D62"/>
    <w:rsid w:val="001F1164"/>
    <w:rsid w:val="001F11AC"/>
    <w:rsid w:val="001F12AD"/>
    <w:rsid w:val="001F12F6"/>
    <w:rsid w:val="001F15F6"/>
    <w:rsid w:val="001F1616"/>
    <w:rsid w:val="001F16A7"/>
    <w:rsid w:val="001F17F7"/>
    <w:rsid w:val="001F18AB"/>
    <w:rsid w:val="001F1D3A"/>
    <w:rsid w:val="001F1E78"/>
    <w:rsid w:val="001F1EC3"/>
    <w:rsid w:val="001F1F8E"/>
    <w:rsid w:val="001F2BBD"/>
    <w:rsid w:val="001F2C2D"/>
    <w:rsid w:val="001F2CE5"/>
    <w:rsid w:val="001F2E73"/>
    <w:rsid w:val="001F3180"/>
    <w:rsid w:val="001F369F"/>
    <w:rsid w:val="001F3863"/>
    <w:rsid w:val="001F3914"/>
    <w:rsid w:val="001F3AAC"/>
    <w:rsid w:val="001F3BE9"/>
    <w:rsid w:val="001F41A4"/>
    <w:rsid w:val="001F4B14"/>
    <w:rsid w:val="001F4C8A"/>
    <w:rsid w:val="001F5054"/>
    <w:rsid w:val="001F509D"/>
    <w:rsid w:val="001F5C01"/>
    <w:rsid w:val="001F5C71"/>
    <w:rsid w:val="001F5CD7"/>
    <w:rsid w:val="001F5DEF"/>
    <w:rsid w:val="001F6040"/>
    <w:rsid w:val="001F6061"/>
    <w:rsid w:val="001F626F"/>
    <w:rsid w:val="001F6F04"/>
    <w:rsid w:val="001F7203"/>
    <w:rsid w:val="001F72F9"/>
    <w:rsid w:val="001F7464"/>
    <w:rsid w:val="001F781B"/>
    <w:rsid w:val="001F7A1C"/>
    <w:rsid w:val="001F7EE1"/>
    <w:rsid w:val="002000AF"/>
    <w:rsid w:val="002001F2"/>
    <w:rsid w:val="002002DF"/>
    <w:rsid w:val="00200483"/>
    <w:rsid w:val="00200867"/>
    <w:rsid w:val="002008A1"/>
    <w:rsid w:val="00200AB4"/>
    <w:rsid w:val="00200B95"/>
    <w:rsid w:val="00200CE0"/>
    <w:rsid w:val="0020125A"/>
    <w:rsid w:val="0020144A"/>
    <w:rsid w:val="002016B4"/>
    <w:rsid w:val="00201951"/>
    <w:rsid w:val="00201AB2"/>
    <w:rsid w:val="00201B02"/>
    <w:rsid w:val="00201BFE"/>
    <w:rsid w:val="00201E66"/>
    <w:rsid w:val="00201E71"/>
    <w:rsid w:val="002022A1"/>
    <w:rsid w:val="00202352"/>
    <w:rsid w:val="002023AF"/>
    <w:rsid w:val="00202557"/>
    <w:rsid w:val="00202694"/>
    <w:rsid w:val="002026D2"/>
    <w:rsid w:val="002028BD"/>
    <w:rsid w:val="00202950"/>
    <w:rsid w:val="00202B4D"/>
    <w:rsid w:val="00203151"/>
    <w:rsid w:val="00203221"/>
    <w:rsid w:val="002033EB"/>
    <w:rsid w:val="002033F3"/>
    <w:rsid w:val="00203730"/>
    <w:rsid w:val="00203E8E"/>
    <w:rsid w:val="0020405C"/>
    <w:rsid w:val="002042E8"/>
    <w:rsid w:val="00204321"/>
    <w:rsid w:val="0020469C"/>
    <w:rsid w:val="00204844"/>
    <w:rsid w:val="00204ACF"/>
    <w:rsid w:val="00204C20"/>
    <w:rsid w:val="002050F5"/>
    <w:rsid w:val="002055D2"/>
    <w:rsid w:val="0020579F"/>
    <w:rsid w:val="00205846"/>
    <w:rsid w:val="00205871"/>
    <w:rsid w:val="00205936"/>
    <w:rsid w:val="00205D2E"/>
    <w:rsid w:val="00205FA6"/>
    <w:rsid w:val="00206077"/>
    <w:rsid w:val="0020667C"/>
    <w:rsid w:val="002068F0"/>
    <w:rsid w:val="00206A76"/>
    <w:rsid w:val="00206D86"/>
    <w:rsid w:val="002071DF"/>
    <w:rsid w:val="0020770D"/>
    <w:rsid w:val="00207AC0"/>
    <w:rsid w:val="00207B97"/>
    <w:rsid w:val="00207C02"/>
    <w:rsid w:val="00207F4B"/>
    <w:rsid w:val="00207FD7"/>
    <w:rsid w:val="00210038"/>
    <w:rsid w:val="002107D6"/>
    <w:rsid w:val="00210835"/>
    <w:rsid w:val="00210D90"/>
    <w:rsid w:val="00210E71"/>
    <w:rsid w:val="00210F34"/>
    <w:rsid w:val="00211742"/>
    <w:rsid w:val="00211952"/>
    <w:rsid w:val="00211A87"/>
    <w:rsid w:val="00211AF4"/>
    <w:rsid w:val="00212257"/>
    <w:rsid w:val="0021227F"/>
    <w:rsid w:val="002123F1"/>
    <w:rsid w:val="00212741"/>
    <w:rsid w:val="00212B70"/>
    <w:rsid w:val="00212BDA"/>
    <w:rsid w:val="00212EC0"/>
    <w:rsid w:val="00212FC5"/>
    <w:rsid w:val="002132E7"/>
    <w:rsid w:val="002133CA"/>
    <w:rsid w:val="00213463"/>
    <w:rsid w:val="002139F1"/>
    <w:rsid w:val="00213A2A"/>
    <w:rsid w:val="00213EFE"/>
    <w:rsid w:val="002143D0"/>
    <w:rsid w:val="00214478"/>
    <w:rsid w:val="0021455D"/>
    <w:rsid w:val="0021471E"/>
    <w:rsid w:val="0021490D"/>
    <w:rsid w:val="00214DA5"/>
    <w:rsid w:val="00214DE3"/>
    <w:rsid w:val="00214EB9"/>
    <w:rsid w:val="002150A5"/>
    <w:rsid w:val="002152A8"/>
    <w:rsid w:val="002153EA"/>
    <w:rsid w:val="002153EE"/>
    <w:rsid w:val="00215515"/>
    <w:rsid w:val="002157D7"/>
    <w:rsid w:val="002157E3"/>
    <w:rsid w:val="002157E9"/>
    <w:rsid w:val="00215A4E"/>
    <w:rsid w:val="00215C76"/>
    <w:rsid w:val="00215CFC"/>
    <w:rsid w:val="00215E6F"/>
    <w:rsid w:val="0021631B"/>
    <w:rsid w:val="00216628"/>
    <w:rsid w:val="00216912"/>
    <w:rsid w:val="00216A65"/>
    <w:rsid w:val="00216C77"/>
    <w:rsid w:val="00216DEA"/>
    <w:rsid w:val="00216E54"/>
    <w:rsid w:val="00217009"/>
    <w:rsid w:val="00217042"/>
    <w:rsid w:val="00217052"/>
    <w:rsid w:val="00217211"/>
    <w:rsid w:val="002173FE"/>
    <w:rsid w:val="0021778D"/>
    <w:rsid w:val="00217838"/>
    <w:rsid w:val="00217AA2"/>
    <w:rsid w:val="00217AD8"/>
    <w:rsid w:val="00217AF1"/>
    <w:rsid w:val="00217B5D"/>
    <w:rsid w:val="00217DF8"/>
    <w:rsid w:val="0022031B"/>
    <w:rsid w:val="002203D1"/>
    <w:rsid w:val="002209BF"/>
    <w:rsid w:val="00220CE0"/>
    <w:rsid w:val="00220D06"/>
    <w:rsid w:val="00220E42"/>
    <w:rsid w:val="0022142D"/>
    <w:rsid w:val="002216BE"/>
    <w:rsid w:val="0022191C"/>
    <w:rsid w:val="00221BDA"/>
    <w:rsid w:val="00221E1F"/>
    <w:rsid w:val="00221E6E"/>
    <w:rsid w:val="002223D5"/>
    <w:rsid w:val="002225C6"/>
    <w:rsid w:val="0022288F"/>
    <w:rsid w:val="00222A40"/>
    <w:rsid w:val="002231E3"/>
    <w:rsid w:val="00223699"/>
    <w:rsid w:val="002236BC"/>
    <w:rsid w:val="0022381F"/>
    <w:rsid w:val="002239B6"/>
    <w:rsid w:val="00223B94"/>
    <w:rsid w:val="00223CAE"/>
    <w:rsid w:val="002241CA"/>
    <w:rsid w:val="00224353"/>
    <w:rsid w:val="002248C0"/>
    <w:rsid w:val="00225681"/>
    <w:rsid w:val="002259F9"/>
    <w:rsid w:val="00225AD1"/>
    <w:rsid w:val="00225B47"/>
    <w:rsid w:val="00225CC2"/>
    <w:rsid w:val="00226012"/>
    <w:rsid w:val="002260F0"/>
    <w:rsid w:val="002261FA"/>
    <w:rsid w:val="002262B1"/>
    <w:rsid w:val="002264F8"/>
    <w:rsid w:val="00226700"/>
    <w:rsid w:val="002268C5"/>
    <w:rsid w:val="002268EB"/>
    <w:rsid w:val="002269AF"/>
    <w:rsid w:val="00226ABF"/>
    <w:rsid w:val="00226E22"/>
    <w:rsid w:val="002274E1"/>
    <w:rsid w:val="002275EB"/>
    <w:rsid w:val="00227604"/>
    <w:rsid w:val="00227835"/>
    <w:rsid w:val="00227995"/>
    <w:rsid w:val="00227AF2"/>
    <w:rsid w:val="00227C6A"/>
    <w:rsid w:val="00227F65"/>
    <w:rsid w:val="00227F91"/>
    <w:rsid w:val="00230564"/>
    <w:rsid w:val="002308AA"/>
    <w:rsid w:val="0023096A"/>
    <w:rsid w:val="002309CB"/>
    <w:rsid w:val="002309ED"/>
    <w:rsid w:val="0023110E"/>
    <w:rsid w:val="002312F0"/>
    <w:rsid w:val="002313AA"/>
    <w:rsid w:val="0023150F"/>
    <w:rsid w:val="0023164F"/>
    <w:rsid w:val="00231694"/>
    <w:rsid w:val="0023172F"/>
    <w:rsid w:val="00231839"/>
    <w:rsid w:val="00231D02"/>
    <w:rsid w:val="00231FAD"/>
    <w:rsid w:val="00232259"/>
    <w:rsid w:val="00232751"/>
    <w:rsid w:val="00232789"/>
    <w:rsid w:val="00232896"/>
    <w:rsid w:val="002329BE"/>
    <w:rsid w:val="00232D37"/>
    <w:rsid w:val="00232D9F"/>
    <w:rsid w:val="00233250"/>
    <w:rsid w:val="00233308"/>
    <w:rsid w:val="0023336D"/>
    <w:rsid w:val="002334B3"/>
    <w:rsid w:val="0023372C"/>
    <w:rsid w:val="002339AF"/>
    <w:rsid w:val="00233A3B"/>
    <w:rsid w:val="00233C83"/>
    <w:rsid w:val="00233CFD"/>
    <w:rsid w:val="00233F45"/>
    <w:rsid w:val="002342D7"/>
    <w:rsid w:val="002343B5"/>
    <w:rsid w:val="002344A0"/>
    <w:rsid w:val="00234651"/>
    <w:rsid w:val="00234697"/>
    <w:rsid w:val="00234768"/>
    <w:rsid w:val="00234DB2"/>
    <w:rsid w:val="00234DDA"/>
    <w:rsid w:val="00234ED7"/>
    <w:rsid w:val="00235015"/>
    <w:rsid w:val="00235170"/>
    <w:rsid w:val="0023541E"/>
    <w:rsid w:val="00235780"/>
    <w:rsid w:val="002357DF"/>
    <w:rsid w:val="00235A2F"/>
    <w:rsid w:val="00235E12"/>
    <w:rsid w:val="00235EAB"/>
    <w:rsid w:val="00235FFB"/>
    <w:rsid w:val="00236222"/>
    <w:rsid w:val="00236248"/>
    <w:rsid w:val="00236591"/>
    <w:rsid w:val="002367A7"/>
    <w:rsid w:val="002369FA"/>
    <w:rsid w:val="00236C11"/>
    <w:rsid w:val="00236E1A"/>
    <w:rsid w:val="00236E45"/>
    <w:rsid w:val="00236F0A"/>
    <w:rsid w:val="00237140"/>
    <w:rsid w:val="002371A9"/>
    <w:rsid w:val="00237336"/>
    <w:rsid w:val="002375BC"/>
    <w:rsid w:val="00237863"/>
    <w:rsid w:val="002378C4"/>
    <w:rsid w:val="00237983"/>
    <w:rsid w:val="00237E02"/>
    <w:rsid w:val="00237EAC"/>
    <w:rsid w:val="0024013D"/>
    <w:rsid w:val="00240268"/>
    <w:rsid w:val="0024034B"/>
    <w:rsid w:val="00240497"/>
    <w:rsid w:val="00240596"/>
    <w:rsid w:val="002405BD"/>
    <w:rsid w:val="002406FB"/>
    <w:rsid w:val="00240726"/>
    <w:rsid w:val="00240859"/>
    <w:rsid w:val="00240A4A"/>
    <w:rsid w:val="00240C0F"/>
    <w:rsid w:val="00240CDE"/>
    <w:rsid w:val="00240E30"/>
    <w:rsid w:val="00240EC8"/>
    <w:rsid w:val="00240F74"/>
    <w:rsid w:val="0024131E"/>
    <w:rsid w:val="00241C0F"/>
    <w:rsid w:val="00241FCD"/>
    <w:rsid w:val="00242168"/>
    <w:rsid w:val="0024257B"/>
    <w:rsid w:val="00243012"/>
    <w:rsid w:val="002436C8"/>
    <w:rsid w:val="002437D5"/>
    <w:rsid w:val="00243807"/>
    <w:rsid w:val="00243955"/>
    <w:rsid w:val="00243A40"/>
    <w:rsid w:val="00243C01"/>
    <w:rsid w:val="00243CE4"/>
    <w:rsid w:val="00243EB9"/>
    <w:rsid w:val="00244341"/>
    <w:rsid w:val="0024461C"/>
    <w:rsid w:val="00244718"/>
    <w:rsid w:val="002448DA"/>
    <w:rsid w:val="00244C09"/>
    <w:rsid w:val="00244C13"/>
    <w:rsid w:val="00245124"/>
    <w:rsid w:val="002451C0"/>
    <w:rsid w:val="002451DC"/>
    <w:rsid w:val="00245386"/>
    <w:rsid w:val="0024538D"/>
    <w:rsid w:val="00245533"/>
    <w:rsid w:val="00245631"/>
    <w:rsid w:val="002456AC"/>
    <w:rsid w:val="00245C01"/>
    <w:rsid w:val="00246345"/>
    <w:rsid w:val="002463C9"/>
    <w:rsid w:val="00246760"/>
    <w:rsid w:val="0024695B"/>
    <w:rsid w:val="00246B11"/>
    <w:rsid w:val="00246C33"/>
    <w:rsid w:val="00246F93"/>
    <w:rsid w:val="0024714C"/>
    <w:rsid w:val="00247301"/>
    <w:rsid w:val="00247370"/>
    <w:rsid w:val="002473BD"/>
    <w:rsid w:val="0024758D"/>
    <w:rsid w:val="00247D5E"/>
    <w:rsid w:val="00250115"/>
    <w:rsid w:val="00250414"/>
    <w:rsid w:val="00250492"/>
    <w:rsid w:val="00250BC8"/>
    <w:rsid w:val="00250DAF"/>
    <w:rsid w:val="00250E05"/>
    <w:rsid w:val="00250F12"/>
    <w:rsid w:val="00251282"/>
    <w:rsid w:val="002513BE"/>
    <w:rsid w:val="00251CD5"/>
    <w:rsid w:val="00251D9B"/>
    <w:rsid w:val="00252096"/>
    <w:rsid w:val="00252147"/>
    <w:rsid w:val="00252657"/>
    <w:rsid w:val="0025280A"/>
    <w:rsid w:val="002528A1"/>
    <w:rsid w:val="00252A94"/>
    <w:rsid w:val="00252B16"/>
    <w:rsid w:val="00252CEF"/>
    <w:rsid w:val="00252D2E"/>
    <w:rsid w:val="00252D42"/>
    <w:rsid w:val="00252D82"/>
    <w:rsid w:val="00252E02"/>
    <w:rsid w:val="00252E20"/>
    <w:rsid w:val="00252EF4"/>
    <w:rsid w:val="002537E7"/>
    <w:rsid w:val="00253813"/>
    <w:rsid w:val="002538CD"/>
    <w:rsid w:val="00253AD8"/>
    <w:rsid w:val="002544E3"/>
    <w:rsid w:val="002548EF"/>
    <w:rsid w:val="00254989"/>
    <w:rsid w:val="00254ACB"/>
    <w:rsid w:val="00254D96"/>
    <w:rsid w:val="00254DEB"/>
    <w:rsid w:val="00254E97"/>
    <w:rsid w:val="002551C2"/>
    <w:rsid w:val="002552A9"/>
    <w:rsid w:val="00255637"/>
    <w:rsid w:val="00255704"/>
    <w:rsid w:val="002559E3"/>
    <w:rsid w:val="00255A3E"/>
    <w:rsid w:val="00255C8B"/>
    <w:rsid w:val="00255D18"/>
    <w:rsid w:val="00255F7C"/>
    <w:rsid w:val="00256020"/>
    <w:rsid w:val="0025606D"/>
    <w:rsid w:val="00256321"/>
    <w:rsid w:val="0025674D"/>
    <w:rsid w:val="00256BB2"/>
    <w:rsid w:val="00256C0F"/>
    <w:rsid w:val="00256C45"/>
    <w:rsid w:val="00256F01"/>
    <w:rsid w:val="00257542"/>
    <w:rsid w:val="002576EE"/>
    <w:rsid w:val="00257A2E"/>
    <w:rsid w:val="00257A43"/>
    <w:rsid w:val="00257B7F"/>
    <w:rsid w:val="00257BA8"/>
    <w:rsid w:val="00257D06"/>
    <w:rsid w:val="00257D1F"/>
    <w:rsid w:val="00257E82"/>
    <w:rsid w:val="002602AF"/>
    <w:rsid w:val="002605C4"/>
    <w:rsid w:val="00260961"/>
    <w:rsid w:val="00260A20"/>
    <w:rsid w:val="00260A58"/>
    <w:rsid w:val="00260B65"/>
    <w:rsid w:val="00260BC9"/>
    <w:rsid w:val="00260C6E"/>
    <w:rsid w:val="00260E8E"/>
    <w:rsid w:val="00260FDC"/>
    <w:rsid w:val="002610C3"/>
    <w:rsid w:val="002611BF"/>
    <w:rsid w:val="002611F6"/>
    <w:rsid w:val="002612D7"/>
    <w:rsid w:val="00261459"/>
    <w:rsid w:val="00261A61"/>
    <w:rsid w:val="00261ABF"/>
    <w:rsid w:val="00261BDE"/>
    <w:rsid w:val="00261DF5"/>
    <w:rsid w:val="00261FFB"/>
    <w:rsid w:val="00262053"/>
    <w:rsid w:val="00262267"/>
    <w:rsid w:val="00262553"/>
    <w:rsid w:val="00262758"/>
    <w:rsid w:val="00262C5F"/>
    <w:rsid w:val="00262DED"/>
    <w:rsid w:val="00262E71"/>
    <w:rsid w:val="002631B0"/>
    <w:rsid w:val="002632FF"/>
    <w:rsid w:val="002639AB"/>
    <w:rsid w:val="00263AE3"/>
    <w:rsid w:val="0026458E"/>
    <w:rsid w:val="00264597"/>
    <w:rsid w:val="00264AAF"/>
    <w:rsid w:val="002650D3"/>
    <w:rsid w:val="00265416"/>
    <w:rsid w:val="0026553A"/>
    <w:rsid w:val="00265826"/>
    <w:rsid w:val="00266097"/>
    <w:rsid w:val="00266583"/>
    <w:rsid w:val="00266833"/>
    <w:rsid w:val="00266A8E"/>
    <w:rsid w:val="00266BBC"/>
    <w:rsid w:val="00266C42"/>
    <w:rsid w:val="00266D2F"/>
    <w:rsid w:val="00266F02"/>
    <w:rsid w:val="0026705F"/>
    <w:rsid w:val="00267821"/>
    <w:rsid w:val="002679FD"/>
    <w:rsid w:val="00267E11"/>
    <w:rsid w:val="00267E1A"/>
    <w:rsid w:val="00267FDC"/>
    <w:rsid w:val="002703BE"/>
    <w:rsid w:val="002703C2"/>
    <w:rsid w:val="0027066D"/>
    <w:rsid w:val="0027066F"/>
    <w:rsid w:val="00270A21"/>
    <w:rsid w:val="00270C9B"/>
    <w:rsid w:val="0027142A"/>
    <w:rsid w:val="002715A5"/>
    <w:rsid w:val="002715EA"/>
    <w:rsid w:val="0027164C"/>
    <w:rsid w:val="00271679"/>
    <w:rsid w:val="002716FB"/>
    <w:rsid w:val="0027171E"/>
    <w:rsid w:val="002719D2"/>
    <w:rsid w:val="00271B2E"/>
    <w:rsid w:val="00271D2D"/>
    <w:rsid w:val="00271DD7"/>
    <w:rsid w:val="00271E55"/>
    <w:rsid w:val="002720BD"/>
    <w:rsid w:val="0027211A"/>
    <w:rsid w:val="002728BC"/>
    <w:rsid w:val="002729D5"/>
    <w:rsid w:val="00273140"/>
    <w:rsid w:val="002733A5"/>
    <w:rsid w:val="00273689"/>
    <w:rsid w:val="0027392B"/>
    <w:rsid w:val="00273C3F"/>
    <w:rsid w:val="00273CC7"/>
    <w:rsid w:val="00273D84"/>
    <w:rsid w:val="00273EB2"/>
    <w:rsid w:val="00273F75"/>
    <w:rsid w:val="00274340"/>
    <w:rsid w:val="0027438F"/>
    <w:rsid w:val="002747C9"/>
    <w:rsid w:val="00274AD8"/>
    <w:rsid w:val="00274F7A"/>
    <w:rsid w:val="002750D2"/>
    <w:rsid w:val="002751F7"/>
    <w:rsid w:val="002753F5"/>
    <w:rsid w:val="0027541D"/>
    <w:rsid w:val="002754AB"/>
    <w:rsid w:val="00275590"/>
    <w:rsid w:val="00275A7F"/>
    <w:rsid w:val="00275A97"/>
    <w:rsid w:val="00275B9F"/>
    <w:rsid w:val="00275FBD"/>
    <w:rsid w:val="00276BF2"/>
    <w:rsid w:val="00277036"/>
    <w:rsid w:val="0027716D"/>
    <w:rsid w:val="0027717D"/>
    <w:rsid w:val="002771D9"/>
    <w:rsid w:val="002771EF"/>
    <w:rsid w:val="0027721D"/>
    <w:rsid w:val="002773A7"/>
    <w:rsid w:val="0027753E"/>
    <w:rsid w:val="002779A5"/>
    <w:rsid w:val="00277E92"/>
    <w:rsid w:val="0028016E"/>
    <w:rsid w:val="00280545"/>
    <w:rsid w:val="0028056C"/>
    <w:rsid w:val="0028067E"/>
    <w:rsid w:val="00280765"/>
    <w:rsid w:val="00280F61"/>
    <w:rsid w:val="002812B2"/>
    <w:rsid w:val="002814D3"/>
    <w:rsid w:val="0028160D"/>
    <w:rsid w:val="0028187E"/>
    <w:rsid w:val="002818DA"/>
    <w:rsid w:val="00281FEA"/>
    <w:rsid w:val="00282059"/>
    <w:rsid w:val="0028216F"/>
    <w:rsid w:val="002821DD"/>
    <w:rsid w:val="0028246C"/>
    <w:rsid w:val="002825BA"/>
    <w:rsid w:val="00282801"/>
    <w:rsid w:val="00282B77"/>
    <w:rsid w:val="00282F04"/>
    <w:rsid w:val="00282F69"/>
    <w:rsid w:val="002832AD"/>
    <w:rsid w:val="0028342C"/>
    <w:rsid w:val="00283E97"/>
    <w:rsid w:val="0028403B"/>
    <w:rsid w:val="0028406C"/>
    <w:rsid w:val="00284102"/>
    <w:rsid w:val="002842A9"/>
    <w:rsid w:val="0028455A"/>
    <w:rsid w:val="00284718"/>
    <w:rsid w:val="00284992"/>
    <w:rsid w:val="00284C9D"/>
    <w:rsid w:val="00284D1A"/>
    <w:rsid w:val="00285478"/>
    <w:rsid w:val="002855A8"/>
    <w:rsid w:val="002856A5"/>
    <w:rsid w:val="0028587D"/>
    <w:rsid w:val="00285A6F"/>
    <w:rsid w:val="00285F23"/>
    <w:rsid w:val="002860B4"/>
    <w:rsid w:val="0028645A"/>
    <w:rsid w:val="002864A7"/>
    <w:rsid w:val="00286679"/>
    <w:rsid w:val="00286730"/>
    <w:rsid w:val="00286A7A"/>
    <w:rsid w:val="00286DAA"/>
    <w:rsid w:val="00287057"/>
    <w:rsid w:val="0028711E"/>
    <w:rsid w:val="002871A5"/>
    <w:rsid w:val="0028734F"/>
    <w:rsid w:val="0028755B"/>
    <w:rsid w:val="00287D83"/>
    <w:rsid w:val="00290034"/>
    <w:rsid w:val="002902BB"/>
    <w:rsid w:val="00290457"/>
    <w:rsid w:val="002905BA"/>
    <w:rsid w:val="00290620"/>
    <w:rsid w:val="00290765"/>
    <w:rsid w:val="00290BD7"/>
    <w:rsid w:val="00290C20"/>
    <w:rsid w:val="00290CCF"/>
    <w:rsid w:val="00291119"/>
    <w:rsid w:val="00291330"/>
    <w:rsid w:val="00291560"/>
    <w:rsid w:val="002915AF"/>
    <w:rsid w:val="00291C17"/>
    <w:rsid w:val="00292434"/>
    <w:rsid w:val="00292C3B"/>
    <w:rsid w:val="00292C8E"/>
    <w:rsid w:val="00292D19"/>
    <w:rsid w:val="00293222"/>
    <w:rsid w:val="0029328C"/>
    <w:rsid w:val="00293754"/>
    <w:rsid w:val="00293C15"/>
    <w:rsid w:val="00293CB4"/>
    <w:rsid w:val="00294172"/>
    <w:rsid w:val="002944E1"/>
    <w:rsid w:val="002946ED"/>
    <w:rsid w:val="00294917"/>
    <w:rsid w:val="00294A60"/>
    <w:rsid w:val="00294C92"/>
    <w:rsid w:val="00294C9D"/>
    <w:rsid w:val="00295092"/>
    <w:rsid w:val="00295105"/>
    <w:rsid w:val="002951A6"/>
    <w:rsid w:val="00295215"/>
    <w:rsid w:val="0029554D"/>
    <w:rsid w:val="00295976"/>
    <w:rsid w:val="002959D2"/>
    <w:rsid w:val="00295EA9"/>
    <w:rsid w:val="0029605B"/>
    <w:rsid w:val="002962C3"/>
    <w:rsid w:val="00296919"/>
    <w:rsid w:val="00296AE0"/>
    <w:rsid w:val="00296CF5"/>
    <w:rsid w:val="00296D4B"/>
    <w:rsid w:val="00296F85"/>
    <w:rsid w:val="00296F90"/>
    <w:rsid w:val="00297110"/>
    <w:rsid w:val="00297280"/>
    <w:rsid w:val="00297835"/>
    <w:rsid w:val="00297885"/>
    <w:rsid w:val="00297ABD"/>
    <w:rsid w:val="00297BAB"/>
    <w:rsid w:val="00297D59"/>
    <w:rsid w:val="00297D87"/>
    <w:rsid w:val="00297E07"/>
    <w:rsid w:val="00297E52"/>
    <w:rsid w:val="002A04B6"/>
    <w:rsid w:val="002A07E5"/>
    <w:rsid w:val="002A088F"/>
    <w:rsid w:val="002A0917"/>
    <w:rsid w:val="002A0A93"/>
    <w:rsid w:val="002A0E3C"/>
    <w:rsid w:val="002A0F4C"/>
    <w:rsid w:val="002A10D9"/>
    <w:rsid w:val="002A1303"/>
    <w:rsid w:val="002A164C"/>
    <w:rsid w:val="002A18CA"/>
    <w:rsid w:val="002A18E2"/>
    <w:rsid w:val="002A20EE"/>
    <w:rsid w:val="002A2183"/>
    <w:rsid w:val="002A27F0"/>
    <w:rsid w:val="002A2B05"/>
    <w:rsid w:val="002A2E25"/>
    <w:rsid w:val="002A2F7E"/>
    <w:rsid w:val="002A39BE"/>
    <w:rsid w:val="002A3BAB"/>
    <w:rsid w:val="002A3E2F"/>
    <w:rsid w:val="002A4100"/>
    <w:rsid w:val="002A44EA"/>
    <w:rsid w:val="002A486A"/>
    <w:rsid w:val="002A4B38"/>
    <w:rsid w:val="002A4CF0"/>
    <w:rsid w:val="002A518E"/>
    <w:rsid w:val="002A5360"/>
    <w:rsid w:val="002A5485"/>
    <w:rsid w:val="002A5C15"/>
    <w:rsid w:val="002A616A"/>
    <w:rsid w:val="002A675B"/>
    <w:rsid w:val="002A694C"/>
    <w:rsid w:val="002A6A33"/>
    <w:rsid w:val="002A6BCE"/>
    <w:rsid w:val="002A7573"/>
    <w:rsid w:val="002A7778"/>
    <w:rsid w:val="002A7A83"/>
    <w:rsid w:val="002A7CB2"/>
    <w:rsid w:val="002B086E"/>
    <w:rsid w:val="002B11DC"/>
    <w:rsid w:val="002B1316"/>
    <w:rsid w:val="002B13B8"/>
    <w:rsid w:val="002B15FA"/>
    <w:rsid w:val="002B1A49"/>
    <w:rsid w:val="002B1AD6"/>
    <w:rsid w:val="002B1BA2"/>
    <w:rsid w:val="002B20D6"/>
    <w:rsid w:val="002B2638"/>
    <w:rsid w:val="002B2CC1"/>
    <w:rsid w:val="002B2D58"/>
    <w:rsid w:val="002B34F1"/>
    <w:rsid w:val="002B3514"/>
    <w:rsid w:val="002B3A19"/>
    <w:rsid w:val="002B3A59"/>
    <w:rsid w:val="002B3C61"/>
    <w:rsid w:val="002B3E8A"/>
    <w:rsid w:val="002B41A1"/>
    <w:rsid w:val="002B434C"/>
    <w:rsid w:val="002B452D"/>
    <w:rsid w:val="002B46FF"/>
    <w:rsid w:val="002B48EB"/>
    <w:rsid w:val="002B4C05"/>
    <w:rsid w:val="002B50C8"/>
    <w:rsid w:val="002B537B"/>
    <w:rsid w:val="002B5635"/>
    <w:rsid w:val="002B59A3"/>
    <w:rsid w:val="002B5AA9"/>
    <w:rsid w:val="002B5D2C"/>
    <w:rsid w:val="002B6214"/>
    <w:rsid w:val="002B6307"/>
    <w:rsid w:val="002B6443"/>
    <w:rsid w:val="002B6A50"/>
    <w:rsid w:val="002B6ACA"/>
    <w:rsid w:val="002B6EEB"/>
    <w:rsid w:val="002B714C"/>
    <w:rsid w:val="002B7574"/>
    <w:rsid w:val="002B78BC"/>
    <w:rsid w:val="002B7C99"/>
    <w:rsid w:val="002B7EAC"/>
    <w:rsid w:val="002B7F44"/>
    <w:rsid w:val="002B7F76"/>
    <w:rsid w:val="002B7F8A"/>
    <w:rsid w:val="002C0585"/>
    <w:rsid w:val="002C0604"/>
    <w:rsid w:val="002C0817"/>
    <w:rsid w:val="002C08B0"/>
    <w:rsid w:val="002C0975"/>
    <w:rsid w:val="002C0B1D"/>
    <w:rsid w:val="002C0D49"/>
    <w:rsid w:val="002C10B9"/>
    <w:rsid w:val="002C1184"/>
    <w:rsid w:val="002C11D6"/>
    <w:rsid w:val="002C1565"/>
    <w:rsid w:val="002C156A"/>
    <w:rsid w:val="002C18D7"/>
    <w:rsid w:val="002C1A04"/>
    <w:rsid w:val="002C1C2C"/>
    <w:rsid w:val="002C1D8C"/>
    <w:rsid w:val="002C1FF3"/>
    <w:rsid w:val="002C204A"/>
    <w:rsid w:val="002C208A"/>
    <w:rsid w:val="002C2276"/>
    <w:rsid w:val="002C25E4"/>
    <w:rsid w:val="002C260D"/>
    <w:rsid w:val="002C2B70"/>
    <w:rsid w:val="002C3375"/>
    <w:rsid w:val="002C367B"/>
    <w:rsid w:val="002C3C38"/>
    <w:rsid w:val="002C40C8"/>
    <w:rsid w:val="002C414D"/>
    <w:rsid w:val="002C454B"/>
    <w:rsid w:val="002C4552"/>
    <w:rsid w:val="002C4608"/>
    <w:rsid w:val="002C4A01"/>
    <w:rsid w:val="002C4BF7"/>
    <w:rsid w:val="002C4E80"/>
    <w:rsid w:val="002C5327"/>
    <w:rsid w:val="002C5908"/>
    <w:rsid w:val="002C5BBE"/>
    <w:rsid w:val="002C5CAE"/>
    <w:rsid w:val="002C5CC1"/>
    <w:rsid w:val="002C6807"/>
    <w:rsid w:val="002C6B85"/>
    <w:rsid w:val="002C6E4B"/>
    <w:rsid w:val="002C72FD"/>
    <w:rsid w:val="002C7529"/>
    <w:rsid w:val="002C75FB"/>
    <w:rsid w:val="002C796E"/>
    <w:rsid w:val="002C7A58"/>
    <w:rsid w:val="002C7D4F"/>
    <w:rsid w:val="002C7DD9"/>
    <w:rsid w:val="002C7E4A"/>
    <w:rsid w:val="002D00FA"/>
    <w:rsid w:val="002D017C"/>
    <w:rsid w:val="002D0460"/>
    <w:rsid w:val="002D08AE"/>
    <w:rsid w:val="002D0AED"/>
    <w:rsid w:val="002D0BD3"/>
    <w:rsid w:val="002D0D5A"/>
    <w:rsid w:val="002D0D87"/>
    <w:rsid w:val="002D0F73"/>
    <w:rsid w:val="002D1190"/>
    <w:rsid w:val="002D12ED"/>
    <w:rsid w:val="002D15B7"/>
    <w:rsid w:val="002D167B"/>
    <w:rsid w:val="002D170C"/>
    <w:rsid w:val="002D177B"/>
    <w:rsid w:val="002D1806"/>
    <w:rsid w:val="002D1B58"/>
    <w:rsid w:val="002D1E72"/>
    <w:rsid w:val="002D2034"/>
    <w:rsid w:val="002D210B"/>
    <w:rsid w:val="002D286B"/>
    <w:rsid w:val="002D299C"/>
    <w:rsid w:val="002D2C46"/>
    <w:rsid w:val="002D2C56"/>
    <w:rsid w:val="002D2D9A"/>
    <w:rsid w:val="002D2DBC"/>
    <w:rsid w:val="002D2EAB"/>
    <w:rsid w:val="002D2F2C"/>
    <w:rsid w:val="002D3205"/>
    <w:rsid w:val="002D322E"/>
    <w:rsid w:val="002D3254"/>
    <w:rsid w:val="002D36E2"/>
    <w:rsid w:val="002D3832"/>
    <w:rsid w:val="002D3902"/>
    <w:rsid w:val="002D3B3C"/>
    <w:rsid w:val="002D3BA2"/>
    <w:rsid w:val="002D4522"/>
    <w:rsid w:val="002D4B47"/>
    <w:rsid w:val="002D4C2E"/>
    <w:rsid w:val="002D5718"/>
    <w:rsid w:val="002D5D21"/>
    <w:rsid w:val="002D5E12"/>
    <w:rsid w:val="002D5E34"/>
    <w:rsid w:val="002D64B0"/>
    <w:rsid w:val="002D64BE"/>
    <w:rsid w:val="002D6940"/>
    <w:rsid w:val="002D6CA8"/>
    <w:rsid w:val="002D6DC2"/>
    <w:rsid w:val="002D702A"/>
    <w:rsid w:val="002D708E"/>
    <w:rsid w:val="002D7173"/>
    <w:rsid w:val="002D719B"/>
    <w:rsid w:val="002D71AD"/>
    <w:rsid w:val="002D7E79"/>
    <w:rsid w:val="002E000B"/>
    <w:rsid w:val="002E0440"/>
    <w:rsid w:val="002E06A1"/>
    <w:rsid w:val="002E08AF"/>
    <w:rsid w:val="002E08F3"/>
    <w:rsid w:val="002E0C72"/>
    <w:rsid w:val="002E0D0C"/>
    <w:rsid w:val="002E10ED"/>
    <w:rsid w:val="002E1366"/>
    <w:rsid w:val="002E14BA"/>
    <w:rsid w:val="002E19CF"/>
    <w:rsid w:val="002E1AD9"/>
    <w:rsid w:val="002E1CE8"/>
    <w:rsid w:val="002E1E9F"/>
    <w:rsid w:val="002E2548"/>
    <w:rsid w:val="002E29D0"/>
    <w:rsid w:val="002E2B08"/>
    <w:rsid w:val="002E309D"/>
    <w:rsid w:val="002E320B"/>
    <w:rsid w:val="002E3406"/>
    <w:rsid w:val="002E3409"/>
    <w:rsid w:val="002E35E3"/>
    <w:rsid w:val="002E361F"/>
    <w:rsid w:val="002E3888"/>
    <w:rsid w:val="002E3957"/>
    <w:rsid w:val="002E3B00"/>
    <w:rsid w:val="002E3B47"/>
    <w:rsid w:val="002E3B9E"/>
    <w:rsid w:val="002E3C71"/>
    <w:rsid w:val="002E3CD4"/>
    <w:rsid w:val="002E3D43"/>
    <w:rsid w:val="002E4648"/>
    <w:rsid w:val="002E46A2"/>
    <w:rsid w:val="002E4A2C"/>
    <w:rsid w:val="002E4F48"/>
    <w:rsid w:val="002E506E"/>
    <w:rsid w:val="002E5288"/>
    <w:rsid w:val="002E52D3"/>
    <w:rsid w:val="002E574C"/>
    <w:rsid w:val="002E578B"/>
    <w:rsid w:val="002E5C97"/>
    <w:rsid w:val="002E6201"/>
    <w:rsid w:val="002E649C"/>
    <w:rsid w:val="002E64DE"/>
    <w:rsid w:val="002E650A"/>
    <w:rsid w:val="002E66BA"/>
    <w:rsid w:val="002E69FC"/>
    <w:rsid w:val="002E6AC2"/>
    <w:rsid w:val="002E6CE2"/>
    <w:rsid w:val="002E6FAC"/>
    <w:rsid w:val="002E7038"/>
    <w:rsid w:val="002E703B"/>
    <w:rsid w:val="002E707D"/>
    <w:rsid w:val="002E71F1"/>
    <w:rsid w:val="002E72D5"/>
    <w:rsid w:val="002E7766"/>
    <w:rsid w:val="002E7820"/>
    <w:rsid w:val="002E798D"/>
    <w:rsid w:val="002E79B2"/>
    <w:rsid w:val="002E79E5"/>
    <w:rsid w:val="002E7AEC"/>
    <w:rsid w:val="002E7BE3"/>
    <w:rsid w:val="002F001C"/>
    <w:rsid w:val="002F0078"/>
    <w:rsid w:val="002F00D7"/>
    <w:rsid w:val="002F014E"/>
    <w:rsid w:val="002F01F6"/>
    <w:rsid w:val="002F0453"/>
    <w:rsid w:val="002F0467"/>
    <w:rsid w:val="002F0505"/>
    <w:rsid w:val="002F06FB"/>
    <w:rsid w:val="002F0757"/>
    <w:rsid w:val="002F09D8"/>
    <w:rsid w:val="002F0A9B"/>
    <w:rsid w:val="002F0E7F"/>
    <w:rsid w:val="002F0F30"/>
    <w:rsid w:val="002F0FDE"/>
    <w:rsid w:val="002F116D"/>
    <w:rsid w:val="002F176D"/>
    <w:rsid w:val="002F1836"/>
    <w:rsid w:val="002F18E3"/>
    <w:rsid w:val="002F1B2B"/>
    <w:rsid w:val="002F2135"/>
    <w:rsid w:val="002F21CC"/>
    <w:rsid w:val="002F238B"/>
    <w:rsid w:val="002F24BA"/>
    <w:rsid w:val="002F27C2"/>
    <w:rsid w:val="002F27DC"/>
    <w:rsid w:val="002F2C4F"/>
    <w:rsid w:val="002F2CBE"/>
    <w:rsid w:val="002F2D14"/>
    <w:rsid w:val="002F2EE2"/>
    <w:rsid w:val="002F2F23"/>
    <w:rsid w:val="002F312D"/>
    <w:rsid w:val="002F3234"/>
    <w:rsid w:val="002F3560"/>
    <w:rsid w:val="002F37AE"/>
    <w:rsid w:val="002F385E"/>
    <w:rsid w:val="002F3910"/>
    <w:rsid w:val="002F3CB4"/>
    <w:rsid w:val="002F4471"/>
    <w:rsid w:val="002F46E0"/>
    <w:rsid w:val="002F4939"/>
    <w:rsid w:val="002F4958"/>
    <w:rsid w:val="002F4975"/>
    <w:rsid w:val="002F49E9"/>
    <w:rsid w:val="002F4B84"/>
    <w:rsid w:val="002F4B91"/>
    <w:rsid w:val="002F4BC4"/>
    <w:rsid w:val="002F5418"/>
    <w:rsid w:val="002F541A"/>
    <w:rsid w:val="002F550A"/>
    <w:rsid w:val="002F573C"/>
    <w:rsid w:val="002F592F"/>
    <w:rsid w:val="002F5B7E"/>
    <w:rsid w:val="002F5BCC"/>
    <w:rsid w:val="002F5F04"/>
    <w:rsid w:val="002F6251"/>
    <w:rsid w:val="002F6573"/>
    <w:rsid w:val="002F66E4"/>
    <w:rsid w:val="002F6777"/>
    <w:rsid w:val="002F6868"/>
    <w:rsid w:val="002F68B4"/>
    <w:rsid w:val="002F6C05"/>
    <w:rsid w:val="002F700A"/>
    <w:rsid w:val="002F711C"/>
    <w:rsid w:val="002F750F"/>
    <w:rsid w:val="002F7524"/>
    <w:rsid w:val="002F7F89"/>
    <w:rsid w:val="003001DF"/>
    <w:rsid w:val="00300201"/>
    <w:rsid w:val="00300332"/>
    <w:rsid w:val="003003BC"/>
    <w:rsid w:val="003005F6"/>
    <w:rsid w:val="00300898"/>
    <w:rsid w:val="00300F15"/>
    <w:rsid w:val="00300F5F"/>
    <w:rsid w:val="003011CB"/>
    <w:rsid w:val="0030124D"/>
    <w:rsid w:val="0030167A"/>
    <w:rsid w:val="0030181E"/>
    <w:rsid w:val="0030198A"/>
    <w:rsid w:val="00301AA9"/>
    <w:rsid w:val="00302122"/>
    <w:rsid w:val="00302483"/>
    <w:rsid w:val="00302905"/>
    <w:rsid w:val="00302FE9"/>
    <w:rsid w:val="0030350C"/>
    <w:rsid w:val="00303534"/>
    <w:rsid w:val="0030379C"/>
    <w:rsid w:val="00303838"/>
    <w:rsid w:val="00303BF8"/>
    <w:rsid w:val="00304062"/>
    <w:rsid w:val="0030462F"/>
    <w:rsid w:val="00304646"/>
    <w:rsid w:val="0030470E"/>
    <w:rsid w:val="00304F06"/>
    <w:rsid w:val="00305174"/>
    <w:rsid w:val="003057B7"/>
    <w:rsid w:val="00305A6A"/>
    <w:rsid w:val="00305DF5"/>
    <w:rsid w:val="00305E22"/>
    <w:rsid w:val="00305EC0"/>
    <w:rsid w:val="00305EC9"/>
    <w:rsid w:val="00306485"/>
    <w:rsid w:val="00306707"/>
    <w:rsid w:val="00306937"/>
    <w:rsid w:val="00306984"/>
    <w:rsid w:val="0030699F"/>
    <w:rsid w:val="00306D29"/>
    <w:rsid w:val="003074D2"/>
    <w:rsid w:val="0030777E"/>
    <w:rsid w:val="00307B2C"/>
    <w:rsid w:val="003100BE"/>
    <w:rsid w:val="0031021C"/>
    <w:rsid w:val="003103D2"/>
    <w:rsid w:val="003105AC"/>
    <w:rsid w:val="003105C9"/>
    <w:rsid w:val="00310E43"/>
    <w:rsid w:val="003111AD"/>
    <w:rsid w:val="003113E5"/>
    <w:rsid w:val="003116DC"/>
    <w:rsid w:val="00311800"/>
    <w:rsid w:val="00311965"/>
    <w:rsid w:val="003119F5"/>
    <w:rsid w:val="00311A13"/>
    <w:rsid w:val="00311A9B"/>
    <w:rsid w:val="00311F0A"/>
    <w:rsid w:val="003123AA"/>
    <w:rsid w:val="003123CB"/>
    <w:rsid w:val="003129B7"/>
    <w:rsid w:val="00312A5E"/>
    <w:rsid w:val="00312B85"/>
    <w:rsid w:val="00312DD9"/>
    <w:rsid w:val="00313149"/>
    <w:rsid w:val="0031354F"/>
    <w:rsid w:val="0031357D"/>
    <w:rsid w:val="00313627"/>
    <w:rsid w:val="003137BB"/>
    <w:rsid w:val="003137CC"/>
    <w:rsid w:val="00313921"/>
    <w:rsid w:val="00313944"/>
    <w:rsid w:val="00313969"/>
    <w:rsid w:val="003139E8"/>
    <w:rsid w:val="00313A35"/>
    <w:rsid w:val="00313BA2"/>
    <w:rsid w:val="00313C7B"/>
    <w:rsid w:val="00313FC0"/>
    <w:rsid w:val="00314105"/>
    <w:rsid w:val="003144BC"/>
    <w:rsid w:val="003145B1"/>
    <w:rsid w:val="00314860"/>
    <w:rsid w:val="00314C06"/>
    <w:rsid w:val="00314FD3"/>
    <w:rsid w:val="00315908"/>
    <w:rsid w:val="00315971"/>
    <w:rsid w:val="00315E84"/>
    <w:rsid w:val="003161CC"/>
    <w:rsid w:val="003162D0"/>
    <w:rsid w:val="003164D7"/>
    <w:rsid w:val="00316596"/>
    <w:rsid w:val="00316A34"/>
    <w:rsid w:val="00316AC2"/>
    <w:rsid w:val="00316B7D"/>
    <w:rsid w:val="00316C75"/>
    <w:rsid w:val="00316C91"/>
    <w:rsid w:val="00316F1D"/>
    <w:rsid w:val="00317140"/>
    <w:rsid w:val="00317DE5"/>
    <w:rsid w:val="00317E97"/>
    <w:rsid w:val="003205A7"/>
    <w:rsid w:val="0032080A"/>
    <w:rsid w:val="00321181"/>
    <w:rsid w:val="003215BB"/>
    <w:rsid w:val="0032163A"/>
    <w:rsid w:val="003216A3"/>
    <w:rsid w:val="00321922"/>
    <w:rsid w:val="00321A60"/>
    <w:rsid w:val="00321D2C"/>
    <w:rsid w:val="003222DA"/>
    <w:rsid w:val="0032238D"/>
    <w:rsid w:val="00322493"/>
    <w:rsid w:val="00322648"/>
    <w:rsid w:val="003227CA"/>
    <w:rsid w:val="00322CA2"/>
    <w:rsid w:val="00322DC5"/>
    <w:rsid w:val="00323098"/>
    <w:rsid w:val="003231B6"/>
    <w:rsid w:val="00323293"/>
    <w:rsid w:val="00323755"/>
    <w:rsid w:val="00323960"/>
    <w:rsid w:val="00323C0B"/>
    <w:rsid w:val="00324059"/>
    <w:rsid w:val="0032467D"/>
    <w:rsid w:val="00324706"/>
    <w:rsid w:val="003248BD"/>
    <w:rsid w:val="00324AB8"/>
    <w:rsid w:val="00324F78"/>
    <w:rsid w:val="00325177"/>
    <w:rsid w:val="003251A6"/>
    <w:rsid w:val="003256F9"/>
    <w:rsid w:val="00325939"/>
    <w:rsid w:val="00325C26"/>
    <w:rsid w:val="00325DEE"/>
    <w:rsid w:val="003263C9"/>
    <w:rsid w:val="0032652B"/>
    <w:rsid w:val="00326A9F"/>
    <w:rsid w:val="00326C1E"/>
    <w:rsid w:val="00326F2B"/>
    <w:rsid w:val="0032705D"/>
    <w:rsid w:val="003274EB"/>
    <w:rsid w:val="0032777A"/>
    <w:rsid w:val="00327A40"/>
    <w:rsid w:val="00327C76"/>
    <w:rsid w:val="00327C77"/>
    <w:rsid w:val="00327F80"/>
    <w:rsid w:val="003301A9"/>
    <w:rsid w:val="003306B5"/>
    <w:rsid w:val="00330829"/>
    <w:rsid w:val="003317EF"/>
    <w:rsid w:val="00331C2A"/>
    <w:rsid w:val="00331E1B"/>
    <w:rsid w:val="00331E60"/>
    <w:rsid w:val="003321A3"/>
    <w:rsid w:val="003321B5"/>
    <w:rsid w:val="003329F2"/>
    <w:rsid w:val="00332AFA"/>
    <w:rsid w:val="00332B34"/>
    <w:rsid w:val="00332FDB"/>
    <w:rsid w:val="00333196"/>
    <w:rsid w:val="0033332A"/>
    <w:rsid w:val="0033344E"/>
    <w:rsid w:val="003339F0"/>
    <w:rsid w:val="00333B97"/>
    <w:rsid w:val="00333BC4"/>
    <w:rsid w:val="00333C9C"/>
    <w:rsid w:val="00333E87"/>
    <w:rsid w:val="00333EB8"/>
    <w:rsid w:val="003344BC"/>
    <w:rsid w:val="003349DE"/>
    <w:rsid w:val="00334A31"/>
    <w:rsid w:val="00335354"/>
    <w:rsid w:val="00335383"/>
    <w:rsid w:val="003356A3"/>
    <w:rsid w:val="003356D5"/>
    <w:rsid w:val="0033597E"/>
    <w:rsid w:val="00335B7F"/>
    <w:rsid w:val="00335E92"/>
    <w:rsid w:val="00336086"/>
    <w:rsid w:val="00336103"/>
    <w:rsid w:val="0033639A"/>
    <w:rsid w:val="003364E9"/>
    <w:rsid w:val="003368F0"/>
    <w:rsid w:val="00336CE7"/>
    <w:rsid w:val="00336D54"/>
    <w:rsid w:val="00337093"/>
    <w:rsid w:val="00337845"/>
    <w:rsid w:val="00337BC6"/>
    <w:rsid w:val="00337C45"/>
    <w:rsid w:val="00340531"/>
    <w:rsid w:val="003409AF"/>
    <w:rsid w:val="00340B01"/>
    <w:rsid w:val="00340BE6"/>
    <w:rsid w:val="00341054"/>
    <w:rsid w:val="003411A9"/>
    <w:rsid w:val="00341412"/>
    <w:rsid w:val="0034152B"/>
    <w:rsid w:val="003415C8"/>
    <w:rsid w:val="00341624"/>
    <w:rsid w:val="00341760"/>
    <w:rsid w:val="003418B8"/>
    <w:rsid w:val="00341967"/>
    <w:rsid w:val="00341B10"/>
    <w:rsid w:val="00341BE8"/>
    <w:rsid w:val="003420A3"/>
    <w:rsid w:val="003421B2"/>
    <w:rsid w:val="003422BC"/>
    <w:rsid w:val="0034266D"/>
    <w:rsid w:val="00342817"/>
    <w:rsid w:val="00342CF7"/>
    <w:rsid w:val="00342D9F"/>
    <w:rsid w:val="00342DA1"/>
    <w:rsid w:val="00342DD5"/>
    <w:rsid w:val="00343278"/>
    <w:rsid w:val="00343646"/>
    <w:rsid w:val="00343799"/>
    <w:rsid w:val="003438E4"/>
    <w:rsid w:val="00343DF1"/>
    <w:rsid w:val="0034458F"/>
    <w:rsid w:val="00344A9D"/>
    <w:rsid w:val="003455E6"/>
    <w:rsid w:val="003458E3"/>
    <w:rsid w:val="00345BEE"/>
    <w:rsid w:val="00345CB9"/>
    <w:rsid w:val="00345E72"/>
    <w:rsid w:val="00346341"/>
    <w:rsid w:val="00346710"/>
    <w:rsid w:val="0034677F"/>
    <w:rsid w:val="003469CA"/>
    <w:rsid w:val="003469DA"/>
    <w:rsid w:val="00346DF6"/>
    <w:rsid w:val="00346F90"/>
    <w:rsid w:val="00347315"/>
    <w:rsid w:val="003474C2"/>
    <w:rsid w:val="00347C5C"/>
    <w:rsid w:val="00347CE7"/>
    <w:rsid w:val="00347CEF"/>
    <w:rsid w:val="00347D5E"/>
    <w:rsid w:val="00347DDE"/>
    <w:rsid w:val="00347E7A"/>
    <w:rsid w:val="00347FB3"/>
    <w:rsid w:val="00350BC7"/>
    <w:rsid w:val="00351302"/>
    <w:rsid w:val="00351358"/>
    <w:rsid w:val="003516B0"/>
    <w:rsid w:val="00351955"/>
    <w:rsid w:val="003519A3"/>
    <w:rsid w:val="00351A7D"/>
    <w:rsid w:val="00351B2A"/>
    <w:rsid w:val="00351BE3"/>
    <w:rsid w:val="00351CA2"/>
    <w:rsid w:val="00351D1F"/>
    <w:rsid w:val="003520B4"/>
    <w:rsid w:val="00352441"/>
    <w:rsid w:val="00352752"/>
    <w:rsid w:val="00352A71"/>
    <w:rsid w:val="00352A77"/>
    <w:rsid w:val="00352BF9"/>
    <w:rsid w:val="00352CCF"/>
    <w:rsid w:val="00352EBA"/>
    <w:rsid w:val="00353174"/>
    <w:rsid w:val="003532AA"/>
    <w:rsid w:val="003534B6"/>
    <w:rsid w:val="0035359D"/>
    <w:rsid w:val="00353A8E"/>
    <w:rsid w:val="00354055"/>
    <w:rsid w:val="003543F7"/>
    <w:rsid w:val="00354708"/>
    <w:rsid w:val="003549BC"/>
    <w:rsid w:val="00354BE0"/>
    <w:rsid w:val="00354E4A"/>
    <w:rsid w:val="0035509A"/>
    <w:rsid w:val="00355187"/>
    <w:rsid w:val="003557BA"/>
    <w:rsid w:val="00355974"/>
    <w:rsid w:val="00355D89"/>
    <w:rsid w:val="00355E92"/>
    <w:rsid w:val="00355ECA"/>
    <w:rsid w:val="0035612B"/>
    <w:rsid w:val="0035625E"/>
    <w:rsid w:val="0035629E"/>
    <w:rsid w:val="003563DA"/>
    <w:rsid w:val="00356453"/>
    <w:rsid w:val="003564B0"/>
    <w:rsid w:val="0035681E"/>
    <w:rsid w:val="003569EB"/>
    <w:rsid w:val="00356AE1"/>
    <w:rsid w:val="00356AE7"/>
    <w:rsid w:val="00356B41"/>
    <w:rsid w:val="00356B51"/>
    <w:rsid w:val="00356B83"/>
    <w:rsid w:val="00356CED"/>
    <w:rsid w:val="00356D03"/>
    <w:rsid w:val="00356D39"/>
    <w:rsid w:val="00356DE4"/>
    <w:rsid w:val="003572F9"/>
    <w:rsid w:val="0035743B"/>
    <w:rsid w:val="003574DC"/>
    <w:rsid w:val="003579D5"/>
    <w:rsid w:val="00357A10"/>
    <w:rsid w:val="00357BB7"/>
    <w:rsid w:val="00357C81"/>
    <w:rsid w:val="0036022F"/>
    <w:rsid w:val="0036042B"/>
    <w:rsid w:val="0036063D"/>
    <w:rsid w:val="003607CF"/>
    <w:rsid w:val="00360947"/>
    <w:rsid w:val="00360DBD"/>
    <w:rsid w:val="00360EEC"/>
    <w:rsid w:val="00360F37"/>
    <w:rsid w:val="00361600"/>
    <w:rsid w:val="00361795"/>
    <w:rsid w:val="00361AB3"/>
    <w:rsid w:val="00362153"/>
    <w:rsid w:val="0036265E"/>
    <w:rsid w:val="003626A1"/>
    <w:rsid w:val="00362B4F"/>
    <w:rsid w:val="00362BF9"/>
    <w:rsid w:val="00362D86"/>
    <w:rsid w:val="00362F62"/>
    <w:rsid w:val="00363029"/>
    <w:rsid w:val="003633AC"/>
    <w:rsid w:val="003633BA"/>
    <w:rsid w:val="00363453"/>
    <w:rsid w:val="00363616"/>
    <w:rsid w:val="0036362F"/>
    <w:rsid w:val="00363AE0"/>
    <w:rsid w:val="00363C3C"/>
    <w:rsid w:val="00363EAF"/>
    <w:rsid w:val="00364A2E"/>
    <w:rsid w:val="00364EC1"/>
    <w:rsid w:val="00364F20"/>
    <w:rsid w:val="00365070"/>
    <w:rsid w:val="0036545B"/>
    <w:rsid w:val="003654FE"/>
    <w:rsid w:val="003658AD"/>
    <w:rsid w:val="00365B4E"/>
    <w:rsid w:val="00365D63"/>
    <w:rsid w:val="00365E18"/>
    <w:rsid w:val="00366021"/>
    <w:rsid w:val="00366178"/>
    <w:rsid w:val="00366216"/>
    <w:rsid w:val="00366698"/>
    <w:rsid w:val="00367056"/>
    <w:rsid w:val="0036720E"/>
    <w:rsid w:val="00367508"/>
    <w:rsid w:val="00367642"/>
    <w:rsid w:val="00367986"/>
    <w:rsid w:val="00367AB8"/>
    <w:rsid w:val="00367AFE"/>
    <w:rsid w:val="00367C46"/>
    <w:rsid w:val="00367DB5"/>
    <w:rsid w:val="00367EC4"/>
    <w:rsid w:val="00370462"/>
    <w:rsid w:val="003706F5"/>
    <w:rsid w:val="003708AE"/>
    <w:rsid w:val="00370A29"/>
    <w:rsid w:val="00370E16"/>
    <w:rsid w:val="00370E1D"/>
    <w:rsid w:val="00370E2F"/>
    <w:rsid w:val="003710DD"/>
    <w:rsid w:val="0037123D"/>
    <w:rsid w:val="00371307"/>
    <w:rsid w:val="00371361"/>
    <w:rsid w:val="00371578"/>
    <w:rsid w:val="00371660"/>
    <w:rsid w:val="003717F7"/>
    <w:rsid w:val="00371CAA"/>
    <w:rsid w:val="003724BE"/>
    <w:rsid w:val="00372AAD"/>
    <w:rsid w:val="00372E7E"/>
    <w:rsid w:val="003730B8"/>
    <w:rsid w:val="003731D6"/>
    <w:rsid w:val="00373997"/>
    <w:rsid w:val="003739A6"/>
    <w:rsid w:val="00373B51"/>
    <w:rsid w:val="00373CDF"/>
    <w:rsid w:val="00373F5B"/>
    <w:rsid w:val="0037421C"/>
    <w:rsid w:val="003743EF"/>
    <w:rsid w:val="00374881"/>
    <w:rsid w:val="00374999"/>
    <w:rsid w:val="003749D8"/>
    <w:rsid w:val="00374E51"/>
    <w:rsid w:val="00375020"/>
    <w:rsid w:val="00375688"/>
    <w:rsid w:val="00375AA8"/>
    <w:rsid w:val="00375C43"/>
    <w:rsid w:val="00375DC0"/>
    <w:rsid w:val="00376383"/>
    <w:rsid w:val="003763BE"/>
    <w:rsid w:val="0037651F"/>
    <w:rsid w:val="00376876"/>
    <w:rsid w:val="0037687A"/>
    <w:rsid w:val="0037695B"/>
    <w:rsid w:val="00376E31"/>
    <w:rsid w:val="00377095"/>
    <w:rsid w:val="00377168"/>
    <w:rsid w:val="003774F2"/>
    <w:rsid w:val="003779FD"/>
    <w:rsid w:val="003800F6"/>
    <w:rsid w:val="00380366"/>
    <w:rsid w:val="003803E2"/>
    <w:rsid w:val="00380B06"/>
    <w:rsid w:val="00380B7A"/>
    <w:rsid w:val="00380B8D"/>
    <w:rsid w:val="00380D27"/>
    <w:rsid w:val="00381774"/>
    <w:rsid w:val="003817A3"/>
    <w:rsid w:val="00381B1D"/>
    <w:rsid w:val="00381BD9"/>
    <w:rsid w:val="00381DBC"/>
    <w:rsid w:val="003820B2"/>
    <w:rsid w:val="0038228A"/>
    <w:rsid w:val="00382340"/>
    <w:rsid w:val="00382388"/>
    <w:rsid w:val="00382627"/>
    <w:rsid w:val="0038281F"/>
    <w:rsid w:val="00382827"/>
    <w:rsid w:val="0038292F"/>
    <w:rsid w:val="00382AB9"/>
    <w:rsid w:val="00382B05"/>
    <w:rsid w:val="00382B4B"/>
    <w:rsid w:val="00382BAB"/>
    <w:rsid w:val="00382E75"/>
    <w:rsid w:val="00382F58"/>
    <w:rsid w:val="0038323B"/>
    <w:rsid w:val="00383443"/>
    <w:rsid w:val="00383733"/>
    <w:rsid w:val="0038377F"/>
    <w:rsid w:val="00383F6C"/>
    <w:rsid w:val="00383FB9"/>
    <w:rsid w:val="00384048"/>
    <w:rsid w:val="0038419E"/>
    <w:rsid w:val="0038440A"/>
    <w:rsid w:val="003845D5"/>
    <w:rsid w:val="00384654"/>
    <w:rsid w:val="00384D51"/>
    <w:rsid w:val="0038537F"/>
    <w:rsid w:val="003855DC"/>
    <w:rsid w:val="0038573E"/>
    <w:rsid w:val="00385756"/>
    <w:rsid w:val="00385A61"/>
    <w:rsid w:val="00385BD3"/>
    <w:rsid w:val="00385F54"/>
    <w:rsid w:val="00386215"/>
    <w:rsid w:val="00386357"/>
    <w:rsid w:val="003867DA"/>
    <w:rsid w:val="003869A8"/>
    <w:rsid w:val="00386A61"/>
    <w:rsid w:val="00386BBD"/>
    <w:rsid w:val="00386E1A"/>
    <w:rsid w:val="00386ECD"/>
    <w:rsid w:val="003873F8"/>
    <w:rsid w:val="003876CD"/>
    <w:rsid w:val="003879C3"/>
    <w:rsid w:val="00387A6F"/>
    <w:rsid w:val="00387CC5"/>
    <w:rsid w:val="003895DA"/>
    <w:rsid w:val="003900CC"/>
    <w:rsid w:val="00390141"/>
    <w:rsid w:val="003901A6"/>
    <w:rsid w:val="003901FB"/>
    <w:rsid w:val="003902A2"/>
    <w:rsid w:val="003903A1"/>
    <w:rsid w:val="003903AB"/>
    <w:rsid w:val="00390A7B"/>
    <w:rsid w:val="00390CA4"/>
    <w:rsid w:val="00390CE0"/>
    <w:rsid w:val="00391138"/>
    <w:rsid w:val="00391510"/>
    <w:rsid w:val="0039195C"/>
    <w:rsid w:val="00391FE7"/>
    <w:rsid w:val="003920B8"/>
    <w:rsid w:val="003924DE"/>
    <w:rsid w:val="003926CC"/>
    <w:rsid w:val="00392BFA"/>
    <w:rsid w:val="00392CB8"/>
    <w:rsid w:val="00392F1C"/>
    <w:rsid w:val="00392F7F"/>
    <w:rsid w:val="00393040"/>
    <w:rsid w:val="00393246"/>
    <w:rsid w:val="0039342B"/>
    <w:rsid w:val="0039352F"/>
    <w:rsid w:val="00393593"/>
    <w:rsid w:val="003935EA"/>
    <w:rsid w:val="0039403D"/>
    <w:rsid w:val="003941E5"/>
    <w:rsid w:val="00394268"/>
    <w:rsid w:val="003943F6"/>
    <w:rsid w:val="003945C9"/>
    <w:rsid w:val="003948AF"/>
    <w:rsid w:val="00394AD8"/>
    <w:rsid w:val="00394E64"/>
    <w:rsid w:val="00394FB5"/>
    <w:rsid w:val="003951DA"/>
    <w:rsid w:val="00395290"/>
    <w:rsid w:val="0039531B"/>
    <w:rsid w:val="003953A9"/>
    <w:rsid w:val="003953D0"/>
    <w:rsid w:val="00395411"/>
    <w:rsid w:val="00395420"/>
    <w:rsid w:val="003958CD"/>
    <w:rsid w:val="00395B92"/>
    <w:rsid w:val="00395E69"/>
    <w:rsid w:val="00395EB4"/>
    <w:rsid w:val="00395EC9"/>
    <w:rsid w:val="00395FAB"/>
    <w:rsid w:val="003961E7"/>
    <w:rsid w:val="0039638B"/>
    <w:rsid w:val="0039640F"/>
    <w:rsid w:val="0039649B"/>
    <w:rsid w:val="0039672D"/>
    <w:rsid w:val="00396E83"/>
    <w:rsid w:val="00396F8E"/>
    <w:rsid w:val="00396FED"/>
    <w:rsid w:val="003970BE"/>
    <w:rsid w:val="00397144"/>
    <w:rsid w:val="0039750B"/>
    <w:rsid w:val="00397634"/>
    <w:rsid w:val="0039781A"/>
    <w:rsid w:val="003979B1"/>
    <w:rsid w:val="00397F89"/>
    <w:rsid w:val="003A0485"/>
    <w:rsid w:val="003A0698"/>
    <w:rsid w:val="003A075E"/>
    <w:rsid w:val="003A07FE"/>
    <w:rsid w:val="003A0B48"/>
    <w:rsid w:val="003A0B87"/>
    <w:rsid w:val="003A0E7C"/>
    <w:rsid w:val="003A12BD"/>
    <w:rsid w:val="003A131F"/>
    <w:rsid w:val="003A13D6"/>
    <w:rsid w:val="003A1524"/>
    <w:rsid w:val="003A1709"/>
    <w:rsid w:val="003A181B"/>
    <w:rsid w:val="003A1B88"/>
    <w:rsid w:val="003A1C44"/>
    <w:rsid w:val="003A1E93"/>
    <w:rsid w:val="003A1F0C"/>
    <w:rsid w:val="003A264B"/>
    <w:rsid w:val="003A27E1"/>
    <w:rsid w:val="003A2B58"/>
    <w:rsid w:val="003A2C6C"/>
    <w:rsid w:val="003A2D0C"/>
    <w:rsid w:val="003A2EA2"/>
    <w:rsid w:val="003A3360"/>
    <w:rsid w:val="003A3674"/>
    <w:rsid w:val="003A3B36"/>
    <w:rsid w:val="003A3B92"/>
    <w:rsid w:val="003A3CBF"/>
    <w:rsid w:val="003A3ECB"/>
    <w:rsid w:val="003A40E9"/>
    <w:rsid w:val="003A4309"/>
    <w:rsid w:val="003A43D1"/>
    <w:rsid w:val="003A44B5"/>
    <w:rsid w:val="003A44F5"/>
    <w:rsid w:val="003A453B"/>
    <w:rsid w:val="003A473B"/>
    <w:rsid w:val="003A47B3"/>
    <w:rsid w:val="003A4841"/>
    <w:rsid w:val="003A4941"/>
    <w:rsid w:val="003A4C41"/>
    <w:rsid w:val="003A4E32"/>
    <w:rsid w:val="003A5654"/>
    <w:rsid w:val="003A575D"/>
    <w:rsid w:val="003A5780"/>
    <w:rsid w:val="003A58D7"/>
    <w:rsid w:val="003A5945"/>
    <w:rsid w:val="003A5962"/>
    <w:rsid w:val="003A5D88"/>
    <w:rsid w:val="003A648E"/>
    <w:rsid w:val="003A655A"/>
    <w:rsid w:val="003A6801"/>
    <w:rsid w:val="003A699D"/>
    <w:rsid w:val="003A6BA4"/>
    <w:rsid w:val="003A6DDC"/>
    <w:rsid w:val="003A7158"/>
    <w:rsid w:val="003A7535"/>
    <w:rsid w:val="003A7AA5"/>
    <w:rsid w:val="003A7BE6"/>
    <w:rsid w:val="003A7F11"/>
    <w:rsid w:val="003A7F53"/>
    <w:rsid w:val="003A7F8A"/>
    <w:rsid w:val="003B0203"/>
    <w:rsid w:val="003B0975"/>
    <w:rsid w:val="003B0B63"/>
    <w:rsid w:val="003B0BB5"/>
    <w:rsid w:val="003B0BE5"/>
    <w:rsid w:val="003B0D2C"/>
    <w:rsid w:val="003B0E84"/>
    <w:rsid w:val="003B0F34"/>
    <w:rsid w:val="003B1349"/>
    <w:rsid w:val="003B145B"/>
    <w:rsid w:val="003B157A"/>
    <w:rsid w:val="003B184A"/>
    <w:rsid w:val="003B189D"/>
    <w:rsid w:val="003B1E44"/>
    <w:rsid w:val="003B1E56"/>
    <w:rsid w:val="003B2278"/>
    <w:rsid w:val="003B2283"/>
    <w:rsid w:val="003B22CA"/>
    <w:rsid w:val="003B2AE6"/>
    <w:rsid w:val="003B306C"/>
    <w:rsid w:val="003B30A3"/>
    <w:rsid w:val="003B31CD"/>
    <w:rsid w:val="003B3650"/>
    <w:rsid w:val="003B37BB"/>
    <w:rsid w:val="003B3A1C"/>
    <w:rsid w:val="003B3A4A"/>
    <w:rsid w:val="003B3C23"/>
    <w:rsid w:val="003B3FE8"/>
    <w:rsid w:val="003B4577"/>
    <w:rsid w:val="003B474D"/>
    <w:rsid w:val="003B4A7C"/>
    <w:rsid w:val="003B4CA1"/>
    <w:rsid w:val="003B4D63"/>
    <w:rsid w:val="003B5477"/>
    <w:rsid w:val="003B57D7"/>
    <w:rsid w:val="003B5A0B"/>
    <w:rsid w:val="003B5F9F"/>
    <w:rsid w:val="003B66A5"/>
    <w:rsid w:val="003B6B56"/>
    <w:rsid w:val="003B7118"/>
    <w:rsid w:val="003B71C3"/>
    <w:rsid w:val="003B78E6"/>
    <w:rsid w:val="003B7944"/>
    <w:rsid w:val="003B7CE4"/>
    <w:rsid w:val="003B7F27"/>
    <w:rsid w:val="003C04D1"/>
    <w:rsid w:val="003C0ABC"/>
    <w:rsid w:val="003C0B73"/>
    <w:rsid w:val="003C0D4E"/>
    <w:rsid w:val="003C0FD2"/>
    <w:rsid w:val="003C1049"/>
    <w:rsid w:val="003C11FF"/>
    <w:rsid w:val="003C132A"/>
    <w:rsid w:val="003C136C"/>
    <w:rsid w:val="003C1575"/>
    <w:rsid w:val="003C1855"/>
    <w:rsid w:val="003C19CA"/>
    <w:rsid w:val="003C1B31"/>
    <w:rsid w:val="003C1CB3"/>
    <w:rsid w:val="003C1CE8"/>
    <w:rsid w:val="003C2304"/>
    <w:rsid w:val="003C2531"/>
    <w:rsid w:val="003C2792"/>
    <w:rsid w:val="003C2904"/>
    <w:rsid w:val="003C2AF5"/>
    <w:rsid w:val="003C33B1"/>
    <w:rsid w:val="003C33CC"/>
    <w:rsid w:val="003C3657"/>
    <w:rsid w:val="003C3A5D"/>
    <w:rsid w:val="003C3D00"/>
    <w:rsid w:val="003C40C0"/>
    <w:rsid w:val="003C46C3"/>
    <w:rsid w:val="003C4801"/>
    <w:rsid w:val="003C48E3"/>
    <w:rsid w:val="003C4B1A"/>
    <w:rsid w:val="003C5441"/>
    <w:rsid w:val="003C591E"/>
    <w:rsid w:val="003C5A3B"/>
    <w:rsid w:val="003C5E58"/>
    <w:rsid w:val="003C6370"/>
    <w:rsid w:val="003C63F9"/>
    <w:rsid w:val="003C64A8"/>
    <w:rsid w:val="003C66C9"/>
    <w:rsid w:val="003C68B8"/>
    <w:rsid w:val="003C6B2B"/>
    <w:rsid w:val="003C6C8C"/>
    <w:rsid w:val="003C6F77"/>
    <w:rsid w:val="003C7092"/>
    <w:rsid w:val="003C743C"/>
    <w:rsid w:val="003C7546"/>
    <w:rsid w:val="003C79BF"/>
    <w:rsid w:val="003C7F99"/>
    <w:rsid w:val="003C7FD7"/>
    <w:rsid w:val="003D09BB"/>
    <w:rsid w:val="003D0A14"/>
    <w:rsid w:val="003D0CCD"/>
    <w:rsid w:val="003D0E69"/>
    <w:rsid w:val="003D102B"/>
    <w:rsid w:val="003D1177"/>
    <w:rsid w:val="003D1355"/>
    <w:rsid w:val="003D16C8"/>
    <w:rsid w:val="003D18A2"/>
    <w:rsid w:val="003D18BF"/>
    <w:rsid w:val="003D18E1"/>
    <w:rsid w:val="003D1B09"/>
    <w:rsid w:val="003D1B95"/>
    <w:rsid w:val="003D1C0F"/>
    <w:rsid w:val="003D1D6A"/>
    <w:rsid w:val="003D2024"/>
    <w:rsid w:val="003D232C"/>
    <w:rsid w:val="003D2448"/>
    <w:rsid w:val="003D25BD"/>
    <w:rsid w:val="003D27A0"/>
    <w:rsid w:val="003D27B9"/>
    <w:rsid w:val="003D2A3A"/>
    <w:rsid w:val="003D2A4D"/>
    <w:rsid w:val="003D2F0A"/>
    <w:rsid w:val="003D2FAB"/>
    <w:rsid w:val="003D3404"/>
    <w:rsid w:val="003D3829"/>
    <w:rsid w:val="003D3CCF"/>
    <w:rsid w:val="003D3D0A"/>
    <w:rsid w:val="003D3D21"/>
    <w:rsid w:val="003D3E6C"/>
    <w:rsid w:val="003D3E96"/>
    <w:rsid w:val="003D4265"/>
    <w:rsid w:val="003D4859"/>
    <w:rsid w:val="003D4B39"/>
    <w:rsid w:val="003D4B43"/>
    <w:rsid w:val="003D4E82"/>
    <w:rsid w:val="003D4ED9"/>
    <w:rsid w:val="003D513B"/>
    <w:rsid w:val="003D524F"/>
    <w:rsid w:val="003D52B8"/>
    <w:rsid w:val="003D53B5"/>
    <w:rsid w:val="003D54D3"/>
    <w:rsid w:val="003D5953"/>
    <w:rsid w:val="003D59C4"/>
    <w:rsid w:val="003D5B6F"/>
    <w:rsid w:val="003D5C07"/>
    <w:rsid w:val="003D5D6B"/>
    <w:rsid w:val="003D5E04"/>
    <w:rsid w:val="003D5F10"/>
    <w:rsid w:val="003D640C"/>
    <w:rsid w:val="003D6B9F"/>
    <w:rsid w:val="003D6F50"/>
    <w:rsid w:val="003D7016"/>
    <w:rsid w:val="003D7776"/>
    <w:rsid w:val="003D7853"/>
    <w:rsid w:val="003D798C"/>
    <w:rsid w:val="003D7D2D"/>
    <w:rsid w:val="003D7E96"/>
    <w:rsid w:val="003D7FC8"/>
    <w:rsid w:val="003E0273"/>
    <w:rsid w:val="003E0569"/>
    <w:rsid w:val="003E0A6A"/>
    <w:rsid w:val="003E0C68"/>
    <w:rsid w:val="003E0CCB"/>
    <w:rsid w:val="003E0D06"/>
    <w:rsid w:val="003E103C"/>
    <w:rsid w:val="003E1376"/>
    <w:rsid w:val="003E16D3"/>
    <w:rsid w:val="003E175D"/>
    <w:rsid w:val="003E17A5"/>
    <w:rsid w:val="003E17C7"/>
    <w:rsid w:val="003E1909"/>
    <w:rsid w:val="003E1BDA"/>
    <w:rsid w:val="003E1C07"/>
    <w:rsid w:val="003E1CD4"/>
    <w:rsid w:val="003E1DB6"/>
    <w:rsid w:val="003E20C3"/>
    <w:rsid w:val="003E21B7"/>
    <w:rsid w:val="003E24BB"/>
    <w:rsid w:val="003E2580"/>
    <w:rsid w:val="003E2663"/>
    <w:rsid w:val="003E266D"/>
    <w:rsid w:val="003E270B"/>
    <w:rsid w:val="003E270E"/>
    <w:rsid w:val="003E2D0F"/>
    <w:rsid w:val="003E313F"/>
    <w:rsid w:val="003E3228"/>
    <w:rsid w:val="003E341F"/>
    <w:rsid w:val="003E3567"/>
    <w:rsid w:val="003E357F"/>
    <w:rsid w:val="003E3692"/>
    <w:rsid w:val="003E3A08"/>
    <w:rsid w:val="003E3A8D"/>
    <w:rsid w:val="003E3C21"/>
    <w:rsid w:val="003E3D3F"/>
    <w:rsid w:val="003E431E"/>
    <w:rsid w:val="003E448F"/>
    <w:rsid w:val="003E4861"/>
    <w:rsid w:val="003E49AE"/>
    <w:rsid w:val="003E4D8B"/>
    <w:rsid w:val="003E5A05"/>
    <w:rsid w:val="003E6083"/>
    <w:rsid w:val="003E61FA"/>
    <w:rsid w:val="003E62B6"/>
    <w:rsid w:val="003E645F"/>
    <w:rsid w:val="003E65B3"/>
    <w:rsid w:val="003E68EB"/>
    <w:rsid w:val="003E69DC"/>
    <w:rsid w:val="003E6C32"/>
    <w:rsid w:val="003E6C6C"/>
    <w:rsid w:val="003E6D01"/>
    <w:rsid w:val="003E733B"/>
    <w:rsid w:val="003E766D"/>
    <w:rsid w:val="003E76CB"/>
    <w:rsid w:val="003E7769"/>
    <w:rsid w:val="003F01F0"/>
    <w:rsid w:val="003F02DA"/>
    <w:rsid w:val="003F03A7"/>
    <w:rsid w:val="003F06D5"/>
    <w:rsid w:val="003F0C9A"/>
    <w:rsid w:val="003F0FC7"/>
    <w:rsid w:val="003F1186"/>
    <w:rsid w:val="003F1381"/>
    <w:rsid w:val="003F161E"/>
    <w:rsid w:val="003F24FF"/>
    <w:rsid w:val="003F25B4"/>
    <w:rsid w:val="003F2683"/>
    <w:rsid w:val="003F274A"/>
    <w:rsid w:val="003F2754"/>
    <w:rsid w:val="003F2776"/>
    <w:rsid w:val="003F2BB4"/>
    <w:rsid w:val="003F2CD1"/>
    <w:rsid w:val="003F2E09"/>
    <w:rsid w:val="003F2E0E"/>
    <w:rsid w:val="003F3C01"/>
    <w:rsid w:val="003F3E70"/>
    <w:rsid w:val="003F413F"/>
    <w:rsid w:val="003F4245"/>
    <w:rsid w:val="003F4494"/>
    <w:rsid w:val="003F472A"/>
    <w:rsid w:val="003F492E"/>
    <w:rsid w:val="003F4ED7"/>
    <w:rsid w:val="003F54AF"/>
    <w:rsid w:val="003F56C2"/>
    <w:rsid w:val="003F5737"/>
    <w:rsid w:val="003F594A"/>
    <w:rsid w:val="003F5BC6"/>
    <w:rsid w:val="003F5CA0"/>
    <w:rsid w:val="003F5D8C"/>
    <w:rsid w:val="003F5ED1"/>
    <w:rsid w:val="003F670E"/>
    <w:rsid w:val="003F695A"/>
    <w:rsid w:val="003F697D"/>
    <w:rsid w:val="003F6A48"/>
    <w:rsid w:val="003F6C90"/>
    <w:rsid w:val="003F6EE2"/>
    <w:rsid w:val="003F737D"/>
    <w:rsid w:val="003F7415"/>
    <w:rsid w:val="003F75D3"/>
    <w:rsid w:val="003F7646"/>
    <w:rsid w:val="003F7AD3"/>
    <w:rsid w:val="003F7B8D"/>
    <w:rsid w:val="003F7BCE"/>
    <w:rsid w:val="003F7C33"/>
    <w:rsid w:val="0040021E"/>
    <w:rsid w:val="004003F2"/>
    <w:rsid w:val="00400481"/>
    <w:rsid w:val="00400778"/>
    <w:rsid w:val="0040077F"/>
    <w:rsid w:val="00400880"/>
    <w:rsid w:val="00400C53"/>
    <w:rsid w:val="00400D74"/>
    <w:rsid w:val="00401209"/>
    <w:rsid w:val="004012DC"/>
    <w:rsid w:val="00401398"/>
    <w:rsid w:val="0040172B"/>
    <w:rsid w:val="00401879"/>
    <w:rsid w:val="00401A26"/>
    <w:rsid w:val="00401A28"/>
    <w:rsid w:val="00401A36"/>
    <w:rsid w:val="00401DB2"/>
    <w:rsid w:val="00401ED0"/>
    <w:rsid w:val="00401F15"/>
    <w:rsid w:val="00401F37"/>
    <w:rsid w:val="0040207E"/>
    <w:rsid w:val="00402588"/>
    <w:rsid w:val="004026F7"/>
    <w:rsid w:val="0040271E"/>
    <w:rsid w:val="00402D2B"/>
    <w:rsid w:val="00402EFB"/>
    <w:rsid w:val="00402F72"/>
    <w:rsid w:val="00402FC4"/>
    <w:rsid w:val="00403738"/>
    <w:rsid w:val="0040378C"/>
    <w:rsid w:val="004037FA"/>
    <w:rsid w:val="00403B7E"/>
    <w:rsid w:val="00403CC5"/>
    <w:rsid w:val="00403D88"/>
    <w:rsid w:val="00403DC7"/>
    <w:rsid w:val="00403E57"/>
    <w:rsid w:val="00403E6C"/>
    <w:rsid w:val="0040402C"/>
    <w:rsid w:val="004041BC"/>
    <w:rsid w:val="004042DE"/>
    <w:rsid w:val="0040432D"/>
    <w:rsid w:val="004045B3"/>
    <w:rsid w:val="004047E6"/>
    <w:rsid w:val="0040486C"/>
    <w:rsid w:val="00404B11"/>
    <w:rsid w:val="00404C40"/>
    <w:rsid w:val="00404D99"/>
    <w:rsid w:val="00404E6A"/>
    <w:rsid w:val="00404FB4"/>
    <w:rsid w:val="00405382"/>
    <w:rsid w:val="004053FC"/>
    <w:rsid w:val="00405519"/>
    <w:rsid w:val="0040555E"/>
    <w:rsid w:val="0040568D"/>
    <w:rsid w:val="00405706"/>
    <w:rsid w:val="00405761"/>
    <w:rsid w:val="00405E1D"/>
    <w:rsid w:val="00405EE8"/>
    <w:rsid w:val="00405FA7"/>
    <w:rsid w:val="00406300"/>
    <w:rsid w:val="004065FF"/>
    <w:rsid w:val="0040678E"/>
    <w:rsid w:val="00406B60"/>
    <w:rsid w:val="00406B67"/>
    <w:rsid w:val="00406CFD"/>
    <w:rsid w:val="0040760C"/>
    <w:rsid w:val="00407759"/>
    <w:rsid w:val="004078CC"/>
    <w:rsid w:val="00407A3C"/>
    <w:rsid w:val="00407DD9"/>
    <w:rsid w:val="00407FDB"/>
    <w:rsid w:val="00410193"/>
    <w:rsid w:val="00410271"/>
    <w:rsid w:val="004102D4"/>
    <w:rsid w:val="0041033C"/>
    <w:rsid w:val="00410353"/>
    <w:rsid w:val="00410528"/>
    <w:rsid w:val="00410807"/>
    <w:rsid w:val="004108AD"/>
    <w:rsid w:val="0041090C"/>
    <w:rsid w:val="00410A47"/>
    <w:rsid w:val="00410A61"/>
    <w:rsid w:val="00410D1E"/>
    <w:rsid w:val="0041176A"/>
    <w:rsid w:val="00411864"/>
    <w:rsid w:val="00411A1F"/>
    <w:rsid w:val="00412468"/>
    <w:rsid w:val="004126B6"/>
    <w:rsid w:val="004126DD"/>
    <w:rsid w:val="00412872"/>
    <w:rsid w:val="004129DC"/>
    <w:rsid w:val="00412DDA"/>
    <w:rsid w:val="004131AA"/>
    <w:rsid w:val="004134E1"/>
    <w:rsid w:val="0041399D"/>
    <w:rsid w:val="00413F26"/>
    <w:rsid w:val="00414411"/>
    <w:rsid w:val="00414472"/>
    <w:rsid w:val="004145A7"/>
    <w:rsid w:val="00414685"/>
    <w:rsid w:val="004146DF"/>
    <w:rsid w:val="00414801"/>
    <w:rsid w:val="00414B6E"/>
    <w:rsid w:val="00414EA0"/>
    <w:rsid w:val="00414EB3"/>
    <w:rsid w:val="0041507F"/>
    <w:rsid w:val="00415190"/>
    <w:rsid w:val="00415418"/>
    <w:rsid w:val="00415862"/>
    <w:rsid w:val="004158FA"/>
    <w:rsid w:val="00415A71"/>
    <w:rsid w:val="0041604A"/>
    <w:rsid w:val="0041628E"/>
    <w:rsid w:val="0041648D"/>
    <w:rsid w:val="004164D0"/>
    <w:rsid w:val="004164EE"/>
    <w:rsid w:val="00416520"/>
    <w:rsid w:val="004166FA"/>
    <w:rsid w:val="00416E60"/>
    <w:rsid w:val="00416FA7"/>
    <w:rsid w:val="00417B35"/>
    <w:rsid w:val="00417DA5"/>
    <w:rsid w:val="00417DCE"/>
    <w:rsid w:val="004205FB"/>
    <w:rsid w:val="00420662"/>
    <w:rsid w:val="004208C2"/>
    <w:rsid w:val="0042092E"/>
    <w:rsid w:val="00420CAE"/>
    <w:rsid w:val="00421064"/>
    <w:rsid w:val="00421134"/>
    <w:rsid w:val="00421383"/>
    <w:rsid w:val="0042180E"/>
    <w:rsid w:val="00421995"/>
    <w:rsid w:val="00421B23"/>
    <w:rsid w:val="00421BE1"/>
    <w:rsid w:val="00421C47"/>
    <w:rsid w:val="00421D09"/>
    <w:rsid w:val="00422092"/>
    <w:rsid w:val="004220B1"/>
    <w:rsid w:val="00422261"/>
    <w:rsid w:val="004223D1"/>
    <w:rsid w:val="00422755"/>
    <w:rsid w:val="004228D5"/>
    <w:rsid w:val="00422A9F"/>
    <w:rsid w:val="00422CC1"/>
    <w:rsid w:val="00422D7A"/>
    <w:rsid w:val="00422F42"/>
    <w:rsid w:val="00422F59"/>
    <w:rsid w:val="004231D4"/>
    <w:rsid w:val="004239F8"/>
    <w:rsid w:val="00423DE3"/>
    <w:rsid w:val="00423E1D"/>
    <w:rsid w:val="0042406C"/>
    <w:rsid w:val="0042420D"/>
    <w:rsid w:val="0042449E"/>
    <w:rsid w:val="00424635"/>
    <w:rsid w:val="00424839"/>
    <w:rsid w:val="00424BE8"/>
    <w:rsid w:val="00424C97"/>
    <w:rsid w:val="00424C9B"/>
    <w:rsid w:val="00424DEB"/>
    <w:rsid w:val="004251D4"/>
    <w:rsid w:val="00425275"/>
    <w:rsid w:val="004252BA"/>
    <w:rsid w:val="0042532C"/>
    <w:rsid w:val="00425434"/>
    <w:rsid w:val="004255E5"/>
    <w:rsid w:val="004256E1"/>
    <w:rsid w:val="004257DF"/>
    <w:rsid w:val="00425844"/>
    <w:rsid w:val="00425D60"/>
    <w:rsid w:val="00425D99"/>
    <w:rsid w:val="00425E60"/>
    <w:rsid w:val="00426571"/>
    <w:rsid w:val="00426752"/>
    <w:rsid w:val="004270F1"/>
    <w:rsid w:val="004275CC"/>
    <w:rsid w:val="00427616"/>
    <w:rsid w:val="00427887"/>
    <w:rsid w:val="00427AED"/>
    <w:rsid w:val="004300DA"/>
    <w:rsid w:val="004302CC"/>
    <w:rsid w:val="004302FB"/>
    <w:rsid w:val="0043045C"/>
    <w:rsid w:val="004308E4"/>
    <w:rsid w:val="00430AFF"/>
    <w:rsid w:val="00430F8F"/>
    <w:rsid w:val="00430FD7"/>
    <w:rsid w:val="00431045"/>
    <w:rsid w:val="004313B7"/>
    <w:rsid w:val="00431CCB"/>
    <w:rsid w:val="00431CD7"/>
    <w:rsid w:val="00431E51"/>
    <w:rsid w:val="00431F69"/>
    <w:rsid w:val="00432002"/>
    <w:rsid w:val="00432223"/>
    <w:rsid w:val="004327F2"/>
    <w:rsid w:val="00432897"/>
    <w:rsid w:val="00432E1C"/>
    <w:rsid w:val="004335CB"/>
    <w:rsid w:val="00433CFC"/>
    <w:rsid w:val="00433DF3"/>
    <w:rsid w:val="00433F1B"/>
    <w:rsid w:val="00433F35"/>
    <w:rsid w:val="00434409"/>
    <w:rsid w:val="00434565"/>
    <w:rsid w:val="004345BC"/>
    <w:rsid w:val="00434927"/>
    <w:rsid w:val="00434991"/>
    <w:rsid w:val="00434E11"/>
    <w:rsid w:val="00435794"/>
    <w:rsid w:val="00435BB0"/>
    <w:rsid w:val="00435BDE"/>
    <w:rsid w:val="00435EDF"/>
    <w:rsid w:val="0043610A"/>
    <w:rsid w:val="004361D5"/>
    <w:rsid w:val="00436242"/>
    <w:rsid w:val="00436254"/>
    <w:rsid w:val="0043657A"/>
    <w:rsid w:val="004368C7"/>
    <w:rsid w:val="00436C50"/>
    <w:rsid w:val="00436C97"/>
    <w:rsid w:val="00436ECA"/>
    <w:rsid w:val="00436FBA"/>
    <w:rsid w:val="00437031"/>
    <w:rsid w:val="00437154"/>
    <w:rsid w:val="004372AA"/>
    <w:rsid w:val="0043736D"/>
    <w:rsid w:val="0043781F"/>
    <w:rsid w:val="00437C48"/>
    <w:rsid w:val="00437E3A"/>
    <w:rsid w:val="00437EA6"/>
    <w:rsid w:val="0044007C"/>
    <w:rsid w:val="004400DF"/>
    <w:rsid w:val="00440125"/>
    <w:rsid w:val="004401C3"/>
    <w:rsid w:val="004402A5"/>
    <w:rsid w:val="004402C8"/>
    <w:rsid w:val="00440743"/>
    <w:rsid w:val="00440769"/>
    <w:rsid w:val="004407D4"/>
    <w:rsid w:val="00440913"/>
    <w:rsid w:val="004409F9"/>
    <w:rsid w:val="00440A5E"/>
    <w:rsid w:val="00440AA7"/>
    <w:rsid w:val="00440AE2"/>
    <w:rsid w:val="00440E9C"/>
    <w:rsid w:val="0044105F"/>
    <w:rsid w:val="0044149A"/>
    <w:rsid w:val="00441589"/>
    <w:rsid w:val="00441795"/>
    <w:rsid w:val="00441864"/>
    <w:rsid w:val="00441A9B"/>
    <w:rsid w:val="00441B9E"/>
    <w:rsid w:val="00441E53"/>
    <w:rsid w:val="00441FDA"/>
    <w:rsid w:val="004423C8"/>
    <w:rsid w:val="004427A0"/>
    <w:rsid w:val="00442A40"/>
    <w:rsid w:val="00442B3D"/>
    <w:rsid w:val="00442DCD"/>
    <w:rsid w:val="00442F87"/>
    <w:rsid w:val="00443073"/>
    <w:rsid w:val="00443564"/>
    <w:rsid w:val="004435C6"/>
    <w:rsid w:val="00443EC8"/>
    <w:rsid w:val="00443F45"/>
    <w:rsid w:val="0044406B"/>
    <w:rsid w:val="00444315"/>
    <w:rsid w:val="00444BA7"/>
    <w:rsid w:val="0044502B"/>
    <w:rsid w:val="0044514D"/>
    <w:rsid w:val="00445289"/>
    <w:rsid w:val="004455A3"/>
    <w:rsid w:val="004457F0"/>
    <w:rsid w:val="00445930"/>
    <w:rsid w:val="00445B6D"/>
    <w:rsid w:val="00445E04"/>
    <w:rsid w:val="00445E3B"/>
    <w:rsid w:val="0044622D"/>
    <w:rsid w:val="004462D5"/>
    <w:rsid w:val="004462DF"/>
    <w:rsid w:val="00446AB5"/>
    <w:rsid w:val="00446ED2"/>
    <w:rsid w:val="004476D7"/>
    <w:rsid w:val="00447A22"/>
    <w:rsid w:val="00447E37"/>
    <w:rsid w:val="0045085A"/>
    <w:rsid w:val="00450A17"/>
    <w:rsid w:val="0045141B"/>
    <w:rsid w:val="00451515"/>
    <w:rsid w:val="004515FD"/>
    <w:rsid w:val="00451A22"/>
    <w:rsid w:val="00452008"/>
    <w:rsid w:val="00452109"/>
    <w:rsid w:val="00452252"/>
    <w:rsid w:val="004526A4"/>
    <w:rsid w:val="004528DD"/>
    <w:rsid w:val="00452A7A"/>
    <w:rsid w:val="00452BCD"/>
    <w:rsid w:val="00452BD5"/>
    <w:rsid w:val="00452DBA"/>
    <w:rsid w:val="00452E1A"/>
    <w:rsid w:val="00452E54"/>
    <w:rsid w:val="004530E1"/>
    <w:rsid w:val="004537D8"/>
    <w:rsid w:val="004539D6"/>
    <w:rsid w:val="00453B3E"/>
    <w:rsid w:val="0045463B"/>
    <w:rsid w:val="004549D2"/>
    <w:rsid w:val="00454CD9"/>
    <w:rsid w:val="00454F0D"/>
    <w:rsid w:val="0045503D"/>
    <w:rsid w:val="004554C9"/>
    <w:rsid w:val="004559D5"/>
    <w:rsid w:val="00455A04"/>
    <w:rsid w:val="00455AB0"/>
    <w:rsid w:val="00455C9C"/>
    <w:rsid w:val="00456066"/>
    <w:rsid w:val="00456179"/>
    <w:rsid w:val="00456847"/>
    <w:rsid w:val="00456E36"/>
    <w:rsid w:val="00456FA7"/>
    <w:rsid w:val="004571CA"/>
    <w:rsid w:val="004576DD"/>
    <w:rsid w:val="00457821"/>
    <w:rsid w:val="00460345"/>
    <w:rsid w:val="00460413"/>
    <w:rsid w:val="00460713"/>
    <w:rsid w:val="00460D78"/>
    <w:rsid w:val="004615CD"/>
    <w:rsid w:val="0046164E"/>
    <w:rsid w:val="00461701"/>
    <w:rsid w:val="00461D6A"/>
    <w:rsid w:val="00462214"/>
    <w:rsid w:val="004624B9"/>
    <w:rsid w:val="00462794"/>
    <w:rsid w:val="004628C7"/>
    <w:rsid w:val="004629F7"/>
    <w:rsid w:val="00462BCA"/>
    <w:rsid w:val="00462CBF"/>
    <w:rsid w:val="00462D33"/>
    <w:rsid w:val="00462D87"/>
    <w:rsid w:val="00462E5C"/>
    <w:rsid w:val="00462F03"/>
    <w:rsid w:val="00462F84"/>
    <w:rsid w:val="00463206"/>
    <w:rsid w:val="00463491"/>
    <w:rsid w:val="0046350F"/>
    <w:rsid w:val="00463643"/>
    <w:rsid w:val="00463683"/>
    <w:rsid w:val="00463718"/>
    <w:rsid w:val="0046383F"/>
    <w:rsid w:val="004638CC"/>
    <w:rsid w:val="00463B29"/>
    <w:rsid w:val="00463C04"/>
    <w:rsid w:val="00463D09"/>
    <w:rsid w:val="00463F5C"/>
    <w:rsid w:val="00464312"/>
    <w:rsid w:val="004643AB"/>
    <w:rsid w:val="0046487D"/>
    <w:rsid w:val="0046498E"/>
    <w:rsid w:val="00464B2C"/>
    <w:rsid w:val="00464B50"/>
    <w:rsid w:val="00464C86"/>
    <w:rsid w:val="00464EB7"/>
    <w:rsid w:val="00464F3F"/>
    <w:rsid w:val="00464FE9"/>
    <w:rsid w:val="00464FEA"/>
    <w:rsid w:val="004656FD"/>
    <w:rsid w:val="00465866"/>
    <w:rsid w:val="00465A09"/>
    <w:rsid w:val="00466041"/>
    <w:rsid w:val="0046606B"/>
    <w:rsid w:val="004660B9"/>
    <w:rsid w:val="00466126"/>
    <w:rsid w:val="004663A5"/>
    <w:rsid w:val="0046672D"/>
    <w:rsid w:val="00466915"/>
    <w:rsid w:val="0046725C"/>
    <w:rsid w:val="00467299"/>
    <w:rsid w:val="004672D0"/>
    <w:rsid w:val="004674C2"/>
    <w:rsid w:val="00467F17"/>
    <w:rsid w:val="00470752"/>
    <w:rsid w:val="00470833"/>
    <w:rsid w:val="004709F2"/>
    <w:rsid w:val="00470BDE"/>
    <w:rsid w:val="00470D99"/>
    <w:rsid w:val="00470F5D"/>
    <w:rsid w:val="0047114E"/>
    <w:rsid w:val="004712D2"/>
    <w:rsid w:val="004712F1"/>
    <w:rsid w:val="00471327"/>
    <w:rsid w:val="00471628"/>
    <w:rsid w:val="004718D3"/>
    <w:rsid w:val="00471AC4"/>
    <w:rsid w:val="00471DFC"/>
    <w:rsid w:val="00471E2D"/>
    <w:rsid w:val="00471E50"/>
    <w:rsid w:val="00471FD9"/>
    <w:rsid w:val="00472432"/>
    <w:rsid w:val="004725EA"/>
    <w:rsid w:val="004728A8"/>
    <w:rsid w:val="004728C8"/>
    <w:rsid w:val="00472AFE"/>
    <w:rsid w:val="00472BA4"/>
    <w:rsid w:val="00472C1D"/>
    <w:rsid w:val="00472FB1"/>
    <w:rsid w:val="0047305B"/>
    <w:rsid w:val="004732E7"/>
    <w:rsid w:val="004737B5"/>
    <w:rsid w:val="0047385A"/>
    <w:rsid w:val="004738CA"/>
    <w:rsid w:val="0047398F"/>
    <w:rsid w:val="00473A50"/>
    <w:rsid w:val="00473C5D"/>
    <w:rsid w:val="00473D02"/>
    <w:rsid w:val="00473FBD"/>
    <w:rsid w:val="00474198"/>
    <w:rsid w:val="00474320"/>
    <w:rsid w:val="00474411"/>
    <w:rsid w:val="004745BC"/>
    <w:rsid w:val="00474ED7"/>
    <w:rsid w:val="00475296"/>
    <w:rsid w:val="0047532F"/>
    <w:rsid w:val="004756F2"/>
    <w:rsid w:val="00475976"/>
    <w:rsid w:val="00475E60"/>
    <w:rsid w:val="00476241"/>
    <w:rsid w:val="00476559"/>
    <w:rsid w:val="004765B5"/>
    <w:rsid w:val="004765E8"/>
    <w:rsid w:val="004766D8"/>
    <w:rsid w:val="004769C7"/>
    <w:rsid w:val="00476F3E"/>
    <w:rsid w:val="00476FA0"/>
    <w:rsid w:val="00476FB9"/>
    <w:rsid w:val="00477253"/>
    <w:rsid w:val="0047738E"/>
    <w:rsid w:val="00477411"/>
    <w:rsid w:val="00477C37"/>
    <w:rsid w:val="00477CE8"/>
    <w:rsid w:val="00477EC3"/>
    <w:rsid w:val="004804B8"/>
    <w:rsid w:val="0048055D"/>
    <w:rsid w:val="00480935"/>
    <w:rsid w:val="00480E4C"/>
    <w:rsid w:val="004811A6"/>
    <w:rsid w:val="00481342"/>
    <w:rsid w:val="00481364"/>
    <w:rsid w:val="0048149E"/>
    <w:rsid w:val="00481794"/>
    <w:rsid w:val="00481B7A"/>
    <w:rsid w:val="00481E0B"/>
    <w:rsid w:val="00481E7D"/>
    <w:rsid w:val="004823AC"/>
    <w:rsid w:val="004824A4"/>
    <w:rsid w:val="004824F2"/>
    <w:rsid w:val="00482E4E"/>
    <w:rsid w:val="004831B7"/>
    <w:rsid w:val="0048372D"/>
    <w:rsid w:val="00483788"/>
    <w:rsid w:val="004838EB"/>
    <w:rsid w:val="00483A54"/>
    <w:rsid w:val="00483DFC"/>
    <w:rsid w:val="00483E19"/>
    <w:rsid w:val="0048456C"/>
    <w:rsid w:val="00484686"/>
    <w:rsid w:val="00484817"/>
    <w:rsid w:val="004848D2"/>
    <w:rsid w:val="00484BC2"/>
    <w:rsid w:val="00484DF1"/>
    <w:rsid w:val="00484EED"/>
    <w:rsid w:val="004851B3"/>
    <w:rsid w:val="00485361"/>
    <w:rsid w:val="00485506"/>
    <w:rsid w:val="00485581"/>
    <w:rsid w:val="004855C5"/>
    <w:rsid w:val="00485A67"/>
    <w:rsid w:val="00485D09"/>
    <w:rsid w:val="00485D2F"/>
    <w:rsid w:val="004864C5"/>
    <w:rsid w:val="00486830"/>
    <w:rsid w:val="00486948"/>
    <w:rsid w:val="00486DC8"/>
    <w:rsid w:val="00486E2B"/>
    <w:rsid w:val="00486E7D"/>
    <w:rsid w:val="00486FAA"/>
    <w:rsid w:val="00487297"/>
    <w:rsid w:val="00487686"/>
    <w:rsid w:val="00487786"/>
    <w:rsid w:val="004879B3"/>
    <w:rsid w:val="00487DCA"/>
    <w:rsid w:val="00487F0C"/>
    <w:rsid w:val="00487F6D"/>
    <w:rsid w:val="0048D465"/>
    <w:rsid w:val="00490558"/>
    <w:rsid w:val="00490567"/>
    <w:rsid w:val="00490584"/>
    <w:rsid w:val="0049059A"/>
    <w:rsid w:val="004907C9"/>
    <w:rsid w:val="0049171F"/>
    <w:rsid w:val="004917F2"/>
    <w:rsid w:val="00491A46"/>
    <w:rsid w:val="00491E05"/>
    <w:rsid w:val="00492030"/>
    <w:rsid w:val="00492431"/>
    <w:rsid w:val="004924D1"/>
    <w:rsid w:val="004925AF"/>
    <w:rsid w:val="004927DD"/>
    <w:rsid w:val="004927F0"/>
    <w:rsid w:val="00492962"/>
    <w:rsid w:val="00492CB5"/>
    <w:rsid w:val="00492DBD"/>
    <w:rsid w:val="00492E54"/>
    <w:rsid w:val="0049349E"/>
    <w:rsid w:val="00493518"/>
    <w:rsid w:val="0049369A"/>
    <w:rsid w:val="0049384B"/>
    <w:rsid w:val="00493E6C"/>
    <w:rsid w:val="00493FF2"/>
    <w:rsid w:val="0049410E"/>
    <w:rsid w:val="00494208"/>
    <w:rsid w:val="00494217"/>
    <w:rsid w:val="004942E2"/>
    <w:rsid w:val="004943A6"/>
    <w:rsid w:val="004949C5"/>
    <w:rsid w:val="00494A5D"/>
    <w:rsid w:val="00494ABF"/>
    <w:rsid w:val="004951EE"/>
    <w:rsid w:val="00495712"/>
    <w:rsid w:val="00495716"/>
    <w:rsid w:val="00495AD4"/>
    <w:rsid w:val="00495C55"/>
    <w:rsid w:val="00495C9F"/>
    <w:rsid w:val="00495E8A"/>
    <w:rsid w:val="004960A6"/>
    <w:rsid w:val="00496620"/>
    <w:rsid w:val="00496769"/>
    <w:rsid w:val="004969A2"/>
    <w:rsid w:val="00496B9B"/>
    <w:rsid w:val="00496BF8"/>
    <w:rsid w:val="00496D4E"/>
    <w:rsid w:val="00497031"/>
    <w:rsid w:val="00497150"/>
    <w:rsid w:val="0049730A"/>
    <w:rsid w:val="00497503"/>
    <w:rsid w:val="00497B65"/>
    <w:rsid w:val="00497B82"/>
    <w:rsid w:val="00497BF1"/>
    <w:rsid w:val="00497D07"/>
    <w:rsid w:val="004A01DD"/>
    <w:rsid w:val="004A0754"/>
    <w:rsid w:val="004A0D68"/>
    <w:rsid w:val="004A0F69"/>
    <w:rsid w:val="004A119E"/>
    <w:rsid w:val="004A163A"/>
    <w:rsid w:val="004A164B"/>
    <w:rsid w:val="004A18C7"/>
    <w:rsid w:val="004A1AB5"/>
    <w:rsid w:val="004A1C43"/>
    <w:rsid w:val="004A1FFF"/>
    <w:rsid w:val="004A223C"/>
    <w:rsid w:val="004A2578"/>
    <w:rsid w:val="004A2629"/>
    <w:rsid w:val="004A30D4"/>
    <w:rsid w:val="004A319D"/>
    <w:rsid w:val="004A34C7"/>
    <w:rsid w:val="004A39B6"/>
    <w:rsid w:val="004A4032"/>
    <w:rsid w:val="004A525C"/>
    <w:rsid w:val="004A54B8"/>
    <w:rsid w:val="004A564C"/>
    <w:rsid w:val="004A5762"/>
    <w:rsid w:val="004A596B"/>
    <w:rsid w:val="004A5B86"/>
    <w:rsid w:val="004A5EC8"/>
    <w:rsid w:val="004A63FA"/>
    <w:rsid w:val="004A6466"/>
    <w:rsid w:val="004A64EB"/>
    <w:rsid w:val="004A6532"/>
    <w:rsid w:val="004A6564"/>
    <w:rsid w:val="004A68A2"/>
    <w:rsid w:val="004A6F90"/>
    <w:rsid w:val="004A70DD"/>
    <w:rsid w:val="004A72FA"/>
    <w:rsid w:val="004A7517"/>
    <w:rsid w:val="004A75C4"/>
    <w:rsid w:val="004A7768"/>
    <w:rsid w:val="004A785B"/>
    <w:rsid w:val="004A7993"/>
    <w:rsid w:val="004A7A4D"/>
    <w:rsid w:val="004A7EB8"/>
    <w:rsid w:val="004A7FDE"/>
    <w:rsid w:val="004A7FF6"/>
    <w:rsid w:val="004B058E"/>
    <w:rsid w:val="004B05F6"/>
    <w:rsid w:val="004B08D3"/>
    <w:rsid w:val="004B09AE"/>
    <w:rsid w:val="004B0BCF"/>
    <w:rsid w:val="004B0D8A"/>
    <w:rsid w:val="004B0EE8"/>
    <w:rsid w:val="004B1402"/>
    <w:rsid w:val="004B1621"/>
    <w:rsid w:val="004B1CC3"/>
    <w:rsid w:val="004B1DE1"/>
    <w:rsid w:val="004B20E8"/>
    <w:rsid w:val="004B2126"/>
    <w:rsid w:val="004B244A"/>
    <w:rsid w:val="004B2777"/>
    <w:rsid w:val="004B2B5B"/>
    <w:rsid w:val="004B2B69"/>
    <w:rsid w:val="004B2FD8"/>
    <w:rsid w:val="004B3403"/>
    <w:rsid w:val="004B3504"/>
    <w:rsid w:val="004B38CB"/>
    <w:rsid w:val="004B39C8"/>
    <w:rsid w:val="004B3C11"/>
    <w:rsid w:val="004B3D86"/>
    <w:rsid w:val="004B3EE6"/>
    <w:rsid w:val="004B3FA3"/>
    <w:rsid w:val="004B4592"/>
    <w:rsid w:val="004B472F"/>
    <w:rsid w:val="004B47B2"/>
    <w:rsid w:val="004B4808"/>
    <w:rsid w:val="004B48C5"/>
    <w:rsid w:val="004B49E1"/>
    <w:rsid w:val="004B4B27"/>
    <w:rsid w:val="004B4C40"/>
    <w:rsid w:val="004B5295"/>
    <w:rsid w:val="004B5349"/>
    <w:rsid w:val="004B53B8"/>
    <w:rsid w:val="004B53D0"/>
    <w:rsid w:val="004B53E3"/>
    <w:rsid w:val="004B554C"/>
    <w:rsid w:val="004B56BC"/>
    <w:rsid w:val="004B5880"/>
    <w:rsid w:val="004B5909"/>
    <w:rsid w:val="004B5D70"/>
    <w:rsid w:val="004B5DB7"/>
    <w:rsid w:val="004B5EDA"/>
    <w:rsid w:val="004B5F71"/>
    <w:rsid w:val="004B62DD"/>
    <w:rsid w:val="004B6364"/>
    <w:rsid w:val="004B6526"/>
    <w:rsid w:val="004B6639"/>
    <w:rsid w:val="004B6948"/>
    <w:rsid w:val="004B6A02"/>
    <w:rsid w:val="004B6C2F"/>
    <w:rsid w:val="004B6E55"/>
    <w:rsid w:val="004B7107"/>
    <w:rsid w:val="004B71E2"/>
    <w:rsid w:val="004B7223"/>
    <w:rsid w:val="004B739E"/>
    <w:rsid w:val="004B7564"/>
    <w:rsid w:val="004B761C"/>
    <w:rsid w:val="004B7A61"/>
    <w:rsid w:val="004B7A63"/>
    <w:rsid w:val="004B7AF6"/>
    <w:rsid w:val="004B7B88"/>
    <w:rsid w:val="004B7DD9"/>
    <w:rsid w:val="004B7F45"/>
    <w:rsid w:val="004C0365"/>
    <w:rsid w:val="004C03CF"/>
    <w:rsid w:val="004C044B"/>
    <w:rsid w:val="004C05EE"/>
    <w:rsid w:val="004C05F6"/>
    <w:rsid w:val="004C0928"/>
    <w:rsid w:val="004C0B6C"/>
    <w:rsid w:val="004C0EDC"/>
    <w:rsid w:val="004C12B3"/>
    <w:rsid w:val="004C12E2"/>
    <w:rsid w:val="004C1330"/>
    <w:rsid w:val="004C1467"/>
    <w:rsid w:val="004C172A"/>
    <w:rsid w:val="004C176C"/>
    <w:rsid w:val="004C17ED"/>
    <w:rsid w:val="004C181B"/>
    <w:rsid w:val="004C1BD4"/>
    <w:rsid w:val="004C1C01"/>
    <w:rsid w:val="004C2182"/>
    <w:rsid w:val="004C249D"/>
    <w:rsid w:val="004C26CE"/>
    <w:rsid w:val="004C26CF"/>
    <w:rsid w:val="004C29A5"/>
    <w:rsid w:val="004C29E0"/>
    <w:rsid w:val="004C2CCE"/>
    <w:rsid w:val="004C2D96"/>
    <w:rsid w:val="004C2F60"/>
    <w:rsid w:val="004C30ED"/>
    <w:rsid w:val="004C3207"/>
    <w:rsid w:val="004C3504"/>
    <w:rsid w:val="004C38AD"/>
    <w:rsid w:val="004C396A"/>
    <w:rsid w:val="004C3B7E"/>
    <w:rsid w:val="004C3CB1"/>
    <w:rsid w:val="004C3CD0"/>
    <w:rsid w:val="004C3EFD"/>
    <w:rsid w:val="004C4415"/>
    <w:rsid w:val="004C44B9"/>
    <w:rsid w:val="004C4783"/>
    <w:rsid w:val="004C48BA"/>
    <w:rsid w:val="004C4F8E"/>
    <w:rsid w:val="004C5062"/>
    <w:rsid w:val="004C53AE"/>
    <w:rsid w:val="004C564C"/>
    <w:rsid w:val="004C57FB"/>
    <w:rsid w:val="004C5957"/>
    <w:rsid w:val="004C5B50"/>
    <w:rsid w:val="004C5B87"/>
    <w:rsid w:val="004C5FDA"/>
    <w:rsid w:val="004C6099"/>
    <w:rsid w:val="004C6141"/>
    <w:rsid w:val="004C6275"/>
    <w:rsid w:val="004C682A"/>
    <w:rsid w:val="004C697A"/>
    <w:rsid w:val="004C6B0D"/>
    <w:rsid w:val="004C6B0F"/>
    <w:rsid w:val="004C6C46"/>
    <w:rsid w:val="004C6D87"/>
    <w:rsid w:val="004C6E1C"/>
    <w:rsid w:val="004C6EC5"/>
    <w:rsid w:val="004C7079"/>
    <w:rsid w:val="004C7112"/>
    <w:rsid w:val="004C717A"/>
    <w:rsid w:val="004C72BB"/>
    <w:rsid w:val="004C73D0"/>
    <w:rsid w:val="004C7580"/>
    <w:rsid w:val="004C76A4"/>
    <w:rsid w:val="004C76F1"/>
    <w:rsid w:val="004C7E5D"/>
    <w:rsid w:val="004C7FAA"/>
    <w:rsid w:val="004C95EF"/>
    <w:rsid w:val="004D0158"/>
    <w:rsid w:val="004D0595"/>
    <w:rsid w:val="004D09C0"/>
    <w:rsid w:val="004D0B07"/>
    <w:rsid w:val="004D0F5F"/>
    <w:rsid w:val="004D10B4"/>
    <w:rsid w:val="004D1123"/>
    <w:rsid w:val="004D1259"/>
    <w:rsid w:val="004D12B5"/>
    <w:rsid w:val="004D12EC"/>
    <w:rsid w:val="004D1422"/>
    <w:rsid w:val="004D156C"/>
    <w:rsid w:val="004D15B4"/>
    <w:rsid w:val="004D1770"/>
    <w:rsid w:val="004D18F8"/>
    <w:rsid w:val="004D1BD7"/>
    <w:rsid w:val="004D1CE5"/>
    <w:rsid w:val="004D215B"/>
    <w:rsid w:val="004D2676"/>
    <w:rsid w:val="004D2830"/>
    <w:rsid w:val="004D29BB"/>
    <w:rsid w:val="004D2ACD"/>
    <w:rsid w:val="004D2AF8"/>
    <w:rsid w:val="004D2C1E"/>
    <w:rsid w:val="004D2D3C"/>
    <w:rsid w:val="004D2F4D"/>
    <w:rsid w:val="004D3406"/>
    <w:rsid w:val="004D39C3"/>
    <w:rsid w:val="004D39FC"/>
    <w:rsid w:val="004D3D2F"/>
    <w:rsid w:val="004D3E7D"/>
    <w:rsid w:val="004D4620"/>
    <w:rsid w:val="004D4F5C"/>
    <w:rsid w:val="004D515F"/>
    <w:rsid w:val="004D546B"/>
    <w:rsid w:val="004D55D2"/>
    <w:rsid w:val="004D58F9"/>
    <w:rsid w:val="004D5ECD"/>
    <w:rsid w:val="004D5F21"/>
    <w:rsid w:val="004D6218"/>
    <w:rsid w:val="004D6331"/>
    <w:rsid w:val="004D646B"/>
    <w:rsid w:val="004D69EA"/>
    <w:rsid w:val="004D7465"/>
    <w:rsid w:val="004D76A6"/>
    <w:rsid w:val="004D773B"/>
    <w:rsid w:val="004D77E2"/>
    <w:rsid w:val="004D78C8"/>
    <w:rsid w:val="004D7981"/>
    <w:rsid w:val="004D7A15"/>
    <w:rsid w:val="004D7BCE"/>
    <w:rsid w:val="004D7D63"/>
    <w:rsid w:val="004D7E10"/>
    <w:rsid w:val="004D7F3F"/>
    <w:rsid w:val="004E0119"/>
    <w:rsid w:val="004E01DC"/>
    <w:rsid w:val="004E0281"/>
    <w:rsid w:val="004E0294"/>
    <w:rsid w:val="004E02CF"/>
    <w:rsid w:val="004E0748"/>
    <w:rsid w:val="004E0925"/>
    <w:rsid w:val="004E0AC7"/>
    <w:rsid w:val="004E0BDE"/>
    <w:rsid w:val="004E0D02"/>
    <w:rsid w:val="004E0F9E"/>
    <w:rsid w:val="004E10F3"/>
    <w:rsid w:val="004E155D"/>
    <w:rsid w:val="004E190A"/>
    <w:rsid w:val="004E1B90"/>
    <w:rsid w:val="004E1C8D"/>
    <w:rsid w:val="004E1E5E"/>
    <w:rsid w:val="004E222D"/>
    <w:rsid w:val="004E23FC"/>
    <w:rsid w:val="004E2502"/>
    <w:rsid w:val="004E257A"/>
    <w:rsid w:val="004E27DA"/>
    <w:rsid w:val="004E2DAF"/>
    <w:rsid w:val="004E2E00"/>
    <w:rsid w:val="004E31CF"/>
    <w:rsid w:val="004E32D3"/>
    <w:rsid w:val="004E33C5"/>
    <w:rsid w:val="004E38BB"/>
    <w:rsid w:val="004E38F0"/>
    <w:rsid w:val="004E3AFE"/>
    <w:rsid w:val="004E3C20"/>
    <w:rsid w:val="004E3CE8"/>
    <w:rsid w:val="004E3D38"/>
    <w:rsid w:val="004E3DED"/>
    <w:rsid w:val="004E41B5"/>
    <w:rsid w:val="004E41CA"/>
    <w:rsid w:val="004E4446"/>
    <w:rsid w:val="004E44DB"/>
    <w:rsid w:val="004E4EB8"/>
    <w:rsid w:val="004E52BD"/>
    <w:rsid w:val="004E53D7"/>
    <w:rsid w:val="004E5597"/>
    <w:rsid w:val="004E5BA2"/>
    <w:rsid w:val="004E6011"/>
    <w:rsid w:val="004E613A"/>
    <w:rsid w:val="004E695B"/>
    <w:rsid w:val="004E69EC"/>
    <w:rsid w:val="004E6B52"/>
    <w:rsid w:val="004E6C70"/>
    <w:rsid w:val="004E703C"/>
    <w:rsid w:val="004E7525"/>
    <w:rsid w:val="004E760F"/>
    <w:rsid w:val="004E7644"/>
    <w:rsid w:val="004E785B"/>
    <w:rsid w:val="004E7E38"/>
    <w:rsid w:val="004F018F"/>
    <w:rsid w:val="004F053B"/>
    <w:rsid w:val="004F066D"/>
    <w:rsid w:val="004F0AF4"/>
    <w:rsid w:val="004F0E13"/>
    <w:rsid w:val="004F1770"/>
    <w:rsid w:val="004F18C3"/>
    <w:rsid w:val="004F193E"/>
    <w:rsid w:val="004F1E7D"/>
    <w:rsid w:val="004F214B"/>
    <w:rsid w:val="004F2183"/>
    <w:rsid w:val="004F223F"/>
    <w:rsid w:val="004F241B"/>
    <w:rsid w:val="004F2796"/>
    <w:rsid w:val="004F28F2"/>
    <w:rsid w:val="004F2B3A"/>
    <w:rsid w:val="004F2B57"/>
    <w:rsid w:val="004F2D98"/>
    <w:rsid w:val="004F3404"/>
    <w:rsid w:val="004F3C78"/>
    <w:rsid w:val="004F3DAA"/>
    <w:rsid w:val="004F42F7"/>
    <w:rsid w:val="004F4504"/>
    <w:rsid w:val="004F47D6"/>
    <w:rsid w:val="004F4E70"/>
    <w:rsid w:val="004F542B"/>
    <w:rsid w:val="004F5862"/>
    <w:rsid w:val="004F5B2B"/>
    <w:rsid w:val="004F5B3B"/>
    <w:rsid w:val="004F5BAB"/>
    <w:rsid w:val="004F5D8A"/>
    <w:rsid w:val="004F621C"/>
    <w:rsid w:val="004F6438"/>
    <w:rsid w:val="004F6920"/>
    <w:rsid w:val="004F6C8D"/>
    <w:rsid w:val="004F7059"/>
    <w:rsid w:val="004F71FE"/>
    <w:rsid w:val="004F7661"/>
    <w:rsid w:val="004F7907"/>
    <w:rsid w:val="004F7C1D"/>
    <w:rsid w:val="004F7E7C"/>
    <w:rsid w:val="004F7EDF"/>
    <w:rsid w:val="005003CF"/>
    <w:rsid w:val="00500438"/>
    <w:rsid w:val="005004FA"/>
    <w:rsid w:val="00500548"/>
    <w:rsid w:val="00501705"/>
    <w:rsid w:val="00501C4E"/>
    <w:rsid w:val="00501CD7"/>
    <w:rsid w:val="00501D98"/>
    <w:rsid w:val="005023F1"/>
    <w:rsid w:val="00502493"/>
    <w:rsid w:val="005025DE"/>
    <w:rsid w:val="00502937"/>
    <w:rsid w:val="00502A13"/>
    <w:rsid w:val="00502B54"/>
    <w:rsid w:val="00502B57"/>
    <w:rsid w:val="00503108"/>
    <w:rsid w:val="005031F1"/>
    <w:rsid w:val="005033DD"/>
    <w:rsid w:val="00503481"/>
    <w:rsid w:val="00503604"/>
    <w:rsid w:val="00503AC7"/>
    <w:rsid w:val="00503CC8"/>
    <w:rsid w:val="00503CFD"/>
    <w:rsid w:val="00503E10"/>
    <w:rsid w:val="00503E9D"/>
    <w:rsid w:val="005042F8"/>
    <w:rsid w:val="00504387"/>
    <w:rsid w:val="005044DA"/>
    <w:rsid w:val="0050458A"/>
    <w:rsid w:val="00504A2D"/>
    <w:rsid w:val="00504A3B"/>
    <w:rsid w:val="00504B12"/>
    <w:rsid w:val="00504D4A"/>
    <w:rsid w:val="00504E51"/>
    <w:rsid w:val="00505185"/>
    <w:rsid w:val="005051FD"/>
    <w:rsid w:val="005053EE"/>
    <w:rsid w:val="005054EB"/>
    <w:rsid w:val="0050593A"/>
    <w:rsid w:val="00505B12"/>
    <w:rsid w:val="00505DCD"/>
    <w:rsid w:val="00505E52"/>
    <w:rsid w:val="00505F06"/>
    <w:rsid w:val="00505FA9"/>
    <w:rsid w:val="0050629A"/>
    <w:rsid w:val="005063B8"/>
    <w:rsid w:val="005064D0"/>
    <w:rsid w:val="005066C9"/>
    <w:rsid w:val="00506D57"/>
    <w:rsid w:val="0050727F"/>
    <w:rsid w:val="0050731C"/>
    <w:rsid w:val="00507424"/>
    <w:rsid w:val="005075EC"/>
    <w:rsid w:val="00507CEC"/>
    <w:rsid w:val="00507E69"/>
    <w:rsid w:val="00507FB8"/>
    <w:rsid w:val="005105F5"/>
    <w:rsid w:val="0051072D"/>
    <w:rsid w:val="00510B23"/>
    <w:rsid w:val="00510BB1"/>
    <w:rsid w:val="00510EAB"/>
    <w:rsid w:val="00511027"/>
    <w:rsid w:val="0051134B"/>
    <w:rsid w:val="00511543"/>
    <w:rsid w:val="005116BF"/>
    <w:rsid w:val="005117BB"/>
    <w:rsid w:val="00511833"/>
    <w:rsid w:val="00511F58"/>
    <w:rsid w:val="00512210"/>
    <w:rsid w:val="005126BA"/>
    <w:rsid w:val="005128CD"/>
    <w:rsid w:val="0051298F"/>
    <w:rsid w:val="00513139"/>
    <w:rsid w:val="00513192"/>
    <w:rsid w:val="005131EA"/>
    <w:rsid w:val="00513477"/>
    <w:rsid w:val="005136B9"/>
    <w:rsid w:val="005137F8"/>
    <w:rsid w:val="00513AB6"/>
    <w:rsid w:val="00513C1B"/>
    <w:rsid w:val="00513E94"/>
    <w:rsid w:val="0051420F"/>
    <w:rsid w:val="00514600"/>
    <w:rsid w:val="00514A7A"/>
    <w:rsid w:val="00514BB1"/>
    <w:rsid w:val="00514C5B"/>
    <w:rsid w:val="00514D92"/>
    <w:rsid w:val="00514F64"/>
    <w:rsid w:val="00514FE6"/>
    <w:rsid w:val="00515385"/>
    <w:rsid w:val="005155F8"/>
    <w:rsid w:val="00515757"/>
    <w:rsid w:val="0051581E"/>
    <w:rsid w:val="00515A31"/>
    <w:rsid w:val="00515C38"/>
    <w:rsid w:val="00515CA3"/>
    <w:rsid w:val="00515CCF"/>
    <w:rsid w:val="00515DE1"/>
    <w:rsid w:val="005162E4"/>
    <w:rsid w:val="00516978"/>
    <w:rsid w:val="00516A1A"/>
    <w:rsid w:val="00516BB1"/>
    <w:rsid w:val="00517035"/>
    <w:rsid w:val="005171B7"/>
    <w:rsid w:val="00517921"/>
    <w:rsid w:val="00517933"/>
    <w:rsid w:val="00517DFD"/>
    <w:rsid w:val="00520009"/>
    <w:rsid w:val="00520468"/>
    <w:rsid w:val="005208DE"/>
    <w:rsid w:val="005209F2"/>
    <w:rsid w:val="00520C5A"/>
    <w:rsid w:val="005210FF"/>
    <w:rsid w:val="0052128B"/>
    <w:rsid w:val="0052145B"/>
    <w:rsid w:val="00521A3F"/>
    <w:rsid w:val="00521AA5"/>
    <w:rsid w:val="00521CB5"/>
    <w:rsid w:val="00521F5D"/>
    <w:rsid w:val="00522490"/>
    <w:rsid w:val="0052294D"/>
    <w:rsid w:val="00522CC4"/>
    <w:rsid w:val="00522DF5"/>
    <w:rsid w:val="00522F36"/>
    <w:rsid w:val="00523147"/>
    <w:rsid w:val="00523212"/>
    <w:rsid w:val="00523425"/>
    <w:rsid w:val="00523629"/>
    <w:rsid w:val="005239E5"/>
    <w:rsid w:val="00523A41"/>
    <w:rsid w:val="00523B15"/>
    <w:rsid w:val="00523E71"/>
    <w:rsid w:val="00523EDD"/>
    <w:rsid w:val="005241E0"/>
    <w:rsid w:val="0052442B"/>
    <w:rsid w:val="005245EB"/>
    <w:rsid w:val="005246FA"/>
    <w:rsid w:val="005248BE"/>
    <w:rsid w:val="00524C1F"/>
    <w:rsid w:val="00524D6E"/>
    <w:rsid w:val="00524EC0"/>
    <w:rsid w:val="005252AD"/>
    <w:rsid w:val="0052549F"/>
    <w:rsid w:val="0052551A"/>
    <w:rsid w:val="0052562D"/>
    <w:rsid w:val="00525763"/>
    <w:rsid w:val="00525869"/>
    <w:rsid w:val="005259C9"/>
    <w:rsid w:val="00525A37"/>
    <w:rsid w:val="00525CC4"/>
    <w:rsid w:val="0052603A"/>
    <w:rsid w:val="0052616D"/>
    <w:rsid w:val="00526398"/>
    <w:rsid w:val="0052671D"/>
    <w:rsid w:val="005268E6"/>
    <w:rsid w:val="005271F5"/>
    <w:rsid w:val="00527405"/>
    <w:rsid w:val="00527B86"/>
    <w:rsid w:val="00527B9E"/>
    <w:rsid w:val="00527C89"/>
    <w:rsid w:val="00527CD3"/>
    <w:rsid w:val="00527DA7"/>
    <w:rsid w:val="0053009A"/>
    <w:rsid w:val="0053037E"/>
    <w:rsid w:val="005303E8"/>
    <w:rsid w:val="00530520"/>
    <w:rsid w:val="00530D97"/>
    <w:rsid w:val="00530E9C"/>
    <w:rsid w:val="00531012"/>
    <w:rsid w:val="00531217"/>
    <w:rsid w:val="005312DB"/>
    <w:rsid w:val="0053140D"/>
    <w:rsid w:val="005315D2"/>
    <w:rsid w:val="00531FC1"/>
    <w:rsid w:val="00532483"/>
    <w:rsid w:val="00532519"/>
    <w:rsid w:val="005327EE"/>
    <w:rsid w:val="00532988"/>
    <w:rsid w:val="00532AAB"/>
    <w:rsid w:val="00533027"/>
    <w:rsid w:val="00533291"/>
    <w:rsid w:val="005332DB"/>
    <w:rsid w:val="005338AD"/>
    <w:rsid w:val="0053399A"/>
    <w:rsid w:val="00533C18"/>
    <w:rsid w:val="00534077"/>
    <w:rsid w:val="005340F5"/>
    <w:rsid w:val="00534148"/>
    <w:rsid w:val="0053443E"/>
    <w:rsid w:val="00534531"/>
    <w:rsid w:val="0053464E"/>
    <w:rsid w:val="0053465C"/>
    <w:rsid w:val="0053473D"/>
    <w:rsid w:val="00534A00"/>
    <w:rsid w:val="00534AC7"/>
    <w:rsid w:val="00534B06"/>
    <w:rsid w:val="00534CB7"/>
    <w:rsid w:val="00534F2E"/>
    <w:rsid w:val="00535098"/>
    <w:rsid w:val="00535425"/>
    <w:rsid w:val="00535431"/>
    <w:rsid w:val="005354CE"/>
    <w:rsid w:val="0053563A"/>
    <w:rsid w:val="0053591C"/>
    <w:rsid w:val="00535BD9"/>
    <w:rsid w:val="00535CE3"/>
    <w:rsid w:val="00535DB9"/>
    <w:rsid w:val="005361BE"/>
    <w:rsid w:val="00536346"/>
    <w:rsid w:val="005363B6"/>
    <w:rsid w:val="00536543"/>
    <w:rsid w:val="00536B8C"/>
    <w:rsid w:val="00536C79"/>
    <w:rsid w:val="00536F62"/>
    <w:rsid w:val="00537596"/>
    <w:rsid w:val="005376E5"/>
    <w:rsid w:val="005379D1"/>
    <w:rsid w:val="00537B2A"/>
    <w:rsid w:val="00537C2C"/>
    <w:rsid w:val="00537C53"/>
    <w:rsid w:val="00537DD8"/>
    <w:rsid w:val="00537E47"/>
    <w:rsid w:val="00537FB6"/>
    <w:rsid w:val="00540053"/>
    <w:rsid w:val="005401D3"/>
    <w:rsid w:val="0054024C"/>
    <w:rsid w:val="005402A5"/>
    <w:rsid w:val="0054030B"/>
    <w:rsid w:val="005407A5"/>
    <w:rsid w:val="00540D4B"/>
    <w:rsid w:val="005412EF"/>
    <w:rsid w:val="00541364"/>
    <w:rsid w:val="00541377"/>
    <w:rsid w:val="00541380"/>
    <w:rsid w:val="00541593"/>
    <w:rsid w:val="00541663"/>
    <w:rsid w:val="005416E8"/>
    <w:rsid w:val="00541945"/>
    <w:rsid w:val="005420F9"/>
    <w:rsid w:val="0054243E"/>
    <w:rsid w:val="00542598"/>
    <w:rsid w:val="00542620"/>
    <w:rsid w:val="005427F8"/>
    <w:rsid w:val="00542B27"/>
    <w:rsid w:val="00542B2C"/>
    <w:rsid w:val="00542E9D"/>
    <w:rsid w:val="00543447"/>
    <w:rsid w:val="005439A9"/>
    <w:rsid w:val="00543CA1"/>
    <w:rsid w:val="0054429E"/>
    <w:rsid w:val="005446FA"/>
    <w:rsid w:val="0054474E"/>
    <w:rsid w:val="00544852"/>
    <w:rsid w:val="00544E83"/>
    <w:rsid w:val="00544F2F"/>
    <w:rsid w:val="0054543B"/>
    <w:rsid w:val="00545646"/>
    <w:rsid w:val="005458CB"/>
    <w:rsid w:val="005458F6"/>
    <w:rsid w:val="00545BC1"/>
    <w:rsid w:val="00545D0F"/>
    <w:rsid w:val="005462C8"/>
    <w:rsid w:val="00546468"/>
    <w:rsid w:val="0054686A"/>
    <w:rsid w:val="005468BE"/>
    <w:rsid w:val="00546BC5"/>
    <w:rsid w:val="00546E75"/>
    <w:rsid w:val="00547048"/>
    <w:rsid w:val="00547081"/>
    <w:rsid w:val="00547346"/>
    <w:rsid w:val="0054743B"/>
    <w:rsid w:val="0054745C"/>
    <w:rsid w:val="005475DA"/>
    <w:rsid w:val="00547766"/>
    <w:rsid w:val="00547883"/>
    <w:rsid w:val="00547AC5"/>
    <w:rsid w:val="00547D62"/>
    <w:rsid w:val="00547FE3"/>
    <w:rsid w:val="00550400"/>
    <w:rsid w:val="005504BB"/>
    <w:rsid w:val="00550575"/>
    <w:rsid w:val="005506AF"/>
    <w:rsid w:val="00550724"/>
    <w:rsid w:val="00550E43"/>
    <w:rsid w:val="005510E6"/>
    <w:rsid w:val="005519DF"/>
    <w:rsid w:val="00551AE9"/>
    <w:rsid w:val="005522EA"/>
    <w:rsid w:val="00552A77"/>
    <w:rsid w:val="00552B72"/>
    <w:rsid w:val="00552CD5"/>
    <w:rsid w:val="00552D5B"/>
    <w:rsid w:val="00552E88"/>
    <w:rsid w:val="00552EC1"/>
    <w:rsid w:val="00553009"/>
    <w:rsid w:val="005531E0"/>
    <w:rsid w:val="0055336A"/>
    <w:rsid w:val="005534C3"/>
    <w:rsid w:val="005538DE"/>
    <w:rsid w:val="00553952"/>
    <w:rsid w:val="00553DE2"/>
    <w:rsid w:val="0055409E"/>
    <w:rsid w:val="00554177"/>
    <w:rsid w:val="00554315"/>
    <w:rsid w:val="00554605"/>
    <w:rsid w:val="00554964"/>
    <w:rsid w:val="00554D87"/>
    <w:rsid w:val="00554D91"/>
    <w:rsid w:val="00554E98"/>
    <w:rsid w:val="00554F2D"/>
    <w:rsid w:val="0055516E"/>
    <w:rsid w:val="00555385"/>
    <w:rsid w:val="005555F2"/>
    <w:rsid w:val="00555A93"/>
    <w:rsid w:val="00555DD0"/>
    <w:rsid w:val="00555E6B"/>
    <w:rsid w:val="00555E92"/>
    <w:rsid w:val="00555EC5"/>
    <w:rsid w:val="00555F41"/>
    <w:rsid w:val="005568D2"/>
    <w:rsid w:val="00556BA2"/>
    <w:rsid w:val="00556D47"/>
    <w:rsid w:val="00556DC2"/>
    <w:rsid w:val="0055710D"/>
    <w:rsid w:val="00557243"/>
    <w:rsid w:val="00557361"/>
    <w:rsid w:val="0055753D"/>
    <w:rsid w:val="00557650"/>
    <w:rsid w:val="0055781B"/>
    <w:rsid w:val="00557839"/>
    <w:rsid w:val="00557AD5"/>
    <w:rsid w:val="00557B7F"/>
    <w:rsid w:val="00557CC8"/>
    <w:rsid w:val="005600E0"/>
    <w:rsid w:val="0056015E"/>
    <w:rsid w:val="0056023E"/>
    <w:rsid w:val="005602F3"/>
    <w:rsid w:val="005608A1"/>
    <w:rsid w:val="00560B8D"/>
    <w:rsid w:val="00560F8C"/>
    <w:rsid w:val="005617E4"/>
    <w:rsid w:val="00561851"/>
    <w:rsid w:val="00561990"/>
    <w:rsid w:val="00561D51"/>
    <w:rsid w:val="00561F96"/>
    <w:rsid w:val="005621C0"/>
    <w:rsid w:val="00562346"/>
    <w:rsid w:val="00562457"/>
    <w:rsid w:val="005625AF"/>
    <w:rsid w:val="005632AF"/>
    <w:rsid w:val="005632F5"/>
    <w:rsid w:val="00563715"/>
    <w:rsid w:val="00563B19"/>
    <w:rsid w:val="00563C81"/>
    <w:rsid w:val="005640FE"/>
    <w:rsid w:val="005641D4"/>
    <w:rsid w:val="00564388"/>
    <w:rsid w:val="00564481"/>
    <w:rsid w:val="00564619"/>
    <w:rsid w:val="00564766"/>
    <w:rsid w:val="00564878"/>
    <w:rsid w:val="00564915"/>
    <w:rsid w:val="00564992"/>
    <w:rsid w:val="00564A2D"/>
    <w:rsid w:val="00564A80"/>
    <w:rsid w:val="00564AD0"/>
    <w:rsid w:val="00564B2B"/>
    <w:rsid w:val="00564F0E"/>
    <w:rsid w:val="005652CE"/>
    <w:rsid w:val="0056554A"/>
    <w:rsid w:val="00565602"/>
    <w:rsid w:val="005656CE"/>
    <w:rsid w:val="00565821"/>
    <w:rsid w:val="00565908"/>
    <w:rsid w:val="0056596D"/>
    <w:rsid w:val="005659A1"/>
    <w:rsid w:val="00565BDF"/>
    <w:rsid w:val="00565C87"/>
    <w:rsid w:val="00565D25"/>
    <w:rsid w:val="0056607A"/>
    <w:rsid w:val="00566308"/>
    <w:rsid w:val="00566444"/>
    <w:rsid w:val="005664B9"/>
    <w:rsid w:val="005664D5"/>
    <w:rsid w:val="0056686B"/>
    <w:rsid w:val="00566D1A"/>
    <w:rsid w:val="00566D27"/>
    <w:rsid w:val="00567432"/>
    <w:rsid w:val="00567BE9"/>
    <w:rsid w:val="00567D0E"/>
    <w:rsid w:val="0057005D"/>
    <w:rsid w:val="005700DA"/>
    <w:rsid w:val="00570246"/>
    <w:rsid w:val="005705AA"/>
    <w:rsid w:val="0057063A"/>
    <w:rsid w:val="00570668"/>
    <w:rsid w:val="0057097B"/>
    <w:rsid w:val="00570995"/>
    <w:rsid w:val="00570A69"/>
    <w:rsid w:val="00570EDC"/>
    <w:rsid w:val="005710DD"/>
    <w:rsid w:val="00571280"/>
    <w:rsid w:val="005717EC"/>
    <w:rsid w:val="00571A20"/>
    <w:rsid w:val="00571B6A"/>
    <w:rsid w:val="00571C29"/>
    <w:rsid w:val="00571FC8"/>
    <w:rsid w:val="0057217D"/>
    <w:rsid w:val="005721A2"/>
    <w:rsid w:val="00572451"/>
    <w:rsid w:val="005724E2"/>
    <w:rsid w:val="00572508"/>
    <w:rsid w:val="0057252D"/>
    <w:rsid w:val="0057261E"/>
    <w:rsid w:val="00572955"/>
    <w:rsid w:val="005729A9"/>
    <w:rsid w:val="005729C7"/>
    <w:rsid w:val="00572E67"/>
    <w:rsid w:val="00572EC7"/>
    <w:rsid w:val="00573054"/>
    <w:rsid w:val="005731D8"/>
    <w:rsid w:val="00573A0D"/>
    <w:rsid w:val="00573BA2"/>
    <w:rsid w:val="00574247"/>
    <w:rsid w:val="00574448"/>
    <w:rsid w:val="00574606"/>
    <w:rsid w:val="0057461C"/>
    <w:rsid w:val="005746B4"/>
    <w:rsid w:val="0057475C"/>
    <w:rsid w:val="00574C63"/>
    <w:rsid w:val="00574FDF"/>
    <w:rsid w:val="00575049"/>
    <w:rsid w:val="00575546"/>
    <w:rsid w:val="005756F5"/>
    <w:rsid w:val="0057577A"/>
    <w:rsid w:val="00575A21"/>
    <w:rsid w:val="00575E04"/>
    <w:rsid w:val="005764DC"/>
    <w:rsid w:val="00576520"/>
    <w:rsid w:val="00576706"/>
    <w:rsid w:val="00576767"/>
    <w:rsid w:val="00576A42"/>
    <w:rsid w:val="00576CB9"/>
    <w:rsid w:val="00576CE7"/>
    <w:rsid w:val="00576D52"/>
    <w:rsid w:val="00576DB4"/>
    <w:rsid w:val="00576E97"/>
    <w:rsid w:val="00576FAD"/>
    <w:rsid w:val="0057758B"/>
    <w:rsid w:val="005775F0"/>
    <w:rsid w:val="00577A82"/>
    <w:rsid w:val="00577AB3"/>
    <w:rsid w:val="00577C6A"/>
    <w:rsid w:val="00577D74"/>
    <w:rsid w:val="00577E68"/>
    <w:rsid w:val="00577EC6"/>
    <w:rsid w:val="00577F04"/>
    <w:rsid w:val="00580117"/>
    <w:rsid w:val="00580CEB"/>
    <w:rsid w:val="00581071"/>
    <w:rsid w:val="00581298"/>
    <w:rsid w:val="005812DA"/>
    <w:rsid w:val="005813E6"/>
    <w:rsid w:val="005814A0"/>
    <w:rsid w:val="005814CF"/>
    <w:rsid w:val="00581CCD"/>
    <w:rsid w:val="00581F53"/>
    <w:rsid w:val="0058217B"/>
    <w:rsid w:val="005823FB"/>
    <w:rsid w:val="005823FC"/>
    <w:rsid w:val="00582518"/>
    <w:rsid w:val="00582526"/>
    <w:rsid w:val="0058261A"/>
    <w:rsid w:val="00583243"/>
    <w:rsid w:val="005832D0"/>
    <w:rsid w:val="0058346A"/>
    <w:rsid w:val="0058384C"/>
    <w:rsid w:val="00583AEE"/>
    <w:rsid w:val="00583E01"/>
    <w:rsid w:val="00583E72"/>
    <w:rsid w:val="00583E73"/>
    <w:rsid w:val="00583EAB"/>
    <w:rsid w:val="005845DB"/>
    <w:rsid w:val="005845F7"/>
    <w:rsid w:val="005846EA"/>
    <w:rsid w:val="00584E13"/>
    <w:rsid w:val="00584FD6"/>
    <w:rsid w:val="0058504E"/>
    <w:rsid w:val="00585128"/>
    <w:rsid w:val="00585340"/>
    <w:rsid w:val="0058542A"/>
    <w:rsid w:val="005854CF"/>
    <w:rsid w:val="00585600"/>
    <w:rsid w:val="00585728"/>
    <w:rsid w:val="00585DD6"/>
    <w:rsid w:val="00585DE9"/>
    <w:rsid w:val="00585E8A"/>
    <w:rsid w:val="0058609A"/>
    <w:rsid w:val="00586172"/>
    <w:rsid w:val="00586210"/>
    <w:rsid w:val="0058623A"/>
    <w:rsid w:val="00586592"/>
    <w:rsid w:val="00586689"/>
    <w:rsid w:val="005866BA"/>
    <w:rsid w:val="00586828"/>
    <w:rsid w:val="00586DFE"/>
    <w:rsid w:val="00586F30"/>
    <w:rsid w:val="00587130"/>
    <w:rsid w:val="005871E8"/>
    <w:rsid w:val="00587AA2"/>
    <w:rsid w:val="00587B9B"/>
    <w:rsid w:val="0059033B"/>
    <w:rsid w:val="00590493"/>
    <w:rsid w:val="005904E8"/>
    <w:rsid w:val="00590606"/>
    <w:rsid w:val="00590E62"/>
    <w:rsid w:val="00590EC7"/>
    <w:rsid w:val="00591459"/>
    <w:rsid w:val="005914C1"/>
    <w:rsid w:val="00591643"/>
    <w:rsid w:val="00591859"/>
    <w:rsid w:val="00591BBA"/>
    <w:rsid w:val="00591DBF"/>
    <w:rsid w:val="00591DD8"/>
    <w:rsid w:val="005920E1"/>
    <w:rsid w:val="00592196"/>
    <w:rsid w:val="005923B4"/>
    <w:rsid w:val="005925FE"/>
    <w:rsid w:val="0059263E"/>
    <w:rsid w:val="005929AB"/>
    <w:rsid w:val="00592CE5"/>
    <w:rsid w:val="00592D48"/>
    <w:rsid w:val="00593204"/>
    <w:rsid w:val="00593509"/>
    <w:rsid w:val="0059357B"/>
    <w:rsid w:val="00593A1F"/>
    <w:rsid w:val="00593B99"/>
    <w:rsid w:val="00593E31"/>
    <w:rsid w:val="005940E6"/>
    <w:rsid w:val="00594112"/>
    <w:rsid w:val="00594129"/>
    <w:rsid w:val="005946FA"/>
    <w:rsid w:val="00594AAD"/>
    <w:rsid w:val="00594DE0"/>
    <w:rsid w:val="00594E3E"/>
    <w:rsid w:val="00594FB1"/>
    <w:rsid w:val="00594FB3"/>
    <w:rsid w:val="00594FD5"/>
    <w:rsid w:val="005951EC"/>
    <w:rsid w:val="005952DA"/>
    <w:rsid w:val="005954AA"/>
    <w:rsid w:val="00595627"/>
    <w:rsid w:val="005958E4"/>
    <w:rsid w:val="00595A6B"/>
    <w:rsid w:val="00595B53"/>
    <w:rsid w:val="00595B77"/>
    <w:rsid w:val="00595DDA"/>
    <w:rsid w:val="00595FD9"/>
    <w:rsid w:val="005961B7"/>
    <w:rsid w:val="005961C6"/>
    <w:rsid w:val="00596210"/>
    <w:rsid w:val="0059632A"/>
    <w:rsid w:val="005965E1"/>
    <w:rsid w:val="00596BDC"/>
    <w:rsid w:val="00596F6A"/>
    <w:rsid w:val="00597031"/>
    <w:rsid w:val="005971BF"/>
    <w:rsid w:val="005975FE"/>
    <w:rsid w:val="00597EDB"/>
    <w:rsid w:val="005A0010"/>
    <w:rsid w:val="005A0146"/>
    <w:rsid w:val="005A0311"/>
    <w:rsid w:val="005A05A5"/>
    <w:rsid w:val="005A0742"/>
    <w:rsid w:val="005A0801"/>
    <w:rsid w:val="005A08C3"/>
    <w:rsid w:val="005A0B48"/>
    <w:rsid w:val="005A0B9C"/>
    <w:rsid w:val="005A0BEF"/>
    <w:rsid w:val="005A0CF0"/>
    <w:rsid w:val="005A0E9E"/>
    <w:rsid w:val="005A0FB2"/>
    <w:rsid w:val="005A1055"/>
    <w:rsid w:val="005A11A7"/>
    <w:rsid w:val="005A12A8"/>
    <w:rsid w:val="005A138D"/>
    <w:rsid w:val="005A1BEE"/>
    <w:rsid w:val="005A1D42"/>
    <w:rsid w:val="005A1DBD"/>
    <w:rsid w:val="005A2329"/>
    <w:rsid w:val="005A2A04"/>
    <w:rsid w:val="005A2AA4"/>
    <w:rsid w:val="005A2B12"/>
    <w:rsid w:val="005A2CE8"/>
    <w:rsid w:val="005A2EC0"/>
    <w:rsid w:val="005A30FD"/>
    <w:rsid w:val="005A32A9"/>
    <w:rsid w:val="005A3676"/>
    <w:rsid w:val="005A37C0"/>
    <w:rsid w:val="005A37F7"/>
    <w:rsid w:val="005A38E5"/>
    <w:rsid w:val="005A404C"/>
    <w:rsid w:val="005A4203"/>
    <w:rsid w:val="005A4379"/>
    <w:rsid w:val="005A49E1"/>
    <w:rsid w:val="005A4D13"/>
    <w:rsid w:val="005A4D89"/>
    <w:rsid w:val="005A4E68"/>
    <w:rsid w:val="005A5195"/>
    <w:rsid w:val="005A5607"/>
    <w:rsid w:val="005A5659"/>
    <w:rsid w:val="005A5716"/>
    <w:rsid w:val="005A5AF4"/>
    <w:rsid w:val="005A5E83"/>
    <w:rsid w:val="005A5EB3"/>
    <w:rsid w:val="005A6D85"/>
    <w:rsid w:val="005A6E66"/>
    <w:rsid w:val="005A709A"/>
    <w:rsid w:val="005A719B"/>
    <w:rsid w:val="005A7305"/>
    <w:rsid w:val="005A7E93"/>
    <w:rsid w:val="005A7F1C"/>
    <w:rsid w:val="005B0042"/>
    <w:rsid w:val="005B02AF"/>
    <w:rsid w:val="005B02B5"/>
    <w:rsid w:val="005B04A6"/>
    <w:rsid w:val="005B063C"/>
    <w:rsid w:val="005B0751"/>
    <w:rsid w:val="005B0949"/>
    <w:rsid w:val="005B0BD0"/>
    <w:rsid w:val="005B0D41"/>
    <w:rsid w:val="005B0DB5"/>
    <w:rsid w:val="005B0E27"/>
    <w:rsid w:val="005B0FA9"/>
    <w:rsid w:val="005B1061"/>
    <w:rsid w:val="005B1189"/>
    <w:rsid w:val="005B127E"/>
    <w:rsid w:val="005B1701"/>
    <w:rsid w:val="005B17C0"/>
    <w:rsid w:val="005B1846"/>
    <w:rsid w:val="005B1B81"/>
    <w:rsid w:val="005B1BB5"/>
    <w:rsid w:val="005B1E6C"/>
    <w:rsid w:val="005B21EF"/>
    <w:rsid w:val="005B2293"/>
    <w:rsid w:val="005B2346"/>
    <w:rsid w:val="005B273A"/>
    <w:rsid w:val="005B2933"/>
    <w:rsid w:val="005B29F6"/>
    <w:rsid w:val="005B29F7"/>
    <w:rsid w:val="005B2F4A"/>
    <w:rsid w:val="005B3276"/>
    <w:rsid w:val="005B347F"/>
    <w:rsid w:val="005B3734"/>
    <w:rsid w:val="005B3825"/>
    <w:rsid w:val="005B3884"/>
    <w:rsid w:val="005B3E34"/>
    <w:rsid w:val="005B4033"/>
    <w:rsid w:val="005B42D4"/>
    <w:rsid w:val="005B44D4"/>
    <w:rsid w:val="005B4580"/>
    <w:rsid w:val="005B4654"/>
    <w:rsid w:val="005B4835"/>
    <w:rsid w:val="005B4B1C"/>
    <w:rsid w:val="005B4BD5"/>
    <w:rsid w:val="005B4D7B"/>
    <w:rsid w:val="005B50B9"/>
    <w:rsid w:val="005B5D12"/>
    <w:rsid w:val="005B5D5E"/>
    <w:rsid w:val="005B5FA2"/>
    <w:rsid w:val="005B6124"/>
    <w:rsid w:val="005B6545"/>
    <w:rsid w:val="005B6608"/>
    <w:rsid w:val="005B6D58"/>
    <w:rsid w:val="005B6DB6"/>
    <w:rsid w:val="005B6EB8"/>
    <w:rsid w:val="005B6F61"/>
    <w:rsid w:val="005B7193"/>
    <w:rsid w:val="005B73CF"/>
    <w:rsid w:val="005B7531"/>
    <w:rsid w:val="005B763E"/>
    <w:rsid w:val="005B77A5"/>
    <w:rsid w:val="005C0386"/>
    <w:rsid w:val="005C08BB"/>
    <w:rsid w:val="005C0B68"/>
    <w:rsid w:val="005C0D0F"/>
    <w:rsid w:val="005C0DD9"/>
    <w:rsid w:val="005C12CD"/>
    <w:rsid w:val="005C14C3"/>
    <w:rsid w:val="005C1CE5"/>
    <w:rsid w:val="005C2188"/>
    <w:rsid w:val="005C24E2"/>
    <w:rsid w:val="005C2551"/>
    <w:rsid w:val="005C2630"/>
    <w:rsid w:val="005C2AFE"/>
    <w:rsid w:val="005C2C10"/>
    <w:rsid w:val="005C306E"/>
    <w:rsid w:val="005C317B"/>
    <w:rsid w:val="005C34D8"/>
    <w:rsid w:val="005C3A1C"/>
    <w:rsid w:val="005C3CDB"/>
    <w:rsid w:val="005C4439"/>
    <w:rsid w:val="005C4689"/>
    <w:rsid w:val="005C46A4"/>
    <w:rsid w:val="005C4B22"/>
    <w:rsid w:val="005C4B95"/>
    <w:rsid w:val="005C4E2F"/>
    <w:rsid w:val="005C52B1"/>
    <w:rsid w:val="005C5338"/>
    <w:rsid w:val="005C5AC6"/>
    <w:rsid w:val="005C5C27"/>
    <w:rsid w:val="005C5FA0"/>
    <w:rsid w:val="005C61BE"/>
    <w:rsid w:val="005C6AD0"/>
    <w:rsid w:val="005C6BA4"/>
    <w:rsid w:val="005C6CCD"/>
    <w:rsid w:val="005C7311"/>
    <w:rsid w:val="005C7764"/>
    <w:rsid w:val="005C7997"/>
    <w:rsid w:val="005C79C8"/>
    <w:rsid w:val="005C7D1F"/>
    <w:rsid w:val="005D03AE"/>
    <w:rsid w:val="005D0780"/>
    <w:rsid w:val="005D096F"/>
    <w:rsid w:val="005D0A27"/>
    <w:rsid w:val="005D0A7D"/>
    <w:rsid w:val="005D0CDF"/>
    <w:rsid w:val="005D0DA1"/>
    <w:rsid w:val="005D0FA4"/>
    <w:rsid w:val="005D0FC0"/>
    <w:rsid w:val="005D1233"/>
    <w:rsid w:val="005D1236"/>
    <w:rsid w:val="005D1315"/>
    <w:rsid w:val="005D18F9"/>
    <w:rsid w:val="005D1BDB"/>
    <w:rsid w:val="005D1DFA"/>
    <w:rsid w:val="005D1F63"/>
    <w:rsid w:val="005D21AB"/>
    <w:rsid w:val="005D21CE"/>
    <w:rsid w:val="005D2316"/>
    <w:rsid w:val="005D25B8"/>
    <w:rsid w:val="005D25FB"/>
    <w:rsid w:val="005D2804"/>
    <w:rsid w:val="005D2A90"/>
    <w:rsid w:val="005D2AC7"/>
    <w:rsid w:val="005D2DBF"/>
    <w:rsid w:val="005D2FF0"/>
    <w:rsid w:val="005D306A"/>
    <w:rsid w:val="005D37C5"/>
    <w:rsid w:val="005D3955"/>
    <w:rsid w:val="005D4150"/>
    <w:rsid w:val="005D420E"/>
    <w:rsid w:val="005D421E"/>
    <w:rsid w:val="005D4513"/>
    <w:rsid w:val="005D483E"/>
    <w:rsid w:val="005D4B22"/>
    <w:rsid w:val="005D4C71"/>
    <w:rsid w:val="005D4DB7"/>
    <w:rsid w:val="005D4E45"/>
    <w:rsid w:val="005D4F63"/>
    <w:rsid w:val="005D51A0"/>
    <w:rsid w:val="005D53FC"/>
    <w:rsid w:val="005D55EB"/>
    <w:rsid w:val="005D56DC"/>
    <w:rsid w:val="005D56EF"/>
    <w:rsid w:val="005D582F"/>
    <w:rsid w:val="005D5B54"/>
    <w:rsid w:val="005D5BC8"/>
    <w:rsid w:val="005D5CAB"/>
    <w:rsid w:val="005D5DD2"/>
    <w:rsid w:val="005D6228"/>
    <w:rsid w:val="005D692D"/>
    <w:rsid w:val="005D6985"/>
    <w:rsid w:val="005D6B8C"/>
    <w:rsid w:val="005D6F38"/>
    <w:rsid w:val="005D784D"/>
    <w:rsid w:val="005D79B5"/>
    <w:rsid w:val="005D7CF5"/>
    <w:rsid w:val="005D7F77"/>
    <w:rsid w:val="005D7FEC"/>
    <w:rsid w:val="005E0125"/>
    <w:rsid w:val="005E04A7"/>
    <w:rsid w:val="005E04E8"/>
    <w:rsid w:val="005E0798"/>
    <w:rsid w:val="005E0EE2"/>
    <w:rsid w:val="005E0EEA"/>
    <w:rsid w:val="005E14AF"/>
    <w:rsid w:val="005E178A"/>
    <w:rsid w:val="005E2048"/>
    <w:rsid w:val="005E241F"/>
    <w:rsid w:val="005E24AA"/>
    <w:rsid w:val="005E2555"/>
    <w:rsid w:val="005E2926"/>
    <w:rsid w:val="005E2980"/>
    <w:rsid w:val="005E2EED"/>
    <w:rsid w:val="005E30A4"/>
    <w:rsid w:val="005E30D3"/>
    <w:rsid w:val="005E32ED"/>
    <w:rsid w:val="005E339C"/>
    <w:rsid w:val="005E343B"/>
    <w:rsid w:val="005E3DEF"/>
    <w:rsid w:val="005E3F32"/>
    <w:rsid w:val="005E443B"/>
    <w:rsid w:val="005E4583"/>
    <w:rsid w:val="005E467A"/>
    <w:rsid w:val="005E4689"/>
    <w:rsid w:val="005E4721"/>
    <w:rsid w:val="005E47BA"/>
    <w:rsid w:val="005E47DC"/>
    <w:rsid w:val="005E4887"/>
    <w:rsid w:val="005E49D3"/>
    <w:rsid w:val="005E4D6D"/>
    <w:rsid w:val="005E52BF"/>
    <w:rsid w:val="005E53F2"/>
    <w:rsid w:val="005E54DB"/>
    <w:rsid w:val="005E5616"/>
    <w:rsid w:val="005E5857"/>
    <w:rsid w:val="005E5BDC"/>
    <w:rsid w:val="005E5C5E"/>
    <w:rsid w:val="005E5E1F"/>
    <w:rsid w:val="005E632F"/>
    <w:rsid w:val="005E6406"/>
    <w:rsid w:val="005E67CD"/>
    <w:rsid w:val="005E681A"/>
    <w:rsid w:val="005E6C37"/>
    <w:rsid w:val="005E76C0"/>
    <w:rsid w:val="005E7A75"/>
    <w:rsid w:val="005E7C1B"/>
    <w:rsid w:val="005E7DE8"/>
    <w:rsid w:val="005E7ED5"/>
    <w:rsid w:val="005E7EF1"/>
    <w:rsid w:val="005E7F41"/>
    <w:rsid w:val="005F0070"/>
    <w:rsid w:val="005F00EA"/>
    <w:rsid w:val="005F03C3"/>
    <w:rsid w:val="005F09C9"/>
    <w:rsid w:val="005F0B05"/>
    <w:rsid w:val="005F0E25"/>
    <w:rsid w:val="005F0E37"/>
    <w:rsid w:val="005F0FF0"/>
    <w:rsid w:val="005F107B"/>
    <w:rsid w:val="005F1128"/>
    <w:rsid w:val="005F1236"/>
    <w:rsid w:val="005F1596"/>
    <w:rsid w:val="005F15E7"/>
    <w:rsid w:val="005F168E"/>
    <w:rsid w:val="005F1D8F"/>
    <w:rsid w:val="005F1DCB"/>
    <w:rsid w:val="005F2370"/>
    <w:rsid w:val="005F25CC"/>
    <w:rsid w:val="005F2633"/>
    <w:rsid w:val="005F3359"/>
    <w:rsid w:val="005F3562"/>
    <w:rsid w:val="005F35E5"/>
    <w:rsid w:val="005F370E"/>
    <w:rsid w:val="005F3878"/>
    <w:rsid w:val="005F3CC9"/>
    <w:rsid w:val="005F3D83"/>
    <w:rsid w:val="005F3EFE"/>
    <w:rsid w:val="005F3FE6"/>
    <w:rsid w:val="005F40BE"/>
    <w:rsid w:val="005F40C3"/>
    <w:rsid w:val="005F427E"/>
    <w:rsid w:val="005F4AFA"/>
    <w:rsid w:val="005F4C19"/>
    <w:rsid w:val="005F4EE2"/>
    <w:rsid w:val="005F57EA"/>
    <w:rsid w:val="005F5DEC"/>
    <w:rsid w:val="005F5E27"/>
    <w:rsid w:val="005F5F3E"/>
    <w:rsid w:val="005F6488"/>
    <w:rsid w:val="005F67F8"/>
    <w:rsid w:val="005F6F6A"/>
    <w:rsid w:val="005F6F88"/>
    <w:rsid w:val="005F6FA7"/>
    <w:rsid w:val="005F721B"/>
    <w:rsid w:val="005F722E"/>
    <w:rsid w:val="005F72F6"/>
    <w:rsid w:val="005F73A4"/>
    <w:rsid w:val="005F755C"/>
    <w:rsid w:val="005F75A0"/>
    <w:rsid w:val="005F780B"/>
    <w:rsid w:val="005F7824"/>
    <w:rsid w:val="005F78AF"/>
    <w:rsid w:val="005F79A3"/>
    <w:rsid w:val="006001BC"/>
    <w:rsid w:val="006004AB"/>
    <w:rsid w:val="006005EF"/>
    <w:rsid w:val="006009E9"/>
    <w:rsid w:val="00600EEA"/>
    <w:rsid w:val="0060132A"/>
    <w:rsid w:val="00601663"/>
    <w:rsid w:val="0060183F"/>
    <w:rsid w:val="006018C6"/>
    <w:rsid w:val="00601AF2"/>
    <w:rsid w:val="00601EEE"/>
    <w:rsid w:val="006020D9"/>
    <w:rsid w:val="00602647"/>
    <w:rsid w:val="006029B2"/>
    <w:rsid w:val="006029D0"/>
    <w:rsid w:val="00602C2B"/>
    <w:rsid w:val="00602C65"/>
    <w:rsid w:val="00602CC1"/>
    <w:rsid w:val="00602E07"/>
    <w:rsid w:val="00602F1C"/>
    <w:rsid w:val="00602F32"/>
    <w:rsid w:val="00602F4D"/>
    <w:rsid w:val="00603034"/>
    <w:rsid w:val="00603230"/>
    <w:rsid w:val="00603479"/>
    <w:rsid w:val="0060376C"/>
    <w:rsid w:val="0060392A"/>
    <w:rsid w:val="00603A03"/>
    <w:rsid w:val="00603E89"/>
    <w:rsid w:val="00603EC6"/>
    <w:rsid w:val="00603EEB"/>
    <w:rsid w:val="00603F88"/>
    <w:rsid w:val="006046C7"/>
    <w:rsid w:val="006048B5"/>
    <w:rsid w:val="0060499F"/>
    <w:rsid w:val="006049C2"/>
    <w:rsid w:val="00604B5B"/>
    <w:rsid w:val="00604B72"/>
    <w:rsid w:val="00604C73"/>
    <w:rsid w:val="00604DE5"/>
    <w:rsid w:val="00604EA6"/>
    <w:rsid w:val="0060506E"/>
    <w:rsid w:val="006050D1"/>
    <w:rsid w:val="0060510E"/>
    <w:rsid w:val="006051F0"/>
    <w:rsid w:val="006053B0"/>
    <w:rsid w:val="006055F9"/>
    <w:rsid w:val="00605787"/>
    <w:rsid w:val="006059D6"/>
    <w:rsid w:val="00605A2A"/>
    <w:rsid w:val="00605BB8"/>
    <w:rsid w:val="00605C25"/>
    <w:rsid w:val="00605D5D"/>
    <w:rsid w:val="006064C4"/>
    <w:rsid w:val="006068FB"/>
    <w:rsid w:val="006069D5"/>
    <w:rsid w:val="00606A9A"/>
    <w:rsid w:val="00606CE1"/>
    <w:rsid w:val="00606E55"/>
    <w:rsid w:val="006073F0"/>
    <w:rsid w:val="00607416"/>
    <w:rsid w:val="00607470"/>
    <w:rsid w:val="006075A0"/>
    <w:rsid w:val="00607805"/>
    <w:rsid w:val="00607A6C"/>
    <w:rsid w:val="00607AA2"/>
    <w:rsid w:val="00607CA0"/>
    <w:rsid w:val="00607EC7"/>
    <w:rsid w:val="00607FE0"/>
    <w:rsid w:val="0060F5F2"/>
    <w:rsid w:val="00610011"/>
    <w:rsid w:val="006102F0"/>
    <w:rsid w:val="0061089A"/>
    <w:rsid w:val="00610D75"/>
    <w:rsid w:val="00610E45"/>
    <w:rsid w:val="00610FC2"/>
    <w:rsid w:val="0061108B"/>
    <w:rsid w:val="006110A2"/>
    <w:rsid w:val="00611141"/>
    <w:rsid w:val="0061142F"/>
    <w:rsid w:val="006115DA"/>
    <w:rsid w:val="006117F1"/>
    <w:rsid w:val="00611C1A"/>
    <w:rsid w:val="00611CCA"/>
    <w:rsid w:val="00612022"/>
    <w:rsid w:val="00612030"/>
    <w:rsid w:val="006120EB"/>
    <w:rsid w:val="006126E5"/>
    <w:rsid w:val="00612741"/>
    <w:rsid w:val="00612754"/>
    <w:rsid w:val="0061286A"/>
    <w:rsid w:val="00612912"/>
    <w:rsid w:val="00612B3B"/>
    <w:rsid w:val="00613083"/>
    <w:rsid w:val="0061323B"/>
    <w:rsid w:val="00613384"/>
    <w:rsid w:val="0061340B"/>
    <w:rsid w:val="006134AF"/>
    <w:rsid w:val="006136DC"/>
    <w:rsid w:val="006136F0"/>
    <w:rsid w:val="00613B12"/>
    <w:rsid w:val="00613B23"/>
    <w:rsid w:val="00613E11"/>
    <w:rsid w:val="0061409F"/>
    <w:rsid w:val="00614241"/>
    <w:rsid w:val="0061452C"/>
    <w:rsid w:val="0061468D"/>
    <w:rsid w:val="006147C5"/>
    <w:rsid w:val="00614AED"/>
    <w:rsid w:val="00614B8F"/>
    <w:rsid w:val="00614CCA"/>
    <w:rsid w:val="00614F42"/>
    <w:rsid w:val="00614FD4"/>
    <w:rsid w:val="00615362"/>
    <w:rsid w:val="00615BB4"/>
    <w:rsid w:val="00615E97"/>
    <w:rsid w:val="00615EF4"/>
    <w:rsid w:val="006162B7"/>
    <w:rsid w:val="00616583"/>
    <w:rsid w:val="00616896"/>
    <w:rsid w:val="006168CF"/>
    <w:rsid w:val="00616A8C"/>
    <w:rsid w:val="00616D9D"/>
    <w:rsid w:val="00616E91"/>
    <w:rsid w:val="0061718B"/>
    <w:rsid w:val="006173B1"/>
    <w:rsid w:val="0061750B"/>
    <w:rsid w:val="00617BFA"/>
    <w:rsid w:val="00617E9C"/>
    <w:rsid w:val="00617F4B"/>
    <w:rsid w:val="00620240"/>
    <w:rsid w:val="0062069E"/>
    <w:rsid w:val="0062092C"/>
    <w:rsid w:val="00620AA8"/>
    <w:rsid w:val="00620DA7"/>
    <w:rsid w:val="00620F8A"/>
    <w:rsid w:val="00620FC6"/>
    <w:rsid w:val="00621398"/>
    <w:rsid w:val="0062143E"/>
    <w:rsid w:val="00621708"/>
    <w:rsid w:val="006219FE"/>
    <w:rsid w:val="00621DCB"/>
    <w:rsid w:val="00621E1D"/>
    <w:rsid w:val="00621F76"/>
    <w:rsid w:val="00622399"/>
    <w:rsid w:val="00622614"/>
    <w:rsid w:val="00622870"/>
    <w:rsid w:val="006229F5"/>
    <w:rsid w:val="00622A62"/>
    <w:rsid w:val="00622AD7"/>
    <w:rsid w:val="00622B55"/>
    <w:rsid w:val="00622C66"/>
    <w:rsid w:val="00622FD1"/>
    <w:rsid w:val="0062321D"/>
    <w:rsid w:val="006232AF"/>
    <w:rsid w:val="006236A0"/>
    <w:rsid w:val="00623715"/>
    <w:rsid w:val="00623AC9"/>
    <w:rsid w:val="00623F59"/>
    <w:rsid w:val="0062427F"/>
    <w:rsid w:val="00624937"/>
    <w:rsid w:val="00624C21"/>
    <w:rsid w:val="00624C75"/>
    <w:rsid w:val="0062519A"/>
    <w:rsid w:val="00625358"/>
    <w:rsid w:val="006255F5"/>
    <w:rsid w:val="0062579C"/>
    <w:rsid w:val="00625D45"/>
    <w:rsid w:val="00625E36"/>
    <w:rsid w:val="00625F07"/>
    <w:rsid w:val="00625F42"/>
    <w:rsid w:val="006261B6"/>
    <w:rsid w:val="006265AE"/>
    <w:rsid w:val="006269A5"/>
    <w:rsid w:val="00626EF3"/>
    <w:rsid w:val="00626F6D"/>
    <w:rsid w:val="00626FF7"/>
    <w:rsid w:val="0062722A"/>
    <w:rsid w:val="006277FF"/>
    <w:rsid w:val="0062796F"/>
    <w:rsid w:val="00627B8D"/>
    <w:rsid w:val="00627CD8"/>
    <w:rsid w:val="00627F97"/>
    <w:rsid w:val="00630150"/>
    <w:rsid w:val="0063033C"/>
    <w:rsid w:val="006304F4"/>
    <w:rsid w:val="00630A2D"/>
    <w:rsid w:val="00630B0A"/>
    <w:rsid w:val="00631134"/>
    <w:rsid w:val="0063150A"/>
    <w:rsid w:val="00631750"/>
    <w:rsid w:val="00631B5B"/>
    <w:rsid w:val="006325C7"/>
    <w:rsid w:val="00632F32"/>
    <w:rsid w:val="00633089"/>
    <w:rsid w:val="006332EF"/>
    <w:rsid w:val="00633318"/>
    <w:rsid w:val="00633A57"/>
    <w:rsid w:val="00633D1B"/>
    <w:rsid w:val="00633D88"/>
    <w:rsid w:val="00634120"/>
    <w:rsid w:val="0063446F"/>
    <w:rsid w:val="00634689"/>
    <w:rsid w:val="006346E5"/>
    <w:rsid w:val="006346F6"/>
    <w:rsid w:val="00634CAB"/>
    <w:rsid w:val="00634FC6"/>
    <w:rsid w:val="006356BD"/>
    <w:rsid w:val="006357FE"/>
    <w:rsid w:val="006359EF"/>
    <w:rsid w:val="00636088"/>
    <w:rsid w:val="00636382"/>
    <w:rsid w:val="00636392"/>
    <w:rsid w:val="0063663B"/>
    <w:rsid w:val="006369FF"/>
    <w:rsid w:val="00636D3F"/>
    <w:rsid w:val="00636E3D"/>
    <w:rsid w:val="00637067"/>
    <w:rsid w:val="00637598"/>
    <w:rsid w:val="006379EE"/>
    <w:rsid w:val="00637A32"/>
    <w:rsid w:val="00637B29"/>
    <w:rsid w:val="00640388"/>
    <w:rsid w:val="006406F1"/>
    <w:rsid w:val="00640B40"/>
    <w:rsid w:val="00640B67"/>
    <w:rsid w:val="00640B7D"/>
    <w:rsid w:val="00640CE9"/>
    <w:rsid w:val="00640D67"/>
    <w:rsid w:val="006412BC"/>
    <w:rsid w:val="006415D4"/>
    <w:rsid w:val="0064169C"/>
    <w:rsid w:val="00641822"/>
    <w:rsid w:val="00641879"/>
    <w:rsid w:val="0064199A"/>
    <w:rsid w:val="00642471"/>
    <w:rsid w:val="006426E8"/>
    <w:rsid w:val="006427A1"/>
    <w:rsid w:val="006427B5"/>
    <w:rsid w:val="00642841"/>
    <w:rsid w:val="00642A3C"/>
    <w:rsid w:val="00642A41"/>
    <w:rsid w:val="00642AF3"/>
    <w:rsid w:val="00642CD5"/>
    <w:rsid w:val="00642EE5"/>
    <w:rsid w:val="00643058"/>
    <w:rsid w:val="006434BC"/>
    <w:rsid w:val="00643589"/>
    <w:rsid w:val="006437C1"/>
    <w:rsid w:val="00643AB3"/>
    <w:rsid w:val="00643C8C"/>
    <w:rsid w:val="00644036"/>
    <w:rsid w:val="00644136"/>
    <w:rsid w:val="006441D2"/>
    <w:rsid w:val="00644362"/>
    <w:rsid w:val="00644664"/>
    <w:rsid w:val="00644AF0"/>
    <w:rsid w:val="00644D06"/>
    <w:rsid w:val="00644E91"/>
    <w:rsid w:val="00645134"/>
    <w:rsid w:val="00645424"/>
    <w:rsid w:val="00645FDE"/>
    <w:rsid w:val="00646011"/>
    <w:rsid w:val="006462E6"/>
    <w:rsid w:val="006462F2"/>
    <w:rsid w:val="0064677F"/>
    <w:rsid w:val="00646B36"/>
    <w:rsid w:val="00646B6E"/>
    <w:rsid w:val="00646C09"/>
    <w:rsid w:val="00646C2A"/>
    <w:rsid w:val="0064701C"/>
    <w:rsid w:val="00647237"/>
    <w:rsid w:val="00647435"/>
    <w:rsid w:val="00647577"/>
    <w:rsid w:val="006476D6"/>
    <w:rsid w:val="0064773F"/>
    <w:rsid w:val="00647782"/>
    <w:rsid w:val="00647834"/>
    <w:rsid w:val="00647A5E"/>
    <w:rsid w:val="00647C32"/>
    <w:rsid w:val="00647F52"/>
    <w:rsid w:val="0065029B"/>
    <w:rsid w:val="00650735"/>
    <w:rsid w:val="0065095B"/>
    <w:rsid w:val="00650A4F"/>
    <w:rsid w:val="00650BF3"/>
    <w:rsid w:val="00650C0B"/>
    <w:rsid w:val="00650FEC"/>
    <w:rsid w:val="00651444"/>
    <w:rsid w:val="00651553"/>
    <w:rsid w:val="0065171A"/>
    <w:rsid w:val="00651735"/>
    <w:rsid w:val="006517CE"/>
    <w:rsid w:val="006518E8"/>
    <w:rsid w:val="00651937"/>
    <w:rsid w:val="0065193A"/>
    <w:rsid w:val="0065268B"/>
    <w:rsid w:val="0065289E"/>
    <w:rsid w:val="006528F2"/>
    <w:rsid w:val="00652B10"/>
    <w:rsid w:val="00652BDF"/>
    <w:rsid w:val="00652E82"/>
    <w:rsid w:val="006530AE"/>
    <w:rsid w:val="0065354B"/>
    <w:rsid w:val="006536D8"/>
    <w:rsid w:val="006537A1"/>
    <w:rsid w:val="00653AA9"/>
    <w:rsid w:val="00653D4D"/>
    <w:rsid w:val="00653E07"/>
    <w:rsid w:val="00653F57"/>
    <w:rsid w:val="006540BE"/>
    <w:rsid w:val="006541EE"/>
    <w:rsid w:val="0065420F"/>
    <w:rsid w:val="00654251"/>
    <w:rsid w:val="006542B3"/>
    <w:rsid w:val="00654314"/>
    <w:rsid w:val="00654412"/>
    <w:rsid w:val="00654825"/>
    <w:rsid w:val="00654ACA"/>
    <w:rsid w:val="00654E97"/>
    <w:rsid w:val="00655207"/>
    <w:rsid w:val="00655379"/>
    <w:rsid w:val="00655487"/>
    <w:rsid w:val="00655560"/>
    <w:rsid w:val="00655815"/>
    <w:rsid w:val="00655F31"/>
    <w:rsid w:val="00655FB6"/>
    <w:rsid w:val="006560D4"/>
    <w:rsid w:val="006566B4"/>
    <w:rsid w:val="00656859"/>
    <w:rsid w:val="006568D3"/>
    <w:rsid w:val="006569FB"/>
    <w:rsid w:val="00656B84"/>
    <w:rsid w:val="00656C2D"/>
    <w:rsid w:val="00656CE7"/>
    <w:rsid w:val="00656DB5"/>
    <w:rsid w:val="00656F60"/>
    <w:rsid w:val="00656F99"/>
    <w:rsid w:val="00657B9A"/>
    <w:rsid w:val="00657D72"/>
    <w:rsid w:val="00657E43"/>
    <w:rsid w:val="0066018A"/>
    <w:rsid w:val="006601DA"/>
    <w:rsid w:val="0066059D"/>
    <w:rsid w:val="0066074B"/>
    <w:rsid w:val="00660842"/>
    <w:rsid w:val="00660C7B"/>
    <w:rsid w:val="00660F19"/>
    <w:rsid w:val="00661316"/>
    <w:rsid w:val="0066176A"/>
    <w:rsid w:val="0066177E"/>
    <w:rsid w:val="006617FB"/>
    <w:rsid w:val="0066193C"/>
    <w:rsid w:val="00661A63"/>
    <w:rsid w:val="00661AAF"/>
    <w:rsid w:val="00661C6B"/>
    <w:rsid w:val="00661CB9"/>
    <w:rsid w:val="00661D50"/>
    <w:rsid w:val="00661DA2"/>
    <w:rsid w:val="00661E91"/>
    <w:rsid w:val="00661F8E"/>
    <w:rsid w:val="0066208D"/>
    <w:rsid w:val="006622D0"/>
    <w:rsid w:val="00662EE0"/>
    <w:rsid w:val="00663413"/>
    <w:rsid w:val="00663547"/>
    <w:rsid w:val="00663673"/>
    <w:rsid w:val="006639C1"/>
    <w:rsid w:val="00663B74"/>
    <w:rsid w:val="00663C8A"/>
    <w:rsid w:val="00663C91"/>
    <w:rsid w:val="00663CEA"/>
    <w:rsid w:val="00664727"/>
    <w:rsid w:val="006647C9"/>
    <w:rsid w:val="0066481B"/>
    <w:rsid w:val="006648D6"/>
    <w:rsid w:val="006649C1"/>
    <w:rsid w:val="00664CB3"/>
    <w:rsid w:val="0066501A"/>
    <w:rsid w:val="006653BC"/>
    <w:rsid w:val="006654E5"/>
    <w:rsid w:val="00665518"/>
    <w:rsid w:val="006656D7"/>
    <w:rsid w:val="00665757"/>
    <w:rsid w:val="00665A40"/>
    <w:rsid w:val="00665AF6"/>
    <w:rsid w:val="00665B38"/>
    <w:rsid w:val="00665EBB"/>
    <w:rsid w:val="006661AA"/>
    <w:rsid w:val="0066644E"/>
    <w:rsid w:val="0066650D"/>
    <w:rsid w:val="006666C0"/>
    <w:rsid w:val="00666716"/>
    <w:rsid w:val="006668EF"/>
    <w:rsid w:val="006669AB"/>
    <w:rsid w:val="00666E58"/>
    <w:rsid w:val="0066700B"/>
    <w:rsid w:val="006673D3"/>
    <w:rsid w:val="006675C7"/>
    <w:rsid w:val="00667752"/>
    <w:rsid w:val="00667B15"/>
    <w:rsid w:val="00667C5B"/>
    <w:rsid w:val="00667CD6"/>
    <w:rsid w:val="00667D55"/>
    <w:rsid w:val="00670038"/>
    <w:rsid w:val="00670516"/>
    <w:rsid w:val="00670762"/>
    <w:rsid w:val="00670771"/>
    <w:rsid w:val="00670ADF"/>
    <w:rsid w:val="00670AEF"/>
    <w:rsid w:val="00670B7C"/>
    <w:rsid w:val="00670C13"/>
    <w:rsid w:val="0067106F"/>
    <w:rsid w:val="00671198"/>
    <w:rsid w:val="006711C4"/>
    <w:rsid w:val="00671369"/>
    <w:rsid w:val="0067139E"/>
    <w:rsid w:val="0067149E"/>
    <w:rsid w:val="006716B1"/>
    <w:rsid w:val="006717B0"/>
    <w:rsid w:val="00671830"/>
    <w:rsid w:val="00671849"/>
    <w:rsid w:val="0067242D"/>
    <w:rsid w:val="006724F0"/>
    <w:rsid w:val="006727A4"/>
    <w:rsid w:val="00672B99"/>
    <w:rsid w:val="00672CAA"/>
    <w:rsid w:val="00673219"/>
    <w:rsid w:val="00673253"/>
    <w:rsid w:val="00674200"/>
    <w:rsid w:val="0067421B"/>
    <w:rsid w:val="00674263"/>
    <w:rsid w:val="00674432"/>
    <w:rsid w:val="0067447D"/>
    <w:rsid w:val="00674493"/>
    <w:rsid w:val="00674887"/>
    <w:rsid w:val="0067498E"/>
    <w:rsid w:val="0067562A"/>
    <w:rsid w:val="006756AE"/>
    <w:rsid w:val="006758A4"/>
    <w:rsid w:val="00675A0C"/>
    <w:rsid w:val="00675B1D"/>
    <w:rsid w:val="00675B79"/>
    <w:rsid w:val="00675F94"/>
    <w:rsid w:val="006762C8"/>
    <w:rsid w:val="00676389"/>
    <w:rsid w:val="0067673D"/>
    <w:rsid w:val="00676BDC"/>
    <w:rsid w:val="00676C72"/>
    <w:rsid w:val="00676E98"/>
    <w:rsid w:val="0067735F"/>
    <w:rsid w:val="0067769B"/>
    <w:rsid w:val="00677B28"/>
    <w:rsid w:val="00677BBE"/>
    <w:rsid w:val="00677EA9"/>
    <w:rsid w:val="0068006F"/>
    <w:rsid w:val="00680167"/>
    <w:rsid w:val="0068047C"/>
    <w:rsid w:val="00680502"/>
    <w:rsid w:val="0068090C"/>
    <w:rsid w:val="00680A00"/>
    <w:rsid w:val="00680A71"/>
    <w:rsid w:val="0068122F"/>
    <w:rsid w:val="0068131B"/>
    <w:rsid w:val="006813BB"/>
    <w:rsid w:val="006813D3"/>
    <w:rsid w:val="00681671"/>
    <w:rsid w:val="00681786"/>
    <w:rsid w:val="0068180E"/>
    <w:rsid w:val="00681AD3"/>
    <w:rsid w:val="00681E2F"/>
    <w:rsid w:val="006821A8"/>
    <w:rsid w:val="006823EB"/>
    <w:rsid w:val="006824F1"/>
    <w:rsid w:val="006825D6"/>
    <w:rsid w:val="006826DB"/>
    <w:rsid w:val="00682707"/>
    <w:rsid w:val="00682A73"/>
    <w:rsid w:val="00682AAF"/>
    <w:rsid w:val="00682AF7"/>
    <w:rsid w:val="00682D6C"/>
    <w:rsid w:val="00682E0E"/>
    <w:rsid w:val="00682E51"/>
    <w:rsid w:val="006833D6"/>
    <w:rsid w:val="006834D2"/>
    <w:rsid w:val="00683B76"/>
    <w:rsid w:val="00683D53"/>
    <w:rsid w:val="00683EE2"/>
    <w:rsid w:val="00683FCB"/>
    <w:rsid w:val="00684059"/>
    <w:rsid w:val="006843CD"/>
    <w:rsid w:val="0068463F"/>
    <w:rsid w:val="00684E9E"/>
    <w:rsid w:val="00684EA8"/>
    <w:rsid w:val="00684F99"/>
    <w:rsid w:val="0068501C"/>
    <w:rsid w:val="0068523F"/>
    <w:rsid w:val="0068525C"/>
    <w:rsid w:val="0068566A"/>
    <w:rsid w:val="0068582C"/>
    <w:rsid w:val="00685CB8"/>
    <w:rsid w:val="00685E41"/>
    <w:rsid w:val="00686242"/>
    <w:rsid w:val="0068634A"/>
    <w:rsid w:val="0068648C"/>
    <w:rsid w:val="006865F6"/>
    <w:rsid w:val="006866F5"/>
    <w:rsid w:val="00686998"/>
    <w:rsid w:val="00686A89"/>
    <w:rsid w:val="00686BFF"/>
    <w:rsid w:val="00686FA3"/>
    <w:rsid w:val="00687118"/>
    <w:rsid w:val="006871A7"/>
    <w:rsid w:val="006872C9"/>
    <w:rsid w:val="006873B9"/>
    <w:rsid w:val="006873F9"/>
    <w:rsid w:val="00687589"/>
    <w:rsid w:val="00687A3D"/>
    <w:rsid w:val="00687DDD"/>
    <w:rsid w:val="00687FCF"/>
    <w:rsid w:val="00690282"/>
    <w:rsid w:val="006905D7"/>
    <w:rsid w:val="00690763"/>
    <w:rsid w:val="006908D1"/>
    <w:rsid w:val="00690923"/>
    <w:rsid w:val="00690F31"/>
    <w:rsid w:val="00690FC9"/>
    <w:rsid w:val="006913C6"/>
    <w:rsid w:val="00691579"/>
    <w:rsid w:val="006915C4"/>
    <w:rsid w:val="006918B8"/>
    <w:rsid w:val="00691D90"/>
    <w:rsid w:val="00691E07"/>
    <w:rsid w:val="00692270"/>
    <w:rsid w:val="0069232B"/>
    <w:rsid w:val="006923DE"/>
    <w:rsid w:val="00692577"/>
    <w:rsid w:val="00692D99"/>
    <w:rsid w:val="00692EC8"/>
    <w:rsid w:val="006930B2"/>
    <w:rsid w:val="006932FB"/>
    <w:rsid w:val="00693409"/>
    <w:rsid w:val="0069384E"/>
    <w:rsid w:val="006939E5"/>
    <w:rsid w:val="00693A19"/>
    <w:rsid w:val="00693B09"/>
    <w:rsid w:val="00693B51"/>
    <w:rsid w:val="00693C8F"/>
    <w:rsid w:val="00694041"/>
    <w:rsid w:val="006940D8"/>
    <w:rsid w:val="0069442F"/>
    <w:rsid w:val="00694CB8"/>
    <w:rsid w:val="00694CC4"/>
    <w:rsid w:val="00695137"/>
    <w:rsid w:val="00695225"/>
    <w:rsid w:val="0069535A"/>
    <w:rsid w:val="0069539D"/>
    <w:rsid w:val="0069583C"/>
    <w:rsid w:val="00695A75"/>
    <w:rsid w:val="00695D29"/>
    <w:rsid w:val="00695EC1"/>
    <w:rsid w:val="00696002"/>
    <w:rsid w:val="00696032"/>
    <w:rsid w:val="00696132"/>
    <w:rsid w:val="006963D6"/>
    <w:rsid w:val="0069642D"/>
    <w:rsid w:val="0069654B"/>
    <w:rsid w:val="006965BE"/>
    <w:rsid w:val="006969D3"/>
    <w:rsid w:val="00696DA9"/>
    <w:rsid w:val="0069702A"/>
    <w:rsid w:val="00697224"/>
    <w:rsid w:val="0069732B"/>
    <w:rsid w:val="00697433"/>
    <w:rsid w:val="00697A72"/>
    <w:rsid w:val="00697F12"/>
    <w:rsid w:val="00697F8D"/>
    <w:rsid w:val="006A0024"/>
    <w:rsid w:val="006A0115"/>
    <w:rsid w:val="006A0B05"/>
    <w:rsid w:val="006A0C99"/>
    <w:rsid w:val="006A0FB3"/>
    <w:rsid w:val="006A10E1"/>
    <w:rsid w:val="006A1239"/>
    <w:rsid w:val="006A12E2"/>
    <w:rsid w:val="006A1367"/>
    <w:rsid w:val="006A1D6F"/>
    <w:rsid w:val="006A1DF8"/>
    <w:rsid w:val="006A1F8D"/>
    <w:rsid w:val="006A2219"/>
    <w:rsid w:val="006A2307"/>
    <w:rsid w:val="006A2811"/>
    <w:rsid w:val="006A30C6"/>
    <w:rsid w:val="006A31EC"/>
    <w:rsid w:val="006A335B"/>
    <w:rsid w:val="006A3738"/>
    <w:rsid w:val="006A3A64"/>
    <w:rsid w:val="006A3BBB"/>
    <w:rsid w:val="006A43D0"/>
    <w:rsid w:val="006A4408"/>
    <w:rsid w:val="006A44B8"/>
    <w:rsid w:val="006A44C5"/>
    <w:rsid w:val="006A4A17"/>
    <w:rsid w:val="006A4B35"/>
    <w:rsid w:val="006A4CBE"/>
    <w:rsid w:val="006A5231"/>
    <w:rsid w:val="006A5329"/>
    <w:rsid w:val="006A5487"/>
    <w:rsid w:val="006A5540"/>
    <w:rsid w:val="006A5649"/>
    <w:rsid w:val="006A5881"/>
    <w:rsid w:val="006A58A8"/>
    <w:rsid w:val="006A5935"/>
    <w:rsid w:val="006A5AA4"/>
    <w:rsid w:val="006A5B5D"/>
    <w:rsid w:val="006A5C4A"/>
    <w:rsid w:val="006A5EBB"/>
    <w:rsid w:val="006A621C"/>
    <w:rsid w:val="006A624D"/>
    <w:rsid w:val="006A64AA"/>
    <w:rsid w:val="006A6511"/>
    <w:rsid w:val="006A6BDE"/>
    <w:rsid w:val="006A70D6"/>
    <w:rsid w:val="006A77E8"/>
    <w:rsid w:val="006A77EC"/>
    <w:rsid w:val="006A7985"/>
    <w:rsid w:val="006A7F56"/>
    <w:rsid w:val="006B0381"/>
    <w:rsid w:val="006B0496"/>
    <w:rsid w:val="006B0C2A"/>
    <w:rsid w:val="006B0DB8"/>
    <w:rsid w:val="006B10B8"/>
    <w:rsid w:val="006B11F8"/>
    <w:rsid w:val="006B1242"/>
    <w:rsid w:val="006B131F"/>
    <w:rsid w:val="006B140C"/>
    <w:rsid w:val="006B18FC"/>
    <w:rsid w:val="006B224B"/>
    <w:rsid w:val="006B23AC"/>
    <w:rsid w:val="006B2B0B"/>
    <w:rsid w:val="006B2BC4"/>
    <w:rsid w:val="006B2C67"/>
    <w:rsid w:val="006B2DA6"/>
    <w:rsid w:val="006B2E41"/>
    <w:rsid w:val="006B2E69"/>
    <w:rsid w:val="006B2EAA"/>
    <w:rsid w:val="006B33C4"/>
    <w:rsid w:val="006B38D1"/>
    <w:rsid w:val="006B3FC3"/>
    <w:rsid w:val="006B4242"/>
    <w:rsid w:val="006B4A7F"/>
    <w:rsid w:val="006B4B8B"/>
    <w:rsid w:val="006B50E8"/>
    <w:rsid w:val="006B543E"/>
    <w:rsid w:val="006B5784"/>
    <w:rsid w:val="006B598E"/>
    <w:rsid w:val="006B59BE"/>
    <w:rsid w:val="006B5C28"/>
    <w:rsid w:val="006B5D18"/>
    <w:rsid w:val="006B5E43"/>
    <w:rsid w:val="006B618F"/>
    <w:rsid w:val="006B6190"/>
    <w:rsid w:val="006B61F7"/>
    <w:rsid w:val="006B631D"/>
    <w:rsid w:val="006B6390"/>
    <w:rsid w:val="006B67C6"/>
    <w:rsid w:val="006B69CB"/>
    <w:rsid w:val="006B6EDA"/>
    <w:rsid w:val="006B6F44"/>
    <w:rsid w:val="006B71EB"/>
    <w:rsid w:val="006B7910"/>
    <w:rsid w:val="006B7A30"/>
    <w:rsid w:val="006C013C"/>
    <w:rsid w:val="006C02DC"/>
    <w:rsid w:val="006C04E2"/>
    <w:rsid w:val="006C04F8"/>
    <w:rsid w:val="006C0828"/>
    <w:rsid w:val="006C094D"/>
    <w:rsid w:val="006C094E"/>
    <w:rsid w:val="006C0A6F"/>
    <w:rsid w:val="006C0AFB"/>
    <w:rsid w:val="006C0D1E"/>
    <w:rsid w:val="006C1225"/>
    <w:rsid w:val="006C14AF"/>
    <w:rsid w:val="006C14ED"/>
    <w:rsid w:val="006C19C8"/>
    <w:rsid w:val="006C19D8"/>
    <w:rsid w:val="006C1E40"/>
    <w:rsid w:val="006C1F48"/>
    <w:rsid w:val="006C2121"/>
    <w:rsid w:val="006C21AF"/>
    <w:rsid w:val="006C2304"/>
    <w:rsid w:val="006C23EC"/>
    <w:rsid w:val="006C2511"/>
    <w:rsid w:val="006C2707"/>
    <w:rsid w:val="006C28BB"/>
    <w:rsid w:val="006C2D4B"/>
    <w:rsid w:val="006C2EBB"/>
    <w:rsid w:val="006C3263"/>
    <w:rsid w:val="006C3388"/>
    <w:rsid w:val="006C348B"/>
    <w:rsid w:val="006C35EB"/>
    <w:rsid w:val="006C396A"/>
    <w:rsid w:val="006C398E"/>
    <w:rsid w:val="006C3A75"/>
    <w:rsid w:val="006C3B99"/>
    <w:rsid w:val="006C3D0F"/>
    <w:rsid w:val="006C3E22"/>
    <w:rsid w:val="006C3E24"/>
    <w:rsid w:val="006C41B4"/>
    <w:rsid w:val="006C421A"/>
    <w:rsid w:val="006C4773"/>
    <w:rsid w:val="006C4780"/>
    <w:rsid w:val="006C4A83"/>
    <w:rsid w:val="006C4D59"/>
    <w:rsid w:val="006C511A"/>
    <w:rsid w:val="006C515D"/>
    <w:rsid w:val="006C5428"/>
    <w:rsid w:val="006C550B"/>
    <w:rsid w:val="006C55FA"/>
    <w:rsid w:val="006C5731"/>
    <w:rsid w:val="006C5906"/>
    <w:rsid w:val="006C5C9B"/>
    <w:rsid w:val="006C5DE3"/>
    <w:rsid w:val="006C62AA"/>
    <w:rsid w:val="006C6713"/>
    <w:rsid w:val="006C6715"/>
    <w:rsid w:val="006C6796"/>
    <w:rsid w:val="006C67EE"/>
    <w:rsid w:val="006C686D"/>
    <w:rsid w:val="006C68F3"/>
    <w:rsid w:val="006C6908"/>
    <w:rsid w:val="006C727E"/>
    <w:rsid w:val="006C73CD"/>
    <w:rsid w:val="006C7790"/>
    <w:rsid w:val="006C7A4F"/>
    <w:rsid w:val="006C7A5E"/>
    <w:rsid w:val="006C7B6D"/>
    <w:rsid w:val="006C7F94"/>
    <w:rsid w:val="006C7FDE"/>
    <w:rsid w:val="006D0142"/>
    <w:rsid w:val="006D023C"/>
    <w:rsid w:val="006D0727"/>
    <w:rsid w:val="006D0A8E"/>
    <w:rsid w:val="006D11CE"/>
    <w:rsid w:val="006D134E"/>
    <w:rsid w:val="006D1555"/>
    <w:rsid w:val="006D1591"/>
    <w:rsid w:val="006D17B2"/>
    <w:rsid w:val="006D17FB"/>
    <w:rsid w:val="006D19FE"/>
    <w:rsid w:val="006D1DA8"/>
    <w:rsid w:val="006D1DB8"/>
    <w:rsid w:val="006D2027"/>
    <w:rsid w:val="006D23B3"/>
    <w:rsid w:val="006D246E"/>
    <w:rsid w:val="006D25FD"/>
    <w:rsid w:val="006D26B0"/>
    <w:rsid w:val="006D273A"/>
    <w:rsid w:val="006D27F6"/>
    <w:rsid w:val="006D2A1D"/>
    <w:rsid w:val="006D2CFC"/>
    <w:rsid w:val="006D2EAE"/>
    <w:rsid w:val="006D3160"/>
    <w:rsid w:val="006D356B"/>
    <w:rsid w:val="006D3807"/>
    <w:rsid w:val="006D385F"/>
    <w:rsid w:val="006D3C17"/>
    <w:rsid w:val="006D3E45"/>
    <w:rsid w:val="006D3F14"/>
    <w:rsid w:val="006D4559"/>
    <w:rsid w:val="006D4A9C"/>
    <w:rsid w:val="006D4BE3"/>
    <w:rsid w:val="006D4D81"/>
    <w:rsid w:val="006D4EE9"/>
    <w:rsid w:val="006D4EFE"/>
    <w:rsid w:val="006D51A0"/>
    <w:rsid w:val="006D5232"/>
    <w:rsid w:val="006D54EE"/>
    <w:rsid w:val="006D588A"/>
    <w:rsid w:val="006D5F1D"/>
    <w:rsid w:val="006D6021"/>
    <w:rsid w:val="006D60F1"/>
    <w:rsid w:val="006D62AF"/>
    <w:rsid w:val="006D63F3"/>
    <w:rsid w:val="006D65F9"/>
    <w:rsid w:val="006D6713"/>
    <w:rsid w:val="006D6927"/>
    <w:rsid w:val="006D695D"/>
    <w:rsid w:val="006D72A6"/>
    <w:rsid w:val="006D736F"/>
    <w:rsid w:val="006D7468"/>
    <w:rsid w:val="006D7A33"/>
    <w:rsid w:val="006D7C00"/>
    <w:rsid w:val="006D7CAB"/>
    <w:rsid w:val="006D7D64"/>
    <w:rsid w:val="006D7F00"/>
    <w:rsid w:val="006E0317"/>
    <w:rsid w:val="006E05C5"/>
    <w:rsid w:val="006E06B6"/>
    <w:rsid w:val="006E07EA"/>
    <w:rsid w:val="006E08AF"/>
    <w:rsid w:val="006E0C32"/>
    <w:rsid w:val="006E0EBD"/>
    <w:rsid w:val="006E126C"/>
    <w:rsid w:val="006E171E"/>
    <w:rsid w:val="006E179A"/>
    <w:rsid w:val="006E199F"/>
    <w:rsid w:val="006E1B61"/>
    <w:rsid w:val="006E1F46"/>
    <w:rsid w:val="006E20FD"/>
    <w:rsid w:val="006E21D3"/>
    <w:rsid w:val="006E243B"/>
    <w:rsid w:val="006E269A"/>
    <w:rsid w:val="006E287C"/>
    <w:rsid w:val="006E2BF2"/>
    <w:rsid w:val="006E2C67"/>
    <w:rsid w:val="006E2CBE"/>
    <w:rsid w:val="006E2EC8"/>
    <w:rsid w:val="006E2EEB"/>
    <w:rsid w:val="006E2F92"/>
    <w:rsid w:val="006E34CB"/>
    <w:rsid w:val="006E36B3"/>
    <w:rsid w:val="006E38CD"/>
    <w:rsid w:val="006E3AE4"/>
    <w:rsid w:val="006E3B35"/>
    <w:rsid w:val="006E3C08"/>
    <w:rsid w:val="006E3DB9"/>
    <w:rsid w:val="006E408F"/>
    <w:rsid w:val="006E40BC"/>
    <w:rsid w:val="006E4284"/>
    <w:rsid w:val="006E4376"/>
    <w:rsid w:val="006E46BC"/>
    <w:rsid w:val="006E48EE"/>
    <w:rsid w:val="006E4B84"/>
    <w:rsid w:val="006E55CF"/>
    <w:rsid w:val="006E58CF"/>
    <w:rsid w:val="006E59E3"/>
    <w:rsid w:val="006E5BC7"/>
    <w:rsid w:val="006E5DD3"/>
    <w:rsid w:val="006E5E19"/>
    <w:rsid w:val="006E5FF2"/>
    <w:rsid w:val="006E61E7"/>
    <w:rsid w:val="006E63B3"/>
    <w:rsid w:val="006E671C"/>
    <w:rsid w:val="006E6CCA"/>
    <w:rsid w:val="006E6E7B"/>
    <w:rsid w:val="006E6E7E"/>
    <w:rsid w:val="006E70A1"/>
    <w:rsid w:val="006E7669"/>
    <w:rsid w:val="006E7BC9"/>
    <w:rsid w:val="006E7C3C"/>
    <w:rsid w:val="006E7E6D"/>
    <w:rsid w:val="006E7F2F"/>
    <w:rsid w:val="006F01E4"/>
    <w:rsid w:val="006F0239"/>
    <w:rsid w:val="006F0442"/>
    <w:rsid w:val="006F0C01"/>
    <w:rsid w:val="006F0EC6"/>
    <w:rsid w:val="006F1125"/>
    <w:rsid w:val="006F11A5"/>
    <w:rsid w:val="006F1276"/>
    <w:rsid w:val="006F133B"/>
    <w:rsid w:val="006F14BD"/>
    <w:rsid w:val="006F156D"/>
    <w:rsid w:val="006F15FE"/>
    <w:rsid w:val="006F1992"/>
    <w:rsid w:val="006F1D09"/>
    <w:rsid w:val="006F1D5F"/>
    <w:rsid w:val="006F1FB0"/>
    <w:rsid w:val="006F1FDC"/>
    <w:rsid w:val="006F216D"/>
    <w:rsid w:val="006F21E7"/>
    <w:rsid w:val="006F287C"/>
    <w:rsid w:val="006F29DF"/>
    <w:rsid w:val="006F2A79"/>
    <w:rsid w:val="006F2B1D"/>
    <w:rsid w:val="006F2D39"/>
    <w:rsid w:val="006F329C"/>
    <w:rsid w:val="006F3CCF"/>
    <w:rsid w:val="006F3DCA"/>
    <w:rsid w:val="006F3F3D"/>
    <w:rsid w:val="006F422D"/>
    <w:rsid w:val="006F45AE"/>
    <w:rsid w:val="006F4669"/>
    <w:rsid w:val="006F4AA6"/>
    <w:rsid w:val="006F4BC6"/>
    <w:rsid w:val="006F5153"/>
    <w:rsid w:val="006F5189"/>
    <w:rsid w:val="006F535E"/>
    <w:rsid w:val="006F54D5"/>
    <w:rsid w:val="006F588B"/>
    <w:rsid w:val="006F5892"/>
    <w:rsid w:val="006F5B6E"/>
    <w:rsid w:val="006F5BA7"/>
    <w:rsid w:val="006F5C6E"/>
    <w:rsid w:val="006F5CA9"/>
    <w:rsid w:val="006F5CE4"/>
    <w:rsid w:val="006F5D02"/>
    <w:rsid w:val="006F61B1"/>
    <w:rsid w:val="006F63B7"/>
    <w:rsid w:val="006F6897"/>
    <w:rsid w:val="006F6B08"/>
    <w:rsid w:val="006F6C44"/>
    <w:rsid w:val="006F6E8F"/>
    <w:rsid w:val="006F6F7E"/>
    <w:rsid w:val="006F6FF2"/>
    <w:rsid w:val="006F738D"/>
    <w:rsid w:val="006F7706"/>
    <w:rsid w:val="006F77AF"/>
    <w:rsid w:val="006F799F"/>
    <w:rsid w:val="006F7DEA"/>
    <w:rsid w:val="006F7EC4"/>
    <w:rsid w:val="00700115"/>
    <w:rsid w:val="00700326"/>
    <w:rsid w:val="00700566"/>
    <w:rsid w:val="00700663"/>
    <w:rsid w:val="007007A0"/>
    <w:rsid w:val="0070089E"/>
    <w:rsid w:val="0070094D"/>
    <w:rsid w:val="00700B2C"/>
    <w:rsid w:val="00700BD7"/>
    <w:rsid w:val="00700C1E"/>
    <w:rsid w:val="00700CA9"/>
    <w:rsid w:val="0070104C"/>
    <w:rsid w:val="0070158A"/>
    <w:rsid w:val="007015AD"/>
    <w:rsid w:val="00701930"/>
    <w:rsid w:val="007019E7"/>
    <w:rsid w:val="00701C97"/>
    <w:rsid w:val="00702226"/>
    <w:rsid w:val="007022F9"/>
    <w:rsid w:val="0070243B"/>
    <w:rsid w:val="0070269B"/>
    <w:rsid w:val="00702CCD"/>
    <w:rsid w:val="007032C4"/>
    <w:rsid w:val="00703A92"/>
    <w:rsid w:val="0070400A"/>
    <w:rsid w:val="00704206"/>
    <w:rsid w:val="00704246"/>
    <w:rsid w:val="00704316"/>
    <w:rsid w:val="00704CB0"/>
    <w:rsid w:val="00704E0F"/>
    <w:rsid w:val="00704F58"/>
    <w:rsid w:val="0070505F"/>
    <w:rsid w:val="007050AE"/>
    <w:rsid w:val="0070519F"/>
    <w:rsid w:val="007054BE"/>
    <w:rsid w:val="007054DF"/>
    <w:rsid w:val="0070584B"/>
    <w:rsid w:val="00705938"/>
    <w:rsid w:val="0070608D"/>
    <w:rsid w:val="0070624C"/>
    <w:rsid w:val="0070628D"/>
    <w:rsid w:val="007062CA"/>
    <w:rsid w:val="0070660B"/>
    <w:rsid w:val="00706639"/>
    <w:rsid w:val="007074A0"/>
    <w:rsid w:val="0070790A"/>
    <w:rsid w:val="00707991"/>
    <w:rsid w:val="00707ADA"/>
    <w:rsid w:val="0071005A"/>
    <w:rsid w:val="00710393"/>
    <w:rsid w:val="007105B8"/>
    <w:rsid w:val="007106EE"/>
    <w:rsid w:val="0071071E"/>
    <w:rsid w:val="00710909"/>
    <w:rsid w:val="00710C7F"/>
    <w:rsid w:val="00710EDF"/>
    <w:rsid w:val="007116D8"/>
    <w:rsid w:val="00711921"/>
    <w:rsid w:val="00711985"/>
    <w:rsid w:val="00711B30"/>
    <w:rsid w:val="00711B8F"/>
    <w:rsid w:val="00711B94"/>
    <w:rsid w:val="00711BDA"/>
    <w:rsid w:val="00711DDC"/>
    <w:rsid w:val="007121E6"/>
    <w:rsid w:val="00712287"/>
    <w:rsid w:val="00712748"/>
    <w:rsid w:val="00712846"/>
    <w:rsid w:val="007129B3"/>
    <w:rsid w:val="00712A63"/>
    <w:rsid w:val="00712C09"/>
    <w:rsid w:val="00712E32"/>
    <w:rsid w:val="00713377"/>
    <w:rsid w:val="007136E0"/>
    <w:rsid w:val="00713781"/>
    <w:rsid w:val="00713A02"/>
    <w:rsid w:val="00713B93"/>
    <w:rsid w:val="00714256"/>
    <w:rsid w:val="0071429D"/>
    <w:rsid w:val="007148EF"/>
    <w:rsid w:val="0071491E"/>
    <w:rsid w:val="00714AAC"/>
    <w:rsid w:val="00714C62"/>
    <w:rsid w:val="00714E31"/>
    <w:rsid w:val="00714F8C"/>
    <w:rsid w:val="00715A6F"/>
    <w:rsid w:val="007162AF"/>
    <w:rsid w:val="007162EA"/>
    <w:rsid w:val="007165CA"/>
    <w:rsid w:val="00716A49"/>
    <w:rsid w:val="00716DC1"/>
    <w:rsid w:val="00717489"/>
    <w:rsid w:val="00717612"/>
    <w:rsid w:val="00717808"/>
    <w:rsid w:val="00717CF1"/>
    <w:rsid w:val="00717FAC"/>
    <w:rsid w:val="00720458"/>
    <w:rsid w:val="00720A75"/>
    <w:rsid w:val="00720B08"/>
    <w:rsid w:val="00720E91"/>
    <w:rsid w:val="00720EFA"/>
    <w:rsid w:val="0072108E"/>
    <w:rsid w:val="007210DF"/>
    <w:rsid w:val="007213C4"/>
    <w:rsid w:val="007218BB"/>
    <w:rsid w:val="00722221"/>
    <w:rsid w:val="007224EA"/>
    <w:rsid w:val="0072255F"/>
    <w:rsid w:val="007229A7"/>
    <w:rsid w:val="00722A16"/>
    <w:rsid w:val="00722DC1"/>
    <w:rsid w:val="0072322D"/>
    <w:rsid w:val="0072354B"/>
    <w:rsid w:val="00723560"/>
    <w:rsid w:val="00723FFD"/>
    <w:rsid w:val="007240C1"/>
    <w:rsid w:val="0072419C"/>
    <w:rsid w:val="007241A9"/>
    <w:rsid w:val="0072422D"/>
    <w:rsid w:val="00724562"/>
    <w:rsid w:val="00724A24"/>
    <w:rsid w:val="00724CA7"/>
    <w:rsid w:val="0072535B"/>
    <w:rsid w:val="0072539F"/>
    <w:rsid w:val="0072550E"/>
    <w:rsid w:val="00725BC8"/>
    <w:rsid w:val="00726DFE"/>
    <w:rsid w:val="00726E89"/>
    <w:rsid w:val="0072724C"/>
    <w:rsid w:val="007272EA"/>
    <w:rsid w:val="00727339"/>
    <w:rsid w:val="00727680"/>
    <w:rsid w:val="00727766"/>
    <w:rsid w:val="0072777D"/>
    <w:rsid w:val="00727988"/>
    <w:rsid w:val="00727A75"/>
    <w:rsid w:val="00727AB3"/>
    <w:rsid w:val="007301FE"/>
    <w:rsid w:val="0073069E"/>
    <w:rsid w:val="00730E2A"/>
    <w:rsid w:val="00730EAA"/>
    <w:rsid w:val="00731301"/>
    <w:rsid w:val="007315D6"/>
    <w:rsid w:val="007316CC"/>
    <w:rsid w:val="00731F51"/>
    <w:rsid w:val="0073205B"/>
    <w:rsid w:val="007321B5"/>
    <w:rsid w:val="0073249A"/>
    <w:rsid w:val="007325D4"/>
    <w:rsid w:val="00732E03"/>
    <w:rsid w:val="00732FA1"/>
    <w:rsid w:val="007331B8"/>
    <w:rsid w:val="00733754"/>
    <w:rsid w:val="007337F5"/>
    <w:rsid w:val="007338E5"/>
    <w:rsid w:val="00733C52"/>
    <w:rsid w:val="00733CB6"/>
    <w:rsid w:val="00733DFD"/>
    <w:rsid w:val="00733EC9"/>
    <w:rsid w:val="007344CE"/>
    <w:rsid w:val="00734A41"/>
    <w:rsid w:val="00734B36"/>
    <w:rsid w:val="00734E82"/>
    <w:rsid w:val="00734F38"/>
    <w:rsid w:val="00734F6D"/>
    <w:rsid w:val="0073515F"/>
    <w:rsid w:val="00735417"/>
    <w:rsid w:val="0073582A"/>
    <w:rsid w:val="00735D23"/>
    <w:rsid w:val="00736061"/>
    <w:rsid w:val="00736682"/>
    <w:rsid w:val="00736D20"/>
    <w:rsid w:val="00736E98"/>
    <w:rsid w:val="00737003"/>
    <w:rsid w:val="007370EC"/>
    <w:rsid w:val="0073711C"/>
    <w:rsid w:val="007375A3"/>
    <w:rsid w:val="007377E1"/>
    <w:rsid w:val="007379D2"/>
    <w:rsid w:val="00737B27"/>
    <w:rsid w:val="0074012A"/>
    <w:rsid w:val="00740151"/>
    <w:rsid w:val="0074038A"/>
    <w:rsid w:val="007403DD"/>
    <w:rsid w:val="007408E1"/>
    <w:rsid w:val="00740AF3"/>
    <w:rsid w:val="00740B69"/>
    <w:rsid w:val="00741076"/>
    <w:rsid w:val="007410CB"/>
    <w:rsid w:val="007411DD"/>
    <w:rsid w:val="007415E4"/>
    <w:rsid w:val="00741A22"/>
    <w:rsid w:val="00741A32"/>
    <w:rsid w:val="00741B03"/>
    <w:rsid w:val="00741B5E"/>
    <w:rsid w:val="00742072"/>
    <w:rsid w:val="00742206"/>
    <w:rsid w:val="007427BB"/>
    <w:rsid w:val="00742A6A"/>
    <w:rsid w:val="00742AA8"/>
    <w:rsid w:val="007435B2"/>
    <w:rsid w:val="0074389B"/>
    <w:rsid w:val="00743D5B"/>
    <w:rsid w:val="00744302"/>
    <w:rsid w:val="00744466"/>
    <w:rsid w:val="007444B5"/>
    <w:rsid w:val="00744562"/>
    <w:rsid w:val="00744659"/>
    <w:rsid w:val="0074489D"/>
    <w:rsid w:val="00744AAD"/>
    <w:rsid w:val="00744D56"/>
    <w:rsid w:val="00744DED"/>
    <w:rsid w:val="00744EE4"/>
    <w:rsid w:val="007451C2"/>
    <w:rsid w:val="007454C3"/>
    <w:rsid w:val="00745877"/>
    <w:rsid w:val="007458A2"/>
    <w:rsid w:val="0074599E"/>
    <w:rsid w:val="00745ACE"/>
    <w:rsid w:val="00746381"/>
    <w:rsid w:val="00746569"/>
    <w:rsid w:val="007468D2"/>
    <w:rsid w:val="007469C6"/>
    <w:rsid w:val="00746AC2"/>
    <w:rsid w:val="00746BAB"/>
    <w:rsid w:val="00746C4D"/>
    <w:rsid w:val="00747158"/>
    <w:rsid w:val="007471F4"/>
    <w:rsid w:val="00747496"/>
    <w:rsid w:val="007474CE"/>
    <w:rsid w:val="007475FF"/>
    <w:rsid w:val="0074773E"/>
    <w:rsid w:val="00747793"/>
    <w:rsid w:val="00747A94"/>
    <w:rsid w:val="00747E5E"/>
    <w:rsid w:val="00747FBC"/>
    <w:rsid w:val="007500CA"/>
    <w:rsid w:val="00750A2D"/>
    <w:rsid w:val="00750A73"/>
    <w:rsid w:val="00750C47"/>
    <w:rsid w:val="007510D7"/>
    <w:rsid w:val="00751234"/>
    <w:rsid w:val="007519F9"/>
    <w:rsid w:val="00751B66"/>
    <w:rsid w:val="00751C7F"/>
    <w:rsid w:val="00751CE7"/>
    <w:rsid w:val="00751D86"/>
    <w:rsid w:val="0075202F"/>
    <w:rsid w:val="00752085"/>
    <w:rsid w:val="0075220F"/>
    <w:rsid w:val="0075268F"/>
    <w:rsid w:val="00752751"/>
    <w:rsid w:val="007527C2"/>
    <w:rsid w:val="007529C3"/>
    <w:rsid w:val="00752A3E"/>
    <w:rsid w:val="00752A6F"/>
    <w:rsid w:val="00752B6B"/>
    <w:rsid w:val="00752C09"/>
    <w:rsid w:val="00752D6B"/>
    <w:rsid w:val="0075307B"/>
    <w:rsid w:val="0075332E"/>
    <w:rsid w:val="0075337E"/>
    <w:rsid w:val="00753486"/>
    <w:rsid w:val="007537D1"/>
    <w:rsid w:val="00753836"/>
    <w:rsid w:val="00753EE5"/>
    <w:rsid w:val="00753FE1"/>
    <w:rsid w:val="007542AD"/>
    <w:rsid w:val="00754357"/>
    <w:rsid w:val="0075437A"/>
    <w:rsid w:val="007545AD"/>
    <w:rsid w:val="00754780"/>
    <w:rsid w:val="00755371"/>
    <w:rsid w:val="00755974"/>
    <w:rsid w:val="00755ABB"/>
    <w:rsid w:val="00755AF2"/>
    <w:rsid w:val="00755D32"/>
    <w:rsid w:val="00755ED7"/>
    <w:rsid w:val="00756164"/>
    <w:rsid w:val="00756199"/>
    <w:rsid w:val="007561ED"/>
    <w:rsid w:val="007564EA"/>
    <w:rsid w:val="007566BB"/>
    <w:rsid w:val="00756956"/>
    <w:rsid w:val="00756981"/>
    <w:rsid w:val="00756AD6"/>
    <w:rsid w:val="00756C00"/>
    <w:rsid w:val="00756D02"/>
    <w:rsid w:val="00756F6E"/>
    <w:rsid w:val="00756FDA"/>
    <w:rsid w:val="00757268"/>
    <w:rsid w:val="00757723"/>
    <w:rsid w:val="00757965"/>
    <w:rsid w:val="00757CB2"/>
    <w:rsid w:val="00757ED8"/>
    <w:rsid w:val="007607AF"/>
    <w:rsid w:val="0076084A"/>
    <w:rsid w:val="007608F1"/>
    <w:rsid w:val="00760C01"/>
    <w:rsid w:val="00760D99"/>
    <w:rsid w:val="0076105E"/>
    <w:rsid w:val="0076107A"/>
    <w:rsid w:val="007610BC"/>
    <w:rsid w:val="007610EB"/>
    <w:rsid w:val="007613CD"/>
    <w:rsid w:val="0076166C"/>
    <w:rsid w:val="00761AF8"/>
    <w:rsid w:val="00761C4E"/>
    <w:rsid w:val="00761F34"/>
    <w:rsid w:val="00761F51"/>
    <w:rsid w:val="00762167"/>
    <w:rsid w:val="007624AD"/>
    <w:rsid w:val="007626BC"/>
    <w:rsid w:val="00762811"/>
    <w:rsid w:val="00762CB1"/>
    <w:rsid w:val="00762DB4"/>
    <w:rsid w:val="00762F45"/>
    <w:rsid w:val="00763176"/>
    <w:rsid w:val="007632A1"/>
    <w:rsid w:val="00763431"/>
    <w:rsid w:val="00763817"/>
    <w:rsid w:val="00763A77"/>
    <w:rsid w:val="007641A9"/>
    <w:rsid w:val="00764289"/>
    <w:rsid w:val="00764328"/>
    <w:rsid w:val="00764368"/>
    <w:rsid w:val="007648A4"/>
    <w:rsid w:val="00764B36"/>
    <w:rsid w:val="00764DE9"/>
    <w:rsid w:val="00764F26"/>
    <w:rsid w:val="00764F8C"/>
    <w:rsid w:val="00765102"/>
    <w:rsid w:val="00765238"/>
    <w:rsid w:val="007653AB"/>
    <w:rsid w:val="007653F4"/>
    <w:rsid w:val="00765740"/>
    <w:rsid w:val="00765A3E"/>
    <w:rsid w:val="00765B3A"/>
    <w:rsid w:val="00765C3C"/>
    <w:rsid w:val="00765E0C"/>
    <w:rsid w:val="0076640F"/>
    <w:rsid w:val="007664BC"/>
    <w:rsid w:val="007666E6"/>
    <w:rsid w:val="0076695F"/>
    <w:rsid w:val="00766B28"/>
    <w:rsid w:val="00766C01"/>
    <w:rsid w:val="00766F9D"/>
    <w:rsid w:val="007672E6"/>
    <w:rsid w:val="007673A7"/>
    <w:rsid w:val="00767408"/>
    <w:rsid w:val="0076782D"/>
    <w:rsid w:val="007678BE"/>
    <w:rsid w:val="00767E21"/>
    <w:rsid w:val="00770532"/>
    <w:rsid w:val="0077070D"/>
    <w:rsid w:val="00770999"/>
    <w:rsid w:val="00770AFB"/>
    <w:rsid w:val="007712E2"/>
    <w:rsid w:val="0077157F"/>
    <w:rsid w:val="007715AD"/>
    <w:rsid w:val="00772144"/>
    <w:rsid w:val="00772741"/>
    <w:rsid w:val="00772A00"/>
    <w:rsid w:val="00773899"/>
    <w:rsid w:val="00773BCF"/>
    <w:rsid w:val="00773C48"/>
    <w:rsid w:val="00773DBD"/>
    <w:rsid w:val="00773E43"/>
    <w:rsid w:val="00773FCF"/>
    <w:rsid w:val="007742A8"/>
    <w:rsid w:val="007743DD"/>
    <w:rsid w:val="0077440D"/>
    <w:rsid w:val="007744D9"/>
    <w:rsid w:val="0077456F"/>
    <w:rsid w:val="007745D8"/>
    <w:rsid w:val="00774632"/>
    <w:rsid w:val="007747A1"/>
    <w:rsid w:val="00774856"/>
    <w:rsid w:val="00774A25"/>
    <w:rsid w:val="00774A45"/>
    <w:rsid w:val="0077521E"/>
    <w:rsid w:val="007752AB"/>
    <w:rsid w:val="00775454"/>
    <w:rsid w:val="007754C2"/>
    <w:rsid w:val="0077595E"/>
    <w:rsid w:val="00775B6E"/>
    <w:rsid w:val="00775BC3"/>
    <w:rsid w:val="00775CA3"/>
    <w:rsid w:val="00775E8F"/>
    <w:rsid w:val="00776042"/>
    <w:rsid w:val="0077604A"/>
    <w:rsid w:val="007760ED"/>
    <w:rsid w:val="007762A6"/>
    <w:rsid w:val="007763AF"/>
    <w:rsid w:val="00776975"/>
    <w:rsid w:val="00776A2D"/>
    <w:rsid w:val="00776C60"/>
    <w:rsid w:val="0077795F"/>
    <w:rsid w:val="00777AC9"/>
    <w:rsid w:val="00777E23"/>
    <w:rsid w:val="0078077F"/>
    <w:rsid w:val="00780956"/>
    <w:rsid w:val="00780D6C"/>
    <w:rsid w:val="00780F33"/>
    <w:rsid w:val="0078107B"/>
    <w:rsid w:val="007812C1"/>
    <w:rsid w:val="00781566"/>
    <w:rsid w:val="00781FFC"/>
    <w:rsid w:val="0078234F"/>
    <w:rsid w:val="00782641"/>
    <w:rsid w:val="00782948"/>
    <w:rsid w:val="0078298B"/>
    <w:rsid w:val="00782A83"/>
    <w:rsid w:val="00782ADE"/>
    <w:rsid w:val="00782B3A"/>
    <w:rsid w:val="00782BA4"/>
    <w:rsid w:val="00782E3F"/>
    <w:rsid w:val="00782FB5"/>
    <w:rsid w:val="00783025"/>
    <w:rsid w:val="007832BA"/>
    <w:rsid w:val="007835B2"/>
    <w:rsid w:val="00783712"/>
    <w:rsid w:val="007837C2"/>
    <w:rsid w:val="00783B94"/>
    <w:rsid w:val="00783D4C"/>
    <w:rsid w:val="00783DDC"/>
    <w:rsid w:val="00783E2D"/>
    <w:rsid w:val="0078411C"/>
    <w:rsid w:val="007841BB"/>
    <w:rsid w:val="007844D6"/>
    <w:rsid w:val="00784BA0"/>
    <w:rsid w:val="0078516F"/>
    <w:rsid w:val="00785783"/>
    <w:rsid w:val="00785E64"/>
    <w:rsid w:val="00785E73"/>
    <w:rsid w:val="00786395"/>
    <w:rsid w:val="00786421"/>
    <w:rsid w:val="00786642"/>
    <w:rsid w:val="0078673C"/>
    <w:rsid w:val="0078683E"/>
    <w:rsid w:val="00786A95"/>
    <w:rsid w:val="007871F7"/>
    <w:rsid w:val="0078730B"/>
    <w:rsid w:val="007875D6"/>
    <w:rsid w:val="0078790D"/>
    <w:rsid w:val="00787C1C"/>
    <w:rsid w:val="00790277"/>
    <w:rsid w:val="00790524"/>
    <w:rsid w:val="00790CB8"/>
    <w:rsid w:val="00790CEC"/>
    <w:rsid w:val="00790D5E"/>
    <w:rsid w:val="00790EE5"/>
    <w:rsid w:val="00790F25"/>
    <w:rsid w:val="00791302"/>
    <w:rsid w:val="007914CB"/>
    <w:rsid w:val="0079190D"/>
    <w:rsid w:val="0079197E"/>
    <w:rsid w:val="00792779"/>
    <w:rsid w:val="00792829"/>
    <w:rsid w:val="00792E82"/>
    <w:rsid w:val="00793037"/>
    <w:rsid w:val="007931ED"/>
    <w:rsid w:val="00793269"/>
    <w:rsid w:val="00793319"/>
    <w:rsid w:val="00793351"/>
    <w:rsid w:val="00793398"/>
    <w:rsid w:val="00793467"/>
    <w:rsid w:val="007934E4"/>
    <w:rsid w:val="007935C2"/>
    <w:rsid w:val="00793649"/>
    <w:rsid w:val="00793670"/>
    <w:rsid w:val="007936AA"/>
    <w:rsid w:val="0079375F"/>
    <w:rsid w:val="00793D82"/>
    <w:rsid w:val="0079406A"/>
    <w:rsid w:val="007940DC"/>
    <w:rsid w:val="007942B2"/>
    <w:rsid w:val="007943FE"/>
    <w:rsid w:val="007944E9"/>
    <w:rsid w:val="00794B2E"/>
    <w:rsid w:val="00794D3E"/>
    <w:rsid w:val="00794DB2"/>
    <w:rsid w:val="00794DBC"/>
    <w:rsid w:val="00794FA4"/>
    <w:rsid w:val="00794FCB"/>
    <w:rsid w:val="00795071"/>
    <w:rsid w:val="007953F4"/>
    <w:rsid w:val="007955C0"/>
    <w:rsid w:val="007957F3"/>
    <w:rsid w:val="00795841"/>
    <w:rsid w:val="00795849"/>
    <w:rsid w:val="007958A3"/>
    <w:rsid w:val="0079591E"/>
    <w:rsid w:val="00795DD9"/>
    <w:rsid w:val="00796000"/>
    <w:rsid w:val="00796421"/>
    <w:rsid w:val="00796647"/>
    <w:rsid w:val="00796DD7"/>
    <w:rsid w:val="00796F5D"/>
    <w:rsid w:val="007972AB"/>
    <w:rsid w:val="007976A2"/>
    <w:rsid w:val="0079774E"/>
    <w:rsid w:val="00797AA8"/>
    <w:rsid w:val="00797AB1"/>
    <w:rsid w:val="00797B64"/>
    <w:rsid w:val="007A00E5"/>
    <w:rsid w:val="007A013F"/>
    <w:rsid w:val="007A023B"/>
    <w:rsid w:val="007A03F7"/>
    <w:rsid w:val="007A0693"/>
    <w:rsid w:val="007A0829"/>
    <w:rsid w:val="007A0B37"/>
    <w:rsid w:val="007A1468"/>
    <w:rsid w:val="007A186C"/>
    <w:rsid w:val="007A1B3E"/>
    <w:rsid w:val="007A1BCB"/>
    <w:rsid w:val="007A1C8C"/>
    <w:rsid w:val="007A20B2"/>
    <w:rsid w:val="007A211A"/>
    <w:rsid w:val="007A2831"/>
    <w:rsid w:val="007A2969"/>
    <w:rsid w:val="007A29E9"/>
    <w:rsid w:val="007A334D"/>
    <w:rsid w:val="007A37B0"/>
    <w:rsid w:val="007A3CDB"/>
    <w:rsid w:val="007A3E45"/>
    <w:rsid w:val="007A3F6F"/>
    <w:rsid w:val="007A3F84"/>
    <w:rsid w:val="007A41CE"/>
    <w:rsid w:val="007A42BE"/>
    <w:rsid w:val="007A4372"/>
    <w:rsid w:val="007A4B7E"/>
    <w:rsid w:val="007A4ECA"/>
    <w:rsid w:val="007A50EB"/>
    <w:rsid w:val="007A51D9"/>
    <w:rsid w:val="007A525A"/>
    <w:rsid w:val="007A52D1"/>
    <w:rsid w:val="007A5664"/>
    <w:rsid w:val="007A5C9C"/>
    <w:rsid w:val="007A5DAB"/>
    <w:rsid w:val="007A614A"/>
    <w:rsid w:val="007A6311"/>
    <w:rsid w:val="007A6511"/>
    <w:rsid w:val="007A6586"/>
    <w:rsid w:val="007A6758"/>
    <w:rsid w:val="007A680B"/>
    <w:rsid w:val="007A6CC8"/>
    <w:rsid w:val="007A6D96"/>
    <w:rsid w:val="007A6D97"/>
    <w:rsid w:val="007A70B5"/>
    <w:rsid w:val="007A7428"/>
    <w:rsid w:val="007A74E8"/>
    <w:rsid w:val="007A76BA"/>
    <w:rsid w:val="007A77C4"/>
    <w:rsid w:val="007A7AD1"/>
    <w:rsid w:val="007A7B78"/>
    <w:rsid w:val="007A7C66"/>
    <w:rsid w:val="007A7C80"/>
    <w:rsid w:val="007A7E00"/>
    <w:rsid w:val="007A7E7F"/>
    <w:rsid w:val="007B010A"/>
    <w:rsid w:val="007B014E"/>
    <w:rsid w:val="007B0183"/>
    <w:rsid w:val="007B026F"/>
    <w:rsid w:val="007B0278"/>
    <w:rsid w:val="007B0303"/>
    <w:rsid w:val="007B071F"/>
    <w:rsid w:val="007B083A"/>
    <w:rsid w:val="007B098C"/>
    <w:rsid w:val="007B0C42"/>
    <w:rsid w:val="007B12BF"/>
    <w:rsid w:val="007B132B"/>
    <w:rsid w:val="007B14C2"/>
    <w:rsid w:val="007B14E4"/>
    <w:rsid w:val="007B16E0"/>
    <w:rsid w:val="007B16E6"/>
    <w:rsid w:val="007B1765"/>
    <w:rsid w:val="007B1965"/>
    <w:rsid w:val="007B1BA4"/>
    <w:rsid w:val="007B1CF8"/>
    <w:rsid w:val="007B2105"/>
    <w:rsid w:val="007B22EB"/>
    <w:rsid w:val="007B2488"/>
    <w:rsid w:val="007B296A"/>
    <w:rsid w:val="007B299F"/>
    <w:rsid w:val="007B2A48"/>
    <w:rsid w:val="007B2B9A"/>
    <w:rsid w:val="007B2C9E"/>
    <w:rsid w:val="007B2D38"/>
    <w:rsid w:val="007B30D3"/>
    <w:rsid w:val="007B30E3"/>
    <w:rsid w:val="007B3411"/>
    <w:rsid w:val="007B344A"/>
    <w:rsid w:val="007B357F"/>
    <w:rsid w:val="007B3832"/>
    <w:rsid w:val="007B388B"/>
    <w:rsid w:val="007B390D"/>
    <w:rsid w:val="007B3DFE"/>
    <w:rsid w:val="007B3FC4"/>
    <w:rsid w:val="007B418C"/>
    <w:rsid w:val="007B42D6"/>
    <w:rsid w:val="007B4A4C"/>
    <w:rsid w:val="007B4C2A"/>
    <w:rsid w:val="007B4D62"/>
    <w:rsid w:val="007B514D"/>
    <w:rsid w:val="007B5312"/>
    <w:rsid w:val="007B57E6"/>
    <w:rsid w:val="007B5869"/>
    <w:rsid w:val="007B5914"/>
    <w:rsid w:val="007B5B96"/>
    <w:rsid w:val="007B5C8A"/>
    <w:rsid w:val="007B5E2D"/>
    <w:rsid w:val="007B613E"/>
    <w:rsid w:val="007B6379"/>
    <w:rsid w:val="007B6511"/>
    <w:rsid w:val="007B6A7E"/>
    <w:rsid w:val="007B6B18"/>
    <w:rsid w:val="007B72BB"/>
    <w:rsid w:val="007B735D"/>
    <w:rsid w:val="007B7408"/>
    <w:rsid w:val="007B76B0"/>
    <w:rsid w:val="007B78F2"/>
    <w:rsid w:val="007B7AE0"/>
    <w:rsid w:val="007B7C84"/>
    <w:rsid w:val="007B7DD4"/>
    <w:rsid w:val="007B7E59"/>
    <w:rsid w:val="007BF8EC"/>
    <w:rsid w:val="007C00C6"/>
    <w:rsid w:val="007C00D6"/>
    <w:rsid w:val="007C0117"/>
    <w:rsid w:val="007C0263"/>
    <w:rsid w:val="007C033C"/>
    <w:rsid w:val="007C0629"/>
    <w:rsid w:val="007C0C04"/>
    <w:rsid w:val="007C0D63"/>
    <w:rsid w:val="007C1164"/>
    <w:rsid w:val="007C13A4"/>
    <w:rsid w:val="007C16DB"/>
    <w:rsid w:val="007C16EE"/>
    <w:rsid w:val="007C1E2E"/>
    <w:rsid w:val="007C1E7A"/>
    <w:rsid w:val="007C210F"/>
    <w:rsid w:val="007C2111"/>
    <w:rsid w:val="007C23A5"/>
    <w:rsid w:val="007C259E"/>
    <w:rsid w:val="007C27DF"/>
    <w:rsid w:val="007C296E"/>
    <w:rsid w:val="007C2991"/>
    <w:rsid w:val="007C2B4D"/>
    <w:rsid w:val="007C2C0C"/>
    <w:rsid w:val="007C2E1C"/>
    <w:rsid w:val="007C2E36"/>
    <w:rsid w:val="007C2EAA"/>
    <w:rsid w:val="007C33BC"/>
    <w:rsid w:val="007C35AB"/>
    <w:rsid w:val="007C39C6"/>
    <w:rsid w:val="007C3D10"/>
    <w:rsid w:val="007C3DFB"/>
    <w:rsid w:val="007C434A"/>
    <w:rsid w:val="007C4431"/>
    <w:rsid w:val="007C4547"/>
    <w:rsid w:val="007C455E"/>
    <w:rsid w:val="007C4849"/>
    <w:rsid w:val="007C49DA"/>
    <w:rsid w:val="007C4B85"/>
    <w:rsid w:val="007C4CCD"/>
    <w:rsid w:val="007C507A"/>
    <w:rsid w:val="007C50C5"/>
    <w:rsid w:val="007C5217"/>
    <w:rsid w:val="007C54D1"/>
    <w:rsid w:val="007C5AB5"/>
    <w:rsid w:val="007C5BB7"/>
    <w:rsid w:val="007C5CE4"/>
    <w:rsid w:val="007C5D20"/>
    <w:rsid w:val="007C5E54"/>
    <w:rsid w:val="007C620C"/>
    <w:rsid w:val="007C647C"/>
    <w:rsid w:val="007C65D3"/>
    <w:rsid w:val="007C664A"/>
    <w:rsid w:val="007C688C"/>
    <w:rsid w:val="007C6B0D"/>
    <w:rsid w:val="007C6E06"/>
    <w:rsid w:val="007C6E08"/>
    <w:rsid w:val="007C782F"/>
    <w:rsid w:val="007C7AD1"/>
    <w:rsid w:val="007C7D5D"/>
    <w:rsid w:val="007C7FD6"/>
    <w:rsid w:val="007D0597"/>
    <w:rsid w:val="007D0AC1"/>
    <w:rsid w:val="007D0ADE"/>
    <w:rsid w:val="007D0F7F"/>
    <w:rsid w:val="007D0FB2"/>
    <w:rsid w:val="007D0FB7"/>
    <w:rsid w:val="007D11C9"/>
    <w:rsid w:val="007D1531"/>
    <w:rsid w:val="007D15B2"/>
    <w:rsid w:val="007D15FD"/>
    <w:rsid w:val="007D1662"/>
    <w:rsid w:val="007D166F"/>
    <w:rsid w:val="007D17A6"/>
    <w:rsid w:val="007D1C9D"/>
    <w:rsid w:val="007D1CA1"/>
    <w:rsid w:val="007D1D6E"/>
    <w:rsid w:val="007D2309"/>
    <w:rsid w:val="007D23CA"/>
    <w:rsid w:val="007D2766"/>
    <w:rsid w:val="007D2A09"/>
    <w:rsid w:val="007D2E7C"/>
    <w:rsid w:val="007D327F"/>
    <w:rsid w:val="007D34A4"/>
    <w:rsid w:val="007D3937"/>
    <w:rsid w:val="007D4156"/>
    <w:rsid w:val="007D4264"/>
    <w:rsid w:val="007D4839"/>
    <w:rsid w:val="007D4F5A"/>
    <w:rsid w:val="007D5474"/>
    <w:rsid w:val="007D54CD"/>
    <w:rsid w:val="007D57F4"/>
    <w:rsid w:val="007D5A4B"/>
    <w:rsid w:val="007D5B0A"/>
    <w:rsid w:val="007D5D7C"/>
    <w:rsid w:val="007D5E54"/>
    <w:rsid w:val="007D5EB3"/>
    <w:rsid w:val="007D6184"/>
    <w:rsid w:val="007D6271"/>
    <w:rsid w:val="007D6424"/>
    <w:rsid w:val="007D6641"/>
    <w:rsid w:val="007D66D0"/>
    <w:rsid w:val="007D6A5B"/>
    <w:rsid w:val="007D6B71"/>
    <w:rsid w:val="007D724C"/>
    <w:rsid w:val="007D78B2"/>
    <w:rsid w:val="007D7ABF"/>
    <w:rsid w:val="007D7AC1"/>
    <w:rsid w:val="007D7C80"/>
    <w:rsid w:val="007D7E7F"/>
    <w:rsid w:val="007E089A"/>
    <w:rsid w:val="007E08A3"/>
    <w:rsid w:val="007E0A57"/>
    <w:rsid w:val="007E0B1E"/>
    <w:rsid w:val="007E0DA6"/>
    <w:rsid w:val="007E0E70"/>
    <w:rsid w:val="007E0FCC"/>
    <w:rsid w:val="007E1371"/>
    <w:rsid w:val="007E165E"/>
    <w:rsid w:val="007E1A8D"/>
    <w:rsid w:val="007E2001"/>
    <w:rsid w:val="007E2078"/>
    <w:rsid w:val="007E21C7"/>
    <w:rsid w:val="007E23C2"/>
    <w:rsid w:val="007E270B"/>
    <w:rsid w:val="007E28A9"/>
    <w:rsid w:val="007E2A97"/>
    <w:rsid w:val="007E2D8C"/>
    <w:rsid w:val="007E2EBA"/>
    <w:rsid w:val="007E319A"/>
    <w:rsid w:val="007E3565"/>
    <w:rsid w:val="007E3B75"/>
    <w:rsid w:val="007E3DFE"/>
    <w:rsid w:val="007E3E4C"/>
    <w:rsid w:val="007E3F08"/>
    <w:rsid w:val="007E41C4"/>
    <w:rsid w:val="007E445B"/>
    <w:rsid w:val="007E45F8"/>
    <w:rsid w:val="007E4817"/>
    <w:rsid w:val="007E4824"/>
    <w:rsid w:val="007E4BB5"/>
    <w:rsid w:val="007E4BCB"/>
    <w:rsid w:val="007E52D1"/>
    <w:rsid w:val="007E5354"/>
    <w:rsid w:val="007E5382"/>
    <w:rsid w:val="007E5466"/>
    <w:rsid w:val="007E5619"/>
    <w:rsid w:val="007E5722"/>
    <w:rsid w:val="007E57DA"/>
    <w:rsid w:val="007E5AA6"/>
    <w:rsid w:val="007E5C74"/>
    <w:rsid w:val="007E62CF"/>
    <w:rsid w:val="007E646A"/>
    <w:rsid w:val="007E65B9"/>
    <w:rsid w:val="007E65CA"/>
    <w:rsid w:val="007E6AB5"/>
    <w:rsid w:val="007E6D00"/>
    <w:rsid w:val="007E74E2"/>
    <w:rsid w:val="007E7B2B"/>
    <w:rsid w:val="007E7DA6"/>
    <w:rsid w:val="007F0013"/>
    <w:rsid w:val="007F01FD"/>
    <w:rsid w:val="007F0BF4"/>
    <w:rsid w:val="007F0C91"/>
    <w:rsid w:val="007F0E01"/>
    <w:rsid w:val="007F0E65"/>
    <w:rsid w:val="007F0F1D"/>
    <w:rsid w:val="007F0FE7"/>
    <w:rsid w:val="007F107A"/>
    <w:rsid w:val="007F1135"/>
    <w:rsid w:val="007F11B0"/>
    <w:rsid w:val="007F133B"/>
    <w:rsid w:val="007F13DB"/>
    <w:rsid w:val="007F13F1"/>
    <w:rsid w:val="007F1723"/>
    <w:rsid w:val="007F18AF"/>
    <w:rsid w:val="007F1983"/>
    <w:rsid w:val="007F1A58"/>
    <w:rsid w:val="007F1C1E"/>
    <w:rsid w:val="007F1C3E"/>
    <w:rsid w:val="007F1DAC"/>
    <w:rsid w:val="007F1EA1"/>
    <w:rsid w:val="007F1EFB"/>
    <w:rsid w:val="007F247C"/>
    <w:rsid w:val="007F267A"/>
    <w:rsid w:val="007F2B00"/>
    <w:rsid w:val="007F2D4A"/>
    <w:rsid w:val="007F2DC5"/>
    <w:rsid w:val="007F2FF5"/>
    <w:rsid w:val="007F307D"/>
    <w:rsid w:val="007F3A2D"/>
    <w:rsid w:val="007F3D08"/>
    <w:rsid w:val="007F3FCC"/>
    <w:rsid w:val="007F4225"/>
    <w:rsid w:val="007F430E"/>
    <w:rsid w:val="007F4588"/>
    <w:rsid w:val="007F4595"/>
    <w:rsid w:val="007F4869"/>
    <w:rsid w:val="007F48D8"/>
    <w:rsid w:val="007F505B"/>
    <w:rsid w:val="007F50A7"/>
    <w:rsid w:val="007F512A"/>
    <w:rsid w:val="007F554B"/>
    <w:rsid w:val="007F55B3"/>
    <w:rsid w:val="007F5638"/>
    <w:rsid w:val="007F5683"/>
    <w:rsid w:val="007F57AE"/>
    <w:rsid w:val="007F591E"/>
    <w:rsid w:val="007F5BE6"/>
    <w:rsid w:val="007F5CC9"/>
    <w:rsid w:val="007F5D6F"/>
    <w:rsid w:val="007F5E71"/>
    <w:rsid w:val="007F618A"/>
    <w:rsid w:val="007F6316"/>
    <w:rsid w:val="007F63E6"/>
    <w:rsid w:val="007F651C"/>
    <w:rsid w:val="007F6748"/>
    <w:rsid w:val="007F6AB0"/>
    <w:rsid w:val="007F6BC5"/>
    <w:rsid w:val="007F6CFB"/>
    <w:rsid w:val="007F6D54"/>
    <w:rsid w:val="007F6F67"/>
    <w:rsid w:val="007F738C"/>
    <w:rsid w:val="007F739D"/>
    <w:rsid w:val="007F73FE"/>
    <w:rsid w:val="007F76A0"/>
    <w:rsid w:val="007F797F"/>
    <w:rsid w:val="007F7DE5"/>
    <w:rsid w:val="007F7F6F"/>
    <w:rsid w:val="007F7FFC"/>
    <w:rsid w:val="008004AB"/>
    <w:rsid w:val="0080064B"/>
    <w:rsid w:val="008006CB"/>
    <w:rsid w:val="00800789"/>
    <w:rsid w:val="00800824"/>
    <w:rsid w:val="0080083B"/>
    <w:rsid w:val="00800A97"/>
    <w:rsid w:val="00800AD4"/>
    <w:rsid w:val="00800BE5"/>
    <w:rsid w:val="00800D43"/>
    <w:rsid w:val="0080117A"/>
    <w:rsid w:val="008018F2"/>
    <w:rsid w:val="00801ABA"/>
    <w:rsid w:val="00801AF5"/>
    <w:rsid w:val="00801C9F"/>
    <w:rsid w:val="008025EF"/>
    <w:rsid w:val="008025F2"/>
    <w:rsid w:val="0080299F"/>
    <w:rsid w:val="008029AE"/>
    <w:rsid w:val="00802A33"/>
    <w:rsid w:val="00802AB8"/>
    <w:rsid w:val="008030D3"/>
    <w:rsid w:val="00803169"/>
    <w:rsid w:val="008035BB"/>
    <w:rsid w:val="008036EC"/>
    <w:rsid w:val="00803EC0"/>
    <w:rsid w:val="0080438B"/>
    <w:rsid w:val="00804500"/>
    <w:rsid w:val="00804614"/>
    <w:rsid w:val="0080478C"/>
    <w:rsid w:val="00804875"/>
    <w:rsid w:val="008048B0"/>
    <w:rsid w:val="00804950"/>
    <w:rsid w:val="00804D93"/>
    <w:rsid w:val="00804F9B"/>
    <w:rsid w:val="00805318"/>
    <w:rsid w:val="00805A98"/>
    <w:rsid w:val="00805ABE"/>
    <w:rsid w:val="00805AF1"/>
    <w:rsid w:val="00805D7A"/>
    <w:rsid w:val="00805D87"/>
    <w:rsid w:val="00805F07"/>
    <w:rsid w:val="00806327"/>
    <w:rsid w:val="00806793"/>
    <w:rsid w:val="008067BF"/>
    <w:rsid w:val="008068F9"/>
    <w:rsid w:val="00806E95"/>
    <w:rsid w:val="00806EB5"/>
    <w:rsid w:val="00806F31"/>
    <w:rsid w:val="008070BB"/>
    <w:rsid w:val="008070D1"/>
    <w:rsid w:val="008072B0"/>
    <w:rsid w:val="008073B4"/>
    <w:rsid w:val="00807418"/>
    <w:rsid w:val="008074CE"/>
    <w:rsid w:val="00807749"/>
    <w:rsid w:val="008077D9"/>
    <w:rsid w:val="0080782F"/>
    <w:rsid w:val="00807CCD"/>
    <w:rsid w:val="00807E0B"/>
    <w:rsid w:val="00810A5E"/>
    <w:rsid w:val="00810C16"/>
    <w:rsid w:val="00810FA5"/>
    <w:rsid w:val="0081101D"/>
    <w:rsid w:val="00811374"/>
    <w:rsid w:val="0081137C"/>
    <w:rsid w:val="00811452"/>
    <w:rsid w:val="00811C8C"/>
    <w:rsid w:val="00811CA3"/>
    <w:rsid w:val="00811CAB"/>
    <w:rsid w:val="00811D43"/>
    <w:rsid w:val="00811DA5"/>
    <w:rsid w:val="0081212B"/>
    <w:rsid w:val="008122FC"/>
    <w:rsid w:val="00812577"/>
    <w:rsid w:val="00812836"/>
    <w:rsid w:val="00812929"/>
    <w:rsid w:val="00812E2F"/>
    <w:rsid w:val="00812F4E"/>
    <w:rsid w:val="0081304A"/>
    <w:rsid w:val="00813353"/>
    <w:rsid w:val="00813769"/>
    <w:rsid w:val="00813A1C"/>
    <w:rsid w:val="00813BA5"/>
    <w:rsid w:val="00813C5E"/>
    <w:rsid w:val="00813C69"/>
    <w:rsid w:val="00813DCA"/>
    <w:rsid w:val="00813F2F"/>
    <w:rsid w:val="008141E8"/>
    <w:rsid w:val="00814206"/>
    <w:rsid w:val="008142EA"/>
    <w:rsid w:val="008143F3"/>
    <w:rsid w:val="0081468E"/>
    <w:rsid w:val="0081482F"/>
    <w:rsid w:val="0081484B"/>
    <w:rsid w:val="00814AD6"/>
    <w:rsid w:val="00814C01"/>
    <w:rsid w:val="00814E80"/>
    <w:rsid w:val="00814EFE"/>
    <w:rsid w:val="00815114"/>
    <w:rsid w:val="008151A8"/>
    <w:rsid w:val="00815353"/>
    <w:rsid w:val="0081537F"/>
    <w:rsid w:val="008154A4"/>
    <w:rsid w:val="00815714"/>
    <w:rsid w:val="008158E9"/>
    <w:rsid w:val="00815BD3"/>
    <w:rsid w:val="00815D62"/>
    <w:rsid w:val="0081632F"/>
    <w:rsid w:val="0081648B"/>
    <w:rsid w:val="00816547"/>
    <w:rsid w:val="008166EF"/>
    <w:rsid w:val="0081671B"/>
    <w:rsid w:val="00816AAC"/>
    <w:rsid w:val="008174C8"/>
    <w:rsid w:val="0081796B"/>
    <w:rsid w:val="00817C35"/>
    <w:rsid w:val="00817CF7"/>
    <w:rsid w:val="00817EF0"/>
    <w:rsid w:val="00817FAA"/>
    <w:rsid w:val="00820036"/>
    <w:rsid w:val="0082017F"/>
    <w:rsid w:val="0082040E"/>
    <w:rsid w:val="0082063C"/>
    <w:rsid w:val="008207CE"/>
    <w:rsid w:val="0082083A"/>
    <w:rsid w:val="00820953"/>
    <w:rsid w:val="00820A23"/>
    <w:rsid w:val="008212FF"/>
    <w:rsid w:val="00821329"/>
    <w:rsid w:val="00821391"/>
    <w:rsid w:val="00821486"/>
    <w:rsid w:val="008216CD"/>
    <w:rsid w:val="008217D7"/>
    <w:rsid w:val="00821D18"/>
    <w:rsid w:val="00821FFB"/>
    <w:rsid w:val="00822255"/>
    <w:rsid w:val="008223BC"/>
    <w:rsid w:val="0082248E"/>
    <w:rsid w:val="008224A7"/>
    <w:rsid w:val="00822638"/>
    <w:rsid w:val="008228B0"/>
    <w:rsid w:val="00822914"/>
    <w:rsid w:val="0082297D"/>
    <w:rsid w:val="0082299A"/>
    <w:rsid w:val="00822B5E"/>
    <w:rsid w:val="00822C2E"/>
    <w:rsid w:val="00822ED5"/>
    <w:rsid w:val="00822F61"/>
    <w:rsid w:val="008231EB"/>
    <w:rsid w:val="00823A95"/>
    <w:rsid w:val="00823CE0"/>
    <w:rsid w:val="00823D8F"/>
    <w:rsid w:val="00823D9E"/>
    <w:rsid w:val="00823DEE"/>
    <w:rsid w:val="0082403E"/>
    <w:rsid w:val="00825284"/>
    <w:rsid w:val="00825321"/>
    <w:rsid w:val="00825AE9"/>
    <w:rsid w:val="00825B44"/>
    <w:rsid w:val="00825EB0"/>
    <w:rsid w:val="00825ED9"/>
    <w:rsid w:val="0082693A"/>
    <w:rsid w:val="00826DAC"/>
    <w:rsid w:val="00826E68"/>
    <w:rsid w:val="00826F07"/>
    <w:rsid w:val="0082713E"/>
    <w:rsid w:val="00827562"/>
    <w:rsid w:val="0082764A"/>
    <w:rsid w:val="008278CA"/>
    <w:rsid w:val="00827901"/>
    <w:rsid w:val="00827925"/>
    <w:rsid w:val="00827BA3"/>
    <w:rsid w:val="00827DEA"/>
    <w:rsid w:val="00827E60"/>
    <w:rsid w:val="00827F12"/>
    <w:rsid w:val="00830012"/>
    <w:rsid w:val="0083026A"/>
    <w:rsid w:val="00830861"/>
    <w:rsid w:val="008309D3"/>
    <w:rsid w:val="00830A2F"/>
    <w:rsid w:val="00830D40"/>
    <w:rsid w:val="008313A5"/>
    <w:rsid w:val="0083146C"/>
    <w:rsid w:val="00831510"/>
    <w:rsid w:val="008315B1"/>
    <w:rsid w:val="0083190B"/>
    <w:rsid w:val="00831978"/>
    <w:rsid w:val="00831CAE"/>
    <w:rsid w:val="00831FFB"/>
    <w:rsid w:val="008320BB"/>
    <w:rsid w:val="0083216B"/>
    <w:rsid w:val="00832513"/>
    <w:rsid w:val="00832A5C"/>
    <w:rsid w:val="00832AB3"/>
    <w:rsid w:val="00832F75"/>
    <w:rsid w:val="00832FF8"/>
    <w:rsid w:val="008333AA"/>
    <w:rsid w:val="008334F2"/>
    <w:rsid w:val="008334FB"/>
    <w:rsid w:val="008338EB"/>
    <w:rsid w:val="00833AEA"/>
    <w:rsid w:val="0083403C"/>
    <w:rsid w:val="008340D3"/>
    <w:rsid w:val="0083428D"/>
    <w:rsid w:val="008342B8"/>
    <w:rsid w:val="008347A2"/>
    <w:rsid w:val="0083497E"/>
    <w:rsid w:val="00834980"/>
    <w:rsid w:val="00835221"/>
    <w:rsid w:val="00835275"/>
    <w:rsid w:val="008352BA"/>
    <w:rsid w:val="0083593B"/>
    <w:rsid w:val="00835A7C"/>
    <w:rsid w:val="00835B06"/>
    <w:rsid w:val="00835B0B"/>
    <w:rsid w:val="00835FA9"/>
    <w:rsid w:val="00836148"/>
    <w:rsid w:val="00836443"/>
    <w:rsid w:val="00836610"/>
    <w:rsid w:val="0083677A"/>
    <w:rsid w:val="00836C16"/>
    <w:rsid w:val="00836C7C"/>
    <w:rsid w:val="00836D93"/>
    <w:rsid w:val="00836DCB"/>
    <w:rsid w:val="00836F7B"/>
    <w:rsid w:val="0083703C"/>
    <w:rsid w:val="0083741D"/>
    <w:rsid w:val="0083774E"/>
    <w:rsid w:val="0083783F"/>
    <w:rsid w:val="00837D54"/>
    <w:rsid w:val="00837FAA"/>
    <w:rsid w:val="00837FDD"/>
    <w:rsid w:val="00840071"/>
    <w:rsid w:val="0084016A"/>
    <w:rsid w:val="008402C5"/>
    <w:rsid w:val="00840515"/>
    <w:rsid w:val="00840580"/>
    <w:rsid w:val="00840689"/>
    <w:rsid w:val="00840E1B"/>
    <w:rsid w:val="00840F49"/>
    <w:rsid w:val="008412AE"/>
    <w:rsid w:val="008416A5"/>
    <w:rsid w:val="00841B94"/>
    <w:rsid w:val="00841E52"/>
    <w:rsid w:val="00841E71"/>
    <w:rsid w:val="00842228"/>
    <w:rsid w:val="008423B7"/>
    <w:rsid w:val="008427DE"/>
    <w:rsid w:val="00842863"/>
    <w:rsid w:val="00842CE2"/>
    <w:rsid w:val="00842EDD"/>
    <w:rsid w:val="008430CA"/>
    <w:rsid w:val="008431F0"/>
    <w:rsid w:val="0084328F"/>
    <w:rsid w:val="0084346C"/>
    <w:rsid w:val="00843495"/>
    <w:rsid w:val="0084376D"/>
    <w:rsid w:val="0084380B"/>
    <w:rsid w:val="00843C34"/>
    <w:rsid w:val="0084466C"/>
    <w:rsid w:val="00844E7B"/>
    <w:rsid w:val="00844FA5"/>
    <w:rsid w:val="00845094"/>
    <w:rsid w:val="008452B2"/>
    <w:rsid w:val="00845366"/>
    <w:rsid w:val="00845450"/>
    <w:rsid w:val="00845759"/>
    <w:rsid w:val="008458B7"/>
    <w:rsid w:val="008458D2"/>
    <w:rsid w:val="00845A0C"/>
    <w:rsid w:val="00845C57"/>
    <w:rsid w:val="00845F1C"/>
    <w:rsid w:val="00845F76"/>
    <w:rsid w:val="00846197"/>
    <w:rsid w:val="008461DF"/>
    <w:rsid w:val="00846202"/>
    <w:rsid w:val="00846419"/>
    <w:rsid w:val="00847010"/>
    <w:rsid w:val="00847255"/>
    <w:rsid w:val="008473AE"/>
    <w:rsid w:val="00847910"/>
    <w:rsid w:val="00847978"/>
    <w:rsid w:val="00847CAD"/>
    <w:rsid w:val="00847D11"/>
    <w:rsid w:val="00847D55"/>
    <w:rsid w:val="00847D78"/>
    <w:rsid w:val="00847F57"/>
    <w:rsid w:val="00847F61"/>
    <w:rsid w:val="00850479"/>
    <w:rsid w:val="008505B4"/>
    <w:rsid w:val="00850969"/>
    <w:rsid w:val="00850C1F"/>
    <w:rsid w:val="00850F9B"/>
    <w:rsid w:val="00850FC6"/>
    <w:rsid w:val="00850FF9"/>
    <w:rsid w:val="00851292"/>
    <w:rsid w:val="008517B8"/>
    <w:rsid w:val="00851955"/>
    <w:rsid w:val="00851A94"/>
    <w:rsid w:val="00851C94"/>
    <w:rsid w:val="00851E16"/>
    <w:rsid w:val="008520A3"/>
    <w:rsid w:val="00852145"/>
    <w:rsid w:val="0085237B"/>
    <w:rsid w:val="00852420"/>
    <w:rsid w:val="0085244E"/>
    <w:rsid w:val="0085267E"/>
    <w:rsid w:val="00852A77"/>
    <w:rsid w:val="00852CD6"/>
    <w:rsid w:val="008530D2"/>
    <w:rsid w:val="00853247"/>
    <w:rsid w:val="00853329"/>
    <w:rsid w:val="0085332B"/>
    <w:rsid w:val="008536B1"/>
    <w:rsid w:val="00853887"/>
    <w:rsid w:val="00853AD5"/>
    <w:rsid w:val="00853B93"/>
    <w:rsid w:val="00854A54"/>
    <w:rsid w:val="008550A7"/>
    <w:rsid w:val="008551C3"/>
    <w:rsid w:val="008552B7"/>
    <w:rsid w:val="008555C2"/>
    <w:rsid w:val="00855612"/>
    <w:rsid w:val="00855DB0"/>
    <w:rsid w:val="00856098"/>
    <w:rsid w:val="008562AF"/>
    <w:rsid w:val="00856300"/>
    <w:rsid w:val="008564F4"/>
    <w:rsid w:val="00856605"/>
    <w:rsid w:val="008568B1"/>
    <w:rsid w:val="008569D3"/>
    <w:rsid w:val="00856BD0"/>
    <w:rsid w:val="00856C47"/>
    <w:rsid w:val="00856F48"/>
    <w:rsid w:val="00857104"/>
    <w:rsid w:val="00857286"/>
    <w:rsid w:val="008573A1"/>
    <w:rsid w:val="00857A24"/>
    <w:rsid w:val="00857C57"/>
    <w:rsid w:val="00857E6C"/>
    <w:rsid w:val="0086017F"/>
    <w:rsid w:val="00860206"/>
    <w:rsid w:val="008605A6"/>
    <w:rsid w:val="00860A0F"/>
    <w:rsid w:val="00860D16"/>
    <w:rsid w:val="00860E30"/>
    <w:rsid w:val="0086105E"/>
    <w:rsid w:val="008612AE"/>
    <w:rsid w:val="008619C8"/>
    <w:rsid w:val="00861FD1"/>
    <w:rsid w:val="0086215D"/>
    <w:rsid w:val="008625F0"/>
    <w:rsid w:val="0086293F"/>
    <w:rsid w:val="00862AE8"/>
    <w:rsid w:val="00862B36"/>
    <w:rsid w:val="00862B73"/>
    <w:rsid w:val="00862BF9"/>
    <w:rsid w:val="00862C84"/>
    <w:rsid w:val="00862D2B"/>
    <w:rsid w:val="00862E45"/>
    <w:rsid w:val="0086302F"/>
    <w:rsid w:val="0086315D"/>
    <w:rsid w:val="008631C9"/>
    <w:rsid w:val="00863376"/>
    <w:rsid w:val="00863A4E"/>
    <w:rsid w:val="00863B0A"/>
    <w:rsid w:val="00863B52"/>
    <w:rsid w:val="00863BCC"/>
    <w:rsid w:val="00863C27"/>
    <w:rsid w:val="00863CA2"/>
    <w:rsid w:val="00863FFB"/>
    <w:rsid w:val="008640D1"/>
    <w:rsid w:val="0086470C"/>
    <w:rsid w:val="008647CA"/>
    <w:rsid w:val="0086506F"/>
    <w:rsid w:val="00865077"/>
    <w:rsid w:val="0086515C"/>
    <w:rsid w:val="00865234"/>
    <w:rsid w:val="0086535E"/>
    <w:rsid w:val="0086558C"/>
    <w:rsid w:val="00865602"/>
    <w:rsid w:val="008656ED"/>
    <w:rsid w:val="00865816"/>
    <w:rsid w:val="00865953"/>
    <w:rsid w:val="00865975"/>
    <w:rsid w:val="008659F2"/>
    <w:rsid w:val="00865B86"/>
    <w:rsid w:val="00865C06"/>
    <w:rsid w:val="00865FBB"/>
    <w:rsid w:val="00866152"/>
    <w:rsid w:val="008661F5"/>
    <w:rsid w:val="00866393"/>
    <w:rsid w:val="008665A3"/>
    <w:rsid w:val="008667D1"/>
    <w:rsid w:val="00866884"/>
    <w:rsid w:val="008669E9"/>
    <w:rsid w:val="00866EC2"/>
    <w:rsid w:val="0086725B"/>
    <w:rsid w:val="00867372"/>
    <w:rsid w:val="00867377"/>
    <w:rsid w:val="0086750B"/>
    <w:rsid w:val="00867733"/>
    <w:rsid w:val="00867B53"/>
    <w:rsid w:val="00867FF8"/>
    <w:rsid w:val="00870200"/>
    <w:rsid w:val="00870224"/>
    <w:rsid w:val="008703F6"/>
    <w:rsid w:val="0087047B"/>
    <w:rsid w:val="008705E3"/>
    <w:rsid w:val="0087089D"/>
    <w:rsid w:val="00870BE8"/>
    <w:rsid w:val="00870CD1"/>
    <w:rsid w:val="00871453"/>
    <w:rsid w:val="00871557"/>
    <w:rsid w:val="00871691"/>
    <w:rsid w:val="008716DE"/>
    <w:rsid w:val="00871EEB"/>
    <w:rsid w:val="00871F3F"/>
    <w:rsid w:val="00871F45"/>
    <w:rsid w:val="00872168"/>
    <w:rsid w:val="008721AF"/>
    <w:rsid w:val="00872213"/>
    <w:rsid w:val="008726C6"/>
    <w:rsid w:val="00872BC2"/>
    <w:rsid w:val="00872CCD"/>
    <w:rsid w:val="00872FCF"/>
    <w:rsid w:val="00873353"/>
    <w:rsid w:val="008735C9"/>
    <w:rsid w:val="008738A7"/>
    <w:rsid w:val="0087390A"/>
    <w:rsid w:val="00873AFE"/>
    <w:rsid w:val="00873BD5"/>
    <w:rsid w:val="00873FA7"/>
    <w:rsid w:val="008742DD"/>
    <w:rsid w:val="0087469B"/>
    <w:rsid w:val="00874793"/>
    <w:rsid w:val="008748D8"/>
    <w:rsid w:val="0087494F"/>
    <w:rsid w:val="00874B48"/>
    <w:rsid w:val="00874C59"/>
    <w:rsid w:val="00874DF6"/>
    <w:rsid w:val="00874E75"/>
    <w:rsid w:val="00875187"/>
    <w:rsid w:val="00875258"/>
    <w:rsid w:val="008757A6"/>
    <w:rsid w:val="008758A2"/>
    <w:rsid w:val="008758D8"/>
    <w:rsid w:val="00875B2A"/>
    <w:rsid w:val="00875E2D"/>
    <w:rsid w:val="00875F24"/>
    <w:rsid w:val="0087612B"/>
    <w:rsid w:val="00876294"/>
    <w:rsid w:val="00876317"/>
    <w:rsid w:val="008763BE"/>
    <w:rsid w:val="00876426"/>
    <w:rsid w:val="008764C2"/>
    <w:rsid w:val="008766B2"/>
    <w:rsid w:val="0087685E"/>
    <w:rsid w:val="0087688E"/>
    <w:rsid w:val="00876AC9"/>
    <w:rsid w:val="00877332"/>
    <w:rsid w:val="00877740"/>
    <w:rsid w:val="008778CD"/>
    <w:rsid w:val="0087792A"/>
    <w:rsid w:val="00877967"/>
    <w:rsid w:val="00877C59"/>
    <w:rsid w:val="0088005C"/>
    <w:rsid w:val="00880186"/>
    <w:rsid w:val="008801F6"/>
    <w:rsid w:val="00880F78"/>
    <w:rsid w:val="0088118E"/>
    <w:rsid w:val="0088128F"/>
    <w:rsid w:val="00881359"/>
    <w:rsid w:val="008815DC"/>
    <w:rsid w:val="0088189A"/>
    <w:rsid w:val="00881A98"/>
    <w:rsid w:val="00881EFA"/>
    <w:rsid w:val="00882416"/>
    <w:rsid w:val="008824BD"/>
    <w:rsid w:val="00882675"/>
    <w:rsid w:val="0088293A"/>
    <w:rsid w:val="008829D6"/>
    <w:rsid w:val="00882C54"/>
    <w:rsid w:val="00882D23"/>
    <w:rsid w:val="00882EF3"/>
    <w:rsid w:val="00882F75"/>
    <w:rsid w:val="00882FB3"/>
    <w:rsid w:val="008834FD"/>
    <w:rsid w:val="00883583"/>
    <w:rsid w:val="00883778"/>
    <w:rsid w:val="008837A1"/>
    <w:rsid w:val="00883990"/>
    <w:rsid w:val="00883C71"/>
    <w:rsid w:val="00884369"/>
    <w:rsid w:val="008843D5"/>
    <w:rsid w:val="00884412"/>
    <w:rsid w:val="00884448"/>
    <w:rsid w:val="00884505"/>
    <w:rsid w:val="008845EC"/>
    <w:rsid w:val="008846DD"/>
    <w:rsid w:val="00884A8F"/>
    <w:rsid w:val="00884B55"/>
    <w:rsid w:val="00884C54"/>
    <w:rsid w:val="008852D4"/>
    <w:rsid w:val="0088565F"/>
    <w:rsid w:val="0088590B"/>
    <w:rsid w:val="008859CB"/>
    <w:rsid w:val="00885A73"/>
    <w:rsid w:val="00885ABF"/>
    <w:rsid w:val="0088633B"/>
    <w:rsid w:val="008863CA"/>
    <w:rsid w:val="0088669B"/>
    <w:rsid w:val="008867FE"/>
    <w:rsid w:val="008868A6"/>
    <w:rsid w:val="00886947"/>
    <w:rsid w:val="008869E7"/>
    <w:rsid w:val="00886F95"/>
    <w:rsid w:val="008873B1"/>
    <w:rsid w:val="008877AB"/>
    <w:rsid w:val="0088784F"/>
    <w:rsid w:val="008878DD"/>
    <w:rsid w:val="00887B2C"/>
    <w:rsid w:val="00887B9C"/>
    <w:rsid w:val="00887CC7"/>
    <w:rsid w:val="0089007B"/>
    <w:rsid w:val="0089024D"/>
    <w:rsid w:val="0089033C"/>
    <w:rsid w:val="0089048D"/>
    <w:rsid w:val="00890F21"/>
    <w:rsid w:val="008910B6"/>
    <w:rsid w:val="0089127F"/>
    <w:rsid w:val="00891678"/>
    <w:rsid w:val="00891926"/>
    <w:rsid w:val="00891B7C"/>
    <w:rsid w:val="00891DA2"/>
    <w:rsid w:val="00891EA6"/>
    <w:rsid w:val="00891EDA"/>
    <w:rsid w:val="008925D3"/>
    <w:rsid w:val="00892880"/>
    <w:rsid w:val="00892C3D"/>
    <w:rsid w:val="00892CE0"/>
    <w:rsid w:val="00892DBD"/>
    <w:rsid w:val="00892EAA"/>
    <w:rsid w:val="0089318A"/>
    <w:rsid w:val="00893304"/>
    <w:rsid w:val="008933E7"/>
    <w:rsid w:val="00893419"/>
    <w:rsid w:val="00893713"/>
    <w:rsid w:val="00893761"/>
    <w:rsid w:val="00893D27"/>
    <w:rsid w:val="00893D72"/>
    <w:rsid w:val="00893EF8"/>
    <w:rsid w:val="00893F3E"/>
    <w:rsid w:val="00893F9C"/>
    <w:rsid w:val="00894563"/>
    <w:rsid w:val="00894C32"/>
    <w:rsid w:val="00894C5E"/>
    <w:rsid w:val="00894CFE"/>
    <w:rsid w:val="00894FF4"/>
    <w:rsid w:val="0089511D"/>
    <w:rsid w:val="0089529F"/>
    <w:rsid w:val="00895321"/>
    <w:rsid w:val="00895DC6"/>
    <w:rsid w:val="00895F40"/>
    <w:rsid w:val="00896238"/>
    <w:rsid w:val="008967A3"/>
    <w:rsid w:val="00896B0E"/>
    <w:rsid w:val="00896BDB"/>
    <w:rsid w:val="00897163"/>
    <w:rsid w:val="0089747D"/>
    <w:rsid w:val="0089749B"/>
    <w:rsid w:val="008977CC"/>
    <w:rsid w:val="0089789C"/>
    <w:rsid w:val="00897A09"/>
    <w:rsid w:val="00897CA2"/>
    <w:rsid w:val="00897CC1"/>
    <w:rsid w:val="00897D45"/>
    <w:rsid w:val="00897EBC"/>
    <w:rsid w:val="00897F8F"/>
    <w:rsid w:val="008A0565"/>
    <w:rsid w:val="008A0732"/>
    <w:rsid w:val="008A0998"/>
    <w:rsid w:val="008A0A1F"/>
    <w:rsid w:val="008A0B22"/>
    <w:rsid w:val="008A1291"/>
    <w:rsid w:val="008A12E6"/>
    <w:rsid w:val="008A13E2"/>
    <w:rsid w:val="008A2E55"/>
    <w:rsid w:val="008A2EA0"/>
    <w:rsid w:val="008A3552"/>
    <w:rsid w:val="008A3767"/>
    <w:rsid w:val="008A3B8B"/>
    <w:rsid w:val="008A4076"/>
    <w:rsid w:val="008A4087"/>
    <w:rsid w:val="008A4171"/>
    <w:rsid w:val="008A4189"/>
    <w:rsid w:val="008A41B3"/>
    <w:rsid w:val="008A41B7"/>
    <w:rsid w:val="008A41CB"/>
    <w:rsid w:val="008A43E8"/>
    <w:rsid w:val="008A44CC"/>
    <w:rsid w:val="008A4568"/>
    <w:rsid w:val="008A45F3"/>
    <w:rsid w:val="008A4E25"/>
    <w:rsid w:val="008A4E9A"/>
    <w:rsid w:val="008A53ED"/>
    <w:rsid w:val="008A5A50"/>
    <w:rsid w:val="008A5E69"/>
    <w:rsid w:val="008A5F5D"/>
    <w:rsid w:val="008A63EE"/>
    <w:rsid w:val="008A66F0"/>
    <w:rsid w:val="008A6B79"/>
    <w:rsid w:val="008A6D2C"/>
    <w:rsid w:val="008A6EC0"/>
    <w:rsid w:val="008A733A"/>
    <w:rsid w:val="008A7A2A"/>
    <w:rsid w:val="008A7B43"/>
    <w:rsid w:val="008B019B"/>
    <w:rsid w:val="008B03A5"/>
    <w:rsid w:val="008B0412"/>
    <w:rsid w:val="008B05A3"/>
    <w:rsid w:val="008B0613"/>
    <w:rsid w:val="008B06D2"/>
    <w:rsid w:val="008B0880"/>
    <w:rsid w:val="008B0A34"/>
    <w:rsid w:val="008B0AFB"/>
    <w:rsid w:val="008B0BBC"/>
    <w:rsid w:val="008B0BDB"/>
    <w:rsid w:val="008B0CC3"/>
    <w:rsid w:val="008B0F43"/>
    <w:rsid w:val="008B11EE"/>
    <w:rsid w:val="008B152E"/>
    <w:rsid w:val="008B1768"/>
    <w:rsid w:val="008B185D"/>
    <w:rsid w:val="008B1FD8"/>
    <w:rsid w:val="008B2370"/>
    <w:rsid w:val="008B26B3"/>
    <w:rsid w:val="008B2721"/>
    <w:rsid w:val="008B274B"/>
    <w:rsid w:val="008B2AE9"/>
    <w:rsid w:val="008B2B26"/>
    <w:rsid w:val="008B2E96"/>
    <w:rsid w:val="008B32DF"/>
    <w:rsid w:val="008B3341"/>
    <w:rsid w:val="008B33C9"/>
    <w:rsid w:val="008B341F"/>
    <w:rsid w:val="008B34A5"/>
    <w:rsid w:val="008B3E87"/>
    <w:rsid w:val="008B4199"/>
    <w:rsid w:val="008B42D7"/>
    <w:rsid w:val="008B44A4"/>
    <w:rsid w:val="008B4692"/>
    <w:rsid w:val="008B477C"/>
    <w:rsid w:val="008B490E"/>
    <w:rsid w:val="008B4A38"/>
    <w:rsid w:val="008B4A46"/>
    <w:rsid w:val="008B4A79"/>
    <w:rsid w:val="008B4C12"/>
    <w:rsid w:val="008B4E69"/>
    <w:rsid w:val="008B4F1B"/>
    <w:rsid w:val="008B4F37"/>
    <w:rsid w:val="008B5012"/>
    <w:rsid w:val="008B56C2"/>
    <w:rsid w:val="008B5956"/>
    <w:rsid w:val="008B5A98"/>
    <w:rsid w:val="008B5E2A"/>
    <w:rsid w:val="008B5FFE"/>
    <w:rsid w:val="008B634D"/>
    <w:rsid w:val="008B651E"/>
    <w:rsid w:val="008B6593"/>
    <w:rsid w:val="008B65C0"/>
    <w:rsid w:val="008B6A6E"/>
    <w:rsid w:val="008B6C99"/>
    <w:rsid w:val="008B7019"/>
    <w:rsid w:val="008B7402"/>
    <w:rsid w:val="008B7522"/>
    <w:rsid w:val="008B766B"/>
    <w:rsid w:val="008B7D6A"/>
    <w:rsid w:val="008C0024"/>
    <w:rsid w:val="008C012B"/>
    <w:rsid w:val="008C03B8"/>
    <w:rsid w:val="008C0952"/>
    <w:rsid w:val="008C0D45"/>
    <w:rsid w:val="008C1694"/>
    <w:rsid w:val="008C16DC"/>
    <w:rsid w:val="008C1A14"/>
    <w:rsid w:val="008C1A16"/>
    <w:rsid w:val="008C1EE0"/>
    <w:rsid w:val="008C1FAC"/>
    <w:rsid w:val="008C2159"/>
    <w:rsid w:val="008C2571"/>
    <w:rsid w:val="008C29B9"/>
    <w:rsid w:val="008C2B99"/>
    <w:rsid w:val="008C2C86"/>
    <w:rsid w:val="008C33F4"/>
    <w:rsid w:val="008C34D6"/>
    <w:rsid w:val="008C3732"/>
    <w:rsid w:val="008C380B"/>
    <w:rsid w:val="008C3966"/>
    <w:rsid w:val="008C3A0E"/>
    <w:rsid w:val="008C3E3B"/>
    <w:rsid w:val="008C3F16"/>
    <w:rsid w:val="008C430B"/>
    <w:rsid w:val="008C44BE"/>
    <w:rsid w:val="008C4716"/>
    <w:rsid w:val="008C48F4"/>
    <w:rsid w:val="008C4A54"/>
    <w:rsid w:val="008C5533"/>
    <w:rsid w:val="008C570B"/>
    <w:rsid w:val="008C575E"/>
    <w:rsid w:val="008C5ABB"/>
    <w:rsid w:val="008C62C6"/>
    <w:rsid w:val="008C6346"/>
    <w:rsid w:val="008C63E9"/>
    <w:rsid w:val="008C655A"/>
    <w:rsid w:val="008C6ABA"/>
    <w:rsid w:val="008C6BC6"/>
    <w:rsid w:val="008C703C"/>
    <w:rsid w:val="008C7148"/>
    <w:rsid w:val="008C733A"/>
    <w:rsid w:val="008C73AF"/>
    <w:rsid w:val="008C753F"/>
    <w:rsid w:val="008C7716"/>
    <w:rsid w:val="008C7D7A"/>
    <w:rsid w:val="008D0076"/>
    <w:rsid w:val="008D018A"/>
    <w:rsid w:val="008D049F"/>
    <w:rsid w:val="008D0596"/>
    <w:rsid w:val="008D0720"/>
    <w:rsid w:val="008D07DD"/>
    <w:rsid w:val="008D085C"/>
    <w:rsid w:val="008D0993"/>
    <w:rsid w:val="008D0B54"/>
    <w:rsid w:val="008D0BDB"/>
    <w:rsid w:val="008D0E1F"/>
    <w:rsid w:val="008D10B3"/>
    <w:rsid w:val="008D11C8"/>
    <w:rsid w:val="008D1264"/>
    <w:rsid w:val="008D1459"/>
    <w:rsid w:val="008D167B"/>
    <w:rsid w:val="008D16A1"/>
    <w:rsid w:val="008D1734"/>
    <w:rsid w:val="008D1983"/>
    <w:rsid w:val="008D1CD8"/>
    <w:rsid w:val="008D1FC2"/>
    <w:rsid w:val="008D224A"/>
    <w:rsid w:val="008D2B57"/>
    <w:rsid w:val="008D2D91"/>
    <w:rsid w:val="008D2E20"/>
    <w:rsid w:val="008D2EA2"/>
    <w:rsid w:val="008D2EF4"/>
    <w:rsid w:val="008D2FF4"/>
    <w:rsid w:val="008D31CB"/>
    <w:rsid w:val="008D340F"/>
    <w:rsid w:val="008D35E6"/>
    <w:rsid w:val="008D3647"/>
    <w:rsid w:val="008D3773"/>
    <w:rsid w:val="008D37F8"/>
    <w:rsid w:val="008D3B66"/>
    <w:rsid w:val="008D3E03"/>
    <w:rsid w:val="008D3ED0"/>
    <w:rsid w:val="008D42FA"/>
    <w:rsid w:val="008D43DA"/>
    <w:rsid w:val="008D45D9"/>
    <w:rsid w:val="008D4849"/>
    <w:rsid w:val="008D4BA2"/>
    <w:rsid w:val="008D4C1A"/>
    <w:rsid w:val="008D4CF0"/>
    <w:rsid w:val="008D4CF2"/>
    <w:rsid w:val="008D4DA1"/>
    <w:rsid w:val="008D4E12"/>
    <w:rsid w:val="008D50A3"/>
    <w:rsid w:val="008D5120"/>
    <w:rsid w:val="008D5432"/>
    <w:rsid w:val="008D553B"/>
    <w:rsid w:val="008D5586"/>
    <w:rsid w:val="008D566D"/>
    <w:rsid w:val="008D5687"/>
    <w:rsid w:val="008D59A0"/>
    <w:rsid w:val="008D5A37"/>
    <w:rsid w:val="008D5C08"/>
    <w:rsid w:val="008D5F63"/>
    <w:rsid w:val="008D6808"/>
    <w:rsid w:val="008D680B"/>
    <w:rsid w:val="008D6853"/>
    <w:rsid w:val="008D6CBE"/>
    <w:rsid w:val="008D6E94"/>
    <w:rsid w:val="008D7103"/>
    <w:rsid w:val="008D71DB"/>
    <w:rsid w:val="008D7219"/>
    <w:rsid w:val="008D735F"/>
    <w:rsid w:val="008D78C0"/>
    <w:rsid w:val="008D7BA5"/>
    <w:rsid w:val="008D7D21"/>
    <w:rsid w:val="008E031B"/>
    <w:rsid w:val="008E03D2"/>
    <w:rsid w:val="008E04AF"/>
    <w:rsid w:val="008E04F2"/>
    <w:rsid w:val="008E058E"/>
    <w:rsid w:val="008E0685"/>
    <w:rsid w:val="008E0796"/>
    <w:rsid w:val="008E0A73"/>
    <w:rsid w:val="008E0F18"/>
    <w:rsid w:val="008E0F8F"/>
    <w:rsid w:val="008E111A"/>
    <w:rsid w:val="008E11A1"/>
    <w:rsid w:val="008E132C"/>
    <w:rsid w:val="008E133C"/>
    <w:rsid w:val="008E1B1A"/>
    <w:rsid w:val="008E1BE6"/>
    <w:rsid w:val="008E1C03"/>
    <w:rsid w:val="008E1EF5"/>
    <w:rsid w:val="008E1EF7"/>
    <w:rsid w:val="008E1F1C"/>
    <w:rsid w:val="008E1FB9"/>
    <w:rsid w:val="008E2098"/>
    <w:rsid w:val="008E2642"/>
    <w:rsid w:val="008E2B83"/>
    <w:rsid w:val="008E2F51"/>
    <w:rsid w:val="008E3150"/>
    <w:rsid w:val="008E3325"/>
    <w:rsid w:val="008E33F3"/>
    <w:rsid w:val="008E3553"/>
    <w:rsid w:val="008E382C"/>
    <w:rsid w:val="008E3938"/>
    <w:rsid w:val="008E3FAB"/>
    <w:rsid w:val="008E40AF"/>
    <w:rsid w:val="008E40B3"/>
    <w:rsid w:val="008E40F4"/>
    <w:rsid w:val="008E4146"/>
    <w:rsid w:val="008E437F"/>
    <w:rsid w:val="008E49BF"/>
    <w:rsid w:val="008E4BA9"/>
    <w:rsid w:val="008E4D92"/>
    <w:rsid w:val="008E5126"/>
    <w:rsid w:val="008E5457"/>
    <w:rsid w:val="008E5486"/>
    <w:rsid w:val="008E55D7"/>
    <w:rsid w:val="008E5BF1"/>
    <w:rsid w:val="008E5C61"/>
    <w:rsid w:val="008E5D8E"/>
    <w:rsid w:val="008E606D"/>
    <w:rsid w:val="008E60AE"/>
    <w:rsid w:val="008E63D9"/>
    <w:rsid w:val="008E64B3"/>
    <w:rsid w:val="008E6DAC"/>
    <w:rsid w:val="008E6F0C"/>
    <w:rsid w:val="008E6F4B"/>
    <w:rsid w:val="008E6FD7"/>
    <w:rsid w:val="008E72BE"/>
    <w:rsid w:val="008E72D4"/>
    <w:rsid w:val="008E7759"/>
    <w:rsid w:val="008E7993"/>
    <w:rsid w:val="008E7A22"/>
    <w:rsid w:val="008E7B09"/>
    <w:rsid w:val="008F0130"/>
    <w:rsid w:val="008F02E3"/>
    <w:rsid w:val="008F0484"/>
    <w:rsid w:val="008F096A"/>
    <w:rsid w:val="008F0B96"/>
    <w:rsid w:val="008F0C9B"/>
    <w:rsid w:val="008F0D2C"/>
    <w:rsid w:val="008F0E86"/>
    <w:rsid w:val="008F0EC5"/>
    <w:rsid w:val="008F1507"/>
    <w:rsid w:val="008F15D2"/>
    <w:rsid w:val="008F161F"/>
    <w:rsid w:val="008F17B8"/>
    <w:rsid w:val="008F1857"/>
    <w:rsid w:val="008F19D1"/>
    <w:rsid w:val="008F1F40"/>
    <w:rsid w:val="008F1F9C"/>
    <w:rsid w:val="008F1FC5"/>
    <w:rsid w:val="008F2024"/>
    <w:rsid w:val="008F20E0"/>
    <w:rsid w:val="008F20FC"/>
    <w:rsid w:val="008F22D1"/>
    <w:rsid w:val="008F2A7E"/>
    <w:rsid w:val="008F3129"/>
    <w:rsid w:val="008F3286"/>
    <w:rsid w:val="008F32A2"/>
    <w:rsid w:val="008F3802"/>
    <w:rsid w:val="008F3A72"/>
    <w:rsid w:val="008F3A79"/>
    <w:rsid w:val="008F3FAD"/>
    <w:rsid w:val="008F4108"/>
    <w:rsid w:val="008F4129"/>
    <w:rsid w:val="008F42E4"/>
    <w:rsid w:val="008F42FF"/>
    <w:rsid w:val="008F439B"/>
    <w:rsid w:val="008F4B69"/>
    <w:rsid w:val="008F4C23"/>
    <w:rsid w:val="008F5061"/>
    <w:rsid w:val="008F5108"/>
    <w:rsid w:val="008F539D"/>
    <w:rsid w:val="008F57BF"/>
    <w:rsid w:val="008F5CB2"/>
    <w:rsid w:val="008F602C"/>
    <w:rsid w:val="008F6168"/>
    <w:rsid w:val="008F62ED"/>
    <w:rsid w:val="008F6407"/>
    <w:rsid w:val="008F6424"/>
    <w:rsid w:val="008F67B1"/>
    <w:rsid w:val="008F6E06"/>
    <w:rsid w:val="008F70FC"/>
    <w:rsid w:val="008F74BE"/>
    <w:rsid w:val="008F74C6"/>
    <w:rsid w:val="008F774B"/>
    <w:rsid w:val="008F7B51"/>
    <w:rsid w:val="008F7BCA"/>
    <w:rsid w:val="008F7C05"/>
    <w:rsid w:val="00900001"/>
    <w:rsid w:val="0090082F"/>
    <w:rsid w:val="009008F7"/>
    <w:rsid w:val="00900A52"/>
    <w:rsid w:val="00900A65"/>
    <w:rsid w:val="00900AFF"/>
    <w:rsid w:val="00900EF7"/>
    <w:rsid w:val="00901400"/>
    <w:rsid w:val="009016E9"/>
    <w:rsid w:val="00901B53"/>
    <w:rsid w:val="00901CFD"/>
    <w:rsid w:val="00901EC7"/>
    <w:rsid w:val="00901F79"/>
    <w:rsid w:val="00902052"/>
    <w:rsid w:val="00902109"/>
    <w:rsid w:val="00902260"/>
    <w:rsid w:val="009026A8"/>
    <w:rsid w:val="00902799"/>
    <w:rsid w:val="00902837"/>
    <w:rsid w:val="009031ED"/>
    <w:rsid w:val="00903254"/>
    <w:rsid w:val="00903360"/>
    <w:rsid w:val="00903524"/>
    <w:rsid w:val="00903568"/>
    <w:rsid w:val="00903696"/>
    <w:rsid w:val="009037BF"/>
    <w:rsid w:val="00903D2F"/>
    <w:rsid w:val="00903E16"/>
    <w:rsid w:val="00903E1E"/>
    <w:rsid w:val="00903EE2"/>
    <w:rsid w:val="009040E4"/>
    <w:rsid w:val="00904382"/>
    <w:rsid w:val="00904821"/>
    <w:rsid w:val="00904A47"/>
    <w:rsid w:val="00904B18"/>
    <w:rsid w:val="00904B34"/>
    <w:rsid w:val="00905100"/>
    <w:rsid w:val="0090563C"/>
    <w:rsid w:val="0090601A"/>
    <w:rsid w:val="0090603D"/>
    <w:rsid w:val="00906175"/>
    <w:rsid w:val="00906253"/>
    <w:rsid w:val="009064E2"/>
    <w:rsid w:val="00906E0F"/>
    <w:rsid w:val="00906F46"/>
    <w:rsid w:val="009071F1"/>
    <w:rsid w:val="009077B6"/>
    <w:rsid w:val="00907B9D"/>
    <w:rsid w:val="00907D91"/>
    <w:rsid w:val="00907EA3"/>
    <w:rsid w:val="00907F8D"/>
    <w:rsid w:val="0091015F"/>
    <w:rsid w:val="00910181"/>
    <w:rsid w:val="009101C7"/>
    <w:rsid w:val="00910365"/>
    <w:rsid w:val="009103F2"/>
    <w:rsid w:val="00910AB1"/>
    <w:rsid w:val="00910B2E"/>
    <w:rsid w:val="009111EF"/>
    <w:rsid w:val="00911366"/>
    <w:rsid w:val="009113D7"/>
    <w:rsid w:val="009115D7"/>
    <w:rsid w:val="00911609"/>
    <w:rsid w:val="00911D0F"/>
    <w:rsid w:val="00911D2E"/>
    <w:rsid w:val="00911DA1"/>
    <w:rsid w:val="009120A9"/>
    <w:rsid w:val="009125C8"/>
    <w:rsid w:val="00912B0A"/>
    <w:rsid w:val="00912B5D"/>
    <w:rsid w:val="00912CC5"/>
    <w:rsid w:val="00912E50"/>
    <w:rsid w:val="0091351B"/>
    <w:rsid w:val="0091360F"/>
    <w:rsid w:val="0091365B"/>
    <w:rsid w:val="00913A04"/>
    <w:rsid w:val="00913BBD"/>
    <w:rsid w:val="0091432D"/>
    <w:rsid w:val="00914531"/>
    <w:rsid w:val="00914980"/>
    <w:rsid w:val="009149AE"/>
    <w:rsid w:val="00914AB3"/>
    <w:rsid w:val="00914B36"/>
    <w:rsid w:val="00914C4F"/>
    <w:rsid w:val="00914C59"/>
    <w:rsid w:val="00914F3C"/>
    <w:rsid w:val="00915031"/>
    <w:rsid w:val="009153E8"/>
    <w:rsid w:val="00915A21"/>
    <w:rsid w:val="00915CF4"/>
    <w:rsid w:val="009169E2"/>
    <w:rsid w:val="00916AFB"/>
    <w:rsid w:val="00916C26"/>
    <w:rsid w:val="0091736C"/>
    <w:rsid w:val="009173BC"/>
    <w:rsid w:val="00917784"/>
    <w:rsid w:val="009177F8"/>
    <w:rsid w:val="00917A20"/>
    <w:rsid w:val="00917B68"/>
    <w:rsid w:val="00917C17"/>
    <w:rsid w:val="00917D1B"/>
    <w:rsid w:val="00917F82"/>
    <w:rsid w:val="00917FB3"/>
    <w:rsid w:val="009202A0"/>
    <w:rsid w:val="0092047A"/>
    <w:rsid w:val="00920538"/>
    <w:rsid w:val="00920F30"/>
    <w:rsid w:val="00920F6D"/>
    <w:rsid w:val="0092152B"/>
    <w:rsid w:val="0092162E"/>
    <w:rsid w:val="009220AB"/>
    <w:rsid w:val="0092246A"/>
    <w:rsid w:val="009224EA"/>
    <w:rsid w:val="009225E7"/>
    <w:rsid w:val="009225F9"/>
    <w:rsid w:val="009227B2"/>
    <w:rsid w:val="009228EB"/>
    <w:rsid w:val="00922C18"/>
    <w:rsid w:val="00922CAA"/>
    <w:rsid w:val="00922EA9"/>
    <w:rsid w:val="00923009"/>
    <w:rsid w:val="009230CF"/>
    <w:rsid w:val="00923147"/>
    <w:rsid w:val="0092321F"/>
    <w:rsid w:val="00923622"/>
    <w:rsid w:val="00923623"/>
    <w:rsid w:val="0092362F"/>
    <w:rsid w:val="009236AB"/>
    <w:rsid w:val="0092376E"/>
    <w:rsid w:val="00923A1B"/>
    <w:rsid w:val="00923A5E"/>
    <w:rsid w:val="00923B93"/>
    <w:rsid w:val="00923D26"/>
    <w:rsid w:val="00923D91"/>
    <w:rsid w:val="009244A6"/>
    <w:rsid w:val="00924625"/>
    <w:rsid w:val="009246D1"/>
    <w:rsid w:val="00925687"/>
    <w:rsid w:val="00925949"/>
    <w:rsid w:val="00925A9F"/>
    <w:rsid w:val="00925B06"/>
    <w:rsid w:val="00925E55"/>
    <w:rsid w:val="00925F17"/>
    <w:rsid w:val="0092601D"/>
    <w:rsid w:val="00926189"/>
    <w:rsid w:val="009261A6"/>
    <w:rsid w:val="0092630B"/>
    <w:rsid w:val="009263E6"/>
    <w:rsid w:val="009264B0"/>
    <w:rsid w:val="009264E1"/>
    <w:rsid w:val="009266F9"/>
    <w:rsid w:val="00926976"/>
    <w:rsid w:val="00926A9E"/>
    <w:rsid w:val="00926B18"/>
    <w:rsid w:val="00926E63"/>
    <w:rsid w:val="00926F58"/>
    <w:rsid w:val="00926FEF"/>
    <w:rsid w:val="009278FE"/>
    <w:rsid w:val="0093026E"/>
    <w:rsid w:val="009304A3"/>
    <w:rsid w:val="009308FA"/>
    <w:rsid w:val="0093097A"/>
    <w:rsid w:val="00930BA1"/>
    <w:rsid w:val="00930E4C"/>
    <w:rsid w:val="009310EF"/>
    <w:rsid w:val="009311E6"/>
    <w:rsid w:val="00931233"/>
    <w:rsid w:val="00931595"/>
    <w:rsid w:val="00931955"/>
    <w:rsid w:val="0093196A"/>
    <w:rsid w:val="0093197E"/>
    <w:rsid w:val="00931A8B"/>
    <w:rsid w:val="00931C95"/>
    <w:rsid w:val="00931F16"/>
    <w:rsid w:val="0093209B"/>
    <w:rsid w:val="009320E5"/>
    <w:rsid w:val="009323D2"/>
    <w:rsid w:val="00932A30"/>
    <w:rsid w:val="00932AF3"/>
    <w:rsid w:val="00932C68"/>
    <w:rsid w:val="00932C84"/>
    <w:rsid w:val="00932CA7"/>
    <w:rsid w:val="00933075"/>
    <w:rsid w:val="00933097"/>
    <w:rsid w:val="00933209"/>
    <w:rsid w:val="009335EA"/>
    <w:rsid w:val="00933841"/>
    <w:rsid w:val="00933964"/>
    <w:rsid w:val="00933A8D"/>
    <w:rsid w:val="00933CC5"/>
    <w:rsid w:val="00933F3E"/>
    <w:rsid w:val="009341A4"/>
    <w:rsid w:val="0093451E"/>
    <w:rsid w:val="00934528"/>
    <w:rsid w:val="0093467A"/>
    <w:rsid w:val="00934BB3"/>
    <w:rsid w:val="00934FCB"/>
    <w:rsid w:val="00935668"/>
    <w:rsid w:val="00935D51"/>
    <w:rsid w:val="00935DB0"/>
    <w:rsid w:val="00935F6C"/>
    <w:rsid w:val="009361DB"/>
    <w:rsid w:val="0093675E"/>
    <w:rsid w:val="0093681C"/>
    <w:rsid w:val="00936D4D"/>
    <w:rsid w:val="00936DA7"/>
    <w:rsid w:val="0093747E"/>
    <w:rsid w:val="00937CA0"/>
    <w:rsid w:val="00937CBA"/>
    <w:rsid w:val="00937DC1"/>
    <w:rsid w:val="00937FD7"/>
    <w:rsid w:val="009402AA"/>
    <w:rsid w:val="009402D6"/>
    <w:rsid w:val="00940ABD"/>
    <w:rsid w:val="00940AC2"/>
    <w:rsid w:val="00940BF7"/>
    <w:rsid w:val="00940D45"/>
    <w:rsid w:val="00940E11"/>
    <w:rsid w:val="00940F21"/>
    <w:rsid w:val="009410F8"/>
    <w:rsid w:val="00941129"/>
    <w:rsid w:val="009411B9"/>
    <w:rsid w:val="009411E4"/>
    <w:rsid w:val="0094132F"/>
    <w:rsid w:val="0094137C"/>
    <w:rsid w:val="0094154C"/>
    <w:rsid w:val="00941AD9"/>
    <w:rsid w:val="00941B5C"/>
    <w:rsid w:val="00941BDE"/>
    <w:rsid w:val="00941C23"/>
    <w:rsid w:val="00941DB4"/>
    <w:rsid w:val="00941EE4"/>
    <w:rsid w:val="0094210C"/>
    <w:rsid w:val="0094236A"/>
    <w:rsid w:val="00942447"/>
    <w:rsid w:val="00942A40"/>
    <w:rsid w:val="00942AE3"/>
    <w:rsid w:val="00942B50"/>
    <w:rsid w:val="00942DDD"/>
    <w:rsid w:val="009433CE"/>
    <w:rsid w:val="0094343C"/>
    <w:rsid w:val="009434D2"/>
    <w:rsid w:val="0094358A"/>
    <w:rsid w:val="009435EF"/>
    <w:rsid w:val="009439F1"/>
    <w:rsid w:val="00943A25"/>
    <w:rsid w:val="00943CF5"/>
    <w:rsid w:val="00943D99"/>
    <w:rsid w:val="00944147"/>
    <w:rsid w:val="00944206"/>
    <w:rsid w:val="00944288"/>
    <w:rsid w:val="0094432B"/>
    <w:rsid w:val="00944424"/>
    <w:rsid w:val="00944464"/>
    <w:rsid w:val="009449DC"/>
    <w:rsid w:val="00944CDF"/>
    <w:rsid w:val="00944DA5"/>
    <w:rsid w:val="00944DAE"/>
    <w:rsid w:val="009450E9"/>
    <w:rsid w:val="00945522"/>
    <w:rsid w:val="0094561A"/>
    <w:rsid w:val="00945AF3"/>
    <w:rsid w:val="00945BEA"/>
    <w:rsid w:val="00945D41"/>
    <w:rsid w:val="00945D8C"/>
    <w:rsid w:val="00945E1F"/>
    <w:rsid w:val="009462C5"/>
    <w:rsid w:val="00946F76"/>
    <w:rsid w:val="0094733D"/>
    <w:rsid w:val="00947369"/>
    <w:rsid w:val="009473D7"/>
    <w:rsid w:val="0094755C"/>
    <w:rsid w:val="009476FA"/>
    <w:rsid w:val="00947918"/>
    <w:rsid w:val="00947B12"/>
    <w:rsid w:val="00947FD0"/>
    <w:rsid w:val="00950838"/>
    <w:rsid w:val="00950B54"/>
    <w:rsid w:val="00950B5C"/>
    <w:rsid w:val="00950CE7"/>
    <w:rsid w:val="00951181"/>
    <w:rsid w:val="0095119D"/>
    <w:rsid w:val="009511EC"/>
    <w:rsid w:val="00951212"/>
    <w:rsid w:val="009513DA"/>
    <w:rsid w:val="0095167C"/>
    <w:rsid w:val="009519DF"/>
    <w:rsid w:val="00951CF9"/>
    <w:rsid w:val="00951ED0"/>
    <w:rsid w:val="00951F50"/>
    <w:rsid w:val="0095216A"/>
    <w:rsid w:val="009524A8"/>
    <w:rsid w:val="00952768"/>
    <w:rsid w:val="00952977"/>
    <w:rsid w:val="009529E9"/>
    <w:rsid w:val="00952A86"/>
    <w:rsid w:val="00952BBE"/>
    <w:rsid w:val="00952D9A"/>
    <w:rsid w:val="00952DBA"/>
    <w:rsid w:val="00952F6A"/>
    <w:rsid w:val="00952FC9"/>
    <w:rsid w:val="009534C4"/>
    <w:rsid w:val="009535E4"/>
    <w:rsid w:val="009536E8"/>
    <w:rsid w:val="00953B32"/>
    <w:rsid w:val="00953BA7"/>
    <w:rsid w:val="00953CC7"/>
    <w:rsid w:val="009541F4"/>
    <w:rsid w:val="009542EF"/>
    <w:rsid w:val="0095434C"/>
    <w:rsid w:val="009544DA"/>
    <w:rsid w:val="009551A6"/>
    <w:rsid w:val="00955550"/>
    <w:rsid w:val="009555CB"/>
    <w:rsid w:val="0095577A"/>
    <w:rsid w:val="00955DE0"/>
    <w:rsid w:val="00955E0A"/>
    <w:rsid w:val="00955EB7"/>
    <w:rsid w:val="00955FD5"/>
    <w:rsid w:val="00956125"/>
    <w:rsid w:val="009563D9"/>
    <w:rsid w:val="009563F4"/>
    <w:rsid w:val="0095656F"/>
    <w:rsid w:val="00956A43"/>
    <w:rsid w:val="00956E8D"/>
    <w:rsid w:val="00956F72"/>
    <w:rsid w:val="00956FF2"/>
    <w:rsid w:val="0095732D"/>
    <w:rsid w:val="0095780B"/>
    <w:rsid w:val="009578A5"/>
    <w:rsid w:val="0095796E"/>
    <w:rsid w:val="009579F3"/>
    <w:rsid w:val="00957B5A"/>
    <w:rsid w:val="00957CA7"/>
    <w:rsid w:val="00957D9F"/>
    <w:rsid w:val="00957EC4"/>
    <w:rsid w:val="009603FE"/>
    <w:rsid w:val="00960783"/>
    <w:rsid w:val="009607D2"/>
    <w:rsid w:val="0096085F"/>
    <w:rsid w:val="00960D52"/>
    <w:rsid w:val="009612AA"/>
    <w:rsid w:val="0096168C"/>
    <w:rsid w:val="009617C8"/>
    <w:rsid w:val="0096189A"/>
    <w:rsid w:val="0096195D"/>
    <w:rsid w:val="00961DEA"/>
    <w:rsid w:val="00961E5C"/>
    <w:rsid w:val="00961F75"/>
    <w:rsid w:val="0096202B"/>
    <w:rsid w:val="00962AEC"/>
    <w:rsid w:val="00962B7D"/>
    <w:rsid w:val="00962B9E"/>
    <w:rsid w:val="00962EFC"/>
    <w:rsid w:val="0096311D"/>
    <w:rsid w:val="00963385"/>
    <w:rsid w:val="00963395"/>
    <w:rsid w:val="009633C8"/>
    <w:rsid w:val="009635E7"/>
    <w:rsid w:val="00963966"/>
    <w:rsid w:val="00963C4C"/>
    <w:rsid w:val="00963C52"/>
    <w:rsid w:val="00963D03"/>
    <w:rsid w:val="00963D1B"/>
    <w:rsid w:val="009640F0"/>
    <w:rsid w:val="009641AF"/>
    <w:rsid w:val="00964567"/>
    <w:rsid w:val="00964756"/>
    <w:rsid w:val="009647B2"/>
    <w:rsid w:val="00964869"/>
    <w:rsid w:val="00964A5F"/>
    <w:rsid w:val="00964A94"/>
    <w:rsid w:val="00964CB5"/>
    <w:rsid w:val="00964D1D"/>
    <w:rsid w:val="00965579"/>
    <w:rsid w:val="00965599"/>
    <w:rsid w:val="0096570F"/>
    <w:rsid w:val="00965868"/>
    <w:rsid w:val="009658F8"/>
    <w:rsid w:val="00965901"/>
    <w:rsid w:val="00965D66"/>
    <w:rsid w:val="009661FE"/>
    <w:rsid w:val="00966B70"/>
    <w:rsid w:val="00966B8D"/>
    <w:rsid w:val="00966D9C"/>
    <w:rsid w:val="00966E0F"/>
    <w:rsid w:val="009672DF"/>
    <w:rsid w:val="00967430"/>
    <w:rsid w:val="00967509"/>
    <w:rsid w:val="0096765B"/>
    <w:rsid w:val="009677A7"/>
    <w:rsid w:val="009679AE"/>
    <w:rsid w:val="00967DF1"/>
    <w:rsid w:val="00970088"/>
    <w:rsid w:val="00970300"/>
    <w:rsid w:val="00970BEA"/>
    <w:rsid w:val="0097115D"/>
    <w:rsid w:val="0097127A"/>
    <w:rsid w:val="0097144D"/>
    <w:rsid w:val="0097158B"/>
    <w:rsid w:val="00971704"/>
    <w:rsid w:val="0097171F"/>
    <w:rsid w:val="00971818"/>
    <w:rsid w:val="00972369"/>
    <w:rsid w:val="009723C6"/>
    <w:rsid w:val="009723C8"/>
    <w:rsid w:val="00972485"/>
    <w:rsid w:val="009724A2"/>
    <w:rsid w:val="0097257A"/>
    <w:rsid w:val="009725D9"/>
    <w:rsid w:val="009725FA"/>
    <w:rsid w:val="009729E9"/>
    <w:rsid w:val="00972C7C"/>
    <w:rsid w:val="00972D06"/>
    <w:rsid w:val="00972E71"/>
    <w:rsid w:val="00972FC7"/>
    <w:rsid w:val="0097366D"/>
    <w:rsid w:val="00973BDC"/>
    <w:rsid w:val="00974446"/>
    <w:rsid w:val="009745E7"/>
    <w:rsid w:val="00974A9B"/>
    <w:rsid w:val="00974D52"/>
    <w:rsid w:val="00974ED2"/>
    <w:rsid w:val="0097506B"/>
    <w:rsid w:val="009751A2"/>
    <w:rsid w:val="009751CC"/>
    <w:rsid w:val="00975223"/>
    <w:rsid w:val="0097533C"/>
    <w:rsid w:val="009753F0"/>
    <w:rsid w:val="00975498"/>
    <w:rsid w:val="00975810"/>
    <w:rsid w:val="00975F94"/>
    <w:rsid w:val="00976195"/>
    <w:rsid w:val="009763FD"/>
    <w:rsid w:val="00976648"/>
    <w:rsid w:val="00976CB3"/>
    <w:rsid w:val="00976F92"/>
    <w:rsid w:val="0097710C"/>
    <w:rsid w:val="0097733A"/>
    <w:rsid w:val="00977BF6"/>
    <w:rsid w:val="00977CA6"/>
    <w:rsid w:val="0098053D"/>
    <w:rsid w:val="0098082A"/>
    <w:rsid w:val="00980E06"/>
    <w:rsid w:val="00981306"/>
    <w:rsid w:val="00981A29"/>
    <w:rsid w:val="00981B64"/>
    <w:rsid w:val="00981DB2"/>
    <w:rsid w:val="00981E78"/>
    <w:rsid w:val="00981E7D"/>
    <w:rsid w:val="00981FDA"/>
    <w:rsid w:val="0098207C"/>
    <w:rsid w:val="00982C37"/>
    <w:rsid w:val="0098307B"/>
    <w:rsid w:val="0098346C"/>
    <w:rsid w:val="009835DB"/>
    <w:rsid w:val="00983883"/>
    <w:rsid w:val="009839F9"/>
    <w:rsid w:val="00983C2D"/>
    <w:rsid w:val="00983E14"/>
    <w:rsid w:val="00984240"/>
    <w:rsid w:val="00984275"/>
    <w:rsid w:val="0098435D"/>
    <w:rsid w:val="0098439E"/>
    <w:rsid w:val="00984BA0"/>
    <w:rsid w:val="00984D00"/>
    <w:rsid w:val="00984F20"/>
    <w:rsid w:val="00984FB4"/>
    <w:rsid w:val="00985034"/>
    <w:rsid w:val="0098557D"/>
    <w:rsid w:val="009856E8"/>
    <w:rsid w:val="00985FE1"/>
    <w:rsid w:val="0098645C"/>
    <w:rsid w:val="009866E9"/>
    <w:rsid w:val="00986A6E"/>
    <w:rsid w:val="00986C51"/>
    <w:rsid w:val="00986E51"/>
    <w:rsid w:val="009871AC"/>
    <w:rsid w:val="00987209"/>
    <w:rsid w:val="0098721A"/>
    <w:rsid w:val="00987324"/>
    <w:rsid w:val="00987564"/>
    <w:rsid w:val="00987900"/>
    <w:rsid w:val="0098792B"/>
    <w:rsid w:val="00987C91"/>
    <w:rsid w:val="00987E5B"/>
    <w:rsid w:val="00990014"/>
    <w:rsid w:val="00990394"/>
    <w:rsid w:val="009906E1"/>
    <w:rsid w:val="00990B8D"/>
    <w:rsid w:val="0099137E"/>
    <w:rsid w:val="0099174C"/>
    <w:rsid w:val="009917D2"/>
    <w:rsid w:val="009919BB"/>
    <w:rsid w:val="00991AAD"/>
    <w:rsid w:val="00991DA0"/>
    <w:rsid w:val="00991F42"/>
    <w:rsid w:val="00991F73"/>
    <w:rsid w:val="0099200F"/>
    <w:rsid w:val="00992393"/>
    <w:rsid w:val="0099248C"/>
    <w:rsid w:val="0099252D"/>
    <w:rsid w:val="0099274D"/>
    <w:rsid w:val="00992850"/>
    <w:rsid w:val="00992EFB"/>
    <w:rsid w:val="00992F34"/>
    <w:rsid w:val="009933EA"/>
    <w:rsid w:val="00993A73"/>
    <w:rsid w:val="00993AA3"/>
    <w:rsid w:val="00993B61"/>
    <w:rsid w:val="00993C48"/>
    <w:rsid w:val="00993D34"/>
    <w:rsid w:val="00994093"/>
    <w:rsid w:val="0099448B"/>
    <w:rsid w:val="009945B3"/>
    <w:rsid w:val="00994959"/>
    <w:rsid w:val="009949FC"/>
    <w:rsid w:val="00994DF2"/>
    <w:rsid w:val="00994F47"/>
    <w:rsid w:val="00994FF0"/>
    <w:rsid w:val="009950D2"/>
    <w:rsid w:val="00995250"/>
    <w:rsid w:val="0099533E"/>
    <w:rsid w:val="00995550"/>
    <w:rsid w:val="009955F8"/>
    <w:rsid w:val="00995C46"/>
    <w:rsid w:val="00995D11"/>
    <w:rsid w:val="00995DC9"/>
    <w:rsid w:val="00996063"/>
    <w:rsid w:val="009960B9"/>
    <w:rsid w:val="009961B4"/>
    <w:rsid w:val="009968B2"/>
    <w:rsid w:val="00996A19"/>
    <w:rsid w:val="00996B24"/>
    <w:rsid w:val="00996B8F"/>
    <w:rsid w:val="00996D86"/>
    <w:rsid w:val="00996EA0"/>
    <w:rsid w:val="0099717E"/>
    <w:rsid w:val="009972B3"/>
    <w:rsid w:val="009977D4"/>
    <w:rsid w:val="009977F5"/>
    <w:rsid w:val="009978C2"/>
    <w:rsid w:val="00997AFD"/>
    <w:rsid w:val="00997CD9"/>
    <w:rsid w:val="009A00B0"/>
    <w:rsid w:val="009A02DC"/>
    <w:rsid w:val="009A038F"/>
    <w:rsid w:val="009A0550"/>
    <w:rsid w:val="009A0649"/>
    <w:rsid w:val="009A0801"/>
    <w:rsid w:val="009A0C44"/>
    <w:rsid w:val="009A0E56"/>
    <w:rsid w:val="009A118C"/>
    <w:rsid w:val="009A124F"/>
    <w:rsid w:val="009A14E1"/>
    <w:rsid w:val="009A1955"/>
    <w:rsid w:val="009A1F99"/>
    <w:rsid w:val="009A208F"/>
    <w:rsid w:val="009A21FA"/>
    <w:rsid w:val="009A232D"/>
    <w:rsid w:val="009A2336"/>
    <w:rsid w:val="009A2388"/>
    <w:rsid w:val="009A2416"/>
    <w:rsid w:val="009A266D"/>
    <w:rsid w:val="009A26D7"/>
    <w:rsid w:val="009A27AB"/>
    <w:rsid w:val="009A2983"/>
    <w:rsid w:val="009A2DFE"/>
    <w:rsid w:val="009A3270"/>
    <w:rsid w:val="009A3298"/>
    <w:rsid w:val="009A33C8"/>
    <w:rsid w:val="009A3406"/>
    <w:rsid w:val="009A354E"/>
    <w:rsid w:val="009A3788"/>
    <w:rsid w:val="009A38D5"/>
    <w:rsid w:val="009A3AFF"/>
    <w:rsid w:val="009A3D13"/>
    <w:rsid w:val="009A4109"/>
    <w:rsid w:val="009A466F"/>
    <w:rsid w:val="009A46B9"/>
    <w:rsid w:val="009A46D3"/>
    <w:rsid w:val="009A46FD"/>
    <w:rsid w:val="009A48D0"/>
    <w:rsid w:val="009A4A2C"/>
    <w:rsid w:val="009A4A9F"/>
    <w:rsid w:val="009A4DBB"/>
    <w:rsid w:val="009A5403"/>
    <w:rsid w:val="009A5C08"/>
    <w:rsid w:val="009A5C80"/>
    <w:rsid w:val="009A6109"/>
    <w:rsid w:val="009A6160"/>
    <w:rsid w:val="009A6394"/>
    <w:rsid w:val="009A65CC"/>
    <w:rsid w:val="009A667E"/>
    <w:rsid w:val="009A68C8"/>
    <w:rsid w:val="009A6A73"/>
    <w:rsid w:val="009A6B20"/>
    <w:rsid w:val="009A6BEF"/>
    <w:rsid w:val="009A720B"/>
    <w:rsid w:val="009A72B4"/>
    <w:rsid w:val="009A7925"/>
    <w:rsid w:val="009A7A9F"/>
    <w:rsid w:val="009B05E3"/>
    <w:rsid w:val="009B06F4"/>
    <w:rsid w:val="009B0745"/>
    <w:rsid w:val="009B077D"/>
    <w:rsid w:val="009B08A4"/>
    <w:rsid w:val="009B0BF4"/>
    <w:rsid w:val="009B0C01"/>
    <w:rsid w:val="009B0CDC"/>
    <w:rsid w:val="009B0DE6"/>
    <w:rsid w:val="009B11B6"/>
    <w:rsid w:val="009B1387"/>
    <w:rsid w:val="009B14F2"/>
    <w:rsid w:val="009B17E7"/>
    <w:rsid w:val="009B199E"/>
    <w:rsid w:val="009B1AE9"/>
    <w:rsid w:val="009B1CA1"/>
    <w:rsid w:val="009B1D1F"/>
    <w:rsid w:val="009B22DE"/>
    <w:rsid w:val="009B255F"/>
    <w:rsid w:val="009B25ED"/>
    <w:rsid w:val="009B267C"/>
    <w:rsid w:val="009B2A1A"/>
    <w:rsid w:val="009B2BCB"/>
    <w:rsid w:val="009B2CAC"/>
    <w:rsid w:val="009B2F9F"/>
    <w:rsid w:val="009B3149"/>
    <w:rsid w:val="009B31CB"/>
    <w:rsid w:val="009B33D8"/>
    <w:rsid w:val="009B3419"/>
    <w:rsid w:val="009B3642"/>
    <w:rsid w:val="009B4350"/>
    <w:rsid w:val="009B4617"/>
    <w:rsid w:val="009B48B1"/>
    <w:rsid w:val="009B4C92"/>
    <w:rsid w:val="009B4CE1"/>
    <w:rsid w:val="009B4FD5"/>
    <w:rsid w:val="009B4FEC"/>
    <w:rsid w:val="009B5056"/>
    <w:rsid w:val="009B50B8"/>
    <w:rsid w:val="009B5159"/>
    <w:rsid w:val="009B52DF"/>
    <w:rsid w:val="009B536F"/>
    <w:rsid w:val="009B552D"/>
    <w:rsid w:val="009B5B9B"/>
    <w:rsid w:val="009B5CAD"/>
    <w:rsid w:val="009B5DAE"/>
    <w:rsid w:val="009B5F7A"/>
    <w:rsid w:val="009B623A"/>
    <w:rsid w:val="009B626C"/>
    <w:rsid w:val="009B62EE"/>
    <w:rsid w:val="009B65CA"/>
    <w:rsid w:val="009B66E6"/>
    <w:rsid w:val="009B68E1"/>
    <w:rsid w:val="009B6A25"/>
    <w:rsid w:val="009B6DCB"/>
    <w:rsid w:val="009B6E19"/>
    <w:rsid w:val="009B6E7E"/>
    <w:rsid w:val="009B6ECB"/>
    <w:rsid w:val="009B6F1A"/>
    <w:rsid w:val="009B75F3"/>
    <w:rsid w:val="009B7682"/>
    <w:rsid w:val="009B7824"/>
    <w:rsid w:val="009B79B3"/>
    <w:rsid w:val="009B7A4C"/>
    <w:rsid w:val="009C0435"/>
    <w:rsid w:val="009C0786"/>
    <w:rsid w:val="009C0DFA"/>
    <w:rsid w:val="009C0EF8"/>
    <w:rsid w:val="009C0F7F"/>
    <w:rsid w:val="009C10B8"/>
    <w:rsid w:val="009C13AA"/>
    <w:rsid w:val="009C13D5"/>
    <w:rsid w:val="009C17D8"/>
    <w:rsid w:val="009C186F"/>
    <w:rsid w:val="009C1B3C"/>
    <w:rsid w:val="009C1C69"/>
    <w:rsid w:val="009C1E28"/>
    <w:rsid w:val="009C2013"/>
    <w:rsid w:val="009C2473"/>
    <w:rsid w:val="009C2857"/>
    <w:rsid w:val="009C30A9"/>
    <w:rsid w:val="009C3783"/>
    <w:rsid w:val="009C388F"/>
    <w:rsid w:val="009C3BDC"/>
    <w:rsid w:val="009C3C5D"/>
    <w:rsid w:val="009C3EB6"/>
    <w:rsid w:val="009C44F2"/>
    <w:rsid w:val="009C45F7"/>
    <w:rsid w:val="009C464D"/>
    <w:rsid w:val="009C4A19"/>
    <w:rsid w:val="009C4CF8"/>
    <w:rsid w:val="009C4D43"/>
    <w:rsid w:val="009C529A"/>
    <w:rsid w:val="009C53C3"/>
    <w:rsid w:val="009C5ACB"/>
    <w:rsid w:val="009C5B61"/>
    <w:rsid w:val="009C65D0"/>
    <w:rsid w:val="009C693E"/>
    <w:rsid w:val="009C69BD"/>
    <w:rsid w:val="009C6BD3"/>
    <w:rsid w:val="009C6F50"/>
    <w:rsid w:val="009C6F57"/>
    <w:rsid w:val="009C70E8"/>
    <w:rsid w:val="009C7373"/>
    <w:rsid w:val="009C73E7"/>
    <w:rsid w:val="009C75A0"/>
    <w:rsid w:val="009C78B9"/>
    <w:rsid w:val="009C7943"/>
    <w:rsid w:val="009C7DB7"/>
    <w:rsid w:val="009D0296"/>
    <w:rsid w:val="009D060E"/>
    <w:rsid w:val="009D074D"/>
    <w:rsid w:val="009D0CAE"/>
    <w:rsid w:val="009D0DD2"/>
    <w:rsid w:val="009D1318"/>
    <w:rsid w:val="009D1558"/>
    <w:rsid w:val="009D194C"/>
    <w:rsid w:val="009D1B11"/>
    <w:rsid w:val="009D1B85"/>
    <w:rsid w:val="009D1E81"/>
    <w:rsid w:val="009D20C6"/>
    <w:rsid w:val="009D225A"/>
    <w:rsid w:val="009D2265"/>
    <w:rsid w:val="009D2420"/>
    <w:rsid w:val="009D25A1"/>
    <w:rsid w:val="009D2CF3"/>
    <w:rsid w:val="009D34F5"/>
    <w:rsid w:val="009D35F8"/>
    <w:rsid w:val="009D3BD5"/>
    <w:rsid w:val="009D4700"/>
    <w:rsid w:val="009D48D2"/>
    <w:rsid w:val="009D4A2A"/>
    <w:rsid w:val="009D4AA2"/>
    <w:rsid w:val="009D4EFC"/>
    <w:rsid w:val="009D4FF7"/>
    <w:rsid w:val="009D5292"/>
    <w:rsid w:val="009D534F"/>
    <w:rsid w:val="009D53E2"/>
    <w:rsid w:val="009D5892"/>
    <w:rsid w:val="009D5D43"/>
    <w:rsid w:val="009D5F4B"/>
    <w:rsid w:val="009D5F72"/>
    <w:rsid w:val="009D6029"/>
    <w:rsid w:val="009D67F8"/>
    <w:rsid w:val="009D6B1C"/>
    <w:rsid w:val="009D6B1F"/>
    <w:rsid w:val="009D6CA8"/>
    <w:rsid w:val="009D6EC5"/>
    <w:rsid w:val="009D774E"/>
    <w:rsid w:val="009D7C71"/>
    <w:rsid w:val="009D7C8C"/>
    <w:rsid w:val="009D7E22"/>
    <w:rsid w:val="009D7E8D"/>
    <w:rsid w:val="009D7F54"/>
    <w:rsid w:val="009E03C1"/>
    <w:rsid w:val="009E03DB"/>
    <w:rsid w:val="009E0B85"/>
    <w:rsid w:val="009E0E25"/>
    <w:rsid w:val="009E0EFF"/>
    <w:rsid w:val="009E0FB1"/>
    <w:rsid w:val="009E10EC"/>
    <w:rsid w:val="009E1401"/>
    <w:rsid w:val="009E144C"/>
    <w:rsid w:val="009E14A7"/>
    <w:rsid w:val="009E1565"/>
    <w:rsid w:val="009E1A0E"/>
    <w:rsid w:val="009E1EEB"/>
    <w:rsid w:val="009E1EF8"/>
    <w:rsid w:val="009E2041"/>
    <w:rsid w:val="009E20AE"/>
    <w:rsid w:val="009E2366"/>
    <w:rsid w:val="009E244B"/>
    <w:rsid w:val="009E24C9"/>
    <w:rsid w:val="009E29A9"/>
    <w:rsid w:val="009E2B2C"/>
    <w:rsid w:val="009E2C6A"/>
    <w:rsid w:val="009E2D26"/>
    <w:rsid w:val="009E2E62"/>
    <w:rsid w:val="009E2F5A"/>
    <w:rsid w:val="009E36E7"/>
    <w:rsid w:val="009E3B2D"/>
    <w:rsid w:val="009E3F25"/>
    <w:rsid w:val="009E3F4B"/>
    <w:rsid w:val="009E40A9"/>
    <w:rsid w:val="009E41A4"/>
    <w:rsid w:val="009E4247"/>
    <w:rsid w:val="009E428B"/>
    <w:rsid w:val="009E42F6"/>
    <w:rsid w:val="009E43A7"/>
    <w:rsid w:val="009E46ED"/>
    <w:rsid w:val="009E4B50"/>
    <w:rsid w:val="009E50AF"/>
    <w:rsid w:val="009E50CD"/>
    <w:rsid w:val="009E50DB"/>
    <w:rsid w:val="009E5173"/>
    <w:rsid w:val="009E546C"/>
    <w:rsid w:val="009E54D7"/>
    <w:rsid w:val="009E5554"/>
    <w:rsid w:val="009E5DA3"/>
    <w:rsid w:val="009E62A9"/>
    <w:rsid w:val="009E6850"/>
    <w:rsid w:val="009E69C5"/>
    <w:rsid w:val="009E6A15"/>
    <w:rsid w:val="009E6B2E"/>
    <w:rsid w:val="009E6C0B"/>
    <w:rsid w:val="009E6CA6"/>
    <w:rsid w:val="009E6CAF"/>
    <w:rsid w:val="009E6CEE"/>
    <w:rsid w:val="009E6EA1"/>
    <w:rsid w:val="009E7136"/>
    <w:rsid w:val="009E72B3"/>
    <w:rsid w:val="009E72FA"/>
    <w:rsid w:val="009E737A"/>
    <w:rsid w:val="009E7546"/>
    <w:rsid w:val="009E7860"/>
    <w:rsid w:val="009E7C3E"/>
    <w:rsid w:val="009E7F34"/>
    <w:rsid w:val="009E7FAC"/>
    <w:rsid w:val="009F00AC"/>
    <w:rsid w:val="009F00EE"/>
    <w:rsid w:val="009F023A"/>
    <w:rsid w:val="009F04A9"/>
    <w:rsid w:val="009F0A09"/>
    <w:rsid w:val="009F0A7F"/>
    <w:rsid w:val="009F14CC"/>
    <w:rsid w:val="009F15DD"/>
    <w:rsid w:val="009F1A97"/>
    <w:rsid w:val="009F1E90"/>
    <w:rsid w:val="009F2494"/>
    <w:rsid w:val="009F25B0"/>
    <w:rsid w:val="009F260C"/>
    <w:rsid w:val="009F2895"/>
    <w:rsid w:val="009F2957"/>
    <w:rsid w:val="009F296D"/>
    <w:rsid w:val="009F298D"/>
    <w:rsid w:val="009F2AC2"/>
    <w:rsid w:val="009F2CDB"/>
    <w:rsid w:val="009F2DCC"/>
    <w:rsid w:val="009F2DD2"/>
    <w:rsid w:val="009F2EC5"/>
    <w:rsid w:val="009F33B3"/>
    <w:rsid w:val="009F348B"/>
    <w:rsid w:val="009F34D3"/>
    <w:rsid w:val="009F3708"/>
    <w:rsid w:val="009F3EE1"/>
    <w:rsid w:val="009F3F2F"/>
    <w:rsid w:val="009F3F4B"/>
    <w:rsid w:val="009F3FA3"/>
    <w:rsid w:val="009F3FDC"/>
    <w:rsid w:val="009F41B3"/>
    <w:rsid w:val="009F447C"/>
    <w:rsid w:val="009F44F4"/>
    <w:rsid w:val="009F474E"/>
    <w:rsid w:val="009F4AE6"/>
    <w:rsid w:val="009F4B9B"/>
    <w:rsid w:val="009F4E14"/>
    <w:rsid w:val="009F4E41"/>
    <w:rsid w:val="009F52F3"/>
    <w:rsid w:val="009F562B"/>
    <w:rsid w:val="009F5802"/>
    <w:rsid w:val="009F5914"/>
    <w:rsid w:val="009F5CFF"/>
    <w:rsid w:val="009F5D2B"/>
    <w:rsid w:val="009F61DA"/>
    <w:rsid w:val="009F6977"/>
    <w:rsid w:val="009F6D07"/>
    <w:rsid w:val="009F6D6D"/>
    <w:rsid w:val="009F6E78"/>
    <w:rsid w:val="009F741B"/>
    <w:rsid w:val="009F751B"/>
    <w:rsid w:val="009F7767"/>
    <w:rsid w:val="009F7AF3"/>
    <w:rsid w:val="009F7F0F"/>
    <w:rsid w:val="00A008EA"/>
    <w:rsid w:val="00A00ACC"/>
    <w:rsid w:val="00A00B6C"/>
    <w:rsid w:val="00A00F5C"/>
    <w:rsid w:val="00A01473"/>
    <w:rsid w:val="00A017ED"/>
    <w:rsid w:val="00A01970"/>
    <w:rsid w:val="00A01F68"/>
    <w:rsid w:val="00A02054"/>
    <w:rsid w:val="00A0205D"/>
    <w:rsid w:val="00A02381"/>
    <w:rsid w:val="00A02488"/>
    <w:rsid w:val="00A0254A"/>
    <w:rsid w:val="00A02664"/>
    <w:rsid w:val="00A026AA"/>
    <w:rsid w:val="00A02999"/>
    <w:rsid w:val="00A029B8"/>
    <w:rsid w:val="00A02B0D"/>
    <w:rsid w:val="00A02B28"/>
    <w:rsid w:val="00A02B45"/>
    <w:rsid w:val="00A02BD6"/>
    <w:rsid w:val="00A02C69"/>
    <w:rsid w:val="00A02E83"/>
    <w:rsid w:val="00A02EB3"/>
    <w:rsid w:val="00A03091"/>
    <w:rsid w:val="00A03515"/>
    <w:rsid w:val="00A0394D"/>
    <w:rsid w:val="00A03D2D"/>
    <w:rsid w:val="00A0416A"/>
    <w:rsid w:val="00A04643"/>
    <w:rsid w:val="00A04B74"/>
    <w:rsid w:val="00A04BE0"/>
    <w:rsid w:val="00A04E19"/>
    <w:rsid w:val="00A0528F"/>
    <w:rsid w:val="00A05299"/>
    <w:rsid w:val="00A0550E"/>
    <w:rsid w:val="00A05A80"/>
    <w:rsid w:val="00A05B04"/>
    <w:rsid w:val="00A05B91"/>
    <w:rsid w:val="00A05D3E"/>
    <w:rsid w:val="00A05ECD"/>
    <w:rsid w:val="00A06227"/>
    <w:rsid w:val="00A06350"/>
    <w:rsid w:val="00A06577"/>
    <w:rsid w:val="00A0667D"/>
    <w:rsid w:val="00A06732"/>
    <w:rsid w:val="00A0684F"/>
    <w:rsid w:val="00A06BA5"/>
    <w:rsid w:val="00A06C00"/>
    <w:rsid w:val="00A06CE1"/>
    <w:rsid w:val="00A06D25"/>
    <w:rsid w:val="00A07003"/>
    <w:rsid w:val="00A07300"/>
    <w:rsid w:val="00A073AB"/>
    <w:rsid w:val="00A076E0"/>
    <w:rsid w:val="00A076E1"/>
    <w:rsid w:val="00A07B0E"/>
    <w:rsid w:val="00A07B6E"/>
    <w:rsid w:val="00A07D0B"/>
    <w:rsid w:val="00A07DFD"/>
    <w:rsid w:val="00A07E12"/>
    <w:rsid w:val="00A07E67"/>
    <w:rsid w:val="00A10667"/>
    <w:rsid w:val="00A107B2"/>
    <w:rsid w:val="00A10FFB"/>
    <w:rsid w:val="00A11142"/>
    <w:rsid w:val="00A11457"/>
    <w:rsid w:val="00A11E4D"/>
    <w:rsid w:val="00A1201A"/>
    <w:rsid w:val="00A122B1"/>
    <w:rsid w:val="00A1241A"/>
    <w:rsid w:val="00A126E8"/>
    <w:rsid w:val="00A127AE"/>
    <w:rsid w:val="00A127D0"/>
    <w:rsid w:val="00A12848"/>
    <w:rsid w:val="00A1284F"/>
    <w:rsid w:val="00A129C1"/>
    <w:rsid w:val="00A12BA7"/>
    <w:rsid w:val="00A12CFE"/>
    <w:rsid w:val="00A13463"/>
    <w:rsid w:val="00A1347C"/>
    <w:rsid w:val="00A135BF"/>
    <w:rsid w:val="00A135CA"/>
    <w:rsid w:val="00A135D6"/>
    <w:rsid w:val="00A1378E"/>
    <w:rsid w:val="00A138AF"/>
    <w:rsid w:val="00A13CA2"/>
    <w:rsid w:val="00A13FF1"/>
    <w:rsid w:val="00A14084"/>
    <w:rsid w:val="00A1455C"/>
    <w:rsid w:val="00A14680"/>
    <w:rsid w:val="00A14960"/>
    <w:rsid w:val="00A14FF3"/>
    <w:rsid w:val="00A15112"/>
    <w:rsid w:val="00A153B2"/>
    <w:rsid w:val="00A1591D"/>
    <w:rsid w:val="00A15AA4"/>
    <w:rsid w:val="00A15C15"/>
    <w:rsid w:val="00A15C94"/>
    <w:rsid w:val="00A15EB1"/>
    <w:rsid w:val="00A15F4B"/>
    <w:rsid w:val="00A16238"/>
    <w:rsid w:val="00A16321"/>
    <w:rsid w:val="00A16C82"/>
    <w:rsid w:val="00A16D39"/>
    <w:rsid w:val="00A17332"/>
    <w:rsid w:val="00A17535"/>
    <w:rsid w:val="00A175F6"/>
    <w:rsid w:val="00A17D84"/>
    <w:rsid w:val="00A17DA4"/>
    <w:rsid w:val="00A17E52"/>
    <w:rsid w:val="00A200D0"/>
    <w:rsid w:val="00A20B4A"/>
    <w:rsid w:val="00A20B66"/>
    <w:rsid w:val="00A20BDE"/>
    <w:rsid w:val="00A20CB4"/>
    <w:rsid w:val="00A21031"/>
    <w:rsid w:val="00A21078"/>
    <w:rsid w:val="00A211A2"/>
    <w:rsid w:val="00A2130D"/>
    <w:rsid w:val="00A214B6"/>
    <w:rsid w:val="00A21537"/>
    <w:rsid w:val="00A21959"/>
    <w:rsid w:val="00A21973"/>
    <w:rsid w:val="00A21E73"/>
    <w:rsid w:val="00A2200C"/>
    <w:rsid w:val="00A22092"/>
    <w:rsid w:val="00A22543"/>
    <w:rsid w:val="00A22B3F"/>
    <w:rsid w:val="00A2329F"/>
    <w:rsid w:val="00A232E6"/>
    <w:rsid w:val="00A23371"/>
    <w:rsid w:val="00A23532"/>
    <w:rsid w:val="00A23646"/>
    <w:rsid w:val="00A2364F"/>
    <w:rsid w:val="00A23872"/>
    <w:rsid w:val="00A238DB"/>
    <w:rsid w:val="00A23F34"/>
    <w:rsid w:val="00A24056"/>
    <w:rsid w:val="00A24102"/>
    <w:rsid w:val="00A2492E"/>
    <w:rsid w:val="00A25740"/>
    <w:rsid w:val="00A25767"/>
    <w:rsid w:val="00A25777"/>
    <w:rsid w:val="00A257DA"/>
    <w:rsid w:val="00A25ACA"/>
    <w:rsid w:val="00A25C96"/>
    <w:rsid w:val="00A260C6"/>
    <w:rsid w:val="00A26172"/>
    <w:rsid w:val="00A262FC"/>
    <w:rsid w:val="00A266CC"/>
    <w:rsid w:val="00A266E2"/>
    <w:rsid w:val="00A268BB"/>
    <w:rsid w:val="00A26EBA"/>
    <w:rsid w:val="00A26FE4"/>
    <w:rsid w:val="00A27080"/>
    <w:rsid w:val="00A271CD"/>
    <w:rsid w:val="00A272AE"/>
    <w:rsid w:val="00A27796"/>
    <w:rsid w:val="00A2788F"/>
    <w:rsid w:val="00A27D3B"/>
    <w:rsid w:val="00A27E98"/>
    <w:rsid w:val="00A30059"/>
    <w:rsid w:val="00A3009B"/>
    <w:rsid w:val="00A301BF"/>
    <w:rsid w:val="00A30342"/>
    <w:rsid w:val="00A3078B"/>
    <w:rsid w:val="00A309B9"/>
    <w:rsid w:val="00A30B04"/>
    <w:rsid w:val="00A30E8A"/>
    <w:rsid w:val="00A30FBD"/>
    <w:rsid w:val="00A31089"/>
    <w:rsid w:val="00A3111D"/>
    <w:rsid w:val="00A3122C"/>
    <w:rsid w:val="00A31287"/>
    <w:rsid w:val="00A312CC"/>
    <w:rsid w:val="00A31BBD"/>
    <w:rsid w:val="00A3287D"/>
    <w:rsid w:val="00A32B33"/>
    <w:rsid w:val="00A32D56"/>
    <w:rsid w:val="00A332B7"/>
    <w:rsid w:val="00A33882"/>
    <w:rsid w:val="00A33DB7"/>
    <w:rsid w:val="00A3408F"/>
    <w:rsid w:val="00A34100"/>
    <w:rsid w:val="00A34205"/>
    <w:rsid w:val="00A34246"/>
    <w:rsid w:val="00A34257"/>
    <w:rsid w:val="00A3440F"/>
    <w:rsid w:val="00A345E6"/>
    <w:rsid w:val="00A346CD"/>
    <w:rsid w:val="00A349F1"/>
    <w:rsid w:val="00A34AD2"/>
    <w:rsid w:val="00A34C8E"/>
    <w:rsid w:val="00A34EAB"/>
    <w:rsid w:val="00A35007"/>
    <w:rsid w:val="00A35026"/>
    <w:rsid w:val="00A3532D"/>
    <w:rsid w:val="00A356F9"/>
    <w:rsid w:val="00A356FB"/>
    <w:rsid w:val="00A3586A"/>
    <w:rsid w:val="00A35B9B"/>
    <w:rsid w:val="00A360E6"/>
    <w:rsid w:val="00A36420"/>
    <w:rsid w:val="00A3643F"/>
    <w:rsid w:val="00A36A57"/>
    <w:rsid w:val="00A36D47"/>
    <w:rsid w:val="00A36DC3"/>
    <w:rsid w:val="00A3706E"/>
    <w:rsid w:val="00A371A4"/>
    <w:rsid w:val="00A371E0"/>
    <w:rsid w:val="00A375EF"/>
    <w:rsid w:val="00A37628"/>
    <w:rsid w:val="00A37701"/>
    <w:rsid w:val="00A3790D"/>
    <w:rsid w:val="00A37928"/>
    <w:rsid w:val="00A37A03"/>
    <w:rsid w:val="00A37D1C"/>
    <w:rsid w:val="00A37EE6"/>
    <w:rsid w:val="00A37F80"/>
    <w:rsid w:val="00A408C2"/>
    <w:rsid w:val="00A40C29"/>
    <w:rsid w:val="00A40E6C"/>
    <w:rsid w:val="00A4116E"/>
    <w:rsid w:val="00A412BC"/>
    <w:rsid w:val="00A4176C"/>
    <w:rsid w:val="00A41965"/>
    <w:rsid w:val="00A41D0E"/>
    <w:rsid w:val="00A41EDE"/>
    <w:rsid w:val="00A41EF8"/>
    <w:rsid w:val="00A42048"/>
    <w:rsid w:val="00A424BA"/>
    <w:rsid w:val="00A42833"/>
    <w:rsid w:val="00A42937"/>
    <w:rsid w:val="00A42982"/>
    <w:rsid w:val="00A42B75"/>
    <w:rsid w:val="00A42E05"/>
    <w:rsid w:val="00A4314C"/>
    <w:rsid w:val="00A4343B"/>
    <w:rsid w:val="00A437C2"/>
    <w:rsid w:val="00A4387D"/>
    <w:rsid w:val="00A43A60"/>
    <w:rsid w:val="00A43BE7"/>
    <w:rsid w:val="00A43CCC"/>
    <w:rsid w:val="00A43D2F"/>
    <w:rsid w:val="00A43E8E"/>
    <w:rsid w:val="00A43F06"/>
    <w:rsid w:val="00A4410A"/>
    <w:rsid w:val="00A44111"/>
    <w:rsid w:val="00A44E31"/>
    <w:rsid w:val="00A44F51"/>
    <w:rsid w:val="00A45150"/>
    <w:rsid w:val="00A45564"/>
    <w:rsid w:val="00A45626"/>
    <w:rsid w:val="00A45B9E"/>
    <w:rsid w:val="00A45D06"/>
    <w:rsid w:val="00A46438"/>
    <w:rsid w:val="00A46590"/>
    <w:rsid w:val="00A46699"/>
    <w:rsid w:val="00A467E3"/>
    <w:rsid w:val="00A46816"/>
    <w:rsid w:val="00A4696B"/>
    <w:rsid w:val="00A46A2B"/>
    <w:rsid w:val="00A4713C"/>
    <w:rsid w:val="00A475BA"/>
    <w:rsid w:val="00A4769C"/>
    <w:rsid w:val="00A47818"/>
    <w:rsid w:val="00A47A58"/>
    <w:rsid w:val="00A47BB0"/>
    <w:rsid w:val="00A47FF7"/>
    <w:rsid w:val="00A506E3"/>
    <w:rsid w:val="00A50A6A"/>
    <w:rsid w:val="00A50B91"/>
    <w:rsid w:val="00A50BEA"/>
    <w:rsid w:val="00A50CA7"/>
    <w:rsid w:val="00A50D09"/>
    <w:rsid w:val="00A50D51"/>
    <w:rsid w:val="00A511E1"/>
    <w:rsid w:val="00A5197E"/>
    <w:rsid w:val="00A51AD1"/>
    <w:rsid w:val="00A51CAF"/>
    <w:rsid w:val="00A51E3E"/>
    <w:rsid w:val="00A51EF0"/>
    <w:rsid w:val="00A520BF"/>
    <w:rsid w:val="00A524D1"/>
    <w:rsid w:val="00A52640"/>
    <w:rsid w:val="00A52817"/>
    <w:rsid w:val="00A528A7"/>
    <w:rsid w:val="00A52CE9"/>
    <w:rsid w:val="00A52DB4"/>
    <w:rsid w:val="00A52DF7"/>
    <w:rsid w:val="00A52E0B"/>
    <w:rsid w:val="00A52E11"/>
    <w:rsid w:val="00A52EC5"/>
    <w:rsid w:val="00A5306C"/>
    <w:rsid w:val="00A530F0"/>
    <w:rsid w:val="00A5384E"/>
    <w:rsid w:val="00A53E8A"/>
    <w:rsid w:val="00A5411B"/>
    <w:rsid w:val="00A5427B"/>
    <w:rsid w:val="00A54347"/>
    <w:rsid w:val="00A5448C"/>
    <w:rsid w:val="00A5456E"/>
    <w:rsid w:val="00A54801"/>
    <w:rsid w:val="00A54887"/>
    <w:rsid w:val="00A54BA1"/>
    <w:rsid w:val="00A54C26"/>
    <w:rsid w:val="00A551BD"/>
    <w:rsid w:val="00A553D7"/>
    <w:rsid w:val="00A5545E"/>
    <w:rsid w:val="00A557E5"/>
    <w:rsid w:val="00A557F3"/>
    <w:rsid w:val="00A5597A"/>
    <w:rsid w:val="00A559B8"/>
    <w:rsid w:val="00A55A82"/>
    <w:rsid w:val="00A55B8B"/>
    <w:rsid w:val="00A55EBE"/>
    <w:rsid w:val="00A562CC"/>
    <w:rsid w:val="00A56560"/>
    <w:rsid w:val="00A566B1"/>
    <w:rsid w:val="00A568C0"/>
    <w:rsid w:val="00A568C9"/>
    <w:rsid w:val="00A569C5"/>
    <w:rsid w:val="00A569E3"/>
    <w:rsid w:val="00A56E41"/>
    <w:rsid w:val="00A56EE6"/>
    <w:rsid w:val="00A571BF"/>
    <w:rsid w:val="00A5769F"/>
    <w:rsid w:val="00A57773"/>
    <w:rsid w:val="00A57A50"/>
    <w:rsid w:val="00A57A9D"/>
    <w:rsid w:val="00A57CD0"/>
    <w:rsid w:val="00A57DEB"/>
    <w:rsid w:val="00A6003F"/>
    <w:rsid w:val="00A6022F"/>
    <w:rsid w:val="00A6026C"/>
    <w:rsid w:val="00A60B24"/>
    <w:rsid w:val="00A60CEA"/>
    <w:rsid w:val="00A60FA7"/>
    <w:rsid w:val="00A61250"/>
    <w:rsid w:val="00A613A9"/>
    <w:rsid w:val="00A61843"/>
    <w:rsid w:val="00A61939"/>
    <w:rsid w:val="00A61AE9"/>
    <w:rsid w:val="00A61BDB"/>
    <w:rsid w:val="00A61CE3"/>
    <w:rsid w:val="00A61D1D"/>
    <w:rsid w:val="00A61F7F"/>
    <w:rsid w:val="00A624C8"/>
    <w:rsid w:val="00A625EE"/>
    <w:rsid w:val="00A6267F"/>
    <w:rsid w:val="00A6283A"/>
    <w:rsid w:val="00A62A1C"/>
    <w:rsid w:val="00A62A33"/>
    <w:rsid w:val="00A62DCC"/>
    <w:rsid w:val="00A6322B"/>
    <w:rsid w:val="00A63299"/>
    <w:rsid w:val="00A63529"/>
    <w:rsid w:val="00A6385D"/>
    <w:rsid w:val="00A63C8E"/>
    <w:rsid w:val="00A63E4A"/>
    <w:rsid w:val="00A63E65"/>
    <w:rsid w:val="00A64124"/>
    <w:rsid w:val="00A646DF"/>
    <w:rsid w:val="00A6474F"/>
    <w:rsid w:val="00A64904"/>
    <w:rsid w:val="00A64A6D"/>
    <w:rsid w:val="00A64DAE"/>
    <w:rsid w:val="00A6546D"/>
    <w:rsid w:val="00A65672"/>
    <w:rsid w:val="00A6568D"/>
    <w:rsid w:val="00A6591A"/>
    <w:rsid w:val="00A65B67"/>
    <w:rsid w:val="00A65B78"/>
    <w:rsid w:val="00A666A4"/>
    <w:rsid w:val="00A6675C"/>
    <w:rsid w:val="00A66BF4"/>
    <w:rsid w:val="00A66E03"/>
    <w:rsid w:val="00A66F94"/>
    <w:rsid w:val="00A67133"/>
    <w:rsid w:val="00A6725C"/>
    <w:rsid w:val="00A67797"/>
    <w:rsid w:val="00A67E8C"/>
    <w:rsid w:val="00A7004C"/>
    <w:rsid w:val="00A701F9"/>
    <w:rsid w:val="00A7099E"/>
    <w:rsid w:val="00A70EA6"/>
    <w:rsid w:val="00A70ECC"/>
    <w:rsid w:val="00A70F3F"/>
    <w:rsid w:val="00A70FB5"/>
    <w:rsid w:val="00A71110"/>
    <w:rsid w:val="00A714B8"/>
    <w:rsid w:val="00A7177E"/>
    <w:rsid w:val="00A71C51"/>
    <w:rsid w:val="00A71CA6"/>
    <w:rsid w:val="00A71E23"/>
    <w:rsid w:val="00A71F8A"/>
    <w:rsid w:val="00A72072"/>
    <w:rsid w:val="00A720C1"/>
    <w:rsid w:val="00A721D7"/>
    <w:rsid w:val="00A72253"/>
    <w:rsid w:val="00A72306"/>
    <w:rsid w:val="00A72349"/>
    <w:rsid w:val="00A725AB"/>
    <w:rsid w:val="00A72A1F"/>
    <w:rsid w:val="00A72B69"/>
    <w:rsid w:val="00A72E10"/>
    <w:rsid w:val="00A732D8"/>
    <w:rsid w:val="00A73372"/>
    <w:rsid w:val="00A733F6"/>
    <w:rsid w:val="00A73437"/>
    <w:rsid w:val="00A73878"/>
    <w:rsid w:val="00A73D53"/>
    <w:rsid w:val="00A73E98"/>
    <w:rsid w:val="00A73F0B"/>
    <w:rsid w:val="00A73FCE"/>
    <w:rsid w:val="00A746BF"/>
    <w:rsid w:val="00A747C2"/>
    <w:rsid w:val="00A74997"/>
    <w:rsid w:val="00A74AEB"/>
    <w:rsid w:val="00A74B05"/>
    <w:rsid w:val="00A74C25"/>
    <w:rsid w:val="00A74EB9"/>
    <w:rsid w:val="00A75024"/>
    <w:rsid w:val="00A7517D"/>
    <w:rsid w:val="00A758CE"/>
    <w:rsid w:val="00A758D9"/>
    <w:rsid w:val="00A7597B"/>
    <w:rsid w:val="00A7601C"/>
    <w:rsid w:val="00A7613C"/>
    <w:rsid w:val="00A7624D"/>
    <w:rsid w:val="00A7645D"/>
    <w:rsid w:val="00A7657F"/>
    <w:rsid w:val="00A766EF"/>
    <w:rsid w:val="00A76897"/>
    <w:rsid w:val="00A76A41"/>
    <w:rsid w:val="00A77231"/>
    <w:rsid w:val="00A77368"/>
    <w:rsid w:val="00A773EE"/>
    <w:rsid w:val="00A7751A"/>
    <w:rsid w:val="00A77C8A"/>
    <w:rsid w:val="00A77EBF"/>
    <w:rsid w:val="00A77FCE"/>
    <w:rsid w:val="00A80282"/>
    <w:rsid w:val="00A8033B"/>
    <w:rsid w:val="00A80761"/>
    <w:rsid w:val="00A80843"/>
    <w:rsid w:val="00A80A08"/>
    <w:rsid w:val="00A80B12"/>
    <w:rsid w:val="00A80D43"/>
    <w:rsid w:val="00A81127"/>
    <w:rsid w:val="00A81135"/>
    <w:rsid w:val="00A81907"/>
    <w:rsid w:val="00A81A03"/>
    <w:rsid w:val="00A81A17"/>
    <w:rsid w:val="00A81C30"/>
    <w:rsid w:val="00A81DF8"/>
    <w:rsid w:val="00A81E4A"/>
    <w:rsid w:val="00A82197"/>
    <w:rsid w:val="00A822DF"/>
    <w:rsid w:val="00A8240E"/>
    <w:rsid w:val="00A82914"/>
    <w:rsid w:val="00A82A32"/>
    <w:rsid w:val="00A82BFF"/>
    <w:rsid w:val="00A82C1C"/>
    <w:rsid w:val="00A83131"/>
    <w:rsid w:val="00A83312"/>
    <w:rsid w:val="00A83518"/>
    <w:rsid w:val="00A837E8"/>
    <w:rsid w:val="00A83B4E"/>
    <w:rsid w:val="00A83E70"/>
    <w:rsid w:val="00A84157"/>
    <w:rsid w:val="00A841B0"/>
    <w:rsid w:val="00A841CA"/>
    <w:rsid w:val="00A842DE"/>
    <w:rsid w:val="00A8444D"/>
    <w:rsid w:val="00A84A3B"/>
    <w:rsid w:val="00A84B2F"/>
    <w:rsid w:val="00A84C1A"/>
    <w:rsid w:val="00A84C59"/>
    <w:rsid w:val="00A8531B"/>
    <w:rsid w:val="00A8599E"/>
    <w:rsid w:val="00A85A89"/>
    <w:rsid w:val="00A85B24"/>
    <w:rsid w:val="00A85C9B"/>
    <w:rsid w:val="00A85CA9"/>
    <w:rsid w:val="00A85F72"/>
    <w:rsid w:val="00A86293"/>
    <w:rsid w:val="00A8683E"/>
    <w:rsid w:val="00A86997"/>
    <w:rsid w:val="00A8747C"/>
    <w:rsid w:val="00A8760A"/>
    <w:rsid w:val="00A877DB"/>
    <w:rsid w:val="00A87ADD"/>
    <w:rsid w:val="00A87FD5"/>
    <w:rsid w:val="00A90710"/>
    <w:rsid w:val="00A9072B"/>
    <w:rsid w:val="00A9085F"/>
    <w:rsid w:val="00A90A93"/>
    <w:rsid w:val="00A91220"/>
    <w:rsid w:val="00A9122B"/>
    <w:rsid w:val="00A913D9"/>
    <w:rsid w:val="00A913F6"/>
    <w:rsid w:val="00A9188E"/>
    <w:rsid w:val="00A91ACA"/>
    <w:rsid w:val="00A91B72"/>
    <w:rsid w:val="00A920E0"/>
    <w:rsid w:val="00A92252"/>
    <w:rsid w:val="00A9225A"/>
    <w:rsid w:val="00A923A6"/>
    <w:rsid w:val="00A925FD"/>
    <w:rsid w:val="00A926CB"/>
    <w:rsid w:val="00A929AB"/>
    <w:rsid w:val="00A929E6"/>
    <w:rsid w:val="00A929F4"/>
    <w:rsid w:val="00A93299"/>
    <w:rsid w:val="00A9357F"/>
    <w:rsid w:val="00A93902"/>
    <w:rsid w:val="00A94145"/>
    <w:rsid w:val="00A948E8"/>
    <w:rsid w:val="00A94D00"/>
    <w:rsid w:val="00A94E8D"/>
    <w:rsid w:val="00A94FCD"/>
    <w:rsid w:val="00A95031"/>
    <w:rsid w:val="00A9537A"/>
    <w:rsid w:val="00A9610D"/>
    <w:rsid w:val="00A96327"/>
    <w:rsid w:val="00A964E8"/>
    <w:rsid w:val="00A969CD"/>
    <w:rsid w:val="00A96D32"/>
    <w:rsid w:val="00A96DB8"/>
    <w:rsid w:val="00A9714C"/>
    <w:rsid w:val="00A97282"/>
    <w:rsid w:val="00A97721"/>
    <w:rsid w:val="00A977BE"/>
    <w:rsid w:val="00A979A7"/>
    <w:rsid w:val="00A979B5"/>
    <w:rsid w:val="00A97B7E"/>
    <w:rsid w:val="00A97C20"/>
    <w:rsid w:val="00A97E95"/>
    <w:rsid w:val="00A97E97"/>
    <w:rsid w:val="00A97EE5"/>
    <w:rsid w:val="00AA03B1"/>
    <w:rsid w:val="00AA0A33"/>
    <w:rsid w:val="00AA0B42"/>
    <w:rsid w:val="00AA1279"/>
    <w:rsid w:val="00AA14CE"/>
    <w:rsid w:val="00AA14DC"/>
    <w:rsid w:val="00AA1990"/>
    <w:rsid w:val="00AA1A7C"/>
    <w:rsid w:val="00AA1E08"/>
    <w:rsid w:val="00AA2233"/>
    <w:rsid w:val="00AA2487"/>
    <w:rsid w:val="00AA2C73"/>
    <w:rsid w:val="00AA2F67"/>
    <w:rsid w:val="00AA2F6C"/>
    <w:rsid w:val="00AA3027"/>
    <w:rsid w:val="00AA3039"/>
    <w:rsid w:val="00AA3044"/>
    <w:rsid w:val="00AA3090"/>
    <w:rsid w:val="00AA3116"/>
    <w:rsid w:val="00AA316F"/>
    <w:rsid w:val="00AA3173"/>
    <w:rsid w:val="00AA3228"/>
    <w:rsid w:val="00AA34A1"/>
    <w:rsid w:val="00AA3590"/>
    <w:rsid w:val="00AA37F4"/>
    <w:rsid w:val="00AA399E"/>
    <w:rsid w:val="00AA3D61"/>
    <w:rsid w:val="00AA4075"/>
    <w:rsid w:val="00AA4149"/>
    <w:rsid w:val="00AA4585"/>
    <w:rsid w:val="00AA469A"/>
    <w:rsid w:val="00AA47F0"/>
    <w:rsid w:val="00AA4C8C"/>
    <w:rsid w:val="00AA5190"/>
    <w:rsid w:val="00AA51D2"/>
    <w:rsid w:val="00AA53CF"/>
    <w:rsid w:val="00AA5CB3"/>
    <w:rsid w:val="00AA5EC9"/>
    <w:rsid w:val="00AA5F29"/>
    <w:rsid w:val="00AA5F9F"/>
    <w:rsid w:val="00AA600F"/>
    <w:rsid w:val="00AA6067"/>
    <w:rsid w:val="00AA643E"/>
    <w:rsid w:val="00AA6970"/>
    <w:rsid w:val="00AA6B6B"/>
    <w:rsid w:val="00AA6D47"/>
    <w:rsid w:val="00AA7420"/>
    <w:rsid w:val="00AA76F9"/>
    <w:rsid w:val="00AA7C03"/>
    <w:rsid w:val="00AA7D4F"/>
    <w:rsid w:val="00AA7F00"/>
    <w:rsid w:val="00AA7F11"/>
    <w:rsid w:val="00AB010D"/>
    <w:rsid w:val="00AB03C2"/>
    <w:rsid w:val="00AB0456"/>
    <w:rsid w:val="00AB0AA4"/>
    <w:rsid w:val="00AB0B28"/>
    <w:rsid w:val="00AB0CCC"/>
    <w:rsid w:val="00AB0D64"/>
    <w:rsid w:val="00AB1277"/>
    <w:rsid w:val="00AB139D"/>
    <w:rsid w:val="00AB1675"/>
    <w:rsid w:val="00AB170D"/>
    <w:rsid w:val="00AB1A12"/>
    <w:rsid w:val="00AB1EDF"/>
    <w:rsid w:val="00AB1EFA"/>
    <w:rsid w:val="00AB1FF5"/>
    <w:rsid w:val="00AB2018"/>
    <w:rsid w:val="00AB2308"/>
    <w:rsid w:val="00AB2326"/>
    <w:rsid w:val="00AB2672"/>
    <w:rsid w:val="00AB2B65"/>
    <w:rsid w:val="00AB2BDC"/>
    <w:rsid w:val="00AB37C8"/>
    <w:rsid w:val="00AB392D"/>
    <w:rsid w:val="00AB39AD"/>
    <w:rsid w:val="00AB3B16"/>
    <w:rsid w:val="00AB46BC"/>
    <w:rsid w:val="00AB474F"/>
    <w:rsid w:val="00AB4873"/>
    <w:rsid w:val="00AB48B5"/>
    <w:rsid w:val="00AB4C0A"/>
    <w:rsid w:val="00AB4C21"/>
    <w:rsid w:val="00AB5099"/>
    <w:rsid w:val="00AB545D"/>
    <w:rsid w:val="00AB5531"/>
    <w:rsid w:val="00AB5E77"/>
    <w:rsid w:val="00AB6473"/>
    <w:rsid w:val="00AB67CE"/>
    <w:rsid w:val="00AB67E5"/>
    <w:rsid w:val="00AB7011"/>
    <w:rsid w:val="00AB70CB"/>
    <w:rsid w:val="00AB71C2"/>
    <w:rsid w:val="00AB74E9"/>
    <w:rsid w:val="00AB7585"/>
    <w:rsid w:val="00AB760F"/>
    <w:rsid w:val="00AB7759"/>
    <w:rsid w:val="00AB7887"/>
    <w:rsid w:val="00AB7A18"/>
    <w:rsid w:val="00AB7CB2"/>
    <w:rsid w:val="00AC01C6"/>
    <w:rsid w:val="00AC05BD"/>
    <w:rsid w:val="00AC091F"/>
    <w:rsid w:val="00AC0A70"/>
    <w:rsid w:val="00AC0BE5"/>
    <w:rsid w:val="00AC1085"/>
    <w:rsid w:val="00AC1280"/>
    <w:rsid w:val="00AC15E9"/>
    <w:rsid w:val="00AC1B82"/>
    <w:rsid w:val="00AC2159"/>
    <w:rsid w:val="00AC2454"/>
    <w:rsid w:val="00AC28D7"/>
    <w:rsid w:val="00AC296E"/>
    <w:rsid w:val="00AC2B37"/>
    <w:rsid w:val="00AC2D38"/>
    <w:rsid w:val="00AC379B"/>
    <w:rsid w:val="00AC3A0D"/>
    <w:rsid w:val="00AC3D22"/>
    <w:rsid w:val="00AC3D43"/>
    <w:rsid w:val="00AC413B"/>
    <w:rsid w:val="00AC4201"/>
    <w:rsid w:val="00AC4353"/>
    <w:rsid w:val="00AC49A1"/>
    <w:rsid w:val="00AC4BC5"/>
    <w:rsid w:val="00AC5152"/>
    <w:rsid w:val="00AC548C"/>
    <w:rsid w:val="00AC552D"/>
    <w:rsid w:val="00AC5810"/>
    <w:rsid w:val="00AC5958"/>
    <w:rsid w:val="00AC59C8"/>
    <w:rsid w:val="00AC5E92"/>
    <w:rsid w:val="00AC5FD8"/>
    <w:rsid w:val="00AC60FE"/>
    <w:rsid w:val="00AC628A"/>
    <w:rsid w:val="00AC6513"/>
    <w:rsid w:val="00AC6652"/>
    <w:rsid w:val="00AC670A"/>
    <w:rsid w:val="00AC672F"/>
    <w:rsid w:val="00AC6A86"/>
    <w:rsid w:val="00AC6CC8"/>
    <w:rsid w:val="00AC6DF5"/>
    <w:rsid w:val="00AC6F19"/>
    <w:rsid w:val="00AC73BA"/>
    <w:rsid w:val="00AC78E4"/>
    <w:rsid w:val="00AC7B4F"/>
    <w:rsid w:val="00AC7CC6"/>
    <w:rsid w:val="00AC7D48"/>
    <w:rsid w:val="00AD00A9"/>
    <w:rsid w:val="00AD0406"/>
    <w:rsid w:val="00AD0A21"/>
    <w:rsid w:val="00AD0A2A"/>
    <w:rsid w:val="00AD0A3C"/>
    <w:rsid w:val="00AD13A4"/>
    <w:rsid w:val="00AD14D3"/>
    <w:rsid w:val="00AD15DB"/>
    <w:rsid w:val="00AD1640"/>
    <w:rsid w:val="00AD1938"/>
    <w:rsid w:val="00AD19E0"/>
    <w:rsid w:val="00AD1D8C"/>
    <w:rsid w:val="00AD211B"/>
    <w:rsid w:val="00AD21B5"/>
    <w:rsid w:val="00AD26BA"/>
    <w:rsid w:val="00AD277E"/>
    <w:rsid w:val="00AD2A0B"/>
    <w:rsid w:val="00AD2AEB"/>
    <w:rsid w:val="00AD2B33"/>
    <w:rsid w:val="00AD2D33"/>
    <w:rsid w:val="00AD2DEB"/>
    <w:rsid w:val="00AD30CE"/>
    <w:rsid w:val="00AD3254"/>
    <w:rsid w:val="00AD3352"/>
    <w:rsid w:val="00AD336A"/>
    <w:rsid w:val="00AD33FC"/>
    <w:rsid w:val="00AD352B"/>
    <w:rsid w:val="00AD3AE0"/>
    <w:rsid w:val="00AD3AFC"/>
    <w:rsid w:val="00AD3B50"/>
    <w:rsid w:val="00AD3BE1"/>
    <w:rsid w:val="00AD3E86"/>
    <w:rsid w:val="00AD4017"/>
    <w:rsid w:val="00AD424B"/>
    <w:rsid w:val="00AD4280"/>
    <w:rsid w:val="00AD4443"/>
    <w:rsid w:val="00AD4540"/>
    <w:rsid w:val="00AD457C"/>
    <w:rsid w:val="00AD476C"/>
    <w:rsid w:val="00AD4893"/>
    <w:rsid w:val="00AD4B8B"/>
    <w:rsid w:val="00AD4C82"/>
    <w:rsid w:val="00AD5051"/>
    <w:rsid w:val="00AD51B5"/>
    <w:rsid w:val="00AD5336"/>
    <w:rsid w:val="00AD54FA"/>
    <w:rsid w:val="00AD574B"/>
    <w:rsid w:val="00AD5840"/>
    <w:rsid w:val="00AD5B5F"/>
    <w:rsid w:val="00AD5C7F"/>
    <w:rsid w:val="00AD5DD8"/>
    <w:rsid w:val="00AD5F55"/>
    <w:rsid w:val="00AD6179"/>
    <w:rsid w:val="00AD632C"/>
    <w:rsid w:val="00AD65BE"/>
    <w:rsid w:val="00AD66D4"/>
    <w:rsid w:val="00AD6755"/>
    <w:rsid w:val="00AD688F"/>
    <w:rsid w:val="00AD6BBA"/>
    <w:rsid w:val="00AD6D4D"/>
    <w:rsid w:val="00AD6DD5"/>
    <w:rsid w:val="00AD6FDA"/>
    <w:rsid w:val="00AD74BE"/>
    <w:rsid w:val="00AD757D"/>
    <w:rsid w:val="00AD7C53"/>
    <w:rsid w:val="00AE0053"/>
    <w:rsid w:val="00AE00AB"/>
    <w:rsid w:val="00AE01ED"/>
    <w:rsid w:val="00AE03CA"/>
    <w:rsid w:val="00AE03E2"/>
    <w:rsid w:val="00AE04AE"/>
    <w:rsid w:val="00AE078E"/>
    <w:rsid w:val="00AE07D6"/>
    <w:rsid w:val="00AE07E3"/>
    <w:rsid w:val="00AE0A9A"/>
    <w:rsid w:val="00AE0FC3"/>
    <w:rsid w:val="00AE137F"/>
    <w:rsid w:val="00AE1AEF"/>
    <w:rsid w:val="00AE1B7A"/>
    <w:rsid w:val="00AE1BFE"/>
    <w:rsid w:val="00AE1C7B"/>
    <w:rsid w:val="00AE1FD4"/>
    <w:rsid w:val="00AE2218"/>
    <w:rsid w:val="00AE222C"/>
    <w:rsid w:val="00AE229E"/>
    <w:rsid w:val="00AE2732"/>
    <w:rsid w:val="00AE2776"/>
    <w:rsid w:val="00AE28BE"/>
    <w:rsid w:val="00AE291A"/>
    <w:rsid w:val="00AE2955"/>
    <w:rsid w:val="00AE29A6"/>
    <w:rsid w:val="00AE2E06"/>
    <w:rsid w:val="00AE32B7"/>
    <w:rsid w:val="00AE38D3"/>
    <w:rsid w:val="00AE424C"/>
    <w:rsid w:val="00AE43F5"/>
    <w:rsid w:val="00AE444A"/>
    <w:rsid w:val="00AE4567"/>
    <w:rsid w:val="00AE46A9"/>
    <w:rsid w:val="00AE47F8"/>
    <w:rsid w:val="00AE483C"/>
    <w:rsid w:val="00AE4841"/>
    <w:rsid w:val="00AE4863"/>
    <w:rsid w:val="00AE4C61"/>
    <w:rsid w:val="00AE4CB8"/>
    <w:rsid w:val="00AE4E6A"/>
    <w:rsid w:val="00AE4E73"/>
    <w:rsid w:val="00AE4F76"/>
    <w:rsid w:val="00AE5394"/>
    <w:rsid w:val="00AE58C0"/>
    <w:rsid w:val="00AE5A0A"/>
    <w:rsid w:val="00AE5A32"/>
    <w:rsid w:val="00AE5ED1"/>
    <w:rsid w:val="00AE6420"/>
    <w:rsid w:val="00AE6557"/>
    <w:rsid w:val="00AE6894"/>
    <w:rsid w:val="00AE6ABB"/>
    <w:rsid w:val="00AE6F3B"/>
    <w:rsid w:val="00AE6F70"/>
    <w:rsid w:val="00AE7553"/>
    <w:rsid w:val="00AE76AB"/>
    <w:rsid w:val="00AE7707"/>
    <w:rsid w:val="00AE7735"/>
    <w:rsid w:val="00AE785A"/>
    <w:rsid w:val="00AE7BF5"/>
    <w:rsid w:val="00AF076C"/>
    <w:rsid w:val="00AF07BF"/>
    <w:rsid w:val="00AF0A03"/>
    <w:rsid w:val="00AF0A83"/>
    <w:rsid w:val="00AF13FB"/>
    <w:rsid w:val="00AF1539"/>
    <w:rsid w:val="00AF199E"/>
    <w:rsid w:val="00AF1A8D"/>
    <w:rsid w:val="00AF1CA2"/>
    <w:rsid w:val="00AF21D7"/>
    <w:rsid w:val="00AF24C7"/>
    <w:rsid w:val="00AF2A4C"/>
    <w:rsid w:val="00AF2DAB"/>
    <w:rsid w:val="00AF2FFA"/>
    <w:rsid w:val="00AF316D"/>
    <w:rsid w:val="00AF336A"/>
    <w:rsid w:val="00AF39BA"/>
    <w:rsid w:val="00AF3A8D"/>
    <w:rsid w:val="00AF3BF7"/>
    <w:rsid w:val="00AF3E3D"/>
    <w:rsid w:val="00AF3E5A"/>
    <w:rsid w:val="00AF40BB"/>
    <w:rsid w:val="00AF40CD"/>
    <w:rsid w:val="00AF4AFF"/>
    <w:rsid w:val="00AF5162"/>
    <w:rsid w:val="00AF5267"/>
    <w:rsid w:val="00AF58D0"/>
    <w:rsid w:val="00AF5A3D"/>
    <w:rsid w:val="00AF5DAB"/>
    <w:rsid w:val="00AF61F3"/>
    <w:rsid w:val="00AF6287"/>
    <w:rsid w:val="00AF632F"/>
    <w:rsid w:val="00AF6342"/>
    <w:rsid w:val="00AF6589"/>
    <w:rsid w:val="00AF65C1"/>
    <w:rsid w:val="00AF6D94"/>
    <w:rsid w:val="00AF71FA"/>
    <w:rsid w:val="00AF7985"/>
    <w:rsid w:val="00AF7D05"/>
    <w:rsid w:val="00AF7DC4"/>
    <w:rsid w:val="00AF7E78"/>
    <w:rsid w:val="00AF7F96"/>
    <w:rsid w:val="00B002D3"/>
    <w:rsid w:val="00B0051E"/>
    <w:rsid w:val="00B006F4"/>
    <w:rsid w:val="00B00715"/>
    <w:rsid w:val="00B00CD5"/>
    <w:rsid w:val="00B0107E"/>
    <w:rsid w:val="00B01117"/>
    <w:rsid w:val="00B01693"/>
    <w:rsid w:val="00B0188C"/>
    <w:rsid w:val="00B01B24"/>
    <w:rsid w:val="00B01EF3"/>
    <w:rsid w:val="00B02122"/>
    <w:rsid w:val="00B021FF"/>
    <w:rsid w:val="00B02220"/>
    <w:rsid w:val="00B0291A"/>
    <w:rsid w:val="00B02C7F"/>
    <w:rsid w:val="00B02D63"/>
    <w:rsid w:val="00B02F68"/>
    <w:rsid w:val="00B03A4B"/>
    <w:rsid w:val="00B03CEB"/>
    <w:rsid w:val="00B04B9D"/>
    <w:rsid w:val="00B04BB1"/>
    <w:rsid w:val="00B04C11"/>
    <w:rsid w:val="00B05330"/>
    <w:rsid w:val="00B053D8"/>
    <w:rsid w:val="00B054C2"/>
    <w:rsid w:val="00B055D3"/>
    <w:rsid w:val="00B05912"/>
    <w:rsid w:val="00B05AEE"/>
    <w:rsid w:val="00B05C13"/>
    <w:rsid w:val="00B05CAA"/>
    <w:rsid w:val="00B05E57"/>
    <w:rsid w:val="00B05F02"/>
    <w:rsid w:val="00B060C0"/>
    <w:rsid w:val="00B061AB"/>
    <w:rsid w:val="00B06D9B"/>
    <w:rsid w:val="00B06DAF"/>
    <w:rsid w:val="00B06DCB"/>
    <w:rsid w:val="00B06EB0"/>
    <w:rsid w:val="00B06F21"/>
    <w:rsid w:val="00B07036"/>
    <w:rsid w:val="00B072DF"/>
    <w:rsid w:val="00B07488"/>
    <w:rsid w:val="00B07567"/>
    <w:rsid w:val="00B07603"/>
    <w:rsid w:val="00B07709"/>
    <w:rsid w:val="00B079D9"/>
    <w:rsid w:val="00B07A20"/>
    <w:rsid w:val="00B07C56"/>
    <w:rsid w:val="00B10009"/>
    <w:rsid w:val="00B101C4"/>
    <w:rsid w:val="00B10457"/>
    <w:rsid w:val="00B105E0"/>
    <w:rsid w:val="00B1067C"/>
    <w:rsid w:val="00B10A20"/>
    <w:rsid w:val="00B10A92"/>
    <w:rsid w:val="00B10AAF"/>
    <w:rsid w:val="00B10C55"/>
    <w:rsid w:val="00B10D31"/>
    <w:rsid w:val="00B1107D"/>
    <w:rsid w:val="00B112FD"/>
    <w:rsid w:val="00B11313"/>
    <w:rsid w:val="00B11333"/>
    <w:rsid w:val="00B1147F"/>
    <w:rsid w:val="00B1162E"/>
    <w:rsid w:val="00B119B8"/>
    <w:rsid w:val="00B11AB6"/>
    <w:rsid w:val="00B12121"/>
    <w:rsid w:val="00B121BA"/>
    <w:rsid w:val="00B12317"/>
    <w:rsid w:val="00B124C7"/>
    <w:rsid w:val="00B12706"/>
    <w:rsid w:val="00B129BB"/>
    <w:rsid w:val="00B12D32"/>
    <w:rsid w:val="00B13158"/>
    <w:rsid w:val="00B131D5"/>
    <w:rsid w:val="00B13376"/>
    <w:rsid w:val="00B136E0"/>
    <w:rsid w:val="00B13DE1"/>
    <w:rsid w:val="00B147D9"/>
    <w:rsid w:val="00B14C38"/>
    <w:rsid w:val="00B15010"/>
    <w:rsid w:val="00B15133"/>
    <w:rsid w:val="00B154B9"/>
    <w:rsid w:val="00B15564"/>
    <w:rsid w:val="00B1565D"/>
    <w:rsid w:val="00B159B0"/>
    <w:rsid w:val="00B15AF0"/>
    <w:rsid w:val="00B15D7E"/>
    <w:rsid w:val="00B15D89"/>
    <w:rsid w:val="00B16038"/>
    <w:rsid w:val="00B166E4"/>
    <w:rsid w:val="00B16A15"/>
    <w:rsid w:val="00B16E07"/>
    <w:rsid w:val="00B16E09"/>
    <w:rsid w:val="00B16EE4"/>
    <w:rsid w:val="00B16F6C"/>
    <w:rsid w:val="00B17028"/>
    <w:rsid w:val="00B170BD"/>
    <w:rsid w:val="00B1719F"/>
    <w:rsid w:val="00B1735C"/>
    <w:rsid w:val="00B17804"/>
    <w:rsid w:val="00B17818"/>
    <w:rsid w:val="00B1793A"/>
    <w:rsid w:val="00B17C94"/>
    <w:rsid w:val="00B17F92"/>
    <w:rsid w:val="00B201C5"/>
    <w:rsid w:val="00B205D5"/>
    <w:rsid w:val="00B2070B"/>
    <w:rsid w:val="00B20922"/>
    <w:rsid w:val="00B20A3F"/>
    <w:rsid w:val="00B20B40"/>
    <w:rsid w:val="00B20F08"/>
    <w:rsid w:val="00B2132E"/>
    <w:rsid w:val="00B2152A"/>
    <w:rsid w:val="00B219A0"/>
    <w:rsid w:val="00B21B49"/>
    <w:rsid w:val="00B21EE5"/>
    <w:rsid w:val="00B21FF8"/>
    <w:rsid w:val="00B22247"/>
    <w:rsid w:val="00B2227D"/>
    <w:rsid w:val="00B222E9"/>
    <w:rsid w:val="00B2242B"/>
    <w:rsid w:val="00B224C3"/>
    <w:rsid w:val="00B22607"/>
    <w:rsid w:val="00B22638"/>
    <w:rsid w:val="00B2292A"/>
    <w:rsid w:val="00B22B81"/>
    <w:rsid w:val="00B22C04"/>
    <w:rsid w:val="00B22E4E"/>
    <w:rsid w:val="00B22E5A"/>
    <w:rsid w:val="00B23099"/>
    <w:rsid w:val="00B23132"/>
    <w:rsid w:val="00B235E0"/>
    <w:rsid w:val="00B236F8"/>
    <w:rsid w:val="00B23B2C"/>
    <w:rsid w:val="00B23E5C"/>
    <w:rsid w:val="00B23FFA"/>
    <w:rsid w:val="00B24018"/>
    <w:rsid w:val="00B24599"/>
    <w:rsid w:val="00B24B06"/>
    <w:rsid w:val="00B24C4C"/>
    <w:rsid w:val="00B24C96"/>
    <w:rsid w:val="00B24C9B"/>
    <w:rsid w:val="00B24D14"/>
    <w:rsid w:val="00B24F97"/>
    <w:rsid w:val="00B25875"/>
    <w:rsid w:val="00B25E5F"/>
    <w:rsid w:val="00B25F03"/>
    <w:rsid w:val="00B26064"/>
    <w:rsid w:val="00B260D3"/>
    <w:rsid w:val="00B26291"/>
    <w:rsid w:val="00B26292"/>
    <w:rsid w:val="00B26320"/>
    <w:rsid w:val="00B2648A"/>
    <w:rsid w:val="00B26778"/>
    <w:rsid w:val="00B26909"/>
    <w:rsid w:val="00B26B7C"/>
    <w:rsid w:val="00B26B8A"/>
    <w:rsid w:val="00B26C7E"/>
    <w:rsid w:val="00B26CD1"/>
    <w:rsid w:val="00B26D65"/>
    <w:rsid w:val="00B26FF9"/>
    <w:rsid w:val="00B2722D"/>
    <w:rsid w:val="00B2736C"/>
    <w:rsid w:val="00B27646"/>
    <w:rsid w:val="00B27980"/>
    <w:rsid w:val="00B27E62"/>
    <w:rsid w:val="00B30477"/>
    <w:rsid w:val="00B306B2"/>
    <w:rsid w:val="00B3073B"/>
    <w:rsid w:val="00B30752"/>
    <w:rsid w:val="00B30931"/>
    <w:rsid w:val="00B30A95"/>
    <w:rsid w:val="00B30BE9"/>
    <w:rsid w:val="00B30D9D"/>
    <w:rsid w:val="00B312C9"/>
    <w:rsid w:val="00B3134E"/>
    <w:rsid w:val="00B313DB"/>
    <w:rsid w:val="00B31615"/>
    <w:rsid w:val="00B3183A"/>
    <w:rsid w:val="00B318E5"/>
    <w:rsid w:val="00B31A12"/>
    <w:rsid w:val="00B31ABC"/>
    <w:rsid w:val="00B31B4F"/>
    <w:rsid w:val="00B31BC7"/>
    <w:rsid w:val="00B31D17"/>
    <w:rsid w:val="00B31D25"/>
    <w:rsid w:val="00B31E28"/>
    <w:rsid w:val="00B322A9"/>
    <w:rsid w:val="00B323B2"/>
    <w:rsid w:val="00B323C5"/>
    <w:rsid w:val="00B32553"/>
    <w:rsid w:val="00B3287B"/>
    <w:rsid w:val="00B32A08"/>
    <w:rsid w:val="00B32BE9"/>
    <w:rsid w:val="00B32C47"/>
    <w:rsid w:val="00B32D25"/>
    <w:rsid w:val="00B32DC7"/>
    <w:rsid w:val="00B33604"/>
    <w:rsid w:val="00B337D2"/>
    <w:rsid w:val="00B33ADC"/>
    <w:rsid w:val="00B33C47"/>
    <w:rsid w:val="00B33D07"/>
    <w:rsid w:val="00B33DB6"/>
    <w:rsid w:val="00B34088"/>
    <w:rsid w:val="00B34666"/>
    <w:rsid w:val="00B34974"/>
    <w:rsid w:val="00B34A24"/>
    <w:rsid w:val="00B35067"/>
    <w:rsid w:val="00B35186"/>
    <w:rsid w:val="00B35317"/>
    <w:rsid w:val="00B35669"/>
    <w:rsid w:val="00B3585C"/>
    <w:rsid w:val="00B35AB1"/>
    <w:rsid w:val="00B35C3D"/>
    <w:rsid w:val="00B35D06"/>
    <w:rsid w:val="00B35EC7"/>
    <w:rsid w:val="00B36280"/>
    <w:rsid w:val="00B362FE"/>
    <w:rsid w:val="00B3652B"/>
    <w:rsid w:val="00B367E6"/>
    <w:rsid w:val="00B36828"/>
    <w:rsid w:val="00B3683E"/>
    <w:rsid w:val="00B36903"/>
    <w:rsid w:val="00B36A86"/>
    <w:rsid w:val="00B36FB8"/>
    <w:rsid w:val="00B37217"/>
    <w:rsid w:val="00B372BD"/>
    <w:rsid w:val="00B37A1C"/>
    <w:rsid w:val="00B402AF"/>
    <w:rsid w:val="00B40551"/>
    <w:rsid w:val="00B405E1"/>
    <w:rsid w:val="00B409D6"/>
    <w:rsid w:val="00B41082"/>
    <w:rsid w:val="00B416CE"/>
    <w:rsid w:val="00B4185B"/>
    <w:rsid w:val="00B418BE"/>
    <w:rsid w:val="00B41B54"/>
    <w:rsid w:val="00B41EDE"/>
    <w:rsid w:val="00B42209"/>
    <w:rsid w:val="00B422D9"/>
    <w:rsid w:val="00B42519"/>
    <w:rsid w:val="00B429DF"/>
    <w:rsid w:val="00B42B88"/>
    <w:rsid w:val="00B42DDD"/>
    <w:rsid w:val="00B42F01"/>
    <w:rsid w:val="00B43001"/>
    <w:rsid w:val="00B43504"/>
    <w:rsid w:val="00B43559"/>
    <w:rsid w:val="00B43683"/>
    <w:rsid w:val="00B43AE7"/>
    <w:rsid w:val="00B43C46"/>
    <w:rsid w:val="00B43CC1"/>
    <w:rsid w:val="00B43F83"/>
    <w:rsid w:val="00B44055"/>
    <w:rsid w:val="00B441D9"/>
    <w:rsid w:val="00B4456B"/>
    <w:rsid w:val="00B44797"/>
    <w:rsid w:val="00B447E8"/>
    <w:rsid w:val="00B44844"/>
    <w:rsid w:val="00B449C6"/>
    <w:rsid w:val="00B44AC0"/>
    <w:rsid w:val="00B4518E"/>
    <w:rsid w:val="00B45384"/>
    <w:rsid w:val="00B45403"/>
    <w:rsid w:val="00B45443"/>
    <w:rsid w:val="00B454ED"/>
    <w:rsid w:val="00B45900"/>
    <w:rsid w:val="00B45A2B"/>
    <w:rsid w:val="00B45A58"/>
    <w:rsid w:val="00B45B2D"/>
    <w:rsid w:val="00B45DE5"/>
    <w:rsid w:val="00B4655D"/>
    <w:rsid w:val="00B4697D"/>
    <w:rsid w:val="00B469D1"/>
    <w:rsid w:val="00B46E84"/>
    <w:rsid w:val="00B47C53"/>
    <w:rsid w:val="00B47CA7"/>
    <w:rsid w:val="00B47D36"/>
    <w:rsid w:val="00B47E4D"/>
    <w:rsid w:val="00B47EB3"/>
    <w:rsid w:val="00B50191"/>
    <w:rsid w:val="00B501B4"/>
    <w:rsid w:val="00B5023F"/>
    <w:rsid w:val="00B5045F"/>
    <w:rsid w:val="00B505DB"/>
    <w:rsid w:val="00B505F5"/>
    <w:rsid w:val="00B506D0"/>
    <w:rsid w:val="00B50982"/>
    <w:rsid w:val="00B50D5C"/>
    <w:rsid w:val="00B50F87"/>
    <w:rsid w:val="00B5101C"/>
    <w:rsid w:val="00B51400"/>
    <w:rsid w:val="00B51768"/>
    <w:rsid w:val="00B51CDC"/>
    <w:rsid w:val="00B51D21"/>
    <w:rsid w:val="00B51DE2"/>
    <w:rsid w:val="00B51E32"/>
    <w:rsid w:val="00B51FEB"/>
    <w:rsid w:val="00B523EF"/>
    <w:rsid w:val="00B52746"/>
    <w:rsid w:val="00B52C8B"/>
    <w:rsid w:val="00B52C98"/>
    <w:rsid w:val="00B52F27"/>
    <w:rsid w:val="00B52FDE"/>
    <w:rsid w:val="00B530D4"/>
    <w:rsid w:val="00B53824"/>
    <w:rsid w:val="00B53D38"/>
    <w:rsid w:val="00B540D9"/>
    <w:rsid w:val="00B5418B"/>
    <w:rsid w:val="00B5418F"/>
    <w:rsid w:val="00B5447A"/>
    <w:rsid w:val="00B54CE0"/>
    <w:rsid w:val="00B552F8"/>
    <w:rsid w:val="00B553AC"/>
    <w:rsid w:val="00B55D01"/>
    <w:rsid w:val="00B55F78"/>
    <w:rsid w:val="00B55FD2"/>
    <w:rsid w:val="00B56561"/>
    <w:rsid w:val="00B56575"/>
    <w:rsid w:val="00B56A3B"/>
    <w:rsid w:val="00B56BB2"/>
    <w:rsid w:val="00B56CAD"/>
    <w:rsid w:val="00B57091"/>
    <w:rsid w:val="00B5722D"/>
    <w:rsid w:val="00B57316"/>
    <w:rsid w:val="00B5755E"/>
    <w:rsid w:val="00B5761F"/>
    <w:rsid w:val="00B5768F"/>
    <w:rsid w:val="00B57A73"/>
    <w:rsid w:val="00B57B2C"/>
    <w:rsid w:val="00B57C5E"/>
    <w:rsid w:val="00B57C66"/>
    <w:rsid w:val="00B57CE2"/>
    <w:rsid w:val="00B57DD9"/>
    <w:rsid w:val="00B57DDF"/>
    <w:rsid w:val="00B60699"/>
    <w:rsid w:val="00B60A12"/>
    <w:rsid w:val="00B60A29"/>
    <w:rsid w:val="00B60EDE"/>
    <w:rsid w:val="00B61029"/>
    <w:rsid w:val="00B61073"/>
    <w:rsid w:val="00B6138D"/>
    <w:rsid w:val="00B618DE"/>
    <w:rsid w:val="00B61D40"/>
    <w:rsid w:val="00B61E4A"/>
    <w:rsid w:val="00B6205F"/>
    <w:rsid w:val="00B620E8"/>
    <w:rsid w:val="00B621BA"/>
    <w:rsid w:val="00B625CE"/>
    <w:rsid w:val="00B62BC6"/>
    <w:rsid w:val="00B62C1F"/>
    <w:rsid w:val="00B62C9C"/>
    <w:rsid w:val="00B62DA8"/>
    <w:rsid w:val="00B62FFA"/>
    <w:rsid w:val="00B63254"/>
    <w:rsid w:val="00B63324"/>
    <w:rsid w:val="00B63381"/>
    <w:rsid w:val="00B633C6"/>
    <w:rsid w:val="00B6364D"/>
    <w:rsid w:val="00B63B7A"/>
    <w:rsid w:val="00B63CBB"/>
    <w:rsid w:val="00B63D61"/>
    <w:rsid w:val="00B63F27"/>
    <w:rsid w:val="00B63F9E"/>
    <w:rsid w:val="00B64104"/>
    <w:rsid w:val="00B6420B"/>
    <w:rsid w:val="00B64320"/>
    <w:rsid w:val="00B64782"/>
    <w:rsid w:val="00B64D36"/>
    <w:rsid w:val="00B64FAA"/>
    <w:rsid w:val="00B65924"/>
    <w:rsid w:val="00B659B8"/>
    <w:rsid w:val="00B65A33"/>
    <w:rsid w:val="00B65C44"/>
    <w:rsid w:val="00B65C71"/>
    <w:rsid w:val="00B65DB7"/>
    <w:rsid w:val="00B660B4"/>
    <w:rsid w:val="00B6619C"/>
    <w:rsid w:val="00B6650B"/>
    <w:rsid w:val="00B6668C"/>
    <w:rsid w:val="00B66977"/>
    <w:rsid w:val="00B66BFF"/>
    <w:rsid w:val="00B66CF6"/>
    <w:rsid w:val="00B66F45"/>
    <w:rsid w:val="00B67769"/>
    <w:rsid w:val="00B67776"/>
    <w:rsid w:val="00B67777"/>
    <w:rsid w:val="00B67CB3"/>
    <w:rsid w:val="00B67DBB"/>
    <w:rsid w:val="00B700B1"/>
    <w:rsid w:val="00B7020E"/>
    <w:rsid w:val="00B70475"/>
    <w:rsid w:val="00B70584"/>
    <w:rsid w:val="00B706B7"/>
    <w:rsid w:val="00B70730"/>
    <w:rsid w:val="00B70782"/>
    <w:rsid w:val="00B708A1"/>
    <w:rsid w:val="00B70F55"/>
    <w:rsid w:val="00B712C8"/>
    <w:rsid w:val="00B713E6"/>
    <w:rsid w:val="00B716FF"/>
    <w:rsid w:val="00B7177C"/>
    <w:rsid w:val="00B71EC3"/>
    <w:rsid w:val="00B72104"/>
    <w:rsid w:val="00B72260"/>
    <w:rsid w:val="00B722AA"/>
    <w:rsid w:val="00B726E5"/>
    <w:rsid w:val="00B728BF"/>
    <w:rsid w:val="00B728DC"/>
    <w:rsid w:val="00B72AA4"/>
    <w:rsid w:val="00B72C41"/>
    <w:rsid w:val="00B72C7E"/>
    <w:rsid w:val="00B730B6"/>
    <w:rsid w:val="00B732CE"/>
    <w:rsid w:val="00B73497"/>
    <w:rsid w:val="00B735AE"/>
    <w:rsid w:val="00B7361E"/>
    <w:rsid w:val="00B73701"/>
    <w:rsid w:val="00B7396A"/>
    <w:rsid w:val="00B739F4"/>
    <w:rsid w:val="00B73A54"/>
    <w:rsid w:val="00B73A65"/>
    <w:rsid w:val="00B7414F"/>
    <w:rsid w:val="00B746E5"/>
    <w:rsid w:val="00B747DB"/>
    <w:rsid w:val="00B74C35"/>
    <w:rsid w:val="00B750CA"/>
    <w:rsid w:val="00B752ED"/>
    <w:rsid w:val="00B75448"/>
    <w:rsid w:val="00B7548A"/>
    <w:rsid w:val="00B755B0"/>
    <w:rsid w:val="00B75B54"/>
    <w:rsid w:val="00B75C0E"/>
    <w:rsid w:val="00B76465"/>
    <w:rsid w:val="00B76874"/>
    <w:rsid w:val="00B76979"/>
    <w:rsid w:val="00B769E5"/>
    <w:rsid w:val="00B769E6"/>
    <w:rsid w:val="00B76B75"/>
    <w:rsid w:val="00B76EFF"/>
    <w:rsid w:val="00B77105"/>
    <w:rsid w:val="00B77168"/>
    <w:rsid w:val="00B77AA0"/>
    <w:rsid w:val="00B77C67"/>
    <w:rsid w:val="00B77DE2"/>
    <w:rsid w:val="00B77EDE"/>
    <w:rsid w:val="00B802A3"/>
    <w:rsid w:val="00B80918"/>
    <w:rsid w:val="00B80A07"/>
    <w:rsid w:val="00B80B26"/>
    <w:rsid w:val="00B80DFE"/>
    <w:rsid w:val="00B811F8"/>
    <w:rsid w:val="00B8125C"/>
    <w:rsid w:val="00B81546"/>
    <w:rsid w:val="00B817FD"/>
    <w:rsid w:val="00B81AD5"/>
    <w:rsid w:val="00B81EE5"/>
    <w:rsid w:val="00B81F4E"/>
    <w:rsid w:val="00B8243B"/>
    <w:rsid w:val="00B82696"/>
    <w:rsid w:val="00B826F8"/>
    <w:rsid w:val="00B8322B"/>
    <w:rsid w:val="00B83541"/>
    <w:rsid w:val="00B835A5"/>
    <w:rsid w:val="00B83653"/>
    <w:rsid w:val="00B838F6"/>
    <w:rsid w:val="00B83F82"/>
    <w:rsid w:val="00B840B2"/>
    <w:rsid w:val="00B840BB"/>
    <w:rsid w:val="00B84119"/>
    <w:rsid w:val="00B84139"/>
    <w:rsid w:val="00B84194"/>
    <w:rsid w:val="00B8473E"/>
    <w:rsid w:val="00B84B87"/>
    <w:rsid w:val="00B84C48"/>
    <w:rsid w:val="00B85256"/>
    <w:rsid w:val="00B85421"/>
    <w:rsid w:val="00B85441"/>
    <w:rsid w:val="00B85968"/>
    <w:rsid w:val="00B85A70"/>
    <w:rsid w:val="00B85BE3"/>
    <w:rsid w:val="00B85C88"/>
    <w:rsid w:val="00B85D2C"/>
    <w:rsid w:val="00B85DAC"/>
    <w:rsid w:val="00B85EAF"/>
    <w:rsid w:val="00B8610B"/>
    <w:rsid w:val="00B8615F"/>
    <w:rsid w:val="00B8687D"/>
    <w:rsid w:val="00B86EC4"/>
    <w:rsid w:val="00B8709F"/>
    <w:rsid w:val="00B87BDD"/>
    <w:rsid w:val="00B903D3"/>
    <w:rsid w:val="00B90428"/>
    <w:rsid w:val="00B90573"/>
    <w:rsid w:val="00B90606"/>
    <w:rsid w:val="00B9063F"/>
    <w:rsid w:val="00B9093D"/>
    <w:rsid w:val="00B9096E"/>
    <w:rsid w:val="00B90A3C"/>
    <w:rsid w:val="00B90C74"/>
    <w:rsid w:val="00B90F99"/>
    <w:rsid w:val="00B91093"/>
    <w:rsid w:val="00B9161A"/>
    <w:rsid w:val="00B91766"/>
    <w:rsid w:val="00B91891"/>
    <w:rsid w:val="00B919D0"/>
    <w:rsid w:val="00B91A12"/>
    <w:rsid w:val="00B91BCE"/>
    <w:rsid w:val="00B91C30"/>
    <w:rsid w:val="00B91E5D"/>
    <w:rsid w:val="00B91F6B"/>
    <w:rsid w:val="00B91FE5"/>
    <w:rsid w:val="00B92218"/>
    <w:rsid w:val="00B92E0E"/>
    <w:rsid w:val="00B92E11"/>
    <w:rsid w:val="00B9314B"/>
    <w:rsid w:val="00B932DC"/>
    <w:rsid w:val="00B934B7"/>
    <w:rsid w:val="00B93550"/>
    <w:rsid w:val="00B935A7"/>
    <w:rsid w:val="00B935D2"/>
    <w:rsid w:val="00B93C20"/>
    <w:rsid w:val="00B9412A"/>
    <w:rsid w:val="00B94399"/>
    <w:rsid w:val="00B945D0"/>
    <w:rsid w:val="00B9466F"/>
    <w:rsid w:val="00B94ADE"/>
    <w:rsid w:val="00B94BCD"/>
    <w:rsid w:val="00B94BD3"/>
    <w:rsid w:val="00B94C55"/>
    <w:rsid w:val="00B94C95"/>
    <w:rsid w:val="00B950E6"/>
    <w:rsid w:val="00B952EE"/>
    <w:rsid w:val="00B954AB"/>
    <w:rsid w:val="00B95539"/>
    <w:rsid w:val="00B955AB"/>
    <w:rsid w:val="00B955F1"/>
    <w:rsid w:val="00B95A26"/>
    <w:rsid w:val="00B95D18"/>
    <w:rsid w:val="00B95ECB"/>
    <w:rsid w:val="00B95F75"/>
    <w:rsid w:val="00B970C8"/>
    <w:rsid w:val="00B971FA"/>
    <w:rsid w:val="00B97418"/>
    <w:rsid w:val="00B97519"/>
    <w:rsid w:val="00B976BB"/>
    <w:rsid w:val="00B978B1"/>
    <w:rsid w:val="00B97A7B"/>
    <w:rsid w:val="00B97ABA"/>
    <w:rsid w:val="00B97F52"/>
    <w:rsid w:val="00B97FC6"/>
    <w:rsid w:val="00BA0528"/>
    <w:rsid w:val="00BA0903"/>
    <w:rsid w:val="00BA0959"/>
    <w:rsid w:val="00BA0A19"/>
    <w:rsid w:val="00BA0A8A"/>
    <w:rsid w:val="00BA0B79"/>
    <w:rsid w:val="00BA0C54"/>
    <w:rsid w:val="00BA0DA2"/>
    <w:rsid w:val="00BA0FE6"/>
    <w:rsid w:val="00BA1CBD"/>
    <w:rsid w:val="00BA28A7"/>
    <w:rsid w:val="00BA295D"/>
    <w:rsid w:val="00BA29F1"/>
    <w:rsid w:val="00BA2DB8"/>
    <w:rsid w:val="00BA2E85"/>
    <w:rsid w:val="00BA2EB3"/>
    <w:rsid w:val="00BA30C1"/>
    <w:rsid w:val="00BA33FD"/>
    <w:rsid w:val="00BA3573"/>
    <w:rsid w:val="00BA35E6"/>
    <w:rsid w:val="00BA3988"/>
    <w:rsid w:val="00BA3A2C"/>
    <w:rsid w:val="00BA3E28"/>
    <w:rsid w:val="00BA48A9"/>
    <w:rsid w:val="00BA4A84"/>
    <w:rsid w:val="00BA4FB2"/>
    <w:rsid w:val="00BA5530"/>
    <w:rsid w:val="00BA5985"/>
    <w:rsid w:val="00BA5DB7"/>
    <w:rsid w:val="00BA633E"/>
    <w:rsid w:val="00BA65FF"/>
    <w:rsid w:val="00BA71B1"/>
    <w:rsid w:val="00BA73F6"/>
    <w:rsid w:val="00BA785E"/>
    <w:rsid w:val="00BA79F9"/>
    <w:rsid w:val="00BA7B77"/>
    <w:rsid w:val="00BA7C00"/>
    <w:rsid w:val="00BA7F52"/>
    <w:rsid w:val="00BB01D7"/>
    <w:rsid w:val="00BB1169"/>
    <w:rsid w:val="00BB14E2"/>
    <w:rsid w:val="00BB162E"/>
    <w:rsid w:val="00BB1AD3"/>
    <w:rsid w:val="00BB1C80"/>
    <w:rsid w:val="00BB1D0B"/>
    <w:rsid w:val="00BB1F42"/>
    <w:rsid w:val="00BB1F9D"/>
    <w:rsid w:val="00BB2108"/>
    <w:rsid w:val="00BB23B3"/>
    <w:rsid w:val="00BB24B2"/>
    <w:rsid w:val="00BB2BB1"/>
    <w:rsid w:val="00BB2CC6"/>
    <w:rsid w:val="00BB2FE4"/>
    <w:rsid w:val="00BB3125"/>
    <w:rsid w:val="00BB31BB"/>
    <w:rsid w:val="00BB361A"/>
    <w:rsid w:val="00BB39C9"/>
    <w:rsid w:val="00BB3B23"/>
    <w:rsid w:val="00BB3CD0"/>
    <w:rsid w:val="00BB40D9"/>
    <w:rsid w:val="00BB4297"/>
    <w:rsid w:val="00BB42DB"/>
    <w:rsid w:val="00BB430C"/>
    <w:rsid w:val="00BB461B"/>
    <w:rsid w:val="00BB4688"/>
    <w:rsid w:val="00BB46F8"/>
    <w:rsid w:val="00BB48B8"/>
    <w:rsid w:val="00BB4AF8"/>
    <w:rsid w:val="00BB4B55"/>
    <w:rsid w:val="00BB4F08"/>
    <w:rsid w:val="00BB5052"/>
    <w:rsid w:val="00BB567E"/>
    <w:rsid w:val="00BB5765"/>
    <w:rsid w:val="00BB5ACC"/>
    <w:rsid w:val="00BB5D4B"/>
    <w:rsid w:val="00BB6924"/>
    <w:rsid w:val="00BB69F5"/>
    <w:rsid w:val="00BB6AD1"/>
    <w:rsid w:val="00BB6CEA"/>
    <w:rsid w:val="00BB6E15"/>
    <w:rsid w:val="00BB733D"/>
    <w:rsid w:val="00BB7598"/>
    <w:rsid w:val="00BB767B"/>
    <w:rsid w:val="00BB7DC0"/>
    <w:rsid w:val="00BB7DFF"/>
    <w:rsid w:val="00BC018F"/>
    <w:rsid w:val="00BC0316"/>
    <w:rsid w:val="00BC0319"/>
    <w:rsid w:val="00BC036C"/>
    <w:rsid w:val="00BC0444"/>
    <w:rsid w:val="00BC05EC"/>
    <w:rsid w:val="00BC074F"/>
    <w:rsid w:val="00BC0A6C"/>
    <w:rsid w:val="00BC0B71"/>
    <w:rsid w:val="00BC0E51"/>
    <w:rsid w:val="00BC11CE"/>
    <w:rsid w:val="00BC1276"/>
    <w:rsid w:val="00BC133E"/>
    <w:rsid w:val="00BC1936"/>
    <w:rsid w:val="00BC1D45"/>
    <w:rsid w:val="00BC1E94"/>
    <w:rsid w:val="00BC2A7E"/>
    <w:rsid w:val="00BC2D56"/>
    <w:rsid w:val="00BC3329"/>
    <w:rsid w:val="00BC34A6"/>
    <w:rsid w:val="00BC35C8"/>
    <w:rsid w:val="00BC3817"/>
    <w:rsid w:val="00BC3DE5"/>
    <w:rsid w:val="00BC402B"/>
    <w:rsid w:val="00BC42CA"/>
    <w:rsid w:val="00BC4445"/>
    <w:rsid w:val="00BC48E0"/>
    <w:rsid w:val="00BC4BF5"/>
    <w:rsid w:val="00BC506A"/>
    <w:rsid w:val="00BC5080"/>
    <w:rsid w:val="00BC50F6"/>
    <w:rsid w:val="00BC5245"/>
    <w:rsid w:val="00BC5262"/>
    <w:rsid w:val="00BC5458"/>
    <w:rsid w:val="00BC5B1C"/>
    <w:rsid w:val="00BC5CC1"/>
    <w:rsid w:val="00BC6697"/>
    <w:rsid w:val="00BC6698"/>
    <w:rsid w:val="00BC68B6"/>
    <w:rsid w:val="00BC698B"/>
    <w:rsid w:val="00BC69B1"/>
    <w:rsid w:val="00BC6C33"/>
    <w:rsid w:val="00BC6E0A"/>
    <w:rsid w:val="00BC6E27"/>
    <w:rsid w:val="00BC701A"/>
    <w:rsid w:val="00BC71E8"/>
    <w:rsid w:val="00BC720D"/>
    <w:rsid w:val="00BC75A6"/>
    <w:rsid w:val="00BC78AA"/>
    <w:rsid w:val="00BC7995"/>
    <w:rsid w:val="00BC79F1"/>
    <w:rsid w:val="00BC7A8B"/>
    <w:rsid w:val="00BC7C5A"/>
    <w:rsid w:val="00BC7CE8"/>
    <w:rsid w:val="00BC7DE0"/>
    <w:rsid w:val="00BD012E"/>
    <w:rsid w:val="00BD0369"/>
    <w:rsid w:val="00BD03A2"/>
    <w:rsid w:val="00BD0557"/>
    <w:rsid w:val="00BD055E"/>
    <w:rsid w:val="00BD110D"/>
    <w:rsid w:val="00BD16EC"/>
    <w:rsid w:val="00BD17E8"/>
    <w:rsid w:val="00BD204B"/>
    <w:rsid w:val="00BD209F"/>
    <w:rsid w:val="00BD260F"/>
    <w:rsid w:val="00BD2787"/>
    <w:rsid w:val="00BD2B14"/>
    <w:rsid w:val="00BD2CED"/>
    <w:rsid w:val="00BD2EAC"/>
    <w:rsid w:val="00BD3015"/>
    <w:rsid w:val="00BD31BE"/>
    <w:rsid w:val="00BD3322"/>
    <w:rsid w:val="00BD369B"/>
    <w:rsid w:val="00BD37CB"/>
    <w:rsid w:val="00BD38B5"/>
    <w:rsid w:val="00BD38FD"/>
    <w:rsid w:val="00BD3B8B"/>
    <w:rsid w:val="00BD3E5B"/>
    <w:rsid w:val="00BD3F48"/>
    <w:rsid w:val="00BD4113"/>
    <w:rsid w:val="00BD42C7"/>
    <w:rsid w:val="00BD47E0"/>
    <w:rsid w:val="00BD49AB"/>
    <w:rsid w:val="00BD4C00"/>
    <w:rsid w:val="00BD4CC9"/>
    <w:rsid w:val="00BD4D28"/>
    <w:rsid w:val="00BD4FB1"/>
    <w:rsid w:val="00BD5164"/>
    <w:rsid w:val="00BD5B0C"/>
    <w:rsid w:val="00BD5B99"/>
    <w:rsid w:val="00BD5D66"/>
    <w:rsid w:val="00BD5D97"/>
    <w:rsid w:val="00BD5DDD"/>
    <w:rsid w:val="00BD63DE"/>
    <w:rsid w:val="00BD66B4"/>
    <w:rsid w:val="00BD6723"/>
    <w:rsid w:val="00BD6B56"/>
    <w:rsid w:val="00BD71CC"/>
    <w:rsid w:val="00BD759A"/>
    <w:rsid w:val="00BD766C"/>
    <w:rsid w:val="00BD76DD"/>
    <w:rsid w:val="00BD79DA"/>
    <w:rsid w:val="00BD7A87"/>
    <w:rsid w:val="00BD7CC6"/>
    <w:rsid w:val="00BD7DE4"/>
    <w:rsid w:val="00BE045C"/>
    <w:rsid w:val="00BE05EB"/>
    <w:rsid w:val="00BE0D60"/>
    <w:rsid w:val="00BE0E85"/>
    <w:rsid w:val="00BE0EBC"/>
    <w:rsid w:val="00BE0F9E"/>
    <w:rsid w:val="00BE10A3"/>
    <w:rsid w:val="00BE11A0"/>
    <w:rsid w:val="00BE1292"/>
    <w:rsid w:val="00BE1481"/>
    <w:rsid w:val="00BE15B1"/>
    <w:rsid w:val="00BE1656"/>
    <w:rsid w:val="00BE1776"/>
    <w:rsid w:val="00BE1874"/>
    <w:rsid w:val="00BE192F"/>
    <w:rsid w:val="00BE1E3D"/>
    <w:rsid w:val="00BE1EA7"/>
    <w:rsid w:val="00BE2398"/>
    <w:rsid w:val="00BE34FD"/>
    <w:rsid w:val="00BE3706"/>
    <w:rsid w:val="00BE3747"/>
    <w:rsid w:val="00BE3773"/>
    <w:rsid w:val="00BE3A1B"/>
    <w:rsid w:val="00BE3CBF"/>
    <w:rsid w:val="00BE4020"/>
    <w:rsid w:val="00BE45B9"/>
    <w:rsid w:val="00BE47C2"/>
    <w:rsid w:val="00BE4B88"/>
    <w:rsid w:val="00BE4D2F"/>
    <w:rsid w:val="00BE5849"/>
    <w:rsid w:val="00BE58BF"/>
    <w:rsid w:val="00BE60A6"/>
    <w:rsid w:val="00BE61D0"/>
    <w:rsid w:val="00BE64B0"/>
    <w:rsid w:val="00BE64D3"/>
    <w:rsid w:val="00BE676C"/>
    <w:rsid w:val="00BE680D"/>
    <w:rsid w:val="00BE6D13"/>
    <w:rsid w:val="00BE7216"/>
    <w:rsid w:val="00BE72C5"/>
    <w:rsid w:val="00BE740A"/>
    <w:rsid w:val="00BE75CF"/>
    <w:rsid w:val="00BE794B"/>
    <w:rsid w:val="00BE7D28"/>
    <w:rsid w:val="00BE7EFF"/>
    <w:rsid w:val="00BF0416"/>
    <w:rsid w:val="00BF0F4A"/>
    <w:rsid w:val="00BF149F"/>
    <w:rsid w:val="00BF1D22"/>
    <w:rsid w:val="00BF1E84"/>
    <w:rsid w:val="00BF2104"/>
    <w:rsid w:val="00BF2145"/>
    <w:rsid w:val="00BF2206"/>
    <w:rsid w:val="00BF222C"/>
    <w:rsid w:val="00BF265A"/>
    <w:rsid w:val="00BF2857"/>
    <w:rsid w:val="00BF29DA"/>
    <w:rsid w:val="00BF2C9D"/>
    <w:rsid w:val="00BF2C9F"/>
    <w:rsid w:val="00BF2DB9"/>
    <w:rsid w:val="00BF305C"/>
    <w:rsid w:val="00BF325D"/>
    <w:rsid w:val="00BF3726"/>
    <w:rsid w:val="00BF3838"/>
    <w:rsid w:val="00BF39D9"/>
    <w:rsid w:val="00BF3B46"/>
    <w:rsid w:val="00BF3E7D"/>
    <w:rsid w:val="00BF43B8"/>
    <w:rsid w:val="00BF4654"/>
    <w:rsid w:val="00BF46CD"/>
    <w:rsid w:val="00BF47B2"/>
    <w:rsid w:val="00BF4D38"/>
    <w:rsid w:val="00BF4DED"/>
    <w:rsid w:val="00BF4E33"/>
    <w:rsid w:val="00BF4FEA"/>
    <w:rsid w:val="00BF50C4"/>
    <w:rsid w:val="00BF50E6"/>
    <w:rsid w:val="00BF53AB"/>
    <w:rsid w:val="00BF59A2"/>
    <w:rsid w:val="00BF5DF3"/>
    <w:rsid w:val="00BF5E5D"/>
    <w:rsid w:val="00BF5EB2"/>
    <w:rsid w:val="00BF6042"/>
    <w:rsid w:val="00BF674C"/>
    <w:rsid w:val="00BF6B7D"/>
    <w:rsid w:val="00BF6CE4"/>
    <w:rsid w:val="00BF6D11"/>
    <w:rsid w:val="00BF6E0D"/>
    <w:rsid w:val="00BF7192"/>
    <w:rsid w:val="00BF73D8"/>
    <w:rsid w:val="00BF754E"/>
    <w:rsid w:val="00BF787A"/>
    <w:rsid w:val="00BF7956"/>
    <w:rsid w:val="00BF7AAF"/>
    <w:rsid w:val="00BF7CF1"/>
    <w:rsid w:val="00BF7E6F"/>
    <w:rsid w:val="00BF7ED6"/>
    <w:rsid w:val="00C0005C"/>
    <w:rsid w:val="00C00207"/>
    <w:rsid w:val="00C00232"/>
    <w:rsid w:val="00C003FB"/>
    <w:rsid w:val="00C00B58"/>
    <w:rsid w:val="00C00BCA"/>
    <w:rsid w:val="00C011BA"/>
    <w:rsid w:val="00C01203"/>
    <w:rsid w:val="00C0139C"/>
    <w:rsid w:val="00C0197F"/>
    <w:rsid w:val="00C01BDB"/>
    <w:rsid w:val="00C02771"/>
    <w:rsid w:val="00C027D3"/>
    <w:rsid w:val="00C0280B"/>
    <w:rsid w:val="00C02826"/>
    <w:rsid w:val="00C02936"/>
    <w:rsid w:val="00C02A5F"/>
    <w:rsid w:val="00C02DE2"/>
    <w:rsid w:val="00C02E87"/>
    <w:rsid w:val="00C02EF2"/>
    <w:rsid w:val="00C03271"/>
    <w:rsid w:val="00C036C2"/>
    <w:rsid w:val="00C03809"/>
    <w:rsid w:val="00C03AFF"/>
    <w:rsid w:val="00C03EC6"/>
    <w:rsid w:val="00C03ECA"/>
    <w:rsid w:val="00C0420B"/>
    <w:rsid w:val="00C043B6"/>
    <w:rsid w:val="00C04914"/>
    <w:rsid w:val="00C04AF6"/>
    <w:rsid w:val="00C04B33"/>
    <w:rsid w:val="00C04BC2"/>
    <w:rsid w:val="00C04FEA"/>
    <w:rsid w:val="00C05034"/>
    <w:rsid w:val="00C052CB"/>
    <w:rsid w:val="00C053C1"/>
    <w:rsid w:val="00C05619"/>
    <w:rsid w:val="00C05632"/>
    <w:rsid w:val="00C05840"/>
    <w:rsid w:val="00C058CC"/>
    <w:rsid w:val="00C05B15"/>
    <w:rsid w:val="00C05B42"/>
    <w:rsid w:val="00C05CCC"/>
    <w:rsid w:val="00C05D5A"/>
    <w:rsid w:val="00C05E78"/>
    <w:rsid w:val="00C061E6"/>
    <w:rsid w:val="00C06607"/>
    <w:rsid w:val="00C067C4"/>
    <w:rsid w:val="00C06881"/>
    <w:rsid w:val="00C06B51"/>
    <w:rsid w:val="00C06C14"/>
    <w:rsid w:val="00C06CD5"/>
    <w:rsid w:val="00C071BB"/>
    <w:rsid w:val="00C07225"/>
    <w:rsid w:val="00C0731D"/>
    <w:rsid w:val="00C073CF"/>
    <w:rsid w:val="00C07437"/>
    <w:rsid w:val="00C079B9"/>
    <w:rsid w:val="00C079E3"/>
    <w:rsid w:val="00C07A13"/>
    <w:rsid w:val="00C07E09"/>
    <w:rsid w:val="00C10009"/>
    <w:rsid w:val="00C10594"/>
    <w:rsid w:val="00C10EC8"/>
    <w:rsid w:val="00C1102E"/>
    <w:rsid w:val="00C11968"/>
    <w:rsid w:val="00C11F6A"/>
    <w:rsid w:val="00C1227F"/>
    <w:rsid w:val="00C124F6"/>
    <w:rsid w:val="00C128C6"/>
    <w:rsid w:val="00C12936"/>
    <w:rsid w:val="00C12BEE"/>
    <w:rsid w:val="00C12CA1"/>
    <w:rsid w:val="00C12E35"/>
    <w:rsid w:val="00C12F02"/>
    <w:rsid w:val="00C12FB2"/>
    <w:rsid w:val="00C12FD7"/>
    <w:rsid w:val="00C13730"/>
    <w:rsid w:val="00C138BA"/>
    <w:rsid w:val="00C13D64"/>
    <w:rsid w:val="00C13E3E"/>
    <w:rsid w:val="00C13E98"/>
    <w:rsid w:val="00C13EB0"/>
    <w:rsid w:val="00C14097"/>
    <w:rsid w:val="00C145D4"/>
    <w:rsid w:val="00C14B28"/>
    <w:rsid w:val="00C14C24"/>
    <w:rsid w:val="00C14D16"/>
    <w:rsid w:val="00C14DE5"/>
    <w:rsid w:val="00C14EC0"/>
    <w:rsid w:val="00C14F5C"/>
    <w:rsid w:val="00C154F5"/>
    <w:rsid w:val="00C15990"/>
    <w:rsid w:val="00C15B09"/>
    <w:rsid w:val="00C15C1B"/>
    <w:rsid w:val="00C15DE9"/>
    <w:rsid w:val="00C15F9E"/>
    <w:rsid w:val="00C164D4"/>
    <w:rsid w:val="00C164F8"/>
    <w:rsid w:val="00C16519"/>
    <w:rsid w:val="00C16557"/>
    <w:rsid w:val="00C16595"/>
    <w:rsid w:val="00C1693F"/>
    <w:rsid w:val="00C16996"/>
    <w:rsid w:val="00C169AB"/>
    <w:rsid w:val="00C169E7"/>
    <w:rsid w:val="00C16ACC"/>
    <w:rsid w:val="00C16B36"/>
    <w:rsid w:val="00C16C4E"/>
    <w:rsid w:val="00C17231"/>
    <w:rsid w:val="00C1725C"/>
    <w:rsid w:val="00C172F8"/>
    <w:rsid w:val="00C17527"/>
    <w:rsid w:val="00C17810"/>
    <w:rsid w:val="00C17A29"/>
    <w:rsid w:val="00C17C98"/>
    <w:rsid w:val="00C17EEE"/>
    <w:rsid w:val="00C17F68"/>
    <w:rsid w:val="00C20059"/>
    <w:rsid w:val="00C201A6"/>
    <w:rsid w:val="00C201C8"/>
    <w:rsid w:val="00C201D3"/>
    <w:rsid w:val="00C204C7"/>
    <w:rsid w:val="00C206F1"/>
    <w:rsid w:val="00C2097A"/>
    <w:rsid w:val="00C20D19"/>
    <w:rsid w:val="00C20EA5"/>
    <w:rsid w:val="00C2148F"/>
    <w:rsid w:val="00C21553"/>
    <w:rsid w:val="00C216DF"/>
    <w:rsid w:val="00C21B4D"/>
    <w:rsid w:val="00C21B65"/>
    <w:rsid w:val="00C21C8E"/>
    <w:rsid w:val="00C21C97"/>
    <w:rsid w:val="00C21CFE"/>
    <w:rsid w:val="00C21D1E"/>
    <w:rsid w:val="00C21D26"/>
    <w:rsid w:val="00C21DC0"/>
    <w:rsid w:val="00C21F20"/>
    <w:rsid w:val="00C227E0"/>
    <w:rsid w:val="00C22B94"/>
    <w:rsid w:val="00C22DDD"/>
    <w:rsid w:val="00C2317E"/>
    <w:rsid w:val="00C23373"/>
    <w:rsid w:val="00C236DF"/>
    <w:rsid w:val="00C23A6B"/>
    <w:rsid w:val="00C23AFC"/>
    <w:rsid w:val="00C23C9F"/>
    <w:rsid w:val="00C23D3A"/>
    <w:rsid w:val="00C23E22"/>
    <w:rsid w:val="00C24206"/>
    <w:rsid w:val="00C24245"/>
    <w:rsid w:val="00C24493"/>
    <w:rsid w:val="00C2456F"/>
    <w:rsid w:val="00C248C1"/>
    <w:rsid w:val="00C24B28"/>
    <w:rsid w:val="00C24B5B"/>
    <w:rsid w:val="00C24EC3"/>
    <w:rsid w:val="00C24F3D"/>
    <w:rsid w:val="00C2524C"/>
    <w:rsid w:val="00C252F6"/>
    <w:rsid w:val="00C25308"/>
    <w:rsid w:val="00C25AE5"/>
    <w:rsid w:val="00C26003"/>
    <w:rsid w:val="00C260CD"/>
    <w:rsid w:val="00C261C5"/>
    <w:rsid w:val="00C264C6"/>
    <w:rsid w:val="00C268A7"/>
    <w:rsid w:val="00C26DFA"/>
    <w:rsid w:val="00C26ED7"/>
    <w:rsid w:val="00C26F79"/>
    <w:rsid w:val="00C27505"/>
    <w:rsid w:val="00C27742"/>
    <w:rsid w:val="00C27B72"/>
    <w:rsid w:val="00C27B81"/>
    <w:rsid w:val="00C27C92"/>
    <w:rsid w:val="00C30190"/>
    <w:rsid w:val="00C3023C"/>
    <w:rsid w:val="00C30728"/>
    <w:rsid w:val="00C3082A"/>
    <w:rsid w:val="00C30C6A"/>
    <w:rsid w:val="00C30EDC"/>
    <w:rsid w:val="00C311F3"/>
    <w:rsid w:val="00C313E9"/>
    <w:rsid w:val="00C314CA"/>
    <w:rsid w:val="00C31619"/>
    <w:rsid w:val="00C317D3"/>
    <w:rsid w:val="00C3199B"/>
    <w:rsid w:val="00C31B9C"/>
    <w:rsid w:val="00C320E9"/>
    <w:rsid w:val="00C32129"/>
    <w:rsid w:val="00C32184"/>
    <w:rsid w:val="00C3224A"/>
    <w:rsid w:val="00C3254A"/>
    <w:rsid w:val="00C325EF"/>
    <w:rsid w:val="00C32751"/>
    <w:rsid w:val="00C3297D"/>
    <w:rsid w:val="00C32EE9"/>
    <w:rsid w:val="00C32FA5"/>
    <w:rsid w:val="00C32FEC"/>
    <w:rsid w:val="00C331B2"/>
    <w:rsid w:val="00C33216"/>
    <w:rsid w:val="00C33300"/>
    <w:rsid w:val="00C33697"/>
    <w:rsid w:val="00C336AB"/>
    <w:rsid w:val="00C336C9"/>
    <w:rsid w:val="00C337B3"/>
    <w:rsid w:val="00C33A6C"/>
    <w:rsid w:val="00C33C5A"/>
    <w:rsid w:val="00C33DF0"/>
    <w:rsid w:val="00C34335"/>
    <w:rsid w:val="00C344A0"/>
    <w:rsid w:val="00C34730"/>
    <w:rsid w:val="00C34AEC"/>
    <w:rsid w:val="00C34D16"/>
    <w:rsid w:val="00C35013"/>
    <w:rsid w:val="00C35028"/>
    <w:rsid w:val="00C350CB"/>
    <w:rsid w:val="00C351E1"/>
    <w:rsid w:val="00C35601"/>
    <w:rsid w:val="00C35806"/>
    <w:rsid w:val="00C3589C"/>
    <w:rsid w:val="00C358C6"/>
    <w:rsid w:val="00C35B05"/>
    <w:rsid w:val="00C364FA"/>
    <w:rsid w:val="00C36626"/>
    <w:rsid w:val="00C36715"/>
    <w:rsid w:val="00C36A72"/>
    <w:rsid w:val="00C36CC7"/>
    <w:rsid w:val="00C36D34"/>
    <w:rsid w:val="00C36D65"/>
    <w:rsid w:val="00C36F09"/>
    <w:rsid w:val="00C36FB8"/>
    <w:rsid w:val="00C373F7"/>
    <w:rsid w:val="00C3768C"/>
    <w:rsid w:val="00C4085D"/>
    <w:rsid w:val="00C4094C"/>
    <w:rsid w:val="00C4098E"/>
    <w:rsid w:val="00C40DC9"/>
    <w:rsid w:val="00C4108D"/>
    <w:rsid w:val="00C4146F"/>
    <w:rsid w:val="00C41629"/>
    <w:rsid w:val="00C41645"/>
    <w:rsid w:val="00C41795"/>
    <w:rsid w:val="00C419BC"/>
    <w:rsid w:val="00C41A38"/>
    <w:rsid w:val="00C41D9D"/>
    <w:rsid w:val="00C41E02"/>
    <w:rsid w:val="00C421A7"/>
    <w:rsid w:val="00C42294"/>
    <w:rsid w:val="00C42865"/>
    <w:rsid w:val="00C42B77"/>
    <w:rsid w:val="00C42D59"/>
    <w:rsid w:val="00C43234"/>
    <w:rsid w:val="00C43624"/>
    <w:rsid w:val="00C43A80"/>
    <w:rsid w:val="00C43B40"/>
    <w:rsid w:val="00C44330"/>
    <w:rsid w:val="00C447D3"/>
    <w:rsid w:val="00C44AD2"/>
    <w:rsid w:val="00C44CDD"/>
    <w:rsid w:val="00C44E39"/>
    <w:rsid w:val="00C44ED5"/>
    <w:rsid w:val="00C450B1"/>
    <w:rsid w:val="00C451AA"/>
    <w:rsid w:val="00C453AB"/>
    <w:rsid w:val="00C458C2"/>
    <w:rsid w:val="00C45B9D"/>
    <w:rsid w:val="00C461CD"/>
    <w:rsid w:val="00C469D9"/>
    <w:rsid w:val="00C46A3F"/>
    <w:rsid w:val="00C4713E"/>
    <w:rsid w:val="00C4733E"/>
    <w:rsid w:val="00C47473"/>
    <w:rsid w:val="00C476C6"/>
    <w:rsid w:val="00C47733"/>
    <w:rsid w:val="00C477DD"/>
    <w:rsid w:val="00C4793C"/>
    <w:rsid w:val="00C50269"/>
    <w:rsid w:val="00C502A9"/>
    <w:rsid w:val="00C5053A"/>
    <w:rsid w:val="00C50633"/>
    <w:rsid w:val="00C50867"/>
    <w:rsid w:val="00C50917"/>
    <w:rsid w:val="00C50DF8"/>
    <w:rsid w:val="00C50E44"/>
    <w:rsid w:val="00C510F9"/>
    <w:rsid w:val="00C511CD"/>
    <w:rsid w:val="00C51322"/>
    <w:rsid w:val="00C516A4"/>
    <w:rsid w:val="00C518AA"/>
    <w:rsid w:val="00C51B51"/>
    <w:rsid w:val="00C51C72"/>
    <w:rsid w:val="00C51C9B"/>
    <w:rsid w:val="00C5287E"/>
    <w:rsid w:val="00C52A2B"/>
    <w:rsid w:val="00C52A88"/>
    <w:rsid w:val="00C52D2F"/>
    <w:rsid w:val="00C52E32"/>
    <w:rsid w:val="00C52EED"/>
    <w:rsid w:val="00C530EB"/>
    <w:rsid w:val="00C533B8"/>
    <w:rsid w:val="00C534A0"/>
    <w:rsid w:val="00C53517"/>
    <w:rsid w:val="00C53B3B"/>
    <w:rsid w:val="00C53F92"/>
    <w:rsid w:val="00C54371"/>
    <w:rsid w:val="00C5439E"/>
    <w:rsid w:val="00C544CB"/>
    <w:rsid w:val="00C546B2"/>
    <w:rsid w:val="00C546FC"/>
    <w:rsid w:val="00C549A6"/>
    <w:rsid w:val="00C55128"/>
    <w:rsid w:val="00C551EF"/>
    <w:rsid w:val="00C553F0"/>
    <w:rsid w:val="00C55457"/>
    <w:rsid w:val="00C55638"/>
    <w:rsid w:val="00C55E03"/>
    <w:rsid w:val="00C55E5D"/>
    <w:rsid w:val="00C5608C"/>
    <w:rsid w:val="00C56527"/>
    <w:rsid w:val="00C56942"/>
    <w:rsid w:val="00C56F7B"/>
    <w:rsid w:val="00C571E1"/>
    <w:rsid w:val="00C57209"/>
    <w:rsid w:val="00C57502"/>
    <w:rsid w:val="00C57506"/>
    <w:rsid w:val="00C5755D"/>
    <w:rsid w:val="00C576CE"/>
    <w:rsid w:val="00C578BF"/>
    <w:rsid w:val="00C57965"/>
    <w:rsid w:val="00C6017D"/>
    <w:rsid w:val="00C602DB"/>
    <w:rsid w:val="00C60483"/>
    <w:rsid w:val="00C6097E"/>
    <w:rsid w:val="00C60B81"/>
    <w:rsid w:val="00C60C1A"/>
    <w:rsid w:val="00C60C33"/>
    <w:rsid w:val="00C60F2E"/>
    <w:rsid w:val="00C61285"/>
    <w:rsid w:val="00C6162A"/>
    <w:rsid w:val="00C61977"/>
    <w:rsid w:val="00C619BE"/>
    <w:rsid w:val="00C61B3E"/>
    <w:rsid w:val="00C61D39"/>
    <w:rsid w:val="00C61EDB"/>
    <w:rsid w:val="00C62144"/>
    <w:rsid w:val="00C6275E"/>
    <w:rsid w:val="00C62A04"/>
    <w:rsid w:val="00C62C3E"/>
    <w:rsid w:val="00C62CB9"/>
    <w:rsid w:val="00C62E87"/>
    <w:rsid w:val="00C630B8"/>
    <w:rsid w:val="00C63686"/>
    <w:rsid w:val="00C63920"/>
    <w:rsid w:val="00C63D93"/>
    <w:rsid w:val="00C63DBB"/>
    <w:rsid w:val="00C63ED1"/>
    <w:rsid w:val="00C64095"/>
    <w:rsid w:val="00C644DF"/>
    <w:rsid w:val="00C64802"/>
    <w:rsid w:val="00C6481A"/>
    <w:rsid w:val="00C648D1"/>
    <w:rsid w:val="00C64B87"/>
    <w:rsid w:val="00C64C43"/>
    <w:rsid w:val="00C64FD5"/>
    <w:rsid w:val="00C651E3"/>
    <w:rsid w:val="00C65272"/>
    <w:rsid w:val="00C6530D"/>
    <w:rsid w:val="00C658F5"/>
    <w:rsid w:val="00C65A35"/>
    <w:rsid w:val="00C65AC1"/>
    <w:rsid w:val="00C65CF9"/>
    <w:rsid w:val="00C660AC"/>
    <w:rsid w:val="00C6620C"/>
    <w:rsid w:val="00C66426"/>
    <w:rsid w:val="00C66A4C"/>
    <w:rsid w:val="00C66AEC"/>
    <w:rsid w:val="00C66B2A"/>
    <w:rsid w:val="00C66BE7"/>
    <w:rsid w:val="00C66D22"/>
    <w:rsid w:val="00C674C3"/>
    <w:rsid w:val="00C67788"/>
    <w:rsid w:val="00C678A2"/>
    <w:rsid w:val="00C678AF"/>
    <w:rsid w:val="00C67C99"/>
    <w:rsid w:val="00C70166"/>
    <w:rsid w:val="00C70392"/>
    <w:rsid w:val="00C70422"/>
    <w:rsid w:val="00C7047A"/>
    <w:rsid w:val="00C70615"/>
    <w:rsid w:val="00C70708"/>
    <w:rsid w:val="00C70719"/>
    <w:rsid w:val="00C708A0"/>
    <w:rsid w:val="00C70C49"/>
    <w:rsid w:val="00C70C6A"/>
    <w:rsid w:val="00C70D16"/>
    <w:rsid w:val="00C70E6F"/>
    <w:rsid w:val="00C70F3B"/>
    <w:rsid w:val="00C711C6"/>
    <w:rsid w:val="00C71444"/>
    <w:rsid w:val="00C715A4"/>
    <w:rsid w:val="00C71844"/>
    <w:rsid w:val="00C71B71"/>
    <w:rsid w:val="00C71C4B"/>
    <w:rsid w:val="00C71E14"/>
    <w:rsid w:val="00C72282"/>
    <w:rsid w:val="00C72639"/>
    <w:rsid w:val="00C72658"/>
    <w:rsid w:val="00C7280E"/>
    <w:rsid w:val="00C728BB"/>
    <w:rsid w:val="00C72CFA"/>
    <w:rsid w:val="00C72EFE"/>
    <w:rsid w:val="00C72F35"/>
    <w:rsid w:val="00C732DE"/>
    <w:rsid w:val="00C73482"/>
    <w:rsid w:val="00C73845"/>
    <w:rsid w:val="00C73954"/>
    <w:rsid w:val="00C739DE"/>
    <w:rsid w:val="00C73BA8"/>
    <w:rsid w:val="00C73DCC"/>
    <w:rsid w:val="00C74162"/>
    <w:rsid w:val="00C74610"/>
    <w:rsid w:val="00C746F7"/>
    <w:rsid w:val="00C74A07"/>
    <w:rsid w:val="00C74BEA"/>
    <w:rsid w:val="00C74C5F"/>
    <w:rsid w:val="00C74F2E"/>
    <w:rsid w:val="00C7502F"/>
    <w:rsid w:val="00C754A5"/>
    <w:rsid w:val="00C7559D"/>
    <w:rsid w:val="00C75961"/>
    <w:rsid w:val="00C75962"/>
    <w:rsid w:val="00C75997"/>
    <w:rsid w:val="00C75A31"/>
    <w:rsid w:val="00C75AA0"/>
    <w:rsid w:val="00C76005"/>
    <w:rsid w:val="00C762C4"/>
    <w:rsid w:val="00C7646B"/>
    <w:rsid w:val="00C76658"/>
    <w:rsid w:val="00C76710"/>
    <w:rsid w:val="00C767E3"/>
    <w:rsid w:val="00C76862"/>
    <w:rsid w:val="00C76D6C"/>
    <w:rsid w:val="00C76F09"/>
    <w:rsid w:val="00C7720B"/>
    <w:rsid w:val="00C773F0"/>
    <w:rsid w:val="00C7785A"/>
    <w:rsid w:val="00C77A1E"/>
    <w:rsid w:val="00C77C3C"/>
    <w:rsid w:val="00C77FDB"/>
    <w:rsid w:val="00C7E08D"/>
    <w:rsid w:val="00C800C8"/>
    <w:rsid w:val="00C805A8"/>
    <w:rsid w:val="00C80632"/>
    <w:rsid w:val="00C80CBA"/>
    <w:rsid w:val="00C80D29"/>
    <w:rsid w:val="00C80E63"/>
    <w:rsid w:val="00C816F4"/>
    <w:rsid w:val="00C8172D"/>
    <w:rsid w:val="00C81B86"/>
    <w:rsid w:val="00C81F5E"/>
    <w:rsid w:val="00C81FF5"/>
    <w:rsid w:val="00C82062"/>
    <w:rsid w:val="00C82065"/>
    <w:rsid w:val="00C823F6"/>
    <w:rsid w:val="00C8249F"/>
    <w:rsid w:val="00C826CC"/>
    <w:rsid w:val="00C827FC"/>
    <w:rsid w:val="00C8292E"/>
    <w:rsid w:val="00C82BD7"/>
    <w:rsid w:val="00C82C1D"/>
    <w:rsid w:val="00C82C2E"/>
    <w:rsid w:val="00C8313E"/>
    <w:rsid w:val="00C831A4"/>
    <w:rsid w:val="00C83211"/>
    <w:rsid w:val="00C837CE"/>
    <w:rsid w:val="00C837E1"/>
    <w:rsid w:val="00C8395A"/>
    <w:rsid w:val="00C8421D"/>
    <w:rsid w:val="00C846D8"/>
    <w:rsid w:val="00C85104"/>
    <w:rsid w:val="00C8550E"/>
    <w:rsid w:val="00C8577A"/>
    <w:rsid w:val="00C85A93"/>
    <w:rsid w:val="00C85D65"/>
    <w:rsid w:val="00C861D7"/>
    <w:rsid w:val="00C862BA"/>
    <w:rsid w:val="00C8653B"/>
    <w:rsid w:val="00C86E61"/>
    <w:rsid w:val="00C86EFA"/>
    <w:rsid w:val="00C87948"/>
    <w:rsid w:val="00C87B14"/>
    <w:rsid w:val="00C9015B"/>
    <w:rsid w:val="00C9030B"/>
    <w:rsid w:val="00C90683"/>
    <w:rsid w:val="00C9091C"/>
    <w:rsid w:val="00C91DD6"/>
    <w:rsid w:val="00C92170"/>
    <w:rsid w:val="00C921DB"/>
    <w:rsid w:val="00C92315"/>
    <w:rsid w:val="00C923F2"/>
    <w:rsid w:val="00C925F8"/>
    <w:rsid w:val="00C9278D"/>
    <w:rsid w:val="00C9279F"/>
    <w:rsid w:val="00C927F9"/>
    <w:rsid w:val="00C928E7"/>
    <w:rsid w:val="00C9297B"/>
    <w:rsid w:val="00C92A2B"/>
    <w:rsid w:val="00C92B5B"/>
    <w:rsid w:val="00C92BCD"/>
    <w:rsid w:val="00C92C7C"/>
    <w:rsid w:val="00C92D3A"/>
    <w:rsid w:val="00C92D8F"/>
    <w:rsid w:val="00C92F17"/>
    <w:rsid w:val="00C9325B"/>
    <w:rsid w:val="00C9327A"/>
    <w:rsid w:val="00C9329B"/>
    <w:rsid w:val="00C9336D"/>
    <w:rsid w:val="00C93444"/>
    <w:rsid w:val="00C93772"/>
    <w:rsid w:val="00C94061"/>
    <w:rsid w:val="00C941E2"/>
    <w:rsid w:val="00C94202"/>
    <w:rsid w:val="00C946D5"/>
    <w:rsid w:val="00C9475E"/>
    <w:rsid w:val="00C94912"/>
    <w:rsid w:val="00C94989"/>
    <w:rsid w:val="00C94C82"/>
    <w:rsid w:val="00C95196"/>
    <w:rsid w:val="00C95240"/>
    <w:rsid w:val="00C953FE"/>
    <w:rsid w:val="00C95560"/>
    <w:rsid w:val="00C95591"/>
    <w:rsid w:val="00C956D2"/>
    <w:rsid w:val="00C95A90"/>
    <w:rsid w:val="00C95FA1"/>
    <w:rsid w:val="00C96225"/>
    <w:rsid w:val="00C964EF"/>
    <w:rsid w:val="00C96BDC"/>
    <w:rsid w:val="00C96C8F"/>
    <w:rsid w:val="00C96D4C"/>
    <w:rsid w:val="00C96E03"/>
    <w:rsid w:val="00C96E5B"/>
    <w:rsid w:val="00C96F96"/>
    <w:rsid w:val="00C97150"/>
    <w:rsid w:val="00C9725E"/>
    <w:rsid w:val="00C97271"/>
    <w:rsid w:val="00C977A8"/>
    <w:rsid w:val="00C97951"/>
    <w:rsid w:val="00CA06A5"/>
    <w:rsid w:val="00CA06DB"/>
    <w:rsid w:val="00CA0DE0"/>
    <w:rsid w:val="00CA0E73"/>
    <w:rsid w:val="00CA0F53"/>
    <w:rsid w:val="00CA123E"/>
    <w:rsid w:val="00CA12D4"/>
    <w:rsid w:val="00CA1318"/>
    <w:rsid w:val="00CA19B5"/>
    <w:rsid w:val="00CA20A1"/>
    <w:rsid w:val="00CA20DB"/>
    <w:rsid w:val="00CA20FA"/>
    <w:rsid w:val="00CA215D"/>
    <w:rsid w:val="00CA226A"/>
    <w:rsid w:val="00CA2790"/>
    <w:rsid w:val="00CA2CA1"/>
    <w:rsid w:val="00CA2D1B"/>
    <w:rsid w:val="00CA2D43"/>
    <w:rsid w:val="00CA2D6C"/>
    <w:rsid w:val="00CA2F8D"/>
    <w:rsid w:val="00CA324A"/>
    <w:rsid w:val="00CA3924"/>
    <w:rsid w:val="00CA3FB1"/>
    <w:rsid w:val="00CA4226"/>
    <w:rsid w:val="00CA4683"/>
    <w:rsid w:val="00CA508B"/>
    <w:rsid w:val="00CA510D"/>
    <w:rsid w:val="00CA5313"/>
    <w:rsid w:val="00CA591F"/>
    <w:rsid w:val="00CA5D8B"/>
    <w:rsid w:val="00CA5DCB"/>
    <w:rsid w:val="00CA5E0A"/>
    <w:rsid w:val="00CA5E37"/>
    <w:rsid w:val="00CA5F13"/>
    <w:rsid w:val="00CA5F8D"/>
    <w:rsid w:val="00CA607A"/>
    <w:rsid w:val="00CA63C3"/>
    <w:rsid w:val="00CA66E3"/>
    <w:rsid w:val="00CA67A4"/>
    <w:rsid w:val="00CA6906"/>
    <w:rsid w:val="00CA6B6B"/>
    <w:rsid w:val="00CA6BF6"/>
    <w:rsid w:val="00CA6C85"/>
    <w:rsid w:val="00CA752D"/>
    <w:rsid w:val="00CA75D6"/>
    <w:rsid w:val="00CA7AD4"/>
    <w:rsid w:val="00CA7BEC"/>
    <w:rsid w:val="00CA7E9A"/>
    <w:rsid w:val="00CA7EDC"/>
    <w:rsid w:val="00CA7FA9"/>
    <w:rsid w:val="00CA7FDC"/>
    <w:rsid w:val="00CA7FF9"/>
    <w:rsid w:val="00CB0293"/>
    <w:rsid w:val="00CB046C"/>
    <w:rsid w:val="00CB04C3"/>
    <w:rsid w:val="00CB0B17"/>
    <w:rsid w:val="00CB0C50"/>
    <w:rsid w:val="00CB1563"/>
    <w:rsid w:val="00CB1C36"/>
    <w:rsid w:val="00CB20D9"/>
    <w:rsid w:val="00CB20FD"/>
    <w:rsid w:val="00CB3005"/>
    <w:rsid w:val="00CB3135"/>
    <w:rsid w:val="00CB318E"/>
    <w:rsid w:val="00CB36C9"/>
    <w:rsid w:val="00CB3829"/>
    <w:rsid w:val="00CB3B4E"/>
    <w:rsid w:val="00CB3E70"/>
    <w:rsid w:val="00CB4036"/>
    <w:rsid w:val="00CB4334"/>
    <w:rsid w:val="00CB4356"/>
    <w:rsid w:val="00CB440C"/>
    <w:rsid w:val="00CB4533"/>
    <w:rsid w:val="00CB46C8"/>
    <w:rsid w:val="00CB4845"/>
    <w:rsid w:val="00CB4AA9"/>
    <w:rsid w:val="00CB526C"/>
    <w:rsid w:val="00CB55F9"/>
    <w:rsid w:val="00CB5828"/>
    <w:rsid w:val="00CB58C6"/>
    <w:rsid w:val="00CB609A"/>
    <w:rsid w:val="00CB60BA"/>
    <w:rsid w:val="00CB60EF"/>
    <w:rsid w:val="00CB62EA"/>
    <w:rsid w:val="00CB6A38"/>
    <w:rsid w:val="00CB6B70"/>
    <w:rsid w:val="00CB6CED"/>
    <w:rsid w:val="00CB6F53"/>
    <w:rsid w:val="00CB70CA"/>
    <w:rsid w:val="00CB74BC"/>
    <w:rsid w:val="00CB750C"/>
    <w:rsid w:val="00CB7571"/>
    <w:rsid w:val="00CB78D6"/>
    <w:rsid w:val="00CB7B02"/>
    <w:rsid w:val="00CB7B80"/>
    <w:rsid w:val="00CB7CA5"/>
    <w:rsid w:val="00CB7D99"/>
    <w:rsid w:val="00CC02E1"/>
    <w:rsid w:val="00CC0350"/>
    <w:rsid w:val="00CC053D"/>
    <w:rsid w:val="00CC0764"/>
    <w:rsid w:val="00CC0837"/>
    <w:rsid w:val="00CC084A"/>
    <w:rsid w:val="00CC0906"/>
    <w:rsid w:val="00CC0CE2"/>
    <w:rsid w:val="00CC0E5B"/>
    <w:rsid w:val="00CC1042"/>
    <w:rsid w:val="00CC1353"/>
    <w:rsid w:val="00CC16E6"/>
    <w:rsid w:val="00CC1A91"/>
    <w:rsid w:val="00CC1ECC"/>
    <w:rsid w:val="00CC2191"/>
    <w:rsid w:val="00CC27CF"/>
    <w:rsid w:val="00CC2D5A"/>
    <w:rsid w:val="00CC2EB5"/>
    <w:rsid w:val="00CC3230"/>
    <w:rsid w:val="00CC367C"/>
    <w:rsid w:val="00CC3710"/>
    <w:rsid w:val="00CC3C87"/>
    <w:rsid w:val="00CC3D99"/>
    <w:rsid w:val="00CC4FBF"/>
    <w:rsid w:val="00CC533F"/>
    <w:rsid w:val="00CC53A5"/>
    <w:rsid w:val="00CC562B"/>
    <w:rsid w:val="00CC59E4"/>
    <w:rsid w:val="00CC5A84"/>
    <w:rsid w:val="00CC5B7F"/>
    <w:rsid w:val="00CC5D9C"/>
    <w:rsid w:val="00CC5E0C"/>
    <w:rsid w:val="00CC5EB2"/>
    <w:rsid w:val="00CC5F2D"/>
    <w:rsid w:val="00CC610B"/>
    <w:rsid w:val="00CC68D3"/>
    <w:rsid w:val="00CC6BE7"/>
    <w:rsid w:val="00CC6F21"/>
    <w:rsid w:val="00CC70D6"/>
    <w:rsid w:val="00CC733A"/>
    <w:rsid w:val="00CC76C7"/>
    <w:rsid w:val="00CC7845"/>
    <w:rsid w:val="00CC78A2"/>
    <w:rsid w:val="00CC7BE7"/>
    <w:rsid w:val="00CC7D63"/>
    <w:rsid w:val="00CC7D65"/>
    <w:rsid w:val="00CC7E13"/>
    <w:rsid w:val="00CC7EDC"/>
    <w:rsid w:val="00CC7EF7"/>
    <w:rsid w:val="00CD078C"/>
    <w:rsid w:val="00CD0C1A"/>
    <w:rsid w:val="00CD0C88"/>
    <w:rsid w:val="00CD0D23"/>
    <w:rsid w:val="00CD0E62"/>
    <w:rsid w:val="00CD109B"/>
    <w:rsid w:val="00CD10A6"/>
    <w:rsid w:val="00CD10C9"/>
    <w:rsid w:val="00CD11BD"/>
    <w:rsid w:val="00CD159A"/>
    <w:rsid w:val="00CD171B"/>
    <w:rsid w:val="00CD1885"/>
    <w:rsid w:val="00CD1947"/>
    <w:rsid w:val="00CD1C97"/>
    <w:rsid w:val="00CD1D66"/>
    <w:rsid w:val="00CD1D67"/>
    <w:rsid w:val="00CD2277"/>
    <w:rsid w:val="00CD24A1"/>
    <w:rsid w:val="00CD284A"/>
    <w:rsid w:val="00CD29C1"/>
    <w:rsid w:val="00CD2A9E"/>
    <w:rsid w:val="00CD3075"/>
    <w:rsid w:val="00CD362B"/>
    <w:rsid w:val="00CD362C"/>
    <w:rsid w:val="00CD378F"/>
    <w:rsid w:val="00CD3867"/>
    <w:rsid w:val="00CD398E"/>
    <w:rsid w:val="00CD3A91"/>
    <w:rsid w:val="00CD411E"/>
    <w:rsid w:val="00CD4343"/>
    <w:rsid w:val="00CD4367"/>
    <w:rsid w:val="00CD43BF"/>
    <w:rsid w:val="00CD43CD"/>
    <w:rsid w:val="00CD43D9"/>
    <w:rsid w:val="00CD455E"/>
    <w:rsid w:val="00CD4939"/>
    <w:rsid w:val="00CD500A"/>
    <w:rsid w:val="00CD51B6"/>
    <w:rsid w:val="00CD52E0"/>
    <w:rsid w:val="00CD5744"/>
    <w:rsid w:val="00CD57A3"/>
    <w:rsid w:val="00CD5829"/>
    <w:rsid w:val="00CD598B"/>
    <w:rsid w:val="00CD5BCE"/>
    <w:rsid w:val="00CD5EF2"/>
    <w:rsid w:val="00CD6051"/>
    <w:rsid w:val="00CD63DB"/>
    <w:rsid w:val="00CD64BF"/>
    <w:rsid w:val="00CD65B8"/>
    <w:rsid w:val="00CD6684"/>
    <w:rsid w:val="00CD67CC"/>
    <w:rsid w:val="00CD6922"/>
    <w:rsid w:val="00CD6975"/>
    <w:rsid w:val="00CD6A31"/>
    <w:rsid w:val="00CD6C4F"/>
    <w:rsid w:val="00CD6DC2"/>
    <w:rsid w:val="00CD7019"/>
    <w:rsid w:val="00CD719A"/>
    <w:rsid w:val="00CD72B6"/>
    <w:rsid w:val="00CD73F7"/>
    <w:rsid w:val="00CD76ED"/>
    <w:rsid w:val="00CD7AA7"/>
    <w:rsid w:val="00CD7BBF"/>
    <w:rsid w:val="00CD7D2B"/>
    <w:rsid w:val="00CD7F20"/>
    <w:rsid w:val="00CD7FB0"/>
    <w:rsid w:val="00CE0B52"/>
    <w:rsid w:val="00CE1030"/>
    <w:rsid w:val="00CE1162"/>
    <w:rsid w:val="00CE121C"/>
    <w:rsid w:val="00CE1324"/>
    <w:rsid w:val="00CE1747"/>
    <w:rsid w:val="00CE179F"/>
    <w:rsid w:val="00CE1C85"/>
    <w:rsid w:val="00CE1D80"/>
    <w:rsid w:val="00CE213E"/>
    <w:rsid w:val="00CE223D"/>
    <w:rsid w:val="00CE22B1"/>
    <w:rsid w:val="00CE2360"/>
    <w:rsid w:val="00CE2389"/>
    <w:rsid w:val="00CE29CE"/>
    <w:rsid w:val="00CE2B25"/>
    <w:rsid w:val="00CE2B68"/>
    <w:rsid w:val="00CE2B74"/>
    <w:rsid w:val="00CE2C3C"/>
    <w:rsid w:val="00CE2E4F"/>
    <w:rsid w:val="00CE2EE4"/>
    <w:rsid w:val="00CE3053"/>
    <w:rsid w:val="00CE351B"/>
    <w:rsid w:val="00CE375C"/>
    <w:rsid w:val="00CE3B2B"/>
    <w:rsid w:val="00CE3D3D"/>
    <w:rsid w:val="00CE3F45"/>
    <w:rsid w:val="00CE4508"/>
    <w:rsid w:val="00CE45E8"/>
    <w:rsid w:val="00CE467B"/>
    <w:rsid w:val="00CE47E5"/>
    <w:rsid w:val="00CE498E"/>
    <w:rsid w:val="00CE4AB9"/>
    <w:rsid w:val="00CE4AD6"/>
    <w:rsid w:val="00CE50C4"/>
    <w:rsid w:val="00CE510A"/>
    <w:rsid w:val="00CE5251"/>
    <w:rsid w:val="00CE52C0"/>
    <w:rsid w:val="00CE54BB"/>
    <w:rsid w:val="00CE590A"/>
    <w:rsid w:val="00CE59B1"/>
    <w:rsid w:val="00CE5F40"/>
    <w:rsid w:val="00CE6068"/>
    <w:rsid w:val="00CE6AE1"/>
    <w:rsid w:val="00CE6D1C"/>
    <w:rsid w:val="00CE70CD"/>
    <w:rsid w:val="00CE7686"/>
    <w:rsid w:val="00CE76C2"/>
    <w:rsid w:val="00CE7A32"/>
    <w:rsid w:val="00CE7AD6"/>
    <w:rsid w:val="00CE7B2F"/>
    <w:rsid w:val="00CE7CC1"/>
    <w:rsid w:val="00CF017B"/>
    <w:rsid w:val="00CF0353"/>
    <w:rsid w:val="00CF041C"/>
    <w:rsid w:val="00CF0606"/>
    <w:rsid w:val="00CF086D"/>
    <w:rsid w:val="00CF087E"/>
    <w:rsid w:val="00CF0A82"/>
    <w:rsid w:val="00CF0AF2"/>
    <w:rsid w:val="00CF0B38"/>
    <w:rsid w:val="00CF0BDE"/>
    <w:rsid w:val="00CF0D14"/>
    <w:rsid w:val="00CF0D71"/>
    <w:rsid w:val="00CF1219"/>
    <w:rsid w:val="00CF1850"/>
    <w:rsid w:val="00CF1987"/>
    <w:rsid w:val="00CF2063"/>
    <w:rsid w:val="00CF206D"/>
    <w:rsid w:val="00CF2191"/>
    <w:rsid w:val="00CF2482"/>
    <w:rsid w:val="00CF24EE"/>
    <w:rsid w:val="00CF2CD9"/>
    <w:rsid w:val="00CF2FD0"/>
    <w:rsid w:val="00CF3120"/>
    <w:rsid w:val="00CF317B"/>
    <w:rsid w:val="00CF339F"/>
    <w:rsid w:val="00CF342F"/>
    <w:rsid w:val="00CF3488"/>
    <w:rsid w:val="00CF364D"/>
    <w:rsid w:val="00CF3F34"/>
    <w:rsid w:val="00CF3F6B"/>
    <w:rsid w:val="00CF4309"/>
    <w:rsid w:val="00CF458E"/>
    <w:rsid w:val="00CF467E"/>
    <w:rsid w:val="00CF4912"/>
    <w:rsid w:val="00CF49FE"/>
    <w:rsid w:val="00CF4A87"/>
    <w:rsid w:val="00CF4A8F"/>
    <w:rsid w:val="00CF4B96"/>
    <w:rsid w:val="00CF4C65"/>
    <w:rsid w:val="00CF4C68"/>
    <w:rsid w:val="00CF52C4"/>
    <w:rsid w:val="00CF53B8"/>
    <w:rsid w:val="00CF5446"/>
    <w:rsid w:val="00CF5539"/>
    <w:rsid w:val="00CF56B6"/>
    <w:rsid w:val="00CF574E"/>
    <w:rsid w:val="00CF5EA7"/>
    <w:rsid w:val="00CF61CC"/>
    <w:rsid w:val="00CF644C"/>
    <w:rsid w:val="00CF6976"/>
    <w:rsid w:val="00CF6A4B"/>
    <w:rsid w:val="00CF6BEE"/>
    <w:rsid w:val="00CF6EDF"/>
    <w:rsid w:val="00CF6FE7"/>
    <w:rsid w:val="00CF702C"/>
    <w:rsid w:val="00CF7058"/>
    <w:rsid w:val="00CF7442"/>
    <w:rsid w:val="00CF76CD"/>
    <w:rsid w:val="00CF796A"/>
    <w:rsid w:val="00CF7C74"/>
    <w:rsid w:val="00CF7F5A"/>
    <w:rsid w:val="00D000B2"/>
    <w:rsid w:val="00D001A8"/>
    <w:rsid w:val="00D004B2"/>
    <w:rsid w:val="00D00625"/>
    <w:rsid w:val="00D006C7"/>
    <w:rsid w:val="00D008DD"/>
    <w:rsid w:val="00D00AA9"/>
    <w:rsid w:val="00D00AFF"/>
    <w:rsid w:val="00D00C52"/>
    <w:rsid w:val="00D0193B"/>
    <w:rsid w:val="00D02130"/>
    <w:rsid w:val="00D02500"/>
    <w:rsid w:val="00D026C7"/>
    <w:rsid w:val="00D026CF"/>
    <w:rsid w:val="00D026D6"/>
    <w:rsid w:val="00D02D8B"/>
    <w:rsid w:val="00D0361C"/>
    <w:rsid w:val="00D03BFF"/>
    <w:rsid w:val="00D03D70"/>
    <w:rsid w:val="00D03DDB"/>
    <w:rsid w:val="00D03DE6"/>
    <w:rsid w:val="00D03E16"/>
    <w:rsid w:val="00D04219"/>
    <w:rsid w:val="00D0431D"/>
    <w:rsid w:val="00D043BC"/>
    <w:rsid w:val="00D0450C"/>
    <w:rsid w:val="00D047E8"/>
    <w:rsid w:val="00D04A94"/>
    <w:rsid w:val="00D04E08"/>
    <w:rsid w:val="00D04E25"/>
    <w:rsid w:val="00D04FE5"/>
    <w:rsid w:val="00D052BD"/>
    <w:rsid w:val="00D05700"/>
    <w:rsid w:val="00D05793"/>
    <w:rsid w:val="00D05E52"/>
    <w:rsid w:val="00D06003"/>
    <w:rsid w:val="00D06114"/>
    <w:rsid w:val="00D06204"/>
    <w:rsid w:val="00D06739"/>
    <w:rsid w:val="00D06C0D"/>
    <w:rsid w:val="00D06C62"/>
    <w:rsid w:val="00D07058"/>
    <w:rsid w:val="00D07502"/>
    <w:rsid w:val="00D079B7"/>
    <w:rsid w:val="00D079D7"/>
    <w:rsid w:val="00D07A6A"/>
    <w:rsid w:val="00D07A74"/>
    <w:rsid w:val="00D1022A"/>
    <w:rsid w:val="00D10438"/>
    <w:rsid w:val="00D104FF"/>
    <w:rsid w:val="00D10739"/>
    <w:rsid w:val="00D1076B"/>
    <w:rsid w:val="00D10832"/>
    <w:rsid w:val="00D10A25"/>
    <w:rsid w:val="00D10ABE"/>
    <w:rsid w:val="00D1105D"/>
    <w:rsid w:val="00D110B0"/>
    <w:rsid w:val="00D110DE"/>
    <w:rsid w:val="00D1127D"/>
    <w:rsid w:val="00D112FD"/>
    <w:rsid w:val="00D113A3"/>
    <w:rsid w:val="00D113AE"/>
    <w:rsid w:val="00D11528"/>
    <w:rsid w:val="00D11B30"/>
    <w:rsid w:val="00D11C7C"/>
    <w:rsid w:val="00D11FBE"/>
    <w:rsid w:val="00D11FD2"/>
    <w:rsid w:val="00D11FE2"/>
    <w:rsid w:val="00D120B6"/>
    <w:rsid w:val="00D120B7"/>
    <w:rsid w:val="00D12B47"/>
    <w:rsid w:val="00D12B90"/>
    <w:rsid w:val="00D12E8D"/>
    <w:rsid w:val="00D132ED"/>
    <w:rsid w:val="00D136DA"/>
    <w:rsid w:val="00D13999"/>
    <w:rsid w:val="00D13AF3"/>
    <w:rsid w:val="00D1433F"/>
    <w:rsid w:val="00D14BBB"/>
    <w:rsid w:val="00D14D6A"/>
    <w:rsid w:val="00D150DD"/>
    <w:rsid w:val="00D1513C"/>
    <w:rsid w:val="00D1577A"/>
    <w:rsid w:val="00D15A08"/>
    <w:rsid w:val="00D161E6"/>
    <w:rsid w:val="00D1644C"/>
    <w:rsid w:val="00D16484"/>
    <w:rsid w:val="00D164E0"/>
    <w:rsid w:val="00D16532"/>
    <w:rsid w:val="00D16604"/>
    <w:rsid w:val="00D16C03"/>
    <w:rsid w:val="00D16E9F"/>
    <w:rsid w:val="00D16FA0"/>
    <w:rsid w:val="00D17325"/>
    <w:rsid w:val="00D173F2"/>
    <w:rsid w:val="00D17464"/>
    <w:rsid w:val="00D1772C"/>
    <w:rsid w:val="00D17742"/>
    <w:rsid w:val="00D17793"/>
    <w:rsid w:val="00D179E5"/>
    <w:rsid w:val="00D17B7E"/>
    <w:rsid w:val="00D17D34"/>
    <w:rsid w:val="00D17D8F"/>
    <w:rsid w:val="00D17EF7"/>
    <w:rsid w:val="00D2022E"/>
    <w:rsid w:val="00D203CF"/>
    <w:rsid w:val="00D20696"/>
    <w:rsid w:val="00D20944"/>
    <w:rsid w:val="00D2094D"/>
    <w:rsid w:val="00D20B44"/>
    <w:rsid w:val="00D20EBF"/>
    <w:rsid w:val="00D2106B"/>
    <w:rsid w:val="00D210EF"/>
    <w:rsid w:val="00D21587"/>
    <w:rsid w:val="00D219CE"/>
    <w:rsid w:val="00D22067"/>
    <w:rsid w:val="00D221EB"/>
    <w:rsid w:val="00D2249E"/>
    <w:rsid w:val="00D22862"/>
    <w:rsid w:val="00D22887"/>
    <w:rsid w:val="00D22D79"/>
    <w:rsid w:val="00D23329"/>
    <w:rsid w:val="00D23620"/>
    <w:rsid w:val="00D23625"/>
    <w:rsid w:val="00D2392E"/>
    <w:rsid w:val="00D23CDB"/>
    <w:rsid w:val="00D23F31"/>
    <w:rsid w:val="00D24299"/>
    <w:rsid w:val="00D24474"/>
    <w:rsid w:val="00D244BE"/>
    <w:rsid w:val="00D24662"/>
    <w:rsid w:val="00D246D8"/>
    <w:rsid w:val="00D2473F"/>
    <w:rsid w:val="00D2484E"/>
    <w:rsid w:val="00D2499E"/>
    <w:rsid w:val="00D24B89"/>
    <w:rsid w:val="00D24ECB"/>
    <w:rsid w:val="00D24FF4"/>
    <w:rsid w:val="00D25019"/>
    <w:rsid w:val="00D254E6"/>
    <w:rsid w:val="00D254FC"/>
    <w:rsid w:val="00D25BA3"/>
    <w:rsid w:val="00D2607A"/>
    <w:rsid w:val="00D260DF"/>
    <w:rsid w:val="00D2622F"/>
    <w:rsid w:val="00D26A9B"/>
    <w:rsid w:val="00D26BDF"/>
    <w:rsid w:val="00D26D8F"/>
    <w:rsid w:val="00D26DC4"/>
    <w:rsid w:val="00D2786F"/>
    <w:rsid w:val="00D278B1"/>
    <w:rsid w:val="00D27B73"/>
    <w:rsid w:val="00D27CB2"/>
    <w:rsid w:val="00D27D09"/>
    <w:rsid w:val="00D27D31"/>
    <w:rsid w:val="00D27DD0"/>
    <w:rsid w:val="00D27F95"/>
    <w:rsid w:val="00D30551"/>
    <w:rsid w:val="00D30754"/>
    <w:rsid w:val="00D307D8"/>
    <w:rsid w:val="00D30AD8"/>
    <w:rsid w:val="00D30B05"/>
    <w:rsid w:val="00D30CB7"/>
    <w:rsid w:val="00D30DDE"/>
    <w:rsid w:val="00D315E0"/>
    <w:rsid w:val="00D31611"/>
    <w:rsid w:val="00D31A48"/>
    <w:rsid w:val="00D31A62"/>
    <w:rsid w:val="00D31B1A"/>
    <w:rsid w:val="00D31BA7"/>
    <w:rsid w:val="00D31D99"/>
    <w:rsid w:val="00D31E2E"/>
    <w:rsid w:val="00D32429"/>
    <w:rsid w:val="00D32662"/>
    <w:rsid w:val="00D327C7"/>
    <w:rsid w:val="00D328BD"/>
    <w:rsid w:val="00D32E96"/>
    <w:rsid w:val="00D333D2"/>
    <w:rsid w:val="00D335F5"/>
    <w:rsid w:val="00D336EB"/>
    <w:rsid w:val="00D337D4"/>
    <w:rsid w:val="00D338BA"/>
    <w:rsid w:val="00D33B36"/>
    <w:rsid w:val="00D33D13"/>
    <w:rsid w:val="00D33E6F"/>
    <w:rsid w:val="00D33EB7"/>
    <w:rsid w:val="00D340AE"/>
    <w:rsid w:val="00D341BA"/>
    <w:rsid w:val="00D34238"/>
    <w:rsid w:val="00D3429B"/>
    <w:rsid w:val="00D3433D"/>
    <w:rsid w:val="00D34558"/>
    <w:rsid w:val="00D345E5"/>
    <w:rsid w:val="00D34891"/>
    <w:rsid w:val="00D34A8A"/>
    <w:rsid w:val="00D34AC2"/>
    <w:rsid w:val="00D34C69"/>
    <w:rsid w:val="00D34F23"/>
    <w:rsid w:val="00D35074"/>
    <w:rsid w:val="00D350E2"/>
    <w:rsid w:val="00D35221"/>
    <w:rsid w:val="00D3566D"/>
    <w:rsid w:val="00D357ED"/>
    <w:rsid w:val="00D35C41"/>
    <w:rsid w:val="00D35CA0"/>
    <w:rsid w:val="00D35D7B"/>
    <w:rsid w:val="00D35E58"/>
    <w:rsid w:val="00D3629B"/>
    <w:rsid w:val="00D36350"/>
    <w:rsid w:val="00D369C7"/>
    <w:rsid w:val="00D369D1"/>
    <w:rsid w:val="00D36F1A"/>
    <w:rsid w:val="00D36FF8"/>
    <w:rsid w:val="00D3711E"/>
    <w:rsid w:val="00D37581"/>
    <w:rsid w:val="00D377DD"/>
    <w:rsid w:val="00D378F8"/>
    <w:rsid w:val="00D37AD5"/>
    <w:rsid w:val="00D37B33"/>
    <w:rsid w:val="00D37E44"/>
    <w:rsid w:val="00D37F76"/>
    <w:rsid w:val="00D4001C"/>
    <w:rsid w:val="00D403DD"/>
    <w:rsid w:val="00D408E2"/>
    <w:rsid w:val="00D40938"/>
    <w:rsid w:val="00D40A17"/>
    <w:rsid w:val="00D40B43"/>
    <w:rsid w:val="00D40C52"/>
    <w:rsid w:val="00D40D5D"/>
    <w:rsid w:val="00D411F9"/>
    <w:rsid w:val="00D41634"/>
    <w:rsid w:val="00D41CBC"/>
    <w:rsid w:val="00D4217E"/>
    <w:rsid w:val="00D422B9"/>
    <w:rsid w:val="00D4250A"/>
    <w:rsid w:val="00D42AB5"/>
    <w:rsid w:val="00D42CC0"/>
    <w:rsid w:val="00D4371A"/>
    <w:rsid w:val="00D43CC5"/>
    <w:rsid w:val="00D442A9"/>
    <w:rsid w:val="00D442C9"/>
    <w:rsid w:val="00D44401"/>
    <w:rsid w:val="00D44B4C"/>
    <w:rsid w:val="00D44CAF"/>
    <w:rsid w:val="00D4516C"/>
    <w:rsid w:val="00D453B1"/>
    <w:rsid w:val="00D45463"/>
    <w:rsid w:val="00D45474"/>
    <w:rsid w:val="00D454D5"/>
    <w:rsid w:val="00D455CA"/>
    <w:rsid w:val="00D45667"/>
    <w:rsid w:val="00D45D42"/>
    <w:rsid w:val="00D45DEE"/>
    <w:rsid w:val="00D460E9"/>
    <w:rsid w:val="00D464AE"/>
    <w:rsid w:val="00D4654C"/>
    <w:rsid w:val="00D469E6"/>
    <w:rsid w:val="00D46C11"/>
    <w:rsid w:val="00D46FCC"/>
    <w:rsid w:val="00D4722A"/>
    <w:rsid w:val="00D4738B"/>
    <w:rsid w:val="00D473B1"/>
    <w:rsid w:val="00D47418"/>
    <w:rsid w:val="00D4759A"/>
    <w:rsid w:val="00D47630"/>
    <w:rsid w:val="00D479E6"/>
    <w:rsid w:val="00D47A38"/>
    <w:rsid w:val="00D47B1A"/>
    <w:rsid w:val="00D47CEC"/>
    <w:rsid w:val="00D50571"/>
    <w:rsid w:val="00D50798"/>
    <w:rsid w:val="00D5085A"/>
    <w:rsid w:val="00D50999"/>
    <w:rsid w:val="00D50CDD"/>
    <w:rsid w:val="00D510A8"/>
    <w:rsid w:val="00D5147A"/>
    <w:rsid w:val="00D51612"/>
    <w:rsid w:val="00D51B28"/>
    <w:rsid w:val="00D51D82"/>
    <w:rsid w:val="00D51EC0"/>
    <w:rsid w:val="00D51EF6"/>
    <w:rsid w:val="00D523B6"/>
    <w:rsid w:val="00D52481"/>
    <w:rsid w:val="00D526D5"/>
    <w:rsid w:val="00D52841"/>
    <w:rsid w:val="00D52B44"/>
    <w:rsid w:val="00D52D57"/>
    <w:rsid w:val="00D53198"/>
    <w:rsid w:val="00D5332B"/>
    <w:rsid w:val="00D53824"/>
    <w:rsid w:val="00D53848"/>
    <w:rsid w:val="00D546D8"/>
    <w:rsid w:val="00D54B60"/>
    <w:rsid w:val="00D54D48"/>
    <w:rsid w:val="00D54DD2"/>
    <w:rsid w:val="00D5506D"/>
    <w:rsid w:val="00D55168"/>
    <w:rsid w:val="00D552F7"/>
    <w:rsid w:val="00D553A4"/>
    <w:rsid w:val="00D55468"/>
    <w:rsid w:val="00D55506"/>
    <w:rsid w:val="00D5555C"/>
    <w:rsid w:val="00D55D0E"/>
    <w:rsid w:val="00D5623B"/>
    <w:rsid w:val="00D5668E"/>
    <w:rsid w:val="00D566B2"/>
    <w:rsid w:val="00D56768"/>
    <w:rsid w:val="00D5678E"/>
    <w:rsid w:val="00D56AD8"/>
    <w:rsid w:val="00D56EE9"/>
    <w:rsid w:val="00D57236"/>
    <w:rsid w:val="00D57493"/>
    <w:rsid w:val="00D57960"/>
    <w:rsid w:val="00D57C00"/>
    <w:rsid w:val="00D57F11"/>
    <w:rsid w:val="00D60296"/>
    <w:rsid w:val="00D6064A"/>
    <w:rsid w:val="00D60D39"/>
    <w:rsid w:val="00D60D9D"/>
    <w:rsid w:val="00D60ED8"/>
    <w:rsid w:val="00D61105"/>
    <w:rsid w:val="00D61697"/>
    <w:rsid w:val="00D61829"/>
    <w:rsid w:val="00D61B99"/>
    <w:rsid w:val="00D61D00"/>
    <w:rsid w:val="00D61F83"/>
    <w:rsid w:val="00D62023"/>
    <w:rsid w:val="00D62116"/>
    <w:rsid w:val="00D6213A"/>
    <w:rsid w:val="00D62150"/>
    <w:rsid w:val="00D62157"/>
    <w:rsid w:val="00D624D9"/>
    <w:rsid w:val="00D624E7"/>
    <w:rsid w:val="00D6266B"/>
    <w:rsid w:val="00D626D0"/>
    <w:rsid w:val="00D628EF"/>
    <w:rsid w:val="00D62AED"/>
    <w:rsid w:val="00D62C72"/>
    <w:rsid w:val="00D630E3"/>
    <w:rsid w:val="00D630F7"/>
    <w:rsid w:val="00D63169"/>
    <w:rsid w:val="00D6332C"/>
    <w:rsid w:val="00D633ED"/>
    <w:rsid w:val="00D63474"/>
    <w:rsid w:val="00D638F9"/>
    <w:rsid w:val="00D6399B"/>
    <w:rsid w:val="00D63C2D"/>
    <w:rsid w:val="00D63F8A"/>
    <w:rsid w:val="00D646F3"/>
    <w:rsid w:val="00D64A70"/>
    <w:rsid w:val="00D64C90"/>
    <w:rsid w:val="00D64EC1"/>
    <w:rsid w:val="00D65322"/>
    <w:rsid w:val="00D65433"/>
    <w:rsid w:val="00D65555"/>
    <w:rsid w:val="00D6583D"/>
    <w:rsid w:val="00D65A31"/>
    <w:rsid w:val="00D65B08"/>
    <w:rsid w:val="00D66487"/>
    <w:rsid w:val="00D66492"/>
    <w:rsid w:val="00D668E6"/>
    <w:rsid w:val="00D66BF7"/>
    <w:rsid w:val="00D66DD7"/>
    <w:rsid w:val="00D66E0F"/>
    <w:rsid w:val="00D66E31"/>
    <w:rsid w:val="00D67CEA"/>
    <w:rsid w:val="00D67D30"/>
    <w:rsid w:val="00D67E1F"/>
    <w:rsid w:val="00D700D3"/>
    <w:rsid w:val="00D70528"/>
    <w:rsid w:val="00D706FB"/>
    <w:rsid w:val="00D70721"/>
    <w:rsid w:val="00D70742"/>
    <w:rsid w:val="00D70788"/>
    <w:rsid w:val="00D70AD2"/>
    <w:rsid w:val="00D70B92"/>
    <w:rsid w:val="00D70C70"/>
    <w:rsid w:val="00D71028"/>
    <w:rsid w:val="00D712AF"/>
    <w:rsid w:val="00D71960"/>
    <w:rsid w:val="00D719A3"/>
    <w:rsid w:val="00D719AF"/>
    <w:rsid w:val="00D71CB2"/>
    <w:rsid w:val="00D71D1A"/>
    <w:rsid w:val="00D71F90"/>
    <w:rsid w:val="00D720B8"/>
    <w:rsid w:val="00D72168"/>
    <w:rsid w:val="00D7255A"/>
    <w:rsid w:val="00D72670"/>
    <w:rsid w:val="00D7275D"/>
    <w:rsid w:val="00D728F4"/>
    <w:rsid w:val="00D72D5A"/>
    <w:rsid w:val="00D72DA9"/>
    <w:rsid w:val="00D72EE0"/>
    <w:rsid w:val="00D72F2E"/>
    <w:rsid w:val="00D732AF"/>
    <w:rsid w:val="00D735C9"/>
    <w:rsid w:val="00D73851"/>
    <w:rsid w:val="00D73BDA"/>
    <w:rsid w:val="00D73CF6"/>
    <w:rsid w:val="00D73E46"/>
    <w:rsid w:val="00D7418C"/>
    <w:rsid w:val="00D74809"/>
    <w:rsid w:val="00D74821"/>
    <w:rsid w:val="00D7482C"/>
    <w:rsid w:val="00D7521C"/>
    <w:rsid w:val="00D757AC"/>
    <w:rsid w:val="00D75A8D"/>
    <w:rsid w:val="00D75DA0"/>
    <w:rsid w:val="00D75DBE"/>
    <w:rsid w:val="00D76169"/>
    <w:rsid w:val="00D761D5"/>
    <w:rsid w:val="00D761DE"/>
    <w:rsid w:val="00D76248"/>
    <w:rsid w:val="00D762F8"/>
    <w:rsid w:val="00D7661A"/>
    <w:rsid w:val="00D76917"/>
    <w:rsid w:val="00D76BF9"/>
    <w:rsid w:val="00D77084"/>
    <w:rsid w:val="00D77C33"/>
    <w:rsid w:val="00D77E06"/>
    <w:rsid w:val="00D77EA4"/>
    <w:rsid w:val="00D801F4"/>
    <w:rsid w:val="00D80374"/>
    <w:rsid w:val="00D80975"/>
    <w:rsid w:val="00D80D31"/>
    <w:rsid w:val="00D81585"/>
    <w:rsid w:val="00D815F0"/>
    <w:rsid w:val="00D81911"/>
    <w:rsid w:val="00D81ADA"/>
    <w:rsid w:val="00D823CF"/>
    <w:rsid w:val="00D825FF"/>
    <w:rsid w:val="00D8282A"/>
    <w:rsid w:val="00D8282F"/>
    <w:rsid w:val="00D82882"/>
    <w:rsid w:val="00D829CE"/>
    <w:rsid w:val="00D82DD5"/>
    <w:rsid w:val="00D83218"/>
    <w:rsid w:val="00D83247"/>
    <w:rsid w:val="00D83346"/>
    <w:rsid w:val="00D8392F"/>
    <w:rsid w:val="00D83CD6"/>
    <w:rsid w:val="00D83CEE"/>
    <w:rsid w:val="00D83DE9"/>
    <w:rsid w:val="00D83EC9"/>
    <w:rsid w:val="00D841D0"/>
    <w:rsid w:val="00D8432C"/>
    <w:rsid w:val="00D8433D"/>
    <w:rsid w:val="00D84706"/>
    <w:rsid w:val="00D847F6"/>
    <w:rsid w:val="00D84D57"/>
    <w:rsid w:val="00D84E6B"/>
    <w:rsid w:val="00D84F88"/>
    <w:rsid w:val="00D85087"/>
    <w:rsid w:val="00D8559E"/>
    <w:rsid w:val="00D85BA1"/>
    <w:rsid w:val="00D85D80"/>
    <w:rsid w:val="00D85E1A"/>
    <w:rsid w:val="00D8619B"/>
    <w:rsid w:val="00D8634A"/>
    <w:rsid w:val="00D86421"/>
    <w:rsid w:val="00D865A5"/>
    <w:rsid w:val="00D8669A"/>
    <w:rsid w:val="00D868E1"/>
    <w:rsid w:val="00D86A9C"/>
    <w:rsid w:val="00D86C23"/>
    <w:rsid w:val="00D86D00"/>
    <w:rsid w:val="00D86E6D"/>
    <w:rsid w:val="00D871F7"/>
    <w:rsid w:val="00D8722A"/>
    <w:rsid w:val="00D872FC"/>
    <w:rsid w:val="00D87358"/>
    <w:rsid w:val="00D877DB"/>
    <w:rsid w:val="00D879A3"/>
    <w:rsid w:val="00D87A9F"/>
    <w:rsid w:val="00D87AAE"/>
    <w:rsid w:val="00D909D3"/>
    <w:rsid w:val="00D90B55"/>
    <w:rsid w:val="00D90BF2"/>
    <w:rsid w:val="00D90D63"/>
    <w:rsid w:val="00D90E0D"/>
    <w:rsid w:val="00D9104B"/>
    <w:rsid w:val="00D9117E"/>
    <w:rsid w:val="00D91270"/>
    <w:rsid w:val="00D9150C"/>
    <w:rsid w:val="00D91970"/>
    <w:rsid w:val="00D91D4C"/>
    <w:rsid w:val="00D91E63"/>
    <w:rsid w:val="00D91EBB"/>
    <w:rsid w:val="00D91EC8"/>
    <w:rsid w:val="00D9215F"/>
    <w:rsid w:val="00D9250D"/>
    <w:rsid w:val="00D92540"/>
    <w:rsid w:val="00D92D05"/>
    <w:rsid w:val="00D92DBD"/>
    <w:rsid w:val="00D930C6"/>
    <w:rsid w:val="00D936B9"/>
    <w:rsid w:val="00D9371F"/>
    <w:rsid w:val="00D93DC6"/>
    <w:rsid w:val="00D9422C"/>
    <w:rsid w:val="00D9432C"/>
    <w:rsid w:val="00D945FE"/>
    <w:rsid w:val="00D94C95"/>
    <w:rsid w:val="00D94CC1"/>
    <w:rsid w:val="00D954F2"/>
    <w:rsid w:val="00D956F5"/>
    <w:rsid w:val="00D9570E"/>
    <w:rsid w:val="00D95788"/>
    <w:rsid w:val="00D95816"/>
    <w:rsid w:val="00D95A44"/>
    <w:rsid w:val="00D9607F"/>
    <w:rsid w:val="00D960B8"/>
    <w:rsid w:val="00D9618E"/>
    <w:rsid w:val="00D963B8"/>
    <w:rsid w:val="00D9649C"/>
    <w:rsid w:val="00D964F4"/>
    <w:rsid w:val="00D966D6"/>
    <w:rsid w:val="00D96EF3"/>
    <w:rsid w:val="00D96FA8"/>
    <w:rsid w:val="00D977D0"/>
    <w:rsid w:val="00D97E48"/>
    <w:rsid w:val="00DA045F"/>
    <w:rsid w:val="00DA07C1"/>
    <w:rsid w:val="00DA0A39"/>
    <w:rsid w:val="00DA0E6B"/>
    <w:rsid w:val="00DA0EA3"/>
    <w:rsid w:val="00DA16AA"/>
    <w:rsid w:val="00DA1CC8"/>
    <w:rsid w:val="00DA1FDE"/>
    <w:rsid w:val="00DA2A7C"/>
    <w:rsid w:val="00DA2F44"/>
    <w:rsid w:val="00DA3A55"/>
    <w:rsid w:val="00DA3F29"/>
    <w:rsid w:val="00DA3F99"/>
    <w:rsid w:val="00DA413F"/>
    <w:rsid w:val="00DA4178"/>
    <w:rsid w:val="00DA43EE"/>
    <w:rsid w:val="00DA441D"/>
    <w:rsid w:val="00DA444D"/>
    <w:rsid w:val="00DA47AD"/>
    <w:rsid w:val="00DA47F8"/>
    <w:rsid w:val="00DA487D"/>
    <w:rsid w:val="00DA48D7"/>
    <w:rsid w:val="00DA493F"/>
    <w:rsid w:val="00DA49EB"/>
    <w:rsid w:val="00DA4A02"/>
    <w:rsid w:val="00DA4C57"/>
    <w:rsid w:val="00DA4E56"/>
    <w:rsid w:val="00DA5893"/>
    <w:rsid w:val="00DA58C0"/>
    <w:rsid w:val="00DA5BC8"/>
    <w:rsid w:val="00DA5BE8"/>
    <w:rsid w:val="00DA5DE0"/>
    <w:rsid w:val="00DA6419"/>
    <w:rsid w:val="00DA658F"/>
    <w:rsid w:val="00DA66CB"/>
    <w:rsid w:val="00DA66D6"/>
    <w:rsid w:val="00DA6715"/>
    <w:rsid w:val="00DA763B"/>
    <w:rsid w:val="00DA7733"/>
    <w:rsid w:val="00DA7B5E"/>
    <w:rsid w:val="00DB016E"/>
    <w:rsid w:val="00DB0440"/>
    <w:rsid w:val="00DB06FF"/>
    <w:rsid w:val="00DB0794"/>
    <w:rsid w:val="00DB0933"/>
    <w:rsid w:val="00DB0D1B"/>
    <w:rsid w:val="00DB0F08"/>
    <w:rsid w:val="00DB0FAC"/>
    <w:rsid w:val="00DB102E"/>
    <w:rsid w:val="00DB113D"/>
    <w:rsid w:val="00DB1158"/>
    <w:rsid w:val="00DB115E"/>
    <w:rsid w:val="00DB11E3"/>
    <w:rsid w:val="00DB188E"/>
    <w:rsid w:val="00DB1A70"/>
    <w:rsid w:val="00DB1A91"/>
    <w:rsid w:val="00DB1D18"/>
    <w:rsid w:val="00DB1DAE"/>
    <w:rsid w:val="00DB2435"/>
    <w:rsid w:val="00DB2583"/>
    <w:rsid w:val="00DB26F6"/>
    <w:rsid w:val="00DB2980"/>
    <w:rsid w:val="00DB2B40"/>
    <w:rsid w:val="00DB2B6E"/>
    <w:rsid w:val="00DB3190"/>
    <w:rsid w:val="00DB32DD"/>
    <w:rsid w:val="00DB35C3"/>
    <w:rsid w:val="00DB36E7"/>
    <w:rsid w:val="00DB3DE3"/>
    <w:rsid w:val="00DB3E09"/>
    <w:rsid w:val="00DB3F9E"/>
    <w:rsid w:val="00DB408E"/>
    <w:rsid w:val="00DB4137"/>
    <w:rsid w:val="00DB439C"/>
    <w:rsid w:val="00DB46EE"/>
    <w:rsid w:val="00DB4978"/>
    <w:rsid w:val="00DB4A48"/>
    <w:rsid w:val="00DB4C07"/>
    <w:rsid w:val="00DB4FB3"/>
    <w:rsid w:val="00DB50B8"/>
    <w:rsid w:val="00DB511B"/>
    <w:rsid w:val="00DB5498"/>
    <w:rsid w:val="00DB579B"/>
    <w:rsid w:val="00DB57DC"/>
    <w:rsid w:val="00DB5B03"/>
    <w:rsid w:val="00DB5BF4"/>
    <w:rsid w:val="00DB6239"/>
    <w:rsid w:val="00DB62BF"/>
    <w:rsid w:val="00DB68C9"/>
    <w:rsid w:val="00DB698A"/>
    <w:rsid w:val="00DB6A66"/>
    <w:rsid w:val="00DB6A6D"/>
    <w:rsid w:val="00DB6B43"/>
    <w:rsid w:val="00DB6BF3"/>
    <w:rsid w:val="00DB6D18"/>
    <w:rsid w:val="00DB6E22"/>
    <w:rsid w:val="00DB6FF8"/>
    <w:rsid w:val="00DB744A"/>
    <w:rsid w:val="00DB7680"/>
    <w:rsid w:val="00DB7792"/>
    <w:rsid w:val="00DB7DE1"/>
    <w:rsid w:val="00DB7FD2"/>
    <w:rsid w:val="00DC0598"/>
    <w:rsid w:val="00DC0C9B"/>
    <w:rsid w:val="00DC0D36"/>
    <w:rsid w:val="00DC10CD"/>
    <w:rsid w:val="00DC12DE"/>
    <w:rsid w:val="00DC131C"/>
    <w:rsid w:val="00DC1397"/>
    <w:rsid w:val="00DC1BBC"/>
    <w:rsid w:val="00DC1EB3"/>
    <w:rsid w:val="00DC2151"/>
    <w:rsid w:val="00DC2284"/>
    <w:rsid w:val="00DC23D5"/>
    <w:rsid w:val="00DC2487"/>
    <w:rsid w:val="00DC24B6"/>
    <w:rsid w:val="00DC2563"/>
    <w:rsid w:val="00DC25F2"/>
    <w:rsid w:val="00DC26C2"/>
    <w:rsid w:val="00DC2C23"/>
    <w:rsid w:val="00DC2CEB"/>
    <w:rsid w:val="00DC328B"/>
    <w:rsid w:val="00DC3563"/>
    <w:rsid w:val="00DC35C8"/>
    <w:rsid w:val="00DC36A1"/>
    <w:rsid w:val="00DC3AD0"/>
    <w:rsid w:val="00DC3AE6"/>
    <w:rsid w:val="00DC3B6E"/>
    <w:rsid w:val="00DC3C0A"/>
    <w:rsid w:val="00DC3EF6"/>
    <w:rsid w:val="00DC3FDF"/>
    <w:rsid w:val="00DC4326"/>
    <w:rsid w:val="00DC478B"/>
    <w:rsid w:val="00DC47D1"/>
    <w:rsid w:val="00DC497D"/>
    <w:rsid w:val="00DC4A80"/>
    <w:rsid w:val="00DC4D47"/>
    <w:rsid w:val="00DC4E15"/>
    <w:rsid w:val="00DC4E36"/>
    <w:rsid w:val="00DC56EE"/>
    <w:rsid w:val="00DC57BC"/>
    <w:rsid w:val="00DC57D3"/>
    <w:rsid w:val="00DC587B"/>
    <w:rsid w:val="00DC5EC5"/>
    <w:rsid w:val="00DC5EDF"/>
    <w:rsid w:val="00DC6119"/>
    <w:rsid w:val="00DC614D"/>
    <w:rsid w:val="00DC615B"/>
    <w:rsid w:val="00DC61ED"/>
    <w:rsid w:val="00DC61EE"/>
    <w:rsid w:val="00DC6499"/>
    <w:rsid w:val="00DC65FD"/>
    <w:rsid w:val="00DC67BC"/>
    <w:rsid w:val="00DC6910"/>
    <w:rsid w:val="00DC6ACB"/>
    <w:rsid w:val="00DC7F2B"/>
    <w:rsid w:val="00DD0471"/>
    <w:rsid w:val="00DD069F"/>
    <w:rsid w:val="00DD078D"/>
    <w:rsid w:val="00DD07CE"/>
    <w:rsid w:val="00DD08B3"/>
    <w:rsid w:val="00DD08DD"/>
    <w:rsid w:val="00DD0ADA"/>
    <w:rsid w:val="00DD0F0B"/>
    <w:rsid w:val="00DD0F6F"/>
    <w:rsid w:val="00DD1023"/>
    <w:rsid w:val="00DD1408"/>
    <w:rsid w:val="00DD1682"/>
    <w:rsid w:val="00DD16C7"/>
    <w:rsid w:val="00DD16EE"/>
    <w:rsid w:val="00DD1859"/>
    <w:rsid w:val="00DD1D52"/>
    <w:rsid w:val="00DD1DA0"/>
    <w:rsid w:val="00DD2027"/>
    <w:rsid w:val="00DD20A7"/>
    <w:rsid w:val="00DD21E5"/>
    <w:rsid w:val="00DD2457"/>
    <w:rsid w:val="00DD2DCB"/>
    <w:rsid w:val="00DD2F14"/>
    <w:rsid w:val="00DD2F75"/>
    <w:rsid w:val="00DD3665"/>
    <w:rsid w:val="00DD38D8"/>
    <w:rsid w:val="00DD39D7"/>
    <w:rsid w:val="00DD3D3D"/>
    <w:rsid w:val="00DD3DDE"/>
    <w:rsid w:val="00DD4203"/>
    <w:rsid w:val="00DD4522"/>
    <w:rsid w:val="00DD4562"/>
    <w:rsid w:val="00DD4589"/>
    <w:rsid w:val="00DD48F5"/>
    <w:rsid w:val="00DD4995"/>
    <w:rsid w:val="00DD544A"/>
    <w:rsid w:val="00DD5472"/>
    <w:rsid w:val="00DD56A8"/>
    <w:rsid w:val="00DD5A02"/>
    <w:rsid w:val="00DD6074"/>
    <w:rsid w:val="00DD654F"/>
    <w:rsid w:val="00DD677A"/>
    <w:rsid w:val="00DD687E"/>
    <w:rsid w:val="00DD6A67"/>
    <w:rsid w:val="00DD6A85"/>
    <w:rsid w:val="00DD6E14"/>
    <w:rsid w:val="00DD6EA6"/>
    <w:rsid w:val="00DD6FC2"/>
    <w:rsid w:val="00DD7281"/>
    <w:rsid w:val="00DD73E5"/>
    <w:rsid w:val="00DD7444"/>
    <w:rsid w:val="00DD75B1"/>
    <w:rsid w:val="00DD77D7"/>
    <w:rsid w:val="00DD7868"/>
    <w:rsid w:val="00DD79E5"/>
    <w:rsid w:val="00DD7A49"/>
    <w:rsid w:val="00DD7C96"/>
    <w:rsid w:val="00DD7D1D"/>
    <w:rsid w:val="00DD7D70"/>
    <w:rsid w:val="00DD7FFE"/>
    <w:rsid w:val="00DE00D4"/>
    <w:rsid w:val="00DE04B7"/>
    <w:rsid w:val="00DE0653"/>
    <w:rsid w:val="00DE0932"/>
    <w:rsid w:val="00DE0CDF"/>
    <w:rsid w:val="00DE1098"/>
    <w:rsid w:val="00DE16DD"/>
    <w:rsid w:val="00DE196A"/>
    <w:rsid w:val="00DE197F"/>
    <w:rsid w:val="00DE1A4F"/>
    <w:rsid w:val="00DE1D41"/>
    <w:rsid w:val="00DE1E0E"/>
    <w:rsid w:val="00DE1E4D"/>
    <w:rsid w:val="00DE204F"/>
    <w:rsid w:val="00DE22CD"/>
    <w:rsid w:val="00DE27BD"/>
    <w:rsid w:val="00DE2B3E"/>
    <w:rsid w:val="00DE2D4B"/>
    <w:rsid w:val="00DE2E26"/>
    <w:rsid w:val="00DE2F78"/>
    <w:rsid w:val="00DE3090"/>
    <w:rsid w:val="00DE3288"/>
    <w:rsid w:val="00DE37F2"/>
    <w:rsid w:val="00DE38AF"/>
    <w:rsid w:val="00DE3B74"/>
    <w:rsid w:val="00DE3CAD"/>
    <w:rsid w:val="00DE3CCB"/>
    <w:rsid w:val="00DE3EDD"/>
    <w:rsid w:val="00DE400F"/>
    <w:rsid w:val="00DE403A"/>
    <w:rsid w:val="00DE4178"/>
    <w:rsid w:val="00DE42C2"/>
    <w:rsid w:val="00DE43FE"/>
    <w:rsid w:val="00DE48E3"/>
    <w:rsid w:val="00DE4AE5"/>
    <w:rsid w:val="00DE4AFF"/>
    <w:rsid w:val="00DE4EC7"/>
    <w:rsid w:val="00DE501F"/>
    <w:rsid w:val="00DE54C5"/>
    <w:rsid w:val="00DE55AD"/>
    <w:rsid w:val="00DE5814"/>
    <w:rsid w:val="00DE5B63"/>
    <w:rsid w:val="00DE5E4D"/>
    <w:rsid w:val="00DE5F74"/>
    <w:rsid w:val="00DE6149"/>
    <w:rsid w:val="00DE617F"/>
    <w:rsid w:val="00DE62AE"/>
    <w:rsid w:val="00DE632C"/>
    <w:rsid w:val="00DE636F"/>
    <w:rsid w:val="00DE64C8"/>
    <w:rsid w:val="00DE673E"/>
    <w:rsid w:val="00DE6928"/>
    <w:rsid w:val="00DE6C97"/>
    <w:rsid w:val="00DE72B7"/>
    <w:rsid w:val="00DE748C"/>
    <w:rsid w:val="00DE757F"/>
    <w:rsid w:val="00DE7799"/>
    <w:rsid w:val="00DE7922"/>
    <w:rsid w:val="00DE7A95"/>
    <w:rsid w:val="00DE7CEC"/>
    <w:rsid w:val="00DE7EEB"/>
    <w:rsid w:val="00DF03C3"/>
    <w:rsid w:val="00DF03F0"/>
    <w:rsid w:val="00DF0757"/>
    <w:rsid w:val="00DF0782"/>
    <w:rsid w:val="00DF07E1"/>
    <w:rsid w:val="00DF0DAE"/>
    <w:rsid w:val="00DF1311"/>
    <w:rsid w:val="00DF13DA"/>
    <w:rsid w:val="00DF13F9"/>
    <w:rsid w:val="00DF14DA"/>
    <w:rsid w:val="00DF16AC"/>
    <w:rsid w:val="00DF1773"/>
    <w:rsid w:val="00DF19A8"/>
    <w:rsid w:val="00DF1B42"/>
    <w:rsid w:val="00DF1B5D"/>
    <w:rsid w:val="00DF1D36"/>
    <w:rsid w:val="00DF1DE0"/>
    <w:rsid w:val="00DF208D"/>
    <w:rsid w:val="00DF2142"/>
    <w:rsid w:val="00DF21CB"/>
    <w:rsid w:val="00DF21F2"/>
    <w:rsid w:val="00DF260B"/>
    <w:rsid w:val="00DF2676"/>
    <w:rsid w:val="00DF26C8"/>
    <w:rsid w:val="00DF276D"/>
    <w:rsid w:val="00DF2826"/>
    <w:rsid w:val="00DF2D2B"/>
    <w:rsid w:val="00DF2E51"/>
    <w:rsid w:val="00DF2F2F"/>
    <w:rsid w:val="00DF31EE"/>
    <w:rsid w:val="00DF3231"/>
    <w:rsid w:val="00DF325D"/>
    <w:rsid w:val="00DF343E"/>
    <w:rsid w:val="00DF358D"/>
    <w:rsid w:val="00DF35CD"/>
    <w:rsid w:val="00DF36FF"/>
    <w:rsid w:val="00DF4073"/>
    <w:rsid w:val="00DF413A"/>
    <w:rsid w:val="00DF453E"/>
    <w:rsid w:val="00DF463D"/>
    <w:rsid w:val="00DF473B"/>
    <w:rsid w:val="00DF4872"/>
    <w:rsid w:val="00DF4AC5"/>
    <w:rsid w:val="00DF4AFD"/>
    <w:rsid w:val="00DF4B1D"/>
    <w:rsid w:val="00DF4D44"/>
    <w:rsid w:val="00DF4EFC"/>
    <w:rsid w:val="00DF5012"/>
    <w:rsid w:val="00DF506B"/>
    <w:rsid w:val="00DF550E"/>
    <w:rsid w:val="00DF56DE"/>
    <w:rsid w:val="00DF57A5"/>
    <w:rsid w:val="00DF58BD"/>
    <w:rsid w:val="00DF59A8"/>
    <w:rsid w:val="00DF59D5"/>
    <w:rsid w:val="00DF5A1F"/>
    <w:rsid w:val="00DF5C0A"/>
    <w:rsid w:val="00DF5ED2"/>
    <w:rsid w:val="00DF5FF1"/>
    <w:rsid w:val="00DF61DD"/>
    <w:rsid w:val="00DF61ED"/>
    <w:rsid w:val="00DF63CA"/>
    <w:rsid w:val="00DF6458"/>
    <w:rsid w:val="00DF656B"/>
    <w:rsid w:val="00DF69A3"/>
    <w:rsid w:val="00DF6A0C"/>
    <w:rsid w:val="00DF6C1B"/>
    <w:rsid w:val="00DF6FE7"/>
    <w:rsid w:val="00DF7421"/>
    <w:rsid w:val="00DF7765"/>
    <w:rsid w:val="00DF77AC"/>
    <w:rsid w:val="00DF7900"/>
    <w:rsid w:val="00DF7A5E"/>
    <w:rsid w:val="00DF7B54"/>
    <w:rsid w:val="00DF7C0A"/>
    <w:rsid w:val="00DF7E23"/>
    <w:rsid w:val="00DF7FED"/>
    <w:rsid w:val="00E000DD"/>
    <w:rsid w:val="00E0030E"/>
    <w:rsid w:val="00E00396"/>
    <w:rsid w:val="00E00472"/>
    <w:rsid w:val="00E0050C"/>
    <w:rsid w:val="00E005CB"/>
    <w:rsid w:val="00E006DF"/>
    <w:rsid w:val="00E008DC"/>
    <w:rsid w:val="00E00A30"/>
    <w:rsid w:val="00E00DE5"/>
    <w:rsid w:val="00E00E96"/>
    <w:rsid w:val="00E01011"/>
    <w:rsid w:val="00E01160"/>
    <w:rsid w:val="00E0135B"/>
    <w:rsid w:val="00E014C9"/>
    <w:rsid w:val="00E0159C"/>
    <w:rsid w:val="00E015A1"/>
    <w:rsid w:val="00E01739"/>
    <w:rsid w:val="00E017B3"/>
    <w:rsid w:val="00E01A49"/>
    <w:rsid w:val="00E01E5E"/>
    <w:rsid w:val="00E01E72"/>
    <w:rsid w:val="00E02223"/>
    <w:rsid w:val="00E02285"/>
    <w:rsid w:val="00E02699"/>
    <w:rsid w:val="00E02791"/>
    <w:rsid w:val="00E02A57"/>
    <w:rsid w:val="00E02BE2"/>
    <w:rsid w:val="00E02CA4"/>
    <w:rsid w:val="00E02EA0"/>
    <w:rsid w:val="00E02EEA"/>
    <w:rsid w:val="00E02F1A"/>
    <w:rsid w:val="00E03060"/>
    <w:rsid w:val="00E03134"/>
    <w:rsid w:val="00E033AD"/>
    <w:rsid w:val="00E0352A"/>
    <w:rsid w:val="00E035A4"/>
    <w:rsid w:val="00E03658"/>
    <w:rsid w:val="00E03909"/>
    <w:rsid w:val="00E03DEC"/>
    <w:rsid w:val="00E03E78"/>
    <w:rsid w:val="00E040F0"/>
    <w:rsid w:val="00E041E6"/>
    <w:rsid w:val="00E04A0B"/>
    <w:rsid w:val="00E04AAD"/>
    <w:rsid w:val="00E04B38"/>
    <w:rsid w:val="00E04FD1"/>
    <w:rsid w:val="00E05144"/>
    <w:rsid w:val="00E05207"/>
    <w:rsid w:val="00E0574C"/>
    <w:rsid w:val="00E057EC"/>
    <w:rsid w:val="00E05BF8"/>
    <w:rsid w:val="00E05C10"/>
    <w:rsid w:val="00E05CA8"/>
    <w:rsid w:val="00E05CB2"/>
    <w:rsid w:val="00E05CEE"/>
    <w:rsid w:val="00E05D6E"/>
    <w:rsid w:val="00E05EF8"/>
    <w:rsid w:val="00E06254"/>
    <w:rsid w:val="00E062F5"/>
    <w:rsid w:val="00E067CE"/>
    <w:rsid w:val="00E06AD4"/>
    <w:rsid w:val="00E06E32"/>
    <w:rsid w:val="00E06E38"/>
    <w:rsid w:val="00E077A9"/>
    <w:rsid w:val="00E077BC"/>
    <w:rsid w:val="00E078A8"/>
    <w:rsid w:val="00E0793B"/>
    <w:rsid w:val="00E07B1A"/>
    <w:rsid w:val="00E07F92"/>
    <w:rsid w:val="00E07FD3"/>
    <w:rsid w:val="00E10304"/>
    <w:rsid w:val="00E105BC"/>
    <w:rsid w:val="00E108FB"/>
    <w:rsid w:val="00E109C2"/>
    <w:rsid w:val="00E10B50"/>
    <w:rsid w:val="00E10D1F"/>
    <w:rsid w:val="00E10F2E"/>
    <w:rsid w:val="00E113AD"/>
    <w:rsid w:val="00E115BC"/>
    <w:rsid w:val="00E11AA7"/>
    <w:rsid w:val="00E1242B"/>
    <w:rsid w:val="00E12557"/>
    <w:rsid w:val="00E1273D"/>
    <w:rsid w:val="00E12BC3"/>
    <w:rsid w:val="00E12DF0"/>
    <w:rsid w:val="00E13046"/>
    <w:rsid w:val="00E133DA"/>
    <w:rsid w:val="00E13C6E"/>
    <w:rsid w:val="00E13D9C"/>
    <w:rsid w:val="00E14026"/>
    <w:rsid w:val="00E14590"/>
    <w:rsid w:val="00E15023"/>
    <w:rsid w:val="00E15077"/>
    <w:rsid w:val="00E15312"/>
    <w:rsid w:val="00E1531B"/>
    <w:rsid w:val="00E1556A"/>
    <w:rsid w:val="00E15690"/>
    <w:rsid w:val="00E15804"/>
    <w:rsid w:val="00E159A1"/>
    <w:rsid w:val="00E15B68"/>
    <w:rsid w:val="00E15BB1"/>
    <w:rsid w:val="00E15EA0"/>
    <w:rsid w:val="00E16145"/>
    <w:rsid w:val="00E1615E"/>
    <w:rsid w:val="00E1653C"/>
    <w:rsid w:val="00E16973"/>
    <w:rsid w:val="00E16992"/>
    <w:rsid w:val="00E16F5F"/>
    <w:rsid w:val="00E17647"/>
    <w:rsid w:val="00E17792"/>
    <w:rsid w:val="00E177AB"/>
    <w:rsid w:val="00E17861"/>
    <w:rsid w:val="00E179A0"/>
    <w:rsid w:val="00E20388"/>
    <w:rsid w:val="00E2071A"/>
    <w:rsid w:val="00E208F3"/>
    <w:rsid w:val="00E20B07"/>
    <w:rsid w:val="00E20E84"/>
    <w:rsid w:val="00E2107B"/>
    <w:rsid w:val="00E21259"/>
    <w:rsid w:val="00E215BC"/>
    <w:rsid w:val="00E21601"/>
    <w:rsid w:val="00E21A35"/>
    <w:rsid w:val="00E21AD4"/>
    <w:rsid w:val="00E21C35"/>
    <w:rsid w:val="00E21F4B"/>
    <w:rsid w:val="00E2208B"/>
    <w:rsid w:val="00E221FF"/>
    <w:rsid w:val="00E227F9"/>
    <w:rsid w:val="00E22A88"/>
    <w:rsid w:val="00E22AF1"/>
    <w:rsid w:val="00E22B38"/>
    <w:rsid w:val="00E231DD"/>
    <w:rsid w:val="00E232D4"/>
    <w:rsid w:val="00E23316"/>
    <w:rsid w:val="00E23321"/>
    <w:rsid w:val="00E2383D"/>
    <w:rsid w:val="00E23B18"/>
    <w:rsid w:val="00E2401C"/>
    <w:rsid w:val="00E241FE"/>
    <w:rsid w:val="00E24687"/>
    <w:rsid w:val="00E24B74"/>
    <w:rsid w:val="00E2540C"/>
    <w:rsid w:val="00E25655"/>
    <w:rsid w:val="00E2567D"/>
    <w:rsid w:val="00E25A0D"/>
    <w:rsid w:val="00E25BDC"/>
    <w:rsid w:val="00E25D5D"/>
    <w:rsid w:val="00E25D66"/>
    <w:rsid w:val="00E25DF6"/>
    <w:rsid w:val="00E262A1"/>
    <w:rsid w:val="00E26322"/>
    <w:rsid w:val="00E26852"/>
    <w:rsid w:val="00E26870"/>
    <w:rsid w:val="00E269B0"/>
    <w:rsid w:val="00E26CA2"/>
    <w:rsid w:val="00E26CBA"/>
    <w:rsid w:val="00E26E8A"/>
    <w:rsid w:val="00E27069"/>
    <w:rsid w:val="00E2724E"/>
    <w:rsid w:val="00E27518"/>
    <w:rsid w:val="00E2755A"/>
    <w:rsid w:val="00E27858"/>
    <w:rsid w:val="00E27B5E"/>
    <w:rsid w:val="00E27DB3"/>
    <w:rsid w:val="00E305A9"/>
    <w:rsid w:val="00E3064A"/>
    <w:rsid w:val="00E31025"/>
    <w:rsid w:val="00E3116E"/>
    <w:rsid w:val="00E313DA"/>
    <w:rsid w:val="00E3157C"/>
    <w:rsid w:val="00E31647"/>
    <w:rsid w:val="00E3164D"/>
    <w:rsid w:val="00E31769"/>
    <w:rsid w:val="00E31AB7"/>
    <w:rsid w:val="00E31D36"/>
    <w:rsid w:val="00E31DD9"/>
    <w:rsid w:val="00E31E13"/>
    <w:rsid w:val="00E31F23"/>
    <w:rsid w:val="00E32367"/>
    <w:rsid w:val="00E324A8"/>
    <w:rsid w:val="00E324EA"/>
    <w:rsid w:val="00E325ED"/>
    <w:rsid w:val="00E327E7"/>
    <w:rsid w:val="00E32838"/>
    <w:rsid w:val="00E328AF"/>
    <w:rsid w:val="00E3298E"/>
    <w:rsid w:val="00E32C01"/>
    <w:rsid w:val="00E32D8E"/>
    <w:rsid w:val="00E32E87"/>
    <w:rsid w:val="00E32EDF"/>
    <w:rsid w:val="00E32F93"/>
    <w:rsid w:val="00E330D5"/>
    <w:rsid w:val="00E33277"/>
    <w:rsid w:val="00E332BB"/>
    <w:rsid w:val="00E33347"/>
    <w:rsid w:val="00E33774"/>
    <w:rsid w:val="00E33A18"/>
    <w:rsid w:val="00E33AC8"/>
    <w:rsid w:val="00E3406A"/>
    <w:rsid w:val="00E3425E"/>
    <w:rsid w:val="00E344E7"/>
    <w:rsid w:val="00E34568"/>
    <w:rsid w:val="00E352D1"/>
    <w:rsid w:val="00E35510"/>
    <w:rsid w:val="00E35640"/>
    <w:rsid w:val="00E3594C"/>
    <w:rsid w:val="00E35ABC"/>
    <w:rsid w:val="00E35C02"/>
    <w:rsid w:val="00E36023"/>
    <w:rsid w:val="00E3610F"/>
    <w:rsid w:val="00E36257"/>
    <w:rsid w:val="00E36272"/>
    <w:rsid w:val="00E36799"/>
    <w:rsid w:val="00E36817"/>
    <w:rsid w:val="00E368F2"/>
    <w:rsid w:val="00E369F2"/>
    <w:rsid w:val="00E36A3F"/>
    <w:rsid w:val="00E36E52"/>
    <w:rsid w:val="00E36F88"/>
    <w:rsid w:val="00E37039"/>
    <w:rsid w:val="00E370BE"/>
    <w:rsid w:val="00E370C2"/>
    <w:rsid w:val="00E3744D"/>
    <w:rsid w:val="00E37847"/>
    <w:rsid w:val="00E37955"/>
    <w:rsid w:val="00E379C1"/>
    <w:rsid w:val="00E40020"/>
    <w:rsid w:val="00E404E9"/>
    <w:rsid w:val="00E40524"/>
    <w:rsid w:val="00E40841"/>
    <w:rsid w:val="00E409B4"/>
    <w:rsid w:val="00E40A0B"/>
    <w:rsid w:val="00E40B54"/>
    <w:rsid w:val="00E40BEB"/>
    <w:rsid w:val="00E40CC0"/>
    <w:rsid w:val="00E40CF8"/>
    <w:rsid w:val="00E40E32"/>
    <w:rsid w:val="00E4107F"/>
    <w:rsid w:val="00E4111C"/>
    <w:rsid w:val="00E41952"/>
    <w:rsid w:val="00E41F0B"/>
    <w:rsid w:val="00E421BA"/>
    <w:rsid w:val="00E42562"/>
    <w:rsid w:val="00E426D4"/>
    <w:rsid w:val="00E42873"/>
    <w:rsid w:val="00E429B4"/>
    <w:rsid w:val="00E42C24"/>
    <w:rsid w:val="00E42DAA"/>
    <w:rsid w:val="00E42F0B"/>
    <w:rsid w:val="00E42F68"/>
    <w:rsid w:val="00E43264"/>
    <w:rsid w:val="00E43272"/>
    <w:rsid w:val="00E432E7"/>
    <w:rsid w:val="00E436CB"/>
    <w:rsid w:val="00E43702"/>
    <w:rsid w:val="00E4387E"/>
    <w:rsid w:val="00E43A44"/>
    <w:rsid w:val="00E43C35"/>
    <w:rsid w:val="00E43D42"/>
    <w:rsid w:val="00E43E80"/>
    <w:rsid w:val="00E44388"/>
    <w:rsid w:val="00E445AE"/>
    <w:rsid w:val="00E44A7F"/>
    <w:rsid w:val="00E44D8D"/>
    <w:rsid w:val="00E44EDD"/>
    <w:rsid w:val="00E454DA"/>
    <w:rsid w:val="00E4563F"/>
    <w:rsid w:val="00E4568C"/>
    <w:rsid w:val="00E45AA0"/>
    <w:rsid w:val="00E45BCF"/>
    <w:rsid w:val="00E45D47"/>
    <w:rsid w:val="00E4631A"/>
    <w:rsid w:val="00E46482"/>
    <w:rsid w:val="00E46D24"/>
    <w:rsid w:val="00E475CD"/>
    <w:rsid w:val="00E47963"/>
    <w:rsid w:val="00E47A10"/>
    <w:rsid w:val="00E47BAE"/>
    <w:rsid w:val="00E47FC0"/>
    <w:rsid w:val="00E504F4"/>
    <w:rsid w:val="00E50516"/>
    <w:rsid w:val="00E50B8F"/>
    <w:rsid w:val="00E50CE5"/>
    <w:rsid w:val="00E5119C"/>
    <w:rsid w:val="00E51E77"/>
    <w:rsid w:val="00E520B4"/>
    <w:rsid w:val="00E52780"/>
    <w:rsid w:val="00E52C42"/>
    <w:rsid w:val="00E52CBE"/>
    <w:rsid w:val="00E52E0F"/>
    <w:rsid w:val="00E52FD7"/>
    <w:rsid w:val="00E53158"/>
    <w:rsid w:val="00E53372"/>
    <w:rsid w:val="00E534AF"/>
    <w:rsid w:val="00E536AE"/>
    <w:rsid w:val="00E53715"/>
    <w:rsid w:val="00E53C71"/>
    <w:rsid w:val="00E53C8A"/>
    <w:rsid w:val="00E53EAC"/>
    <w:rsid w:val="00E54267"/>
    <w:rsid w:val="00E54770"/>
    <w:rsid w:val="00E5483D"/>
    <w:rsid w:val="00E54A6F"/>
    <w:rsid w:val="00E54E4B"/>
    <w:rsid w:val="00E552AC"/>
    <w:rsid w:val="00E55AEB"/>
    <w:rsid w:val="00E55B56"/>
    <w:rsid w:val="00E55B64"/>
    <w:rsid w:val="00E55B8A"/>
    <w:rsid w:val="00E561D9"/>
    <w:rsid w:val="00E5623B"/>
    <w:rsid w:val="00E564AF"/>
    <w:rsid w:val="00E56612"/>
    <w:rsid w:val="00E56639"/>
    <w:rsid w:val="00E568C6"/>
    <w:rsid w:val="00E56A37"/>
    <w:rsid w:val="00E56A6D"/>
    <w:rsid w:val="00E56D7C"/>
    <w:rsid w:val="00E56EFB"/>
    <w:rsid w:val="00E56F7B"/>
    <w:rsid w:val="00E5702F"/>
    <w:rsid w:val="00E5722A"/>
    <w:rsid w:val="00E5758A"/>
    <w:rsid w:val="00E57668"/>
    <w:rsid w:val="00E577C4"/>
    <w:rsid w:val="00E5784A"/>
    <w:rsid w:val="00E57C38"/>
    <w:rsid w:val="00E60114"/>
    <w:rsid w:val="00E60248"/>
    <w:rsid w:val="00E6089B"/>
    <w:rsid w:val="00E60A31"/>
    <w:rsid w:val="00E60DD8"/>
    <w:rsid w:val="00E610C4"/>
    <w:rsid w:val="00E61947"/>
    <w:rsid w:val="00E61CEA"/>
    <w:rsid w:val="00E61EEA"/>
    <w:rsid w:val="00E620E6"/>
    <w:rsid w:val="00E621A9"/>
    <w:rsid w:val="00E621E6"/>
    <w:rsid w:val="00E6253E"/>
    <w:rsid w:val="00E62589"/>
    <w:rsid w:val="00E625D9"/>
    <w:rsid w:val="00E62724"/>
    <w:rsid w:val="00E627EE"/>
    <w:rsid w:val="00E62985"/>
    <w:rsid w:val="00E6339B"/>
    <w:rsid w:val="00E63700"/>
    <w:rsid w:val="00E63A84"/>
    <w:rsid w:val="00E63C01"/>
    <w:rsid w:val="00E63E42"/>
    <w:rsid w:val="00E63E89"/>
    <w:rsid w:val="00E63FE2"/>
    <w:rsid w:val="00E641C4"/>
    <w:rsid w:val="00E642E5"/>
    <w:rsid w:val="00E647ED"/>
    <w:rsid w:val="00E64937"/>
    <w:rsid w:val="00E64C2E"/>
    <w:rsid w:val="00E64DB2"/>
    <w:rsid w:val="00E64DCA"/>
    <w:rsid w:val="00E650DE"/>
    <w:rsid w:val="00E65D47"/>
    <w:rsid w:val="00E6662F"/>
    <w:rsid w:val="00E6691E"/>
    <w:rsid w:val="00E66A14"/>
    <w:rsid w:val="00E66ACC"/>
    <w:rsid w:val="00E66B3F"/>
    <w:rsid w:val="00E66E87"/>
    <w:rsid w:val="00E670BB"/>
    <w:rsid w:val="00E6743E"/>
    <w:rsid w:val="00E67530"/>
    <w:rsid w:val="00E677D1"/>
    <w:rsid w:val="00E67B7B"/>
    <w:rsid w:val="00E67BB9"/>
    <w:rsid w:val="00E70468"/>
    <w:rsid w:val="00E70B22"/>
    <w:rsid w:val="00E70BB5"/>
    <w:rsid w:val="00E70C86"/>
    <w:rsid w:val="00E713ED"/>
    <w:rsid w:val="00E713F3"/>
    <w:rsid w:val="00E71996"/>
    <w:rsid w:val="00E71A54"/>
    <w:rsid w:val="00E71A6B"/>
    <w:rsid w:val="00E71B9F"/>
    <w:rsid w:val="00E71C43"/>
    <w:rsid w:val="00E71CFE"/>
    <w:rsid w:val="00E7214C"/>
    <w:rsid w:val="00E721B8"/>
    <w:rsid w:val="00E7226D"/>
    <w:rsid w:val="00E72288"/>
    <w:rsid w:val="00E722BF"/>
    <w:rsid w:val="00E72476"/>
    <w:rsid w:val="00E727AE"/>
    <w:rsid w:val="00E730DA"/>
    <w:rsid w:val="00E733E5"/>
    <w:rsid w:val="00E7378C"/>
    <w:rsid w:val="00E73BD5"/>
    <w:rsid w:val="00E74175"/>
    <w:rsid w:val="00E7473D"/>
    <w:rsid w:val="00E74743"/>
    <w:rsid w:val="00E748F5"/>
    <w:rsid w:val="00E74965"/>
    <w:rsid w:val="00E749B5"/>
    <w:rsid w:val="00E749CE"/>
    <w:rsid w:val="00E74A4B"/>
    <w:rsid w:val="00E751E7"/>
    <w:rsid w:val="00E751EC"/>
    <w:rsid w:val="00E7524B"/>
    <w:rsid w:val="00E75424"/>
    <w:rsid w:val="00E75B7F"/>
    <w:rsid w:val="00E762B7"/>
    <w:rsid w:val="00E76ABB"/>
    <w:rsid w:val="00E770E1"/>
    <w:rsid w:val="00E77538"/>
    <w:rsid w:val="00E775D8"/>
    <w:rsid w:val="00E7777E"/>
    <w:rsid w:val="00E7782F"/>
    <w:rsid w:val="00E778C9"/>
    <w:rsid w:val="00E779C7"/>
    <w:rsid w:val="00E77AB6"/>
    <w:rsid w:val="00E77B51"/>
    <w:rsid w:val="00E77C33"/>
    <w:rsid w:val="00E77EFB"/>
    <w:rsid w:val="00E80172"/>
    <w:rsid w:val="00E802BC"/>
    <w:rsid w:val="00E804D5"/>
    <w:rsid w:val="00E805D6"/>
    <w:rsid w:val="00E80683"/>
    <w:rsid w:val="00E8078D"/>
    <w:rsid w:val="00E80869"/>
    <w:rsid w:val="00E80DAC"/>
    <w:rsid w:val="00E8123F"/>
    <w:rsid w:val="00E8134F"/>
    <w:rsid w:val="00E81992"/>
    <w:rsid w:val="00E81CD1"/>
    <w:rsid w:val="00E81D47"/>
    <w:rsid w:val="00E825B8"/>
    <w:rsid w:val="00E82B10"/>
    <w:rsid w:val="00E82CF6"/>
    <w:rsid w:val="00E83609"/>
    <w:rsid w:val="00E83F1C"/>
    <w:rsid w:val="00E8410A"/>
    <w:rsid w:val="00E85167"/>
    <w:rsid w:val="00E856C7"/>
    <w:rsid w:val="00E858A5"/>
    <w:rsid w:val="00E858C7"/>
    <w:rsid w:val="00E85932"/>
    <w:rsid w:val="00E8596E"/>
    <w:rsid w:val="00E85993"/>
    <w:rsid w:val="00E85ABE"/>
    <w:rsid w:val="00E85B98"/>
    <w:rsid w:val="00E85D14"/>
    <w:rsid w:val="00E85FE8"/>
    <w:rsid w:val="00E86127"/>
    <w:rsid w:val="00E8612A"/>
    <w:rsid w:val="00E86280"/>
    <w:rsid w:val="00E86383"/>
    <w:rsid w:val="00E86A3D"/>
    <w:rsid w:val="00E86CB1"/>
    <w:rsid w:val="00E87067"/>
    <w:rsid w:val="00E871A0"/>
    <w:rsid w:val="00E874DF"/>
    <w:rsid w:val="00E878C2"/>
    <w:rsid w:val="00E87926"/>
    <w:rsid w:val="00E87CA6"/>
    <w:rsid w:val="00E87D81"/>
    <w:rsid w:val="00E87FD9"/>
    <w:rsid w:val="00E9023D"/>
    <w:rsid w:val="00E906FD"/>
    <w:rsid w:val="00E908B5"/>
    <w:rsid w:val="00E908D9"/>
    <w:rsid w:val="00E90BB2"/>
    <w:rsid w:val="00E90CF7"/>
    <w:rsid w:val="00E914C0"/>
    <w:rsid w:val="00E916DE"/>
    <w:rsid w:val="00E91822"/>
    <w:rsid w:val="00E918A1"/>
    <w:rsid w:val="00E918C1"/>
    <w:rsid w:val="00E91CE2"/>
    <w:rsid w:val="00E9202D"/>
    <w:rsid w:val="00E9203D"/>
    <w:rsid w:val="00E92439"/>
    <w:rsid w:val="00E924C8"/>
    <w:rsid w:val="00E926D5"/>
    <w:rsid w:val="00E92B30"/>
    <w:rsid w:val="00E92B51"/>
    <w:rsid w:val="00E92B5A"/>
    <w:rsid w:val="00E92DCB"/>
    <w:rsid w:val="00E92F56"/>
    <w:rsid w:val="00E9362C"/>
    <w:rsid w:val="00E93956"/>
    <w:rsid w:val="00E93AB6"/>
    <w:rsid w:val="00E93D36"/>
    <w:rsid w:val="00E93E44"/>
    <w:rsid w:val="00E9417F"/>
    <w:rsid w:val="00E94225"/>
    <w:rsid w:val="00E9424F"/>
    <w:rsid w:val="00E94371"/>
    <w:rsid w:val="00E944DD"/>
    <w:rsid w:val="00E949D0"/>
    <w:rsid w:val="00E94A5E"/>
    <w:rsid w:val="00E94CDE"/>
    <w:rsid w:val="00E950A1"/>
    <w:rsid w:val="00E95194"/>
    <w:rsid w:val="00E95438"/>
    <w:rsid w:val="00E95473"/>
    <w:rsid w:val="00E9577A"/>
    <w:rsid w:val="00E95978"/>
    <w:rsid w:val="00E95B12"/>
    <w:rsid w:val="00E95B97"/>
    <w:rsid w:val="00E95BAF"/>
    <w:rsid w:val="00E95C2F"/>
    <w:rsid w:val="00E95E13"/>
    <w:rsid w:val="00E95E2E"/>
    <w:rsid w:val="00E95F58"/>
    <w:rsid w:val="00E96149"/>
    <w:rsid w:val="00E9615E"/>
    <w:rsid w:val="00E96328"/>
    <w:rsid w:val="00E967B9"/>
    <w:rsid w:val="00E96AA4"/>
    <w:rsid w:val="00E96E95"/>
    <w:rsid w:val="00E973D4"/>
    <w:rsid w:val="00E97507"/>
    <w:rsid w:val="00E9792E"/>
    <w:rsid w:val="00E97AB4"/>
    <w:rsid w:val="00EA0174"/>
    <w:rsid w:val="00EA0231"/>
    <w:rsid w:val="00EA023E"/>
    <w:rsid w:val="00EA02B0"/>
    <w:rsid w:val="00EA0872"/>
    <w:rsid w:val="00EA0D9E"/>
    <w:rsid w:val="00EA1178"/>
    <w:rsid w:val="00EA11C6"/>
    <w:rsid w:val="00EA1252"/>
    <w:rsid w:val="00EA155E"/>
    <w:rsid w:val="00EA19F9"/>
    <w:rsid w:val="00EA1A0D"/>
    <w:rsid w:val="00EA1F7C"/>
    <w:rsid w:val="00EA20DB"/>
    <w:rsid w:val="00EA2A45"/>
    <w:rsid w:val="00EA2B00"/>
    <w:rsid w:val="00EA2E5F"/>
    <w:rsid w:val="00EA2EFF"/>
    <w:rsid w:val="00EA2F4E"/>
    <w:rsid w:val="00EA33F7"/>
    <w:rsid w:val="00EA3476"/>
    <w:rsid w:val="00EA3479"/>
    <w:rsid w:val="00EA3B02"/>
    <w:rsid w:val="00EA3BB6"/>
    <w:rsid w:val="00EA406F"/>
    <w:rsid w:val="00EA425D"/>
    <w:rsid w:val="00EA4330"/>
    <w:rsid w:val="00EA45C8"/>
    <w:rsid w:val="00EA46C3"/>
    <w:rsid w:val="00EA4A50"/>
    <w:rsid w:val="00EA4BBC"/>
    <w:rsid w:val="00EA4BC0"/>
    <w:rsid w:val="00EA4C9B"/>
    <w:rsid w:val="00EA57DF"/>
    <w:rsid w:val="00EA595E"/>
    <w:rsid w:val="00EA5A4D"/>
    <w:rsid w:val="00EA5B94"/>
    <w:rsid w:val="00EA5BC1"/>
    <w:rsid w:val="00EA5D9D"/>
    <w:rsid w:val="00EA5ECA"/>
    <w:rsid w:val="00EA6192"/>
    <w:rsid w:val="00EA6347"/>
    <w:rsid w:val="00EA655E"/>
    <w:rsid w:val="00EA672E"/>
    <w:rsid w:val="00EA6AFB"/>
    <w:rsid w:val="00EA6D0A"/>
    <w:rsid w:val="00EA6FC5"/>
    <w:rsid w:val="00EA7045"/>
    <w:rsid w:val="00EA71BE"/>
    <w:rsid w:val="00EA739B"/>
    <w:rsid w:val="00EA739F"/>
    <w:rsid w:val="00EA7402"/>
    <w:rsid w:val="00EA7A87"/>
    <w:rsid w:val="00EA7AA2"/>
    <w:rsid w:val="00EA7B32"/>
    <w:rsid w:val="00EA7C07"/>
    <w:rsid w:val="00EA7CAF"/>
    <w:rsid w:val="00EA7E22"/>
    <w:rsid w:val="00EB0069"/>
    <w:rsid w:val="00EB09C1"/>
    <w:rsid w:val="00EB09D7"/>
    <w:rsid w:val="00EB0A90"/>
    <w:rsid w:val="00EB0B3C"/>
    <w:rsid w:val="00EB0ECA"/>
    <w:rsid w:val="00EB0EF2"/>
    <w:rsid w:val="00EB106D"/>
    <w:rsid w:val="00EB11E1"/>
    <w:rsid w:val="00EB1AA9"/>
    <w:rsid w:val="00EB1E51"/>
    <w:rsid w:val="00EB1EE8"/>
    <w:rsid w:val="00EB1FAE"/>
    <w:rsid w:val="00EB2035"/>
    <w:rsid w:val="00EB2087"/>
    <w:rsid w:val="00EB2310"/>
    <w:rsid w:val="00EB24B0"/>
    <w:rsid w:val="00EB24FD"/>
    <w:rsid w:val="00EB270F"/>
    <w:rsid w:val="00EB282A"/>
    <w:rsid w:val="00EB315D"/>
    <w:rsid w:val="00EB322E"/>
    <w:rsid w:val="00EB34CA"/>
    <w:rsid w:val="00EB35D6"/>
    <w:rsid w:val="00EB3A45"/>
    <w:rsid w:val="00EB3D97"/>
    <w:rsid w:val="00EB3ECA"/>
    <w:rsid w:val="00EB412B"/>
    <w:rsid w:val="00EB4131"/>
    <w:rsid w:val="00EB41FA"/>
    <w:rsid w:val="00EB4638"/>
    <w:rsid w:val="00EB4A5E"/>
    <w:rsid w:val="00EB4B43"/>
    <w:rsid w:val="00EB4E57"/>
    <w:rsid w:val="00EB4FE2"/>
    <w:rsid w:val="00EB5115"/>
    <w:rsid w:val="00EB5126"/>
    <w:rsid w:val="00EB5303"/>
    <w:rsid w:val="00EB58FF"/>
    <w:rsid w:val="00EB607A"/>
    <w:rsid w:val="00EB631E"/>
    <w:rsid w:val="00EB63EB"/>
    <w:rsid w:val="00EB6490"/>
    <w:rsid w:val="00EB67F6"/>
    <w:rsid w:val="00EB6BD2"/>
    <w:rsid w:val="00EB6D31"/>
    <w:rsid w:val="00EB7444"/>
    <w:rsid w:val="00EB773D"/>
    <w:rsid w:val="00EB792B"/>
    <w:rsid w:val="00EB7AB1"/>
    <w:rsid w:val="00EB7B28"/>
    <w:rsid w:val="00EB7B78"/>
    <w:rsid w:val="00EB7BD6"/>
    <w:rsid w:val="00EC0086"/>
    <w:rsid w:val="00EC031C"/>
    <w:rsid w:val="00EC0792"/>
    <w:rsid w:val="00EC0C61"/>
    <w:rsid w:val="00EC1453"/>
    <w:rsid w:val="00EC17AF"/>
    <w:rsid w:val="00EC194F"/>
    <w:rsid w:val="00EC1A60"/>
    <w:rsid w:val="00EC1B1D"/>
    <w:rsid w:val="00EC1BB5"/>
    <w:rsid w:val="00EC1C15"/>
    <w:rsid w:val="00EC1C89"/>
    <w:rsid w:val="00EC1E18"/>
    <w:rsid w:val="00EC215F"/>
    <w:rsid w:val="00EC22BA"/>
    <w:rsid w:val="00EC2883"/>
    <w:rsid w:val="00EC2B80"/>
    <w:rsid w:val="00EC3446"/>
    <w:rsid w:val="00EC3470"/>
    <w:rsid w:val="00EC35B5"/>
    <w:rsid w:val="00EC3A29"/>
    <w:rsid w:val="00EC3FA7"/>
    <w:rsid w:val="00EC4021"/>
    <w:rsid w:val="00EC446E"/>
    <w:rsid w:val="00EC45EF"/>
    <w:rsid w:val="00EC4ED4"/>
    <w:rsid w:val="00EC4EEE"/>
    <w:rsid w:val="00EC4EF6"/>
    <w:rsid w:val="00EC5415"/>
    <w:rsid w:val="00EC54E7"/>
    <w:rsid w:val="00EC5526"/>
    <w:rsid w:val="00EC5907"/>
    <w:rsid w:val="00EC5D87"/>
    <w:rsid w:val="00EC61A5"/>
    <w:rsid w:val="00EC659F"/>
    <w:rsid w:val="00EC6609"/>
    <w:rsid w:val="00EC6F0A"/>
    <w:rsid w:val="00EC701A"/>
    <w:rsid w:val="00EC71AF"/>
    <w:rsid w:val="00EC7725"/>
    <w:rsid w:val="00EC7B26"/>
    <w:rsid w:val="00EC7E93"/>
    <w:rsid w:val="00ED0651"/>
    <w:rsid w:val="00ED0842"/>
    <w:rsid w:val="00ED0BB8"/>
    <w:rsid w:val="00ED0D7A"/>
    <w:rsid w:val="00ED0E2C"/>
    <w:rsid w:val="00ED158F"/>
    <w:rsid w:val="00ED15EF"/>
    <w:rsid w:val="00ED1770"/>
    <w:rsid w:val="00ED18DF"/>
    <w:rsid w:val="00ED2516"/>
    <w:rsid w:val="00ED257C"/>
    <w:rsid w:val="00ED27D1"/>
    <w:rsid w:val="00ED27D3"/>
    <w:rsid w:val="00ED286F"/>
    <w:rsid w:val="00ED295A"/>
    <w:rsid w:val="00ED3148"/>
    <w:rsid w:val="00ED36CE"/>
    <w:rsid w:val="00ED36FB"/>
    <w:rsid w:val="00ED37F1"/>
    <w:rsid w:val="00ED3B40"/>
    <w:rsid w:val="00ED403E"/>
    <w:rsid w:val="00ED40E4"/>
    <w:rsid w:val="00ED446A"/>
    <w:rsid w:val="00ED4484"/>
    <w:rsid w:val="00ED4AAA"/>
    <w:rsid w:val="00ED4C65"/>
    <w:rsid w:val="00ED4D4F"/>
    <w:rsid w:val="00ED4DA3"/>
    <w:rsid w:val="00ED4F5C"/>
    <w:rsid w:val="00ED5233"/>
    <w:rsid w:val="00ED55D3"/>
    <w:rsid w:val="00ED569D"/>
    <w:rsid w:val="00ED59CE"/>
    <w:rsid w:val="00ED5AFF"/>
    <w:rsid w:val="00ED5B36"/>
    <w:rsid w:val="00ED5C0A"/>
    <w:rsid w:val="00ED5C11"/>
    <w:rsid w:val="00ED60A6"/>
    <w:rsid w:val="00ED6163"/>
    <w:rsid w:val="00ED6179"/>
    <w:rsid w:val="00ED62BB"/>
    <w:rsid w:val="00ED654F"/>
    <w:rsid w:val="00ED6766"/>
    <w:rsid w:val="00ED6774"/>
    <w:rsid w:val="00ED67D5"/>
    <w:rsid w:val="00ED6D2E"/>
    <w:rsid w:val="00ED6E4A"/>
    <w:rsid w:val="00ED6E97"/>
    <w:rsid w:val="00ED6F01"/>
    <w:rsid w:val="00ED72CB"/>
    <w:rsid w:val="00ED7595"/>
    <w:rsid w:val="00ED79C9"/>
    <w:rsid w:val="00ED7AEC"/>
    <w:rsid w:val="00ED7B68"/>
    <w:rsid w:val="00ED7C30"/>
    <w:rsid w:val="00ED7F37"/>
    <w:rsid w:val="00ED7FED"/>
    <w:rsid w:val="00EE004B"/>
    <w:rsid w:val="00EE0056"/>
    <w:rsid w:val="00EE021B"/>
    <w:rsid w:val="00EE0473"/>
    <w:rsid w:val="00EE0533"/>
    <w:rsid w:val="00EE0596"/>
    <w:rsid w:val="00EE0A11"/>
    <w:rsid w:val="00EE0C99"/>
    <w:rsid w:val="00EE1451"/>
    <w:rsid w:val="00EE15BA"/>
    <w:rsid w:val="00EE18A7"/>
    <w:rsid w:val="00EE195B"/>
    <w:rsid w:val="00EE1BD1"/>
    <w:rsid w:val="00EE1BED"/>
    <w:rsid w:val="00EE1E5D"/>
    <w:rsid w:val="00EE1F57"/>
    <w:rsid w:val="00EE1FAC"/>
    <w:rsid w:val="00EE274E"/>
    <w:rsid w:val="00EE2885"/>
    <w:rsid w:val="00EE306E"/>
    <w:rsid w:val="00EE3807"/>
    <w:rsid w:val="00EE38B1"/>
    <w:rsid w:val="00EE38BF"/>
    <w:rsid w:val="00EE3AEB"/>
    <w:rsid w:val="00EE3F74"/>
    <w:rsid w:val="00EE4222"/>
    <w:rsid w:val="00EE4444"/>
    <w:rsid w:val="00EE4453"/>
    <w:rsid w:val="00EE4497"/>
    <w:rsid w:val="00EE458B"/>
    <w:rsid w:val="00EE483C"/>
    <w:rsid w:val="00EE48A0"/>
    <w:rsid w:val="00EE4979"/>
    <w:rsid w:val="00EE4CD5"/>
    <w:rsid w:val="00EE4FE3"/>
    <w:rsid w:val="00EE5041"/>
    <w:rsid w:val="00EE50D3"/>
    <w:rsid w:val="00EE51AF"/>
    <w:rsid w:val="00EE53BE"/>
    <w:rsid w:val="00EE5582"/>
    <w:rsid w:val="00EE5882"/>
    <w:rsid w:val="00EE5917"/>
    <w:rsid w:val="00EE5AB6"/>
    <w:rsid w:val="00EE65EE"/>
    <w:rsid w:val="00EE673E"/>
    <w:rsid w:val="00EE67AA"/>
    <w:rsid w:val="00EE69CC"/>
    <w:rsid w:val="00EE69CD"/>
    <w:rsid w:val="00EE6A04"/>
    <w:rsid w:val="00EE70D6"/>
    <w:rsid w:val="00EE7126"/>
    <w:rsid w:val="00EE768C"/>
    <w:rsid w:val="00EE7DB9"/>
    <w:rsid w:val="00EF013A"/>
    <w:rsid w:val="00EF01E3"/>
    <w:rsid w:val="00EF0579"/>
    <w:rsid w:val="00EF0866"/>
    <w:rsid w:val="00EF09BE"/>
    <w:rsid w:val="00EF0C3D"/>
    <w:rsid w:val="00EF0C7D"/>
    <w:rsid w:val="00EF12B5"/>
    <w:rsid w:val="00EF1312"/>
    <w:rsid w:val="00EF13F5"/>
    <w:rsid w:val="00EF15CA"/>
    <w:rsid w:val="00EF1734"/>
    <w:rsid w:val="00EF1BC7"/>
    <w:rsid w:val="00EF1CEE"/>
    <w:rsid w:val="00EF1F34"/>
    <w:rsid w:val="00EF268D"/>
    <w:rsid w:val="00EF2872"/>
    <w:rsid w:val="00EF2BEE"/>
    <w:rsid w:val="00EF304F"/>
    <w:rsid w:val="00EF3430"/>
    <w:rsid w:val="00EF3592"/>
    <w:rsid w:val="00EF391B"/>
    <w:rsid w:val="00EF3B68"/>
    <w:rsid w:val="00EF3F0A"/>
    <w:rsid w:val="00EF4788"/>
    <w:rsid w:val="00EF48A0"/>
    <w:rsid w:val="00EF4C26"/>
    <w:rsid w:val="00EF4C2B"/>
    <w:rsid w:val="00EF503C"/>
    <w:rsid w:val="00EF525E"/>
    <w:rsid w:val="00EF54E7"/>
    <w:rsid w:val="00EF55F9"/>
    <w:rsid w:val="00EF564E"/>
    <w:rsid w:val="00EF5E1D"/>
    <w:rsid w:val="00EF5E2E"/>
    <w:rsid w:val="00EF5F69"/>
    <w:rsid w:val="00EF5FE5"/>
    <w:rsid w:val="00EF60C6"/>
    <w:rsid w:val="00EF61D1"/>
    <w:rsid w:val="00EF625D"/>
    <w:rsid w:val="00EF64BF"/>
    <w:rsid w:val="00EF6A80"/>
    <w:rsid w:val="00EF6AA0"/>
    <w:rsid w:val="00EF6B75"/>
    <w:rsid w:val="00EF7500"/>
    <w:rsid w:val="00EF76C4"/>
    <w:rsid w:val="00EF7930"/>
    <w:rsid w:val="00EF7A4A"/>
    <w:rsid w:val="00EF7DCC"/>
    <w:rsid w:val="00EF7E15"/>
    <w:rsid w:val="00F00045"/>
    <w:rsid w:val="00F003D6"/>
    <w:rsid w:val="00F00798"/>
    <w:rsid w:val="00F009A4"/>
    <w:rsid w:val="00F01633"/>
    <w:rsid w:val="00F02712"/>
    <w:rsid w:val="00F02B09"/>
    <w:rsid w:val="00F02C74"/>
    <w:rsid w:val="00F02D08"/>
    <w:rsid w:val="00F02F57"/>
    <w:rsid w:val="00F02FB9"/>
    <w:rsid w:val="00F031FC"/>
    <w:rsid w:val="00F037FB"/>
    <w:rsid w:val="00F03D3C"/>
    <w:rsid w:val="00F04254"/>
    <w:rsid w:val="00F049B0"/>
    <w:rsid w:val="00F04C5A"/>
    <w:rsid w:val="00F05119"/>
    <w:rsid w:val="00F05793"/>
    <w:rsid w:val="00F0592D"/>
    <w:rsid w:val="00F05BE8"/>
    <w:rsid w:val="00F05F7C"/>
    <w:rsid w:val="00F05FDE"/>
    <w:rsid w:val="00F068A5"/>
    <w:rsid w:val="00F06AE1"/>
    <w:rsid w:val="00F06C68"/>
    <w:rsid w:val="00F06E37"/>
    <w:rsid w:val="00F070FE"/>
    <w:rsid w:val="00F07570"/>
    <w:rsid w:val="00F07697"/>
    <w:rsid w:val="00F076CF"/>
    <w:rsid w:val="00F077FD"/>
    <w:rsid w:val="00F07A18"/>
    <w:rsid w:val="00F07D6C"/>
    <w:rsid w:val="00F07D80"/>
    <w:rsid w:val="00F07EEE"/>
    <w:rsid w:val="00F1006A"/>
    <w:rsid w:val="00F1012B"/>
    <w:rsid w:val="00F10377"/>
    <w:rsid w:val="00F1038D"/>
    <w:rsid w:val="00F1059B"/>
    <w:rsid w:val="00F10D9D"/>
    <w:rsid w:val="00F10E99"/>
    <w:rsid w:val="00F10F86"/>
    <w:rsid w:val="00F10FFD"/>
    <w:rsid w:val="00F11349"/>
    <w:rsid w:val="00F11468"/>
    <w:rsid w:val="00F1160B"/>
    <w:rsid w:val="00F1172F"/>
    <w:rsid w:val="00F11921"/>
    <w:rsid w:val="00F1198B"/>
    <w:rsid w:val="00F11D3E"/>
    <w:rsid w:val="00F11D4E"/>
    <w:rsid w:val="00F1241F"/>
    <w:rsid w:val="00F12619"/>
    <w:rsid w:val="00F12696"/>
    <w:rsid w:val="00F12707"/>
    <w:rsid w:val="00F12DBC"/>
    <w:rsid w:val="00F13270"/>
    <w:rsid w:val="00F132CC"/>
    <w:rsid w:val="00F13344"/>
    <w:rsid w:val="00F13636"/>
    <w:rsid w:val="00F13E8C"/>
    <w:rsid w:val="00F14272"/>
    <w:rsid w:val="00F14432"/>
    <w:rsid w:val="00F14C1F"/>
    <w:rsid w:val="00F14D53"/>
    <w:rsid w:val="00F14F82"/>
    <w:rsid w:val="00F14FFF"/>
    <w:rsid w:val="00F15049"/>
    <w:rsid w:val="00F15711"/>
    <w:rsid w:val="00F15F3D"/>
    <w:rsid w:val="00F15FE8"/>
    <w:rsid w:val="00F163DE"/>
    <w:rsid w:val="00F16456"/>
    <w:rsid w:val="00F16901"/>
    <w:rsid w:val="00F16A55"/>
    <w:rsid w:val="00F16BA6"/>
    <w:rsid w:val="00F16CBD"/>
    <w:rsid w:val="00F16D80"/>
    <w:rsid w:val="00F16F33"/>
    <w:rsid w:val="00F174D7"/>
    <w:rsid w:val="00F17970"/>
    <w:rsid w:val="00F179D3"/>
    <w:rsid w:val="00F17BB3"/>
    <w:rsid w:val="00F17F34"/>
    <w:rsid w:val="00F20373"/>
    <w:rsid w:val="00F2049A"/>
    <w:rsid w:val="00F208FC"/>
    <w:rsid w:val="00F20959"/>
    <w:rsid w:val="00F20A11"/>
    <w:rsid w:val="00F20A63"/>
    <w:rsid w:val="00F20A67"/>
    <w:rsid w:val="00F20AA5"/>
    <w:rsid w:val="00F2115B"/>
    <w:rsid w:val="00F2131B"/>
    <w:rsid w:val="00F2142C"/>
    <w:rsid w:val="00F2165D"/>
    <w:rsid w:val="00F2174D"/>
    <w:rsid w:val="00F21876"/>
    <w:rsid w:val="00F21B98"/>
    <w:rsid w:val="00F21CC3"/>
    <w:rsid w:val="00F21CF0"/>
    <w:rsid w:val="00F21DC7"/>
    <w:rsid w:val="00F21E61"/>
    <w:rsid w:val="00F21FD9"/>
    <w:rsid w:val="00F220C3"/>
    <w:rsid w:val="00F22116"/>
    <w:rsid w:val="00F222C6"/>
    <w:rsid w:val="00F22305"/>
    <w:rsid w:val="00F226C6"/>
    <w:rsid w:val="00F22F8F"/>
    <w:rsid w:val="00F23036"/>
    <w:rsid w:val="00F23372"/>
    <w:rsid w:val="00F2345B"/>
    <w:rsid w:val="00F23718"/>
    <w:rsid w:val="00F23775"/>
    <w:rsid w:val="00F23967"/>
    <w:rsid w:val="00F23B5F"/>
    <w:rsid w:val="00F23D02"/>
    <w:rsid w:val="00F23DA7"/>
    <w:rsid w:val="00F23DB7"/>
    <w:rsid w:val="00F23DC1"/>
    <w:rsid w:val="00F242CA"/>
    <w:rsid w:val="00F24355"/>
    <w:rsid w:val="00F249DF"/>
    <w:rsid w:val="00F24AC8"/>
    <w:rsid w:val="00F24B2F"/>
    <w:rsid w:val="00F24C12"/>
    <w:rsid w:val="00F24C5A"/>
    <w:rsid w:val="00F24E3D"/>
    <w:rsid w:val="00F252CA"/>
    <w:rsid w:val="00F253AD"/>
    <w:rsid w:val="00F25521"/>
    <w:rsid w:val="00F256C3"/>
    <w:rsid w:val="00F258EE"/>
    <w:rsid w:val="00F25CB3"/>
    <w:rsid w:val="00F25F8B"/>
    <w:rsid w:val="00F265DF"/>
    <w:rsid w:val="00F26CB5"/>
    <w:rsid w:val="00F26D97"/>
    <w:rsid w:val="00F26EA9"/>
    <w:rsid w:val="00F26FA9"/>
    <w:rsid w:val="00F27483"/>
    <w:rsid w:val="00F2750C"/>
    <w:rsid w:val="00F275CE"/>
    <w:rsid w:val="00F277F6"/>
    <w:rsid w:val="00F2782C"/>
    <w:rsid w:val="00F278B2"/>
    <w:rsid w:val="00F27AFE"/>
    <w:rsid w:val="00F27DE7"/>
    <w:rsid w:val="00F27F33"/>
    <w:rsid w:val="00F301C5"/>
    <w:rsid w:val="00F3054D"/>
    <w:rsid w:val="00F3058B"/>
    <w:rsid w:val="00F30740"/>
    <w:rsid w:val="00F3087C"/>
    <w:rsid w:val="00F30BA2"/>
    <w:rsid w:val="00F30D03"/>
    <w:rsid w:val="00F30DB5"/>
    <w:rsid w:val="00F30E1C"/>
    <w:rsid w:val="00F3149D"/>
    <w:rsid w:val="00F31EA3"/>
    <w:rsid w:val="00F31F8B"/>
    <w:rsid w:val="00F32475"/>
    <w:rsid w:val="00F32724"/>
    <w:rsid w:val="00F329CE"/>
    <w:rsid w:val="00F32AF9"/>
    <w:rsid w:val="00F32C91"/>
    <w:rsid w:val="00F32CC1"/>
    <w:rsid w:val="00F32CE4"/>
    <w:rsid w:val="00F32D4F"/>
    <w:rsid w:val="00F32D6B"/>
    <w:rsid w:val="00F32E8A"/>
    <w:rsid w:val="00F335C1"/>
    <w:rsid w:val="00F3383D"/>
    <w:rsid w:val="00F33C85"/>
    <w:rsid w:val="00F33DC0"/>
    <w:rsid w:val="00F34057"/>
    <w:rsid w:val="00F34343"/>
    <w:rsid w:val="00F347C5"/>
    <w:rsid w:val="00F34D89"/>
    <w:rsid w:val="00F34E97"/>
    <w:rsid w:val="00F35603"/>
    <w:rsid w:val="00F35615"/>
    <w:rsid w:val="00F35905"/>
    <w:rsid w:val="00F35AA7"/>
    <w:rsid w:val="00F35C33"/>
    <w:rsid w:val="00F35F0C"/>
    <w:rsid w:val="00F361BB"/>
    <w:rsid w:val="00F36257"/>
    <w:rsid w:val="00F367D6"/>
    <w:rsid w:val="00F3693B"/>
    <w:rsid w:val="00F36D3B"/>
    <w:rsid w:val="00F36F0C"/>
    <w:rsid w:val="00F377D2"/>
    <w:rsid w:val="00F37839"/>
    <w:rsid w:val="00F3785E"/>
    <w:rsid w:val="00F37A82"/>
    <w:rsid w:val="00F37AFB"/>
    <w:rsid w:val="00F37C3B"/>
    <w:rsid w:val="00F37DB8"/>
    <w:rsid w:val="00F40093"/>
    <w:rsid w:val="00F40403"/>
    <w:rsid w:val="00F4054C"/>
    <w:rsid w:val="00F41078"/>
    <w:rsid w:val="00F412A7"/>
    <w:rsid w:val="00F412AC"/>
    <w:rsid w:val="00F413DA"/>
    <w:rsid w:val="00F413F1"/>
    <w:rsid w:val="00F419C3"/>
    <w:rsid w:val="00F41FD2"/>
    <w:rsid w:val="00F42299"/>
    <w:rsid w:val="00F425FD"/>
    <w:rsid w:val="00F42B1E"/>
    <w:rsid w:val="00F42F1C"/>
    <w:rsid w:val="00F43082"/>
    <w:rsid w:val="00F4318E"/>
    <w:rsid w:val="00F431D2"/>
    <w:rsid w:val="00F43339"/>
    <w:rsid w:val="00F435CD"/>
    <w:rsid w:val="00F43754"/>
    <w:rsid w:val="00F437C1"/>
    <w:rsid w:val="00F43B18"/>
    <w:rsid w:val="00F43BC1"/>
    <w:rsid w:val="00F43D97"/>
    <w:rsid w:val="00F43E1B"/>
    <w:rsid w:val="00F43F3F"/>
    <w:rsid w:val="00F44A94"/>
    <w:rsid w:val="00F44B5C"/>
    <w:rsid w:val="00F44ED7"/>
    <w:rsid w:val="00F45014"/>
    <w:rsid w:val="00F4513B"/>
    <w:rsid w:val="00F452C5"/>
    <w:rsid w:val="00F45328"/>
    <w:rsid w:val="00F454AD"/>
    <w:rsid w:val="00F455EB"/>
    <w:rsid w:val="00F45824"/>
    <w:rsid w:val="00F45C2B"/>
    <w:rsid w:val="00F45DE5"/>
    <w:rsid w:val="00F45F39"/>
    <w:rsid w:val="00F460D3"/>
    <w:rsid w:val="00F463D6"/>
    <w:rsid w:val="00F465DC"/>
    <w:rsid w:val="00F46653"/>
    <w:rsid w:val="00F466BA"/>
    <w:rsid w:val="00F46957"/>
    <w:rsid w:val="00F46AE2"/>
    <w:rsid w:val="00F46B2D"/>
    <w:rsid w:val="00F46D28"/>
    <w:rsid w:val="00F46DF2"/>
    <w:rsid w:val="00F46DF6"/>
    <w:rsid w:val="00F47049"/>
    <w:rsid w:val="00F472BE"/>
    <w:rsid w:val="00F47390"/>
    <w:rsid w:val="00F475DA"/>
    <w:rsid w:val="00F475F7"/>
    <w:rsid w:val="00F4762C"/>
    <w:rsid w:val="00F4792B"/>
    <w:rsid w:val="00F479BF"/>
    <w:rsid w:val="00F47A8D"/>
    <w:rsid w:val="00F47BD0"/>
    <w:rsid w:val="00F47F33"/>
    <w:rsid w:val="00F507F7"/>
    <w:rsid w:val="00F508AA"/>
    <w:rsid w:val="00F50972"/>
    <w:rsid w:val="00F50B26"/>
    <w:rsid w:val="00F50BDE"/>
    <w:rsid w:val="00F50CAF"/>
    <w:rsid w:val="00F5140F"/>
    <w:rsid w:val="00F514A1"/>
    <w:rsid w:val="00F51E6C"/>
    <w:rsid w:val="00F52416"/>
    <w:rsid w:val="00F52570"/>
    <w:rsid w:val="00F525F1"/>
    <w:rsid w:val="00F5270A"/>
    <w:rsid w:val="00F52870"/>
    <w:rsid w:val="00F52AC9"/>
    <w:rsid w:val="00F52DAE"/>
    <w:rsid w:val="00F52EDB"/>
    <w:rsid w:val="00F52EF5"/>
    <w:rsid w:val="00F52F66"/>
    <w:rsid w:val="00F53285"/>
    <w:rsid w:val="00F5368E"/>
    <w:rsid w:val="00F53C92"/>
    <w:rsid w:val="00F53D36"/>
    <w:rsid w:val="00F54057"/>
    <w:rsid w:val="00F5408B"/>
    <w:rsid w:val="00F542A3"/>
    <w:rsid w:val="00F5432F"/>
    <w:rsid w:val="00F552DF"/>
    <w:rsid w:val="00F555EB"/>
    <w:rsid w:val="00F55920"/>
    <w:rsid w:val="00F559F7"/>
    <w:rsid w:val="00F55C40"/>
    <w:rsid w:val="00F55C89"/>
    <w:rsid w:val="00F55FC4"/>
    <w:rsid w:val="00F5652F"/>
    <w:rsid w:val="00F56995"/>
    <w:rsid w:val="00F56FAD"/>
    <w:rsid w:val="00F571BE"/>
    <w:rsid w:val="00F572B2"/>
    <w:rsid w:val="00F574E5"/>
    <w:rsid w:val="00F57681"/>
    <w:rsid w:val="00F57A81"/>
    <w:rsid w:val="00F57B32"/>
    <w:rsid w:val="00F57BC0"/>
    <w:rsid w:val="00F57C88"/>
    <w:rsid w:val="00F57D9A"/>
    <w:rsid w:val="00F57DB4"/>
    <w:rsid w:val="00F57E20"/>
    <w:rsid w:val="00F601C3"/>
    <w:rsid w:val="00F604AE"/>
    <w:rsid w:val="00F60718"/>
    <w:rsid w:val="00F607C3"/>
    <w:rsid w:val="00F61058"/>
    <w:rsid w:val="00F6109C"/>
    <w:rsid w:val="00F61225"/>
    <w:rsid w:val="00F612C2"/>
    <w:rsid w:val="00F6143C"/>
    <w:rsid w:val="00F61896"/>
    <w:rsid w:val="00F61C75"/>
    <w:rsid w:val="00F61D9B"/>
    <w:rsid w:val="00F6223C"/>
    <w:rsid w:val="00F622AF"/>
    <w:rsid w:val="00F62979"/>
    <w:rsid w:val="00F62D49"/>
    <w:rsid w:val="00F62EDB"/>
    <w:rsid w:val="00F63095"/>
    <w:rsid w:val="00F63206"/>
    <w:rsid w:val="00F63274"/>
    <w:rsid w:val="00F633DB"/>
    <w:rsid w:val="00F634DC"/>
    <w:rsid w:val="00F63624"/>
    <w:rsid w:val="00F63CCE"/>
    <w:rsid w:val="00F63D09"/>
    <w:rsid w:val="00F63F5F"/>
    <w:rsid w:val="00F6427C"/>
    <w:rsid w:val="00F64323"/>
    <w:rsid w:val="00F6455A"/>
    <w:rsid w:val="00F646C5"/>
    <w:rsid w:val="00F646DF"/>
    <w:rsid w:val="00F6497E"/>
    <w:rsid w:val="00F6499E"/>
    <w:rsid w:val="00F64D77"/>
    <w:rsid w:val="00F64E71"/>
    <w:rsid w:val="00F64EB2"/>
    <w:rsid w:val="00F653AD"/>
    <w:rsid w:val="00F653B8"/>
    <w:rsid w:val="00F65434"/>
    <w:rsid w:val="00F656DC"/>
    <w:rsid w:val="00F6585E"/>
    <w:rsid w:val="00F65AAA"/>
    <w:rsid w:val="00F65B45"/>
    <w:rsid w:val="00F660C8"/>
    <w:rsid w:val="00F6613E"/>
    <w:rsid w:val="00F66E18"/>
    <w:rsid w:val="00F671EB"/>
    <w:rsid w:val="00F67356"/>
    <w:rsid w:val="00F675FC"/>
    <w:rsid w:val="00F6767B"/>
    <w:rsid w:val="00F677BE"/>
    <w:rsid w:val="00F67B08"/>
    <w:rsid w:val="00F67B87"/>
    <w:rsid w:val="00F67D09"/>
    <w:rsid w:val="00F67E03"/>
    <w:rsid w:val="00F67FC0"/>
    <w:rsid w:val="00F700EE"/>
    <w:rsid w:val="00F701D5"/>
    <w:rsid w:val="00F702B7"/>
    <w:rsid w:val="00F70403"/>
    <w:rsid w:val="00F706EE"/>
    <w:rsid w:val="00F716B7"/>
    <w:rsid w:val="00F71844"/>
    <w:rsid w:val="00F71949"/>
    <w:rsid w:val="00F71AE0"/>
    <w:rsid w:val="00F71BDC"/>
    <w:rsid w:val="00F71EFC"/>
    <w:rsid w:val="00F72091"/>
    <w:rsid w:val="00F72624"/>
    <w:rsid w:val="00F728B9"/>
    <w:rsid w:val="00F730B2"/>
    <w:rsid w:val="00F7316D"/>
    <w:rsid w:val="00F7369F"/>
    <w:rsid w:val="00F739D4"/>
    <w:rsid w:val="00F73A10"/>
    <w:rsid w:val="00F73AB5"/>
    <w:rsid w:val="00F73DAE"/>
    <w:rsid w:val="00F73DFC"/>
    <w:rsid w:val="00F73F2C"/>
    <w:rsid w:val="00F741FD"/>
    <w:rsid w:val="00F7429C"/>
    <w:rsid w:val="00F744B1"/>
    <w:rsid w:val="00F745EB"/>
    <w:rsid w:val="00F7480C"/>
    <w:rsid w:val="00F749BC"/>
    <w:rsid w:val="00F74F49"/>
    <w:rsid w:val="00F75198"/>
    <w:rsid w:val="00F75522"/>
    <w:rsid w:val="00F757E1"/>
    <w:rsid w:val="00F75D84"/>
    <w:rsid w:val="00F75D89"/>
    <w:rsid w:val="00F7613D"/>
    <w:rsid w:val="00F7629B"/>
    <w:rsid w:val="00F76504"/>
    <w:rsid w:val="00F765A1"/>
    <w:rsid w:val="00F765D8"/>
    <w:rsid w:val="00F76638"/>
    <w:rsid w:val="00F76C20"/>
    <w:rsid w:val="00F773A1"/>
    <w:rsid w:val="00F77569"/>
    <w:rsid w:val="00F776E6"/>
    <w:rsid w:val="00F777B4"/>
    <w:rsid w:val="00F778AC"/>
    <w:rsid w:val="00F77A4B"/>
    <w:rsid w:val="00F77AF5"/>
    <w:rsid w:val="00F77EF9"/>
    <w:rsid w:val="00F8022A"/>
    <w:rsid w:val="00F802F9"/>
    <w:rsid w:val="00F806C7"/>
    <w:rsid w:val="00F81779"/>
    <w:rsid w:val="00F81AC4"/>
    <w:rsid w:val="00F81C86"/>
    <w:rsid w:val="00F81E6C"/>
    <w:rsid w:val="00F82060"/>
    <w:rsid w:val="00F824E3"/>
    <w:rsid w:val="00F8259A"/>
    <w:rsid w:val="00F82622"/>
    <w:rsid w:val="00F82747"/>
    <w:rsid w:val="00F829B2"/>
    <w:rsid w:val="00F829F1"/>
    <w:rsid w:val="00F82BEE"/>
    <w:rsid w:val="00F82C33"/>
    <w:rsid w:val="00F83165"/>
    <w:rsid w:val="00F832C0"/>
    <w:rsid w:val="00F83922"/>
    <w:rsid w:val="00F83923"/>
    <w:rsid w:val="00F83BD4"/>
    <w:rsid w:val="00F83D09"/>
    <w:rsid w:val="00F84326"/>
    <w:rsid w:val="00F84511"/>
    <w:rsid w:val="00F845EF"/>
    <w:rsid w:val="00F848DD"/>
    <w:rsid w:val="00F84AC1"/>
    <w:rsid w:val="00F84CE2"/>
    <w:rsid w:val="00F84EFA"/>
    <w:rsid w:val="00F851E0"/>
    <w:rsid w:val="00F852A4"/>
    <w:rsid w:val="00F85386"/>
    <w:rsid w:val="00F85431"/>
    <w:rsid w:val="00F854E4"/>
    <w:rsid w:val="00F85702"/>
    <w:rsid w:val="00F8579D"/>
    <w:rsid w:val="00F85985"/>
    <w:rsid w:val="00F85B6D"/>
    <w:rsid w:val="00F85E86"/>
    <w:rsid w:val="00F8633C"/>
    <w:rsid w:val="00F8654D"/>
    <w:rsid w:val="00F865A2"/>
    <w:rsid w:val="00F86923"/>
    <w:rsid w:val="00F86974"/>
    <w:rsid w:val="00F86999"/>
    <w:rsid w:val="00F869F2"/>
    <w:rsid w:val="00F86EC2"/>
    <w:rsid w:val="00F86F61"/>
    <w:rsid w:val="00F8704A"/>
    <w:rsid w:val="00F870BD"/>
    <w:rsid w:val="00F87243"/>
    <w:rsid w:val="00F878E9"/>
    <w:rsid w:val="00F87955"/>
    <w:rsid w:val="00F87A9B"/>
    <w:rsid w:val="00F87B75"/>
    <w:rsid w:val="00F87C32"/>
    <w:rsid w:val="00F87CF5"/>
    <w:rsid w:val="00F901D8"/>
    <w:rsid w:val="00F90272"/>
    <w:rsid w:val="00F9037E"/>
    <w:rsid w:val="00F9038C"/>
    <w:rsid w:val="00F904BC"/>
    <w:rsid w:val="00F90781"/>
    <w:rsid w:val="00F90F4F"/>
    <w:rsid w:val="00F9101C"/>
    <w:rsid w:val="00F9108B"/>
    <w:rsid w:val="00F9130C"/>
    <w:rsid w:val="00F91989"/>
    <w:rsid w:val="00F91E1E"/>
    <w:rsid w:val="00F9248A"/>
    <w:rsid w:val="00F92613"/>
    <w:rsid w:val="00F929AF"/>
    <w:rsid w:val="00F92BC0"/>
    <w:rsid w:val="00F93072"/>
    <w:rsid w:val="00F9308C"/>
    <w:rsid w:val="00F932C6"/>
    <w:rsid w:val="00F93752"/>
    <w:rsid w:val="00F93763"/>
    <w:rsid w:val="00F938DF"/>
    <w:rsid w:val="00F93C8E"/>
    <w:rsid w:val="00F93D83"/>
    <w:rsid w:val="00F93D89"/>
    <w:rsid w:val="00F93DB6"/>
    <w:rsid w:val="00F93ED0"/>
    <w:rsid w:val="00F941B0"/>
    <w:rsid w:val="00F94390"/>
    <w:rsid w:val="00F9446C"/>
    <w:rsid w:val="00F94BF6"/>
    <w:rsid w:val="00F9542E"/>
    <w:rsid w:val="00F95558"/>
    <w:rsid w:val="00F955AB"/>
    <w:rsid w:val="00F95C4C"/>
    <w:rsid w:val="00F95F69"/>
    <w:rsid w:val="00F96158"/>
    <w:rsid w:val="00F9615A"/>
    <w:rsid w:val="00F9622C"/>
    <w:rsid w:val="00F963E7"/>
    <w:rsid w:val="00F964FD"/>
    <w:rsid w:val="00F969BB"/>
    <w:rsid w:val="00F970A4"/>
    <w:rsid w:val="00F97124"/>
    <w:rsid w:val="00F976F1"/>
    <w:rsid w:val="00F977E3"/>
    <w:rsid w:val="00F97CF8"/>
    <w:rsid w:val="00FA0290"/>
    <w:rsid w:val="00FA0857"/>
    <w:rsid w:val="00FA08CE"/>
    <w:rsid w:val="00FA0A6C"/>
    <w:rsid w:val="00FA0B69"/>
    <w:rsid w:val="00FA120B"/>
    <w:rsid w:val="00FA131A"/>
    <w:rsid w:val="00FA14AA"/>
    <w:rsid w:val="00FA15F7"/>
    <w:rsid w:val="00FA163D"/>
    <w:rsid w:val="00FA1A89"/>
    <w:rsid w:val="00FA1D71"/>
    <w:rsid w:val="00FA29BB"/>
    <w:rsid w:val="00FA29EB"/>
    <w:rsid w:val="00FA2B10"/>
    <w:rsid w:val="00FA2F8F"/>
    <w:rsid w:val="00FA31EC"/>
    <w:rsid w:val="00FA320A"/>
    <w:rsid w:val="00FA35A2"/>
    <w:rsid w:val="00FA38B1"/>
    <w:rsid w:val="00FA38F0"/>
    <w:rsid w:val="00FA39DB"/>
    <w:rsid w:val="00FA3B3A"/>
    <w:rsid w:val="00FA3BD9"/>
    <w:rsid w:val="00FA426D"/>
    <w:rsid w:val="00FA4353"/>
    <w:rsid w:val="00FA43FF"/>
    <w:rsid w:val="00FA44FA"/>
    <w:rsid w:val="00FA4522"/>
    <w:rsid w:val="00FA4547"/>
    <w:rsid w:val="00FA4949"/>
    <w:rsid w:val="00FA4FDE"/>
    <w:rsid w:val="00FA5065"/>
    <w:rsid w:val="00FA50C5"/>
    <w:rsid w:val="00FA5102"/>
    <w:rsid w:val="00FA55B1"/>
    <w:rsid w:val="00FA5772"/>
    <w:rsid w:val="00FA594C"/>
    <w:rsid w:val="00FA5955"/>
    <w:rsid w:val="00FA5A00"/>
    <w:rsid w:val="00FA5CB8"/>
    <w:rsid w:val="00FA5D26"/>
    <w:rsid w:val="00FA632F"/>
    <w:rsid w:val="00FA669B"/>
    <w:rsid w:val="00FA66F4"/>
    <w:rsid w:val="00FA6A55"/>
    <w:rsid w:val="00FA6E1D"/>
    <w:rsid w:val="00FA7011"/>
    <w:rsid w:val="00FA7132"/>
    <w:rsid w:val="00FA754D"/>
    <w:rsid w:val="00FA7665"/>
    <w:rsid w:val="00FA7929"/>
    <w:rsid w:val="00FA79ED"/>
    <w:rsid w:val="00FA7D04"/>
    <w:rsid w:val="00FA7D08"/>
    <w:rsid w:val="00FA7DBC"/>
    <w:rsid w:val="00FA7EAF"/>
    <w:rsid w:val="00FB005B"/>
    <w:rsid w:val="00FB007F"/>
    <w:rsid w:val="00FB05A8"/>
    <w:rsid w:val="00FB05DE"/>
    <w:rsid w:val="00FB0778"/>
    <w:rsid w:val="00FB084A"/>
    <w:rsid w:val="00FB093D"/>
    <w:rsid w:val="00FB0C60"/>
    <w:rsid w:val="00FB0E1F"/>
    <w:rsid w:val="00FB0F08"/>
    <w:rsid w:val="00FB10B5"/>
    <w:rsid w:val="00FB1140"/>
    <w:rsid w:val="00FB1823"/>
    <w:rsid w:val="00FB1A92"/>
    <w:rsid w:val="00FB1AB2"/>
    <w:rsid w:val="00FB1C39"/>
    <w:rsid w:val="00FB1E8A"/>
    <w:rsid w:val="00FB202E"/>
    <w:rsid w:val="00FB2237"/>
    <w:rsid w:val="00FB24C6"/>
    <w:rsid w:val="00FB263F"/>
    <w:rsid w:val="00FB2645"/>
    <w:rsid w:val="00FB2903"/>
    <w:rsid w:val="00FB29ED"/>
    <w:rsid w:val="00FB2A61"/>
    <w:rsid w:val="00FB2AA5"/>
    <w:rsid w:val="00FB3028"/>
    <w:rsid w:val="00FB30D2"/>
    <w:rsid w:val="00FB32C6"/>
    <w:rsid w:val="00FB3641"/>
    <w:rsid w:val="00FB3B0E"/>
    <w:rsid w:val="00FB3D63"/>
    <w:rsid w:val="00FB3F02"/>
    <w:rsid w:val="00FB3FC9"/>
    <w:rsid w:val="00FB4218"/>
    <w:rsid w:val="00FB43F4"/>
    <w:rsid w:val="00FB4843"/>
    <w:rsid w:val="00FB4CF1"/>
    <w:rsid w:val="00FB4DA2"/>
    <w:rsid w:val="00FB4EE9"/>
    <w:rsid w:val="00FB5141"/>
    <w:rsid w:val="00FB522D"/>
    <w:rsid w:val="00FB5257"/>
    <w:rsid w:val="00FB53A1"/>
    <w:rsid w:val="00FB549B"/>
    <w:rsid w:val="00FB59F1"/>
    <w:rsid w:val="00FB5A46"/>
    <w:rsid w:val="00FB5B6A"/>
    <w:rsid w:val="00FB6020"/>
    <w:rsid w:val="00FB6117"/>
    <w:rsid w:val="00FB61AE"/>
    <w:rsid w:val="00FB6234"/>
    <w:rsid w:val="00FB6409"/>
    <w:rsid w:val="00FB6676"/>
    <w:rsid w:val="00FB6737"/>
    <w:rsid w:val="00FB67D2"/>
    <w:rsid w:val="00FB6CEB"/>
    <w:rsid w:val="00FB72AD"/>
    <w:rsid w:val="00FB76AC"/>
    <w:rsid w:val="00FB788C"/>
    <w:rsid w:val="00FB78A9"/>
    <w:rsid w:val="00FB7A41"/>
    <w:rsid w:val="00FB7C5B"/>
    <w:rsid w:val="00FB7EE1"/>
    <w:rsid w:val="00FB7F13"/>
    <w:rsid w:val="00FB7FCB"/>
    <w:rsid w:val="00FC04E9"/>
    <w:rsid w:val="00FC063C"/>
    <w:rsid w:val="00FC0CA8"/>
    <w:rsid w:val="00FC0D67"/>
    <w:rsid w:val="00FC0E9C"/>
    <w:rsid w:val="00FC12EA"/>
    <w:rsid w:val="00FC140E"/>
    <w:rsid w:val="00FC194B"/>
    <w:rsid w:val="00FC19E0"/>
    <w:rsid w:val="00FC1A84"/>
    <w:rsid w:val="00FC1BA3"/>
    <w:rsid w:val="00FC1F0B"/>
    <w:rsid w:val="00FC1F59"/>
    <w:rsid w:val="00FC1FFB"/>
    <w:rsid w:val="00FC208C"/>
    <w:rsid w:val="00FC210A"/>
    <w:rsid w:val="00FC2271"/>
    <w:rsid w:val="00FC264E"/>
    <w:rsid w:val="00FC2817"/>
    <w:rsid w:val="00FC2FB8"/>
    <w:rsid w:val="00FC3185"/>
    <w:rsid w:val="00FC323D"/>
    <w:rsid w:val="00FC32ED"/>
    <w:rsid w:val="00FC330A"/>
    <w:rsid w:val="00FC38A3"/>
    <w:rsid w:val="00FC3A18"/>
    <w:rsid w:val="00FC3AB9"/>
    <w:rsid w:val="00FC3AEB"/>
    <w:rsid w:val="00FC3B2E"/>
    <w:rsid w:val="00FC3BDC"/>
    <w:rsid w:val="00FC3D39"/>
    <w:rsid w:val="00FC436D"/>
    <w:rsid w:val="00FC45DF"/>
    <w:rsid w:val="00FC45FB"/>
    <w:rsid w:val="00FC4845"/>
    <w:rsid w:val="00FC4B5C"/>
    <w:rsid w:val="00FC4BEB"/>
    <w:rsid w:val="00FC4EEC"/>
    <w:rsid w:val="00FC4FE5"/>
    <w:rsid w:val="00FC53F1"/>
    <w:rsid w:val="00FC56E0"/>
    <w:rsid w:val="00FC59CC"/>
    <w:rsid w:val="00FC5B30"/>
    <w:rsid w:val="00FC5CC3"/>
    <w:rsid w:val="00FC609C"/>
    <w:rsid w:val="00FC613F"/>
    <w:rsid w:val="00FC632D"/>
    <w:rsid w:val="00FC68A1"/>
    <w:rsid w:val="00FC70FD"/>
    <w:rsid w:val="00FC7161"/>
    <w:rsid w:val="00FC726D"/>
    <w:rsid w:val="00FC7425"/>
    <w:rsid w:val="00FC7604"/>
    <w:rsid w:val="00FC780C"/>
    <w:rsid w:val="00FC788C"/>
    <w:rsid w:val="00FC79A2"/>
    <w:rsid w:val="00FC7A9B"/>
    <w:rsid w:val="00FC7E86"/>
    <w:rsid w:val="00FD006C"/>
    <w:rsid w:val="00FD0509"/>
    <w:rsid w:val="00FD05AB"/>
    <w:rsid w:val="00FD0823"/>
    <w:rsid w:val="00FD0847"/>
    <w:rsid w:val="00FD0E2F"/>
    <w:rsid w:val="00FD1086"/>
    <w:rsid w:val="00FD13A5"/>
    <w:rsid w:val="00FD15FB"/>
    <w:rsid w:val="00FD187A"/>
    <w:rsid w:val="00FD1D08"/>
    <w:rsid w:val="00FD225B"/>
    <w:rsid w:val="00FD2527"/>
    <w:rsid w:val="00FD25D3"/>
    <w:rsid w:val="00FD26B4"/>
    <w:rsid w:val="00FD2853"/>
    <w:rsid w:val="00FD3008"/>
    <w:rsid w:val="00FD31AB"/>
    <w:rsid w:val="00FD3293"/>
    <w:rsid w:val="00FD338B"/>
    <w:rsid w:val="00FD3A48"/>
    <w:rsid w:val="00FD3CAD"/>
    <w:rsid w:val="00FD3E14"/>
    <w:rsid w:val="00FD3E1E"/>
    <w:rsid w:val="00FD3FD9"/>
    <w:rsid w:val="00FD43DC"/>
    <w:rsid w:val="00FD45B3"/>
    <w:rsid w:val="00FD4636"/>
    <w:rsid w:val="00FD4929"/>
    <w:rsid w:val="00FD4B36"/>
    <w:rsid w:val="00FD4FDC"/>
    <w:rsid w:val="00FD5247"/>
    <w:rsid w:val="00FD5501"/>
    <w:rsid w:val="00FD5528"/>
    <w:rsid w:val="00FD5825"/>
    <w:rsid w:val="00FD58D6"/>
    <w:rsid w:val="00FD5C0B"/>
    <w:rsid w:val="00FD5DF1"/>
    <w:rsid w:val="00FD6349"/>
    <w:rsid w:val="00FD6454"/>
    <w:rsid w:val="00FD66BF"/>
    <w:rsid w:val="00FD68C5"/>
    <w:rsid w:val="00FD6DC6"/>
    <w:rsid w:val="00FD71D6"/>
    <w:rsid w:val="00FD7625"/>
    <w:rsid w:val="00FD76B2"/>
    <w:rsid w:val="00FE037A"/>
    <w:rsid w:val="00FE07B0"/>
    <w:rsid w:val="00FE082F"/>
    <w:rsid w:val="00FE0AF7"/>
    <w:rsid w:val="00FE0BA5"/>
    <w:rsid w:val="00FE0BB0"/>
    <w:rsid w:val="00FE0D17"/>
    <w:rsid w:val="00FE1057"/>
    <w:rsid w:val="00FE11B3"/>
    <w:rsid w:val="00FE13EE"/>
    <w:rsid w:val="00FE1461"/>
    <w:rsid w:val="00FE1D75"/>
    <w:rsid w:val="00FE1FAD"/>
    <w:rsid w:val="00FE244A"/>
    <w:rsid w:val="00FE2734"/>
    <w:rsid w:val="00FE27A8"/>
    <w:rsid w:val="00FE29E4"/>
    <w:rsid w:val="00FE2E3D"/>
    <w:rsid w:val="00FE39BB"/>
    <w:rsid w:val="00FE3A58"/>
    <w:rsid w:val="00FE3B66"/>
    <w:rsid w:val="00FE3CED"/>
    <w:rsid w:val="00FE3E40"/>
    <w:rsid w:val="00FE3F08"/>
    <w:rsid w:val="00FE3FD3"/>
    <w:rsid w:val="00FE4152"/>
    <w:rsid w:val="00FE482E"/>
    <w:rsid w:val="00FE4A56"/>
    <w:rsid w:val="00FE5562"/>
    <w:rsid w:val="00FE578F"/>
    <w:rsid w:val="00FE5DB6"/>
    <w:rsid w:val="00FE60C6"/>
    <w:rsid w:val="00FE6178"/>
    <w:rsid w:val="00FE65B0"/>
    <w:rsid w:val="00FE6834"/>
    <w:rsid w:val="00FE6893"/>
    <w:rsid w:val="00FE6B93"/>
    <w:rsid w:val="00FE70C4"/>
    <w:rsid w:val="00FE7131"/>
    <w:rsid w:val="00FE71F1"/>
    <w:rsid w:val="00FE7428"/>
    <w:rsid w:val="00FE7752"/>
    <w:rsid w:val="00FE7B84"/>
    <w:rsid w:val="00FE7C81"/>
    <w:rsid w:val="00FE7FB4"/>
    <w:rsid w:val="00FF0362"/>
    <w:rsid w:val="00FF07CE"/>
    <w:rsid w:val="00FF0AF3"/>
    <w:rsid w:val="00FF0B7D"/>
    <w:rsid w:val="00FF0CA9"/>
    <w:rsid w:val="00FF0D05"/>
    <w:rsid w:val="00FF0FDC"/>
    <w:rsid w:val="00FF10A2"/>
    <w:rsid w:val="00FF1116"/>
    <w:rsid w:val="00FF159F"/>
    <w:rsid w:val="00FF162E"/>
    <w:rsid w:val="00FF1852"/>
    <w:rsid w:val="00FF1867"/>
    <w:rsid w:val="00FF18BF"/>
    <w:rsid w:val="00FF1921"/>
    <w:rsid w:val="00FF1C5E"/>
    <w:rsid w:val="00FF1D2C"/>
    <w:rsid w:val="00FF2156"/>
    <w:rsid w:val="00FF22A0"/>
    <w:rsid w:val="00FF2619"/>
    <w:rsid w:val="00FF28C5"/>
    <w:rsid w:val="00FF2B9D"/>
    <w:rsid w:val="00FF2BFE"/>
    <w:rsid w:val="00FF3345"/>
    <w:rsid w:val="00FF33F9"/>
    <w:rsid w:val="00FF382C"/>
    <w:rsid w:val="00FF3B8B"/>
    <w:rsid w:val="00FF3D30"/>
    <w:rsid w:val="00FF3D90"/>
    <w:rsid w:val="00FF40E9"/>
    <w:rsid w:val="00FF45FE"/>
    <w:rsid w:val="00FF4613"/>
    <w:rsid w:val="00FF4635"/>
    <w:rsid w:val="00FF467E"/>
    <w:rsid w:val="00FF47AC"/>
    <w:rsid w:val="00FF4E1B"/>
    <w:rsid w:val="00FF4EB7"/>
    <w:rsid w:val="00FF4F58"/>
    <w:rsid w:val="00FF555A"/>
    <w:rsid w:val="00FF5A51"/>
    <w:rsid w:val="00FF5BD5"/>
    <w:rsid w:val="00FF606A"/>
    <w:rsid w:val="00FF6280"/>
    <w:rsid w:val="00FF62A2"/>
    <w:rsid w:val="00FF639E"/>
    <w:rsid w:val="00FF63AC"/>
    <w:rsid w:val="00FF6A44"/>
    <w:rsid w:val="00FF6C8D"/>
    <w:rsid w:val="00FF6EEF"/>
    <w:rsid w:val="00FF71C7"/>
    <w:rsid w:val="00FF73B9"/>
    <w:rsid w:val="00FF763A"/>
    <w:rsid w:val="00FF7AB2"/>
    <w:rsid w:val="01038AA1"/>
    <w:rsid w:val="01073FF2"/>
    <w:rsid w:val="010F5B88"/>
    <w:rsid w:val="01151D7C"/>
    <w:rsid w:val="0123028C"/>
    <w:rsid w:val="01293E84"/>
    <w:rsid w:val="012F8B8E"/>
    <w:rsid w:val="0132A594"/>
    <w:rsid w:val="014858E1"/>
    <w:rsid w:val="01632AE7"/>
    <w:rsid w:val="016A14D9"/>
    <w:rsid w:val="01701F0D"/>
    <w:rsid w:val="0173C2CC"/>
    <w:rsid w:val="0187767B"/>
    <w:rsid w:val="01897B2E"/>
    <w:rsid w:val="019C298C"/>
    <w:rsid w:val="01A810ED"/>
    <w:rsid w:val="01AF9B08"/>
    <w:rsid w:val="01B63DCF"/>
    <w:rsid w:val="01C2CEC4"/>
    <w:rsid w:val="01C6A828"/>
    <w:rsid w:val="01EC77D5"/>
    <w:rsid w:val="01EF3D40"/>
    <w:rsid w:val="01F0928C"/>
    <w:rsid w:val="0202682C"/>
    <w:rsid w:val="020C4081"/>
    <w:rsid w:val="021F61F0"/>
    <w:rsid w:val="02438D8C"/>
    <w:rsid w:val="02500D72"/>
    <w:rsid w:val="025242AC"/>
    <w:rsid w:val="0284CEAF"/>
    <w:rsid w:val="0290D7A1"/>
    <w:rsid w:val="0297543B"/>
    <w:rsid w:val="02A93C16"/>
    <w:rsid w:val="02C1950A"/>
    <w:rsid w:val="02C7CC6A"/>
    <w:rsid w:val="02CF32C2"/>
    <w:rsid w:val="02DBF264"/>
    <w:rsid w:val="02EAAA6F"/>
    <w:rsid w:val="030129A6"/>
    <w:rsid w:val="030E7605"/>
    <w:rsid w:val="030ED2B8"/>
    <w:rsid w:val="0317D3EB"/>
    <w:rsid w:val="032D7808"/>
    <w:rsid w:val="0330128A"/>
    <w:rsid w:val="033E24D5"/>
    <w:rsid w:val="034A1D0E"/>
    <w:rsid w:val="03604677"/>
    <w:rsid w:val="0361016D"/>
    <w:rsid w:val="0365D56C"/>
    <w:rsid w:val="03679BE7"/>
    <w:rsid w:val="0367B0DA"/>
    <w:rsid w:val="03810CCC"/>
    <w:rsid w:val="03BFAAC7"/>
    <w:rsid w:val="03BFBA88"/>
    <w:rsid w:val="03C56C16"/>
    <w:rsid w:val="03DF6D85"/>
    <w:rsid w:val="03E140DE"/>
    <w:rsid w:val="04069CA8"/>
    <w:rsid w:val="0411B8FA"/>
    <w:rsid w:val="041AA391"/>
    <w:rsid w:val="042303D8"/>
    <w:rsid w:val="04236197"/>
    <w:rsid w:val="0439BE4E"/>
    <w:rsid w:val="043A1751"/>
    <w:rsid w:val="043CF05A"/>
    <w:rsid w:val="045477F8"/>
    <w:rsid w:val="045EC656"/>
    <w:rsid w:val="045EE4BB"/>
    <w:rsid w:val="0460350D"/>
    <w:rsid w:val="046D1A44"/>
    <w:rsid w:val="0470E46C"/>
    <w:rsid w:val="048B78F4"/>
    <w:rsid w:val="048F73F3"/>
    <w:rsid w:val="04B895FF"/>
    <w:rsid w:val="04CB28A1"/>
    <w:rsid w:val="04F181AE"/>
    <w:rsid w:val="05100E9F"/>
    <w:rsid w:val="0514B547"/>
    <w:rsid w:val="0516C00D"/>
    <w:rsid w:val="05296983"/>
    <w:rsid w:val="052C1CDB"/>
    <w:rsid w:val="05320660"/>
    <w:rsid w:val="0537246E"/>
    <w:rsid w:val="0539F4FA"/>
    <w:rsid w:val="053E6CE7"/>
    <w:rsid w:val="055AE36A"/>
    <w:rsid w:val="055D4FAB"/>
    <w:rsid w:val="0564CE9D"/>
    <w:rsid w:val="0567A92B"/>
    <w:rsid w:val="057D371F"/>
    <w:rsid w:val="0584DFAD"/>
    <w:rsid w:val="058B6233"/>
    <w:rsid w:val="058D245E"/>
    <w:rsid w:val="059070C8"/>
    <w:rsid w:val="05953827"/>
    <w:rsid w:val="059CBD56"/>
    <w:rsid w:val="059FF270"/>
    <w:rsid w:val="05AC9A1C"/>
    <w:rsid w:val="05B51185"/>
    <w:rsid w:val="05C47A4A"/>
    <w:rsid w:val="05CD158A"/>
    <w:rsid w:val="05D7EE3E"/>
    <w:rsid w:val="05E99D23"/>
    <w:rsid w:val="05F8F888"/>
    <w:rsid w:val="06006624"/>
    <w:rsid w:val="0608837B"/>
    <w:rsid w:val="06099BE7"/>
    <w:rsid w:val="060A86D5"/>
    <w:rsid w:val="0610060E"/>
    <w:rsid w:val="0617689B"/>
    <w:rsid w:val="062FD3CC"/>
    <w:rsid w:val="063289E7"/>
    <w:rsid w:val="063D4393"/>
    <w:rsid w:val="063F62E2"/>
    <w:rsid w:val="063FED1E"/>
    <w:rsid w:val="0648FB0C"/>
    <w:rsid w:val="064C0320"/>
    <w:rsid w:val="065C16A7"/>
    <w:rsid w:val="066ED9C5"/>
    <w:rsid w:val="0671CA5E"/>
    <w:rsid w:val="067D1FFC"/>
    <w:rsid w:val="0681EA7B"/>
    <w:rsid w:val="069F4D7F"/>
    <w:rsid w:val="06AA413C"/>
    <w:rsid w:val="06D4D5DB"/>
    <w:rsid w:val="06EE4DA7"/>
    <w:rsid w:val="06F595DD"/>
    <w:rsid w:val="0719911A"/>
    <w:rsid w:val="072E76D0"/>
    <w:rsid w:val="0735D44C"/>
    <w:rsid w:val="0740D504"/>
    <w:rsid w:val="07485CBB"/>
    <w:rsid w:val="07506972"/>
    <w:rsid w:val="07556845"/>
    <w:rsid w:val="0781D4A0"/>
    <w:rsid w:val="0795C7A9"/>
    <w:rsid w:val="079620D6"/>
    <w:rsid w:val="07987803"/>
    <w:rsid w:val="079EB945"/>
    <w:rsid w:val="07ACA87B"/>
    <w:rsid w:val="07D27151"/>
    <w:rsid w:val="07D85E17"/>
    <w:rsid w:val="07EC4295"/>
    <w:rsid w:val="07F0590C"/>
    <w:rsid w:val="07FE10AA"/>
    <w:rsid w:val="08030BAA"/>
    <w:rsid w:val="080B3706"/>
    <w:rsid w:val="080C5B36"/>
    <w:rsid w:val="080D8999"/>
    <w:rsid w:val="08264080"/>
    <w:rsid w:val="082B32CD"/>
    <w:rsid w:val="082B4FA4"/>
    <w:rsid w:val="086D24FF"/>
    <w:rsid w:val="087DEF5D"/>
    <w:rsid w:val="088C2B38"/>
    <w:rsid w:val="089E94DE"/>
    <w:rsid w:val="08A210EA"/>
    <w:rsid w:val="08DF34EE"/>
    <w:rsid w:val="08E49936"/>
    <w:rsid w:val="08E798DD"/>
    <w:rsid w:val="08F8769F"/>
    <w:rsid w:val="09071830"/>
    <w:rsid w:val="091F15AF"/>
    <w:rsid w:val="0920922E"/>
    <w:rsid w:val="0921F91A"/>
    <w:rsid w:val="092848F2"/>
    <w:rsid w:val="093F96AD"/>
    <w:rsid w:val="0942C1F8"/>
    <w:rsid w:val="095BB784"/>
    <w:rsid w:val="0969452E"/>
    <w:rsid w:val="096D51D9"/>
    <w:rsid w:val="097CD704"/>
    <w:rsid w:val="098CF9B5"/>
    <w:rsid w:val="09913909"/>
    <w:rsid w:val="09962EE1"/>
    <w:rsid w:val="099CB98C"/>
    <w:rsid w:val="09A1F643"/>
    <w:rsid w:val="09BFB8CC"/>
    <w:rsid w:val="09C14FB4"/>
    <w:rsid w:val="09C60A20"/>
    <w:rsid w:val="09C649E7"/>
    <w:rsid w:val="09D399D5"/>
    <w:rsid w:val="09D745F2"/>
    <w:rsid w:val="09FC0E17"/>
    <w:rsid w:val="0A01E18D"/>
    <w:rsid w:val="0A0EF496"/>
    <w:rsid w:val="0A1689B1"/>
    <w:rsid w:val="0A1B861F"/>
    <w:rsid w:val="0A1CAC79"/>
    <w:rsid w:val="0A2D2EBC"/>
    <w:rsid w:val="0A33EF11"/>
    <w:rsid w:val="0A38E68C"/>
    <w:rsid w:val="0A43B5AE"/>
    <w:rsid w:val="0A44F67D"/>
    <w:rsid w:val="0A485AFB"/>
    <w:rsid w:val="0A4F0A3D"/>
    <w:rsid w:val="0A669B96"/>
    <w:rsid w:val="0A7ECE8D"/>
    <w:rsid w:val="0A8FCCC9"/>
    <w:rsid w:val="0AB7385B"/>
    <w:rsid w:val="0AB9AD75"/>
    <w:rsid w:val="0AE02B5F"/>
    <w:rsid w:val="0AFF792C"/>
    <w:rsid w:val="0B0C359B"/>
    <w:rsid w:val="0B0CA034"/>
    <w:rsid w:val="0B41C2D5"/>
    <w:rsid w:val="0B4EE231"/>
    <w:rsid w:val="0B51A3F4"/>
    <w:rsid w:val="0B61069B"/>
    <w:rsid w:val="0B770970"/>
    <w:rsid w:val="0B85FC4F"/>
    <w:rsid w:val="0BAC6C07"/>
    <w:rsid w:val="0BAF8FE4"/>
    <w:rsid w:val="0BB5E36D"/>
    <w:rsid w:val="0BDD0729"/>
    <w:rsid w:val="0BDF7EDF"/>
    <w:rsid w:val="0BFD9AAE"/>
    <w:rsid w:val="0C11241C"/>
    <w:rsid w:val="0C12D934"/>
    <w:rsid w:val="0C28E4FB"/>
    <w:rsid w:val="0C2A86C1"/>
    <w:rsid w:val="0C2B462C"/>
    <w:rsid w:val="0C3174F1"/>
    <w:rsid w:val="0C38CE97"/>
    <w:rsid w:val="0C3D3247"/>
    <w:rsid w:val="0C4B1FA0"/>
    <w:rsid w:val="0C517A80"/>
    <w:rsid w:val="0C58AE77"/>
    <w:rsid w:val="0C5F744E"/>
    <w:rsid w:val="0C63917F"/>
    <w:rsid w:val="0C7BB211"/>
    <w:rsid w:val="0C8E5AA9"/>
    <w:rsid w:val="0CA1D096"/>
    <w:rsid w:val="0CB06A48"/>
    <w:rsid w:val="0CB30B43"/>
    <w:rsid w:val="0CCB2D21"/>
    <w:rsid w:val="0CD5F6C4"/>
    <w:rsid w:val="0D097004"/>
    <w:rsid w:val="0D145366"/>
    <w:rsid w:val="0D29232B"/>
    <w:rsid w:val="0D2CE94B"/>
    <w:rsid w:val="0D464AD9"/>
    <w:rsid w:val="0D517B1D"/>
    <w:rsid w:val="0D5F39B6"/>
    <w:rsid w:val="0D80A4A4"/>
    <w:rsid w:val="0D876D8F"/>
    <w:rsid w:val="0D99579E"/>
    <w:rsid w:val="0DAAFA17"/>
    <w:rsid w:val="0DC57412"/>
    <w:rsid w:val="0DE8B1A5"/>
    <w:rsid w:val="0DFBF602"/>
    <w:rsid w:val="0E179531"/>
    <w:rsid w:val="0E2A86C2"/>
    <w:rsid w:val="0E2CD9E7"/>
    <w:rsid w:val="0E3AB52A"/>
    <w:rsid w:val="0E6054E1"/>
    <w:rsid w:val="0E86FE0B"/>
    <w:rsid w:val="0EA55BFF"/>
    <w:rsid w:val="0EBFB684"/>
    <w:rsid w:val="0EF9A66D"/>
    <w:rsid w:val="0EFEF729"/>
    <w:rsid w:val="0F1C60BD"/>
    <w:rsid w:val="0F20B4F8"/>
    <w:rsid w:val="0F2C3203"/>
    <w:rsid w:val="0F46D1B0"/>
    <w:rsid w:val="0F4991E7"/>
    <w:rsid w:val="0F50C29D"/>
    <w:rsid w:val="0F621AA3"/>
    <w:rsid w:val="0F67BB1F"/>
    <w:rsid w:val="0F799AE7"/>
    <w:rsid w:val="0FAD37FB"/>
    <w:rsid w:val="0FB142AA"/>
    <w:rsid w:val="0FC36224"/>
    <w:rsid w:val="0FC38A04"/>
    <w:rsid w:val="0FC65147"/>
    <w:rsid w:val="0FDD1EFC"/>
    <w:rsid w:val="0FE02EC9"/>
    <w:rsid w:val="103118B5"/>
    <w:rsid w:val="1040CDEE"/>
    <w:rsid w:val="10705AA4"/>
    <w:rsid w:val="107E14D9"/>
    <w:rsid w:val="10840E7C"/>
    <w:rsid w:val="10E5925F"/>
    <w:rsid w:val="10E93075"/>
    <w:rsid w:val="10F13E5B"/>
    <w:rsid w:val="10F8802F"/>
    <w:rsid w:val="10FB9348"/>
    <w:rsid w:val="10FD1DB1"/>
    <w:rsid w:val="10FF4DCC"/>
    <w:rsid w:val="11221E2B"/>
    <w:rsid w:val="11496D03"/>
    <w:rsid w:val="1153B29B"/>
    <w:rsid w:val="118C6B6E"/>
    <w:rsid w:val="119DFEE9"/>
    <w:rsid w:val="119E8B5B"/>
    <w:rsid w:val="11D3290B"/>
    <w:rsid w:val="11D4EE32"/>
    <w:rsid w:val="11DAE2C5"/>
    <w:rsid w:val="11E03DDB"/>
    <w:rsid w:val="11E0698F"/>
    <w:rsid w:val="11F00D7E"/>
    <w:rsid w:val="120B5FEF"/>
    <w:rsid w:val="1237D7DD"/>
    <w:rsid w:val="126A4C7C"/>
    <w:rsid w:val="126CD359"/>
    <w:rsid w:val="12713CE8"/>
    <w:rsid w:val="1291F50C"/>
    <w:rsid w:val="129E561A"/>
    <w:rsid w:val="129E9C00"/>
    <w:rsid w:val="12A20401"/>
    <w:rsid w:val="12A89DCB"/>
    <w:rsid w:val="12A8E3BB"/>
    <w:rsid w:val="12C1C2BB"/>
    <w:rsid w:val="12C9933D"/>
    <w:rsid w:val="12CC9A60"/>
    <w:rsid w:val="12D0A0F3"/>
    <w:rsid w:val="12D0D5F0"/>
    <w:rsid w:val="12E16BEC"/>
    <w:rsid w:val="12ED83E7"/>
    <w:rsid w:val="12FF0CFA"/>
    <w:rsid w:val="130266F9"/>
    <w:rsid w:val="13058B40"/>
    <w:rsid w:val="130F3A43"/>
    <w:rsid w:val="13158473"/>
    <w:rsid w:val="132D8A77"/>
    <w:rsid w:val="1334E338"/>
    <w:rsid w:val="13589417"/>
    <w:rsid w:val="135C88CE"/>
    <w:rsid w:val="13736973"/>
    <w:rsid w:val="13814023"/>
    <w:rsid w:val="1390DB0C"/>
    <w:rsid w:val="13956AAC"/>
    <w:rsid w:val="13AE95F5"/>
    <w:rsid w:val="13C3A233"/>
    <w:rsid w:val="13CC1C3F"/>
    <w:rsid w:val="13D7FB5C"/>
    <w:rsid w:val="13DE2E0A"/>
    <w:rsid w:val="13F214E7"/>
    <w:rsid w:val="13F47830"/>
    <w:rsid w:val="140EBC5F"/>
    <w:rsid w:val="142A3CA6"/>
    <w:rsid w:val="145C56E0"/>
    <w:rsid w:val="146E5B7C"/>
    <w:rsid w:val="147E503D"/>
    <w:rsid w:val="1481CF32"/>
    <w:rsid w:val="148E5539"/>
    <w:rsid w:val="14AFF53C"/>
    <w:rsid w:val="14BBC86D"/>
    <w:rsid w:val="14D5C553"/>
    <w:rsid w:val="14EB85B0"/>
    <w:rsid w:val="1501D11D"/>
    <w:rsid w:val="1506AD68"/>
    <w:rsid w:val="1508841A"/>
    <w:rsid w:val="151BE3E0"/>
    <w:rsid w:val="151E2E05"/>
    <w:rsid w:val="1526BE4E"/>
    <w:rsid w:val="155BB0BA"/>
    <w:rsid w:val="15658C60"/>
    <w:rsid w:val="156C4AF6"/>
    <w:rsid w:val="156CE42D"/>
    <w:rsid w:val="1572F2D2"/>
    <w:rsid w:val="1585D37D"/>
    <w:rsid w:val="1588919A"/>
    <w:rsid w:val="159B3F8D"/>
    <w:rsid w:val="15A5FD1A"/>
    <w:rsid w:val="15A787D5"/>
    <w:rsid w:val="15CF9FEA"/>
    <w:rsid w:val="15D6E959"/>
    <w:rsid w:val="15E1C8DC"/>
    <w:rsid w:val="15FD607E"/>
    <w:rsid w:val="1601859F"/>
    <w:rsid w:val="161CEA92"/>
    <w:rsid w:val="161E74BA"/>
    <w:rsid w:val="16310119"/>
    <w:rsid w:val="1639B8E3"/>
    <w:rsid w:val="164C77BF"/>
    <w:rsid w:val="164F7331"/>
    <w:rsid w:val="165EF131"/>
    <w:rsid w:val="166650C8"/>
    <w:rsid w:val="16768DB3"/>
    <w:rsid w:val="1678DCFB"/>
    <w:rsid w:val="167CAFAE"/>
    <w:rsid w:val="1699EEC2"/>
    <w:rsid w:val="169D0CE4"/>
    <w:rsid w:val="16A6C126"/>
    <w:rsid w:val="16A728CA"/>
    <w:rsid w:val="16BE2C3A"/>
    <w:rsid w:val="16C0B073"/>
    <w:rsid w:val="16CDF3B0"/>
    <w:rsid w:val="16D406EF"/>
    <w:rsid w:val="16D42283"/>
    <w:rsid w:val="16E5A5D3"/>
    <w:rsid w:val="16EEEC87"/>
    <w:rsid w:val="16F81658"/>
    <w:rsid w:val="1708FF8C"/>
    <w:rsid w:val="170ACBD0"/>
    <w:rsid w:val="1721B4B2"/>
    <w:rsid w:val="17221959"/>
    <w:rsid w:val="1735E868"/>
    <w:rsid w:val="173A50A8"/>
    <w:rsid w:val="1747C6F1"/>
    <w:rsid w:val="175D49E1"/>
    <w:rsid w:val="175DC162"/>
    <w:rsid w:val="1768DD98"/>
    <w:rsid w:val="17694AE5"/>
    <w:rsid w:val="176A686C"/>
    <w:rsid w:val="179670D3"/>
    <w:rsid w:val="179B6742"/>
    <w:rsid w:val="17A3B457"/>
    <w:rsid w:val="17A5B36C"/>
    <w:rsid w:val="17B6455C"/>
    <w:rsid w:val="17C197D0"/>
    <w:rsid w:val="17CAFBA8"/>
    <w:rsid w:val="17D0AC1D"/>
    <w:rsid w:val="17DF9183"/>
    <w:rsid w:val="18439857"/>
    <w:rsid w:val="18453E96"/>
    <w:rsid w:val="185C5305"/>
    <w:rsid w:val="1877DEC2"/>
    <w:rsid w:val="187AB5B3"/>
    <w:rsid w:val="18838080"/>
    <w:rsid w:val="1893A5DE"/>
    <w:rsid w:val="189B2302"/>
    <w:rsid w:val="18C3A6C2"/>
    <w:rsid w:val="18DAF3BC"/>
    <w:rsid w:val="18DCE7A0"/>
    <w:rsid w:val="18F64824"/>
    <w:rsid w:val="190246E6"/>
    <w:rsid w:val="19045400"/>
    <w:rsid w:val="190637EE"/>
    <w:rsid w:val="191320FA"/>
    <w:rsid w:val="1919CE64"/>
    <w:rsid w:val="1925B020"/>
    <w:rsid w:val="19360549"/>
    <w:rsid w:val="193BCA54"/>
    <w:rsid w:val="1950546D"/>
    <w:rsid w:val="197A2959"/>
    <w:rsid w:val="197F732B"/>
    <w:rsid w:val="198735E1"/>
    <w:rsid w:val="198776DB"/>
    <w:rsid w:val="198BBBF7"/>
    <w:rsid w:val="19999C82"/>
    <w:rsid w:val="19AD55DC"/>
    <w:rsid w:val="19AE390F"/>
    <w:rsid w:val="19B98E5A"/>
    <w:rsid w:val="19C0D8D5"/>
    <w:rsid w:val="19C12217"/>
    <w:rsid w:val="19C153ED"/>
    <w:rsid w:val="19C6AF03"/>
    <w:rsid w:val="19C88FEC"/>
    <w:rsid w:val="19E4237D"/>
    <w:rsid w:val="19F6BBC9"/>
    <w:rsid w:val="1A0071D1"/>
    <w:rsid w:val="1A1ED4E6"/>
    <w:rsid w:val="1A22EED1"/>
    <w:rsid w:val="1A239BAF"/>
    <w:rsid w:val="1A35AB67"/>
    <w:rsid w:val="1A54C1ED"/>
    <w:rsid w:val="1A595A07"/>
    <w:rsid w:val="1A5A1D03"/>
    <w:rsid w:val="1A5D604E"/>
    <w:rsid w:val="1A64AD62"/>
    <w:rsid w:val="1A882FFE"/>
    <w:rsid w:val="1A99E8F3"/>
    <w:rsid w:val="1A9A75FD"/>
    <w:rsid w:val="1A9AE9CE"/>
    <w:rsid w:val="1A9C00A4"/>
    <w:rsid w:val="1AAED15D"/>
    <w:rsid w:val="1AC19183"/>
    <w:rsid w:val="1AC72129"/>
    <w:rsid w:val="1ADBF8D7"/>
    <w:rsid w:val="1AE63130"/>
    <w:rsid w:val="1B06F7B1"/>
    <w:rsid w:val="1B0A2A2F"/>
    <w:rsid w:val="1B0D967A"/>
    <w:rsid w:val="1B15F7A9"/>
    <w:rsid w:val="1B32FAAD"/>
    <w:rsid w:val="1B3DABBA"/>
    <w:rsid w:val="1B400606"/>
    <w:rsid w:val="1B455C1D"/>
    <w:rsid w:val="1B4998F0"/>
    <w:rsid w:val="1B51589F"/>
    <w:rsid w:val="1B64CB8F"/>
    <w:rsid w:val="1B940CF4"/>
    <w:rsid w:val="1B94B86F"/>
    <w:rsid w:val="1BB670FC"/>
    <w:rsid w:val="1BC484E5"/>
    <w:rsid w:val="1C039360"/>
    <w:rsid w:val="1C082C3D"/>
    <w:rsid w:val="1C10C8EA"/>
    <w:rsid w:val="1C14AC4F"/>
    <w:rsid w:val="1C25016A"/>
    <w:rsid w:val="1C75E0FB"/>
    <w:rsid w:val="1C848EEA"/>
    <w:rsid w:val="1C88BA79"/>
    <w:rsid w:val="1C8B4A2F"/>
    <w:rsid w:val="1C8C9265"/>
    <w:rsid w:val="1CAC6A1C"/>
    <w:rsid w:val="1CBCB5B6"/>
    <w:rsid w:val="1CC0FD86"/>
    <w:rsid w:val="1CC1C8B5"/>
    <w:rsid w:val="1CD843CA"/>
    <w:rsid w:val="1CDC68B6"/>
    <w:rsid w:val="1CEBAB0A"/>
    <w:rsid w:val="1CEC03B0"/>
    <w:rsid w:val="1CF39D03"/>
    <w:rsid w:val="1CFBA12A"/>
    <w:rsid w:val="1D28DA61"/>
    <w:rsid w:val="1D3A2260"/>
    <w:rsid w:val="1D3D8562"/>
    <w:rsid w:val="1D41F542"/>
    <w:rsid w:val="1D47D162"/>
    <w:rsid w:val="1D4D0543"/>
    <w:rsid w:val="1D5E0990"/>
    <w:rsid w:val="1D874290"/>
    <w:rsid w:val="1DD47486"/>
    <w:rsid w:val="1DD6A3A1"/>
    <w:rsid w:val="1DE0C52E"/>
    <w:rsid w:val="1DEB8905"/>
    <w:rsid w:val="1DEF3E90"/>
    <w:rsid w:val="1E02D1A0"/>
    <w:rsid w:val="1E0B5280"/>
    <w:rsid w:val="1E118AEA"/>
    <w:rsid w:val="1E13EB52"/>
    <w:rsid w:val="1E258DA8"/>
    <w:rsid w:val="1E3E7C85"/>
    <w:rsid w:val="1E715586"/>
    <w:rsid w:val="1E71E54C"/>
    <w:rsid w:val="1E76A2C6"/>
    <w:rsid w:val="1E7A4B0B"/>
    <w:rsid w:val="1E82C689"/>
    <w:rsid w:val="1E8A3B7D"/>
    <w:rsid w:val="1E8D6789"/>
    <w:rsid w:val="1E93F002"/>
    <w:rsid w:val="1E9A5D47"/>
    <w:rsid w:val="1EB9989E"/>
    <w:rsid w:val="1EC0D589"/>
    <w:rsid w:val="1ED2DBDE"/>
    <w:rsid w:val="1ED618AD"/>
    <w:rsid w:val="1ED84BA1"/>
    <w:rsid w:val="1EE8D1EB"/>
    <w:rsid w:val="1EFDE448"/>
    <w:rsid w:val="1F0FE08F"/>
    <w:rsid w:val="1F513576"/>
    <w:rsid w:val="1F548648"/>
    <w:rsid w:val="1F5CB9CB"/>
    <w:rsid w:val="1F5F0A29"/>
    <w:rsid w:val="1F5F26CF"/>
    <w:rsid w:val="1F60F1EE"/>
    <w:rsid w:val="1F6F91C4"/>
    <w:rsid w:val="1F790236"/>
    <w:rsid w:val="1F7A116C"/>
    <w:rsid w:val="1F7D5C8A"/>
    <w:rsid w:val="1F88BAD4"/>
    <w:rsid w:val="1F9C34B8"/>
    <w:rsid w:val="1FBB655B"/>
    <w:rsid w:val="1FBEC004"/>
    <w:rsid w:val="1FD2C8CB"/>
    <w:rsid w:val="1FE3B720"/>
    <w:rsid w:val="2003C390"/>
    <w:rsid w:val="201E7FDD"/>
    <w:rsid w:val="202113DA"/>
    <w:rsid w:val="20413836"/>
    <w:rsid w:val="20415F74"/>
    <w:rsid w:val="20478679"/>
    <w:rsid w:val="205FF5FC"/>
    <w:rsid w:val="206AD270"/>
    <w:rsid w:val="2071632A"/>
    <w:rsid w:val="20777DD9"/>
    <w:rsid w:val="207C885F"/>
    <w:rsid w:val="20B02517"/>
    <w:rsid w:val="20C6E4FC"/>
    <w:rsid w:val="210A3DA0"/>
    <w:rsid w:val="210ACB60"/>
    <w:rsid w:val="2115CC47"/>
    <w:rsid w:val="21169CD1"/>
    <w:rsid w:val="211A8E34"/>
    <w:rsid w:val="211B1E84"/>
    <w:rsid w:val="211FBF74"/>
    <w:rsid w:val="2121AD35"/>
    <w:rsid w:val="2129FB55"/>
    <w:rsid w:val="21307B05"/>
    <w:rsid w:val="2131C121"/>
    <w:rsid w:val="2133D2F7"/>
    <w:rsid w:val="2134A37C"/>
    <w:rsid w:val="215A6241"/>
    <w:rsid w:val="216C909A"/>
    <w:rsid w:val="217C4CED"/>
    <w:rsid w:val="217CB4F3"/>
    <w:rsid w:val="218498E8"/>
    <w:rsid w:val="21A8E22B"/>
    <w:rsid w:val="21AE59D8"/>
    <w:rsid w:val="21B1FFD3"/>
    <w:rsid w:val="21D4CD58"/>
    <w:rsid w:val="21EF0E0B"/>
    <w:rsid w:val="21F68A08"/>
    <w:rsid w:val="21F8AED9"/>
    <w:rsid w:val="22021A28"/>
    <w:rsid w:val="2212E412"/>
    <w:rsid w:val="2223A430"/>
    <w:rsid w:val="2223FBB9"/>
    <w:rsid w:val="223A4A67"/>
    <w:rsid w:val="223CAFE7"/>
    <w:rsid w:val="2278C95E"/>
    <w:rsid w:val="227FE3BF"/>
    <w:rsid w:val="2283C652"/>
    <w:rsid w:val="2285A636"/>
    <w:rsid w:val="228A81C4"/>
    <w:rsid w:val="22B7D503"/>
    <w:rsid w:val="22B99FB4"/>
    <w:rsid w:val="22BCB801"/>
    <w:rsid w:val="22C8F8FC"/>
    <w:rsid w:val="22E94496"/>
    <w:rsid w:val="22F4E8F0"/>
    <w:rsid w:val="22F5AA4A"/>
    <w:rsid w:val="22FEB767"/>
    <w:rsid w:val="230F3C56"/>
    <w:rsid w:val="2310416F"/>
    <w:rsid w:val="2329E769"/>
    <w:rsid w:val="2338FEEC"/>
    <w:rsid w:val="233E91CF"/>
    <w:rsid w:val="2348FB24"/>
    <w:rsid w:val="2349387C"/>
    <w:rsid w:val="234A0B24"/>
    <w:rsid w:val="2350322E"/>
    <w:rsid w:val="23630C2F"/>
    <w:rsid w:val="237154E0"/>
    <w:rsid w:val="237A083C"/>
    <w:rsid w:val="237BFF01"/>
    <w:rsid w:val="23975955"/>
    <w:rsid w:val="23AF53CA"/>
    <w:rsid w:val="23B5C591"/>
    <w:rsid w:val="23B743F0"/>
    <w:rsid w:val="23BA9CFC"/>
    <w:rsid w:val="23C06969"/>
    <w:rsid w:val="23C446D0"/>
    <w:rsid w:val="23CBB93C"/>
    <w:rsid w:val="23CCF1E6"/>
    <w:rsid w:val="23D0F0C4"/>
    <w:rsid w:val="23D3D40E"/>
    <w:rsid w:val="23E9DDB9"/>
    <w:rsid w:val="23F570E8"/>
    <w:rsid w:val="23F9099F"/>
    <w:rsid w:val="23FD0F39"/>
    <w:rsid w:val="24171D8B"/>
    <w:rsid w:val="241A365A"/>
    <w:rsid w:val="2424F77B"/>
    <w:rsid w:val="2441DE62"/>
    <w:rsid w:val="247A175A"/>
    <w:rsid w:val="24A85F2A"/>
    <w:rsid w:val="24C6FD2B"/>
    <w:rsid w:val="24CA87C4"/>
    <w:rsid w:val="24D79BB9"/>
    <w:rsid w:val="24D8CA0B"/>
    <w:rsid w:val="24D8ED83"/>
    <w:rsid w:val="24ED89BD"/>
    <w:rsid w:val="25094FF5"/>
    <w:rsid w:val="25299B36"/>
    <w:rsid w:val="2534960F"/>
    <w:rsid w:val="2542D665"/>
    <w:rsid w:val="254B97A3"/>
    <w:rsid w:val="255169B2"/>
    <w:rsid w:val="255DD9A7"/>
    <w:rsid w:val="25651161"/>
    <w:rsid w:val="2568BC3D"/>
    <w:rsid w:val="258331EC"/>
    <w:rsid w:val="2583C5FA"/>
    <w:rsid w:val="258CC3ED"/>
    <w:rsid w:val="2593E8BF"/>
    <w:rsid w:val="259DA64A"/>
    <w:rsid w:val="25A23462"/>
    <w:rsid w:val="25CA2D60"/>
    <w:rsid w:val="25D41B5D"/>
    <w:rsid w:val="25DFBCA6"/>
    <w:rsid w:val="25E42B37"/>
    <w:rsid w:val="25EA8911"/>
    <w:rsid w:val="25F9670F"/>
    <w:rsid w:val="2601D0FC"/>
    <w:rsid w:val="260491B0"/>
    <w:rsid w:val="26340ECB"/>
    <w:rsid w:val="263FA8A6"/>
    <w:rsid w:val="26504B8C"/>
    <w:rsid w:val="2662CF6F"/>
    <w:rsid w:val="2673EDBF"/>
    <w:rsid w:val="26971589"/>
    <w:rsid w:val="269A90DB"/>
    <w:rsid w:val="26A965BB"/>
    <w:rsid w:val="26C59966"/>
    <w:rsid w:val="26D000A4"/>
    <w:rsid w:val="26D9837B"/>
    <w:rsid w:val="26DA4EE9"/>
    <w:rsid w:val="26E9CB3B"/>
    <w:rsid w:val="26EE542A"/>
    <w:rsid w:val="27058DA3"/>
    <w:rsid w:val="270D56E3"/>
    <w:rsid w:val="2715884D"/>
    <w:rsid w:val="2722F805"/>
    <w:rsid w:val="2723EE7D"/>
    <w:rsid w:val="2732A10F"/>
    <w:rsid w:val="2757CEED"/>
    <w:rsid w:val="2758E475"/>
    <w:rsid w:val="276E734B"/>
    <w:rsid w:val="27753D3D"/>
    <w:rsid w:val="2788DD84"/>
    <w:rsid w:val="27A4A9D1"/>
    <w:rsid w:val="27A5BD11"/>
    <w:rsid w:val="27AEBD74"/>
    <w:rsid w:val="27CA1DB0"/>
    <w:rsid w:val="27DB62DC"/>
    <w:rsid w:val="27DC59D1"/>
    <w:rsid w:val="27DCDE19"/>
    <w:rsid w:val="27E0BACB"/>
    <w:rsid w:val="27E7F0B1"/>
    <w:rsid w:val="27F21B21"/>
    <w:rsid w:val="27F94641"/>
    <w:rsid w:val="2816A829"/>
    <w:rsid w:val="281FEE90"/>
    <w:rsid w:val="2831CED5"/>
    <w:rsid w:val="2833548F"/>
    <w:rsid w:val="2836827B"/>
    <w:rsid w:val="2836C79F"/>
    <w:rsid w:val="284B9F63"/>
    <w:rsid w:val="284E74F7"/>
    <w:rsid w:val="28533340"/>
    <w:rsid w:val="285B1EB1"/>
    <w:rsid w:val="285D23AA"/>
    <w:rsid w:val="28643B43"/>
    <w:rsid w:val="28669926"/>
    <w:rsid w:val="287229F9"/>
    <w:rsid w:val="28759349"/>
    <w:rsid w:val="289159D1"/>
    <w:rsid w:val="28935518"/>
    <w:rsid w:val="28A71975"/>
    <w:rsid w:val="28ABA394"/>
    <w:rsid w:val="28B1CEB5"/>
    <w:rsid w:val="28B3794F"/>
    <w:rsid w:val="28C914C3"/>
    <w:rsid w:val="28DEE321"/>
    <w:rsid w:val="28E6B9DD"/>
    <w:rsid w:val="28EDCA9F"/>
    <w:rsid w:val="28F68790"/>
    <w:rsid w:val="28F8CB3D"/>
    <w:rsid w:val="29087667"/>
    <w:rsid w:val="29141144"/>
    <w:rsid w:val="29144415"/>
    <w:rsid w:val="292175A4"/>
    <w:rsid w:val="292DBA22"/>
    <w:rsid w:val="29383720"/>
    <w:rsid w:val="293942E5"/>
    <w:rsid w:val="293A00E8"/>
    <w:rsid w:val="29432BFA"/>
    <w:rsid w:val="2945A277"/>
    <w:rsid w:val="294C79ED"/>
    <w:rsid w:val="294DE3BB"/>
    <w:rsid w:val="294FF832"/>
    <w:rsid w:val="29533B69"/>
    <w:rsid w:val="29654905"/>
    <w:rsid w:val="2968A198"/>
    <w:rsid w:val="29784DFE"/>
    <w:rsid w:val="297DF0C9"/>
    <w:rsid w:val="297ED49D"/>
    <w:rsid w:val="29B205C9"/>
    <w:rsid w:val="29B2F85C"/>
    <w:rsid w:val="29BA269E"/>
    <w:rsid w:val="29CA813B"/>
    <w:rsid w:val="29CE8677"/>
    <w:rsid w:val="29D1B0CC"/>
    <w:rsid w:val="29D1EFF4"/>
    <w:rsid w:val="29D5853B"/>
    <w:rsid w:val="29DD075D"/>
    <w:rsid w:val="29DEE7C7"/>
    <w:rsid w:val="29E02245"/>
    <w:rsid w:val="29E033B4"/>
    <w:rsid w:val="29E3F60A"/>
    <w:rsid w:val="29E46FA8"/>
    <w:rsid w:val="29E64CCD"/>
    <w:rsid w:val="29E81957"/>
    <w:rsid w:val="2A0196D8"/>
    <w:rsid w:val="2A2B2633"/>
    <w:rsid w:val="2A2F15BA"/>
    <w:rsid w:val="2A3360FE"/>
    <w:rsid w:val="2A399FFC"/>
    <w:rsid w:val="2A498026"/>
    <w:rsid w:val="2A690CD3"/>
    <w:rsid w:val="2A79CCAC"/>
    <w:rsid w:val="2A7A90E4"/>
    <w:rsid w:val="2A7F1438"/>
    <w:rsid w:val="2A97182C"/>
    <w:rsid w:val="2ACAD603"/>
    <w:rsid w:val="2AD96D57"/>
    <w:rsid w:val="2ADE3CC8"/>
    <w:rsid w:val="2AF10C13"/>
    <w:rsid w:val="2B0158D0"/>
    <w:rsid w:val="2B03CDB7"/>
    <w:rsid w:val="2B1078CB"/>
    <w:rsid w:val="2B2267C3"/>
    <w:rsid w:val="2B282B06"/>
    <w:rsid w:val="2B2CEAF4"/>
    <w:rsid w:val="2B2F5DC1"/>
    <w:rsid w:val="2B31AB28"/>
    <w:rsid w:val="2B36D627"/>
    <w:rsid w:val="2B47836B"/>
    <w:rsid w:val="2B47A37B"/>
    <w:rsid w:val="2B4B6FF6"/>
    <w:rsid w:val="2B58CED3"/>
    <w:rsid w:val="2B595361"/>
    <w:rsid w:val="2B6804F8"/>
    <w:rsid w:val="2B8525FA"/>
    <w:rsid w:val="2BA04FC0"/>
    <w:rsid w:val="2BA33F80"/>
    <w:rsid w:val="2BACED9F"/>
    <w:rsid w:val="2BD206BA"/>
    <w:rsid w:val="2BE03E7F"/>
    <w:rsid w:val="2BE46872"/>
    <w:rsid w:val="2BEA979F"/>
    <w:rsid w:val="2C048A6F"/>
    <w:rsid w:val="2C0592EC"/>
    <w:rsid w:val="2C0FF097"/>
    <w:rsid w:val="2C18291B"/>
    <w:rsid w:val="2C1D4197"/>
    <w:rsid w:val="2C2CB0D8"/>
    <w:rsid w:val="2C3299B2"/>
    <w:rsid w:val="2C7EA28A"/>
    <w:rsid w:val="2C966B96"/>
    <w:rsid w:val="2CA8CFEE"/>
    <w:rsid w:val="2CBC665B"/>
    <w:rsid w:val="2CBF37C6"/>
    <w:rsid w:val="2CCF15C3"/>
    <w:rsid w:val="2CD0B8E2"/>
    <w:rsid w:val="2CD39FED"/>
    <w:rsid w:val="2CE31C3F"/>
    <w:rsid w:val="2D03D318"/>
    <w:rsid w:val="2D0B25D3"/>
    <w:rsid w:val="2D28E233"/>
    <w:rsid w:val="2D2CF521"/>
    <w:rsid w:val="2D3D9ECD"/>
    <w:rsid w:val="2D44C5A1"/>
    <w:rsid w:val="2D5B8B1F"/>
    <w:rsid w:val="2D5E2D26"/>
    <w:rsid w:val="2D76FFE8"/>
    <w:rsid w:val="2D82B8AE"/>
    <w:rsid w:val="2D82FABD"/>
    <w:rsid w:val="2D8F4DF5"/>
    <w:rsid w:val="2D917BB9"/>
    <w:rsid w:val="2D958FB4"/>
    <w:rsid w:val="2DA12044"/>
    <w:rsid w:val="2DAB0A09"/>
    <w:rsid w:val="2DC6A440"/>
    <w:rsid w:val="2DCCF286"/>
    <w:rsid w:val="2DE0BD83"/>
    <w:rsid w:val="2DEC1F9D"/>
    <w:rsid w:val="2DEE092D"/>
    <w:rsid w:val="2DF05E31"/>
    <w:rsid w:val="2E09299B"/>
    <w:rsid w:val="2E0A4569"/>
    <w:rsid w:val="2E1B3411"/>
    <w:rsid w:val="2E4A2313"/>
    <w:rsid w:val="2E4EEAA4"/>
    <w:rsid w:val="2E694B1E"/>
    <w:rsid w:val="2E7F86D2"/>
    <w:rsid w:val="2E84911F"/>
    <w:rsid w:val="2EAA7CF4"/>
    <w:rsid w:val="2EC73D8E"/>
    <w:rsid w:val="2EC8FCC0"/>
    <w:rsid w:val="2ECB6604"/>
    <w:rsid w:val="2ED25CDA"/>
    <w:rsid w:val="2F2150EF"/>
    <w:rsid w:val="2F297BD6"/>
    <w:rsid w:val="2F37FC27"/>
    <w:rsid w:val="2F431456"/>
    <w:rsid w:val="2F523AAE"/>
    <w:rsid w:val="2F69EB35"/>
    <w:rsid w:val="2F707DC6"/>
    <w:rsid w:val="2F7E8A28"/>
    <w:rsid w:val="2F8EF0C0"/>
    <w:rsid w:val="2F9DB5B9"/>
    <w:rsid w:val="2FAD66EF"/>
    <w:rsid w:val="2FBB56CA"/>
    <w:rsid w:val="2FC89907"/>
    <w:rsid w:val="2FD7BA22"/>
    <w:rsid w:val="2FDB3122"/>
    <w:rsid w:val="2FE292D0"/>
    <w:rsid w:val="2FF7E6C5"/>
    <w:rsid w:val="3001DA79"/>
    <w:rsid w:val="301A7D26"/>
    <w:rsid w:val="302B1594"/>
    <w:rsid w:val="302C0352"/>
    <w:rsid w:val="30380EB9"/>
    <w:rsid w:val="30403243"/>
    <w:rsid w:val="304307B7"/>
    <w:rsid w:val="30637646"/>
    <w:rsid w:val="30740390"/>
    <w:rsid w:val="307917B1"/>
    <w:rsid w:val="307C0E13"/>
    <w:rsid w:val="3090DEF2"/>
    <w:rsid w:val="30A50181"/>
    <w:rsid w:val="30A888F6"/>
    <w:rsid w:val="30B93E4D"/>
    <w:rsid w:val="30BC3FA5"/>
    <w:rsid w:val="30CEB973"/>
    <w:rsid w:val="30EF535C"/>
    <w:rsid w:val="30FAAFAF"/>
    <w:rsid w:val="31032074"/>
    <w:rsid w:val="311069B3"/>
    <w:rsid w:val="313CA554"/>
    <w:rsid w:val="314BDD90"/>
    <w:rsid w:val="31530CB7"/>
    <w:rsid w:val="315B682A"/>
    <w:rsid w:val="31741622"/>
    <w:rsid w:val="318B3D52"/>
    <w:rsid w:val="31A3A283"/>
    <w:rsid w:val="31ABD927"/>
    <w:rsid w:val="31C270D3"/>
    <w:rsid w:val="31CE4D16"/>
    <w:rsid w:val="31EDDFA9"/>
    <w:rsid w:val="3232AC34"/>
    <w:rsid w:val="32443EA2"/>
    <w:rsid w:val="324BF84B"/>
    <w:rsid w:val="325CD563"/>
    <w:rsid w:val="3264DA6F"/>
    <w:rsid w:val="32A28F56"/>
    <w:rsid w:val="32A47DF0"/>
    <w:rsid w:val="32A53F31"/>
    <w:rsid w:val="32AFAD2A"/>
    <w:rsid w:val="32B4FE6A"/>
    <w:rsid w:val="32B69B21"/>
    <w:rsid w:val="32BC31EF"/>
    <w:rsid w:val="32C2C844"/>
    <w:rsid w:val="32C42B28"/>
    <w:rsid w:val="32F2ABDB"/>
    <w:rsid w:val="32FBC143"/>
    <w:rsid w:val="33190747"/>
    <w:rsid w:val="331C44C6"/>
    <w:rsid w:val="3320AC77"/>
    <w:rsid w:val="33228FB5"/>
    <w:rsid w:val="3334D5AB"/>
    <w:rsid w:val="3340D820"/>
    <w:rsid w:val="3341C42D"/>
    <w:rsid w:val="33451BD4"/>
    <w:rsid w:val="335B4ED9"/>
    <w:rsid w:val="336891C3"/>
    <w:rsid w:val="3369338E"/>
    <w:rsid w:val="33885B50"/>
    <w:rsid w:val="338FF7BC"/>
    <w:rsid w:val="3390F56D"/>
    <w:rsid w:val="3391DEE7"/>
    <w:rsid w:val="33BB6B49"/>
    <w:rsid w:val="33BC32D8"/>
    <w:rsid w:val="33CE7F78"/>
    <w:rsid w:val="33DCDDAA"/>
    <w:rsid w:val="33EA2C4F"/>
    <w:rsid w:val="33F8940A"/>
    <w:rsid w:val="3402173D"/>
    <w:rsid w:val="34081A09"/>
    <w:rsid w:val="340BFD4C"/>
    <w:rsid w:val="3414A1B2"/>
    <w:rsid w:val="342F1212"/>
    <w:rsid w:val="343B9DB7"/>
    <w:rsid w:val="345E5749"/>
    <w:rsid w:val="3467A6CE"/>
    <w:rsid w:val="34835608"/>
    <w:rsid w:val="34839853"/>
    <w:rsid w:val="34890671"/>
    <w:rsid w:val="348FEC45"/>
    <w:rsid w:val="34A4AA18"/>
    <w:rsid w:val="34B0417C"/>
    <w:rsid w:val="34B99AB9"/>
    <w:rsid w:val="34DCB008"/>
    <w:rsid w:val="34FC9600"/>
    <w:rsid w:val="3507B5FF"/>
    <w:rsid w:val="35162E4F"/>
    <w:rsid w:val="35175460"/>
    <w:rsid w:val="3521FF53"/>
    <w:rsid w:val="353F722A"/>
    <w:rsid w:val="354061E4"/>
    <w:rsid w:val="354314CC"/>
    <w:rsid w:val="35499D95"/>
    <w:rsid w:val="354E651F"/>
    <w:rsid w:val="35549A56"/>
    <w:rsid w:val="35638044"/>
    <w:rsid w:val="358386FF"/>
    <w:rsid w:val="3591F0C4"/>
    <w:rsid w:val="35BAC815"/>
    <w:rsid w:val="35E3FC2B"/>
    <w:rsid w:val="3625E6BE"/>
    <w:rsid w:val="362B6FFA"/>
    <w:rsid w:val="364DAD14"/>
    <w:rsid w:val="364E1950"/>
    <w:rsid w:val="36654E07"/>
    <w:rsid w:val="36657518"/>
    <w:rsid w:val="368C246B"/>
    <w:rsid w:val="36990348"/>
    <w:rsid w:val="36AAE908"/>
    <w:rsid w:val="36ABC4C0"/>
    <w:rsid w:val="36B8B100"/>
    <w:rsid w:val="36BDE16E"/>
    <w:rsid w:val="36C86F1E"/>
    <w:rsid w:val="36FE9C87"/>
    <w:rsid w:val="36FFA0C9"/>
    <w:rsid w:val="372DF446"/>
    <w:rsid w:val="3743B157"/>
    <w:rsid w:val="374CA618"/>
    <w:rsid w:val="37597052"/>
    <w:rsid w:val="375C124D"/>
    <w:rsid w:val="376A3804"/>
    <w:rsid w:val="37964FCC"/>
    <w:rsid w:val="37B3E2E5"/>
    <w:rsid w:val="37CC3E25"/>
    <w:rsid w:val="37E9FA96"/>
    <w:rsid w:val="37EE3C2D"/>
    <w:rsid w:val="37F48B4E"/>
    <w:rsid w:val="37F88A59"/>
    <w:rsid w:val="37F98DA8"/>
    <w:rsid w:val="37FB01E2"/>
    <w:rsid w:val="37FBFCEA"/>
    <w:rsid w:val="380B0304"/>
    <w:rsid w:val="3829337D"/>
    <w:rsid w:val="382E53E4"/>
    <w:rsid w:val="382F365A"/>
    <w:rsid w:val="3830274D"/>
    <w:rsid w:val="3832483A"/>
    <w:rsid w:val="3836BEF1"/>
    <w:rsid w:val="3851F1C4"/>
    <w:rsid w:val="38563028"/>
    <w:rsid w:val="3859EB2F"/>
    <w:rsid w:val="3861DD2B"/>
    <w:rsid w:val="3861EDA7"/>
    <w:rsid w:val="386280B0"/>
    <w:rsid w:val="386A18F9"/>
    <w:rsid w:val="386CA439"/>
    <w:rsid w:val="38982116"/>
    <w:rsid w:val="38983BFD"/>
    <w:rsid w:val="3898589E"/>
    <w:rsid w:val="38991FA9"/>
    <w:rsid w:val="389E9631"/>
    <w:rsid w:val="38B88E0C"/>
    <w:rsid w:val="38BCA437"/>
    <w:rsid w:val="38E4D2BA"/>
    <w:rsid w:val="38F7ABC0"/>
    <w:rsid w:val="38F9911C"/>
    <w:rsid w:val="390B7907"/>
    <w:rsid w:val="392289AA"/>
    <w:rsid w:val="3926EA7C"/>
    <w:rsid w:val="392B6508"/>
    <w:rsid w:val="393C3F14"/>
    <w:rsid w:val="39406938"/>
    <w:rsid w:val="396DD79E"/>
    <w:rsid w:val="398649FB"/>
    <w:rsid w:val="399608F5"/>
    <w:rsid w:val="3998FB2D"/>
    <w:rsid w:val="399B1494"/>
    <w:rsid w:val="399CFB63"/>
    <w:rsid w:val="39A7B61F"/>
    <w:rsid w:val="39C5C8A2"/>
    <w:rsid w:val="39CAE88F"/>
    <w:rsid w:val="39DEBF22"/>
    <w:rsid w:val="39E0B40E"/>
    <w:rsid w:val="39F550C7"/>
    <w:rsid w:val="39F84C00"/>
    <w:rsid w:val="3A22A63A"/>
    <w:rsid w:val="3A263162"/>
    <w:rsid w:val="3A26D002"/>
    <w:rsid w:val="3A37BBDA"/>
    <w:rsid w:val="3A5CE3F2"/>
    <w:rsid w:val="3A663023"/>
    <w:rsid w:val="3A76635E"/>
    <w:rsid w:val="3A793BFA"/>
    <w:rsid w:val="3A824914"/>
    <w:rsid w:val="3A9054F3"/>
    <w:rsid w:val="3A9A671E"/>
    <w:rsid w:val="3AAAD0F1"/>
    <w:rsid w:val="3AB40174"/>
    <w:rsid w:val="3AB64738"/>
    <w:rsid w:val="3AE6EE1A"/>
    <w:rsid w:val="3AEA3B70"/>
    <w:rsid w:val="3AEC0BC7"/>
    <w:rsid w:val="3B036835"/>
    <w:rsid w:val="3B05DD26"/>
    <w:rsid w:val="3B083CBB"/>
    <w:rsid w:val="3B126F7C"/>
    <w:rsid w:val="3B165001"/>
    <w:rsid w:val="3B179DFC"/>
    <w:rsid w:val="3B2C7C81"/>
    <w:rsid w:val="3B314C76"/>
    <w:rsid w:val="3B413783"/>
    <w:rsid w:val="3B4C8082"/>
    <w:rsid w:val="3B5B1346"/>
    <w:rsid w:val="3B5DC94A"/>
    <w:rsid w:val="3B70C23C"/>
    <w:rsid w:val="3B8CF78A"/>
    <w:rsid w:val="3B9E5D25"/>
    <w:rsid w:val="3BAB1683"/>
    <w:rsid w:val="3BB8C744"/>
    <w:rsid w:val="3BEF3D90"/>
    <w:rsid w:val="3C035302"/>
    <w:rsid w:val="3C4364C7"/>
    <w:rsid w:val="3C6BEE8F"/>
    <w:rsid w:val="3C6E8202"/>
    <w:rsid w:val="3C6FB435"/>
    <w:rsid w:val="3CC129A5"/>
    <w:rsid w:val="3CCFA71E"/>
    <w:rsid w:val="3CCFED19"/>
    <w:rsid w:val="3CE460C0"/>
    <w:rsid w:val="3CFB84F3"/>
    <w:rsid w:val="3D1989DB"/>
    <w:rsid w:val="3D26F3A7"/>
    <w:rsid w:val="3D33221A"/>
    <w:rsid w:val="3D429AC4"/>
    <w:rsid w:val="3D44CFF7"/>
    <w:rsid w:val="3D4B9CA2"/>
    <w:rsid w:val="3D4C6E7F"/>
    <w:rsid w:val="3D4F663A"/>
    <w:rsid w:val="3D584D16"/>
    <w:rsid w:val="3D5DD94C"/>
    <w:rsid w:val="3D67D8AA"/>
    <w:rsid w:val="3D728A88"/>
    <w:rsid w:val="3D7441F0"/>
    <w:rsid w:val="3D8814BF"/>
    <w:rsid w:val="3D899C10"/>
    <w:rsid w:val="3D8D4931"/>
    <w:rsid w:val="3DA3DE28"/>
    <w:rsid w:val="3DA603C8"/>
    <w:rsid w:val="3DB47AB0"/>
    <w:rsid w:val="3DC7D617"/>
    <w:rsid w:val="3DD31151"/>
    <w:rsid w:val="3DE97727"/>
    <w:rsid w:val="3DFAA5FE"/>
    <w:rsid w:val="3E014332"/>
    <w:rsid w:val="3E2517E7"/>
    <w:rsid w:val="3E321132"/>
    <w:rsid w:val="3E384DB6"/>
    <w:rsid w:val="3E502EB0"/>
    <w:rsid w:val="3E667DB5"/>
    <w:rsid w:val="3E6A70C8"/>
    <w:rsid w:val="3E80DC0D"/>
    <w:rsid w:val="3E8250FC"/>
    <w:rsid w:val="3EAFA520"/>
    <w:rsid w:val="3EB5AF3C"/>
    <w:rsid w:val="3EBBBCB0"/>
    <w:rsid w:val="3EDE3110"/>
    <w:rsid w:val="3EE05AB4"/>
    <w:rsid w:val="3EE1EEAD"/>
    <w:rsid w:val="3EE2EAAD"/>
    <w:rsid w:val="3EF09E98"/>
    <w:rsid w:val="3EF939EB"/>
    <w:rsid w:val="3F01E248"/>
    <w:rsid w:val="3F05997D"/>
    <w:rsid w:val="3F1B3DC0"/>
    <w:rsid w:val="3F28B908"/>
    <w:rsid w:val="3F2F37D7"/>
    <w:rsid w:val="3F47C70E"/>
    <w:rsid w:val="3F5A4244"/>
    <w:rsid w:val="3F6976D8"/>
    <w:rsid w:val="3F7166B1"/>
    <w:rsid w:val="3F8044C2"/>
    <w:rsid w:val="3F833CCF"/>
    <w:rsid w:val="3F846D7E"/>
    <w:rsid w:val="3F889B1D"/>
    <w:rsid w:val="3F8C9C9B"/>
    <w:rsid w:val="3F97E7E1"/>
    <w:rsid w:val="3FA16EDA"/>
    <w:rsid w:val="3FA1B793"/>
    <w:rsid w:val="3FADD203"/>
    <w:rsid w:val="3FCF19BC"/>
    <w:rsid w:val="3FD911E0"/>
    <w:rsid w:val="3FDC5D06"/>
    <w:rsid w:val="3FF1489F"/>
    <w:rsid w:val="40157253"/>
    <w:rsid w:val="40168C4E"/>
    <w:rsid w:val="401BF691"/>
    <w:rsid w:val="4026DFD8"/>
    <w:rsid w:val="404B0AB6"/>
    <w:rsid w:val="40625669"/>
    <w:rsid w:val="408DD2C9"/>
    <w:rsid w:val="40903BC2"/>
    <w:rsid w:val="40B79976"/>
    <w:rsid w:val="40CD8ED8"/>
    <w:rsid w:val="40D4D63C"/>
    <w:rsid w:val="40DF916A"/>
    <w:rsid w:val="40E2CE8E"/>
    <w:rsid w:val="40F281A7"/>
    <w:rsid w:val="40FEE715"/>
    <w:rsid w:val="4100E57D"/>
    <w:rsid w:val="4102D3D0"/>
    <w:rsid w:val="410BCF94"/>
    <w:rsid w:val="411C403B"/>
    <w:rsid w:val="4121DC0E"/>
    <w:rsid w:val="413127C5"/>
    <w:rsid w:val="413CA29A"/>
    <w:rsid w:val="41407B42"/>
    <w:rsid w:val="414D64FD"/>
    <w:rsid w:val="415692B0"/>
    <w:rsid w:val="416606F5"/>
    <w:rsid w:val="41777C80"/>
    <w:rsid w:val="4189F1D5"/>
    <w:rsid w:val="41A111A8"/>
    <w:rsid w:val="41A6316A"/>
    <w:rsid w:val="41B6CB39"/>
    <w:rsid w:val="41B89E85"/>
    <w:rsid w:val="41C76D0A"/>
    <w:rsid w:val="41CAB638"/>
    <w:rsid w:val="41E82409"/>
    <w:rsid w:val="41F6956F"/>
    <w:rsid w:val="4209940F"/>
    <w:rsid w:val="420A57C4"/>
    <w:rsid w:val="4213365C"/>
    <w:rsid w:val="4218389C"/>
    <w:rsid w:val="421EEE66"/>
    <w:rsid w:val="42234B49"/>
    <w:rsid w:val="42252E6D"/>
    <w:rsid w:val="423D11DC"/>
    <w:rsid w:val="424879F2"/>
    <w:rsid w:val="4266D899"/>
    <w:rsid w:val="4294AAFC"/>
    <w:rsid w:val="42963E93"/>
    <w:rsid w:val="4299F45D"/>
    <w:rsid w:val="42A92C05"/>
    <w:rsid w:val="42B73516"/>
    <w:rsid w:val="42CA2FC4"/>
    <w:rsid w:val="42CC6F6D"/>
    <w:rsid w:val="42CC8A61"/>
    <w:rsid w:val="42ECFB8B"/>
    <w:rsid w:val="42F65B46"/>
    <w:rsid w:val="430595CF"/>
    <w:rsid w:val="43172AE2"/>
    <w:rsid w:val="4319A81D"/>
    <w:rsid w:val="4341454E"/>
    <w:rsid w:val="4349CF41"/>
    <w:rsid w:val="4359D143"/>
    <w:rsid w:val="435E054C"/>
    <w:rsid w:val="4395A08A"/>
    <w:rsid w:val="43999C80"/>
    <w:rsid w:val="439B8930"/>
    <w:rsid w:val="43CB1493"/>
    <w:rsid w:val="43CB60C7"/>
    <w:rsid w:val="43D3B212"/>
    <w:rsid w:val="43E5F9F1"/>
    <w:rsid w:val="43E81EE1"/>
    <w:rsid w:val="43F68D62"/>
    <w:rsid w:val="4413A91F"/>
    <w:rsid w:val="441AE36D"/>
    <w:rsid w:val="441CBD96"/>
    <w:rsid w:val="442DBACD"/>
    <w:rsid w:val="44322B54"/>
    <w:rsid w:val="4444A573"/>
    <w:rsid w:val="4455460F"/>
    <w:rsid w:val="446E3831"/>
    <w:rsid w:val="44723440"/>
    <w:rsid w:val="4476D312"/>
    <w:rsid w:val="44867A52"/>
    <w:rsid w:val="4494B50C"/>
    <w:rsid w:val="44BBE855"/>
    <w:rsid w:val="44DCF947"/>
    <w:rsid w:val="44DF4877"/>
    <w:rsid w:val="44E18881"/>
    <w:rsid w:val="44EA846E"/>
    <w:rsid w:val="45019EAA"/>
    <w:rsid w:val="45327F82"/>
    <w:rsid w:val="45532978"/>
    <w:rsid w:val="4559DC35"/>
    <w:rsid w:val="456C1D56"/>
    <w:rsid w:val="4584274F"/>
    <w:rsid w:val="45862BC0"/>
    <w:rsid w:val="45994622"/>
    <w:rsid w:val="45B6AAC2"/>
    <w:rsid w:val="45BBEFA0"/>
    <w:rsid w:val="45C2B3DC"/>
    <w:rsid w:val="45C47A2B"/>
    <w:rsid w:val="45CB1F29"/>
    <w:rsid w:val="45CEEBED"/>
    <w:rsid w:val="45D59673"/>
    <w:rsid w:val="45EEFE22"/>
    <w:rsid w:val="45FBF2F8"/>
    <w:rsid w:val="46068CA8"/>
    <w:rsid w:val="4615F33B"/>
    <w:rsid w:val="461D49BC"/>
    <w:rsid w:val="46293A85"/>
    <w:rsid w:val="463EB07A"/>
    <w:rsid w:val="463F9CDD"/>
    <w:rsid w:val="46591A2C"/>
    <w:rsid w:val="46595484"/>
    <w:rsid w:val="46733B97"/>
    <w:rsid w:val="467396F4"/>
    <w:rsid w:val="4676CE6A"/>
    <w:rsid w:val="4680B25D"/>
    <w:rsid w:val="4698C747"/>
    <w:rsid w:val="46A81FAD"/>
    <w:rsid w:val="46BD7B4B"/>
    <w:rsid w:val="46C496A5"/>
    <w:rsid w:val="46D8DEC4"/>
    <w:rsid w:val="46DFE614"/>
    <w:rsid w:val="46E226A0"/>
    <w:rsid w:val="46EB61BE"/>
    <w:rsid w:val="47165CD7"/>
    <w:rsid w:val="471C071C"/>
    <w:rsid w:val="475EA2FF"/>
    <w:rsid w:val="4798FDF0"/>
    <w:rsid w:val="479D1C6D"/>
    <w:rsid w:val="47A27B0E"/>
    <w:rsid w:val="47BF3DBE"/>
    <w:rsid w:val="47C16C37"/>
    <w:rsid w:val="47CEFA91"/>
    <w:rsid w:val="47D7DFC3"/>
    <w:rsid w:val="47E8357D"/>
    <w:rsid w:val="480B266C"/>
    <w:rsid w:val="4819E813"/>
    <w:rsid w:val="481D87F2"/>
    <w:rsid w:val="4840D7F0"/>
    <w:rsid w:val="48525D42"/>
    <w:rsid w:val="485EE01B"/>
    <w:rsid w:val="4886AC16"/>
    <w:rsid w:val="4897D8E8"/>
    <w:rsid w:val="4899DA02"/>
    <w:rsid w:val="48A1DE08"/>
    <w:rsid w:val="48BB5E29"/>
    <w:rsid w:val="48C2EC31"/>
    <w:rsid w:val="48D78170"/>
    <w:rsid w:val="48E40204"/>
    <w:rsid w:val="48EB1C73"/>
    <w:rsid w:val="4909E327"/>
    <w:rsid w:val="4914AF3C"/>
    <w:rsid w:val="491EA19D"/>
    <w:rsid w:val="4937A329"/>
    <w:rsid w:val="4948BD5D"/>
    <w:rsid w:val="4953366A"/>
    <w:rsid w:val="495368FA"/>
    <w:rsid w:val="495FE943"/>
    <w:rsid w:val="49618C81"/>
    <w:rsid w:val="496B4DC9"/>
    <w:rsid w:val="498710EA"/>
    <w:rsid w:val="49A3EA22"/>
    <w:rsid w:val="49A92B10"/>
    <w:rsid w:val="49B6CC9F"/>
    <w:rsid w:val="49BDE0A9"/>
    <w:rsid w:val="49E7D764"/>
    <w:rsid w:val="4A1B1861"/>
    <w:rsid w:val="4A24308E"/>
    <w:rsid w:val="4A55B04F"/>
    <w:rsid w:val="4A5FABAD"/>
    <w:rsid w:val="4A6A566D"/>
    <w:rsid w:val="4A784B64"/>
    <w:rsid w:val="4A7F0BED"/>
    <w:rsid w:val="4A8159F1"/>
    <w:rsid w:val="4A9CDBF5"/>
    <w:rsid w:val="4AA12E20"/>
    <w:rsid w:val="4AA4C39F"/>
    <w:rsid w:val="4AA744C5"/>
    <w:rsid w:val="4AAB3382"/>
    <w:rsid w:val="4AB06BD3"/>
    <w:rsid w:val="4AB1BD6B"/>
    <w:rsid w:val="4AC4CB1E"/>
    <w:rsid w:val="4AC6E393"/>
    <w:rsid w:val="4AC6FFC9"/>
    <w:rsid w:val="4AD3EC04"/>
    <w:rsid w:val="4AD980B7"/>
    <w:rsid w:val="4ADA15A4"/>
    <w:rsid w:val="4ADDEC5E"/>
    <w:rsid w:val="4AE437F5"/>
    <w:rsid w:val="4B5F3E72"/>
    <w:rsid w:val="4B64775E"/>
    <w:rsid w:val="4B75C6ED"/>
    <w:rsid w:val="4B8E1AA9"/>
    <w:rsid w:val="4BB52D41"/>
    <w:rsid w:val="4BB8AD6B"/>
    <w:rsid w:val="4BC04A85"/>
    <w:rsid w:val="4BC8795E"/>
    <w:rsid w:val="4BD48A1C"/>
    <w:rsid w:val="4BD81121"/>
    <w:rsid w:val="4BF7BFD4"/>
    <w:rsid w:val="4BFE1CA2"/>
    <w:rsid w:val="4C25BC12"/>
    <w:rsid w:val="4C319B27"/>
    <w:rsid w:val="4C323418"/>
    <w:rsid w:val="4C32B809"/>
    <w:rsid w:val="4C6021B9"/>
    <w:rsid w:val="4C76B2D9"/>
    <w:rsid w:val="4C9FF9C2"/>
    <w:rsid w:val="4CA65F98"/>
    <w:rsid w:val="4CA7C842"/>
    <w:rsid w:val="4CC73E39"/>
    <w:rsid w:val="4CCB8A7E"/>
    <w:rsid w:val="4CD1821C"/>
    <w:rsid w:val="4CD5BB49"/>
    <w:rsid w:val="4CDB648F"/>
    <w:rsid w:val="4CE20719"/>
    <w:rsid w:val="4CE57A7B"/>
    <w:rsid w:val="4CEEE13A"/>
    <w:rsid w:val="4CF33695"/>
    <w:rsid w:val="4CFF71C7"/>
    <w:rsid w:val="4D0601CA"/>
    <w:rsid w:val="4D06A3B1"/>
    <w:rsid w:val="4D107040"/>
    <w:rsid w:val="4D26B459"/>
    <w:rsid w:val="4D29B9B8"/>
    <w:rsid w:val="4D317268"/>
    <w:rsid w:val="4D35310E"/>
    <w:rsid w:val="4D4C036C"/>
    <w:rsid w:val="4D6C324A"/>
    <w:rsid w:val="4D71790A"/>
    <w:rsid w:val="4D7740AA"/>
    <w:rsid w:val="4D83DA97"/>
    <w:rsid w:val="4D84D869"/>
    <w:rsid w:val="4D85908F"/>
    <w:rsid w:val="4D92C096"/>
    <w:rsid w:val="4DA71447"/>
    <w:rsid w:val="4DAB5364"/>
    <w:rsid w:val="4DBDBD2B"/>
    <w:rsid w:val="4DC8073D"/>
    <w:rsid w:val="4DD02388"/>
    <w:rsid w:val="4DE7091A"/>
    <w:rsid w:val="4DF37386"/>
    <w:rsid w:val="4E10B3BB"/>
    <w:rsid w:val="4E12630E"/>
    <w:rsid w:val="4E3C134C"/>
    <w:rsid w:val="4E6BBA00"/>
    <w:rsid w:val="4E6E3D0B"/>
    <w:rsid w:val="4E72400F"/>
    <w:rsid w:val="4E88739A"/>
    <w:rsid w:val="4E989E06"/>
    <w:rsid w:val="4E9A8BAC"/>
    <w:rsid w:val="4E9BC270"/>
    <w:rsid w:val="4EA936CD"/>
    <w:rsid w:val="4EC6025E"/>
    <w:rsid w:val="4ED5A4BA"/>
    <w:rsid w:val="4EDC7A56"/>
    <w:rsid w:val="4F27CA54"/>
    <w:rsid w:val="4F2DE5DF"/>
    <w:rsid w:val="4F59D23C"/>
    <w:rsid w:val="4F78B1EA"/>
    <w:rsid w:val="4F7A5141"/>
    <w:rsid w:val="4F81A13E"/>
    <w:rsid w:val="4F912B3C"/>
    <w:rsid w:val="4FA1D91F"/>
    <w:rsid w:val="4FAEFDB8"/>
    <w:rsid w:val="4FC63006"/>
    <w:rsid w:val="4FC68976"/>
    <w:rsid w:val="4FE49595"/>
    <w:rsid w:val="4FE65165"/>
    <w:rsid w:val="4FEB0C2A"/>
    <w:rsid w:val="500A140C"/>
    <w:rsid w:val="5019C738"/>
    <w:rsid w:val="50407361"/>
    <w:rsid w:val="5052EFE9"/>
    <w:rsid w:val="50592390"/>
    <w:rsid w:val="505B3CE7"/>
    <w:rsid w:val="505E44BB"/>
    <w:rsid w:val="5060B710"/>
    <w:rsid w:val="5060C81A"/>
    <w:rsid w:val="5063B2EB"/>
    <w:rsid w:val="506D37C6"/>
    <w:rsid w:val="5076FF3C"/>
    <w:rsid w:val="509B17D5"/>
    <w:rsid w:val="50A26D71"/>
    <w:rsid w:val="50A4C52C"/>
    <w:rsid w:val="50AD09AE"/>
    <w:rsid w:val="50C2CCD8"/>
    <w:rsid w:val="50E163FC"/>
    <w:rsid w:val="50F24A33"/>
    <w:rsid w:val="5113C10D"/>
    <w:rsid w:val="511A05F1"/>
    <w:rsid w:val="5142EA94"/>
    <w:rsid w:val="51479AEB"/>
    <w:rsid w:val="5153A088"/>
    <w:rsid w:val="51578B0E"/>
    <w:rsid w:val="5172EEAB"/>
    <w:rsid w:val="519559D9"/>
    <w:rsid w:val="5195EC53"/>
    <w:rsid w:val="51A29751"/>
    <w:rsid w:val="51B9EC14"/>
    <w:rsid w:val="51D01DF8"/>
    <w:rsid w:val="51DE3465"/>
    <w:rsid w:val="51E4BCC0"/>
    <w:rsid w:val="51F11EAC"/>
    <w:rsid w:val="52038FCF"/>
    <w:rsid w:val="5205C62E"/>
    <w:rsid w:val="52137EB9"/>
    <w:rsid w:val="5213DC5D"/>
    <w:rsid w:val="5217B1F9"/>
    <w:rsid w:val="521A0F80"/>
    <w:rsid w:val="5236E836"/>
    <w:rsid w:val="524FE23B"/>
    <w:rsid w:val="526178A7"/>
    <w:rsid w:val="529402B4"/>
    <w:rsid w:val="52A53D8B"/>
    <w:rsid w:val="52B5D9A3"/>
    <w:rsid w:val="52BFF098"/>
    <w:rsid w:val="52EAFF5D"/>
    <w:rsid w:val="52F50F16"/>
    <w:rsid w:val="52F7A0C3"/>
    <w:rsid w:val="53003B42"/>
    <w:rsid w:val="5301954A"/>
    <w:rsid w:val="532B453F"/>
    <w:rsid w:val="5347A623"/>
    <w:rsid w:val="534CC6D4"/>
    <w:rsid w:val="534E0850"/>
    <w:rsid w:val="534EF1F2"/>
    <w:rsid w:val="53616017"/>
    <w:rsid w:val="536DB271"/>
    <w:rsid w:val="537881E9"/>
    <w:rsid w:val="538283CA"/>
    <w:rsid w:val="5383A03F"/>
    <w:rsid w:val="53844ED8"/>
    <w:rsid w:val="538C1AA0"/>
    <w:rsid w:val="5394AF18"/>
    <w:rsid w:val="53968D55"/>
    <w:rsid w:val="53AF1F27"/>
    <w:rsid w:val="53C61B2C"/>
    <w:rsid w:val="53CC4DC4"/>
    <w:rsid w:val="54336A64"/>
    <w:rsid w:val="544E254C"/>
    <w:rsid w:val="54584ACB"/>
    <w:rsid w:val="545CB3C7"/>
    <w:rsid w:val="5464D60C"/>
    <w:rsid w:val="54690BF9"/>
    <w:rsid w:val="547A7650"/>
    <w:rsid w:val="54B51B34"/>
    <w:rsid w:val="54BF5430"/>
    <w:rsid w:val="54CDD436"/>
    <w:rsid w:val="54DB4B64"/>
    <w:rsid w:val="54DBBFC2"/>
    <w:rsid w:val="54E8017D"/>
    <w:rsid w:val="54FF6460"/>
    <w:rsid w:val="5522F107"/>
    <w:rsid w:val="5525579B"/>
    <w:rsid w:val="55370686"/>
    <w:rsid w:val="553C25C8"/>
    <w:rsid w:val="55532B92"/>
    <w:rsid w:val="5555BE70"/>
    <w:rsid w:val="5556E335"/>
    <w:rsid w:val="55696946"/>
    <w:rsid w:val="556D6EFA"/>
    <w:rsid w:val="5572787E"/>
    <w:rsid w:val="5574C859"/>
    <w:rsid w:val="558E68D1"/>
    <w:rsid w:val="5596B969"/>
    <w:rsid w:val="559F0354"/>
    <w:rsid w:val="55B8967A"/>
    <w:rsid w:val="55B9406D"/>
    <w:rsid w:val="55D13B28"/>
    <w:rsid w:val="55DBCC03"/>
    <w:rsid w:val="55E135B9"/>
    <w:rsid w:val="55E33BA3"/>
    <w:rsid w:val="55EEEA45"/>
    <w:rsid w:val="55FD7863"/>
    <w:rsid w:val="562F9F36"/>
    <w:rsid w:val="563209C9"/>
    <w:rsid w:val="563251EA"/>
    <w:rsid w:val="566E86F6"/>
    <w:rsid w:val="56A0758F"/>
    <w:rsid w:val="56A387DE"/>
    <w:rsid w:val="56C141D7"/>
    <w:rsid w:val="56DF588E"/>
    <w:rsid w:val="56E78C56"/>
    <w:rsid w:val="56FF3FB3"/>
    <w:rsid w:val="57035BA3"/>
    <w:rsid w:val="570C2B57"/>
    <w:rsid w:val="570E48DF"/>
    <w:rsid w:val="571D5B61"/>
    <w:rsid w:val="571F7260"/>
    <w:rsid w:val="572C8E33"/>
    <w:rsid w:val="572DA2AF"/>
    <w:rsid w:val="573359D6"/>
    <w:rsid w:val="57340637"/>
    <w:rsid w:val="573C453A"/>
    <w:rsid w:val="57732C30"/>
    <w:rsid w:val="57739F8C"/>
    <w:rsid w:val="5792E159"/>
    <w:rsid w:val="5797A1FF"/>
    <w:rsid w:val="579BF563"/>
    <w:rsid w:val="57A1DBAB"/>
    <w:rsid w:val="57AF2C28"/>
    <w:rsid w:val="57B5219A"/>
    <w:rsid w:val="57CCCB66"/>
    <w:rsid w:val="57DA2059"/>
    <w:rsid w:val="57DAF69D"/>
    <w:rsid w:val="57E98157"/>
    <w:rsid w:val="57E98323"/>
    <w:rsid w:val="580D1D5F"/>
    <w:rsid w:val="58151A9C"/>
    <w:rsid w:val="58412859"/>
    <w:rsid w:val="5844AD62"/>
    <w:rsid w:val="58540962"/>
    <w:rsid w:val="586DCB20"/>
    <w:rsid w:val="58927770"/>
    <w:rsid w:val="5899FF54"/>
    <w:rsid w:val="58A22E74"/>
    <w:rsid w:val="58B9357D"/>
    <w:rsid w:val="58C1DD3F"/>
    <w:rsid w:val="58CCCE48"/>
    <w:rsid w:val="58D2BC20"/>
    <w:rsid w:val="58DC3DC7"/>
    <w:rsid w:val="58FB1AB1"/>
    <w:rsid w:val="59357416"/>
    <w:rsid w:val="5959D580"/>
    <w:rsid w:val="595AAE4E"/>
    <w:rsid w:val="595C46B4"/>
    <w:rsid w:val="5960B718"/>
    <w:rsid w:val="5979AE65"/>
    <w:rsid w:val="598F9090"/>
    <w:rsid w:val="59900987"/>
    <w:rsid w:val="59956E33"/>
    <w:rsid w:val="59998615"/>
    <w:rsid w:val="59BF3CCC"/>
    <w:rsid w:val="59EFB7DB"/>
    <w:rsid w:val="59F926A7"/>
    <w:rsid w:val="5A1FF1C0"/>
    <w:rsid w:val="5A21F360"/>
    <w:rsid w:val="5A276445"/>
    <w:rsid w:val="5A28D934"/>
    <w:rsid w:val="5A341094"/>
    <w:rsid w:val="5A373957"/>
    <w:rsid w:val="5A5BDED0"/>
    <w:rsid w:val="5A5FD6A5"/>
    <w:rsid w:val="5A696A16"/>
    <w:rsid w:val="5A71B953"/>
    <w:rsid w:val="5A7DE2E1"/>
    <w:rsid w:val="5A922EBB"/>
    <w:rsid w:val="5AACB1BC"/>
    <w:rsid w:val="5AB20B94"/>
    <w:rsid w:val="5AD40252"/>
    <w:rsid w:val="5AEF71D1"/>
    <w:rsid w:val="5AFD26E7"/>
    <w:rsid w:val="5B37AF2D"/>
    <w:rsid w:val="5B40A850"/>
    <w:rsid w:val="5B490231"/>
    <w:rsid w:val="5B4AA995"/>
    <w:rsid w:val="5B5EBC66"/>
    <w:rsid w:val="5B700E31"/>
    <w:rsid w:val="5B7CF303"/>
    <w:rsid w:val="5B88D4F8"/>
    <w:rsid w:val="5B8D8DB8"/>
    <w:rsid w:val="5B90C183"/>
    <w:rsid w:val="5B9E5A5A"/>
    <w:rsid w:val="5BA7F929"/>
    <w:rsid w:val="5BB3F332"/>
    <w:rsid w:val="5BBCEB03"/>
    <w:rsid w:val="5BCEFCB1"/>
    <w:rsid w:val="5C1AC32E"/>
    <w:rsid w:val="5C21598B"/>
    <w:rsid w:val="5C23E702"/>
    <w:rsid w:val="5C29730B"/>
    <w:rsid w:val="5C2A6A41"/>
    <w:rsid w:val="5C366D66"/>
    <w:rsid w:val="5C3B9E83"/>
    <w:rsid w:val="5C402F97"/>
    <w:rsid w:val="5C40D405"/>
    <w:rsid w:val="5C57D68D"/>
    <w:rsid w:val="5C58E3C7"/>
    <w:rsid w:val="5C6B31CA"/>
    <w:rsid w:val="5C8196BE"/>
    <w:rsid w:val="5C81DAE5"/>
    <w:rsid w:val="5C855F49"/>
    <w:rsid w:val="5C8EA7A3"/>
    <w:rsid w:val="5CA1EE3F"/>
    <w:rsid w:val="5CAB0F29"/>
    <w:rsid w:val="5CADDC48"/>
    <w:rsid w:val="5CB66146"/>
    <w:rsid w:val="5CC33840"/>
    <w:rsid w:val="5CD85F89"/>
    <w:rsid w:val="5CDA9F42"/>
    <w:rsid w:val="5CE0F6C8"/>
    <w:rsid w:val="5CF9CB2A"/>
    <w:rsid w:val="5D258274"/>
    <w:rsid w:val="5D2AF2F9"/>
    <w:rsid w:val="5D2FC64B"/>
    <w:rsid w:val="5D5F7B8C"/>
    <w:rsid w:val="5D778656"/>
    <w:rsid w:val="5D863C0E"/>
    <w:rsid w:val="5DA30F44"/>
    <w:rsid w:val="5DB21283"/>
    <w:rsid w:val="5DC74779"/>
    <w:rsid w:val="5DCC4DC1"/>
    <w:rsid w:val="5DF95E47"/>
    <w:rsid w:val="5E0FD506"/>
    <w:rsid w:val="5E250154"/>
    <w:rsid w:val="5E378B9B"/>
    <w:rsid w:val="5E3D7FE8"/>
    <w:rsid w:val="5E43DF2D"/>
    <w:rsid w:val="5E5C415E"/>
    <w:rsid w:val="5E71DFF5"/>
    <w:rsid w:val="5E76C304"/>
    <w:rsid w:val="5E8115B1"/>
    <w:rsid w:val="5E8A318C"/>
    <w:rsid w:val="5E8F1D74"/>
    <w:rsid w:val="5E9CD6E1"/>
    <w:rsid w:val="5EA0F469"/>
    <w:rsid w:val="5EC6D2ED"/>
    <w:rsid w:val="5EDA164B"/>
    <w:rsid w:val="5EE55B80"/>
    <w:rsid w:val="5EFCB5D5"/>
    <w:rsid w:val="5F056CA9"/>
    <w:rsid w:val="5F0AC566"/>
    <w:rsid w:val="5F16F721"/>
    <w:rsid w:val="5F418193"/>
    <w:rsid w:val="5F455EE1"/>
    <w:rsid w:val="5F4CF339"/>
    <w:rsid w:val="5F650244"/>
    <w:rsid w:val="5F714DC9"/>
    <w:rsid w:val="5FA9D923"/>
    <w:rsid w:val="5FB68221"/>
    <w:rsid w:val="5FBD2BEF"/>
    <w:rsid w:val="5FC735F9"/>
    <w:rsid w:val="5FCB6C35"/>
    <w:rsid w:val="5FCC63F0"/>
    <w:rsid w:val="5FE0D90F"/>
    <w:rsid w:val="5FE53033"/>
    <w:rsid w:val="602397C7"/>
    <w:rsid w:val="602C8CE1"/>
    <w:rsid w:val="603EA101"/>
    <w:rsid w:val="60621588"/>
    <w:rsid w:val="6062DED6"/>
    <w:rsid w:val="606357B3"/>
    <w:rsid w:val="6064CA1E"/>
    <w:rsid w:val="60B9204C"/>
    <w:rsid w:val="60D2FBE2"/>
    <w:rsid w:val="60DB0BD4"/>
    <w:rsid w:val="60E41144"/>
    <w:rsid w:val="60E80149"/>
    <w:rsid w:val="610261F0"/>
    <w:rsid w:val="61029610"/>
    <w:rsid w:val="610ED1F2"/>
    <w:rsid w:val="611C5F9B"/>
    <w:rsid w:val="6152F492"/>
    <w:rsid w:val="616229D9"/>
    <w:rsid w:val="616A0487"/>
    <w:rsid w:val="616BA9FB"/>
    <w:rsid w:val="61779FE7"/>
    <w:rsid w:val="6180FCFE"/>
    <w:rsid w:val="6181029F"/>
    <w:rsid w:val="6187086B"/>
    <w:rsid w:val="618E6A59"/>
    <w:rsid w:val="61B4F0E6"/>
    <w:rsid w:val="61B79491"/>
    <w:rsid w:val="61C0691C"/>
    <w:rsid w:val="61E1EE0F"/>
    <w:rsid w:val="61ED7D53"/>
    <w:rsid w:val="6202A65D"/>
    <w:rsid w:val="6209DF75"/>
    <w:rsid w:val="620D795C"/>
    <w:rsid w:val="62380C64"/>
    <w:rsid w:val="625AB351"/>
    <w:rsid w:val="625D9156"/>
    <w:rsid w:val="628AA735"/>
    <w:rsid w:val="629046E1"/>
    <w:rsid w:val="62A16A68"/>
    <w:rsid w:val="62A6E280"/>
    <w:rsid w:val="62AD1043"/>
    <w:rsid w:val="62BE7F3A"/>
    <w:rsid w:val="62D4732F"/>
    <w:rsid w:val="62DBB72C"/>
    <w:rsid w:val="631D43D0"/>
    <w:rsid w:val="631DE815"/>
    <w:rsid w:val="633100A8"/>
    <w:rsid w:val="6365C503"/>
    <w:rsid w:val="6385BD14"/>
    <w:rsid w:val="63CA7821"/>
    <w:rsid w:val="63F0C9E7"/>
    <w:rsid w:val="63F6340E"/>
    <w:rsid w:val="6404B3E5"/>
    <w:rsid w:val="640629CA"/>
    <w:rsid w:val="64096D15"/>
    <w:rsid w:val="640F825C"/>
    <w:rsid w:val="64147044"/>
    <w:rsid w:val="6414FA09"/>
    <w:rsid w:val="6423AA04"/>
    <w:rsid w:val="6432B44B"/>
    <w:rsid w:val="64477398"/>
    <w:rsid w:val="6447CA54"/>
    <w:rsid w:val="64538911"/>
    <w:rsid w:val="6478D37E"/>
    <w:rsid w:val="647FE98B"/>
    <w:rsid w:val="6499CA9B"/>
    <w:rsid w:val="649BFE06"/>
    <w:rsid w:val="64B63AE9"/>
    <w:rsid w:val="64BD62C4"/>
    <w:rsid w:val="64C6B70A"/>
    <w:rsid w:val="64C99287"/>
    <w:rsid w:val="64E43DAF"/>
    <w:rsid w:val="64E78E89"/>
    <w:rsid w:val="64FEC39F"/>
    <w:rsid w:val="6500637C"/>
    <w:rsid w:val="6511531C"/>
    <w:rsid w:val="6516025A"/>
    <w:rsid w:val="65218D6A"/>
    <w:rsid w:val="65349022"/>
    <w:rsid w:val="653B88B7"/>
    <w:rsid w:val="653FE597"/>
    <w:rsid w:val="655A6FAC"/>
    <w:rsid w:val="65CAA92F"/>
    <w:rsid w:val="65F234BE"/>
    <w:rsid w:val="65F33B35"/>
    <w:rsid w:val="65F9DDC8"/>
    <w:rsid w:val="66001346"/>
    <w:rsid w:val="6600A9D2"/>
    <w:rsid w:val="66010154"/>
    <w:rsid w:val="660B4AE2"/>
    <w:rsid w:val="662B0E27"/>
    <w:rsid w:val="6631FD72"/>
    <w:rsid w:val="6639970B"/>
    <w:rsid w:val="664AA6F4"/>
    <w:rsid w:val="664DD0ED"/>
    <w:rsid w:val="6686397D"/>
    <w:rsid w:val="66A53823"/>
    <w:rsid w:val="66A53970"/>
    <w:rsid w:val="66BA24E8"/>
    <w:rsid w:val="66DD04AE"/>
    <w:rsid w:val="66E032F5"/>
    <w:rsid w:val="66F40A23"/>
    <w:rsid w:val="66F52B22"/>
    <w:rsid w:val="66F72C7D"/>
    <w:rsid w:val="66F98C31"/>
    <w:rsid w:val="670A91E5"/>
    <w:rsid w:val="6714BFFA"/>
    <w:rsid w:val="6718F449"/>
    <w:rsid w:val="6720C2DC"/>
    <w:rsid w:val="6740F6D2"/>
    <w:rsid w:val="675AB34E"/>
    <w:rsid w:val="6764E2D0"/>
    <w:rsid w:val="67686C35"/>
    <w:rsid w:val="676C23BE"/>
    <w:rsid w:val="676C41A3"/>
    <w:rsid w:val="6770BE62"/>
    <w:rsid w:val="678E950F"/>
    <w:rsid w:val="678F0C07"/>
    <w:rsid w:val="67991232"/>
    <w:rsid w:val="67A307FD"/>
    <w:rsid w:val="67AE8BF0"/>
    <w:rsid w:val="67C386D5"/>
    <w:rsid w:val="67C5876E"/>
    <w:rsid w:val="67C9373E"/>
    <w:rsid w:val="67CE4554"/>
    <w:rsid w:val="67EC2729"/>
    <w:rsid w:val="67ECC961"/>
    <w:rsid w:val="67EF830F"/>
    <w:rsid w:val="67F3F8F5"/>
    <w:rsid w:val="68130D09"/>
    <w:rsid w:val="68195267"/>
    <w:rsid w:val="681FCA84"/>
    <w:rsid w:val="6829591D"/>
    <w:rsid w:val="68360BE7"/>
    <w:rsid w:val="684A612F"/>
    <w:rsid w:val="684C7BE3"/>
    <w:rsid w:val="6851F9DC"/>
    <w:rsid w:val="68661AC8"/>
    <w:rsid w:val="68692873"/>
    <w:rsid w:val="686F7103"/>
    <w:rsid w:val="687F9CBC"/>
    <w:rsid w:val="687FFFFE"/>
    <w:rsid w:val="688EACFC"/>
    <w:rsid w:val="68A47A5F"/>
    <w:rsid w:val="68AB96B4"/>
    <w:rsid w:val="68B6E8FB"/>
    <w:rsid w:val="68CFC578"/>
    <w:rsid w:val="68DF1BDE"/>
    <w:rsid w:val="68E4661C"/>
    <w:rsid w:val="68EB11A0"/>
    <w:rsid w:val="68EDEDDA"/>
    <w:rsid w:val="68F0E92B"/>
    <w:rsid w:val="68F24793"/>
    <w:rsid w:val="68F4D287"/>
    <w:rsid w:val="68F554BE"/>
    <w:rsid w:val="68FE354B"/>
    <w:rsid w:val="690019FC"/>
    <w:rsid w:val="6929D7FB"/>
    <w:rsid w:val="692D90EA"/>
    <w:rsid w:val="694F57A6"/>
    <w:rsid w:val="6952D1BF"/>
    <w:rsid w:val="69823BB6"/>
    <w:rsid w:val="698E5889"/>
    <w:rsid w:val="69AE3281"/>
    <w:rsid w:val="69CB2839"/>
    <w:rsid w:val="69E73976"/>
    <w:rsid w:val="69F0ED29"/>
    <w:rsid w:val="69F3D876"/>
    <w:rsid w:val="69F94AF7"/>
    <w:rsid w:val="6A20CA6A"/>
    <w:rsid w:val="6A2BA893"/>
    <w:rsid w:val="6A3D123C"/>
    <w:rsid w:val="6A477D24"/>
    <w:rsid w:val="6A60F443"/>
    <w:rsid w:val="6A691A5D"/>
    <w:rsid w:val="6A8E6798"/>
    <w:rsid w:val="6AAC2915"/>
    <w:rsid w:val="6AAE91E6"/>
    <w:rsid w:val="6AB1A4E1"/>
    <w:rsid w:val="6AB9CF81"/>
    <w:rsid w:val="6ACDBC57"/>
    <w:rsid w:val="6AD4684B"/>
    <w:rsid w:val="6ADAE717"/>
    <w:rsid w:val="6AE0D6B4"/>
    <w:rsid w:val="6AE6F6FB"/>
    <w:rsid w:val="6B09E8A0"/>
    <w:rsid w:val="6B211763"/>
    <w:rsid w:val="6B214210"/>
    <w:rsid w:val="6B4B1070"/>
    <w:rsid w:val="6B515B83"/>
    <w:rsid w:val="6B63D16C"/>
    <w:rsid w:val="6B6BFE1A"/>
    <w:rsid w:val="6B6C8840"/>
    <w:rsid w:val="6B86D749"/>
    <w:rsid w:val="6BB2D669"/>
    <w:rsid w:val="6BC7E52F"/>
    <w:rsid w:val="6BD48E14"/>
    <w:rsid w:val="6BD951B2"/>
    <w:rsid w:val="6BFB6F5D"/>
    <w:rsid w:val="6C018DAA"/>
    <w:rsid w:val="6C2B026C"/>
    <w:rsid w:val="6C2EAFBC"/>
    <w:rsid w:val="6C437384"/>
    <w:rsid w:val="6C548261"/>
    <w:rsid w:val="6C5BB7AC"/>
    <w:rsid w:val="6C6410C1"/>
    <w:rsid w:val="6C80974B"/>
    <w:rsid w:val="6C8E18C1"/>
    <w:rsid w:val="6C96E4F4"/>
    <w:rsid w:val="6CBCAA5E"/>
    <w:rsid w:val="6CD4F01D"/>
    <w:rsid w:val="6CEF83D8"/>
    <w:rsid w:val="6CF0B2E8"/>
    <w:rsid w:val="6D0FF6B0"/>
    <w:rsid w:val="6D145CFC"/>
    <w:rsid w:val="6D2BC5E8"/>
    <w:rsid w:val="6D3B054F"/>
    <w:rsid w:val="6D578F8D"/>
    <w:rsid w:val="6D5B9BCD"/>
    <w:rsid w:val="6D697332"/>
    <w:rsid w:val="6D8B0C97"/>
    <w:rsid w:val="6DAF6481"/>
    <w:rsid w:val="6DB549BA"/>
    <w:rsid w:val="6DC8B3CF"/>
    <w:rsid w:val="6E18709F"/>
    <w:rsid w:val="6E2B1154"/>
    <w:rsid w:val="6E36325F"/>
    <w:rsid w:val="6E3C5345"/>
    <w:rsid w:val="6E3CB2C0"/>
    <w:rsid w:val="6E4706FA"/>
    <w:rsid w:val="6E47680F"/>
    <w:rsid w:val="6E4B5E67"/>
    <w:rsid w:val="6E5BEE3F"/>
    <w:rsid w:val="6E5CE198"/>
    <w:rsid w:val="6E685932"/>
    <w:rsid w:val="6E74F954"/>
    <w:rsid w:val="6E7B835D"/>
    <w:rsid w:val="6E9EF3F6"/>
    <w:rsid w:val="6EAB88B8"/>
    <w:rsid w:val="6ECB7A42"/>
    <w:rsid w:val="6ECE63FD"/>
    <w:rsid w:val="6EE4C0FA"/>
    <w:rsid w:val="6EEF9F26"/>
    <w:rsid w:val="6EF21333"/>
    <w:rsid w:val="6EF37F0E"/>
    <w:rsid w:val="6F10E806"/>
    <w:rsid w:val="6F112776"/>
    <w:rsid w:val="6F267617"/>
    <w:rsid w:val="6F2B79F7"/>
    <w:rsid w:val="6F33CDEE"/>
    <w:rsid w:val="6F361F88"/>
    <w:rsid w:val="6F4C90A9"/>
    <w:rsid w:val="6F4EC7B8"/>
    <w:rsid w:val="6F50343E"/>
    <w:rsid w:val="6F69EA76"/>
    <w:rsid w:val="6F6D75A7"/>
    <w:rsid w:val="6F7224DB"/>
    <w:rsid w:val="6F780BC0"/>
    <w:rsid w:val="6F7EEBE2"/>
    <w:rsid w:val="6FBFDF3B"/>
    <w:rsid w:val="6FD26C90"/>
    <w:rsid w:val="700AA599"/>
    <w:rsid w:val="7015C054"/>
    <w:rsid w:val="703A691D"/>
    <w:rsid w:val="705B20E6"/>
    <w:rsid w:val="705B45B2"/>
    <w:rsid w:val="706FE0D4"/>
    <w:rsid w:val="70809617"/>
    <w:rsid w:val="7080D95C"/>
    <w:rsid w:val="70A0E5F8"/>
    <w:rsid w:val="70A26228"/>
    <w:rsid w:val="70A85900"/>
    <w:rsid w:val="70B05BFC"/>
    <w:rsid w:val="70BAB6E0"/>
    <w:rsid w:val="70C8B851"/>
    <w:rsid w:val="70E38B34"/>
    <w:rsid w:val="70E4500E"/>
    <w:rsid w:val="70F37CF0"/>
    <w:rsid w:val="70F8072F"/>
    <w:rsid w:val="711CEABC"/>
    <w:rsid w:val="715EBAC3"/>
    <w:rsid w:val="71683A9F"/>
    <w:rsid w:val="716F3A0B"/>
    <w:rsid w:val="7178F593"/>
    <w:rsid w:val="71A5F413"/>
    <w:rsid w:val="71AD6D3B"/>
    <w:rsid w:val="71B01FB6"/>
    <w:rsid w:val="71B7E97C"/>
    <w:rsid w:val="71C92750"/>
    <w:rsid w:val="71C94C46"/>
    <w:rsid w:val="71D0B25B"/>
    <w:rsid w:val="72011EC9"/>
    <w:rsid w:val="720A6681"/>
    <w:rsid w:val="72186FFF"/>
    <w:rsid w:val="7219C4DE"/>
    <w:rsid w:val="721B9D97"/>
    <w:rsid w:val="72240A79"/>
    <w:rsid w:val="722B36D2"/>
    <w:rsid w:val="7248DA0F"/>
    <w:rsid w:val="724AE68F"/>
    <w:rsid w:val="724C6EAC"/>
    <w:rsid w:val="725A5098"/>
    <w:rsid w:val="725FE31D"/>
    <w:rsid w:val="72629363"/>
    <w:rsid w:val="726FA127"/>
    <w:rsid w:val="72782016"/>
    <w:rsid w:val="7297F160"/>
    <w:rsid w:val="72995CAA"/>
    <w:rsid w:val="729F9B9C"/>
    <w:rsid w:val="72A410BE"/>
    <w:rsid w:val="72ACE7F9"/>
    <w:rsid w:val="72CCD2CE"/>
    <w:rsid w:val="72CE1633"/>
    <w:rsid w:val="72CEA9BF"/>
    <w:rsid w:val="72D8B932"/>
    <w:rsid w:val="72D97DED"/>
    <w:rsid w:val="72E124B9"/>
    <w:rsid w:val="72EB4F8C"/>
    <w:rsid w:val="72FF1AE2"/>
    <w:rsid w:val="73030449"/>
    <w:rsid w:val="73113D88"/>
    <w:rsid w:val="73211DA4"/>
    <w:rsid w:val="733D3A5F"/>
    <w:rsid w:val="734EC169"/>
    <w:rsid w:val="736D2F21"/>
    <w:rsid w:val="73807B99"/>
    <w:rsid w:val="739B56AD"/>
    <w:rsid w:val="73A793E7"/>
    <w:rsid w:val="73B2ADEE"/>
    <w:rsid w:val="73B4533C"/>
    <w:rsid w:val="73B9DC4E"/>
    <w:rsid w:val="73BD2F74"/>
    <w:rsid w:val="73CCCCC4"/>
    <w:rsid w:val="73D15FA3"/>
    <w:rsid w:val="73D88178"/>
    <w:rsid w:val="73DF9FB3"/>
    <w:rsid w:val="73E1C9A4"/>
    <w:rsid w:val="73E59F65"/>
    <w:rsid w:val="740C8F6C"/>
    <w:rsid w:val="7420A6F5"/>
    <w:rsid w:val="74218033"/>
    <w:rsid w:val="7422469D"/>
    <w:rsid w:val="743039DF"/>
    <w:rsid w:val="7446C300"/>
    <w:rsid w:val="7458D6AB"/>
    <w:rsid w:val="7460F8DB"/>
    <w:rsid w:val="7463CD5B"/>
    <w:rsid w:val="746969D3"/>
    <w:rsid w:val="7494A11D"/>
    <w:rsid w:val="7499B0F2"/>
    <w:rsid w:val="74A087AD"/>
    <w:rsid w:val="74A98E54"/>
    <w:rsid w:val="74B4A2AF"/>
    <w:rsid w:val="74F20AE3"/>
    <w:rsid w:val="7511BC08"/>
    <w:rsid w:val="75167818"/>
    <w:rsid w:val="751A51EC"/>
    <w:rsid w:val="7524A662"/>
    <w:rsid w:val="7532561E"/>
    <w:rsid w:val="754765C6"/>
    <w:rsid w:val="75565418"/>
    <w:rsid w:val="7560DE5B"/>
    <w:rsid w:val="7567D6B5"/>
    <w:rsid w:val="75696900"/>
    <w:rsid w:val="756D8B54"/>
    <w:rsid w:val="75745A69"/>
    <w:rsid w:val="757D52C6"/>
    <w:rsid w:val="759958B7"/>
    <w:rsid w:val="75A99840"/>
    <w:rsid w:val="75B93BD2"/>
    <w:rsid w:val="75EB7066"/>
    <w:rsid w:val="75FDEB84"/>
    <w:rsid w:val="760DBD5B"/>
    <w:rsid w:val="762B4315"/>
    <w:rsid w:val="763388FC"/>
    <w:rsid w:val="7638D3B2"/>
    <w:rsid w:val="7653A89C"/>
    <w:rsid w:val="766B35A9"/>
    <w:rsid w:val="76856340"/>
    <w:rsid w:val="76ACD299"/>
    <w:rsid w:val="76B69D4C"/>
    <w:rsid w:val="76C2EEC3"/>
    <w:rsid w:val="76CF2FBD"/>
    <w:rsid w:val="76D8116C"/>
    <w:rsid w:val="76F5FF26"/>
    <w:rsid w:val="76FFA414"/>
    <w:rsid w:val="770FDF62"/>
    <w:rsid w:val="7751F618"/>
    <w:rsid w:val="775B0761"/>
    <w:rsid w:val="775CDEA8"/>
    <w:rsid w:val="776EB5EE"/>
    <w:rsid w:val="7778481E"/>
    <w:rsid w:val="778B9177"/>
    <w:rsid w:val="778C3A45"/>
    <w:rsid w:val="7793B0BA"/>
    <w:rsid w:val="779B48F3"/>
    <w:rsid w:val="77B0DB02"/>
    <w:rsid w:val="77BA72F8"/>
    <w:rsid w:val="77BADADB"/>
    <w:rsid w:val="77C94F41"/>
    <w:rsid w:val="77CC7348"/>
    <w:rsid w:val="77D1E18C"/>
    <w:rsid w:val="77D3FC8C"/>
    <w:rsid w:val="77D95090"/>
    <w:rsid w:val="77FFB6E1"/>
    <w:rsid w:val="7802B13B"/>
    <w:rsid w:val="7831AB59"/>
    <w:rsid w:val="78355DAD"/>
    <w:rsid w:val="783B0BB8"/>
    <w:rsid w:val="784AD877"/>
    <w:rsid w:val="7859E21F"/>
    <w:rsid w:val="786946F5"/>
    <w:rsid w:val="787EE823"/>
    <w:rsid w:val="78A8F93C"/>
    <w:rsid w:val="78AB2D6A"/>
    <w:rsid w:val="78B4A76A"/>
    <w:rsid w:val="78CE93CE"/>
    <w:rsid w:val="78D90855"/>
    <w:rsid w:val="78DDCE2F"/>
    <w:rsid w:val="78E5BD48"/>
    <w:rsid w:val="790B9F2D"/>
    <w:rsid w:val="791957A2"/>
    <w:rsid w:val="791B3ECD"/>
    <w:rsid w:val="795E0AAD"/>
    <w:rsid w:val="79969FEF"/>
    <w:rsid w:val="7997A7A1"/>
    <w:rsid w:val="79A7D842"/>
    <w:rsid w:val="79D009B5"/>
    <w:rsid w:val="79F9F6D4"/>
    <w:rsid w:val="7A0D8AF9"/>
    <w:rsid w:val="7A138A61"/>
    <w:rsid w:val="7A2C52C1"/>
    <w:rsid w:val="7A2CD2E6"/>
    <w:rsid w:val="7A43F36D"/>
    <w:rsid w:val="7A47CB8C"/>
    <w:rsid w:val="7A5163A8"/>
    <w:rsid w:val="7A7BA44D"/>
    <w:rsid w:val="7A8409EE"/>
    <w:rsid w:val="7A972936"/>
    <w:rsid w:val="7A9CFE7F"/>
    <w:rsid w:val="7AA0C2E4"/>
    <w:rsid w:val="7AA2F6B6"/>
    <w:rsid w:val="7AA515FA"/>
    <w:rsid w:val="7AC4AFA5"/>
    <w:rsid w:val="7ACF2191"/>
    <w:rsid w:val="7ACFD1E9"/>
    <w:rsid w:val="7AD7301A"/>
    <w:rsid w:val="7AD9655B"/>
    <w:rsid w:val="7ADF33E2"/>
    <w:rsid w:val="7ADF9DB2"/>
    <w:rsid w:val="7AE62888"/>
    <w:rsid w:val="7B049DA7"/>
    <w:rsid w:val="7B049DC0"/>
    <w:rsid w:val="7B0A6CFE"/>
    <w:rsid w:val="7B248CBE"/>
    <w:rsid w:val="7B543E3B"/>
    <w:rsid w:val="7B655787"/>
    <w:rsid w:val="7B684106"/>
    <w:rsid w:val="7B7B76BF"/>
    <w:rsid w:val="7BD44045"/>
    <w:rsid w:val="7BD61D08"/>
    <w:rsid w:val="7C1E7B53"/>
    <w:rsid w:val="7C35D289"/>
    <w:rsid w:val="7C36A4CC"/>
    <w:rsid w:val="7C47B1FB"/>
    <w:rsid w:val="7C743D6D"/>
    <w:rsid w:val="7C93F0F3"/>
    <w:rsid w:val="7C9D467D"/>
    <w:rsid w:val="7CAC939E"/>
    <w:rsid w:val="7CB0B704"/>
    <w:rsid w:val="7CB94384"/>
    <w:rsid w:val="7CDD1EA3"/>
    <w:rsid w:val="7CE1DE67"/>
    <w:rsid w:val="7D116BC9"/>
    <w:rsid w:val="7D249E71"/>
    <w:rsid w:val="7D2EBC9C"/>
    <w:rsid w:val="7D42916D"/>
    <w:rsid w:val="7D43500A"/>
    <w:rsid w:val="7D47BB71"/>
    <w:rsid w:val="7D4D2E47"/>
    <w:rsid w:val="7D50BA1C"/>
    <w:rsid w:val="7D53C193"/>
    <w:rsid w:val="7D5A00D4"/>
    <w:rsid w:val="7D5E0F0F"/>
    <w:rsid w:val="7D5EBA54"/>
    <w:rsid w:val="7D688749"/>
    <w:rsid w:val="7D6EF74D"/>
    <w:rsid w:val="7D7207C7"/>
    <w:rsid w:val="7D940D6D"/>
    <w:rsid w:val="7D95F7A9"/>
    <w:rsid w:val="7DAB7F69"/>
    <w:rsid w:val="7DB0F84F"/>
    <w:rsid w:val="7DB76453"/>
    <w:rsid w:val="7DBE53C9"/>
    <w:rsid w:val="7DCB9016"/>
    <w:rsid w:val="7DD7647F"/>
    <w:rsid w:val="7DD9ABDB"/>
    <w:rsid w:val="7DDB51AA"/>
    <w:rsid w:val="7DEE3421"/>
    <w:rsid w:val="7E01E781"/>
    <w:rsid w:val="7E0544E7"/>
    <w:rsid w:val="7E06FFBC"/>
    <w:rsid w:val="7E273459"/>
    <w:rsid w:val="7E306C40"/>
    <w:rsid w:val="7E3162F0"/>
    <w:rsid w:val="7E36B5E9"/>
    <w:rsid w:val="7E40CCBF"/>
    <w:rsid w:val="7E4259A0"/>
    <w:rsid w:val="7E50E441"/>
    <w:rsid w:val="7E5A06E4"/>
    <w:rsid w:val="7E5CBBF2"/>
    <w:rsid w:val="7E6C1DBC"/>
    <w:rsid w:val="7E719447"/>
    <w:rsid w:val="7E766434"/>
    <w:rsid w:val="7E7F6021"/>
    <w:rsid w:val="7E7FCBFC"/>
    <w:rsid w:val="7E81746F"/>
    <w:rsid w:val="7E86BC68"/>
    <w:rsid w:val="7E93ED47"/>
    <w:rsid w:val="7E9F9B6B"/>
    <w:rsid w:val="7EAF9020"/>
    <w:rsid w:val="7EC0D4E1"/>
    <w:rsid w:val="7ED7989A"/>
    <w:rsid w:val="7EF1BD03"/>
    <w:rsid w:val="7F010306"/>
    <w:rsid w:val="7F0821F7"/>
    <w:rsid w:val="7F0F79E0"/>
    <w:rsid w:val="7F176020"/>
    <w:rsid w:val="7F1F344B"/>
    <w:rsid w:val="7F2E2996"/>
    <w:rsid w:val="7F44E3A2"/>
    <w:rsid w:val="7F6E8A79"/>
    <w:rsid w:val="7F729F6D"/>
    <w:rsid w:val="7F7753BC"/>
    <w:rsid w:val="7F82C2A4"/>
    <w:rsid w:val="7FA81C09"/>
    <w:rsid w:val="7FC5405C"/>
    <w:rsid w:val="7FCA5003"/>
    <w:rsid w:val="7FD0B9FD"/>
    <w:rsid w:val="7FD1585D"/>
    <w:rsid w:val="7FDB2F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C5345"/>
  <w15:chartTrackingRefBased/>
  <w15:docId w15:val="{E790BEFE-1F47-4E94-BEB4-B8434EC09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1BE"/>
    <w:pPr>
      <w:jc w:val="both"/>
    </w:pPr>
    <w:rPr>
      <w:rFonts w:ascii="Times New Roman" w:hAnsi="Times New Roman"/>
      <w:sz w:val="24"/>
      <w:lang w:val="es-MX"/>
    </w:rPr>
  </w:style>
  <w:style w:type="paragraph" w:styleId="Ttulo1">
    <w:name w:val="heading 1"/>
    <w:basedOn w:val="Normal"/>
    <w:next w:val="Normal"/>
    <w:link w:val="Ttulo1Car"/>
    <w:uiPriority w:val="9"/>
    <w:qFormat/>
    <w:rsid w:val="00CF0B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0BD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373997"/>
    <w:pPr>
      <w:keepNext/>
      <w:keepLines/>
      <w:spacing w:before="40" w:after="0"/>
      <w:outlineLvl w:val="2"/>
    </w:pPr>
    <w:rPr>
      <w:rFonts w:eastAsiaTheme="majorEastAsia" w:cstheme="majorBidi"/>
      <w:color w:val="1F3763"/>
      <w:szCs w:val="24"/>
    </w:rPr>
  </w:style>
  <w:style w:type="paragraph" w:styleId="Ttulo4">
    <w:name w:val="heading 4"/>
    <w:basedOn w:val="Normal"/>
    <w:next w:val="Normal"/>
    <w:link w:val="Ttulo4Car"/>
    <w:uiPriority w:val="9"/>
    <w:unhideWhenUsed/>
    <w:qFormat/>
    <w:rsid w:val="00CF0BD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CF0BDE"/>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CF0BDE"/>
    <w:pPr>
      <w:keepNext/>
      <w:keepLines/>
      <w:spacing w:before="40" w:after="0"/>
      <w:outlineLvl w:val="5"/>
    </w:pPr>
    <w:rPr>
      <w:rFonts w:asciiTheme="majorHAnsi" w:eastAsiaTheme="majorEastAsia" w:hAnsiTheme="majorHAnsi" w:cstheme="majorBidi"/>
      <w:color w:val="1F3763"/>
    </w:rPr>
  </w:style>
  <w:style w:type="paragraph" w:styleId="Ttulo7">
    <w:name w:val="heading 7"/>
    <w:basedOn w:val="Normal"/>
    <w:next w:val="Normal"/>
    <w:link w:val="Ttulo7Car"/>
    <w:uiPriority w:val="9"/>
    <w:unhideWhenUsed/>
    <w:qFormat/>
    <w:rsid w:val="00CF0BDE"/>
    <w:pPr>
      <w:keepNext/>
      <w:keepLines/>
      <w:spacing w:before="40" w:after="0"/>
      <w:outlineLvl w:val="6"/>
    </w:pPr>
    <w:rPr>
      <w:rFonts w:asciiTheme="majorHAnsi" w:eastAsiaTheme="majorEastAsia" w:hAnsiTheme="majorHAnsi" w:cstheme="majorBidi"/>
      <w:i/>
      <w:iCs/>
      <w:color w:val="1F3763"/>
    </w:rPr>
  </w:style>
  <w:style w:type="paragraph" w:styleId="Ttulo8">
    <w:name w:val="heading 8"/>
    <w:basedOn w:val="Normal"/>
    <w:next w:val="Normal"/>
    <w:link w:val="Ttulo8Car"/>
    <w:uiPriority w:val="9"/>
    <w:unhideWhenUsed/>
    <w:qFormat/>
    <w:rsid w:val="00CF0BDE"/>
    <w:pPr>
      <w:keepNext/>
      <w:keepLines/>
      <w:spacing w:before="40" w:after="0"/>
      <w:outlineLvl w:val="7"/>
    </w:pPr>
    <w:rPr>
      <w:rFonts w:asciiTheme="majorHAnsi" w:eastAsiaTheme="majorEastAsia" w:hAnsiTheme="majorHAnsi" w:cstheme="majorBidi"/>
      <w:color w:val="272727"/>
      <w:sz w:val="21"/>
      <w:szCs w:val="21"/>
    </w:rPr>
  </w:style>
  <w:style w:type="paragraph" w:styleId="Ttulo9">
    <w:name w:val="heading 9"/>
    <w:basedOn w:val="Normal"/>
    <w:next w:val="Normal"/>
    <w:link w:val="Ttulo9Car"/>
    <w:uiPriority w:val="9"/>
    <w:unhideWhenUsed/>
    <w:qFormat/>
    <w:rsid w:val="00CF0BDE"/>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D96EF3"/>
    <w:pPr>
      <w:spacing w:after="0" w:line="240" w:lineRule="auto"/>
    </w:pPr>
    <w:rPr>
      <w:rFonts w:eastAsiaTheme="minorEastAsia"/>
      <w:lang w:val="es-MX" w:eastAsia="es-MX"/>
    </w:rPr>
  </w:style>
  <w:style w:type="character" w:customStyle="1" w:styleId="SinespaciadoCar">
    <w:name w:val="Sin espaciado Car"/>
    <w:basedOn w:val="Fuentedeprrafopredeter"/>
    <w:link w:val="Sinespaciado"/>
    <w:uiPriority w:val="1"/>
    <w:rsid w:val="00D96EF3"/>
    <w:rPr>
      <w:rFonts w:eastAsiaTheme="minorEastAsia"/>
      <w:lang w:val="es-MX" w:eastAsia="es-MX"/>
    </w:rPr>
  </w:style>
  <w:style w:type="paragraph" w:customStyle="1" w:styleId="Default">
    <w:name w:val="Default"/>
    <w:rsid w:val="009C5ACB"/>
    <w:pPr>
      <w:autoSpaceDE w:val="0"/>
      <w:autoSpaceDN w:val="0"/>
      <w:adjustRightInd w:val="0"/>
      <w:spacing w:after="0" w:line="240" w:lineRule="auto"/>
    </w:pPr>
    <w:rPr>
      <w:rFonts w:ascii="Times New Roman" w:hAnsi="Times New Roman" w:cs="Times New Roman"/>
      <w:color w:val="000000"/>
      <w:sz w:val="24"/>
      <w:szCs w:val="24"/>
      <w:lang w:val="es-MX"/>
    </w:rPr>
  </w:style>
  <w:style w:type="table" w:styleId="Tablaconcuadrcula">
    <w:name w:val="Table Grid"/>
    <w:basedOn w:val="Tablanormal"/>
    <w:uiPriority w:val="39"/>
    <w:rsid w:val="00042E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C32129"/>
    <w:pPr>
      <w:ind w:left="720"/>
      <w:contextualSpacing/>
    </w:pPr>
  </w:style>
  <w:style w:type="paragraph" w:styleId="Descripcin">
    <w:name w:val="caption"/>
    <w:basedOn w:val="Normal"/>
    <w:next w:val="Normal"/>
    <w:link w:val="DescripcinCar"/>
    <w:uiPriority w:val="35"/>
    <w:unhideWhenUsed/>
    <w:qFormat/>
    <w:rsid w:val="0470E46C"/>
    <w:pPr>
      <w:spacing w:after="200"/>
    </w:pPr>
    <w:rPr>
      <w:i/>
      <w:iCs/>
      <w:color w:val="44546A" w:themeColor="text2"/>
      <w:sz w:val="18"/>
      <w:szCs w:val="18"/>
    </w:rPr>
  </w:style>
  <w:style w:type="character" w:customStyle="1" w:styleId="Ttulo1Car">
    <w:name w:val="Título 1 Car"/>
    <w:basedOn w:val="Fuentedeprrafopredeter"/>
    <w:link w:val="Ttulo1"/>
    <w:uiPriority w:val="9"/>
    <w:rsid w:val="00CF0BDE"/>
    <w:rPr>
      <w:rFonts w:asciiTheme="majorHAnsi" w:eastAsiaTheme="majorEastAsia" w:hAnsiTheme="majorHAnsi" w:cstheme="majorBidi"/>
      <w:color w:val="2F5496" w:themeColor="accent1" w:themeShade="BF"/>
      <w:sz w:val="32"/>
      <w:szCs w:val="32"/>
      <w:lang w:val="es-MX"/>
    </w:rPr>
  </w:style>
  <w:style w:type="character" w:customStyle="1" w:styleId="Ttulo2Car">
    <w:name w:val="Título 2 Car"/>
    <w:basedOn w:val="Fuentedeprrafopredeter"/>
    <w:link w:val="Ttulo2"/>
    <w:uiPriority w:val="9"/>
    <w:rsid w:val="00CF0BDE"/>
    <w:rPr>
      <w:rFonts w:asciiTheme="majorHAnsi" w:eastAsiaTheme="majorEastAsia" w:hAnsiTheme="majorHAnsi" w:cstheme="majorBidi"/>
      <w:color w:val="2F5496" w:themeColor="accent1" w:themeShade="BF"/>
      <w:sz w:val="26"/>
      <w:szCs w:val="26"/>
      <w:lang w:val="es-MX"/>
    </w:rPr>
  </w:style>
  <w:style w:type="character" w:customStyle="1" w:styleId="Ttulo3Car">
    <w:name w:val="Título 3 Car"/>
    <w:basedOn w:val="Fuentedeprrafopredeter"/>
    <w:link w:val="Ttulo3"/>
    <w:uiPriority w:val="9"/>
    <w:rsid w:val="00373997"/>
    <w:rPr>
      <w:rFonts w:ascii="Times New Roman" w:eastAsiaTheme="majorEastAsia" w:hAnsi="Times New Roman" w:cstheme="majorBidi"/>
      <w:color w:val="1F3763"/>
      <w:sz w:val="24"/>
      <w:szCs w:val="24"/>
      <w:lang w:val="es-MX"/>
    </w:rPr>
  </w:style>
  <w:style w:type="character" w:customStyle="1" w:styleId="Ttulo4Car">
    <w:name w:val="Título 4 Car"/>
    <w:basedOn w:val="Fuentedeprrafopredeter"/>
    <w:link w:val="Ttulo4"/>
    <w:uiPriority w:val="9"/>
    <w:rsid w:val="00CF0BDE"/>
    <w:rPr>
      <w:rFonts w:asciiTheme="majorHAnsi" w:eastAsiaTheme="majorEastAsia" w:hAnsiTheme="majorHAnsi" w:cstheme="majorBidi"/>
      <w:i/>
      <w:iCs/>
      <w:color w:val="2F5496" w:themeColor="accent1" w:themeShade="BF"/>
      <w:lang w:val="es-MX"/>
    </w:rPr>
  </w:style>
  <w:style w:type="character" w:customStyle="1" w:styleId="Ttulo5Car">
    <w:name w:val="Título 5 Car"/>
    <w:basedOn w:val="Fuentedeprrafopredeter"/>
    <w:link w:val="Ttulo5"/>
    <w:uiPriority w:val="9"/>
    <w:rsid w:val="00CF0BDE"/>
    <w:rPr>
      <w:rFonts w:asciiTheme="majorHAnsi" w:eastAsiaTheme="majorEastAsia" w:hAnsiTheme="majorHAnsi" w:cstheme="majorBidi"/>
      <w:color w:val="2F5496" w:themeColor="accent1" w:themeShade="BF"/>
      <w:lang w:val="es-MX"/>
    </w:rPr>
  </w:style>
  <w:style w:type="character" w:customStyle="1" w:styleId="Ttulo6Car">
    <w:name w:val="Título 6 Car"/>
    <w:basedOn w:val="Fuentedeprrafopredeter"/>
    <w:link w:val="Ttulo6"/>
    <w:uiPriority w:val="9"/>
    <w:rsid w:val="00CF0BDE"/>
    <w:rPr>
      <w:rFonts w:asciiTheme="majorHAnsi" w:eastAsiaTheme="majorEastAsia" w:hAnsiTheme="majorHAnsi" w:cstheme="majorBidi"/>
      <w:color w:val="1F3763"/>
      <w:lang w:val="es-MX"/>
    </w:rPr>
  </w:style>
  <w:style w:type="character" w:customStyle="1" w:styleId="Ttulo7Car">
    <w:name w:val="Título 7 Car"/>
    <w:basedOn w:val="Fuentedeprrafopredeter"/>
    <w:link w:val="Ttulo7"/>
    <w:uiPriority w:val="9"/>
    <w:rsid w:val="00CF0BDE"/>
    <w:rPr>
      <w:rFonts w:asciiTheme="majorHAnsi" w:eastAsiaTheme="majorEastAsia" w:hAnsiTheme="majorHAnsi" w:cstheme="majorBidi"/>
      <w:i/>
      <w:iCs/>
      <w:color w:val="1F3763"/>
      <w:lang w:val="es-MX"/>
    </w:rPr>
  </w:style>
  <w:style w:type="character" w:customStyle="1" w:styleId="Ttulo8Car">
    <w:name w:val="Título 8 Car"/>
    <w:basedOn w:val="Fuentedeprrafopredeter"/>
    <w:link w:val="Ttulo8"/>
    <w:uiPriority w:val="9"/>
    <w:rsid w:val="00CF0BDE"/>
    <w:rPr>
      <w:rFonts w:asciiTheme="majorHAnsi" w:eastAsiaTheme="majorEastAsia" w:hAnsiTheme="majorHAnsi" w:cstheme="majorBidi"/>
      <w:color w:val="272727"/>
      <w:sz w:val="21"/>
      <w:szCs w:val="21"/>
      <w:lang w:val="es-MX"/>
    </w:rPr>
  </w:style>
  <w:style w:type="character" w:customStyle="1" w:styleId="Ttulo9Car">
    <w:name w:val="Título 9 Car"/>
    <w:basedOn w:val="Fuentedeprrafopredeter"/>
    <w:link w:val="Ttulo9"/>
    <w:uiPriority w:val="9"/>
    <w:rsid w:val="00CF0BDE"/>
    <w:rPr>
      <w:rFonts w:asciiTheme="majorHAnsi" w:eastAsiaTheme="majorEastAsia" w:hAnsiTheme="majorHAnsi" w:cstheme="majorBidi"/>
      <w:i/>
      <w:iCs/>
      <w:color w:val="272727"/>
      <w:sz w:val="21"/>
      <w:szCs w:val="21"/>
      <w:lang w:val="es-MX"/>
    </w:rPr>
  </w:style>
  <w:style w:type="paragraph" w:styleId="Ttulo">
    <w:name w:val="Title"/>
    <w:basedOn w:val="Normal"/>
    <w:next w:val="Normal"/>
    <w:link w:val="TtuloCar"/>
    <w:uiPriority w:val="10"/>
    <w:qFormat/>
    <w:rsid w:val="00CF0BDE"/>
    <w:pPr>
      <w:spacing w:after="0"/>
      <w:contextualSpacing/>
    </w:pPr>
    <w:rPr>
      <w:rFonts w:asciiTheme="majorHAnsi" w:eastAsiaTheme="majorEastAsia" w:hAnsiTheme="majorHAnsi" w:cstheme="majorBidi"/>
      <w:sz w:val="56"/>
      <w:szCs w:val="56"/>
    </w:rPr>
  </w:style>
  <w:style w:type="character" w:customStyle="1" w:styleId="TtuloCar">
    <w:name w:val="Título Car"/>
    <w:basedOn w:val="Fuentedeprrafopredeter"/>
    <w:link w:val="Ttulo"/>
    <w:uiPriority w:val="10"/>
    <w:rsid w:val="00CF0BDE"/>
    <w:rPr>
      <w:rFonts w:asciiTheme="majorHAnsi" w:eastAsiaTheme="majorEastAsia" w:hAnsiTheme="majorHAnsi" w:cstheme="majorBidi"/>
      <w:sz w:val="56"/>
      <w:szCs w:val="56"/>
      <w:lang w:val="es-MX"/>
    </w:rPr>
  </w:style>
  <w:style w:type="paragraph" w:styleId="Subttulo">
    <w:name w:val="Subtitle"/>
    <w:basedOn w:val="Normal"/>
    <w:next w:val="Normal"/>
    <w:link w:val="SubttuloCar"/>
    <w:uiPriority w:val="11"/>
    <w:qFormat/>
    <w:rsid w:val="18C3A6C2"/>
    <w:rPr>
      <w:rFonts w:eastAsiaTheme="minorEastAsia"/>
      <w:color w:val="5A5A5A"/>
    </w:rPr>
  </w:style>
  <w:style w:type="character" w:customStyle="1" w:styleId="SubttuloCar">
    <w:name w:val="Subtítulo Car"/>
    <w:basedOn w:val="Fuentedeprrafopredeter"/>
    <w:link w:val="Subttulo"/>
    <w:uiPriority w:val="11"/>
    <w:rsid w:val="00CF0BDE"/>
    <w:rPr>
      <w:rFonts w:eastAsiaTheme="minorEastAsia"/>
      <w:color w:val="5A5A5A"/>
      <w:lang w:val="es-MX"/>
    </w:rPr>
  </w:style>
  <w:style w:type="paragraph" w:styleId="Cita">
    <w:name w:val="Quote"/>
    <w:basedOn w:val="Normal"/>
    <w:next w:val="Normal"/>
    <w:link w:val="CitaCar"/>
    <w:uiPriority w:val="29"/>
    <w:qFormat/>
    <w:rsid w:val="00CF0BDE"/>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CF0BDE"/>
    <w:rPr>
      <w:i/>
      <w:iCs/>
      <w:color w:val="404040" w:themeColor="text1" w:themeTint="BF"/>
      <w:lang w:val="es-MX"/>
    </w:rPr>
  </w:style>
  <w:style w:type="paragraph" w:styleId="Citadestacada">
    <w:name w:val="Intense Quote"/>
    <w:basedOn w:val="Normal"/>
    <w:next w:val="Normal"/>
    <w:link w:val="CitadestacadaCar"/>
    <w:uiPriority w:val="30"/>
    <w:qFormat/>
    <w:rsid w:val="00CF0BDE"/>
    <w:pP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CF0BDE"/>
    <w:rPr>
      <w:i/>
      <w:iCs/>
      <w:color w:val="4472C4" w:themeColor="accent1"/>
      <w:lang w:val="es-MX"/>
    </w:rPr>
  </w:style>
  <w:style w:type="paragraph" w:styleId="TDC1">
    <w:name w:val="toc 1"/>
    <w:basedOn w:val="Normal"/>
    <w:next w:val="Normal"/>
    <w:uiPriority w:val="39"/>
    <w:unhideWhenUsed/>
    <w:rsid w:val="00CF0BDE"/>
    <w:pPr>
      <w:spacing w:after="100"/>
    </w:pPr>
  </w:style>
  <w:style w:type="paragraph" w:styleId="TDC2">
    <w:name w:val="toc 2"/>
    <w:basedOn w:val="Normal"/>
    <w:next w:val="Normal"/>
    <w:uiPriority w:val="39"/>
    <w:unhideWhenUsed/>
    <w:rsid w:val="00CF0BDE"/>
    <w:pPr>
      <w:spacing w:after="100"/>
      <w:ind w:left="220"/>
    </w:pPr>
  </w:style>
  <w:style w:type="paragraph" w:styleId="TDC3">
    <w:name w:val="toc 3"/>
    <w:basedOn w:val="Normal"/>
    <w:next w:val="Normal"/>
    <w:uiPriority w:val="39"/>
    <w:unhideWhenUsed/>
    <w:rsid w:val="00CF0BDE"/>
    <w:pPr>
      <w:spacing w:after="100"/>
      <w:ind w:left="440"/>
    </w:pPr>
  </w:style>
  <w:style w:type="paragraph" w:styleId="TDC4">
    <w:name w:val="toc 4"/>
    <w:basedOn w:val="Normal"/>
    <w:next w:val="Normal"/>
    <w:uiPriority w:val="39"/>
    <w:unhideWhenUsed/>
    <w:rsid w:val="00CF0BDE"/>
    <w:pPr>
      <w:spacing w:after="100"/>
      <w:ind w:left="660"/>
    </w:pPr>
  </w:style>
  <w:style w:type="paragraph" w:styleId="TDC5">
    <w:name w:val="toc 5"/>
    <w:basedOn w:val="Normal"/>
    <w:next w:val="Normal"/>
    <w:uiPriority w:val="39"/>
    <w:unhideWhenUsed/>
    <w:rsid w:val="00CF0BDE"/>
    <w:pPr>
      <w:spacing w:after="100"/>
      <w:ind w:left="880"/>
    </w:pPr>
  </w:style>
  <w:style w:type="paragraph" w:styleId="TDC6">
    <w:name w:val="toc 6"/>
    <w:basedOn w:val="Normal"/>
    <w:next w:val="Normal"/>
    <w:uiPriority w:val="39"/>
    <w:unhideWhenUsed/>
    <w:rsid w:val="00CF0BDE"/>
    <w:pPr>
      <w:spacing w:after="100"/>
      <w:ind w:left="1100"/>
    </w:pPr>
  </w:style>
  <w:style w:type="paragraph" w:styleId="TDC7">
    <w:name w:val="toc 7"/>
    <w:basedOn w:val="Normal"/>
    <w:next w:val="Normal"/>
    <w:uiPriority w:val="39"/>
    <w:unhideWhenUsed/>
    <w:rsid w:val="00CF0BDE"/>
    <w:pPr>
      <w:spacing w:after="100"/>
      <w:ind w:left="1320"/>
    </w:pPr>
  </w:style>
  <w:style w:type="paragraph" w:styleId="TDC8">
    <w:name w:val="toc 8"/>
    <w:basedOn w:val="Normal"/>
    <w:next w:val="Normal"/>
    <w:uiPriority w:val="39"/>
    <w:unhideWhenUsed/>
    <w:rsid w:val="00CF0BDE"/>
    <w:pPr>
      <w:spacing w:after="100"/>
      <w:ind w:left="1540"/>
    </w:pPr>
  </w:style>
  <w:style w:type="paragraph" w:styleId="TDC9">
    <w:name w:val="toc 9"/>
    <w:basedOn w:val="Normal"/>
    <w:next w:val="Normal"/>
    <w:uiPriority w:val="39"/>
    <w:unhideWhenUsed/>
    <w:rsid w:val="00CF0BDE"/>
    <w:pPr>
      <w:spacing w:after="100"/>
      <w:ind w:left="1760"/>
    </w:pPr>
  </w:style>
  <w:style w:type="paragraph" w:styleId="Textonotaalfinal">
    <w:name w:val="endnote text"/>
    <w:basedOn w:val="Normal"/>
    <w:link w:val="TextonotaalfinalCar"/>
    <w:uiPriority w:val="99"/>
    <w:semiHidden/>
    <w:unhideWhenUsed/>
    <w:rsid w:val="00CF0BDE"/>
    <w:pPr>
      <w:spacing w:after="0"/>
    </w:pPr>
    <w:rPr>
      <w:sz w:val="20"/>
      <w:szCs w:val="20"/>
    </w:rPr>
  </w:style>
  <w:style w:type="character" w:customStyle="1" w:styleId="TextonotaalfinalCar">
    <w:name w:val="Texto nota al final Car"/>
    <w:basedOn w:val="Fuentedeprrafopredeter"/>
    <w:link w:val="Textonotaalfinal"/>
    <w:uiPriority w:val="99"/>
    <w:semiHidden/>
    <w:rsid w:val="00CF0BDE"/>
    <w:rPr>
      <w:sz w:val="20"/>
      <w:szCs w:val="20"/>
      <w:lang w:val="es-MX"/>
    </w:rPr>
  </w:style>
  <w:style w:type="paragraph" w:styleId="Piedepgina">
    <w:name w:val="footer"/>
    <w:basedOn w:val="Normal"/>
    <w:link w:val="PiedepginaCar"/>
    <w:uiPriority w:val="99"/>
    <w:unhideWhenUsed/>
    <w:rsid w:val="00CF0BDE"/>
    <w:pPr>
      <w:tabs>
        <w:tab w:val="center" w:pos="4680"/>
        <w:tab w:val="right" w:pos="9360"/>
      </w:tabs>
      <w:spacing w:after="0"/>
    </w:pPr>
  </w:style>
  <w:style w:type="character" w:customStyle="1" w:styleId="PiedepginaCar">
    <w:name w:val="Pie de página Car"/>
    <w:basedOn w:val="Fuentedeprrafopredeter"/>
    <w:link w:val="Piedepgina"/>
    <w:uiPriority w:val="99"/>
    <w:rsid w:val="00CF0BDE"/>
    <w:rPr>
      <w:lang w:val="es-MX"/>
    </w:rPr>
  </w:style>
  <w:style w:type="paragraph" w:styleId="Textonotapie">
    <w:name w:val="footnote text"/>
    <w:basedOn w:val="Normal"/>
    <w:link w:val="TextonotapieCar"/>
    <w:uiPriority w:val="99"/>
    <w:semiHidden/>
    <w:unhideWhenUsed/>
    <w:rsid w:val="00CF0BDE"/>
    <w:pPr>
      <w:spacing w:after="0"/>
    </w:pPr>
    <w:rPr>
      <w:sz w:val="20"/>
      <w:szCs w:val="20"/>
    </w:rPr>
  </w:style>
  <w:style w:type="character" w:customStyle="1" w:styleId="TextonotapieCar">
    <w:name w:val="Texto nota pie Car"/>
    <w:basedOn w:val="Fuentedeprrafopredeter"/>
    <w:link w:val="Textonotapie"/>
    <w:uiPriority w:val="99"/>
    <w:semiHidden/>
    <w:rsid w:val="00CF0BDE"/>
    <w:rPr>
      <w:sz w:val="20"/>
      <w:szCs w:val="20"/>
      <w:lang w:val="es-MX"/>
    </w:rPr>
  </w:style>
  <w:style w:type="paragraph" w:styleId="Encabezado">
    <w:name w:val="header"/>
    <w:basedOn w:val="Normal"/>
    <w:link w:val="EncabezadoCar"/>
    <w:uiPriority w:val="99"/>
    <w:unhideWhenUsed/>
    <w:rsid w:val="00CF0BDE"/>
    <w:pPr>
      <w:tabs>
        <w:tab w:val="center" w:pos="4680"/>
        <w:tab w:val="right" w:pos="9360"/>
      </w:tabs>
      <w:spacing w:after="0"/>
    </w:pPr>
  </w:style>
  <w:style w:type="character" w:customStyle="1" w:styleId="EncabezadoCar">
    <w:name w:val="Encabezado Car"/>
    <w:basedOn w:val="Fuentedeprrafopredeter"/>
    <w:link w:val="Encabezado"/>
    <w:uiPriority w:val="99"/>
    <w:rsid w:val="00CF0BDE"/>
    <w:rPr>
      <w:lang w:val="es-MX"/>
    </w:rPr>
  </w:style>
  <w:style w:type="character" w:styleId="Hipervnculo">
    <w:name w:val="Hyperlink"/>
    <w:basedOn w:val="Fuentedeprrafopredeter"/>
    <w:uiPriority w:val="99"/>
    <w:unhideWhenUsed/>
    <w:rsid w:val="00130597"/>
    <w:rPr>
      <w:color w:val="0563C1" w:themeColor="hyperlink"/>
      <w:u w:val="single"/>
    </w:rPr>
  </w:style>
  <w:style w:type="character" w:styleId="Refdenotaalpie">
    <w:name w:val="footnote reference"/>
    <w:basedOn w:val="Fuentedeprrafopredeter"/>
    <w:uiPriority w:val="99"/>
    <w:semiHidden/>
    <w:unhideWhenUsed/>
    <w:rsid w:val="008E60AE"/>
    <w:rPr>
      <w:vertAlign w:val="superscript"/>
    </w:rPr>
  </w:style>
  <w:style w:type="paragraph" w:styleId="TtuloTDC">
    <w:name w:val="TOC Heading"/>
    <w:basedOn w:val="Ttulo1"/>
    <w:next w:val="Normal"/>
    <w:uiPriority w:val="39"/>
    <w:unhideWhenUsed/>
    <w:qFormat/>
    <w:rsid w:val="00FC4B5C"/>
    <w:pPr>
      <w:outlineLvl w:val="9"/>
    </w:pPr>
    <w:rPr>
      <w:lang w:eastAsia="es-MX"/>
    </w:rPr>
  </w:style>
  <w:style w:type="paragraph" w:styleId="Bibliografa">
    <w:name w:val="Bibliography"/>
    <w:basedOn w:val="Normal"/>
    <w:next w:val="Normal"/>
    <w:uiPriority w:val="37"/>
    <w:unhideWhenUsed/>
    <w:rsid w:val="00BF6D11"/>
    <w:pPr>
      <w:tabs>
        <w:tab w:val="left" w:pos="384"/>
      </w:tabs>
      <w:spacing w:after="0" w:line="240" w:lineRule="auto"/>
      <w:ind w:left="384" w:hanging="384"/>
    </w:pPr>
  </w:style>
  <w:style w:type="character" w:styleId="Mencinsinresolver">
    <w:name w:val="Unresolved Mention"/>
    <w:basedOn w:val="Fuentedeprrafopredeter"/>
    <w:uiPriority w:val="99"/>
    <w:semiHidden/>
    <w:unhideWhenUsed/>
    <w:rsid w:val="00441864"/>
    <w:rPr>
      <w:color w:val="605E5C"/>
      <w:shd w:val="clear" w:color="auto" w:fill="E1DFDD"/>
    </w:rPr>
  </w:style>
  <w:style w:type="character" w:styleId="Hipervnculovisitado">
    <w:name w:val="FollowedHyperlink"/>
    <w:basedOn w:val="Fuentedeprrafopredeter"/>
    <w:uiPriority w:val="99"/>
    <w:semiHidden/>
    <w:unhideWhenUsed/>
    <w:rsid w:val="00CF0D14"/>
    <w:rPr>
      <w:color w:val="954F72" w:themeColor="followedHyperlink"/>
      <w:u w:val="single"/>
    </w:rPr>
  </w:style>
  <w:style w:type="character" w:styleId="Refdenotaalfinal">
    <w:name w:val="endnote reference"/>
    <w:basedOn w:val="Fuentedeprrafopredeter"/>
    <w:uiPriority w:val="99"/>
    <w:semiHidden/>
    <w:unhideWhenUsed/>
    <w:rsid w:val="000F7C9B"/>
    <w:rPr>
      <w:vertAlign w:val="superscript"/>
    </w:rPr>
  </w:style>
  <w:style w:type="paragraph" w:customStyle="1" w:styleId="Titulotabla">
    <w:name w:val="Titulo tabla"/>
    <w:basedOn w:val="Descripcin"/>
    <w:link w:val="TitulotablaCar"/>
    <w:qFormat/>
    <w:rsid w:val="00C0139C"/>
    <w:pPr>
      <w:numPr>
        <w:numId w:val="54"/>
      </w:numPr>
      <w:spacing w:before="120" w:after="320"/>
      <w:jc w:val="center"/>
    </w:pPr>
    <w:rPr>
      <w:sz w:val="20"/>
    </w:rPr>
  </w:style>
  <w:style w:type="character" w:customStyle="1" w:styleId="DescripcinCar">
    <w:name w:val="Descripción Car"/>
    <w:basedOn w:val="Fuentedeprrafopredeter"/>
    <w:link w:val="Descripcin"/>
    <w:uiPriority w:val="35"/>
    <w:rsid w:val="002D5D21"/>
    <w:rPr>
      <w:rFonts w:ascii="Times New Roman" w:hAnsi="Times New Roman"/>
      <w:i/>
      <w:iCs/>
      <w:color w:val="44546A" w:themeColor="text2"/>
      <w:sz w:val="18"/>
      <w:szCs w:val="18"/>
      <w:lang w:val="es-MX"/>
    </w:rPr>
  </w:style>
  <w:style w:type="character" w:customStyle="1" w:styleId="TitulotablaCar">
    <w:name w:val="Titulo tabla Car"/>
    <w:basedOn w:val="DescripcinCar"/>
    <w:link w:val="Titulotabla"/>
    <w:rsid w:val="00541364"/>
    <w:rPr>
      <w:rFonts w:ascii="Times New Roman" w:hAnsi="Times New Roman"/>
      <w:i/>
      <w:iCs/>
      <w:color w:val="44546A" w:themeColor="text2"/>
      <w:sz w:val="20"/>
      <w:szCs w:val="18"/>
      <w:lang w:val="es-MX"/>
    </w:rPr>
  </w:style>
  <w:style w:type="character" w:styleId="Textodelmarcadordeposicin">
    <w:name w:val="Placeholder Text"/>
    <w:basedOn w:val="Fuentedeprrafopredeter"/>
    <w:uiPriority w:val="99"/>
    <w:semiHidden/>
    <w:rsid w:val="00700B2C"/>
    <w:rPr>
      <w:color w:val="666666"/>
    </w:rPr>
  </w:style>
  <w:style w:type="paragraph" w:customStyle="1" w:styleId="Imagen1">
    <w:name w:val="Imagen 1"/>
    <w:next w:val="Normal"/>
    <w:link w:val="Imagen1Car"/>
    <w:autoRedefine/>
    <w:rsid w:val="00261BDE"/>
    <w:pPr>
      <w:spacing w:line="360" w:lineRule="auto"/>
      <w:jc w:val="center"/>
    </w:pPr>
    <w:rPr>
      <w:rFonts w:ascii="Times New Roman" w:hAnsi="Times New Roman" w:cs="Times New Roman"/>
      <w:b/>
      <w:bCs/>
      <w:i/>
      <w:iCs/>
      <w:color w:val="44546A" w:themeColor="text2"/>
      <w:sz w:val="20"/>
      <w:szCs w:val="18"/>
      <w:lang w:val="es-MX"/>
    </w:rPr>
  </w:style>
  <w:style w:type="character" w:customStyle="1" w:styleId="Imagen1Car">
    <w:name w:val="Imagen 1 Car"/>
    <w:basedOn w:val="TitulotablaCar"/>
    <w:link w:val="Imagen1"/>
    <w:rsid w:val="00261BDE"/>
    <w:rPr>
      <w:rFonts w:ascii="Times New Roman" w:hAnsi="Times New Roman" w:cs="Times New Roman"/>
      <w:b/>
      <w:bCs/>
      <w:i/>
      <w:iCs/>
      <w:color w:val="44546A" w:themeColor="text2"/>
      <w:sz w:val="20"/>
      <w:szCs w:val="18"/>
      <w:lang w:val="es-MX"/>
    </w:rPr>
  </w:style>
  <w:style w:type="paragraph" w:customStyle="1" w:styleId="indicefiguras">
    <w:name w:val="indice figuras"/>
    <w:basedOn w:val="Titulotabla"/>
    <w:link w:val="indicefigurasCar"/>
    <w:qFormat/>
    <w:rsid w:val="00DE0CDF"/>
    <w:pPr>
      <w:numPr>
        <w:numId w:val="55"/>
      </w:numPr>
      <w:tabs>
        <w:tab w:val="num" w:pos="360"/>
      </w:tabs>
      <w:spacing w:line="360" w:lineRule="auto"/>
    </w:pPr>
    <w:rPr>
      <w:rFonts w:cs="Times New Roman"/>
    </w:rPr>
  </w:style>
  <w:style w:type="character" w:customStyle="1" w:styleId="indicefigurasCar">
    <w:name w:val="indice figuras Car"/>
    <w:basedOn w:val="TitulotablaCar"/>
    <w:link w:val="indicefiguras"/>
    <w:rsid w:val="00261BDE"/>
    <w:rPr>
      <w:rFonts w:ascii="Times New Roman" w:hAnsi="Times New Roman" w:cs="Times New Roman"/>
      <w:i/>
      <w:iCs/>
      <w:color w:val="44546A" w:themeColor="text2"/>
      <w:sz w:val="20"/>
      <w:szCs w:val="18"/>
      <w:lang w:val="es-MX"/>
    </w:rPr>
  </w:style>
  <w:style w:type="table" w:styleId="Tablaconcuadrcula4-nfasis1">
    <w:name w:val="Grid Table 4 Accent 1"/>
    <w:basedOn w:val="Tablanormal"/>
    <w:uiPriority w:val="49"/>
    <w:rsid w:val="006E671C"/>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Textoennegrita">
    <w:name w:val="Strong"/>
    <w:basedOn w:val="Fuentedeprrafopredeter"/>
    <w:uiPriority w:val="22"/>
    <w:qFormat/>
    <w:rsid w:val="002C337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4437177">
      <w:bodyDiv w:val="1"/>
      <w:marLeft w:val="0"/>
      <w:marRight w:val="0"/>
      <w:marTop w:val="0"/>
      <w:marBottom w:val="0"/>
      <w:divBdr>
        <w:top w:val="none" w:sz="0" w:space="0" w:color="auto"/>
        <w:left w:val="none" w:sz="0" w:space="0" w:color="auto"/>
        <w:bottom w:val="none" w:sz="0" w:space="0" w:color="auto"/>
        <w:right w:val="none" w:sz="0" w:space="0" w:color="auto"/>
      </w:divBdr>
    </w:div>
    <w:div w:id="335618341">
      <w:bodyDiv w:val="1"/>
      <w:marLeft w:val="0"/>
      <w:marRight w:val="0"/>
      <w:marTop w:val="0"/>
      <w:marBottom w:val="0"/>
      <w:divBdr>
        <w:top w:val="none" w:sz="0" w:space="0" w:color="auto"/>
        <w:left w:val="none" w:sz="0" w:space="0" w:color="auto"/>
        <w:bottom w:val="none" w:sz="0" w:space="0" w:color="auto"/>
        <w:right w:val="none" w:sz="0" w:space="0" w:color="auto"/>
      </w:divBdr>
    </w:div>
    <w:div w:id="386029944">
      <w:bodyDiv w:val="1"/>
      <w:marLeft w:val="0"/>
      <w:marRight w:val="0"/>
      <w:marTop w:val="0"/>
      <w:marBottom w:val="0"/>
      <w:divBdr>
        <w:top w:val="none" w:sz="0" w:space="0" w:color="auto"/>
        <w:left w:val="none" w:sz="0" w:space="0" w:color="auto"/>
        <w:bottom w:val="none" w:sz="0" w:space="0" w:color="auto"/>
        <w:right w:val="none" w:sz="0" w:space="0" w:color="auto"/>
      </w:divBdr>
    </w:div>
    <w:div w:id="940576327">
      <w:bodyDiv w:val="1"/>
      <w:marLeft w:val="0"/>
      <w:marRight w:val="0"/>
      <w:marTop w:val="0"/>
      <w:marBottom w:val="0"/>
      <w:divBdr>
        <w:top w:val="none" w:sz="0" w:space="0" w:color="auto"/>
        <w:left w:val="none" w:sz="0" w:space="0" w:color="auto"/>
        <w:bottom w:val="none" w:sz="0" w:space="0" w:color="auto"/>
        <w:right w:val="none" w:sz="0" w:space="0" w:color="auto"/>
      </w:divBdr>
    </w:div>
    <w:div w:id="1086996294">
      <w:bodyDiv w:val="1"/>
      <w:marLeft w:val="0"/>
      <w:marRight w:val="0"/>
      <w:marTop w:val="0"/>
      <w:marBottom w:val="0"/>
      <w:divBdr>
        <w:top w:val="none" w:sz="0" w:space="0" w:color="auto"/>
        <w:left w:val="none" w:sz="0" w:space="0" w:color="auto"/>
        <w:bottom w:val="none" w:sz="0" w:space="0" w:color="auto"/>
        <w:right w:val="none" w:sz="0" w:space="0" w:color="auto"/>
      </w:divBdr>
    </w:div>
    <w:div w:id="1302075449">
      <w:bodyDiv w:val="1"/>
      <w:marLeft w:val="0"/>
      <w:marRight w:val="0"/>
      <w:marTop w:val="0"/>
      <w:marBottom w:val="0"/>
      <w:divBdr>
        <w:top w:val="none" w:sz="0" w:space="0" w:color="auto"/>
        <w:left w:val="none" w:sz="0" w:space="0" w:color="auto"/>
        <w:bottom w:val="none" w:sz="0" w:space="0" w:color="auto"/>
        <w:right w:val="none" w:sz="0" w:space="0" w:color="auto"/>
      </w:divBdr>
    </w:div>
    <w:div w:id="1387022266">
      <w:bodyDiv w:val="1"/>
      <w:marLeft w:val="0"/>
      <w:marRight w:val="0"/>
      <w:marTop w:val="0"/>
      <w:marBottom w:val="0"/>
      <w:divBdr>
        <w:top w:val="none" w:sz="0" w:space="0" w:color="auto"/>
        <w:left w:val="none" w:sz="0" w:space="0" w:color="auto"/>
        <w:bottom w:val="none" w:sz="0" w:space="0" w:color="auto"/>
        <w:right w:val="none" w:sz="0" w:space="0" w:color="auto"/>
      </w:divBdr>
    </w:div>
    <w:div w:id="1509950865">
      <w:bodyDiv w:val="1"/>
      <w:marLeft w:val="0"/>
      <w:marRight w:val="0"/>
      <w:marTop w:val="0"/>
      <w:marBottom w:val="0"/>
      <w:divBdr>
        <w:top w:val="none" w:sz="0" w:space="0" w:color="auto"/>
        <w:left w:val="none" w:sz="0" w:space="0" w:color="auto"/>
        <w:bottom w:val="none" w:sz="0" w:space="0" w:color="auto"/>
        <w:right w:val="none" w:sz="0" w:space="0" w:color="auto"/>
      </w:divBdr>
    </w:div>
    <w:div w:id="1542202506">
      <w:bodyDiv w:val="1"/>
      <w:marLeft w:val="0"/>
      <w:marRight w:val="0"/>
      <w:marTop w:val="0"/>
      <w:marBottom w:val="0"/>
      <w:divBdr>
        <w:top w:val="none" w:sz="0" w:space="0" w:color="auto"/>
        <w:left w:val="none" w:sz="0" w:space="0" w:color="auto"/>
        <w:bottom w:val="none" w:sz="0" w:space="0" w:color="auto"/>
        <w:right w:val="none" w:sz="0" w:space="0" w:color="auto"/>
      </w:divBdr>
    </w:div>
    <w:div w:id="1562136920">
      <w:bodyDiv w:val="1"/>
      <w:marLeft w:val="0"/>
      <w:marRight w:val="0"/>
      <w:marTop w:val="0"/>
      <w:marBottom w:val="0"/>
      <w:divBdr>
        <w:top w:val="none" w:sz="0" w:space="0" w:color="auto"/>
        <w:left w:val="none" w:sz="0" w:space="0" w:color="auto"/>
        <w:bottom w:val="none" w:sz="0" w:space="0" w:color="auto"/>
        <w:right w:val="none" w:sz="0" w:space="0" w:color="auto"/>
      </w:divBdr>
    </w:div>
    <w:div w:id="1941327374">
      <w:bodyDiv w:val="1"/>
      <w:marLeft w:val="0"/>
      <w:marRight w:val="0"/>
      <w:marTop w:val="0"/>
      <w:marBottom w:val="0"/>
      <w:divBdr>
        <w:top w:val="none" w:sz="0" w:space="0" w:color="auto"/>
        <w:left w:val="none" w:sz="0" w:space="0" w:color="auto"/>
        <w:bottom w:val="none" w:sz="0" w:space="0" w:color="auto"/>
        <w:right w:val="none" w:sz="0" w:space="0" w:color="auto"/>
      </w:divBdr>
    </w:div>
    <w:div w:id="19767908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1.jpe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image" Target="media/image18.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fontTable" Target="fontTable.xml"/><Relationship Id="rId20" Type="http://schemas.openxmlformats.org/officeDocument/2006/relationships/image" Target="media/image13.png"/><Relationship Id="rId41" Type="http://schemas.openxmlformats.org/officeDocument/2006/relationships/image" Target="media/image33.pn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1.wdp"/><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F7BB65-9EAA-4D5D-8394-0E2671F8C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20</Pages>
  <Words>48549</Words>
  <Characters>267022</Characters>
  <Application>Microsoft Office Word</Application>
  <DocSecurity>0</DocSecurity>
  <Lines>2225</Lines>
  <Paragraphs>6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4942</CharactersWithSpaces>
  <SharedDoc>false</SharedDoc>
  <HLinks>
    <vt:vector size="1152" baseType="variant">
      <vt:variant>
        <vt:i4>1900601</vt:i4>
      </vt:variant>
      <vt:variant>
        <vt:i4>1154</vt:i4>
      </vt:variant>
      <vt:variant>
        <vt:i4>0</vt:i4>
      </vt:variant>
      <vt:variant>
        <vt:i4>5</vt:i4>
      </vt:variant>
      <vt:variant>
        <vt:lpwstr/>
      </vt:variant>
      <vt:variant>
        <vt:lpwstr>_Toc151981173</vt:lpwstr>
      </vt:variant>
      <vt:variant>
        <vt:i4>1900601</vt:i4>
      </vt:variant>
      <vt:variant>
        <vt:i4>1148</vt:i4>
      </vt:variant>
      <vt:variant>
        <vt:i4>0</vt:i4>
      </vt:variant>
      <vt:variant>
        <vt:i4>5</vt:i4>
      </vt:variant>
      <vt:variant>
        <vt:lpwstr/>
      </vt:variant>
      <vt:variant>
        <vt:lpwstr>_Toc151981172</vt:lpwstr>
      </vt:variant>
      <vt:variant>
        <vt:i4>1900601</vt:i4>
      </vt:variant>
      <vt:variant>
        <vt:i4>1142</vt:i4>
      </vt:variant>
      <vt:variant>
        <vt:i4>0</vt:i4>
      </vt:variant>
      <vt:variant>
        <vt:i4>5</vt:i4>
      </vt:variant>
      <vt:variant>
        <vt:lpwstr/>
      </vt:variant>
      <vt:variant>
        <vt:lpwstr>_Toc151981171</vt:lpwstr>
      </vt:variant>
      <vt:variant>
        <vt:i4>1900601</vt:i4>
      </vt:variant>
      <vt:variant>
        <vt:i4>1136</vt:i4>
      </vt:variant>
      <vt:variant>
        <vt:i4>0</vt:i4>
      </vt:variant>
      <vt:variant>
        <vt:i4>5</vt:i4>
      </vt:variant>
      <vt:variant>
        <vt:lpwstr/>
      </vt:variant>
      <vt:variant>
        <vt:lpwstr>_Toc151981170</vt:lpwstr>
      </vt:variant>
      <vt:variant>
        <vt:i4>1835065</vt:i4>
      </vt:variant>
      <vt:variant>
        <vt:i4>1130</vt:i4>
      </vt:variant>
      <vt:variant>
        <vt:i4>0</vt:i4>
      </vt:variant>
      <vt:variant>
        <vt:i4>5</vt:i4>
      </vt:variant>
      <vt:variant>
        <vt:lpwstr/>
      </vt:variant>
      <vt:variant>
        <vt:lpwstr>_Toc151981169</vt:lpwstr>
      </vt:variant>
      <vt:variant>
        <vt:i4>1835065</vt:i4>
      </vt:variant>
      <vt:variant>
        <vt:i4>1124</vt:i4>
      </vt:variant>
      <vt:variant>
        <vt:i4>0</vt:i4>
      </vt:variant>
      <vt:variant>
        <vt:i4>5</vt:i4>
      </vt:variant>
      <vt:variant>
        <vt:lpwstr/>
      </vt:variant>
      <vt:variant>
        <vt:lpwstr>_Toc151981168</vt:lpwstr>
      </vt:variant>
      <vt:variant>
        <vt:i4>1835065</vt:i4>
      </vt:variant>
      <vt:variant>
        <vt:i4>1118</vt:i4>
      </vt:variant>
      <vt:variant>
        <vt:i4>0</vt:i4>
      </vt:variant>
      <vt:variant>
        <vt:i4>5</vt:i4>
      </vt:variant>
      <vt:variant>
        <vt:lpwstr/>
      </vt:variant>
      <vt:variant>
        <vt:lpwstr>_Toc151981167</vt:lpwstr>
      </vt:variant>
      <vt:variant>
        <vt:i4>1835065</vt:i4>
      </vt:variant>
      <vt:variant>
        <vt:i4>1112</vt:i4>
      </vt:variant>
      <vt:variant>
        <vt:i4>0</vt:i4>
      </vt:variant>
      <vt:variant>
        <vt:i4>5</vt:i4>
      </vt:variant>
      <vt:variant>
        <vt:lpwstr/>
      </vt:variant>
      <vt:variant>
        <vt:lpwstr>_Toc151981166</vt:lpwstr>
      </vt:variant>
      <vt:variant>
        <vt:i4>1835065</vt:i4>
      </vt:variant>
      <vt:variant>
        <vt:i4>1106</vt:i4>
      </vt:variant>
      <vt:variant>
        <vt:i4>0</vt:i4>
      </vt:variant>
      <vt:variant>
        <vt:i4>5</vt:i4>
      </vt:variant>
      <vt:variant>
        <vt:lpwstr/>
      </vt:variant>
      <vt:variant>
        <vt:lpwstr>_Toc151981165</vt:lpwstr>
      </vt:variant>
      <vt:variant>
        <vt:i4>1835065</vt:i4>
      </vt:variant>
      <vt:variant>
        <vt:i4>1100</vt:i4>
      </vt:variant>
      <vt:variant>
        <vt:i4>0</vt:i4>
      </vt:variant>
      <vt:variant>
        <vt:i4>5</vt:i4>
      </vt:variant>
      <vt:variant>
        <vt:lpwstr/>
      </vt:variant>
      <vt:variant>
        <vt:lpwstr>_Toc151981164</vt:lpwstr>
      </vt:variant>
      <vt:variant>
        <vt:i4>1835065</vt:i4>
      </vt:variant>
      <vt:variant>
        <vt:i4>1094</vt:i4>
      </vt:variant>
      <vt:variant>
        <vt:i4>0</vt:i4>
      </vt:variant>
      <vt:variant>
        <vt:i4>5</vt:i4>
      </vt:variant>
      <vt:variant>
        <vt:lpwstr/>
      </vt:variant>
      <vt:variant>
        <vt:lpwstr>_Toc151981163</vt:lpwstr>
      </vt:variant>
      <vt:variant>
        <vt:i4>1835065</vt:i4>
      </vt:variant>
      <vt:variant>
        <vt:i4>1088</vt:i4>
      </vt:variant>
      <vt:variant>
        <vt:i4>0</vt:i4>
      </vt:variant>
      <vt:variant>
        <vt:i4>5</vt:i4>
      </vt:variant>
      <vt:variant>
        <vt:lpwstr/>
      </vt:variant>
      <vt:variant>
        <vt:lpwstr>_Toc151981162</vt:lpwstr>
      </vt:variant>
      <vt:variant>
        <vt:i4>1835065</vt:i4>
      </vt:variant>
      <vt:variant>
        <vt:i4>1082</vt:i4>
      </vt:variant>
      <vt:variant>
        <vt:i4>0</vt:i4>
      </vt:variant>
      <vt:variant>
        <vt:i4>5</vt:i4>
      </vt:variant>
      <vt:variant>
        <vt:lpwstr/>
      </vt:variant>
      <vt:variant>
        <vt:lpwstr>_Toc151981161</vt:lpwstr>
      </vt:variant>
      <vt:variant>
        <vt:i4>1835065</vt:i4>
      </vt:variant>
      <vt:variant>
        <vt:i4>1076</vt:i4>
      </vt:variant>
      <vt:variant>
        <vt:i4>0</vt:i4>
      </vt:variant>
      <vt:variant>
        <vt:i4>5</vt:i4>
      </vt:variant>
      <vt:variant>
        <vt:lpwstr/>
      </vt:variant>
      <vt:variant>
        <vt:lpwstr>_Toc151981160</vt:lpwstr>
      </vt:variant>
      <vt:variant>
        <vt:i4>2031673</vt:i4>
      </vt:variant>
      <vt:variant>
        <vt:i4>1070</vt:i4>
      </vt:variant>
      <vt:variant>
        <vt:i4>0</vt:i4>
      </vt:variant>
      <vt:variant>
        <vt:i4>5</vt:i4>
      </vt:variant>
      <vt:variant>
        <vt:lpwstr/>
      </vt:variant>
      <vt:variant>
        <vt:lpwstr>_Toc151981159</vt:lpwstr>
      </vt:variant>
      <vt:variant>
        <vt:i4>2031673</vt:i4>
      </vt:variant>
      <vt:variant>
        <vt:i4>1064</vt:i4>
      </vt:variant>
      <vt:variant>
        <vt:i4>0</vt:i4>
      </vt:variant>
      <vt:variant>
        <vt:i4>5</vt:i4>
      </vt:variant>
      <vt:variant>
        <vt:lpwstr/>
      </vt:variant>
      <vt:variant>
        <vt:lpwstr>_Toc151981158</vt:lpwstr>
      </vt:variant>
      <vt:variant>
        <vt:i4>2031673</vt:i4>
      </vt:variant>
      <vt:variant>
        <vt:i4>1058</vt:i4>
      </vt:variant>
      <vt:variant>
        <vt:i4>0</vt:i4>
      </vt:variant>
      <vt:variant>
        <vt:i4>5</vt:i4>
      </vt:variant>
      <vt:variant>
        <vt:lpwstr/>
      </vt:variant>
      <vt:variant>
        <vt:lpwstr>_Toc151981157</vt:lpwstr>
      </vt:variant>
      <vt:variant>
        <vt:i4>2031673</vt:i4>
      </vt:variant>
      <vt:variant>
        <vt:i4>1052</vt:i4>
      </vt:variant>
      <vt:variant>
        <vt:i4>0</vt:i4>
      </vt:variant>
      <vt:variant>
        <vt:i4>5</vt:i4>
      </vt:variant>
      <vt:variant>
        <vt:lpwstr/>
      </vt:variant>
      <vt:variant>
        <vt:lpwstr>_Toc151981156</vt:lpwstr>
      </vt:variant>
      <vt:variant>
        <vt:i4>2031673</vt:i4>
      </vt:variant>
      <vt:variant>
        <vt:i4>1046</vt:i4>
      </vt:variant>
      <vt:variant>
        <vt:i4>0</vt:i4>
      </vt:variant>
      <vt:variant>
        <vt:i4>5</vt:i4>
      </vt:variant>
      <vt:variant>
        <vt:lpwstr/>
      </vt:variant>
      <vt:variant>
        <vt:lpwstr>_Toc151981155</vt:lpwstr>
      </vt:variant>
      <vt:variant>
        <vt:i4>1703989</vt:i4>
      </vt:variant>
      <vt:variant>
        <vt:i4>1037</vt:i4>
      </vt:variant>
      <vt:variant>
        <vt:i4>0</vt:i4>
      </vt:variant>
      <vt:variant>
        <vt:i4>5</vt:i4>
      </vt:variant>
      <vt:variant>
        <vt:lpwstr/>
      </vt:variant>
      <vt:variant>
        <vt:lpwstr>_Toc151934656</vt:lpwstr>
      </vt:variant>
      <vt:variant>
        <vt:i4>1703989</vt:i4>
      </vt:variant>
      <vt:variant>
        <vt:i4>1031</vt:i4>
      </vt:variant>
      <vt:variant>
        <vt:i4>0</vt:i4>
      </vt:variant>
      <vt:variant>
        <vt:i4>5</vt:i4>
      </vt:variant>
      <vt:variant>
        <vt:lpwstr/>
      </vt:variant>
      <vt:variant>
        <vt:lpwstr>_Toc151934655</vt:lpwstr>
      </vt:variant>
      <vt:variant>
        <vt:i4>1703989</vt:i4>
      </vt:variant>
      <vt:variant>
        <vt:i4>1025</vt:i4>
      </vt:variant>
      <vt:variant>
        <vt:i4>0</vt:i4>
      </vt:variant>
      <vt:variant>
        <vt:i4>5</vt:i4>
      </vt:variant>
      <vt:variant>
        <vt:lpwstr/>
      </vt:variant>
      <vt:variant>
        <vt:lpwstr>_Toc151934654</vt:lpwstr>
      </vt:variant>
      <vt:variant>
        <vt:i4>1703989</vt:i4>
      </vt:variant>
      <vt:variant>
        <vt:i4>1019</vt:i4>
      </vt:variant>
      <vt:variant>
        <vt:i4>0</vt:i4>
      </vt:variant>
      <vt:variant>
        <vt:i4>5</vt:i4>
      </vt:variant>
      <vt:variant>
        <vt:lpwstr/>
      </vt:variant>
      <vt:variant>
        <vt:lpwstr>_Toc151934653</vt:lpwstr>
      </vt:variant>
      <vt:variant>
        <vt:i4>1703989</vt:i4>
      </vt:variant>
      <vt:variant>
        <vt:i4>1013</vt:i4>
      </vt:variant>
      <vt:variant>
        <vt:i4>0</vt:i4>
      </vt:variant>
      <vt:variant>
        <vt:i4>5</vt:i4>
      </vt:variant>
      <vt:variant>
        <vt:lpwstr/>
      </vt:variant>
      <vt:variant>
        <vt:lpwstr>_Toc151934652</vt:lpwstr>
      </vt:variant>
      <vt:variant>
        <vt:i4>1703989</vt:i4>
      </vt:variant>
      <vt:variant>
        <vt:i4>1007</vt:i4>
      </vt:variant>
      <vt:variant>
        <vt:i4>0</vt:i4>
      </vt:variant>
      <vt:variant>
        <vt:i4>5</vt:i4>
      </vt:variant>
      <vt:variant>
        <vt:lpwstr/>
      </vt:variant>
      <vt:variant>
        <vt:lpwstr>_Toc151934651</vt:lpwstr>
      </vt:variant>
      <vt:variant>
        <vt:i4>1703989</vt:i4>
      </vt:variant>
      <vt:variant>
        <vt:i4>1001</vt:i4>
      </vt:variant>
      <vt:variant>
        <vt:i4>0</vt:i4>
      </vt:variant>
      <vt:variant>
        <vt:i4>5</vt:i4>
      </vt:variant>
      <vt:variant>
        <vt:lpwstr/>
      </vt:variant>
      <vt:variant>
        <vt:lpwstr>_Toc151934650</vt:lpwstr>
      </vt:variant>
      <vt:variant>
        <vt:i4>1769525</vt:i4>
      </vt:variant>
      <vt:variant>
        <vt:i4>995</vt:i4>
      </vt:variant>
      <vt:variant>
        <vt:i4>0</vt:i4>
      </vt:variant>
      <vt:variant>
        <vt:i4>5</vt:i4>
      </vt:variant>
      <vt:variant>
        <vt:lpwstr/>
      </vt:variant>
      <vt:variant>
        <vt:lpwstr>_Toc151934649</vt:lpwstr>
      </vt:variant>
      <vt:variant>
        <vt:i4>1769525</vt:i4>
      </vt:variant>
      <vt:variant>
        <vt:i4>989</vt:i4>
      </vt:variant>
      <vt:variant>
        <vt:i4>0</vt:i4>
      </vt:variant>
      <vt:variant>
        <vt:i4>5</vt:i4>
      </vt:variant>
      <vt:variant>
        <vt:lpwstr/>
      </vt:variant>
      <vt:variant>
        <vt:lpwstr>_Toc151934648</vt:lpwstr>
      </vt:variant>
      <vt:variant>
        <vt:i4>1769525</vt:i4>
      </vt:variant>
      <vt:variant>
        <vt:i4>983</vt:i4>
      </vt:variant>
      <vt:variant>
        <vt:i4>0</vt:i4>
      </vt:variant>
      <vt:variant>
        <vt:i4>5</vt:i4>
      </vt:variant>
      <vt:variant>
        <vt:lpwstr/>
      </vt:variant>
      <vt:variant>
        <vt:lpwstr>_Toc151934647</vt:lpwstr>
      </vt:variant>
      <vt:variant>
        <vt:i4>1769525</vt:i4>
      </vt:variant>
      <vt:variant>
        <vt:i4>977</vt:i4>
      </vt:variant>
      <vt:variant>
        <vt:i4>0</vt:i4>
      </vt:variant>
      <vt:variant>
        <vt:i4>5</vt:i4>
      </vt:variant>
      <vt:variant>
        <vt:lpwstr/>
      </vt:variant>
      <vt:variant>
        <vt:lpwstr>_Toc151934646</vt:lpwstr>
      </vt:variant>
      <vt:variant>
        <vt:i4>1769525</vt:i4>
      </vt:variant>
      <vt:variant>
        <vt:i4>971</vt:i4>
      </vt:variant>
      <vt:variant>
        <vt:i4>0</vt:i4>
      </vt:variant>
      <vt:variant>
        <vt:i4>5</vt:i4>
      </vt:variant>
      <vt:variant>
        <vt:lpwstr/>
      </vt:variant>
      <vt:variant>
        <vt:lpwstr>_Toc151934645</vt:lpwstr>
      </vt:variant>
      <vt:variant>
        <vt:i4>1769525</vt:i4>
      </vt:variant>
      <vt:variant>
        <vt:i4>965</vt:i4>
      </vt:variant>
      <vt:variant>
        <vt:i4>0</vt:i4>
      </vt:variant>
      <vt:variant>
        <vt:i4>5</vt:i4>
      </vt:variant>
      <vt:variant>
        <vt:lpwstr/>
      </vt:variant>
      <vt:variant>
        <vt:lpwstr>_Toc151934644</vt:lpwstr>
      </vt:variant>
      <vt:variant>
        <vt:i4>1769525</vt:i4>
      </vt:variant>
      <vt:variant>
        <vt:i4>959</vt:i4>
      </vt:variant>
      <vt:variant>
        <vt:i4>0</vt:i4>
      </vt:variant>
      <vt:variant>
        <vt:i4>5</vt:i4>
      </vt:variant>
      <vt:variant>
        <vt:lpwstr/>
      </vt:variant>
      <vt:variant>
        <vt:lpwstr>_Toc151934643</vt:lpwstr>
      </vt:variant>
      <vt:variant>
        <vt:i4>1769525</vt:i4>
      </vt:variant>
      <vt:variant>
        <vt:i4>953</vt:i4>
      </vt:variant>
      <vt:variant>
        <vt:i4>0</vt:i4>
      </vt:variant>
      <vt:variant>
        <vt:i4>5</vt:i4>
      </vt:variant>
      <vt:variant>
        <vt:lpwstr/>
      </vt:variant>
      <vt:variant>
        <vt:lpwstr>_Toc151934642</vt:lpwstr>
      </vt:variant>
      <vt:variant>
        <vt:i4>1769525</vt:i4>
      </vt:variant>
      <vt:variant>
        <vt:i4>947</vt:i4>
      </vt:variant>
      <vt:variant>
        <vt:i4>0</vt:i4>
      </vt:variant>
      <vt:variant>
        <vt:i4>5</vt:i4>
      </vt:variant>
      <vt:variant>
        <vt:lpwstr/>
      </vt:variant>
      <vt:variant>
        <vt:lpwstr>_Toc151934641</vt:lpwstr>
      </vt:variant>
      <vt:variant>
        <vt:i4>1769525</vt:i4>
      </vt:variant>
      <vt:variant>
        <vt:i4>941</vt:i4>
      </vt:variant>
      <vt:variant>
        <vt:i4>0</vt:i4>
      </vt:variant>
      <vt:variant>
        <vt:i4>5</vt:i4>
      </vt:variant>
      <vt:variant>
        <vt:lpwstr/>
      </vt:variant>
      <vt:variant>
        <vt:lpwstr>_Toc151934640</vt:lpwstr>
      </vt:variant>
      <vt:variant>
        <vt:i4>1835061</vt:i4>
      </vt:variant>
      <vt:variant>
        <vt:i4>935</vt:i4>
      </vt:variant>
      <vt:variant>
        <vt:i4>0</vt:i4>
      </vt:variant>
      <vt:variant>
        <vt:i4>5</vt:i4>
      </vt:variant>
      <vt:variant>
        <vt:lpwstr/>
      </vt:variant>
      <vt:variant>
        <vt:lpwstr>_Toc151934639</vt:lpwstr>
      </vt:variant>
      <vt:variant>
        <vt:i4>1835061</vt:i4>
      </vt:variant>
      <vt:variant>
        <vt:i4>929</vt:i4>
      </vt:variant>
      <vt:variant>
        <vt:i4>0</vt:i4>
      </vt:variant>
      <vt:variant>
        <vt:i4>5</vt:i4>
      </vt:variant>
      <vt:variant>
        <vt:lpwstr/>
      </vt:variant>
      <vt:variant>
        <vt:lpwstr>_Toc151934638</vt:lpwstr>
      </vt:variant>
      <vt:variant>
        <vt:i4>1835061</vt:i4>
      </vt:variant>
      <vt:variant>
        <vt:i4>923</vt:i4>
      </vt:variant>
      <vt:variant>
        <vt:i4>0</vt:i4>
      </vt:variant>
      <vt:variant>
        <vt:i4>5</vt:i4>
      </vt:variant>
      <vt:variant>
        <vt:lpwstr/>
      </vt:variant>
      <vt:variant>
        <vt:lpwstr>_Toc151934637</vt:lpwstr>
      </vt:variant>
      <vt:variant>
        <vt:i4>1835061</vt:i4>
      </vt:variant>
      <vt:variant>
        <vt:i4>917</vt:i4>
      </vt:variant>
      <vt:variant>
        <vt:i4>0</vt:i4>
      </vt:variant>
      <vt:variant>
        <vt:i4>5</vt:i4>
      </vt:variant>
      <vt:variant>
        <vt:lpwstr/>
      </vt:variant>
      <vt:variant>
        <vt:lpwstr>_Toc151934636</vt:lpwstr>
      </vt:variant>
      <vt:variant>
        <vt:i4>1835061</vt:i4>
      </vt:variant>
      <vt:variant>
        <vt:i4>911</vt:i4>
      </vt:variant>
      <vt:variant>
        <vt:i4>0</vt:i4>
      </vt:variant>
      <vt:variant>
        <vt:i4>5</vt:i4>
      </vt:variant>
      <vt:variant>
        <vt:lpwstr/>
      </vt:variant>
      <vt:variant>
        <vt:lpwstr>_Toc151934635</vt:lpwstr>
      </vt:variant>
      <vt:variant>
        <vt:i4>1835061</vt:i4>
      </vt:variant>
      <vt:variant>
        <vt:i4>905</vt:i4>
      </vt:variant>
      <vt:variant>
        <vt:i4>0</vt:i4>
      </vt:variant>
      <vt:variant>
        <vt:i4>5</vt:i4>
      </vt:variant>
      <vt:variant>
        <vt:lpwstr/>
      </vt:variant>
      <vt:variant>
        <vt:lpwstr>_Toc151934634</vt:lpwstr>
      </vt:variant>
      <vt:variant>
        <vt:i4>1835061</vt:i4>
      </vt:variant>
      <vt:variant>
        <vt:i4>899</vt:i4>
      </vt:variant>
      <vt:variant>
        <vt:i4>0</vt:i4>
      </vt:variant>
      <vt:variant>
        <vt:i4>5</vt:i4>
      </vt:variant>
      <vt:variant>
        <vt:lpwstr/>
      </vt:variant>
      <vt:variant>
        <vt:lpwstr>_Toc151934633</vt:lpwstr>
      </vt:variant>
      <vt:variant>
        <vt:i4>1835061</vt:i4>
      </vt:variant>
      <vt:variant>
        <vt:i4>893</vt:i4>
      </vt:variant>
      <vt:variant>
        <vt:i4>0</vt:i4>
      </vt:variant>
      <vt:variant>
        <vt:i4>5</vt:i4>
      </vt:variant>
      <vt:variant>
        <vt:lpwstr/>
      </vt:variant>
      <vt:variant>
        <vt:lpwstr>_Toc151934632</vt:lpwstr>
      </vt:variant>
      <vt:variant>
        <vt:i4>1835061</vt:i4>
      </vt:variant>
      <vt:variant>
        <vt:i4>887</vt:i4>
      </vt:variant>
      <vt:variant>
        <vt:i4>0</vt:i4>
      </vt:variant>
      <vt:variant>
        <vt:i4>5</vt:i4>
      </vt:variant>
      <vt:variant>
        <vt:lpwstr/>
      </vt:variant>
      <vt:variant>
        <vt:lpwstr>_Toc151934631</vt:lpwstr>
      </vt:variant>
      <vt:variant>
        <vt:i4>1835061</vt:i4>
      </vt:variant>
      <vt:variant>
        <vt:i4>881</vt:i4>
      </vt:variant>
      <vt:variant>
        <vt:i4>0</vt:i4>
      </vt:variant>
      <vt:variant>
        <vt:i4>5</vt:i4>
      </vt:variant>
      <vt:variant>
        <vt:lpwstr/>
      </vt:variant>
      <vt:variant>
        <vt:lpwstr>_Toc151934630</vt:lpwstr>
      </vt:variant>
      <vt:variant>
        <vt:i4>1900597</vt:i4>
      </vt:variant>
      <vt:variant>
        <vt:i4>875</vt:i4>
      </vt:variant>
      <vt:variant>
        <vt:i4>0</vt:i4>
      </vt:variant>
      <vt:variant>
        <vt:i4>5</vt:i4>
      </vt:variant>
      <vt:variant>
        <vt:lpwstr/>
      </vt:variant>
      <vt:variant>
        <vt:lpwstr>_Toc151934629</vt:lpwstr>
      </vt:variant>
      <vt:variant>
        <vt:i4>1900597</vt:i4>
      </vt:variant>
      <vt:variant>
        <vt:i4>869</vt:i4>
      </vt:variant>
      <vt:variant>
        <vt:i4>0</vt:i4>
      </vt:variant>
      <vt:variant>
        <vt:i4>5</vt:i4>
      </vt:variant>
      <vt:variant>
        <vt:lpwstr/>
      </vt:variant>
      <vt:variant>
        <vt:lpwstr>_Toc151934628</vt:lpwstr>
      </vt:variant>
      <vt:variant>
        <vt:i4>1900597</vt:i4>
      </vt:variant>
      <vt:variant>
        <vt:i4>863</vt:i4>
      </vt:variant>
      <vt:variant>
        <vt:i4>0</vt:i4>
      </vt:variant>
      <vt:variant>
        <vt:i4>5</vt:i4>
      </vt:variant>
      <vt:variant>
        <vt:lpwstr/>
      </vt:variant>
      <vt:variant>
        <vt:lpwstr>_Toc151934627</vt:lpwstr>
      </vt:variant>
      <vt:variant>
        <vt:i4>1900597</vt:i4>
      </vt:variant>
      <vt:variant>
        <vt:i4>857</vt:i4>
      </vt:variant>
      <vt:variant>
        <vt:i4>0</vt:i4>
      </vt:variant>
      <vt:variant>
        <vt:i4>5</vt:i4>
      </vt:variant>
      <vt:variant>
        <vt:lpwstr/>
      </vt:variant>
      <vt:variant>
        <vt:lpwstr>_Toc151934626</vt:lpwstr>
      </vt:variant>
      <vt:variant>
        <vt:i4>1900597</vt:i4>
      </vt:variant>
      <vt:variant>
        <vt:i4>851</vt:i4>
      </vt:variant>
      <vt:variant>
        <vt:i4>0</vt:i4>
      </vt:variant>
      <vt:variant>
        <vt:i4>5</vt:i4>
      </vt:variant>
      <vt:variant>
        <vt:lpwstr/>
      </vt:variant>
      <vt:variant>
        <vt:lpwstr>_Toc151934625</vt:lpwstr>
      </vt:variant>
      <vt:variant>
        <vt:i4>1900597</vt:i4>
      </vt:variant>
      <vt:variant>
        <vt:i4>845</vt:i4>
      </vt:variant>
      <vt:variant>
        <vt:i4>0</vt:i4>
      </vt:variant>
      <vt:variant>
        <vt:i4>5</vt:i4>
      </vt:variant>
      <vt:variant>
        <vt:lpwstr/>
      </vt:variant>
      <vt:variant>
        <vt:lpwstr>_Toc151934624</vt:lpwstr>
      </vt:variant>
      <vt:variant>
        <vt:i4>1900597</vt:i4>
      </vt:variant>
      <vt:variant>
        <vt:i4>839</vt:i4>
      </vt:variant>
      <vt:variant>
        <vt:i4>0</vt:i4>
      </vt:variant>
      <vt:variant>
        <vt:i4>5</vt:i4>
      </vt:variant>
      <vt:variant>
        <vt:lpwstr/>
      </vt:variant>
      <vt:variant>
        <vt:lpwstr>_Toc151934623</vt:lpwstr>
      </vt:variant>
      <vt:variant>
        <vt:i4>1900597</vt:i4>
      </vt:variant>
      <vt:variant>
        <vt:i4>833</vt:i4>
      </vt:variant>
      <vt:variant>
        <vt:i4>0</vt:i4>
      </vt:variant>
      <vt:variant>
        <vt:i4>5</vt:i4>
      </vt:variant>
      <vt:variant>
        <vt:lpwstr/>
      </vt:variant>
      <vt:variant>
        <vt:lpwstr>_Toc151934622</vt:lpwstr>
      </vt:variant>
      <vt:variant>
        <vt:i4>1900597</vt:i4>
      </vt:variant>
      <vt:variant>
        <vt:i4>827</vt:i4>
      </vt:variant>
      <vt:variant>
        <vt:i4>0</vt:i4>
      </vt:variant>
      <vt:variant>
        <vt:i4>5</vt:i4>
      </vt:variant>
      <vt:variant>
        <vt:lpwstr/>
      </vt:variant>
      <vt:variant>
        <vt:lpwstr>_Toc151934621</vt:lpwstr>
      </vt:variant>
      <vt:variant>
        <vt:i4>1900597</vt:i4>
      </vt:variant>
      <vt:variant>
        <vt:i4>821</vt:i4>
      </vt:variant>
      <vt:variant>
        <vt:i4>0</vt:i4>
      </vt:variant>
      <vt:variant>
        <vt:i4>5</vt:i4>
      </vt:variant>
      <vt:variant>
        <vt:lpwstr/>
      </vt:variant>
      <vt:variant>
        <vt:lpwstr>_Toc151934620</vt:lpwstr>
      </vt:variant>
      <vt:variant>
        <vt:i4>1966133</vt:i4>
      </vt:variant>
      <vt:variant>
        <vt:i4>815</vt:i4>
      </vt:variant>
      <vt:variant>
        <vt:i4>0</vt:i4>
      </vt:variant>
      <vt:variant>
        <vt:i4>5</vt:i4>
      </vt:variant>
      <vt:variant>
        <vt:lpwstr/>
      </vt:variant>
      <vt:variant>
        <vt:lpwstr>_Toc151934619</vt:lpwstr>
      </vt:variant>
      <vt:variant>
        <vt:i4>1966133</vt:i4>
      </vt:variant>
      <vt:variant>
        <vt:i4>809</vt:i4>
      </vt:variant>
      <vt:variant>
        <vt:i4>0</vt:i4>
      </vt:variant>
      <vt:variant>
        <vt:i4>5</vt:i4>
      </vt:variant>
      <vt:variant>
        <vt:lpwstr/>
      </vt:variant>
      <vt:variant>
        <vt:lpwstr>_Toc151934618</vt:lpwstr>
      </vt:variant>
      <vt:variant>
        <vt:i4>1966133</vt:i4>
      </vt:variant>
      <vt:variant>
        <vt:i4>803</vt:i4>
      </vt:variant>
      <vt:variant>
        <vt:i4>0</vt:i4>
      </vt:variant>
      <vt:variant>
        <vt:i4>5</vt:i4>
      </vt:variant>
      <vt:variant>
        <vt:lpwstr/>
      </vt:variant>
      <vt:variant>
        <vt:lpwstr>_Toc151934617</vt:lpwstr>
      </vt:variant>
      <vt:variant>
        <vt:i4>1966133</vt:i4>
      </vt:variant>
      <vt:variant>
        <vt:i4>797</vt:i4>
      </vt:variant>
      <vt:variant>
        <vt:i4>0</vt:i4>
      </vt:variant>
      <vt:variant>
        <vt:i4>5</vt:i4>
      </vt:variant>
      <vt:variant>
        <vt:lpwstr/>
      </vt:variant>
      <vt:variant>
        <vt:lpwstr>_Toc151934616</vt:lpwstr>
      </vt:variant>
      <vt:variant>
        <vt:i4>1966133</vt:i4>
      </vt:variant>
      <vt:variant>
        <vt:i4>791</vt:i4>
      </vt:variant>
      <vt:variant>
        <vt:i4>0</vt:i4>
      </vt:variant>
      <vt:variant>
        <vt:i4>5</vt:i4>
      </vt:variant>
      <vt:variant>
        <vt:lpwstr/>
      </vt:variant>
      <vt:variant>
        <vt:lpwstr>_Toc151934615</vt:lpwstr>
      </vt:variant>
      <vt:variant>
        <vt:i4>1966133</vt:i4>
      </vt:variant>
      <vt:variant>
        <vt:i4>785</vt:i4>
      </vt:variant>
      <vt:variant>
        <vt:i4>0</vt:i4>
      </vt:variant>
      <vt:variant>
        <vt:i4>5</vt:i4>
      </vt:variant>
      <vt:variant>
        <vt:lpwstr/>
      </vt:variant>
      <vt:variant>
        <vt:lpwstr>_Toc151934614</vt:lpwstr>
      </vt:variant>
      <vt:variant>
        <vt:i4>1966133</vt:i4>
      </vt:variant>
      <vt:variant>
        <vt:i4>779</vt:i4>
      </vt:variant>
      <vt:variant>
        <vt:i4>0</vt:i4>
      </vt:variant>
      <vt:variant>
        <vt:i4>5</vt:i4>
      </vt:variant>
      <vt:variant>
        <vt:lpwstr/>
      </vt:variant>
      <vt:variant>
        <vt:lpwstr>_Toc151934613</vt:lpwstr>
      </vt:variant>
      <vt:variant>
        <vt:i4>1966133</vt:i4>
      </vt:variant>
      <vt:variant>
        <vt:i4>773</vt:i4>
      </vt:variant>
      <vt:variant>
        <vt:i4>0</vt:i4>
      </vt:variant>
      <vt:variant>
        <vt:i4>5</vt:i4>
      </vt:variant>
      <vt:variant>
        <vt:lpwstr/>
      </vt:variant>
      <vt:variant>
        <vt:lpwstr>_Toc151934612</vt:lpwstr>
      </vt:variant>
      <vt:variant>
        <vt:i4>1966133</vt:i4>
      </vt:variant>
      <vt:variant>
        <vt:i4>767</vt:i4>
      </vt:variant>
      <vt:variant>
        <vt:i4>0</vt:i4>
      </vt:variant>
      <vt:variant>
        <vt:i4>5</vt:i4>
      </vt:variant>
      <vt:variant>
        <vt:lpwstr/>
      </vt:variant>
      <vt:variant>
        <vt:lpwstr>_Toc151934611</vt:lpwstr>
      </vt:variant>
      <vt:variant>
        <vt:i4>1966133</vt:i4>
      </vt:variant>
      <vt:variant>
        <vt:i4>761</vt:i4>
      </vt:variant>
      <vt:variant>
        <vt:i4>0</vt:i4>
      </vt:variant>
      <vt:variant>
        <vt:i4>5</vt:i4>
      </vt:variant>
      <vt:variant>
        <vt:lpwstr/>
      </vt:variant>
      <vt:variant>
        <vt:lpwstr>_Toc151934610</vt:lpwstr>
      </vt:variant>
      <vt:variant>
        <vt:i4>2031669</vt:i4>
      </vt:variant>
      <vt:variant>
        <vt:i4>755</vt:i4>
      </vt:variant>
      <vt:variant>
        <vt:i4>0</vt:i4>
      </vt:variant>
      <vt:variant>
        <vt:i4>5</vt:i4>
      </vt:variant>
      <vt:variant>
        <vt:lpwstr/>
      </vt:variant>
      <vt:variant>
        <vt:lpwstr>_Toc151934609</vt:lpwstr>
      </vt:variant>
      <vt:variant>
        <vt:i4>2031669</vt:i4>
      </vt:variant>
      <vt:variant>
        <vt:i4>749</vt:i4>
      </vt:variant>
      <vt:variant>
        <vt:i4>0</vt:i4>
      </vt:variant>
      <vt:variant>
        <vt:i4>5</vt:i4>
      </vt:variant>
      <vt:variant>
        <vt:lpwstr/>
      </vt:variant>
      <vt:variant>
        <vt:lpwstr>_Toc151934608</vt:lpwstr>
      </vt:variant>
      <vt:variant>
        <vt:i4>2031669</vt:i4>
      </vt:variant>
      <vt:variant>
        <vt:i4>743</vt:i4>
      </vt:variant>
      <vt:variant>
        <vt:i4>0</vt:i4>
      </vt:variant>
      <vt:variant>
        <vt:i4>5</vt:i4>
      </vt:variant>
      <vt:variant>
        <vt:lpwstr/>
      </vt:variant>
      <vt:variant>
        <vt:lpwstr>_Toc151934607</vt:lpwstr>
      </vt:variant>
      <vt:variant>
        <vt:i4>2031669</vt:i4>
      </vt:variant>
      <vt:variant>
        <vt:i4>737</vt:i4>
      </vt:variant>
      <vt:variant>
        <vt:i4>0</vt:i4>
      </vt:variant>
      <vt:variant>
        <vt:i4>5</vt:i4>
      </vt:variant>
      <vt:variant>
        <vt:lpwstr/>
      </vt:variant>
      <vt:variant>
        <vt:lpwstr>_Toc151934606</vt:lpwstr>
      </vt:variant>
      <vt:variant>
        <vt:i4>2031669</vt:i4>
      </vt:variant>
      <vt:variant>
        <vt:i4>731</vt:i4>
      </vt:variant>
      <vt:variant>
        <vt:i4>0</vt:i4>
      </vt:variant>
      <vt:variant>
        <vt:i4>5</vt:i4>
      </vt:variant>
      <vt:variant>
        <vt:lpwstr/>
      </vt:variant>
      <vt:variant>
        <vt:lpwstr>_Toc151934605</vt:lpwstr>
      </vt:variant>
      <vt:variant>
        <vt:i4>2031669</vt:i4>
      </vt:variant>
      <vt:variant>
        <vt:i4>725</vt:i4>
      </vt:variant>
      <vt:variant>
        <vt:i4>0</vt:i4>
      </vt:variant>
      <vt:variant>
        <vt:i4>5</vt:i4>
      </vt:variant>
      <vt:variant>
        <vt:lpwstr/>
      </vt:variant>
      <vt:variant>
        <vt:lpwstr>_Toc151934604</vt:lpwstr>
      </vt:variant>
      <vt:variant>
        <vt:i4>2031669</vt:i4>
      </vt:variant>
      <vt:variant>
        <vt:i4>719</vt:i4>
      </vt:variant>
      <vt:variant>
        <vt:i4>0</vt:i4>
      </vt:variant>
      <vt:variant>
        <vt:i4>5</vt:i4>
      </vt:variant>
      <vt:variant>
        <vt:lpwstr/>
      </vt:variant>
      <vt:variant>
        <vt:lpwstr>_Toc151934603</vt:lpwstr>
      </vt:variant>
      <vt:variant>
        <vt:i4>2031669</vt:i4>
      </vt:variant>
      <vt:variant>
        <vt:i4>713</vt:i4>
      </vt:variant>
      <vt:variant>
        <vt:i4>0</vt:i4>
      </vt:variant>
      <vt:variant>
        <vt:i4>5</vt:i4>
      </vt:variant>
      <vt:variant>
        <vt:lpwstr/>
      </vt:variant>
      <vt:variant>
        <vt:lpwstr>_Toc151934602</vt:lpwstr>
      </vt:variant>
      <vt:variant>
        <vt:i4>2031669</vt:i4>
      </vt:variant>
      <vt:variant>
        <vt:i4>707</vt:i4>
      </vt:variant>
      <vt:variant>
        <vt:i4>0</vt:i4>
      </vt:variant>
      <vt:variant>
        <vt:i4>5</vt:i4>
      </vt:variant>
      <vt:variant>
        <vt:lpwstr/>
      </vt:variant>
      <vt:variant>
        <vt:lpwstr>_Toc151934601</vt:lpwstr>
      </vt:variant>
      <vt:variant>
        <vt:i4>2031669</vt:i4>
      </vt:variant>
      <vt:variant>
        <vt:i4>701</vt:i4>
      </vt:variant>
      <vt:variant>
        <vt:i4>0</vt:i4>
      </vt:variant>
      <vt:variant>
        <vt:i4>5</vt:i4>
      </vt:variant>
      <vt:variant>
        <vt:lpwstr/>
      </vt:variant>
      <vt:variant>
        <vt:lpwstr>_Toc151934600</vt:lpwstr>
      </vt:variant>
      <vt:variant>
        <vt:i4>1441846</vt:i4>
      </vt:variant>
      <vt:variant>
        <vt:i4>695</vt:i4>
      </vt:variant>
      <vt:variant>
        <vt:i4>0</vt:i4>
      </vt:variant>
      <vt:variant>
        <vt:i4>5</vt:i4>
      </vt:variant>
      <vt:variant>
        <vt:lpwstr/>
      </vt:variant>
      <vt:variant>
        <vt:lpwstr>_Toc151934599</vt:lpwstr>
      </vt:variant>
      <vt:variant>
        <vt:i4>1441846</vt:i4>
      </vt:variant>
      <vt:variant>
        <vt:i4>689</vt:i4>
      </vt:variant>
      <vt:variant>
        <vt:i4>0</vt:i4>
      </vt:variant>
      <vt:variant>
        <vt:i4>5</vt:i4>
      </vt:variant>
      <vt:variant>
        <vt:lpwstr/>
      </vt:variant>
      <vt:variant>
        <vt:lpwstr>_Toc151934598</vt:lpwstr>
      </vt:variant>
      <vt:variant>
        <vt:i4>1441846</vt:i4>
      </vt:variant>
      <vt:variant>
        <vt:i4>683</vt:i4>
      </vt:variant>
      <vt:variant>
        <vt:i4>0</vt:i4>
      </vt:variant>
      <vt:variant>
        <vt:i4>5</vt:i4>
      </vt:variant>
      <vt:variant>
        <vt:lpwstr/>
      </vt:variant>
      <vt:variant>
        <vt:lpwstr>_Toc151934597</vt:lpwstr>
      </vt:variant>
      <vt:variant>
        <vt:i4>1441846</vt:i4>
      </vt:variant>
      <vt:variant>
        <vt:i4>677</vt:i4>
      </vt:variant>
      <vt:variant>
        <vt:i4>0</vt:i4>
      </vt:variant>
      <vt:variant>
        <vt:i4>5</vt:i4>
      </vt:variant>
      <vt:variant>
        <vt:lpwstr/>
      </vt:variant>
      <vt:variant>
        <vt:lpwstr>_Toc151934596</vt:lpwstr>
      </vt:variant>
      <vt:variant>
        <vt:i4>1441846</vt:i4>
      </vt:variant>
      <vt:variant>
        <vt:i4>671</vt:i4>
      </vt:variant>
      <vt:variant>
        <vt:i4>0</vt:i4>
      </vt:variant>
      <vt:variant>
        <vt:i4>5</vt:i4>
      </vt:variant>
      <vt:variant>
        <vt:lpwstr/>
      </vt:variant>
      <vt:variant>
        <vt:lpwstr>_Toc151934595</vt:lpwstr>
      </vt:variant>
      <vt:variant>
        <vt:i4>1441846</vt:i4>
      </vt:variant>
      <vt:variant>
        <vt:i4>665</vt:i4>
      </vt:variant>
      <vt:variant>
        <vt:i4>0</vt:i4>
      </vt:variant>
      <vt:variant>
        <vt:i4>5</vt:i4>
      </vt:variant>
      <vt:variant>
        <vt:lpwstr/>
      </vt:variant>
      <vt:variant>
        <vt:lpwstr>_Toc151934594</vt:lpwstr>
      </vt:variant>
      <vt:variant>
        <vt:i4>1441846</vt:i4>
      </vt:variant>
      <vt:variant>
        <vt:i4>659</vt:i4>
      </vt:variant>
      <vt:variant>
        <vt:i4>0</vt:i4>
      </vt:variant>
      <vt:variant>
        <vt:i4>5</vt:i4>
      </vt:variant>
      <vt:variant>
        <vt:lpwstr/>
      </vt:variant>
      <vt:variant>
        <vt:lpwstr>_Toc151934593</vt:lpwstr>
      </vt:variant>
      <vt:variant>
        <vt:i4>1441846</vt:i4>
      </vt:variant>
      <vt:variant>
        <vt:i4>653</vt:i4>
      </vt:variant>
      <vt:variant>
        <vt:i4>0</vt:i4>
      </vt:variant>
      <vt:variant>
        <vt:i4>5</vt:i4>
      </vt:variant>
      <vt:variant>
        <vt:lpwstr/>
      </vt:variant>
      <vt:variant>
        <vt:lpwstr>_Toc151934592</vt:lpwstr>
      </vt:variant>
      <vt:variant>
        <vt:i4>1441846</vt:i4>
      </vt:variant>
      <vt:variant>
        <vt:i4>647</vt:i4>
      </vt:variant>
      <vt:variant>
        <vt:i4>0</vt:i4>
      </vt:variant>
      <vt:variant>
        <vt:i4>5</vt:i4>
      </vt:variant>
      <vt:variant>
        <vt:lpwstr/>
      </vt:variant>
      <vt:variant>
        <vt:lpwstr>_Toc151934591</vt:lpwstr>
      </vt:variant>
      <vt:variant>
        <vt:i4>1441846</vt:i4>
      </vt:variant>
      <vt:variant>
        <vt:i4>641</vt:i4>
      </vt:variant>
      <vt:variant>
        <vt:i4>0</vt:i4>
      </vt:variant>
      <vt:variant>
        <vt:i4>5</vt:i4>
      </vt:variant>
      <vt:variant>
        <vt:lpwstr/>
      </vt:variant>
      <vt:variant>
        <vt:lpwstr>_Toc151934590</vt:lpwstr>
      </vt:variant>
      <vt:variant>
        <vt:i4>1507382</vt:i4>
      </vt:variant>
      <vt:variant>
        <vt:i4>635</vt:i4>
      </vt:variant>
      <vt:variant>
        <vt:i4>0</vt:i4>
      </vt:variant>
      <vt:variant>
        <vt:i4>5</vt:i4>
      </vt:variant>
      <vt:variant>
        <vt:lpwstr/>
      </vt:variant>
      <vt:variant>
        <vt:lpwstr>_Toc151934589</vt:lpwstr>
      </vt:variant>
      <vt:variant>
        <vt:i4>1507382</vt:i4>
      </vt:variant>
      <vt:variant>
        <vt:i4>629</vt:i4>
      </vt:variant>
      <vt:variant>
        <vt:i4>0</vt:i4>
      </vt:variant>
      <vt:variant>
        <vt:i4>5</vt:i4>
      </vt:variant>
      <vt:variant>
        <vt:lpwstr/>
      </vt:variant>
      <vt:variant>
        <vt:lpwstr>_Toc151934588</vt:lpwstr>
      </vt:variant>
      <vt:variant>
        <vt:i4>1507382</vt:i4>
      </vt:variant>
      <vt:variant>
        <vt:i4>623</vt:i4>
      </vt:variant>
      <vt:variant>
        <vt:i4>0</vt:i4>
      </vt:variant>
      <vt:variant>
        <vt:i4>5</vt:i4>
      </vt:variant>
      <vt:variant>
        <vt:lpwstr/>
      </vt:variant>
      <vt:variant>
        <vt:lpwstr>_Toc151934587</vt:lpwstr>
      </vt:variant>
      <vt:variant>
        <vt:i4>1507382</vt:i4>
      </vt:variant>
      <vt:variant>
        <vt:i4>617</vt:i4>
      </vt:variant>
      <vt:variant>
        <vt:i4>0</vt:i4>
      </vt:variant>
      <vt:variant>
        <vt:i4>5</vt:i4>
      </vt:variant>
      <vt:variant>
        <vt:lpwstr/>
      </vt:variant>
      <vt:variant>
        <vt:lpwstr>_Toc151934586</vt:lpwstr>
      </vt:variant>
      <vt:variant>
        <vt:i4>1507382</vt:i4>
      </vt:variant>
      <vt:variant>
        <vt:i4>611</vt:i4>
      </vt:variant>
      <vt:variant>
        <vt:i4>0</vt:i4>
      </vt:variant>
      <vt:variant>
        <vt:i4>5</vt:i4>
      </vt:variant>
      <vt:variant>
        <vt:lpwstr/>
      </vt:variant>
      <vt:variant>
        <vt:lpwstr>_Toc151934585</vt:lpwstr>
      </vt:variant>
      <vt:variant>
        <vt:i4>1638461</vt:i4>
      </vt:variant>
      <vt:variant>
        <vt:i4>602</vt:i4>
      </vt:variant>
      <vt:variant>
        <vt:i4>0</vt:i4>
      </vt:variant>
      <vt:variant>
        <vt:i4>5</vt:i4>
      </vt:variant>
      <vt:variant>
        <vt:lpwstr/>
      </vt:variant>
      <vt:variant>
        <vt:lpwstr>_Toc151981536</vt:lpwstr>
      </vt:variant>
      <vt:variant>
        <vt:i4>1638461</vt:i4>
      </vt:variant>
      <vt:variant>
        <vt:i4>596</vt:i4>
      </vt:variant>
      <vt:variant>
        <vt:i4>0</vt:i4>
      </vt:variant>
      <vt:variant>
        <vt:i4>5</vt:i4>
      </vt:variant>
      <vt:variant>
        <vt:lpwstr/>
      </vt:variant>
      <vt:variant>
        <vt:lpwstr>_Toc151981535</vt:lpwstr>
      </vt:variant>
      <vt:variant>
        <vt:i4>1638461</vt:i4>
      </vt:variant>
      <vt:variant>
        <vt:i4>590</vt:i4>
      </vt:variant>
      <vt:variant>
        <vt:i4>0</vt:i4>
      </vt:variant>
      <vt:variant>
        <vt:i4>5</vt:i4>
      </vt:variant>
      <vt:variant>
        <vt:lpwstr/>
      </vt:variant>
      <vt:variant>
        <vt:lpwstr>_Toc151981534</vt:lpwstr>
      </vt:variant>
      <vt:variant>
        <vt:i4>1638461</vt:i4>
      </vt:variant>
      <vt:variant>
        <vt:i4>584</vt:i4>
      </vt:variant>
      <vt:variant>
        <vt:i4>0</vt:i4>
      </vt:variant>
      <vt:variant>
        <vt:i4>5</vt:i4>
      </vt:variant>
      <vt:variant>
        <vt:lpwstr/>
      </vt:variant>
      <vt:variant>
        <vt:lpwstr>_Toc151981533</vt:lpwstr>
      </vt:variant>
      <vt:variant>
        <vt:i4>1638461</vt:i4>
      </vt:variant>
      <vt:variant>
        <vt:i4>578</vt:i4>
      </vt:variant>
      <vt:variant>
        <vt:i4>0</vt:i4>
      </vt:variant>
      <vt:variant>
        <vt:i4>5</vt:i4>
      </vt:variant>
      <vt:variant>
        <vt:lpwstr/>
      </vt:variant>
      <vt:variant>
        <vt:lpwstr>_Toc151981532</vt:lpwstr>
      </vt:variant>
      <vt:variant>
        <vt:i4>1638461</vt:i4>
      </vt:variant>
      <vt:variant>
        <vt:i4>572</vt:i4>
      </vt:variant>
      <vt:variant>
        <vt:i4>0</vt:i4>
      </vt:variant>
      <vt:variant>
        <vt:i4>5</vt:i4>
      </vt:variant>
      <vt:variant>
        <vt:lpwstr/>
      </vt:variant>
      <vt:variant>
        <vt:lpwstr>_Toc151981531</vt:lpwstr>
      </vt:variant>
      <vt:variant>
        <vt:i4>1638461</vt:i4>
      </vt:variant>
      <vt:variant>
        <vt:i4>566</vt:i4>
      </vt:variant>
      <vt:variant>
        <vt:i4>0</vt:i4>
      </vt:variant>
      <vt:variant>
        <vt:i4>5</vt:i4>
      </vt:variant>
      <vt:variant>
        <vt:lpwstr/>
      </vt:variant>
      <vt:variant>
        <vt:lpwstr>_Toc151981530</vt:lpwstr>
      </vt:variant>
      <vt:variant>
        <vt:i4>1572925</vt:i4>
      </vt:variant>
      <vt:variant>
        <vt:i4>560</vt:i4>
      </vt:variant>
      <vt:variant>
        <vt:i4>0</vt:i4>
      </vt:variant>
      <vt:variant>
        <vt:i4>5</vt:i4>
      </vt:variant>
      <vt:variant>
        <vt:lpwstr/>
      </vt:variant>
      <vt:variant>
        <vt:lpwstr>_Toc151981529</vt:lpwstr>
      </vt:variant>
      <vt:variant>
        <vt:i4>1572925</vt:i4>
      </vt:variant>
      <vt:variant>
        <vt:i4>554</vt:i4>
      </vt:variant>
      <vt:variant>
        <vt:i4>0</vt:i4>
      </vt:variant>
      <vt:variant>
        <vt:i4>5</vt:i4>
      </vt:variant>
      <vt:variant>
        <vt:lpwstr/>
      </vt:variant>
      <vt:variant>
        <vt:lpwstr>_Toc151981528</vt:lpwstr>
      </vt:variant>
      <vt:variant>
        <vt:i4>1572925</vt:i4>
      </vt:variant>
      <vt:variant>
        <vt:i4>548</vt:i4>
      </vt:variant>
      <vt:variant>
        <vt:i4>0</vt:i4>
      </vt:variant>
      <vt:variant>
        <vt:i4>5</vt:i4>
      </vt:variant>
      <vt:variant>
        <vt:lpwstr/>
      </vt:variant>
      <vt:variant>
        <vt:lpwstr>_Toc151981527</vt:lpwstr>
      </vt:variant>
      <vt:variant>
        <vt:i4>1572925</vt:i4>
      </vt:variant>
      <vt:variant>
        <vt:i4>542</vt:i4>
      </vt:variant>
      <vt:variant>
        <vt:i4>0</vt:i4>
      </vt:variant>
      <vt:variant>
        <vt:i4>5</vt:i4>
      </vt:variant>
      <vt:variant>
        <vt:lpwstr/>
      </vt:variant>
      <vt:variant>
        <vt:lpwstr>_Toc151981526</vt:lpwstr>
      </vt:variant>
      <vt:variant>
        <vt:i4>1572925</vt:i4>
      </vt:variant>
      <vt:variant>
        <vt:i4>536</vt:i4>
      </vt:variant>
      <vt:variant>
        <vt:i4>0</vt:i4>
      </vt:variant>
      <vt:variant>
        <vt:i4>5</vt:i4>
      </vt:variant>
      <vt:variant>
        <vt:lpwstr/>
      </vt:variant>
      <vt:variant>
        <vt:lpwstr>_Toc151981525</vt:lpwstr>
      </vt:variant>
      <vt:variant>
        <vt:i4>1572925</vt:i4>
      </vt:variant>
      <vt:variant>
        <vt:i4>530</vt:i4>
      </vt:variant>
      <vt:variant>
        <vt:i4>0</vt:i4>
      </vt:variant>
      <vt:variant>
        <vt:i4>5</vt:i4>
      </vt:variant>
      <vt:variant>
        <vt:lpwstr/>
      </vt:variant>
      <vt:variant>
        <vt:lpwstr>_Toc151981524</vt:lpwstr>
      </vt:variant>
      <vt:variant>
        <vt:i4>1572925</vt:i4>
      </vt:variant>
      <vt:variant>
        <vt:i4>524</vt:i4>
      </vt:variant>
      <vt:variant>
        <vt:i4>0</vt:i4>
      </vt:variant>
      <vt:variant>
        <vt:i4>5</vt:i4>
      </vt:variant>
      <vt:variant>
        <vt:lpwstr/>
      </vt:variant>
      <vt:variant>
        <vt:lpwstr>_Toc151981523</vt:lpwstr>
      </vt:variant>
      <vt:variant>
        <vt:i4>1572925</vt:i4>
      </vt:variant>
      <vt:variant>
        <vt:i4>518</vt:i4>
      </vt:variant>
      <vt:variant>
        <vt:i4>0</vt:i4>
      </vt:variant>
      <vt:variant>
        <vt:i4>5</vt:i4>
      </vt:variant>
      <vt:variant>
        <vt:lpwstr/>
      </vt:variant>
      <vt:variant>
        <vt:lpwstr>_Toc151981522</vt:lpwstr>
      </vt:variant>
      <vt:variant>
        <vt:i4>1572925</vt:i4>
      </vt:variant>
      <vt:variant>
        <vt:i4>512</vt:i4>
      </vt:variant>
      <vt:variant>
        <vt:i4>0</vt:i4>
      </vt:variant>
      <vt:variant>
        <vt:i4>5</vt:i4>
      </vt:variant>
      <vt:variant>
        <vt:lpwstr/>
      </vt:variant>
      <vt:variant>
        <vt:lpwstr>_Toc151981521</vt:lpwstr>
      </vt:variant>
      <vt:variant>
        <vt:i4>1572925</vt:i4>
      </vt:variant>
      <vt:variant>
        <vt:i4>506</vt:i4>
      </vt:variant>
      <vt:variant>
        <vt:i4>0</vt:i4>
      </vt:variant>
      <vt:variant>
        <vt:i4>5</vt:i4>
      </vt:variant>
      <vt:variant>
        <vt:lpwstr/>
      </vt:variant>
      <vt:variant>
        <vt:lpwstr>_Toc151981520</vt:lpwstr>
      </vt:variant>
      <vt:variant>
        <vt:i4>1769533</vt:i4>
      </vt:variant>
      <vt:variant>
        <vt:i4>500</vt:i4>
      </vt:variant>
      <vt:variant>
        <vt:i4>0</vt:i4>
      </vt:variant>
      <vt:variant>
        <vt:i4>5</vt:i4>
      </vt:variant>
      <vt:variant>
        <vt:lpwstr/>
      </vt:variant>
      <vt:variant>
        <vt:lpwstr>_Toc151981519</vt:lpwstr>
      </vt:variant>
      <vt:variant>
        <vt:i4>1769533</vt:i4>
      </vt:variant>
      <vt:variant>
        <vt:i4>494</vt:i4>
      </vt:variant>
      <vt:variant>
        <vt:i4>0</vt:i4>
      </vt:variant>
      <vt:variant>
        <vt:i4>5</vt:i4>
      </vt:variant>
      <vt:variant>
        <vt:lpwstr/>
      </vt:variant>
      <vt:variant>
        <vt:lpwstr>_Toc151981518</vt:lpwstr>
      </vt:variant>
      <vt:variant>
        <vt:i4>1769533</vt:i4>
      </vt:variant>
      <vt:variant>
        <vt:i4>488</vt:i4>
      </vt:variant>
      <vt:variant>
        <vt:i4>0</vt:i4>
      </vt:variant>
      <vt:variant>
        <vt:i4>5</vt:i4>
      </vt:variant>
      <vt:variant>
        <vt:lpwstr/>
      </vt:variant>
      <vt:variant>
        <vt:lpwstr>_Toc151981517</vt:lpwstr>
      </vt:variant>
      <vt:variant>
        <vt:i4>1769533</vt:i4>
      </vt:variant>
      <vt:variant>
        <vt:i4>482</vt:i4>
      </vt:variant>
      <vt:variant>
        <vt:i4>0</vt:i4>
      </vt:variant>
      <vt:variant>
        <vt:i4>5</vt:i4>
      </vt:variant>
      <vt:variant>
        <vt:lpwstr/>
      </vt:variant>
      <vt:variant>
        <vt:lpwstr>_Toc151981516</vt:lpwstr>
      </vt:variant>
      <vt:variant>
        <vt:i4>1769533</vt:i4>
      </vt:variant>
      <vt:variant>
        <vt:i4>476</vt:i4>
      </vt:variant>
      <vt:variant>
        <vt:i4>0</vt:i4>
      </vt:variant>
      <vt:variant>
        <vt:i4>5</vt:i4>
      </vt:variant>
      <vt:variant>
        <vt:lpwstr/>
      </vt:variant>
      <vt:variant>
        <vt:lpwstr>_Toc151981515</vt:lpwstr>
      </vt:variant>
      <vt:variant>
        <vt:i4>1769533</vt:i4>
      </vt:variant>
      <vt:variant>
        <vt:i4>470</vt:i4>
      </vt:variant>
      <vt:variant>
        <vt:i4>0</vt:i4>
      </vt:variant>
      <vt:variant>
        <vt:i4>5</vt:i4>
      </vt:variant>
      <vt:variant>
        <vt:lpwstr/>
      </vt:variant>
      <vt:variant>
        <vt:lpwstr>_Toc151981514</vt:lpwstr>
      </vt:variant>
      <vt:variant>
        <vt:i4>1769533</vt:i4>
      </vt:variant>
      <vt:variant>
        <vt:i4>464</vt:i4>
      </vt:variant>
      <vt:variant>
        <vt:i4>0</vt:i4>
      </vt:variant>
      <vt:variant>
        <vt:i4>5</vt:i4>
      </vt:variant>
      <vt:variant>
        <vt:lpwstr/>
      </vt:variant>
      <vt:variant>
        <vt:lpwstr>_Toc151981513</vt:lpwstr>
      </vt:variant>
      <vt:variant>
        <vt:i4>1769533</vt:i4>
      </vt:variant>
      <vt:variant>
        <vt:i4>458</vt:i4>
      </vt:variant>
      <vt:variant>
        <vt:i4>0</vt:i4>
      </vt:variant>
      <vt:variant>
        <vt:i4>5</vt:i4>
      </vt:variant>
      <vt:variant>
        <vt:lpwstr/>
      </vt:variant>
      <vt:variant>
        <vt:lpwstr>_Toc151981512</vt:lpwstr>
      </vt:variant>
      <vt:variant>
        <vt:i4>1769533</vt:i4>
      </vt:variant>
      <vt:variant>
        <vt:i4>452</vt:i4>
      </vt:variant>
      <vt:variant>
        <vt:i4>0</vt:i4>
      </vt:variant>
      <vt:variant>
        <vt:i4>5</vt:i4>
      </vt:variant>
      <vt:variant>
        <vt:lpwstr/>
      </vt:variant>
      <vt:variant>
        <vt:lpwstr>_Toc151981511</vt:lpwstr>
      </vt:variant>
      <vt:variant>
        <vt:i4>1769533</vt:i4>
      </vt:variant>
      <vt:variant>
        <vt:i4>446</vt:i4>
      </vt:variant>
      <vt:variant>
        <vt:i4>0</vt:i4>
      </vt:variant>
      <vt:variant>
        <vt:i4>5</vt:i4>
      </vt:variant>
      <vt:variant>
        <vt:lpwstr/>
      </vt:variant>
      <vt:variant>
        <vt:lpwstr>_Toc151981510</vt:lpwstr>
      </vt:variant>
      <vt:variant>
        <vt:i4>1703997</vt:i4>
      </vt:variant>
      <vt:variant>
        <vt:i4>440</vt:i4>
      </vt:variant>
      <vt:variant>
        <vt:i4>0</vt:i4>
      </vt:variant>
      <vt:variant>
        <vt:i4>5</vt:i4>
      </vt:variant>
      <vt:variant>
        <vt:lpwstr/>
      </vt:variant>
      <vt:variant>
        <vt:lpwstr>_Toc151981509</vt:lpwstr>
      </vt:variant>
      <vt:variant>
        <vt:i4>1703997</vt:i4>
      </vt:variant>
      <vt:variant>
        <vt:i4>434</vt:i4>
      </vt:variant>
      <vt:variant>
        <vt:i4>0</vt:i4>
      </vt:variant>
      <vt:variant>
        <vt:i4>5</vt:i4>
      </vt:variant>
      <vt:variant>
        <vt:lpwstr/>
      </vt:variant>
      <vt:variant>
        <vt:lpwstr>_Toc151981508</vt:lpwstr>
      </vt:variant>
      <vt:variant>
        <vt:i4>1703997</vt:i4>
      </vt:variant>
      <vt:variant>
        <vt:i4>428</vt:i4>
      </vt:variant>
      <vt:variant>
        <vt:i4>0</vt:i4>
      </vt:variant>
      <vt:variant>
        <vt:i4>5</vt:i4>
      </vt:variant>
      <vt:variant>
        <vt:lpwstr/>
      </vt:variant>
      <vt:variant>
        <vt:lpwstr>_Toc151981507</vt:lpwstr>
      </vt:variant>
      <vt:variant>
        <vt:i4>1703997</vt:i4>
      </vt:variant>
      <vt:variant>
        <vt:i4>422</vt:i4>
      </vt:variant>
      <vt:variant>
        <vt:i4>0</vt:i4>
      </vt:variant>
      <vt:variant>
        <vt:i4>5</vt:i4>
      </vt:variant>
      <vt:variant>
        <vt:lpwstr/>
      </vt:variant>
      <vt:variant>
        <vt:lpwstr>_Toc151981506</vt:lpwstr>
      </vt:variant>
      <vt:variant>
        <vt:i4>1703997</vt:i4>
      </vt:variant>
      <vt:variant>
        <vt:i4>416</vt:i4>
      </vt:variant>
      <vt:variant>
        <vt:i4>0</vt:i4>
      </vt:variant>
      <vt:variant>
        <vt:i4>5</vt:i4>
      </vt:variant>
      <vt:variant>
        <vt:lpwstr/>
      </vt:variant>
      <vt:variant>
        <vt:lpwstr>_Toc151981505</vt:lpwstr>
      </vt:variant>
      <vt:variant>
        <vt:i4>1703997</vt:i4>
      </vt:variant>
      <vt:variant>
        <vt:i4>410</vt:i4>
      </vt:variant>
      <vt:variant>
        <vt:i4>0</vt:i4>
      </vt:variant>
      <vt:variant>
        <vt:i4>5</vt:i4>
      </vt:variant>
      <vt:variant>
        <vt:lpwstr/>
      </vt:variant>
      <vt:variant>
        <vt:lpwstr>_Toc151981504</vt:lpwstr>
      </vt:variant>
      <vt:variant>
        <vt:i4>1703997</vt:i4>
      </vt:variant>
      <vt:variant>
        <vt:i4>404</vt:i4>
      </vt:variant>
      <vt:variant>
        <vt:i4>0</vt:i4>
      </vt:variant>
      <vt:variant>
        <vt:i4>5</vt:i4>
      </vt:variant>
      <vt:variant>
        <vt:lpwstr/>
      </vt:variant>
      <vt:variant>
        <vt:lpwstr>_Toc151981503</vt:lpwstr>
      </vt:variant>
      <vt:variant>
        <vt:i4>1703997</vt:i4>
      </vt:variant>
      <vt:variant>
        <vt:i4>398</vt:i4>
      </vt:variant>
      <vt:variant>
        <vt:i4>0</vt:i4>
      </vt:variant>
      <vt:variant>
        <vt:i4>5</vt:i4>
      </vt:variant>
      <vt:variant>
        <vt:lpwstr/>
      </vt:variant>
      <vt:variant>
        <vt:lpwstr>_Toc151981502</vt:lpwstr>
      </vt:variant>
      <vt:variant>
        <vt:i4>1703997</vt:i4>
      </vt:variant>
      <vt:variant>
        <vt:i4>392</vt:i4>
      </vt:variant>
      <vt:variant>
        <vt:i4>0</vt:i4>
      </vt:variant>
      <vt:variant>
        <vt:i4>5</vt:i4>
      </vt:variant>
      <vt:variant>
        <vt:lpwstr/>
      </vt:variant>
      <vt:variant>
        <vt:lpwstr>_Toc151981501</vt:lpwstr>
      </vt:variant>
      <vt:variant>
        <vt:i4>1703997</vt:i4>
      </vt:variant>
      <vt:variant>
        <vt:i4>386</vt:i4>
      </vt:variant>
      <vt:variant>
        <vt:i4>0</vt:i4>
      </vt:variant>
      <vt:variant>
        <vt:i4>5</vt:i4>
      </vt:variant>
      <vt:variant>
        <vt:lpwstr/>
      </vt:variant>
      <vt:variant>
        <vt:lpwstr>_Toc151981500</vt:lpwstr>
      </vt:variant>
      <vt:variant>
        <vt:i4>1245244</vt:i4>
      </vt:variant>
      <vt:variant>
        <vt:i4>380</vt:i4>
      </vt:variant>
      <vt:variant>
        <vt:i4>0</vt:i4>
      </vt:variant>
      <vt:variant>
        <vt:i4>5</vt:i4>
      </vt:variant>
      <vt:variant>
        <vt:lpwstr/>
      </vt:variant>
      <vt:variant>
        <vt:lpwstr>_Toc151981499</vt:lpwstr>
      </vt:variant>
      <vt:variant>
        <vt:i4>1245244</vt:i4>
      </vt:variant>
      <vt:variant>
        <vt:i4>374</vt:i4>
      </vt:variant>
      <vt:variant>
        <vt:i4>0</vt:i4>
      </vt:variant>
      <vt:variant>
        <vt:i4>5</vt:i4>
      </vt:variant>
      <vt:variant>
        <vt:lpwstr/>
      </vt:variant>
      <vt:variant>
        <vt:lpwstr>_Toc151981498</vt:lpwstr>
      </vt:variant>
      <vt:variant>
        <vt:i4>1245244</vt:i4>
      </vt:variant>
      <vt:variant>
        <vt:i4>368</vt:i4>
      </vt:variant>
      <vt:variant>
        <vt:i4>0</vt:i4>
      </vt:variant>
      <vt:variant>
        <vt:i4>5</vt:i4>
      </vt:variant>
      <vt:variant>
        <vt:lpwstr/>
      </vt:variant>
      <vt:variant>
        <vt:lpwstr>_Toc151981497</vt:lpwstr>
      </vt:variant>
      <vt:variant>
        <vt:i4>1245244</vt:i4>
      </vt:variant>
      <vt:variant>
        <vt:i4>362</vt:i4>
      </vt:variant>
      <vt:variant>
        <vt:i4>0</vt:i4>
      </vt:variant>
      <vt:variant>
        <vt:i4>5</vt:i4>
      </vt:variant>
      <vt:variant>
        <vt:lpwstr/>
      </vt:variant>
      <vt:variant>
        <vt:lpwstr>_Toc151981496</vt:lpwstr>
      </vt:variant>
      <vt:variant>
        <vt:i4>1245244</vt:i4>
      </vt:variant>
      <vt:variant>
        <vt:i4>356</vt:i4>
      </vt:variant>
      <vt:variant>
        <vt:i4>0</vt:i4>
      </vt:variant>
      <vt:variant>
        <vt:i4>5</vt:i4>
      </vt:variant>
      <vt:variant>
        <vt:lpwstr/>
      </vt:variant>
      <vt:variant>
        <vt:lpwstr>_Toc151981495</vt:lpwstr>
      </vt:variant>
      <vt:variant>
        <vt:i4>1245244</vt:i4>
      </vt:variant>
      <vt:variant>
        <vt:i4>350</vt:i4>
      </vt:variant>
      <vt:variant>
        <vt:i4>0</vt:i4>
      </vt:variant>
      <vt:variant>
        <vt:i4>5</vt:i4>
      </vt:variant>
      <vt:variant>
        <vt:lpwstr/>
      </vt:variant>
      <vt:variant>
        <vt:lpwstr>_Toc151981494</vt:lpwstr>
      </vt:variant>
      <vt:variant>
        <vt:i4>1245244</vt:i4>
      </vt:variant>
      <vt:variant>
        <vt:i4>344</vt:i4>
      </vt:variant>
      <vt:variant>
        <vt:i4>0</vt:i4>
      </vt:variant>
      <vt:variant>
        <vt:i4>5</vt:i4>
      </vt:variant>
      <vt:variant>
        <vt:lpwstr/>
      </vt:variant>
      <vt:variant>
        <vt:lpwstr>_Toc151981493</vt:lpwstr>
      </vt:variant>
      <vt:variant>
        <vt:i4>1245244</vt:i4>
      </vt:variant>
      <vt:variant>
        <vt:i4>338</vt:i4>
      </vt:variant>
      <vt:variant>
        <vt:i4>0</vt:i4>
      </vt:variant>
      <vt:variant>
        <vt:i4>5</vt:i4>
      </vt:variant>
      <vt:variant>
        <vt:lpwstr/>
      </vt:variant>
      <vt:variant>
        <vt:lpwstr>_Toc151981492</vt:lpwstr>
      </vt:variant>
      <vt:variant>
        <vt:i4>1245244</vt:i4>
      </vt:variant>
      <vt:variant>
        <vt:i4>332</vt:i4>
      </vt:variant>
      <vt:variant>
        <vt:i4>0</vt:i4>
      </vt:variant>
      <vt:variant>
        <vt:i4>5</vt:i4>
      </vt:variant>
      <vt:variant>
        <vt:lpwstr/>
      </vt:variant>
      <vt:variant>
        <vt:lpwstr>_Toc151981491</vt:lpwstr>
      </vt:variant>
      <vt:variant>
        <vt:i4>1245244</vt:i4>
      </vt:variant>
      <vt:variant>
        <vt:i4>326</vt:i4>
      </vt:variant>
      <vt:variant>
        <vt:i4>0</vt:i4>
      </vt:variant>
      <vt:variant>
        <vt:i4>5</vt:i4>
      </vt:variant>
      <vt:variant>
        <vt:lpwstr/>
      </vt:variant>
      <vt:variant>
        <vt:lpwstr>_Toc151981490</vt:lpwstr>
      </vt:variant>
      <vt:variant>
        <vt:i4>1179708</vt:i4>
      </vt:variant>
      <vt:variant>
        <vt:i4>320</vt:i4>
      </vt:variant>
      <vt:variant>
        <vt:i4>0</vt:i4>
      </vt:variant>
      <vt:variant>
        <vt:i4>5</vt:i4>
      </vt:variant>
      <vt:variant>
        <vt:lpwstr/>
      </vt:variant>
      <vt:variant>
        <vt:lpwstr>_Toc151981489</vt:lpwstr>
      </vt:variant>
      <vt:variant>
        <vt:i4>1179708</vt:i4>
      </vt:variant>
      <vt:variant>
        <vt:i4>314</vt:i4>
      </vt:variant>
      <vt:variant>
        <vt:i4>0</vt:i4>
      </vt:variant>
      <vt:variant>
        <vt:i4>5</vt:i4>
      </vt:variant>
      <vt:variant>
        <vt:lpwstr/>
      </vt:variant>
      <vt:variant>
        <vt:lpwstr>_Toc151981488</vt:lpwstr>
      </vt:variant>
      <vt:variant>
        <vt:i4>1179708</vt:i4>
      </vt:variant>
      <vt:variant>
        <vt:i4>308</vt:i4>
      </vt:variant>
      <vt:variant>
        <vt:i4>0</vt:i4>
      </vt:variant>
      <vt:variant>
        <vt:i4>5</vt:i4>
      </vt:variant>
      <vt:variant>
        <vt:lpwstr/>
      </vt:variant>
      <vt:variant>
        <vt:lpwstr>_Toc151981487</vt:lpwstr>
      </vt:variant>
      <vt:variant>
        <vt:i4>1179708</vt:i4>
      </vt:variant>
      <vt:variant>
        <vt:i4>302</vt:i4>
      </vt:variant>
      <vt:variant>
        <vt:i4>0</vt:i4>
      </vt:variant>
      <vt:variant>
        <vt:i4>5</vt:i4>
      </vt:variant>
      <vt:variant>
        <vt:lpwstr/>
      </vt:variant>
      <vt:variant>
        <vt:lpwstr>_Toc151981486</vt:lpwstr>
      </vt:variant>
      <vt:variant>
        <vt:i4>1179708</vt:i4>
      </vt:variant>
      <vt:variant>
        <vt:i4>296</vt:i4>
      </vt:variant>
      <vt:variant>
        <vt:i4>0</vt:i4>
      </vt:variant>
      <vt:variant>
        <vt:i4>5</vt:i4>
      </vt:variant>
      <vt:variant>
        <vt:lpwstr/>
      </vt:variant>
      <vt:variant>
        <vt:lpwstr>_Toc151981485</vt:lpwstr>
      </vt:variant>
      <vt:variant>
        <vt:i4>1179708</vt:i4>
      </vt:variant>
      <vt:variant>
        <vt:i4>290</vt:i4>
      </vt:variant>
      <vt:variant>
        <vt:i4>0</vt:i4>
      </vt:variant>
      <vt:variant>
        <vt:i4>5</vt:i4>
      </vt:variant>
      <vt:variant>
        <vt:lpwstr/>
      </vt:variant>
      <vt:variant>
        <vt:lpwstr>_Toc151981484</vt:lpwstr>
      </vt:variant>
      <vt:variant>
        <vt:i4>1179708</vt:i4>
      </vt:variant>
      <vt:variant>
        <vt:i4>284</vt:i4>
      </vt:variant>
      <vt:variant>
        <vt:i4>0</vt:i4>
      </vt:variant>
      <vt:variant>
        <vt:i4>5</vt:i4>
      </vt:variant>
      <vt:variant>
        <vt:lpwstr/>
      </vt:variant>
      <vt:variant>
        <vt:lpwstr>_Toc151981483</vt:lpwstr>
      </vt:variant>
      <vt:variant>
        <vt:i4>1179708</vt:i4>
      </vt:variant>
      <vt:variant>
        <vt:i4>278</vt:i4>
      </vt:variant>
      <vt:variant>
        <vt:i4>0</vt:i4>
      </vt:variant>
      <vt:variant>
        <vt:i4>5</vt:i4>
      </vt:variant>
      <vt:variant>
        <vt:lpwstr/>
      </vt:variant>
      <vt:variant>
        <vt:lpwstr>_Toc151981482</vt:lpwstr>
      </vt:variant>
      <vt:variant>
        <vt:i4>1179708</vt:i4>
      </vt:variant>
      <vt:variant>
        <vt:i4>272</vt:i4>
      </vt:variant>
      <vt:variant>
        <vt:i4>0</vt:i4>
      </vt:variant>
      <vt:variant>
        <vt:i4>5</vt:i4>
      </vt:variant>
      <vt:variant>
        <vt:lpwstr/>
      </vt:variant>
      <vt:variant>
        <vt:lpwstr>_Toc151981481</vt:lpwstr>
      </vt:variant>
      <vt:variant>
        <vt:i4>1179708</vt:i4>
      </vt:variant>
      <vt:variant>
        <vt:i4>266</vt:i4>
      </vt:variant>
      <vt:variant>
        <vt:i4>0</vt:i4>
      </vt:variant>
      <vt:variant>
        <vt:i4>5</vt:i4>
      </vt:variant>
      <vt:variant>
        <vt:lpwstr/>
      </vt:variant>
      <vt:variant>
        <vt:lpwstr>_Toc151981480</vt:lpwstr>
      </vt:variant>
      <vt:variant>
        <vt:i4>1900604</vt:i4>
      </vt:variant>
      <vt:variant>
        <vt:i4>260</vt:i4>
      </vt:variant>
      <vt:variant>
        <vt:i4>0</vt:i4>
      </vt:variant>
      <vt:variant>
        <vt:i4>5</vt:i4>
      </vt:variant>
      <vt:variant>
        <vt:lpwstr/>
      </vt:variant>
      <vt:variant>
        <vt:lpwstr>_Toc151981479</vt:lpwstr>
      </vt:variant>
      <vt:variant>
        <vt:i4>1900604</vt:i4>
      </vt:variant>
      <vt:variant>
        <vt:i4>254</vt:i4>
      </vt:variant>
      <vt:variant>
        <vt:i4>0</vt:i4>
      </vt:variant>
      <vt:variant>
        <vt:i4>5</vt:i4>
      </vt:variant>
      <vt:variant>
        <vt:lpwstr/>
      </vt:variant>
      <vt:variant>
        <vt:lpwstr>_Toc151981478</vt:lpwstr>
      </vt:variant>
      <vt:variant>
        <vt:i4>1900604</vt:i4>
      </vt:variant>
      <vt:variant>
        <vt:i4>248</vt:i4>
      </vt:variant>
      <vt:variant>
        <vt:i4>0</vt:i4>
      </vt:variant>
      <vt:variant>
        <vt:i4>5</vt:i4>
      </vt:variant>
      <vt:variant>
        <vt:lpwstr/>
      </vt:variant>
      <vt:variant>
        <vt:lpwstr>_Toc151981477</vt:lpwstr>
      </vt:variant>
      <vt:variant>
        <vt:i4>1900604</vt:i4>
      </vt:variant>
      <vt:variant>
        <vt:i4>242</vt:i4>
      </vt:variant>
      <vt:variant>
        <vt:i4>0</vt:i4>
      </vt:variant>
      <vt:variant>
        <vt:i4>5</vt:i4>
      </vt:variant>
      <vt:variant>
        <vt:lpwstr/>
      </vt:variant>
      <vt:variant>
        <vt:lpwstr>_Toc151981476</vt:lpwstr>
      </vt:variant>
      <vt:variant>
        <vt:i4>1900604</vt:i4>
      </vt:variant>
      <vt:variant>
        <vt:i4>236</vt:i4>
      </vt:variant>
      <vt:variant>
        <vt:i4>0</vt:i4>
      </vt:variant>
      <vt:variant>
        <vt:i4>5</vt:i4>
      </vt:variant>
      <vt:variant>
        <vt:lpwstr/>
      </vt:variant>
      <vt:variant>
        <vt:lpwstr>_Toc151981475</vt:lpwstr>
      </vt:variant>
      <vt:variant>
        <vt:i4>1900604</vt:i4>
      </vt:variant>
      <vt:variant>
        <vt:i4>230</vt:i4>
      </vt:variant>
      <vt:variant>
        <vt:i4>0</vt:i4>
      </vt:variant>
      <vt:variant>
        <vt:i4>5</vt:i4>
      </vt:variant>
      <vt:variant>
        <vt:lpwstr/>
      </vt:variant>
      <vt:variant>
        <vt:lpwstr>_Toc151981474</vt:lpwstr>
      </vt:variant>
      <vt:variant>
        <vt:i4>1900604</vt:i4>
      </vt:variant>
      <vt:variant>
        <vt:i4>224</vt:i4>
      </vt:variant>
      <vt:variant>
        <vt:i4>0</vt:i4>
      </vt:variant>
      <vt:variant>
        <vt:i4>5</vt:i4>
      </vt:variant>
      <vt:variant>
        <vt:lpwstr/>
      </vt:variant>
      <vt:variant>
        <vt:lpwstr>_Toc151981473</vt:lpwstr>
      </vt:variant>
      <vt:variant>
        <vt:i4>1900604</vt:i4>
      </vt:variant>
      <vt:variant>
        <vt:i4>218</vt:i4>
      </vt:variant>
      <vt:variant>
        <vt:i4>0</vt:i4>
      </vt:variant>
      <vt:variant>
        <vt:i4>5</vt:i4>
      </vt:variant>
      <vt:variant>
        <vt:lpwstr/>
      </vt:variant>
      <vt:variant>
        <vt:lpwstr>_Toc151981472</vt:lpwstr>
      </vt:variant>
      <vt:variant>
        <vt:i4>1900604</vt:i4>
      </vt:variant>
      <vt:variant>
        <vt:i4>212</vt:i4>
      </vt:variant>
      <vt:variant>
        <vt:i4>0</vt:i4>
      </vt:variant>
      <vt:variant>
        <vt:i4>5</vt:i4>
      </vt:variant>
      <vt:variant>
        <vt:lpwstr/>
      </vt:variant>
      <vt:variant>
        <vt:lpwstr>_Toc151981471</vt:lpwstr>
      </vt:variant>
      <vt:variant>
        <vt:i4>1900604</vt:i4>
      </vt:variant>
      <vt:variant>
        <vt:i4>206</vt:i4>
      </vt:variant>
      <vt:variant>
        <vt:i4>0</vt:i4>
      </vt:variant>
      <vt:variant>
        <vt:i4>5</vt:i4>
      </vt:variant>
      <vt:variant>
        <vt:lpwstr/>
      </vt:variant>
      <vt:variant>
        <vt:lpwstr>_Toc151981470</vt:lpwstr>
      </vt:variant>
      <vt:variant>
        <vt:i4>1835068</vt:i4>
      </vt:variant>
      <vt:variant>
        <vt:i4>200</vt:i4>
      </vt:variant>
      <vt:variant>
        <vt:i4>0</vt:i4>
      </vt:variant>
      <vt:variant>
        <vt:i4>5</vt:i4>
      </vt:variant>
      <vt:variant>
        <vt:lpwstr/>
      </vt:variant>
      <vt:variant>
        <vt:lpwstr>_Toc151981469</vt:lpwstr>
      </vt:variant>
      <vt:variant>
        <vt:i4>1835068</vt:i4>
      </vt:variant>
      <vt:variant>
        <vt:i4>194</vt:i4>
      </vt:variant>
      <vt:variant>
        <vt:i4>0</vt:i4>
      </vt:variant>
      <vt:variant>
        <vt:i4>5</vt:i4>
      </vt:variant>
      <vt:variant>
        <vt:lpwstr/>
      </vt:variant>
      <vt:variant>
        <vt:lpwstr>_Toc151981468</vt:lpwstr>
      </vt:variant>
      <vt:variant>
        <vt:i4>1835068</vt:i4>
      </vt:variant>
      <vt:variant>
        <vt:i4>188</vt:i4>
      </vt:variant>
      <vt:variant>
        <vt:i4>0</vt:i4>
      </vt:variant>
      <vt:variant>
        <vt:i4>5</vt:i4>
      </vt:variant>
      <vt:variant>
        <vt:lpwstr/>
      </vt:variant>
      <vt:variant>
        <vt:lpwstr>_Toc151981467</vt:lpwstr>
      </vt:variant>
      <vt:variant>
        <vt:i4>1835068</vt:i4>
      </vt:variant>
      <vt:variant>
        <vt:i4>182</vt:i4>
      </vt:variant>
      <vt:variant>
        <vt:i4>0</vt:i4>
      </vt:variant>
      <vt:variant>
        <vt:i4>5</vt:i4>
      </vt:variant>
      <vt:variant>
        <vt:lpwstr/>
      </vt:variant>
      <vt:variant>
        <vt:lpwstr>_Toc151981466</vt:lpwstr>
      </vt:variant>
      <vt:variant>
        <vt:i4>1835068</vt:i4>
      </vt:variant>
      <vt:variant>
        <vt:i4>176</vt:i4>
      </vt:variant>
      <vt:variant>
        <vt:i4>0</vt:i4>
      </vt:variant>
      <vt:variant>
        <vt:i4>5</vt:i4>
      </vt:variant>
      <vt:variant>
        <vt:lpwstr/>
      </vt:variant>
      <vt:variant>
        <vt:lpwstr>_Toc151981465</vt:lpwstr>
      </vt:variant>
      <vt:variant>
        <vt:i4>1835068</vt:i4>
      </vt:variant>
      <vt:variant>
        <vt:i4>170</vt:i4>
      </vt:variant>
      <vt:variant>
        <vt:i4>0</vt:i4>
      </vt:variant>
      <vt:variant>
        <vt:i4>5</vt:i4>
      </vt:variant>
      <vt:variant>
        <vt:lpwstr/>
      </vt:variant>
      <vt:variant>
        <vt:lpwstr>_Toc151981464</vt:lpwstr>
      </vt:variant>
      <vt:variant>
        <vt:i4>1835068</vt:i4>
      </vt:variant>
      <vt:variant>
        <vt:i4>164</vt:i4>
      </vt:variant>
      <vt:variant>
        <vt:i4>0</vt:i4>
      </vt:variant>
      <vt:variant>
        <vt:i4>5</vt:i4>
      </vt:variant>
      <vt:variant>
        <vt:lpwstr/>
      </vt:variant>
      <vt:variant>
        <vt:lpwstr>_Toc151981463</vt:lpwstr>
      </vt:variant>
      <vt:variant>
        <vt:i4>1835068</vt:i4>
      </vt:variant>
      <vt:variant>
        <vt:i4>158</vt:i4>
      </vt:variant>
      <vt:variant>
        <vt:i4>0</vt:i4>
      </vt:variant>
      <vt:variant>
        <vt:i4>5</vt:i4>
      </vt:variant>
      <vt:variant>
        <vt:lpwstr/>
      </vt:variant>
      <vt:variant>
        <vt:lpwstr>_Toc151981462</vt:lpwstr>
      </vt:variant>
      <vt:variant>
        <vt:i4>1835068</vt:i4>
      </vt:variant>
      <vt:variant>
        <vt:i4>152</vt:i4>
      </vt:variant>
      <vt:variant>
        <vt:i4>0</vt:i4>
      </vt:variant>
      <vt:variant>
        <vt:i4>5</vt:i4>
      </vt:variant>
      <vt:variant>
        <vt:lpwstr/>
      </vt:variant>
      <vt:variant>
        <vt:lpwstr>_Toc151981461</vt:lpwstr>
      </vt:variant>
      <vt:variant>
        <vt:i4>1835068</vt:i4>
      </vt:variant>
      <vt:variant>
        <vt:i4>146</vt:i4>
      </vt:variant>
      <vt:variant>
        <vt:i4>0</vt:i4>
      </vt:variant>
      <vt:variant>
        <vt:i4>5</vt:i4>
      </vt:variant>
      <vt:variant>
        <vt:lpwstr/>
      </vt:variant>
      <vt:variant>
        <vt:lpwstr>_Toc151981460</vt:lpwstr>
      </vt:variant>
      <vt:variant>
        <vt:i4>2031676</vt:i4>
      </vt:variant>
      <vt:variant>
        <vt:i4>140</vt:i4>
      </vt:variant>
      <vt:variant>
        <vt:i4>0</vt:i4>
      </vt:variant>
      <vt:variant>
        <vt:i4>5</vt:i4>
      </vt:variant>
      <vt:variant>
        <vt:lpwstr/>
      </vt:variant>
      <vt:variant>
        <vt:lpwstr>_Toc151981459</vt:lpwstr>
      </vt:variant>
      <vt:variant>
        <vt:i4>2031676</vt:i4>
      </vt:variant>
      <vt:variant>
        <vt:i4>134</vt:i4>
      </vt:variant>
      <vt:variant>
        <vt:i4>0</vt:i4>
      </vt:variant>
      <vt:variant>
        <vt:i4>5</vt:i4>
      </vt:variant>
      <vt:variant>
        <vt:lpwstr/>
      </vt:variant>
      <vt:variant>
        <vt:lpwstr>_Toc151981458</vt:lpwstr>
      </vt:variant>
      <vt:variant>
        <vt:i4>2031676</vt:i4>
      </vt:variant>
      <vt:variant>
        <vt:i4>128</vt:i4>
      </vt:variant>
      <vt:variant>
        <vt:i4>0</vt:i4>
      </vt:variant>
      <vt:variant>
        <vt:i4>5</vt:i4>
      </vt:variant>
      <vt:variant>
        <vt:lpwstr/>
      </vt:variant>
      <vt:variant>
        <vt:lpwstr>_Toc151981457</vt:lpwstr>
      </vt:variant>
      <vt:variant>
        <vt:i4>2031676</vt:i4>
      </vt:variant>
      <vt:variant>
        <vt:i4>122</vt:i4>
      </vt:variant>
      <vt:variant>
        <vt:i4>0</vt:i4>
      </vt:variant>
      <vt:variant>
        <vt:i4>5</vt:i4>
      </vt:variant>
      <vt:variant>
        <vt:lpwstr/>
      </vt:variant>
      <vt:variant>
        <vt:lpwstr>_Toc151981456</vt:lpwstr>
      </vt:variant>
      <vt:variant>
        <vt:i4>2031676</vt:i4>
      </vt:variant>
      <vt:variant>
        <vt:i4>116</vt:i4>
      </vt:variant>
      <vt:variant>
        <vt:i4>0</vt:i4>
      </vt:variant>
      <vt:variant>
        <vt:i4>5</vt:i4>
      </vt:variant>
      <vt:variant>
        <vt:lpwstr/>
      </vt:variant>
      <vt:variant>
        <vt:lpwstr>_Toc151981455</vt:lpwstr>
      </vt:variant>
      <vt:variant>
        <vt:i4>2031676</vt:i4>
      </vt:variant>
      <vt:variant>
        <vt:i4>110</vt:i4>
      </vt:variant>
      <vt:variant>
        <vt:i4>0</vt:i4>
      </vt:variant>
      <vt:variant>
        <vt:i4>5</vt:i4>
      </vt:variant>
      <vt:variant>
        <vt:lpwstr/>
      </vt:variant>
      <vt:variant>
        <vt:lpwstr>_Toc151981454</vt:lpwstr>
      </vt:variant>
      <vt:variant>
        <vt:i4>2031676</vt:i4>
      </vt:variant>
      <vt:variant>
        <vt:i4>104</vt:i4>
      </vt:variant>
      <vt:variant>
        <vt:i4>0</vt:i4>
      </vt:variant>
      <vt:variant>
        <vt:i4>5</vt:i4>
      </vt:variant>
      <vt:variant>
        <vt:lpwstr/>
      </vt:variant>
      <vt:variant>
        <vt:lpwstr>_Toc151981453</vt:lpwstr>
      </vt:variant>
      <vt:variant>
        <vt:i4>2031676</vt:i4>
      </vt:variant>
      <vt:variant>
        <vt:i4>98</vt:i4>
      </vt:variant>
      <vt:variant>
        <vt:i4>0</vt:i4>
      </vt:variant>
      <vt:variant>
        <vt:i4>5</vt:i4>
      </vt:variant>
      <vt:variant>
        <vt:lpwstr/>
      </vt:variant>
      <vt:variant>
        <vt:lpwstr>_Toc151981452</vt:lpwstr>
      </vt:variant>
      <vt:variant>
        <vt:i4>2031676</vt:i4>
      </vt:variant>
      <vt:variant>
        <vt:i4>92</vt:i4>
      </vt:variant>
      <vt:variant>
        <vt:i4>0</vt:i4>
      </vt:variant>
      <vt:variant>
        <vt:i4>5</vt:i4>
      </vt:variant>
      <vt:variant>
        <vt:lpwstr/>
      </vt:variant>
      <vt:variant>
        <vt:lpwstr>_Toc151981451</vt:lpwstr>
      </vt:variant>
      <vt:variant>
        <vt:i4>2031676</vt:i4>
      </vt:variant>
      <vt:variant>
        <vt:i4>86</vt:i4>
      </vt:variant>
      <vt:variant>
        <vt:i4>0</vt:i4>
      </vt:variant>
      <vt:variant>
        <vt:i4>5</vt:i4>
      </vt:variant>
      <vt:variant>
        <vt:lpwstr/>
      </vt:variant>
      <vt:variant>
        <vt:lpwstr>_Toc151981450</vt:lpwstr>
      </vt:variant>
      <vt:variant>
        <vt:i4>1966140</vt:i4>
      </vt:variant>
      <vt:variant>
        <vt:i4>80</vt:i4>
      </vt:variant>
      <vt:variant>
        <vt:i4>0</vt:i4>
      </vt:variant>
      <vt:variant>
        <vt:i4>5</vt:i4>
      </vt:variant>
      <vt:variant>
        <vt:lpwstr/>
      </vt:variant>
      <vt:variant>
        <vt:lpwstr>_Toc151981449</vt:lpwstr>
      </vt:variant>
      <vt:variant>
        <vt:i4>1966140</vt:i4>
      </vt:variant>
      <vt:variant>
        <vt:i4>74</vt:i4>
      </vt:variant>
      <vt:variant>
        <vt:i4>0</vt:i4>
      </vt:variant>
      <vt:variant>
        <vt:i4>5</vt:i4>
      </vt:variant>
      <vt:variant>
        <vt:lpwstr/>
      </vt:variant>
      <vt:variant>
        <vt:lpwstr>_Toc151981448</vt:lpwstr>
      </vt:variant>
      <vt:variant>
        <vt:i4>1966140</vt:i4>
      </vt:variant>
      <vt:variant>
        <vt:i4>68</vt:i4>
      </vt:variant>
      <vt:variant>
        <vt:i4>0</vt:i4>
      </vt:variant>
      <vt:variant>
        <vt:i4>5</vt:i4>
      </vt:variant>
      <vt:variant>
        <vt:lpwstr/>
      </vt:variant>
      <vt:variant>
        <vt:lpwstr>_Toc151981447</vt:lpwstr>
      </vt:variant>
      <vt:variant>
        <vt:i4>1966140</vt:i4>
      </vt:variant>
      <vt:variant>
        <vt:i4>62</vt:i4>
      </vt:variant>
      <vt:variant>
        <vt:i4>0</vt:i4>
      </vt:variant>
      <vt:variant>
        <vt:i4>5</vt:i4>
      </vt:variant>
      <vt:variant>
        <vt:lpwstr/>
      </vt:variant>
      <vt:variant>
        <vt:lpwstr>_Toc151981446</vt:lpwstr>
      </vt:variant>
      <vt:variant>
        <vt:i4>1966140</vt:i4>
      </vt:variant>
      <vt:variant>
        <vt:i4>56</vt:i4>
      </vt:variant>
      <vt:variant>
        <vt:i4>0</vt:i4>
      </vt:variant>
      <vt:variant>
        <vt:i4>5</vt:i4>
      </vt:variant>
      <vt:variant>
        <vt:lpwstr/>
      </vt:variant>
      <vt:variant>
        <vt:lpwstr>_Toc151981445</vt:lpwstr>
      </vt:variant>
      <vt:variant>
        <vt:i4>1966140</vt:i4>
      </vt:variant>
      <vt:variant>
        <vt:i4>50</vt:i4>
      </vt:variant>
      <vt:variant>
        <vt:i4>0</vt:i4>
      </vt:variant>
      <vt:variant>
        <vt:i4>5</vt:i4>
      </vt:variant>
      <vt:variant>
        <vt:lpwstr/>
      </vt:variant>
      <vt:variant>
        <vt:lpwstr>_Toc151981444</vt:lpwstr>
      </vt:variant>
      <vt:variant>
        <vt:i4>1966140</vt:i4>
      </vt:variant>
      <vt:variant>
        <vt:i4>44</vt:i4>
      </vt:variant>
      <vt:variant>
        <vt:i4>0</vt:i4>
      </vt:variant>
      <vt:variant>
        <vt:i4>5</vt:i4>
      </vt:variant>
      <vt:variant>
        <vt:lpwstr/>
      </vt:variant>
      <vt:variant>
        <vt:lpwstr>_Toc151981443</vt:lpwstr>
      </vt:variant>
      <vt:variant>
        <vt:i4>1966140</vt:i4>
      </vt:variant>
      <vt:variant>
        <vt:i4>38</vt:i4>
      </vt:variant>
      <vt:variant>
        <vt:i4>0</vt:i4>
      </vt:variant>
      <vt:variant>
        <vt:i4>5</vt:i4>
      </vt:variant>
      <vt:variant>
        <vt:lpwstr/>
      </vt:variant>
      <vt:variant>
        <vt:lpwstr>_Toc151981442</vt:lpwstr>
      </vt:variant>
      <vt:variant>
        <vt:i4>1966140</vt:i4>
      </vt:variant>
      <vt:variant>
        <vt:i4>32</vt:i4>
      </vt:variant>
      <vt:variant>
        <vt:i4>0</vt:i4>
      </vt:variant>
      <vt:variant>
        <vt:i4>5</vt:i4>
      </vt:variant>
      <vt:variant>
        <vt:lpwstr/>
      </vt:variant>
      <vt:variant>
        <vt:lpwstr>_Toc151981441</vt:lpwstr>
      </vt:variant>
      <vt:variant>
        <vt:i4>1966140</vt:i4>
      </vt:variant>
      <vt:variant>
        <vt:i4>26</vt:i4>
      </vt:variant>
      <vt:variant>
        <vt:i4>0</vt:i4>
      </vt:variant>
      <vt:variant>
        <vt:i4>5</vt:i4>
      </vt:variant>
      <vt:variant>
        <vt:lpwstr/>
      </vt:variant>
      <vt:variant>
        <vt:lpwstr>_Toc151981440</vt:lpwstr>
      </vt:variant>
      <vt:variant>
        <vt:i4>1638460</vt:i4>
      </vt:variant>
      <vt:variant>
        <vt:i4>20</vt:i4>
      </vt:variant>
      <vt:variant>
        <vt:i4>0</vt:i4>
      </vt:variant>
      <vt:variant>
        <vt:i4>5</vt:i4>
      </vt:variant>
      <vt:variant>
        <vt:lpwstr/>
      </vt:variant>
      <vt:variant>
        <vt:lpwstr>_Toc151981439</vt:lpwstr>
      </vt:variant>
      <vt:variant>
        <vt:i4>1638460</vt:i4>
      </vt:variant>
      <vt:variant>
        <vt:i4>14</vt:i4>
      </vt:variant>
      <vt:variant>
        <vt:i4>0</vt:i4>
      </vt:variant>
      <vt:variant>
        <vt:i4>5</vt:i4>
      </vt:variant>
      <vt:variant>
        <vt:lpwstr/>
      </vt:variant>
      <vt:variant>
        <vt:lpwstr>_Toc151981438</vt:lpwstr>
      </vt:variant>
      <vt:variant>
        <vt:i4>1638460</vt:i4>
      </vt:variant>
      <vt:variant>
        <vt:i4>8</vt:i4>
      </vt:variant>
      <vt:variant>
        <vt:i4>0</vt:i4>
      </vt:variant>
      <vt:variant>
        <vt:i4>5</vt:i4>
      </vt:variant>
      <vt:variant>
        <vt:lpwstr/>
      </vt:variant>
      <vt:variant>
        <vt:lpwstr>_Toc151981437</vt:lpwstr>
      </vt:variant>
      <vt:variant>
        <vt:i4>1638460</vt:i4>
      </vt:variant>
      <vt:variant>
        <vt:i4>2</vt:i4>
      </vt:variant>
      <vt:variant>
        <vt:i4>0</vt:i4>
      </vt:variant>
      <vt:variant>
        <vt:i4>5</vt:i4>
      </vt:variant>
      <vt:variant>
        <vt:lpwstr/>
      </vt:variant>
      <vt:variant>
        <vt:lpwstr>_Toc1519814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 Daniel Sanchez Becerra</dc:creator>
  <cp:keywords/>
  <dc:description/>
  <cp:lastModifiedBy>Gabriel De Jesus Munoz Ramirez</cp:lastModifiedBy>
  <cp:revision>2</cp:revision>
  <cp:lastPrinted>2023-10-16T02:12:00Z</cp:lastPrinted>
  <dcterms:created xsi:type="dcterms:W3CDTF">2023-11-27T20:03:00Z</dcterms:created>
  <dcterms:modified xsi:type="dcterms:W3CDTF">2023-11-27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maticJournalAbbreviations" value="true"/&gt;&lt;/prefs&gt;&lt;/data&gt;</vt:lpwstr>
  </property>
  <property fmtid="{D5CDD505-2E9C-101B-9397-08002B2CF9AE}" pid="3" name="ZOTERO_PREF_1">
    <vt:lpwstr>&lt;data data-version="3" zotero-version="6.0.30"&gt;&lt;session id="1NZXpd3Y"/&gt;&lt;style id="http://www.zotero.org/styles/ieee-with-url" locale="es-ES" hasBibliography="1" bibliographyStyleHasBeenSet="1"/&gt;&lt;prefs&gt;&lt;pref name="fieldType" value="Field"/&gt;&lt;pref name="auto</vt:lpwstr>
  </property>
</Properties>
</file>